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D3AA7" w14:textId="705FCAA1" w:rsidR="00176BC4" w:rsidRPr="00AB4F28" w:rsidRDefault="00176BC4" w:rsidP="00AB4F28">
      <w:pPr>
        <w:jc w:val="center"/>
      </w:pPr>
      <w:r w:rsidRPr="00AB4F28">
        <w:t>SUPPLEMENTARY MATERIAL</w:t>
      </w:r>
    </w:p>
    <w:p w14:paraId="2870070A" w14:textId="63F6146A" w:rsidR="00176BC4" w:rsidRPr="00AB4F28" w:rsidRDefault="00176BC4">
      <w:r w:rsidRPr="00AB4F28">
        <w:t>TABLES</w:t>
      </w:r>
    </w:p>
    <w:p w14:paraId="0287EACC" w14:textId="5320BED9" w:rsidR="00176BC4" w:rsidRPr="005F022F" w:rsidRDefault="000246AB" w:rsidP="00176BC4">
      <w:pPr>
        <w:rPr>
          <w:lang w:val="en-US"/>
        </w:rPr>
      </w:pPr>
      <w:r>
        <w:rPr>
          <w:b/>
          <w:lang w:val="en-US"/>
        </w:rPr>
        <w:t xml:space="preserve">Supplementary </w:t>
      </w:r>
      <w:r w:rsidR="00176BC4" w:rsidRPr="005F022F">
        <w:rPr>
          <w:b/>
          <w:lang w:val="en-US"/>
        </w:rPr>
        <w:t>Table 1.</w:t>
      </w:r>
      <w:r w:rsidR="00176BC4" w:rsidRPr="005F022F">
        <w:rPr>
          <w:lang w:val="en-US"/>
        </w:rPr>
        <w:t xml:space="preserve"> Description of the </w:t>
      </w:r>
      <w:r w:rsidR="002B429B">
        <w:rPr>
          <w:lang w:val="en-US"/>
        </w:rPr>
        <w:t>114</w:t>
      </w:r>
      <w:r w:rsidR="00176BC4" w:rsidRPr="005F022F">
        <w:rPr>
          <w:lang w:val="en-US"/>
        </w:rPr>
        <w:t xml:space="preserve"> voxel-based morphometry data-sets included in the structural meta-analysis.</w:t>
      </w:r>
    </w:p>
    <w:tbl>
      <w:tblPr>
        <w:tblW w:w="14836" w:type="dxa"/>
        <w:tblInd w:w="30"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2802"/>
        <w:gridCol w:w="1134"/>
        <w:gridCol w:w="1260"/>
        <w:gridCol w:w="1254"/>
        <w:gridCol w:w="1182"/>
        <w:gridCol w:w="1330"/>
        <w:gridCol w:w="1176"/>
        <w:gridCol w:w="1190"/>
        <w:gridCol w:w="1208"/>
        <w:gridCol w:w="1140"/>
        <w:gridCol w:w="1160"/>
      </w:tblGrid>
      <w:tr w:rsidR="00FF0AEB" w:rsidRPr="00BC63D4" w14:paraId="4475DF3E" w14:textId="77777777" w:rsidTr="004C39E5">
        <w:trPr>
          <w:trHeight w:val="288"/>
        </w:trPr>
        <w:tc>
          <w:tcPr>
            <w:tcW w:w="2802" w:type="dxa"/>
            <w:vMerge w:val="restart"/>
            <w:tcBorders>
              <w:top w:val="single" w:sz="2" w:space="0" w:color="000001"/>
              <w:left w:val="single" w:sz="2" w:space="0" w:color="000001"/>
            </w:tcBorders>
            <w:shd w:val="clear" w:color="auto" w:fill="auto"/>
            <w:vAlign w:val="bottom"/>
          </w:tcPr>
          <w:p w14:paraId="33474B2F" w14:textId="77777777" w:rsidR="00FF0AEB" w:rsidRPr="00BC63D4" w:rsidRDefault="00FF0AEB" w:rsidP="008049D2">
            <w:pPr>
              <w:pStyle w:val="TableContents"/>
              <w:spacing w:after="46" w:line="240" w:lineRule="auto"/>
              <w:rPr>
                <w:b/>
                <w:bCs/>
              </w:rPr>
            </w:pPr>
            <w:r w:rsidRPr="00BC63D4">
              <w:rPr>
                <w:b/>
                <w:bCs/>
              </w:rPr>
              <w:t>Study</w:t>
            </w:r>
          </w:p>
        </w:tc>
        <w:tc>
          <w:tcPr>
            <w:tcW w:w="9734" w:type="dxa"/>
            <w:gridSpan w:val="8"/>
            <w:tcBorders>
              <w:top w:val="single" w:sz="2" w:space="0" w:color="000001"/>
              <w:left w:val="single" w:sz="2" w:space="0" w:color="000001"/>
              <w:bottom w:val="single" w:sz="2" w:space="0" w:color="000001"/>
              <w:right w:val="single" w:sz="2" w:space="0" w:color="000001"/>
            </w:tcBorders>
            <w:shd w:val="clear" w:color="auto" w:fill="auto"/>
          </w:tcPr>
          <w:p w14:paraId="22925631" w14:textId="15E0C55E" w:rsidR="00FF0AEB" w:rsidRPr="00BC63D4" w:rsidRDefault="00FF0AEB" w:rsidP="008049D2">
            <w:pPr>
              <w:pStyle w:val="TableContents"/>
              <w:spacing w:after="46" w:line="240" w:lineRule="auto"/>
              <w:rPr>
                <w:b/>
                <w:bCs/>
              </w:rPr>
            </w:pPr>
            <w:r w:rsidRPr="00BC63D4">
              <w:rPr>
                <w:b/>
                <w:bCs/>
              </w:rPr>
              <w:t>Clinical sample</w:t>
            </w:r>
          </w:p>
        </w:tc>
        <w:tc>
          <w:tcPr>
            <w:tcW w:w="2300" w:type="dxa"/>
            <w:gridSpan w:val="2"/>
            <w:tcBorders>
              <w:top w:val="single" w:sz="2" w:space="0" w:color="000001"/>
              <w:left w:val="single" w:sz="2" w:space="0" w:color="000001"/>
              <w:bottom w:val="single" w:sz="2" w:space="0" w:color="000001"/>
              <w:right w:val="single" w:sz="2" w:space="0" w:color="000001"/>
            </w:tcBorders>
            <w:shd w:val="clear" w:color="auto" w:fill="auto"/>
          </w:tcPr>
          <w:p w14:paraId="57A733AA" w14:textId="36CA79D4" w:rsidR="00FF0AEB" w:rsidRPr="00BC63D4" w:rsidRDefault="00612798" w:rsidP="008049D2">
            <w:pPr>
              <w:pStyle w:val="TableContents"/>
              <w:spacing w:after="46" w:line="240" w:lineRule="auto"/>
              <w:rPr>
                <w:b/>
                <w:bCs/>
              </w:rPr>
            </w:pPr>
            <w:r>
              <w:rPr>
                <w:b/>
                <w:bCs/>
              </w:rPr>
              <w:t>Control</w:t>
            </w:r>
            <w:r w:rsidR="00FF0AEB" w:rsidRPr="00BC63D4">
              <w:rPr>
                <w:b/>
                <w:bCs/>
              </w:rPr>
              <w:t xml:space="preserve"> sample</w:t>
            </w:r>
          </w:p>
        </w:tc>
      </w:tr>
      <w:tr w:rsidR="00E72584" w:rsidRPr="00BC63D4" w14:paraId="2523B978" w14:textId="77777777" w:rsidTr="004C39E5">
        <w:trPr>
          <w:trHeight w:val="288"/>
        </w:trPr>
        <w:tc>
          <w:tcPr>
            <w:tcW w:w="2802" w:type="dxa"/>
            <w:vMerge/>
            <w:tcBorders>
              <w:left w:val="single" w:sz="2" w:space="0" w:color="000001"/>
              <w:bottom w:val="single" w:sz="2" w:space="0" w:color="000001"/>
            </w:tcBorders>
            <w:shd w:val="clear" w:color="auto" w:fill="auto"/>
          </w:tcPr>
          <w:p w14:paraId="7902293C" w14:textId="77777777" w:rsidR="00E72584" w:rsidRPr="00BC63D4" w:rsidRDefault="00E72584" w:rsidP="00E72584">
            <w:pPr>
              <w:pStyle w:val="TableContents"/>
              <w:spacing w:after="46" w:line="240" w:lineRule="auto"/>
              <w:rPr>
                <w:b/>
                <w:bCs/>
              </w:rPr>
            </w:pPr>
          </w:p>
        </w:tc>
        <w:tc>
          <w:tcPr>
            <w:tcW w:w="1134" w:type="dxa"/>
            <w:tcBorders>
              <w:top w:val="single" w:sz="2" w:space="0" w:color="000001"/>
              <w:left w:val="single" w:sz="2" w:space="0" w:color="000001"/>
              <w:bottom w:val="single" w:sz="2" w:space="0" w:color="000001"/>
            </w:tcBorders>
            <w:shd w:val="clear" w:color="auto" w:fill="auto"/>
            <w:vAlign w:val="bottom"/>
          </w:tcPr>
          <w:p w14:paraId="62F4C939" w14:textId="2050BFC5" w:rsidR="00E72584" w:rsidRPr="00BC63D4" w:rsidRDefault="00E72584" w:rsidP="00E72584">
            <w:pPr>
              <w:pStyle w:val="TableContents"/>
              <w:spacing w:after="46" w:line="240" w:lineRule="auto"/>
            </w:pPr>
            <w:r w:rsidRPr="00BC63D4">
              <w:rPr>
                <w:b/>
                <w:bCs/>
              </w:rPr>
              <w:t>N (% male)</w:t>
            </w:r>
          </w:p>
        </w:tc>
        <w:tc>
          <w:tcPr>
            <w:tcW w:w="1260" w:type="dxa"/>
            <w:tcBorders>
              <w:top w:val="single" w:sz="2" w:space="0" w:color="000001"/>
              <w:left w:val="single" w:sz="2" w:space="0" w:color="000001"/>
              <w:bottom w:val="single" w:sz="2" w:space="0" w:color="000001"/>
            </w:tcBorders>
            <w:shd w:val="clear" w:color="auto" w:fill="auto"/>
            <w:vAlign w:val="bottom"/>
          </w:tcPr>
          <w:p w14:paraId="63D8753C" w14:textId="77777777" w:rsidR="00E72584" w:rsidRPr="00BC63D4" w:rsidRDefault="00E72584" w:rsidP="00E72584">
            <w:pPr>
              <w:pStyle w:val="TableContents"/>
              <w:spacing w:after="46" w:line="240" w:lineRule="auto"/>
              <w:rPr>
                <w:b/>
                <w:bCs/>
              </w:rPr>
            </w:pPr>
            <w:r w:rsidRPr="00BC63D4">
              <w:rPr>
                <w:b/>
                <w:bCs/>
              </w:rPr>
              <w:t>Age, y, Mean (SD)</w:t>
            </w:r>
          </w:p>
        </w:tc>
        <w:tc>
          <w:tcPr>
            <w:tcW w:w="1254" w:type="dxa"/>
            <w:tcBorders>
              <w:top w:val="single" w:sz="2" w:space="0" w:color="000001"/>
              <w:left w:val="single" w:sz="2" w:space="0" w:color="000001"/>
              <w:bottom w:val="single" w:sz="2" w:space="0" w:color="000001"/>
              <w:right w:val="single" w:sz="2" w:space="0" w:color="000001"/>
            </w:tcBorders>
            <w:vAlign w:val="bottom"/>
          </w:tcPr>
          <w:p w14:paraId="02165D5C" w14:textId="3AC9A8C7" w:rsidR="00E72584" w:rsidRPr="008049D2" w:rsidRDefault="00E72584" w:rsidP="00E72584">
            <w:pPr>
              <w:pStyle w:val="TableContents"/>
              <w:spacing w:after="46" w:line="240" w:lineRule="auto"/>
              <w:rPr>
                <w:b/>
                <w:bCs/>
                <w:lang w:val="en-US"/>
              </w:rPr>
            </w:pPr>
            <w:r w:rsidRPr="00BC63D4">
              <w:rPr>
                <w:b/>
                <w:bCs/>
              </w:rPr>
              <w:t>Medication, % medicated</w:t>
            </w:r>
          </w:p>
        </w:tc>
        <w:tc>
          <w:tcPr>
            <w:tcW w:w="1182" w:type="dxa"/>
            <w:tcBorders>
              <w:top w:val="single" w:sz="2" w:space="0" w:color="000001"/>
              <w:left w:val="single" w:sz="2" w:space="0" w:color="000001"/>
              <w:bottom w:val="single" w:sz="2" w:space="0" w:color="000001"/>
              <w:right w:val="single" w:sz="2" w:space="0" w:color="000001"/>
            </w:tcBorders>
            <w:vAlign w:val="bottom"/>
          </w:tcPr>
          <w:p w14:paraId="2F084EBE" w14:textId="6CD5F35C" w:rsidR="00E72584" w:rsidRPr="00E72584" w:rsidRDefault="00E72584" w:rsidP="00E72584">
            <w:pPr>
              <w:pStyle w:val="TableContents"/>
              <w:spacing w:after="46" w:line="240" w:lineRule="auto"/>
              <w:rPr>
                <w:b/>
                <w:bCs/>
                <w:lang w:val="en-US"/>
              </w:rPr>
            </w:pPr>
            <w:r w:rsidRPr="008049D2">
              <w:rPr>
                <w:b/>
                <w:bCs/>
                <w:lang w:val="en-US"/>
              </w:rPr>
              <w:t>Illness duration, y, Mean (S</w:t>
            </w:r>
            <w:r>
              <w:rPr>
                <w:b/>
                <w:bCs/>
                <w:lang w:val="en-US"/>
              </w:rPr>
              <w:t>D)</w:t>
            </w:r>
          </w:p>
        </w:tc>
        <w:tc>
          <w:tcPr>
            <w:tcW w:w="1330" w:type="dxa"/>
            <w:tcBorders>
              <w:top w:val="single" w:sz="2" w:space="0" w:color="000001"/>
              <w:left w:val="single" w:sz="2" w:space="0" w:color="000001"/>
              <w:bottom w:val="single" w:sz="2" w:space="0" w:color="000001"/>
              <w:right w:val="single" w:sz="2" w:space="0" w:color="000001"/>
            </w:tcBorders>
            <w:vAlign w:val="bottom"/>
          </w:tcPr>
          <w:p w14:paraId="41E281C7" w14:textId="597826D6" w:rsidR="00E72584" w:rsidRPr="00BC63D4" w:rsidRDefault="00E72584" w:rsidP="00E72584">
            <w:pPr>
              <w:pStyle w:val="TableContents"/>
              <w:spacing w:after="46" w:line="240" w:lineRule="auto"/>
              <w:rPr>
                <w:b/>
                <w:bCs/>
              </w:rPr>
            </w:pPr>
            <w:r w:rsidRPr="00BC63D4">
              <w:rPr>
                <w:b/>
                <w:bCs/>
              </w:rPr>
              <w:t>PANSS Total, Mean (SD)</w:t>
            </w:r>
          </w:p>
        </w:tc>
        <w:tc>
          <w:tcPr>
            <w:tcW w:w="1176" w:type="dxa"/>
            <w:tcBorders>
              <w:top w:val="single" w:sz="2" w:space="0" w:color="000001"/>
              <w:left w:val="single" w:sz="2" w:space="0" w:color="000001"/>
              <w:bottom w:val="single" w:sz="2" w:space="0" w:color="000001"/>
              <w:right w:val="single" w:sz="2" w:space="0" w:color="000001"/>
            </w:tcBorders>
            <w:vAlign w:val="bottom"/>
          </w:tcPr>
          <w:p w14:paraId="1CE7A4C1" w14:textId="6646DC76" w:rsidR="00E72584" w:rsidRPr="00BC63D4" w:rsidRDefault="00E72584" w:rsidP="00E72584">
            <w:pPr>
              <w:pStyle w:val="TableContents"/>
              <w:spacing w:after="46" w:line="240" w:lineRule="auto"/>
              <w:rPr>
                <w:b/>
                <w:bCs/>
              </w:rPr>
            </w:pPr>
            <w:r w:rsidRPr="00BC63D4">
              <w:rPr>
                <w:b/>
                <w:bCs/>
              </w:rPr>
              <w:t xml:space="preserve">PANSS </w:t>
            </w:r>
            <w:r>
              <w:rPr>
                <w:b/>
                <w:bCs/>
              </w:rPr>
              <w:t>Pos</w:t>
            </w:r>
            <w:r w:rsidRPr="00BC63D4">
              <w:rPr>
                <w:b/>
                <w:bCs/>
              </w:rPr>
              <w:t>, Mean (SD)</w:t>
            </w:r>
          </w:p>
        </w:tc>
        <w:tc>
          <w:tcPr>
            <w:tcW w:w="1190" w:type="dxa"/>
            <w:tcBorders>
              <w:top w:val="single" w:sz="2" w:space="0" w:color="000001"/>
              <w:left w:val="single" w:sz="2" w:space="0" w:color="000001"/>
              <w:bottom w:val="single" w:sz="2" w:space="0" w:color="000001"/>
              <w:right w:val="single" w:sz="2" w:space="0" w:color="000001"/>
            </w:tcBorders>
            <w:vAlign w:val="bottom"/>
          </w:tcPr>
          <w:p w14:paraId="0010CFC2" w14:textId="75B7AAC7" w:rsidR="00E72584" w:rsidRPr="00BC63D4" w:rsidRDefault="00E72584" w:rsidP="00E72584">
            <w:pPr>
              <w:pStyle w:val="TableContents"/>
              <w:spacing w:after="46" w:line="240" w:lineRule="auto"/>
              <w:rPr>
                <w:b/>
                <w:bCs/>
              </w:rPr>
            </w:pPr>
            <w:r w:rsidRPr="00BC63D4">
              <w:rPr>
                <w:b/>
                <w:bCs/>
              </w:rPr>
              <w:t xml:space="preserve">PANSS </w:t>
            </w:r>
            <w:r>
              <w:rPr>
                <w:b/>
                <w:bCs/>
              </w:rPr>
              <w:t>Neg</w:t>
            </w:r>
            <w:r w:rsidRPr="00BC63D4">
              <w:rPr>
                <w:b/>
                <w:bCs/>
              </w:rPr>
              <w:t>, Mean (SD)</w:t>
            </w:r>
          </w:p>
        </w:tc>
        <w:tc>
          <w:tcPr>
            <w:tcW w:w="1208" w:type="dxa"/>
            <w:tcBorders>
              <w:top w:val="single" w:sz="2" w:space="0" w:color="000001"/>
              <w:left w:val="single" w:sz="2" w:space="0" w:color="000001"/>
              <w:bottom w:val="single" w:sz="2" w:space="0" w:color="000001"/>
              <w:right w:val="single" w:sz="2" w:space="0" w:color="000001"/>
            </w:tcBorders>
            <w:vAlign w:val="bottom"/>
          </w:tcPr>
          <w:p w14:paraId="470290D2" w14:textId="2DBA4749" w:rsidR="00E72584" w:rsidRPr="00BC63D4" w:rsidRDefault="00E72584" w:rsidP="00E72584">
            <w:pPr>
              <w:pStyle w:val="TableContents"/>
              <w:spacing w:after="46" w:line="240" w:lineRule="auto"/>
              <w:rPr>
                <w:b/>
                <w:bCs/>
              </w:rPr>
            </w:pPr>
            <w:r w:rsidRPr="00BC63D4">
              <w:rPr>
                <w:b/>
                <w:bCs/>
              </w:rPr>
              <w:t xml:space="preserve">PANSS </w:t>
            </w:r>
            <w:r>
              <w:rPr>
                <w:b/>
                <w:bCs/>
              </w:rPr>
              <w:t>Gen</w:t>
            </w:r>
            <w:r w:rsidRPr="00BC63D4">
              <w:rPr>
                <w:b/>
                <w:bCs/>
              </w:rPr>
              <w:t>, Mean (SD)</w:t>
            </w:r>
          </w:p>
        </w:tc>
        <w:tc>
          <w:tcPr>
            <w:tcW w:w="1140" w:type="dxa"/>
            <w:tcBorders>
              <w:top w:val="single" w:sz="2" w:space="0" w:color="000001"/>
              <w:left w:val="single" w:sz="2" w:space="0" w:color="000001"/>
              <w:bottom w:val="single" w:sz="2" w:space="0" w:color="000001"/>
            </w:tcBorders>
            <w:shd w:val="clear" w:color="auto" w:fill="auto"/>
            <w:vAlign w:val="bottom"/>
          </w:tcPr>
          <w:p w14:paraId="6CC18AF7" w14:textId="1FC43ECB" w:rsidR="00E72584" w:rsidRPr="00BC63D4" w:rsidRDefault="00E72584" w:rsidP="00E72584">
            <w:pPr>
              <w:pStyle w:val="TableContents"/>
              <w:spacing w:after="46" w:line="240" w:lineRule="auto"/>
              <w:rPr>
                <w:b/>
                <w:bCs/>
              </w:rPr>
            </w:pPr>
            <w:r w:rsidRPr="00BC63D4">
              <w:rPr>
                <w:b/>
                <w:bCs/>
              </w:rPr>
              <w:t>N (% male)</w:t>
            </w:r>
          </w:p>
        </w:tc>
        <w:tc>
          <w:tcPr>
            <w:tcW w:w="1160" w:type="dxa"/>
            <w:tcBorders>
              <w:top w:val="single" w:sz="2" w:space="0" w:color="000001"/>
              <w:left w:val="single" w:sz="2" w:space="0" w:color="000001"/>
              <w:bottom w:val="single" w:sz="2" w:space="0" w:color="000001"/>
              <w:right w:val="single" w:sz="2" w:space="0" w:color="000001"/>
            </w:tcBorders>
            <w:shd w:val="clear" w:color="auto" w:fill="auto"/>
            <w:vAlign w:val="bottom"/>
          </w:tcPr>
          <w:p w14:paraId="57FD228F" w14:textId="77777777" w:rsidR="00E72584" w:rsidRPr="00BC63D4" w:rsidRDefault="00E72584" w:rsidP="00E72584">
            <w:pPr>
              <w:pStyle w:val="TableContents"/>
              <w:spacing w:after="46" w:line="240" w:lineRule="auto"/>
              <w:rPr>
                <w:b/>
                <w:bCs/>
              </w:rPr>
            </w:pPr>
            <w:r w:rsidRPr="00BC63D4">
              <w:rPr>
                <w:b/>
                <w:bCs/>
              </w:rPr>
              <w:t>Age, y, Mean (SD)</w:t>
            </w:r>
          </w:p>
        </w:tc>
      </w:tr>
      <w:tr w:rsidR="00E72584" w:rsidRPr="00BC63D4" w14:paraId="6AF880A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A21A75D" w14:textId="20CBBD29" w:rsidR="00E72584" w:rsidRPr="00B960C8" w:rsidRDefault="00E72584" w:rsidP="00E72584">
            <w:pPr>
              <w:spacing w:after="46" w:line="240" w:lineRule="auto"/>
              <w:rPr>
                <w:sz w:val="20"/>
                <w:szCs w:val="20"/>
              </w:rPr>
            </w:pPr>
            <w:r>
              <w:rPr>
                <w:sz w:val="20"/>
                <w:szCs w:val="20"/>
              </w:rPr>
              <w:fldChar w:fldCharType="begin" w:fldLock="1"/>
            </w:r>
            <w:r w:rsidR="005A0741">
              <w:rPr>
                <w:sz w:val="20"/>
                <w:szCs w:val="20"/>
              </w:rPr>
              <w:instrText>ADDIN CSL_CITATION {"citationItems":[{"id":"ITEM-1","itemData":{"DOI":"10.1111/acps.12440","ISSN":"16000447","PMID":"25968549","abstract":"Objective: Brain structural changes in schizoaffective disorder, and how far they resemble those seen in schizophrenia and bipolar disorder, have only been studied to a limited extent. Method: Forty-five patients meeting DSM-IV and RDC criteria for schizoaffective disorder, groups of patients with 45 matched schizophrenia and bipolar disorder, and 45 matched healthy controls were examined using voxel-based morphometry (VBM). Results: Analyses comparing each patient group with the healthy control subjects found that the patients with schizoaffective disorder and the patients with schizophrenia showed widespread and overlapping areas of significant volume reduction, but the patients with bipolar disorder did not. A subsequent analysis compared the combined group of patients with the controls followed by extraction of clusters. In regions where the patients differed significantly from the controls, no significant differences in mean volume between patients with schizoaffective disorder and patients with schizophrenia in any of five regions of volume reduction were found, but mean volumes in the patients with bipolar disorder were significantly smaller in three of five. Conclusion: The findings provide evidence that, in terms of structural gray matter brain abnormality, schizoaffective disorder resembles schizophrenia more than bipolar disorder.","author":[{"dropping-particle":"","family":"Amann","given":"B. L.","non-dropping-particle":"","parse-names":false,"suffix":""},{"dropping-particle":"","family":"Canales-Rodríguez","given":"E. J.","non-dropping-particle":"","parse-names":false,"suffix":""},{"dropping-particle":"","family":"Madre","given":"M.","non-dropping-particle":"","parse-names":false,"suffix":""},{"dropping-particle":"","family":"Radua","given":"J.","non-dropping-particle":"","parse-names":false,"suffix":""},{"dropping-particle":"","family":"Monte","given":"G.","non-dropping-particle":"","parse-names":false,"suffix":""},{"dropping-particle":"","family":"Alonso-Lana","given":"S.","non-dropping-particle":"","parse-names":false,"suffix":""},{"dropping-particle":"","family":"Landin-Romero","given":"R.","non-dropping-particle":"","parse-names":false,"suffix":""},{"dropping-particle":"","family":"Moreno-Alcázar","given":"A.","non-dropping-particle":"","parse-names":false,"suffix":""},{"dropping-particle":"","family":"Bonnin","given":"C. M.","non-dropping-particle":"","parse-names":false,"suffix":""},{"dropping-particle":"","family":"Sarró","given":"S.","non-dropping-particle":"","parse-names":false,"suffix":""},{"dropping-particle":"","family":"Ortiz-Gil","given":"J.","non-dropping-particle":"","parse-names":false,"suffix":""},{"dropping-particle":"","family":"Gomar","given":"J. J.","non-dropping-particle":"","parse-names":false,"suffix":""},{"dropping-particle":"","family":"Moro","given":"N.","non-dropping-particle":"","parse-names":false,"suffix":""},{"dropping-particle":"","family":"Fernandez-Corcuera","given":"P.","non-dropping-particle":"","parse-names":false,"suffix":""},{"dropping-particle":"","family":"Goikolea","given":"J. M.","non-dropping-particle":"","parse-names":false,"suffix":""},{"dropping-particle":"","family":"Blanch","given":"J.","non-dropping-particle":"","parse-names":false,"suffix":""},{"dropping-particle":"","family":"Salvador","given":"R.","non-dropping-particle":"","parse-names":false,"suffix":""},{"dropping-particle":"","family":"Vieta","given":"E.","non-dropping-particle":"","parse-names":false,"suffix":""},{"dropping-particle":"","family":"Mckenna","given":"P. J.","non-dropping-particle":"","parse-names":false,"suffix":""},{"dropping-particle":"","family":"Pomarol-Clotet","given":"E.","non-dropping-particle":"","parse-names":false,"suffix":""}],"container-title":"Acta Psychiatrica Scandinavica","id":"ITEM-1","issue":"1","issued":{"date-parts":[["2016","1","1"]]},"page":"23-33","publisher":"Blackwell Publishing Ltd","title":"Brain structural changes in schizoaffective disorder compared to schizophrenia and bipolar disorder","type":"article-journal","volume":"133"},"uris":["http://www.mendeley.com/documents/?uuid=b9b42138-750a-3f4d-871c-1e65a30d85cb"]}],"mendeley":{"formattedCitation":"(Amann et al., 2016)","manualFormatting":"Amann et al., 2016","plainTextFormattedCitation":"(Amann et al., 2016)","previouslyFormattedCitation":"(Amann et al., 2016)"},"properties":{"noteIndex":0},"schema":"https://github.com/citation-style-language/schema/raw/master/csl-citation.json"}</w:instrText>
            </w:r>
            <w:r>
              <w:rPr>
                <w:sz w:val="20"/>
                <w:szCs w:val="20"/>
              </w:rPr>
              <w:fldChar w:fldCharType="separate"/>
            </w:r>
            <w:r w:rsidRPr="00107C05">
              <w:rPr>
                <w:noProof/>
                <w:sz w:val="20"/>
                <w:szCs w:val="20"/>
              </w:rPr>
              <w:t>Amann et al., 2016</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81E52AF" w14:textId="15D5F21C" w:rsidR="00E72584" w:rsidRPr="00B960C8" w:rsidRDefault="00E72584" w:rsidP="00E72584">
            <w:pPr>
              <w:pStyle w:val="TableContents"/>
              <w:spacing w:after="46" w:line="240" w:lineRule="auto"/>
              <w:rPr>
                <w:sz w:val="20"/>
                <w:szCs w:val="20"/>
              </w:rPr>
            </w:pPr>
            <w:r>
              <w:rPr>
                <w:sz w:val="20"/>
                <w:szCs w:val="20"/>
              </w:rPr>
              <w:t>45 (57.78)</w:t>
            </w:r>
          </w:p>
        </w:tc>
        <w:tc>
          <w:tcPr>
            <w:tcW w:w="1260" w:type="dxa"/>
            <w:tcBorders>
              <w:top w:val="single" w:sz="2" w:space="0" w:color="000001"/>
              <w:left w:val="single" w:sz="2" w:space="0" w:color="000001"/>
              <w:bottom w:val="single" w:sz="2" w:space="0" w:color="000001"/>
            </w:tcBorders>
            <w:shd w:val="clear" w:color="auto" w:fill="auto"/>
          </w:tcPr>
          <w:p w14:paraId="5E56CA61" w14:textId="50C45417" w:rsidR="00E72584" w:rsidRPr="00B960C8" w:rsidRDefault="00E72584" w:rsidP="00E72584">
            <w:pPr>
              <w:pStyle w:val="TableContents"/>
              <w:spacing w:after="46" w:line="240" w:lineRule="auto"/>
              <w:rPr>
                <w:sz w:val="20"/>
                <w:szCs w:val="20"/>
              </w:rPr>
            </w:pPr>
            <w:r>
              <w:rPr>
                <w:sz w:val="20"/>
                <w:szCs w:val="20"/>
              </w:rPr>
              <w:t>43.2 (9.1)</w:t>
            </w:r>
          </w:p>
        </w:tc>
        <w:tc>
          <w:tcPr>
            <w:tcW w:w="1254" w:type="dxa"/>
            <w:tcBorders>
              <w:top w:val="single" w:sz="2" w:space="0" w:color="000001"/>
              <w:left w:val="single" w:sz="2" w:space="0" w:color="000001"/>
              <w:bottom w:val="single" w:sz="2" w:space="0" w:color="000001"/>
              <w:right w:val="single" w:sz="2" w:space="0" w:color="000001"/>
            </w:tcBorders>
          </w:tcPr>
          <w:p w14:paraId="429EDE07" w14:textId="655CBD1F" w:rsidR="00E72584" w:rsidRDefault="00E72584" w:rsidP="00E72584">
            <w:pPr>
              <w:pStyle w:val="TableContents"/>
              <w:spacing w:after="46" w:line="240" w:lineRule="auto"/>
              <w:rPr>
                <w:sz w:val="20"/>
                <w:szCs w:val="20"/>
              </w:rPr>
            </w:pPr>
            <w:r>
              <w:rPr>
                <w:sz w:val="20"/>
                <w:szCs w:val="20"/>
              </w:rPr>
              <w:t>NA</w:t>
            </w:r>
          </w:p>
        </w:tc>
        <w:tc>
          <w:tcPr>
            <w:tcW w:w="1182" w:type="dxa"/>
            <w:tcBorders>
              <w:top w:val="single" w:sz="2" w:space="0" w:color="000001"/>
              <w:left w:val="single" w:sz="2" w:space="0" w:color="000001"/>
              <w:bottom w:val="single" w:sz="2" w:space="0" w:color="000001"/>
              <w:right w:val="single" w:sz="2" w:space="0" w:color="000001"/>
            </w:tcBorders>
          </w:tcPr>
          <w:p w14:paraId="63B896DF" w14:textId="3C6E4139" w:rsidR="00E72584" w:rsidRPr="00B960C8" w:rsidRDefault="00B30130" w:rsidP="00E72584">
            <w:pPr>
              <w:pStyle w:val="TableContents"/>
              <w:spacing w:after="46" w:line="240" w:lineRule="auto"/>
              <w:rPr>
                <w:sz w:val="20"/>
                <w:szCs w:val="20"/>
              </w:rPr>
            </w:pPr>
            <w:r>
              <w:rPr>
                <w:sz w:val="20"/>
                <w:szCs w:val="20"/>
              </w:rPr>
              <w:t>17.6 (11.8)</w:t>
            </w:r>
          </w:p>
        </w:tc>
        <w:tc>
          <w:tcPr>
            <w:tcW w:w="1330" w:type="dxa"/>
            <w:tcBorders>
              <w:top w:val="single" w:sz="2" w:space="0" w:color="000001"/>
              <w:left w:val="single" w:sz="2" w:space="0" w:color="000001"/>
              <w:bottom w:val="single" w:sz="2" w:space="0" w:color="000001"/>
              <w:right w:val="single" w:sz="2" w:space="0" w:color="000001"/>
            </w:tcBorders>
          </w:tcPr>
          <w:p w14:paraId="3B80CB2B" w14:textId="6CCCB4B2" w:rsidR="00E72584" w:rsidRPr="00B960C8" w:rsidRDefault="00B30130" w:rsidP="00E72584">
            <w:pPr>
              <w:pStyle w:val="TableContents"/>
              <w:spacing w:after="46" w:line="240" w:lineRule="auto"/>
              <w:rPr>
                <w:sz w:val="20"/>
                <w:szCs w:val="20"/>
              </w:rPr>
            </w:pPr>
            <w:r>
              <w:rPr>
                <w:sz w:val="20"/>
                <w:szCs w:val="20"/>
              </w:rPr>
              <w:t>NA</w:t>
            </w:r>
          </w:p>
        </w:tc>
        <w:tc>
          <w:tcPr>
            <w:tcW w:w="1176" w:type="dxa"/>
            <w:tcBorders>
              <w:top w:val="single" w:sz="2" w:space="0" w:color="000001"/>
              <w:left w:val="single" w:sz="2" w:space="0" w:color="000001"/>
              <w:bottom w:val="single" w:sz="2" w:space="0" w:color="000001"/>
              <w:right w:val="single" w:sz="2" w:space="0" w:color="000001"/>
            </w:tcBorders>
          </w:tcPr>
          <w:p w14:paraId="56FF0883" w14:textId="36A83076" w:rsidR="00E72584" w:rsidRDefault="00B30130" w:rsidP="00E72584">
            <w:pPr>
              <w:pStyle w:val="TableContents"/>
              <w:spacing w:after="46" w:line="240" w:lineRule="auto"/>
              <w:rPr>
                <w:sz w:val="20"/>
                <w:szCs w:val="20"/>
              </w:rPr>
            </w:pPr>
            <w:r>
              <w:rPr>
                <w:sz w:val="20"/>
                <w:szCs w:val="20"/>
              </w:rPr>
              <w:t>9.7 (5.3)</w:t>
            </w:r>
          </w:p>
        </w:tc>
        <w:tc>
          <w:tcPr>
            <w:tcW w:w="1190" w:type="dxa"/>
            <w:tcBorders>
              <w:top w:val="single" w:sz="2" w:space="0" w:color="000001"/>
              <w:left w:val="single" w:sz="2" w:space="0" w:color="000001"/>
              <w:bottom w:val="single" w:sz="2" w:space="0" w:color="000001"/>
              <w:right w:val="single" w:sz="2" w:space="0" w:color="000001"/>
            </w:tcBorders>
          </w:tcPr>
          <w:p w14:paraId="10F665E8" w14:textId="3148A6AA" w:rsidR="00E72584" w:rsidRDefault="00B30130" w:rsidP="00E72584">
            <w:pPr>
              <w:pStyle w:val="TableContents"/>
              <w:spacing w:after="46" w:line="240" w:lineRule="auto"/>
              <w:rPr>
                <w:sz w:val="20"/>
                <w:szCs w:val="20"/>
              </w:rPr>
            </w:pPr>
            <w:r>
              <w:rPr>
                <w:sz w:val="20"/>
                <w:szCs w:val="20"/>
              </w:rPr>
              <w:t>10.4 (6.1)</w:t>
            </w:r>
          </w:p>
        </w:tc>
        <w:tc>
          <w:tcPr>
            <w:tcW w:w="1208" w:type="dxa"/>
            <w:tcBorders>
              <w:top w:val="single" w:sz="2" w:space="0" w:color="000001"/>
              <w:left w:val="single" w:sz="2" w:space="0" w:color="000001"/>
              <w:bottom w:val="single" w:sz="2" w:space="0" w:color="000001"/>
              <w:right w:val="single" w:sz="2" w:space="0" w:color="000001"/>
            </w:tcBorders>
          </w:tcPr>
          <w:p w14:paraId="57B0205D" w14:textId="55E9288A" w:rsidR="00E72584" w:rsidRDefault="00B30130" w:rsidP="00E72584">
            <w:pPr>
              <w:pStyle w:val="TableContents"/>
              <w:spacing w:after="46" w:line="240" w:lineRule="auto"/>
              <w:rPr>
                <w:sz w:val="20"/>
                <w:szCs w:val="20"/>
              </w:rPr>
            </w:pPr>
            <w:r>
              <w:rPr>
                <w:sz w:val="20"/>
                <w:szCs w:val="20"/>
              </w:rPr>
              <w:t>NA</w:t>
            </w:r>
          </w:p>
        </w:tc>
        <w:tc>
          <w:tcPr>
            <w:tcW w:w="1140" w:type="dxa"/>
            <w:tcBorders>
              <w:top w:val="single" w:sz="2" w:space="0" w:color="000001"/>
              <w:left w:val="single" w:sz="2" w:space="0" w:color="000001"/>
              <w:bottom w:val="single" w:sz="2" w:space="0" w:color="000001"/>
            </w:tcBorders>
            <w:shd w:val="clear" w:color="auto" w:fill="auto"/>
          </w:tcPr>
          <w:p w14:paraId="1AD67AA3" w14:textId="10D9F5FE" w:rsidR="00E72584" w:rsidRPr="00B960C8" w:rsidRDefault="00E72584" w:rsidP="00E72584">
            <w:pPr>
              <w:pStyle w:val="TableContents"/>
              <w:spacing w:after="46" w:line="240" w:lineRule="auto"/>
              <w:rPr>
                <w:sz w:val="20"/>
                <w:szCs w:val="20"/>
              </w:rPr>
            </w:pPr>
            <w:r>
              <w:rPr>
                <w:sz w:val="20"/>
                <w:szCs w:val="20"/>
              </w:rPr>
              <w:t>45 (57.7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12B7371" w14:textId="46867E2D" w:rsidR="00E72584" w:rsidRPr="00B960C8" w:rsidRDefault="00E72584" w:rsidP="00E72584">
            <w:pPr>
              <w:pStyle w:val="TableContents"/>
              <w:spacing w:after="46" w:line="240" w:lineRule="auto"/>
              <w:rPr>
                <w:sz w:val="20"/>
                <w:szCs w:val="20"/>
              </w:rPr>
            </w:pPr>
            <w:r>
              <w:rPr>
                <w:sz w:val="20"/>
                <w:szCs w:val="20"/>
              </w:rPr>
              <w:t>43.3 (9.9)</w:t>
            </w:r>
          </w:p>
        </w:tc>
      </w:tr>
      <w:tr w:rsidR="00E72584" w:rsidRPr="00BC63D4" w14:paraId="21DB9C9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68EEB30" w14:textId="149303AE"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176/appi.ajp.159.9.1497","ISSN":"0002953X","PMID":"12202269","abstract":"Objective: Structural neuroimaging studies have suggested an association between schizophrenia and abnormalities in brain morphology such as ventricular enlargement and differences in gray matter distribution. Less consistently reported are findings of regional abnormalities such as selective differences in thalamic volume. The authors applied an unbiased technique to test for differences in cerebral morphometry between patients with schizophrenia and matched comparison subjects. Method: T1-weighted images from 20 schizophrenic patients and matched comparison subjects were processed by using optimized automated voxel-based morphometry within multiple linear regression analyses. Results: Global differences in gray matter volume were seen between the schizophrenic and comparison subjects, with selective regional gray matter differences noted in the mediodorsal thalamus and across cortical regions, including the ventral and medial prefrontal cortices. Within the schizophrenic subjects, a relationship was observed between gray matter volume loss in the medial prefrontal cortex and a positive family history of schizophrenia. There was no significant difference between patients and comparison subjects in rates of proportional gray matter reduction with age. Conclusions: These observations confirm an association between thalamocortical morphometric abnormalities and schizophrenia, consistent with theoretical models of primary pathoetiological dysfunction in filtering, integration, and information transfer processes in patients with schizophrenia.","author":[{"dropping-particle":"","family":"Ananth","given":"Hema","non-dropping-particle":"","parse-names":false,"suffix":""},{"dropping-particle":"","family":"Popescu","given":"Ioana","non-dropping-particle":"","parse-names":false,"suffix":""},{"dropping-particle":"","family":"Critchley","given":"Hugo D.","non-dropping-particle":"","parse-names":false,"suffix":""},{"dropping-particle":"","family":"Good","given":"Catriona D.","non-dropping-particle":"","parse-names":false,"suffix":""},{"dropping-particle":"","family":"Frackowiak","given":"Richard S.J.","non-dropping-particle":"","parse-names":false,"suffix":""},{"dropping-particle":"","family":"Dolan","given":"Raymond J.","non-dropping-particle":"","parse-names":false,"suffix":""}],"container-title":"American Journal of Psychiatry","id":"ITEM-1","issue":"9","issued":{"date-parts":[["2002"]]},"page":"1497-1505","title":"Cortical and subcortical gray matter abnormalities in schizophrenia determined through structural magnetic resonance imaging with optimized volumetric voxel-based morphometry","type":"article-journal","volume":"159"},"uris":["http://www.mendeley.com/documents/?uuid=07373143-dcbf-4767-870d-cee45c5b4104"]}],"mendeley":{"formattedCitation":"(Ananth et al., 2002)","manualFormatting":"Ananth et al., 2002","plainTextFormattedCitation":"(Ananth et al., 2002)","previouslyFormattedCitation":"(Ananth et al., 2002)"},"properties":{"noteIndex":0},"schema":"https://github.com/citation-style-language/schema/raw/master/csl-citation.json"}</w:instrText>
            </w:r>
            <w:r w:rsidRPr="00B960C8">
              <w:rPr>
                <w:sz w:val="20"/>
                <w:szCs w:val="20"/>
              </w:rPr>
              <w:fldChar w:fldCharType="separate"/>
            </w:r>
            <w:r w:rsidRPr="00B960C8">
              <w:rPr>
                <w:noProof/>
                <w:sz w:val="20"/>
                <w:szCs w:val="20"/>
              </w:rPr>
              <w:t>Ananth et al., 2002</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3E16BEE" w14:textId="3B1065FF" w:rsidR="00E72584" w:rsidRPr="00B960C8" w:rsidRDefault="00E72584" w:rsidP="00E72584">
            <w:pPr>
              <w:pStyle w:val="TableContents"/>
              <w:spacing w:after="46" w:line="240" w:lineRule="auto"/>
              <w:rPr>
                <w:sz w:val="20"/>
                <w:szCs w:val="20"/>
              </w:rPr>
            </w:pPr>
            <w:r w:rsidRPr="00B960C8">
              <w:rPr>
                <w:sz w:val="20"/>
                <w:szCs w:val="20"/>
              </w:rPr>
              <w:t>20 (50)</w:t>
            </w:r>
          </w:p>
        </w:tc>
        <w:tc>
          <w:tcPr>
            <w:tcW w:w="1260" w:type="dxa"/>
            <w:tcBorders>
              <w:top w:val="single" w:sz="2" w:space="0" w:color="000001"/>
              <w:left w:val="single" w:sz="2" w:space="0" w:color="000001"/>
              <w:bottom w:val="single" w:sz="2" w:space="0" w:color="000001"/>
            </w:tcBorders>
            <w:shd w:val="clear" w:color="auto" w:fill="auto"/>
          </w:tcPr>
          <w:p w14:paraId="49F6349F" w14:textId="77777777" w:rsidR="00E72584" w:rsidRPr="00B960C8" w:rsidRDefault="00E72584" w:rsidP="00E72584">
            <w:pPr>
              <w:pStyle w:val="TableContents"/>
              <w:spacing w:after="46" w:line="240" w:lineRule="auto"/>
              <w:rPr>
                <w:sz w:val="20"/>
                <w:szCs w:val="20"/>
              </w:rPr>
            </w:pPr>
            <w:r w:rsidRPr="00B960C8">
              <w:rPr>
                <w:sz w:val="20"/>
                <w:szCs w:val="20"/>
              </w:rPr>
              <w:t>37.8 (9.5)</w:t>
            </w:r>
          </w:p>
        </w:tc>
        <w:tc>
          <w:tcPr>
            <w:tcW w:w="1254" w:type="dxa"/>
            <w:tcBorders>
              <w:top w:val="single" w:sz="2" w:space="0" w:color="000001"/>
              <w:left w:val="single" w:sz="2" w:space="0" w:color="000001"/>
              <w:bottom w:val="single" w:sz="2" w:space="0" w:color="000001"/>
              <w:right w:val="single" w:sz="2" w:space="0" w:color="000001"/>
            </w:tcBorders>
          </w:tcPr>
          <w:p w14:paraId="054D8338" w14:textId="31D03E81" w:rsidR="00E72584" w:rsidRPr="00B960C8" w:rsidRDefault="00E72584" w:rsidP="00E72584">
            <w:pPr>
              <w:pStyle w:val="TableContents"/>
              <w:spacing w:after="46" w:line="240" w:lineRule="auto"/>
              <w:rPr>
                <w:sz w:val="20"/>
                <w:szCs w:val="20"/>
              </w:rPr>
            </w:pPr>
            <w:r w:rsidRPr="00B960C8">
              <w:rPr>
                <w:sz w:val="20"/>
                <w:szCs w:val="20"/>
              </w:rPr>
              <w:t>100</w:t>
            </w:r>
          </w:p>
        </w:tc>
        <w:tc>
          <w:tcPr>
            <w:tcW w:w="1182" w:type="dxa"/>
            <w:tcBorders>
              <w:top w:val="single" w:sz="2" w:space="0" w:color="000001"/>
              <w:left w:val="single" w:sz="2" w:space="0" w:color="000001"/>
              <w:bottom w:val="single" w:sz="2" w:space="0" w:color="000001"/>
              <w:right w:val="single" w:sz="2" w:space="0" w:color="000001"/>
            </w:tcBorders>
          </w:tcPr>
          <w:p w14:paraId="09AFAB74" w14:textId="66E60AA1" w:rsidR="00E72584" w:rsidRPr="00B960C8" w:rsidRDefault="00E72584" w:rsidP="00E72584">
            <w:pPr>
              <w:pStyle w:val="TableContents"/>
              <w:spacing w:after="46" w:line="240" w:lineRule="auto"/>
              <w:rPr>
                <w:sz w:val="20"/>
                <w:szCs w:val="20"/>
              </w:rPr>
            </w:pPr>
            <w:r>
              <w:rPr>
                <w:sz w:val="20"/>
                <w:szCs w:val="20"/>
              </w:rPr>
              <w:t>15.85 (9.77)</w:t>
            </w:r>
          </w:p>
        </w:tc>
        <w:tc>
          <w:tcPr>
            <w:tcW w:w="1330" w:type="dxa"/>
            <w:tcBorders>
              <w:top w:val="single" w:sz="2" w:space="0" w:color="000001"/>
              <w:left w:val="single" w:sz="2" w:space="0" w:color="000001"/>
              <w:bottom w:val="single" w:sz="2" w:space="0" w:color="000001"/>
              <w:right w:val="single" w:sz="2" w:space="0" w:color="000001"/>
            </w:tcBorders>
          </w:tcPr>
          <w:p w14:paraId="03794028" w14:textId="7176CFC2" w:rsidR="00E72584" w:rsidRPr="00B960C8" w:rsidRDefault="00E72584" w:rsidP="00E72584">
            <w:pPr>
              <w:pStyle w:val="TableContents"/>
              <w:spacing w:after="46" w:line="240" w:lineRule="auto"/>
              <w:rPr>
                <w:sz w:val="20"/>
                <w:szCs w:val="20"/>
              </w:rPr>
            </w:pPr>
            <w:r w:rsidRPr="00B960C8">
              <w:rPr>
                <w:sz w:val="20"/>
                <w:szCs w:val="20"/>
              </w:rPr>
              <w:t>NA</w:t>
            </w:r>
          </w:p>
        </w:tc>
        <w:tc>
          <w:tcPr>
            <w:tcW w:w="1176" w:type="dxa"/>
            <w:tcBorders>
              <w:top w:val="single" w:sz="2" w:space="0" w:color="000001"/>
              <w:left w:val="single" w:sz="2" w:space="0" w:color="000001"/>
              <w:bottom w:val="single" w:sz="2" w:space="0" w:color="000001"/>
              <w:right w:val="single" w:sz="2" w:space="0" w:color="000001"/>
            </w:tcBorders>
          </w:tcPr>
          <w:p w14:paraId="39AD4F92" w14:textId="4A7580BD" w:rsidR="00E72584" w:rsidRPr="00B960C8" w:rsidRDefault="00E72584" w:rsidP="00E72584">
            <w:pPr>
              <w:pStyle w:val="TableContents"/>
              <w:spacing w:after="46" w:line="240" w:lineRule="auto"/>
              <w:rPr>
                <w:sz w:val="20"/>
                <w:szCs w:val="20"/>
              </w:rPr>
            </w:pPr>
            <w:r>
              <w:rPr>
                <w:sz w:val="20"/>
                <w:szCs w:val="20"/>
              </w:rPr>
              <w:t>NA</w:t>
            </w:r>
          </w:p>
        </w:tc>
        <w:tc>
          <w:tcPr>
            <w:tcW w:w="1190" w:type="dxa"/>
            <w:tcBorders>
              <w:top w:val="single" w:sz="2" w:space="0" w:color="000001"/>
              <w:left w:val="single" w:sz="2" w:space="0" w:color="000001"/>
              <w:bottom w:val="single" w:sz="2" w:space="0" w:color="000001"/>
              <w:right w:val="single" w:sz="2" w:space="0" w:color="000001"/>
            </w:tcBorders>
          </w:tcPr>
          <w:p w14:paraId="1148B559" w14:textId="4A4D6875" w:rsidR="00E72584" w:rsidRPr="00B960C8" w:rsidRDefault="00E72584" w:rsidP="00E72584">
            <w:pPr>
              <w:pStyle w:val="TableContents"/>
              <w:spacing w:after="46" w:line="240" w:lineRule="auto"/>
              <w:rPr>
                <w:sz w:val="20"/>
                <w:szCs w:val="20"/>
              </w:rPr>
            </w:pPr>
            <w:r>
              <w:rPr>
                <w:sz w:val="20"/>
                <w:szCs w:val="20"/>
              </w:rPr>
              <w:t>NA</w:t>
            </w:r>
          </w:p>
        </w:tc>
        <w:tc>
          <w:tcPr>
            <w:tcW w:w="1208" w:type="dxa"/>
            <w:tcBorders>
              <w:top w:val="single" w:sz="2" w:space="0" w:color="000001"/>
              <w:left w:val="single" w:sz="2" w:space="0" w:color="000001"/>
              <w:bottom w:val="single" w:sz="2" w:space="0" w:color="000001"/>
              <w:right w:val="single" w:sz="2" w:space="0" w:color="000001"/>
            </w:tcBorders>
          </w:tcPr>
          <w:p w14:paraId="25F50348" w14:textId="0D5AD6D7" w:rsidR="00E72584" w:rsidRPr="00B960C8" w:rsidRDefault="00E72584" w:rsidP="00E72584">
            <w:pPr>
              <w:pStyle w:val="TableContents"/>
              <w:spacing w:after="46" w:line="240" w:lineRule="auto"/>
              <w:rPr>
                <w:sz w:val="20"/>
                <w:szCs w:val="20"/>
              </w:rPr>
            </w:pPr>
            <w:r>
              <w:rPr>
                <w:sz w:val="20"/>
                <w:szCs w:val="20"/>
              </w:rPr>
              <w:t>NA</w:t>
            </w:r>
          </w:p>
        </w:tc>
        <w:tc>
          <w:tcPr>
            <w:tcW w:w="1140" w:type="dxa"/>
            <w:tcBorders>
              <w:top w:val="single" w:sz="2" w:space="0" w:color="000001"/>
              <w:left w:val="single" w:sz="2" w:space="0" w:color="000001"/>
              <w:bottom w:val="single" w:sz="2" w:space="0" w:color="000001"/>
            </w:tcBorders>
            <w:shd w:val="clear" w:color="auto" w:fill="auto"/>
          </w:tcPr>
          <w:p w14:paraId="335125C8" w14:textId="765F3FED" w:rsidR="00E72584" w:rsidRPr="00B960C8" w:rsidRDefault="00E72584" w:rsidP="00E72584">
            <w:pPr>
              <w:pStyle w:val="TableContents"/>
              <w:spacing w:after="46" w:line="240" w:lineRule="auto"/>
              <w:rPr>
                <w:sz w:val="20"/>
                <w:szCs w:val="20"/>
              </w:rPr>
            </w:pPr>
            <w:r w:rsidRPr="00B960C8">
              <w:rPr>
                <w:sz w:val="20"/>
                <w:szCs w:val="20"/>
              </w:rPr>
              <w:t>20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B233CAD" w14:textId="77777777" w:rsidR="00E72584" w:rsidRPr="00B960C8" w:rsidRDefault="00E72584" w:rsidP="00E72584">
            <w:pPr>
              <w:pStyle w:val="TableContents"/>
              <w:spacing w:after="46" w:line="240" w:lineRule="auto"/>
              <w:rPr>
                <w:sz w:val="20"/>
                <w:szCs w:val="20"/>
              </w:rPr>
            </w:pPr>
            <w:r w:rsidRPr="00B960C8">
              <w:rPr>
                <w:sz w:val="20"/>
                <w:szCs w:val="20"/>
              </w:rPr>
              <w:t>38.6 (9.7)</w:t>
            </w:r>
          </w:p>
        </w:tc>
      </w:tr>
      <w:tr w:rsidR="00E72584" w:rsidRPr="00BC63D4" w14:paraId="521DB9E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112AA8B" w14:textId="4B8E869C" w:rsidR="00E72584" w:rsidRPr="00B960C8" w:rsidRDefault="00E72584" w:rsidP="00E72584">
            <w:pPr>
              <w:spacing w:after="46" w:line="240" w:lineRule="auto"/>
              <w:rPr>
                <w:sz w:val="20"/>
                <w:szCs w:val="20"/>
              </w:rPr>
            </w:pPr>
            <w:r w:rsidRPr="00B960C8">
              <w:rPr>
                <w:sz w:val="20"/>
                <w:szCs w:val="20"/>
              </w:rPr>
              <w:fldChar w:fldCharType="begin" w:fldLock="1"/>
            </w:r>
            <w:r w:rsidR="00D92B10">
              <w:rPr>
                <w:sz w:val="20"/>
                <w:szCs w:val="20"/>
              </w:rPr>
              <w:instrText>ADDIN CSL_CITATION {"citationItems":[{"id":"ITEM-1","itemData":{"DOI":"10.1093/ijnp/pyv016","ISSN":"14695111","abstract":"BACKGROUND: Approximately one-third of people with schizophrenia are treatment-resistant and some do not achieve remission with clozapine, the gold-standard antipsychotic medication for treatment-resistant schizophrenia. This study compared global and regional brain volumes between treatment-respondent and treatment-resistant patients with schizophrenia, including a group of patients who were clozapine-resistant.\\n\\nMETHODS: T1-weighted brain MRIs were obtained on a 3T scanner in 20 controls and 52 people with schizophrenia who were selected based on their symptomatic responses to antipsychotic medication: 18 responded well to first-line atypical antipsychotics (FLR), 19 were treatment-resistant but responsive to clozapine monotherapy (TR), and 15 were ultra-treatment-resistant and did not respond to clozapine (UTR). Treatment groups were matched for disease duration and current psychopathology. SIENAX and FSL-VBM were used to investigate differences in the global brain, gray matter (GM), white matter, ventricular cerebrospinal fluid volumes, and regional GM volumes.\\n\\nRESULTS: GM volume was significantly reduced in the TR and UTR groups compared with controls and the FLR group (p &lt; 0.05). GM volume was significantly reduced in TR patients compared with FLRs in the superior, middle, and inferior temporal gyri, pre- and post-central gyri, middle and superior frontal gyri, right supramarginal gyrus, and right lateral occipital cortex. UTR patients showed reduced GM compared with FLRs in their right parietal operculum and left cerebellum. No significant volume differences were observed between TR and UTR groups.\\n\\nCONCLUSIONS: These differences are unlikely to be solely due to medication effects, and reduced GM volume in treatment-resistant schizophrenia may represent an accelerated disease course or a different underlying pathology.","author":[{"dropping-particle":"","family":"Anderson","given":"Valerie M.","non-dropping-particle":"","parse-names":false,"suffix":""},{"dropping-particle":"","family":"Goldstein","given":"Meghan E.","non-dropping-particle":"","parse-names":false,"suffix":""},{"dropping-particle":"","family":"Kydd","given":"Robert R.","non-dropping-particle":"","parse-names":false,"suffix":""},{"dropping-particle":"","family":"Russell","given":"Bruce R.","non-dropping-particle":"","parse-names":false,"suffix":""}],"container-title":"International Journal of Neuropsychopharmacology","id":"ITEM-1","issued":{"date-parts":[["2015"]]},"title":"Extensive gray matter volume reduction in treatment-resistant schizophrenia","type":"article-journal"},"uris":["http://www.mendeley.com/documents/?uuid=204f9a9f-81bf-3dfa-82d4-f8c8897ddf1b"]}],"mendeley":{"formattedCitation":"(Anderson, Goldstein, Kydd, &amp; Russell, 2015)","manualFormatting":"Anderson et al., 2015","plainTextFormattedCitation":"(Anderson, Goldstein, Kydd, &amp; Russell, 2015)","previouslyFormattedCitation":"(Anderson, Goldstein, Kydd, &amp; Russell, 2015)"},"properties":{"noteIndex":0},"schema":"https://github.com/citation-style-language/schema/raw/master/csl-citation.json"}</w:instrText>
            </w:r>
            <w:r w:rsidRPr="00B960C8">
              <w:rPr>
                <w:sz w:val="20"/>
                <w:szCs w:val="20"/>
              </w:rPr>
              <w:fldChar w:fldCharType="separate"/>
            </w:r>
            <w:r w:rsidRPr="00B960C8">
              <w:rPr>
                <w:noProof/>
                <w:sz w:val="20"/>
                <w:szCs w:val="20"/>
              </w:rPr>
              <w:t>Anderson et al., 2015</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442542A1" w14:textId="66093C2A" w:rsidR="00E72584" w:rsidRPr="00B960C8" w:rsidRDefault="00E72584" w:rsidP="00E72584">
            <w:pPr>
              <w:pStyle w:val="TableContents"/>
              <w:spacing w:after="46" w:line="240" w:lineRule="auto"/>
              <w:rPr>
                <w:sz w:val="20"/>
                <w:szCs w:val="20"/>
              </w:rPr>
            </w:pPr>
            <w:r w:rsidRPr="00B960C8">
              <w:rPr>
                <w:sz w:val="20"/>
                <w:szCs w:val="20"/>
              </w:rPr>
              <w:t>15 (86.67)</w:t>
            </w:r>
          </w:p>
        </w:tc>
        <w:tc>
          <w:tcPr>
            <w:tcW w:w="1260" w:type="dxa"/>
            <w:tcBorders>
              <w:top w:val="single" w:sz="2" w:space="0" w:color="000001"/>
              <w:left w:val="single" w:sz="2" w:space="0" w:color="000001"/>
              <w:bottom w:val="single" w:sz="2" w:space="0" w:color="000001"/>
            </w:tcBorders>
            <w:shd w:val="clear" w:color="auto" w:fill="auto"/>
          </w:tcPr>
          <w:p w14:paraId="6479F3CD" w14:textId="77777777" w:rsidR="00E72584" w:rsidRPr="00B960C8" w:rsidRDefault="00E72584" w:rsidP="00E72584">
            <w:pPr>
              <w:pStyle w:val="TableContents"/>
              <w:spacing w:after="46" w:line="240" w:lineRule="auto"/>
              <w:rPr>
                <w:sz w:val="20"/>
                <w:szCs w:val="20"/>
              </w:rPr>
            </w:pPr>
            <w:r w:rsidRPr="00B960C8">
              <w:rPr>
                <w:sz w:val="20"/>
                <w:szCs w:val="20"/>
              </w:rPr>
              <w:t>34.3 (7.1)</w:t>
            </w:r>
          </w:p>
        </w:tc>
        <w:tc>
          <w:tcPr>
            <w:tcW w:w="1254" w:type="dxa"/>
            <w:tcBorders>
              <w:top w:val="single" w:sz="2" w:space="0" w:color="000001"/>
              <w:left w:val="single" w:sz="2" w:space="0" w:color="000001"/>
              <w:bottom w:val="single" w:sz="2" w:space="0" w:color="000001"/>
              <w:right w:val="single" w:sz="2" w:space="0" w:color="000001"/>
            </w:tcBorders>
          </w:tcPr>
          <w:p w14:paraId="358AF88F" w14:textId="1CFAB874" w:rsidR="00E72584" w:rsidRPr="00B960C8" w:rsidRDefault="00E72584" w:rsidP="00E72584">
            <w:pPr>
              <w:pStyle w:val="TableContents"/>
              <w:spacing w:after="46" w:line="240" w:lineRule="auto"/>
              <w:rPr>
                <w:sz w:val="20"/>
                <w:szCs w:val="20"/>
              </w:rPr>
            </w:pPr>
            <w:r w:rsidRPr="00B960C8">
              <w:rPr>
                <w:sz w:val="20"/>
                <w:szCs w:val="20"/>
              </w:rPr>
              <w:t>100</w:t>
            </w:r>
          </w:p>
        </w:tc>
        <w:tc>
          <w:tcPr>
            <w:tcW w:w="1182" w:type="dxa"/>
            <w:tcBorders>
              <w:top w:val="single" w:sz="2" w:space="0" w:color="000001"/>
              <w:left w:val="single" w:sz="2" w:space="0" w:color="000001"/>
              <w:bottom w:val="single" w:sz="2" w:space="0" w:color="000001"/>
              <w:right w:val="single" w:sz="2" w:space="0" w:color="000001"/>
            </w:tcBorders>
          </w:tcPr>
          <w:p w14:paraId="2F6E4DCF" w14:textId="2232A638" w:rsidR="00E72584" w:rsidRPr="00B960C8" w:rsidRDefault="00E72584" w:rsidP="00E72584">
            <w:pPr>
              <w:pStyle w:val="TableContents"/>
              <w:spacing w:after="46" w:line="240" w:lineRule="auto"/>
              <w:rPr>
                <w:sz w:val="20"/>
                <w:szCs w:val="20"/>
              </w:rPr>
            </w:pPr>
            <w:r>
              <w:rPr>
                <w:sz w:val="20"/>
                <w:szCs w:val="20"/>
              </w:rPr>
              <w:t>11.4 (4.7)</w:t>
            </w:r>
          </w:p>
        </w:tc>
        <w:tc>
          <w:tcPr>
            <w:tcW w:w="1330" w:type="dxa"/>
            <w:tcBorders>
              <w:top w:val="single" w:sz="2" w:space="0" w:color="000001"/>
              <w:left w:val="single" w:sz="2" w:space="0" w:color="000001"/>
              <w:bottom w:val="single" w:sz="2" w:space="0" w:color="000001"/>
              <w:right w:val="single" w:sz="2" w:space="0" w:color="000001"/>
            </w:tcBorders>
          </w:tcPr>
          <w:p w14:paraId="339D8095" w14:textId="760D3484" w:rsidR="00E72584" w:rsidRPr="00B960C8" w:rsidRDefault="00E72584" w:rsidP="00E72584">
            <w:pPr>
              <w:pStyle w:val="TableContents"/>
              <w:spacing w:after="46" w:line="240" w:lineRule="auto"/>
              <w:rPr>
                <w:sz w:val="20"/>
                <w:szCs w:val="20"/>
              </w:rPr>
            </w:pPr>
            <w:r w:rsidRPr="00B960C8">
              <w:rPr>
                <w:sz w:val="20"/>
                <w:szCs w:val="20"/>
              </w:rPr>
              <w:t>62 (11)</w:t>
            </w:r>
          </w:p>
        </w:tc>
        <w:tc>
          <w:tcPr>
            <w:tcW w:w="1176" w:type="dxa"/>
            <w:tcBorders>
              <w:top w:val="single" w:sz="2" w:space="0" w:color="000001"/>
              <w:left w:val="single" w:sz="2" w:space="0" w:color="000001"/>
              <w:bottom w:val="single" w:sz="2" w:space="0" w:color="000001"/>
              <w:right w:val="single" w:sz="2" w:space="0" w:color="000001"/>
            </w:tcBorders>
          </w:tcPr>
          <w:p w14:paraId="4A303508" w14:textId="7491FE36" w:rsidR="00E72584" w:rsidRPr="00B960C8" w:rsidRDefault="00E72584" w:rsidP="00E72584">
            <w:pPr>
              <w:pStyle w:val="TableContents"/>
              <w:spacing w:after="46" w:line="240" w:lineRule="auto"/>
              <w:rPr>
                <w:sz w:val="20"/>
                <w:szCs w:val="20"/>
              </w:rPr>
            </w:pPr>
            <w:r>
              <w:rPr>
                <w:sz w:val="20"/>
                <w:szCs w:val="20"/>
              </w:rPr>
              <w:t>13 (5)</w:t>
            </w:r>
          </w:p>
        </w:tc>
        <w:tc>
          <w:tcPr>
            <w:tcW w:w="1190" w:type="dxa"/>
            <w:tcBorders>
              <w:top w:val="single" w:sz="2" w:space="0" w:color="000001"/>
              <w:left w:val="single" w:sz="2" w:space="0" w:color="000001"/>
              <w:bottom w:val="single" w:sz="2" w:space="0" w:color="000001"/>
              <w:right w:val="single" w:sz="2" w:space="0" w:color="000001"/>
            </w:tcBorders>
          </w:tcPr>
          <w:p w14:paraId="1A806674" w14:textId="100AC24A" w:rsidR="00E72584" w:rsidRPr="00B960C8" w:rsidRDefault="00E72584" w:rsidP="00E72584">
            <w:pPr>
              <w:pStyle w:val="TableContents"/>
              <w:spacing w:after="46" w:line="240" w:lineRule="auto"/>
              <w:rPr>
                <w:sz w:val="20"/>
                <w:szCs w:val="20"/>
              </w:rPr>
            </w:pPr>
            <w:r>
              <w:rPr>
                <w:sz w:val="20"/>
                <w:szCs w:val="20"/>
              </w:rPr>
              <w:t>20 (7)</w:t>
            </w:r>
          </w:p>
        </w:tc>
        <w:tc>
          <w:tcPr>
            <w:tcW w:w="1208" w:type="dxa"/>
            <w:tcBorders>
              <w:top w:val="single" w:sz="2" w:space="0" w:color="000001"/>
              <w:left w:val="single" w:sz="2" w:space="0" w:color="000001"/>
              <w:bottom w:val="single" w:sz="2" w:space="0" w:color="000001"/>
              <w:right w:val="single" w:sz="2" w:space="0" w:color="000001"/>
            </w:tcBorders>
          </w:tcPr>
          <w:p w14:paraId="5D3F179C" w14:textId="641661FF" w:rsidR="00E72584" w:rsidRPr="00B960C8" w:rsidRDefault="00E72584" w:rsidP="00E72584">
            <w:pPr>
              <w:pStyle w:val="TableContents"/>
              <w:spacing w:after="46" w:line="240" w:lineRule="auto"/>
              <w:rPr>
                <w:sz w:val="20"/>
                <w:szCs w:val="20"/>
              </w:rPr>
            </w:pPr>
            <w:r>
              <w:rPr>
                <w:sz w:val="20"/>
                <w:szCs w:val="20"/>
              </w:rPr>
              <w:t>29 (4)</w:t>
            </w:r>
          </w:p>
        </w:tc>
        <w:tc>
          <w:tcPr>
            <w:tcW w:w="1140" w:type="dxa"/>
            <w:tcBorders>
              <w:top w:val="single" w:sz="2" w:space="0" w:color="000001"/>
              <w:left w:val="single" w:sz="2" w:space="0" w:color="000001"/>
              <w:bottom w:val="single" w:sz="2" w:space="0" w:color="000001"/>
            </w:tcBorders>
            <w:shd w:val="clear" w:color="auto" w:fill="auto"/>
          </w:tcPr>
          <w:p w14:paraId="35ABB918" w14:textId="718D92E0" w:rsidR="00E72584" w:rsidRPr="00B960C8" w:rsidRDefault="00E72584" w:rsidP="00E72584">
            <w:pPr>
              <w:pStyle w:val="TableContents"/>
              <w:spacing w:after="46" w:line="240" w:lineRule="auto"/>
              <w:rPr>
                <w:sz w:val="20"/>
                <w:szCs w:val="20"/>
              </w:rPr>
            </w:pPr>
            <w:r w:rsidRPr="00B960C8">
              <w:rPr>
                <w:sz w:val="20"/>
                <w:szCs w:val="20"/>
              </w:rPr>
              <w:t>20 (8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7E89EB8" w14:textId="77777777" w:rsidR="00E72584" w:rsidRPr="00B960C8" w:rsidRDefault="00E72584" w:rsidP="00E72584">
            <w:pPr>
              <w:pStyle w:val="TableContents"/>
              <w:spacing w:after="46" w:line="240" w:lineRule="auto"/>
              <w:rPr>
                <w:sz w:val="20"/>
                <w:szCs w:val="20"/>
              </w:rPr>
            </w:pPr>
            <w:r w:rsidRPr="00B960C8">
              <w:rPr>
                <w:sz w:val="20"/>
                <w:szCs w:val="20"/>
              </w:rPr>
              <w:t>33.3 (8.4)</w:t>
            </w:r>
          </w:p>
        </w:tc>
      </w:tr>
      <w:tr w:rsidR="004933F7" w:rsidRPr="00BC63D4" w14:paraId="6576957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DC8AB9B" w14:textId="12F2DE02" w:rsidR="004933F7" w:rsidRPr="00B960C8" w:rsidRDefault="004933F7" w:rsidP="00E72584">
            <w:pPr>
              <w:spacing w:after="46" w:line="240" w:lineRule="auto"/>
              <w:rPr>
                <w:sz w:val="20"/>
                <w:szCs w:val="20"/>
              </w:rPr>
            </w:pPr>
            <w:r>
              <w:rPr>
                <w:sz w:val="20"/>
                <w:szCs w:val="20"/>
              </w:rPr>
              <w:fldChar w:fldCharType="begin" w:fldLock="1"/>
            </w:r>
            <w:r>
              <w:rPr>
                <w:sz w:val="20"/>
                <w:szCs w:val="20"/>
              </w:rPr>
              <w:instrText>ADDIN CSL_CITATION {"citationItems":[{"id":"ITEM-1","itemData":{"DOI":"10.1016/j.neuroimage.2011.08.066","ISSN":"10538119","abstract":"Region of Interest (ROI) longitudinal studies have detected progressive gray matter (GM) volume reductions in patients with first-episode schizophrenia (FESZ). However, there are only a few longitudinal voxel-based morphometry (VBM) studies, and these have been limited in ability to detect relationships between volume loss and symptoms, perhaps because of methodologic issues. Nor have previous studies compared and validated VBM results with manual Region of Interest (ROI) analysis. In the present VBM study, high-dimensional warping and individualized baseline-rescan templates were used to evaluate longitudinal volume changes within subjects and compared with longitudinal manual ROI analysis on the same subjects. VBM evaluated thirty-three FESZ and thirty-six matched healthy control subjects (HC) at baseline (cross-sectionally) and longitudinally evaluated 21 FESZ and 23 HC after an average of 1.5. years from baseline scans. Correlation analyses detected the relationship between changes in regional GM volumes in FESZ and clinical symptoms derived from the Brief Psychiatric Rating Scale, as well as cognitive function as assessed by the Mini-Mental State Examination. At baseline, patients with FESZ had significantly smaller GM volume compared to HC in some regions including the left superior temporal gyrus (STG). On rescan after 1.5. years, patients showed significant GM volume reductions compared with HC in the left STG including Heschl's gyrus, and in widespread brain neocortical regions of frontal, parietal, and limbic regions including the cingulate gyrus. FESZ showed an association of positive symptoms and volume loss in temporal (especially STG) and frontal regions, and negative symptoms and volume loss in STG and frontal regions. Worse cognitive function was linked to widespread volume reduction, in frontal, temporal and parietal regions. The validation VBM analyses showed results similar to our previous ROI findings for STG and cingulate gyrus. We conclude FESZ show widespread, progressive GM volume reductions in many brain regions. Importantly, these reductions are directly associated with a worse clinical course. Congruence with ROI analyses suggests the promise of this longitudinal VBM methodology. © 2011.","author":[{"dropping-particle":"","family":"Asami","given":"T","non-dropping-particle":"","parse-names":false,"suffix":""},{"dropping-particle":"","family":"Bouix","given":"S","non-dropping-particle":"","parse-names":false,"suffix":""},{"dropping-particle":"","family":"Whitford","given":"T J","non-dropping-particle":"","parse-names":false,"suffix":""},{"dropping-particle":"","family":"Shenton","given":"M E","non-dropping-particle":"","parse-names":false,"suffix":""},{"dropping-particle":"","family":"Salisbury","given":"D F","non-dropping-particle":"","parse-names":false,"suffix":""},{"dropping-particle":"","family":"McCarley","given":"R W","non-dropping-particle":"","parse-names":false,"suffix":""}],"container-title":"NeuroImage","id":"ITEM-1","issue":"2","issued":{"date-parts":[["2012"]]},"note":"cited By 105","page":"986-996","title":"Longitudinal loss of gray matter volume in patients with first-episode schizophrenia: DARTEL automated analysis and ROI validation","type":"article-journal","volume":"59"},"uris":["http://www.mendeley.com/documents/?uuid=e9e589a2-41fd-4d6b-9290-67c94f59e1be"]}],"mendeley":{"formattedCitation":"(Asami et al., 2012)","manualFormatting":"Asami et al., 2012","plainTextFormattedCitation":"(Asami et al., 2012)","previouslyFormattedCitation":"(Asami et al., 2012)"},"properties":{"noteIndex":0},"schema":"https://github.com/citation-style-language/schema/raw/master/csl-citation.json"}</w:instrText>
            </w:r>
            <w:r>
              <w:rPr>
                <w:sz w:val="20"/>
                <w:szCs w:val="20"/>
              </w:rPr>
              <w:fldChar w:fldCharType="separate"/>
            </w:r>
            <w:r w:rsidRPr="004933F7">
              <w:rPr>
                <w:noProof/>
                <w:sz w:val="20"/>
                <w:szCs w:val="20"/>
              </w:rPr>
              <w:t>Asami et al., 2012</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366C109B" w14:textId="1ACB7982" w:rsidR="004933F7" w:rsidRPr="00B960C8" w:rsidRDefault="004933F7" w:rsidP="00E72584">
            <w:pPr>
              <w:pStyle w:val="TableContents"/>
              <w:spacing w:after="46" w:line="240" w:lineRule="auto"/>
              <w:rPr>
                <w:sz w:val="20"/>
                <w:szCs w:val="20"/>
              </w:rPr>
            </w:pPr>
            <w:r>
              <w:rPr>
                <w:sz w:val="20"/>
                <w:szCs w:val="20"/>
              </w:rPr>
              <w:t>33 (84.85)</w:t>
            </w:r>
          </w:p>
        </w:tc>
        <w:tc>
          <w:tcPr>
            <w:tcW w:w="1260" w:type="dxa"/>
            <w:tcBorders>
              <w:top w:val="single" w:sz="2" w:space="0" w:color="000001"/>
              <w:left w:val="single" w:sz="2" w:space="0" w:color="000001"/>
              <w:bottom w:val="single" w:sz="2" w:space="0" w:color="000001"/>
            </w:tcBorders>
            <w:shd w:val="clear" w:color="auto" w:fill="auto"/>
          </w:tcPr>
          <w:p w14:paraId="6AC5E618" w14:textId="0783B8FA" w:rsidR="004933F7" w:rsidRPr="00B960C8" w:rsidRDefault="004933F7" w:rsidP="00E72584">
            <w:pPr>
              <w:pStyle w:val="TableContents"/>
              <w:spacing w:after="46" w:line="240" w:lineRule="auto"/>
              <w:rPr>
                <w:sz w:val="20"/>
                <w:szCs w:val="20"/>
              </w:rPr>
            </w:pPr>
            <w:r>
              <w:rPr>
                <w:sz w:val="20"/>
                <w:szCs w:val="20"/>
              </w:rPr>
              <w:t>22.5 (6.7)</w:t>
            </w:r>
          </w:p>
        </w:tc>
        <w:tc>
          <w:tcPr>
            <w:tcW w:w="1254" w:type="dxa"/>
            <w:tcBorders>
              <w:top w:val="single" w:sz="2" w:space="0" w:color="000001"/>
              <w:left w:val="single" w:sz="2" w:space="0" w:color="000001"/>
              <w:bottom w:val="single" w:sz="2" w:space="0" w:color="000001"/>
              <w:right w:val="single" w:sz="2" w:space="0" w:color="000001"/>
            </w:tcBorders>
          </w:tcPr>
          <w:p w14:paraId="4519141D" w14:textId="26AC514D" w:rsidR="004933F7" w:rsidRPr="00B960C8" w:rsidRDefault="004933F7" w:rsidP="00E72584">
            <w:pPr>
              <w:pStyle w:val="TableContents"/>
              <w:spacing w:after="46" w:line="240" w:lineRule="auto"/>
              <w:rPr>
                <w:sz w:val="20"/>
                <w:szCs w:val="20"/>
              </w:rPr>
            </w:pPr>
            <w:r>
              <w:rPr>
                <w:sz w:val="20"/>
                <w:szCs w:val="20"/>
              </w:rPr>
              <w:t>100</w:t>
            </w:r>
          </w:p>
        </w:tc>
        <w:tc>
          <w:tcPr>
            <w:tcW w:w="1182" w:type="dxa"/>
            <w:tcBorders>
              <w:top w:val="single" w:sz="2" w:space="0" w:color="000001"/>
              <w:left w:val="single" w:sz="2" w:space="0" w:color="000001"/>
              <w:bottom w:val="single" w:sz="2" w:space="0" w:color="000001"/>
              <w:right w:val="single" w:sz="2" w:space="0" w:color="000001"/>
            </w:tcBorders>
          </w:tcPr>
          <w:p w14:paraId="6E257DDD" w14:textId="1F17EA87" w:rsidR="004933F7" w:rsidRDefault="004933F7" w:rsidP="00E72584">
            <w:pPr>
              <w:pStyle w:val="TableContents"/>
              <w:spacing w:after="46" w:line="240" w:lineRule="auto"/>
              <w:rPr>
                <w:sz w:val="20"/>
                <w:szCs w:val="20"/>
              </w:rPr>
            </w:pPr>
            <w:r>
              <w:rPr>
                <w:sz w:val="20"/>
                <w:szCs w:val="20"/>
              </w:rPr>
              <w:t>0.38 (0.39)</w:t>
            </w:r>
          </w:p>
        </w:tc>
        <w:tc>
          <w:tcPr>
            <w:tcW w:w="1330" w:type="dxa"/>
            <w:tcBorders>
              <w:top w:val="single" w:sz="2" w:space="0" w:color="000001"/>
              <w:left w:val="single" w:sz="2" w:space="0" w:color="000001"/>
              <w:bottom w:val="single" w:sz="2" w:space="0" w:color="000001"/>
              <w:right w:val="single" w:sz="2" w:space="0" w:color="000001"/>
            </w:tcBorders>
          </w:tcPr>
          <w:p w14:paraId="2F5A859E" w14:textId="0582FB7C" w:rsidR="004933F7" w:rsidRPr="00B960C8" w:rsidRDefault="004933F7" w:rsidP="00E72584">
            <w:pPr>
              <w:pStyle w:val="TableContents"/>
              <w:spacing w:after="46" w:line="240" w:lineRule="auto"/>
              <w:rPr>
                <w:sz w:val="20"/>
                <w:szCs w:val="20"/>
              </w:rPr>
            </w:pPr>
            <w:r>
              <w:rPr>
                <w:sz w:val="20"/>
                <w:szCs w:val="20"/>
              </w:rPr>
              <w:t>NA</w:t>
            </w:r>
          </w:p>
        </w:tc>
        <w:tc>
          <w:tcPr>
            <w:tcW w:w="1176" w:type="dxa"/>
            <w:tcBorders>
              <w:top w:val="single" w:sz="2" w:space="0" w:color="000001"/>
              <w:left w:val="single" w:sz="2" w:space="0" w:color="000001"/>
              <w:bottom w:val="single" w:sz="2" w:space="0" w:color="000001"/>
              <w:right w:val="single" w:sz="2" w:space="0" w:color="000001"/>
            </w:tcBorders>
          </w:tcPr>
          <w:p w14:paraId="3EC4BB77" w14:textId="687C0885" w:rsidR="004933F7" w:rsidRDefault="004933F7" w:rsidP="00E72584">
            <w:pPr>
              <w:pStyle w:val="TableContents"/>
              <w:spacing w:after="46" w:line="240" w:lineRule="auto"/>
              <w:rPr>
                <w:sz w:val="20"/>
                <w:szCs w:val="20"/>
              </w:rPr>
            </w:pPr>
            <w:r>
              <w:rPr>
                <w:sz w:val="20"/>
                <w:szCs w:val="20"/>
              </w:rPr>
              <w:t>NA</w:t>
            </w:r>
          </w:p>
        </w:tc>
        <w:tc>
          <w:tcPr>
            <w:tcW w:w="1190" w:type="dxa"/>
            <w:tcBorders>
              <w:top w:val="single" w:sz="2" w:space="0" w:color="000001"/>
              <w:left w:val="single" w:sz="2" w:space="0" w:color="000001"/>
              <w:bottom w:val="single" w:sz="2" w:space="0" w:color="000001"/>
              <w:right w:val="single" w:sz="2" w:space="0" w:color="000001"/>
            </w:tcBorders>
          </w:tcPr>
          <w:p w14:paraId="1C589F7F" w14:textId="690C6825" w:rsidR="004933F7" w:rsidRDefault="004933F7" w:rsidP="00E72584">
            <w:pPr>
              <w:pStyle w:val="TableContents"/>
              <w:spacing w:after="46" w:line="240" w:lineRule="auto"/>
              <w:rPr>
                <w:sz w:val="20"/>
                <w:szCs w:val="20"/>
              </w:rPr>
            </w:pPr>
            <w:r>
              <w:rPr>
                <w:sz w:val="20"/>
                <w:szCs w:val="20"/>
              </w:rPr>
              <w:t>NA</w:t>
            </w:r>
          </w:p>
        </w:tc>
        <w:tc>
          <w:tcPr>
            <w:tcW w:w="1208" w:type="dxa"/>
            <w:tcBorders>
              <w:top w:val="single" w:sz="2" w:space="0" w:color="000001"/>
              <w:left w:val="single" w:sz="2" w:space="0" w:color="000001"/>
              <w:bottom w:val="single" w:sz="2" w:space="0" w:color="000001"/>
              <w:right w:val="single" w:sz="2" w:space="0" w:color="000001"/>
            </w:tcBorders>
          </w:tcPr>
          <w:p w14:paraId="0EEB87C2" w14:textId="6D153218" w:rsidR="004933F7" w:rsidRDefault="004933F7" w:rsidP="00E72584">
            <w:pPr>
              <w:pStyle w:val="TableContents"/>
              <w:spacing w:after="46" w:line="240" w:lineRule="auto"/>
              <w:rPr>
                <w:sz w:val="20"/>
                <w:szCs w:val="20"/>
              </w:rPr>
            </w:pPr>
            <w:r>
              <w:rPr>
                <w:sz w:val="20"/>
                <w:szCs w:val="20"/>
              </w:rPr>
              <w:t>NA</w:t>
            </w:r>
          </w:p>
        </w:tc>
        <w:tc>
          <w:tcPr>
            <w:tcW w:w="1140" w:type="dxa"/>
            <w:tcBorders>
              <w:top w:val="single" w:sz="2" w:space="0" w:color="000001"/>
              <w:left w:val="single" w:sz="2" w:space="0" w:color="000001"/>
              <w:bottom w:val="single" w:sz="2" w:space="0" w:color="000001"/>
            </w:tcBorders>
            <w:shd w:val="clear" w:color="auto" w:fill="auto"/>
          </w:tcPr>
          <w:p w14:paraId="7CC3CEED" w14:textId="59ADE2B5" w:rsidR="004933F7" w:rsidRPr="00B960C8" w:rsidRDefault="004933F7" w:rsidP="00E72584">
            <w:pPr>
              <w:pStyle w:val="TableContents"/>
              <w:spacing w:after="46" w:line="240" w:lineRule="auto"/>
              <w:rPr>
                <w:sz w:val="20"/>
                <w:szCs w:val="20"/>
              </w:rPr>
            </w:pPr>
            <w:r>
              <w:rPr>
                <w:sz w:val="20"/>
                <w:szCs w:val="20"/>
              </w:rPr>
              <w:t>36 (83.3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EE655CD" w14:textId="5A60BF3F" w:rsidR="004933F7" w:rsidRPr="00B960C8" w:rsidRDefault="004933F7" w:rsidP="00E72584">
            <w:pPr>
              <w:pStyle w:val="TableContents"/>
              <w:spacing w:after="46" w:line="240" w:lineRule="auto"/>
              <w:rPr>
                <w:sz w:val="20"/>
                <w:szCs w:val="20"/>
              </w:rPr>
            </w:pPr>
            <w:r>
              <w:rPr>
                <w:sz w:val="20"/>
                <w:szCs w:val="20"/>
              </w:rPr>
              <w:t>22.9 (3.8)</w:t>
            </w:r>
          </w:p>
        </w:tc>
      </w:tr>
      <w:tr w:rsidR="004933F7" w:rsidRPr="00BC63D4" w14:paraId="5E12A3A9"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E33B914" w14:textId="29622748" w:rsidR="004933F7" w:rsidRPr="00B960C8" w:rsidRDefault="004933F7"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007/s00406-006-0685-z","ISSN":"09401334","abstract":"We have investigated the relationship between insight impairment and regional brain volumes (gray and white matter) in schizophrenia using voxel-based morphometry (VBM). Fifty patients with schizophrenia were evaluated using the Scale for Unawareness of Mental Disorders. Magnetic resonance images were acquired, segmented and spatially normalized using optimized VBM routines. No significant inverse correlations were detected between insight impairment and gray or white matter volumes in the prefrontal region (where significant findings had been predicted a priori), or in any other brain areas. Our results do not support previous hypotheses suggesting a relationship between frontal lobe atrophy and impaired insight in patients with schizophrenia. © 2006 Steinkopff Verlag.","author":[{"dropping-particle":"","family":"Bassitt","given":"D P","non-dropping-particle":"","parse-names":false,"suffix":""},{"dropping-particle":"","family":"Neto","given":"M R L","non-dropping-particle":"","parse-names":false,"suffix":""},{"dropping-particle":"","family":"Castro","given":"C C","non-dropping-particle":"De","parse-names":false,"suffix":""},{"dropping-particle":"","family":"Busatto","given":"G F","non-dropping-particle":"","parse-names":false,"suffix":""}],"container-title":"European Archives of Psychiatry and Clinical Neuroscience","id":"ITEM-1","issue":"1","issued":{"date-parts":[["2007"]]},"note":"cited By 55","page":"58-62","title":"Insight and regional brain volumes in schizophrenia","type":"article-journal","volume":"257"},"uris":["http://www.mendeley.com/documents/?uuid=669118d8-ac08-4a35-9c93-06480f91f774"]}],"mendeley":{"formattedCitation":"(Bassitt, Neto, De Castro, &amp; Busatto, 2007)","manualFormatting":"Bassitt et al., 2007","plainTextFormattedCitation":"(Bassitt, Neto, De Castro, &amp; Busatto, 2007)","previouslyFormattedCitation":"(Bassitt, Neto, De Castro, &amp; Busatto, 2007)"},"properties":{"noteIndex":0},"schema":"https://github.com/citation-style-language/schema/raw/master/csl-citation.json"}</w:instrText>
            </w:r>
            <w:r>
              <w:rPr>
                <w:sz w:val="20"/>
                <w:szCs w:val="20"/>
              </w:rPr>
              <w:fldChar w:fldCharType="separate"/>
            </w:r>
            <w:r w:rsidRPr="004933F7">
              <w:rPr>
                <w:noProof/>
                <w:sz w:val="20"/>
                <w:szCs w:val="20"/>
              </w:rPr>
              <w:t>Bassitt et al., 2007</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71500004" w14:textId="7FE2E76D" w:rsidR="004933F7" w:rsidRPr="00B960C8" w:rsidRDefault="004933F7" w:rsidP="00E72584">
            <w:pPr>
              <w:pStyle w:val="TableContents"/>
              <w:spacing w:after="46" w:line="240" w:lineRule="auto"/>
              <w:rPr>
                <w:sz w:val="20"/>
                <w:szCs w:val="20"/>
              </w:rPr>
            </w:pPr>
            <w:r>
              <w:rPr>
                <w:sz w:val="20"/>
                <w:szCs w:val="20"/>
              </w:rPr>
              <w:t>50 (76)</w:t>
            </w:r>
          </w:p>
        </w:tc>
        <w:tc>
          <w:tcPr>
            <w:tcW w:w="1260" w:type="dxa"/>
            <w:tcBorders>
              <w:top w:val="single" w:sz="2" w:space="0" w:color="000001"/>
              <w:left w:val="single" w:sz="2" w:space="0" w:color="000001"/>
              <w:bottom w:val="single" w:sz="2" w:space="0" w:color="000001"/>
            </w:tcBorders>
            <w:shd w:val="clear" w:color="auto" w:fill="auto"/>
          </w:tcPr>
          <w:p w14:paraId="251D8BCC" w14:textId="431DD078" w:rsidR="004933F7" w:rsidRPr="00B960C8" w:rsidRDefault="004933F7" w:rsidP="00E72584">
            <w:pPr>
              <w:pStyle w:val="TableContents"/>
              <w:spacing w:after="46" w:line="240" w:lineRule="auto"/>
              <w:rPr>
                <w:sz w:val="20"/>
                <w:szCs w:val="20"/>
              </w:rPr>
            </w:pPr>
            <w:r>
              <w:rPr>
                <w:sz w:val="20"/>
                <w:szCs w:val="20"/>
              </w:rPr>
              <w:t>31.7 (7.1)</w:t>
            </w:r>
          </w:p>
        </w:tc>
        <w:tc>
          <w:tcPr>
            <w:tcW w:w="1254" w:type="dxa"/>
            <w:tcBorders>
              <w:top w:val="single" w:sz="2" w:space="0" w:color="000001"/>
              <w:left w:val="single" w:sz="2" w:space="0" w:color="000001"/>
              <w:bottom w:val="single" w:sz="2" w:space="0" w:color="000001"/>
              <w:right w:val="single" w:sz="2" w:space="0" w:color="000001"/>
            </w:tcBorders>
          </w:tcPr>
          <w:p w14:paraId="7988CBC6" w14:textId="0B27D4EA" w:rsidR="004933F7" w:rsidRPr="00B960C8" w:rsidRDefault="004933F7" w:rsidP="00E72584">
            <w:pPr>
              <w:pStyle w:val="TableContents"/>
              <w:spacing w:after="46" w:line="240" w:lineRule="auto"/>
              <w:rPr>
                <w:sz w:val="20"/>
                <w:szCs w:val="20"/>
              </w:rPr>
            </w:pPr>
            <w:r>
              <w:rPr>
                <w:sz w:val="20"/>
                <w:szCs w:val="20"/>
              </w:rPr>
              <w:t>100</w:t>
            </w:r>
          </w:p>
        </w:tc>
        <w:tc>
          <w:tcPr>
            <w:tcW w:w="1182" w:type="dxa"/>
            <w:tcBorders>
              <w:top w:val="single" w:sz="2" w:space="0" w:color="000001"/>
              <w:left w:val="single" w:sz="2" w:space="0" w:color="000001"/>
              <w:bottom w:val="single" w:sz="2" w:space="0" w:color="000001"/>
              <w:right w:val="single" w:sz="2" w:space="0" w:color="000001"/>
            </w:tcBorders>
          </w:tcPr>
          <w:p w14:paraId="0FFE73C1" w14:textId="1A865337" w:rsidR="004933F7" w:rsidRDefault="004933F7" w:rsidP="00E72584">
            <w:pPr>
              <w:pStyle w:val="TableContents"/>
              <w:spacing w:after="46" w:line="240" w:lineRule="auto"/>
              <w:rPr>
                <w:sz w:val="20"/>
                <w:szCs w:val="20"/>
              </w:rPr>
            </w:pPr>
            <w:r>
              <w:rPr>
                <w:sz w:val="20"/>
                <w:szCs w:val="20"/>
              </w:rPr>
              <w:t>11.4 (7.4)</w:t>
            </w:r>
          </w:p>
        </w:tc>
        <w:tc>
          <w:tcPr>
            <w:tcW w:w="1330" w:type="dxa"/>
            <w:tcBorders>
              <w:top w:val="single" w:sz="2" w:space="0" w:color="000001"/>
              <w:left w:val="single" w:sz="2" w:space="0" w:color="000001"/>
              <w:bottom w:val="single" w:sz="2" w:space="0" w:color="000001"/>
              <w:right w:val="single" w:sz="2" w:space="0" w:color="000001"/>
            </w:tcBorders>
          </w:tcPr>
          <w:p w14:paraId="2FAB5A4D" w14:textId="1E953FA1" w:rsidR="004933F7" w:rsidRPr="00B960C8" w:rsidRDefault="004933F7" w:rsidP="00E72584">
            <w:pPr>
              <w:pStyle w:val="TableContents"/>
              <w:spacing w:after="46" w:line="240" w:lineRule="auto"/>
              <w:rPr>
                <w:sz w:val="20"/>
                <w:szCs w:val="20"/>
              </w:rPr>
            </w:pPr>
            <w:r>
              <w:rPr>
                <w:sz w:val="20"/>
                <w:szCs w:val="20"/>
              </w:rPr>
              <w:t>59.1 (14.4)</w:t>
            </w:r>
          </w:p>
        </w:tc>
        <w:tc>
          <w:tcPr>
            <w:tcW w:w="1176" w:type="dxa"/>
            <w:tcBorders>
              <w:top w:val="single" w:sz="2" w:space="0" w:color="000001"/>
              <w:left w:val="single" w:sz="2" w:space="0" w:color="000001"/>
              <w:bottom w:val="single" w:sz="2" w:space="0" w:color="000001"/>
              <w:right w:val="single" w:sz="2" w:space="0" w:color="000001"/>
            </w:tcBorders>
          </w:tcPr>
          <w:p w14:paraId="5BB415BC" w14:textId="7CB8DFBC" w:rsidR="004933F7" w:rsidRDefault="004933F7" w:rsidP="00E72584">
            <w:pPr>
              <w:pStyle w:val="TableContents"/>
              <w:spacing w:after="46" w:line="240" w:lineRule="auto"/>
              <w:rPr>
                <w:sz w:val="20"/>
                <w:szCs w:val="20"/>
              </w:rPr>
            </w:pPr>
            <w:r>
              <w:rPr>
                <w:sz w:val="20"/>
                <w:szCs w:val="20"/>
              </w:rPr>
              <w:t>12.9 (4.7)</w:t>
            </w:r>
          </w:p>
        </w:tc>
        <w:tc>
          <w:tcPr>
            <w:tcW w:w="1190" w:type="dxa"/>
            <w:tcBorders>
              <w:top w:val="single" w:sz="2" w:space="0" w:color="000001"/>
              <w:left w:val="single" w:sz="2" w:space="0" w:color="000001"/>
              <w:bottom w:val="single" w:sz="2" w:space="0" w:color="000001"/>
              <w:right w:val="single" w:sz="2" w:space="0" w:color="000001"/>
            </w:tcBorders>
          </w:tcPr>
          <w:p w14:paraId="26B2BE5E" w14:textId="65E6614D" w:rsidR="004933F7" w:rsidRDefault="004933F7" w:rsidP="00E72584">
            <w:pPr>
              <w:pStyle w:val="TableContents"/>
              <w:spacing w:after="46" w:line="240" w:lineRule="auto"/>
              <w:rPr>
                <w:sz w:val="20"/>
                <w:szCs w:val="20"/>
              </w:rPr>
            </w:pPr>
            <w:r>
              <w:rPr>
                <w:sz w:val="20"/>
                <w:szCs w:val="20"/>
              </w:rPr>
              <w:t>19.8 (6.7)</w:t>
            </w:r>
          </w:p>
        </w:tc>
        <w:tc>
          <w:tcPr>
            <w:tcW w:w="1208" w:type="dxa"/>
            <w:tcBorders>
              <w:top w:val="single" w:sz="2" w:space="0" w:color="000001"/>
              <w:left w:val="single" w:sz="2" w:space="0" w:color="000001"/>
              <w:bottom w:val="single" w:sz="2" w:space="0" w:color="000001"/>
              <w:right w:val="single" w:sz="2" w:space="0" w:color="000001"/>
            </w:tcBorders>
          </w:tcPr>
          <w:p w14:paraId="323DD34C" w14:textId="4EE81F8B" w:rsidR="004933F7" w:rsidRDefault="004933F7" w:rsidP="00E72584">
            <w:pPr>
              <w:pStyle w:val="TableContents"/>
              <w:spacing w:after="46" w:line="240" w:lineRule="auto"/>
              <w:rPr>
                <w:sz w:val="20"/>
                <w:szCs w:val="20"/>
              </w:rPr>
            </w:pPr>
            <w:r>
              <w:rPr>
                <w:sz w:val="20"/>
                <w:szCs w:val="20"/>
              </w:rPr>
              <w:t>26.4 (NA)*</w:t>
            </w:r>
          </w:p>
        </w:tc>
        <w:tc>
          <w:tcPr>
            <w:tcW w:w="1140" w:type="dxa"/>
            <w:tcBorders>
              <w:top w:val="single" w:sz="2" w:space="0" w:color="000001"/>
              <w:left w:val="single" w:sz="2" w:space="0" w:color="000001"/>
              <w:bottom w:val="single" w:sz="2" w:space="0" w:color="000001"/>
            </w:tcBorders>
            <w:shd w:val="clear" w:color="auto" w:fill="auto"/>
          </w:tcPr>
          <w:p w14:paraId="08DFD877" w14:textId="0FE9D0A5" w:rsidR="004933F7" w:rsidRPr="00B960C8" w:rsidRDefault="004933F7" w:rsidP="00E72584">
            <w:pPr>
              <w:pStyle w:val="TableContents"/>
              <w:spacing w:after="46" w:line="240" w:lineRule="auto"/>
              <w:rPr>
                <w:sz w:val="20"/>
                <w:szCs w:val="20"/>
              </w:rPr>
            </w:pPr>
            <w:r>
              <w:rPr>
                <w:sz w:val="20"/>
                <w:szCs w:val="20"/>
              </w:rPr>
              <w:t>30 (7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E7FF625" w14:textId="64F86DB1" w:rsidR="004933F7" w:rsidRPr="00B960C8" w:rsidRDefault="004933F7" w:rsidP="00E72584">
            <w:pPr>
              <w:pStyle w:val="TableContents"/>
              <w:spacing w:after="46" w:line="240" w:lineRule="auto"/>
              <w:rPr>
                <w:sz w:val="20"/>
                <w:szCs w:val="20"/>
              </w:rPr>
            </w:pPr>
            <w:r>
              <w:rPr>
                <w:sz w:val="20"/>
                <w:szCs w:val="20"/>
              </w:rPr>
              <w:t>31.2 (7.6)</w:t>
            </w:r>
          </w:p>
        </w:tc>
      </w:tr>
      <w:tr w:rsidR="00E72584" w:rsidRPr="00BC63D4" w14:paraId="2C49CD6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970E00D" w14:textId="1D7D5351" w:rsidR="00E72584" w:rsidRPr="00B960C8" w:rsidRDefault="00E72584" w:rsidP="00E72584">
            <w:pPr>
              <w:spacing w:after="46" w:line="240" w:lineRule="auto"/>
              <w:rPr>
                <w:noProof/>
                <w:sz w:val="20"/>
                <w:szCs w:val="20"/>
              </w:rPr>
            </w:pPr>
            <w:r w:rsidRPr="00B960C8">
              <w:rPr>
                <w:sz w:val="20"/>
                <w:szCs w:val="20"/>
              </w:rPr>
              <w:fldChar w:fldCharType="begin" w:fldLock="1"/>
            </w:r>
            <w:r>
              <w:rPr>
                <w:sz w:val="20"/>
                <w:szCs w:val="20"/>
              </w:rPr>
              <w:instrText>ADDIN CSL_CITATION {"citationItems":[{"id":"ITEM-1","itemData":{"DOI":"10.1111/j.1600-0447.2010.01635.x","ISSN":"0001690X","abstract":"Objective: To determine brain areas reduced in first episode of psychotic subjects and its association with lack of insight and negative symptoms. Method: Twenty-one drug naive first-episode subjects and 20 controls underwent a structural MRI scan and were clinically assessed. Optimized voxel-based-morphometry analysis (VBM) was implemented to find between-group differences and correlations between GM volume and: (i) lack of insight and (ii) negative symptoms. Results: Patients showed GM reduction in prefrontal and left temporal areas. A significant correlation was found between insight and GM volume in the cerebellum (corrected P=0.01), inferior temporal gyrus (corrected P=0.022), medial superior frontal gyrus (corrected P&lt;0.001), and inferior frontal gyrus (corrected P=0.012), as the insight decreased, the volume decreased. Negative symptoms correlated with decreased GM volume at cerebellum (corrected P=0.037) and frontal inferior regions (corrected P&lt;0.001), the more negative symptoms, the less volume. Conclusion: Our findings support an association between prefrontal, temporal, and cerebellar deficits and lack of insight in schizophrenia and confirm previous findings of GM deficits in patients since the first episode of psychosis. © 2010 John Wiley &amp; Sons A/S.","author":[{"dropping-particle":"","family":"Bergé","given":"D.","non-dropping-particle":"","parse-names":false,"suffix":""},{"dropping-particle":"","family":"Carmona","given":"S.","non-dropping-particle":"","parse-names":false,"suffix":""},{"dropping-particle":"","family":"Rovira","given":"M.","non-dropping-particle":"","parse-names":false,"suffix":""},{"dropping-particle":"","family":"Bulbena","given":"A.","non-dropping-particle":"","parse-names":false,"suffix":""},{"dropping-particle":"","family":"Salgado","given":"P.","non-dropping-particle":"","parse-names":false,"suffix":""},{"dropping-particle":"","family":"Vilarroya","given":"O.","non-dropping-particle":"","parse-names":false,"suffix":""}],"container-title":"Acta Psychiatrica Scandinavica","id":"ITEM-1","issue":"6","issued":{"date-parts":[["2011","6","1"]]},"page":"431-439","publisher":"John Wiley &amp; Sons, Ltd","title":"Gray matter volume deficits and correlation with insight and negative symptoms in first-psychotic-episode subjects","type":"article-journal","volume":"123"},"uris":["http://www.mendeley.com/documents/?uuid=6dbd1870-c3e6-3f14-a944-1e70150365d6"]}],"mendeley":{"formattedCitation":"(Bergé et al., 2011)","manualFormatting":"Bergé et al., 2011","plainTextFormattedCitation":"(Bergé et al., 2011)","previouslyFormattedCitation":"(Bergé et al., 2011)"},"properties":{"noteIndex":0},"schema":"https://github.com/citation-style-language/schema/raw/master/csl-citation.json"}</w:instrText>
            </w:r>
            <w:r w:rsidRPr="00B960C8">
              <w:rPr>
                <w:sz w:val="20"/>
                <w:szCs w:val="20"/>
              </w:rPr>
              <w:fldChar w:fldCharType="separate"/>
            </w:r>
            <w:r w:rsidRPr="00B960C8">
              <w:rPr>
                <w:noProof/>
                <w:sz w:val="20"/>
                <w:szCs w:val="20"/>
              </w:rPr>
              <w:t>Bergé et al., 2011</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A504177" w14:textId="7CB88A9C" w:rsidR="00E72584" w:rsidRPr="00B960C8" w:rsidRDefault="00E72584" w:rsidP="00E72584">
            <w:pPr>
              <w:pStyle w:val="TableContents"/>
              <w:spacing w:after="46" w:line="240" w:lineRule="auto"/>
              <w:rPr>
                <w:sz w:val="20"/>
                <w:szCs w:val="20"/>
              </w:rPr>
            </w:pPr>
            <w:r w:rsidRPr="00B960C8">
              <w:rPr>
                <w:sz w:val="20"/>
                <w:szCs w:val="20"/>
              </w:rPr>
              <w:t>21 (57.14)</w:t>
            </w:r>
          </w:p>
        </w:tc>
        <w:tc>
          <w:tcPr>
            <w:tcW w:w="1260" w:type="dxa"/>
            <w:tcBorders>
              <w:top w:val="single" w:sz="2" w:space="0" w:color="000001"/>
              <w:left w:val="single" w:sz="2" w:space="0" w:color="000001"/>
              <w:bottom w:val="single" w:sz="2" w:space="0" w:color="000001"/>
            </w:tcBorders>
            <w:shd w:val="clear" w:color="auto" w:fill="auto"/>
          </w:tcPr>
          <w:p w14:paraId="53EC5DE7" w14:textId="77777777" w:rsidR="00E72584" w:rsidRPr="00B960C8" w:rsidRDefault="00E72584" w:rsidP="00E72584">
            <w:pPr>
              <w:pStyle w:val="TableContents"/>
              <w:spacing w:after="46" w:line="240" w:lineRule="auto"/>
              <w:rPr>
                <w:sz w:val="20"/>
                <w:szCs w:val="20"/>
              </w:rPr>
            </w:pPr>
            <w:r w:rsidRPr="00B960C8">
              <w:rPr>
                <w:sz w:val="20"/>
                <w:szCs w:val="20"/>
              </w:rPr>
              <w:t>24.81 (4.3)</w:t>
            </w:r>
          </w:p>
        </w:tc>
        <w:tc>
          <w:tcPr>
            <w:tcW w:w="1254" w:type="dxa"/>
            <w:tcBorders>
              <w:top w:val="single" w:sz="2" w:space="0" w:color="000001"/>
              <w:left w:val="single" w:sz="2" w:space="0" w:color="000001"/>
              <w:bottom w:val="single" w:sz="2" w:space="0" w:color="000001"/>
              <w:right w:val="single" w:sz="2" w:space="0" w:color="000001"/>
            </w:tcBorders>
          </w:tcPr>
          <w:p w14:paraId="2DDB416F" w14:textId="5982E898" w:rsidR="00E72584" w:rsidRPr="00B960C8" w:rsidRDefault="00E72584" w:rsidP="00E72584">
            <w:pPr>
              <w:pStyle w:val="TableContents"/>
              <w:spacing w:after="46" w:line="240" w:lineRule="auto"/>
              <w:rPr>
                <w:sz w:val="20"/>
                <w:szCs w:val="20"/>
              </w:rPr>
            </w:pPr>
            <w:r w:rsidRPr="00B960C8">
              <w:rPr>
                <w:sz w:val="20"/>
                <w:szCs w:val="20"/>
              </w:rPr>
              <w:t>0</w:t>
            </w:r>
          </w:p>
        </w:tc>
        <w:tc>
          <w:tcPr>
            <w:tcW w:w="1182" w:type="dxa"/>
            <w:tcBorders>
              <w:top w:val="single" w:sz="2" w:space="0" w:color="000001"/>
              <w:left w:val="single" w:sz="2" w:space="0" w:color="000001"/>
              <w:bottom w:val="single" w:sz="2" w:space="0" w:color="000001"/>
              <w:right w:val="single" w:sz="2" w:space="0" w:color="000001"/>
            </w:tcBorders>
          </w:tcPr>
          <w:p w14:paraId="4F6A02FC" w14:textId="0C1F831F" w:rsidR="00E72584" w:rsidRPr="00B960C8" w:rsidRDefault="00E72584" w:rsidP="00E72584">
            <w:pPr>
              <w:pStyle w:val="TableContents"/>
              <w:spacing w:after="46" w:line="240" w:lineRule="auto"/>
              <w:rPr>
                <w:sz w:val="20"/>
                <w:szCs w:val="20"/>
              </w:rPr>
            </w:pPr>
            <w:r>
              <w:rPr>
                <w:sz w:val="20"/>
                <w:szCs w:val="20"/>
              </w:rPr>
              <w:t>NA</w:t>
            </w:r>
          </w:p>
        </w:tc>
        <w:tc>
          <w:tcPr>
            <w:tcW w:w="1330" w:type="dxa"/>
            <w:tcBorders>
              <w:top w:val="single" w:sz="2" w:space="0" w:color="000001"/>
              <w:left w:val="single" w:sz="2" w:space="0" w:color="000001"/>
              <w:bottom w:val="single" w:sz="2" w:space="0" w:color="000001"/>
              <w:right w:val="single" w:sz="2" w:space="0" w:color="000001"/>
            </w:tcBorders>
          </w:tcPr>
          <w:p w14:paraId="7E40EFB8" w14:textId="73A4B3A5" w:rsidR="00E72584" w:rsidRPr="00B960C8" w:rsidRDefault="00E72584" w:rsidP="00E72584">
            <w:pPr>
              <w:pStyle w:val="TableContents"/>
              <w:spacing w:after="46" w:line="240" w:lineRule="auto"/>
              <w:rPr>
                <w:sz w:val="20"/>
                <w:szCs w:val="20"/>
              </w:rPr>
            </w:pPr>
            <w:r w:rsidRPr="00B960C8">
              <w:rPr>
                <w:sz w:val="20"/>
                <w:szCs w:val="20"/>
              </w:rPr>
              <w:t>84.43 (15.7)</w:t>
            </w:r>
          </w:p>
        </w:tc>
        <w:tc>
          <w:tcPr>
            <w:tcW w:w="1176" w:type="dxa"/>
            <w:tcBorders>
              <w:top w:val="single" w:sz="2" w:space="0" w:color="000001"/>
              <w:left w:val="single" w:sz="2" w:space="0" w:color="000001"/>
              <w:bottom w:val="single" w:sz="2" w:space="0" w:color="000001"/>
              <w:right w:val="single" w:sz="2" w:space="0" w:color="000001"/>
            </w:tcBorders>
          </w:tcPr>
          <w:p w14:paraId="69A70BCB" w14:textId="50E34B7C" w:rsidR="00E72584" w:rsidRPr="00B960C8" w:rsidRDefault="00E72584" w:rsidP="00E72584">
            <w:pPr>
              <w:pStyle w:val="TableContents"/>
              <w:spacing w:after="46" w:line="240" w:lineRule="auto"/>
              <w:rPr>
                <w:sz w:val="20"/>
                <w:szCs w:val="20"/>
              </w:rPr>
            </w:pPr>
            <w:r>
              <w:rPr>
                <w:sz w:val="20"/>
                <w:szCs w:val="20"/>
              </w:rPr>
              <w:t>26.19 (7.4)</w:t>
            </w:r>
          </w:p>
        </w:tc>
        <w:tc>
          <w:tcPr>
            <w:tcW w:w="1190" w:type="dxa"/>
            <w:tcBorders>
              <w:top w:val="single" w:sz="2" w:space="0" w:color="000001"/>
              <w:left w:val="single" w:sz="2" w:space="0" w:color="000001"/>
              <w:bottom w:val="single" w:sz="2" w:space="0" w:color="000001"/>
              <w:right w:val="single" w:sz="2" w:space="0" w:color="000001"/>
            </w:tcBorders>
          </w:tcPr>
          <w:p w14:paraId="21D8045B" w14:textId="1F403147" w:rsidR="00E72584" w:rsidRPr="00B960C8" w:rsidRDefault="00E72584" w:rsidP="00E72584">
            <w:pPr>
              <w:pStyle w:val="TableContents"/>
              <w:spacing w:after="46" w:line="240" w:lineRule="auto"/>
              <w:rPr>
                <w:sz w:val="20"/>
                <w:szCs w:val="20"/>
              </w:rPr>
            </w:pPr>
            <w:r>
              <w:rPr>
                <w:sz w:val="20"/>
                <w:szCs w:val="20"/>
              </w:rPr>
              <w:t>17.48 (6.9)</w:t>
            </w:r>
          </w:p>
        </w:tc>
        <w:tc>
          <w:tcPr>
            <w:tcW w:w="1208" w:type="dxa"/>
            <w:tcBorders>
              <w:top w:val="single" w:sz="2" w:space="0" w:color="000001"/>
              <w:left w:val="single" w:sz="2" w:space="0" w:color="000001"/>
              <w:bottom w:val="single" w:sz="2" w:space="0" w:color="000001"/>
              <w:right w:val="single" w:sz="2" w:space="0" w:color="000001"/>
            </w:tcBorders>
          </w:tcPr>
          <w:p w14:paraId="4ADF9A78" w14:textId="4A5BF166" w:rsidR="00E72584" w:rsidRPr="00B960C8" w:rsidRDefault="00E72584" w:rsidP="00E72584">
            <w:pPr>
              <w:pStyle w:val="TableContents"/>
              <w:spacing w:after="46" w:line="240" w:lineRule="auto"/>
              <w:rPr>
                <w:sz w:val="20"/>
                <w:szCs w:val="20"/>
              </w:rPr>
            </w:pPr>
            <w:r>
              <w:rPr>
                <w:sz w:val="20"/>
                <w:szCs w:val="20"/>
              </w:rPr>
              <w:t>40.33 (11)</w:t>
            </w:r>
          </w:p>
        </w:tc>
        <w:tc>
          <w:tcPr>
            <w:tcW w:w="1140" w:type="dxa"/>
            <w:tcBorders>
              <w:top w:val="single" w:sz="2" w:space="0" w:color="000001"/>
              <w:left w:val="single" w:sz="2" w:space="0" w:color="000001"/>
              <w:bottom w:val="single" w:sz="2" w:space="0" w:color="000001"/>
            </w:tcBorders>
            <w:shd w:val="clear" w:color="auto" w:fill="auto"/>
          </w:tcPr>
          <w:p w14:paraId="31015836" w14:textId="7B4F5EEE" w:rsidR="00E72584" w:rsidRPr="00B960C8" w:rsidRDefault="00E72584" w:rsidP="00E72584">
            <w:pPr>
              <w:pStyle w:val="TableContents"/>
              <w:spacing w:after="46" w:line="240" w:lineRule="auto"/>
              <w:rPr>
                <w:sz w:val="20"/>
                <w:szCs w:val="20"/>
              </w:rPr>
            </w:pPr>
            <w:r w:rsidRPr="00B960C8">
              <w:rPr>
                <w:sz w:val="20"/>
                <w:szCs w:val="20"/>
              </w:rPr>
              <w:t>20 (4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BA1E137" w14:textId="77777777" w:rsidR="00E72584" w:rsidRPr="00B960C8" w:rsidRDefault="00E72584" w:rsidP="00E72584">
            <w:pPr>
              <w:pStyle w:val="TableContents"/>
              <w:spacing w:after="46" w:line="240" w:lineRule="auto"/>
              <w:rPr>
                <w:sz w:val="20"/>
                <w:szCs w:val="20"/>
              </w:rPr>
            </w:pPr>
            <w:r w:rsidRPr="00B960C8">
              <w:rPr>
                <w:sz w:val="20"/>
                <w:szCs w:val="20"/>
              </w:rPr>
              <w:t>25.3 (3.7)</w:t>
            </w:r>
          </w:p>
        </w:tc>
      </w:tr>
      <w:tr w:rsidR="00E72584" w:rsidRPr="00BC63D4" w14:paraId="131FEE83" w14:textId="77777777" w:rsidTr="004C39E5">
        <w:trPr>
          <w:trHeight w:val="266"/>
        </w:trPr>
        <w:tc>
          <w:tcPr>
            <w:tcW w:w="2802" w:type="dxa"/>
            <w:tcBorders>
              <w:top w:val="single" w:sz="2" w:space="0" w:color="000001"/>
              <w:left w:val="single" w:sz="2" w:space="0" w:color="000001"/>
              <w:bottom w:val="single" w:sz="2" w:space="0" w:color="000001"/>
            </w:tcBorders>
            <w:shd w:val="clear" w:color="auto" w:fill="auto"/>
          </w:tcPr>
          <w:p w14:paraId="2659BAC4" w14:textId="3E384C2C"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schres.2007.11.023","ISSN":"09209964","abstract":"Rationale: Cognitive deficits are of particular importance in schizophrenia since they are strongly associated with poor prognosis. We investigated the relationship between prefrontal cortical atrophy as measured by MRI and the neuropsychological performance of participants diagnosed with DSM-IV-TR schizophrenia. Methods: Fourteen unmedicated adult patients and thirteen matched controls were studied. Subjects underwent MRI yielding 1 mm isotropic T1-weighted images. Voxel based morphometry was applied to all images using SPM5. The mean gray level of Brodmann area (BA) 9 was also extracted and evaluated using simple regression along with relative score differences on patients neuropsychological tests compared to controls. Results: Patients exhibited a poorer performance on the Controlled Word Association Task (COWAT), Wisconsin Card Sorting Test (WCST) and Trail Making Test (TMT). Patients also presented a greater level of apathy as indexed by the Apathy Evaluation Scale (AES). There was a significant decrease in gray matter volume in patients with schizophrenia in left supplementary motor area, bilateral superior frontal gyrus, left middle frontal gyrus, right opercular area, left angular gyrus, left superior temporal gyrus and left cerebellar hemisphere. Within the schizophrenia group, decreased BA9 gray matter volume was correlated with poorer performance on the WCST and TMT-B. Conclusion: Prefrontal gray matter abnormalities in schizophrenia patients may be associated with some symptoms including difficulties with set-shifting and decreased mental flexibility. Further studies evaluating prefrontal connectivity may clarify if such impairment results from abnormalities of the frontal area alone, or are a result of altered networks involving the frontal and extra-frontal areas. © 2007 Elsevier B.V. All rights reserved.","author":[{"dropping-particle":"","family":"Bonilha","given":"Leonardo","non-dropping-particle":"","parse-names":false,"suffix":""},{"dropping-particle":"","family":"Molnar","given":"Chris","non-dropping-particle":"","parse-names":false,"suffix":""},{"dropping-particle":"","family":"Horner","given":"Michael D.","non-dropping-particle":"","parse-names":false,"suffix":""},{"dropping-particle":"","family":"Anderson","given":"Berry","non-dropping-particle":"","parse-names":false,"suffix":""},{"dropping-particle":"","family":"Forster","given":"Lauren","non-dropping-particle":"","parse-names":false,"suffix":""},{"dropping-particle":"","family":"George","given":"Mark S.","non-dropping-particle":"","parse-names":false,"suffix":""},{"dropping-particle":"","family":"Nahas","given":"Ziad","non-dropping-particle":"","parse-names":false,"suffix":""}],"container-title":"Schizophrenia Research","id":"ITEM-1","issue":"1-3","issued":{"date-parts":[["2008","4"]]},"page":"142-151","publisher":"NIH Public Access","title":"Neurocognitive deficits and prefrontal cortical atrophy in patients with schizophrenia","type":"article-journal","volume":"101"},"uris":["http://www.mendeley.com/documents/?uuid=dccd72b6-797c-340d-935c-d258d78a473e"]}],"mendeley":{"formattedCitation":"(Bonilha et al., 2008)","manualFormatting":"Bonilha et al., 2008","plainTextFormattedCitation":"(Bonilha et al., 2008)","previouslyFormattedCitation":"(Bonilha et al., 2008)"},"properties":{"noteIndex":0},"schema":"https://github.com/citation-style-language/schema/raw/master/csl-citation.json"}</w:instrText>
            </w:r>
            <w:r w:rsidRPr="00B960C8">
              <w:rPr>
                <w:sz w:val="20"/>
                <w:szCs w:val="20"/>
              </w:rPr>
              <w:fldChar w:fldCharType="separate"/>
            </w:r>
            <w:r w:rsidRPr="00B960C8">
              <w:rPr>
                <w:noProof/>
                <w:sz w:val="20"/>
                <w:szCs w:val="20"/>
              </w:rPr>
              <w:t>Bonilha et al., 2008</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B5EBC94" w14:textId="7EEFD72B" w:rsidR="00E72584" w:rsidRPr="00B960C8" w:rsidRDefault="00E72584" w:rsidP="00E72584">
            <w:pPr>
              <w:pStyle w:val="TableContents"/>
              <w:spacing w:after="46" w:line="240" w:lineRule="auto"/>
              <w:rPr>
                <w:sz w:val="20"/>
                <w:szCs w:val="20"/>
              </w:rPr>
            </w:pPr>
            <w:r w:rsidRPr="00B960C8">
              <w:rPr>
                <w:sz w:val="20"/>
                <w:szCs w:val="20"/>
              </w:rPr>
              <w:t>14 (78.57)</w:t>
            </w:r>
          </w:p>
        </w:tc>
        <w:tc>
          <w:tcPr>
            <w:tcW w:w="1260" w:type="dxa"/>
            <w:tcBorders>
              <w:top w:val="single" w:sz="2" w:space="0" w:color="000001"/>
              <w:left w:val="single" w:sz="2" w:space="0" w:color="000001"/>
              <w:bottom w:val="single" w:sz="2" w:space="0" w:color="000001"/>
            </w:tcBorders>
            <w:shd w:val="clear" w:color="auto" w:fill="auto"/>
          </w:tcPr>
          <w:p w14:paraId="5C756FA0" w14:textId="77777777" w:rsidR="00E72584" w:rsidRPr="00B960C8" w:rsidRDefault="00E72584" w:rsidP="00E72584">
            <w:pPr>
              <w:pStyle w:val="TableContents"/>
              <w:spacing w:after="46" w:line="240" w:lineRule="auto"/>
              <w:rPr>
                <w:sz w:val="20"/>
                <w:szCs w:val="20"/>
              </w:rPr>
            </w:pPr>
            <w:r w:rsidRPr="00B960C8">
              <w:rPr>
                <w:sz w:val="20"/>
                <w:szCs w:val="20"/>
              </w:rPr>
              <w:t>40 (7)</w:t>
            </w:r>
          </w:p>
        </w:tc>
        <w:tc>
          <w:tcPr>
            <w:tcW w:w="1254" w:type="dxa"/>
            <w:tcBorders>
              <w:top w:val="single" w:sz="2" w:space="0" w:color="000001"/>
              <w:left w:val="single" w:sz="2" w:space="0" w:color="000001"/>
              <w:bottom w:val="single" w:sz="2" w:space="0" w:color="000001"/>
              <w:right w:val="single" w:sz="2" w:space="0" w:color="000001"/>
            </w:tcBorders>
          </w:tcPr>
          <w:p w14:paraId="2048429D" w14:textId="0E2200BD" w:rsidR="00E72584" w:rsidRPr="00B960C8" w:rsidRDefault="00E72584" w:rsidP="00E72584">
            <w:pPr>
              <w:pStyle w:val="TableContents"/>
              <w:spacing w:after="46" w:line="240" w:lineRule="auto"/>
              <w:rPr>
                <w:sz w:val="20"/>
                <w:szCs w:val="20"/>
              </w:rPr>
            </w:pPr>
            <w:r w:rsidRPr="00B960C8">
              <w:rPr>
                <w:sz w:val="20"/>
                <w:szCs w:val="20"/>
              </w:rPr>
              <w:t>0</w:t>
            </w:r>
          </w:p>
        </w:tc>
        <w:tc>
          <w:tcPr>
            <w:tcW w:w="1182" w:type="dxa"/>
            <w:tcBorders>
              <w:top w:val="single" w:sz="2" w:space="0" w:color="000001"/>
              <w:left w:val="single" w:sz="2" w:space="0" w:color="000001"/>
              <w:bottom w:val="single" w:sz="2" w:space="0" w:color="000001"/>
              <w:right w:val="single" w:sz="2" w:space="0" w:color="000001"/>
            </w:tcBorders>
          </w:tcPr>
          <w:p w14:paraId="0F3053AF" w14:textId="2FF5E865" w:rsidR="00E72584" w:rsidRPr="00B960C8" w:rsidRDefault="00E72584" w:rsidP="00E72584">
            <w:pPr>
              <w:pStyle w:val="TableContents"/>
              <w:spacing w:after="46" w:line="240" w:lineRule="auto"/>
              <w:rPr>
                <w:sz w:val="20"/>
                <w:szCs w:val="20"/>
              </w:rPr>
            </w:pPr>
            <w:r>
              <w:rPr>
                <w:sz w:val="20"/>
                <w:szCs w:val="20"/>
              </w:rPr>
              <w:t>NA</w:t>
            </w:r>
          </w:p>
        </w:tc>
        <w:tc>
          <w:tcPr>
            <w:tcW w:w="1330" w:type="dxa"/>
            <w:tcBorders>
              <w:top w:val="single" w:sz="2" w:space="0" w:color="000001"/>
              <w:left w:val="single" w:sz="2" w:space="0" w:color="000001"/>
              <w:bottom w:val="single" w:sz="2" w:space="0" w:color="000001"/>
              <w:right w:val="single" w:sz="2" w:space="0" w:color="000001"/>
            </w:tcBorders>
          </w:tcPr>
          <w:p w14:paraId="5FE4995A" w14:textId="108CBF59" w:rsidR="00E72584" w:rsidRPr="00B960C8" w:rsidRDefault="00E72584" w:rsidP="00E72584">
            <w:pPr>
              <w:pStyle w:val="TableContents"/>
              <w:spacing w:after="46" w:line="240" w:lineRule="auto"/>
              <w:rPr>
                <w:sz w:val="20"/>
                <w:szCs w:val="20"/>
              </w:rPr>
            </w:pPr>
            <w:r w:rsidRPr="00B960C8">
              <w:rPr>
                <w:sz w:val="20"/>
                <w:szCs w:val="20"/>
              </w:rPr>
              <w:t>96.16 (23.81)</w:t>
            </w:r>
          </w:p>
        </w:tc>
        <w:tc>
          <w:tcPr>
            <w:tcW w:w="1176" w:type="dxa"/>
            <w:tcBorders>
              <w:top w:val="single" w:sz="2" w:space="0" w:color="000001"/>
              <w:left w:val="single" w:sz="2" w:space="0" w:color="000001"/>
              <w:bottom w:val="single" w:sz="2" w:space="0" w:color="000001"/>
              <w:right w:val="single" w:sz="2" w:space="0" w:color="000001"/>
            </w:tcBorders>
          </w:tcPr>
          <w:p w14:paraId="674547C7" w14:textId="1D18F189" w:rsidR="00E72584" w:rsidRPr="00B960C8" w:rsidRDefault="00E72584" w:rsidP="00E72584">
            <w:pPr>
              <w:pStyle w:val="TableContents"/>
              <w:spacing w:after="46" w:line="240" w:lineRule="auto"/>
              <w:rPr>
                <w:sz w:val="20"/>
                <w:szCs w:val="20"/>
              </w:rPr>
            </w:pPr>
            <w:r>
              <w:rPr>
                <w:sz w:val="20"/>
                <w:szCs w:val="20"/>
              </w:rPr>
              <w:t>24.16 (8.55)</w:t>
            </w:r>
          </w:p>
        </w:tc>
        <w:tc>
          <w:tcPr>
            <w:tcW w:w="1190" w:type="dxa"/>
            <w:tcBorders>
              <w:top w:val="single" w:sz="2" w:space="0" w:color="000001"/>
              <w:left w:val="single" w:sz="2" w:space="0" w:color="000001"/>
              <w:bottom w:val="single" w:sz="2" w:space="0" w:color="000001"/>
              <w:right w:val="single" w:sz="2" w:space="0" w:color="000001"/>
            </w:tcBorders>
          </w:tcPr>
          <w:p w14:paraId="67954977" w14:textId="25382E4B" w:rsidR="00E72584" w:rsidRPr="00B960C8" w:rsidRDefault="00E72584" w:rsidP="00E72584">
            <w:pPr>
              <w:pStyle w:val="TableContents"/>
              <w:spacing w:after="46" w:line="240" w:lineRule="auto"/>
              <w:rPr>
                <w:sz w:val="20"/>
                <w:szCs w:val="20"/>
              </w:rPr>
            </w:pPr>
            <w:r>
              <w:rPr>
                <w:sz w:val="20"/>
                <w:szCs w:val="20"/>
              </w:rPr>
              <w:t>21.25 (7.53)</w:t>
            </w:r>
          </w:p>
        </w:tc>
        <w:tc>
          <w:tcPr>
            <w:tcW w:w="1208" w:type="dxa"/>
            <w:tcBorders>
              <w:top w:val="single" w:sz="2" w:space="0" w:color="000001"/>
              <w:left w:val="single" w:sz="2" w:space="0" w:color="000001"/>
              <w:bottom w:val="single" w:sz="2" w:space="0" w:color="000001"/>
              <w:right w:val="single" w:sz="2" w:space="0" w:color="000001"/>
            </w:tcBorders>
          </w:tcPr>
          <w:p w14:paraId="4E05756D" w14:textId="00D31D48" w:rsidR="00E72584" w:rsidRPr="00B960C8" w:rsidRDefault="00E72584" w:rsidP="00E72584">
            <w:pPr>
              <w:pStyle w:val="TableContents"/>
              <w:spacing w:after="46" w:line="240" w:lineRule="auto"/>
              <w:rPr>
                <w:sz w:val="20"/>
                <w:szCs w:val="20"/>
              </w:rPr>
            </w:pPr>
            <w:r>
              <w:rPr>
                <w:sz w:val="20"/>
                <w:szCs w:val="20"/>
              </w:rPr>
              <w:t>43.66 (9.93)</w:t>
            </w:r>
          </w:p>
        </w:tc>
        <w:tc>
          <w:tcPr>
            <w:tcW w:w="1140" w:type="dxa"/>
            <w:tcBorders>
              <w:top w:val="single" w:sz="2" w:space="0" w:color="000001"/>
              <w:left w:val="single" w:sz="2" w:space="0" w:color="000001"/>
              <w:bottom w:val="single" w:sz="2" w:space="0" w:color="000001"/>
            </w:tcBorders>
            <w:shd w:val="clear" w:color="auto" w:fill="auto"/>
          </w:tcPr>
          <w:p w14:paraId="4C072176" w14:textId="4256699A" w:rsidR="00E72584" w:rsidRPr="00B960C8" w:rsidRDefault="00E72584" w:rsidP="00E72584">
            <w:pPr>
              <w:pStyle w:val="TableContents"/>
              <w:spacing w:after="46" w:line="240" w:lineRule="auto"/>
              <w:rPr>
                <w:sz w:val="20"/>
                <w:szCs w:val="20"/>
              </w:rPr>
            </w:pPr>
            <w:r w:rsidRPr="00B960C8">
              <w:rPr>
                <w:sz w:val="20"/>
                <w:szCs w:val="20"/>
              </w:rPr>
              <w:t>13 (84.6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89B913F" w14:textId="77777777" w:rsidR="00E72584" w:rsidRPr="00B960C8" w:rsidRDefault="00E72584" w:rsidP="00E72584">
            <w:pPr>
              <w:pStyle w:val="TableContents"/>
              <w:spacing w:after="46" w:line="240" w:lineRule="auto"/>
              <w:rPr>
                <w:sz w:val="20"/>
                <w:szCs w:val="20"/>
              </w:rPr>
            </w:pPr>
            <w:r w:rsidRPr="00B960C8">
              <w:rPr>
                <w:sz w:val="20"/>
                <w:szCs w:val="20"/>
              </w:rPr>
              <w:t>35 (8)</w:t>
            </w:r>
          </w:p>
        </w:tc>
      </w:tr>
      <w:tr w:rsidR="00095BD1" w:rsidRPr="00BC63D4" w14:paraId="77C82DA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67E0EE9" w14:textId="7DBB559B" w:rsidR="00095BD1" w:rsidRPr="00B960C8" w:rsidRDefault="00095BD1" w:rsidP="00E72584">
            <w:pPr>
              <w:spacing w:after="46" w:line="240" w:lineRule="auto"/>
              <w:rPr>
                <w:sz w:val="20"/>
                <w:szCs w:val="20"/>
              </w:rPr>
            </w:pPr>
            <w:r>
              <w:rPr>
                <w:sz w:val="20"/>
                <w:szCs w:val="20"/>
              </w:rPr>
              <w:fldChar w:fldCharType="begin" w:fldLock="1"/>
            </w:r>
            <w:r>
              <w:rPr>
                <w:sz w:val="20"/>
                <w:szCs w:val="20"/>
              </w:rPr>
              <w:instrText>ADDIN CSL_CITATION {"citationItems":[{"id":"ITEM-1","itemData":{"DOI":"10.1016/j.schres.2009.04.023","ISSN":"09209964","PMID":"19450953","abstract":"Total brain volume and, in particular gray matter (GM) volume is reduced in patients with schizophrenia and recent studies suggest there is greater progressive loss of brain volume in the patients with schizophrenia than in normal controls. However, as the longitudinal studies do not include life-long follow-up, it is not clear if this occurs across the lifespan or only in the early phase of the illness. In this study we investigated this by studying the effects of age on brain tissue volumes in schizophrenia (n = 34, age range = 27-65 years)to test the prediction that there is a progressive loss in grey matter volume with increasing age in patients compared to healthy controls (n = 33, age range = 18-73 years). The results showed there was diminished relative GM volume loss with age in patients with schizophrenia compared to controls - in contrast to our prediction. However, there was increased relative white matter (WM) loss with age in schizophrenia. The results also replicated previous findings that patients with schizophrenia have significantly lower total (1509 versus 1596 mm3) and regional GM volume (755 versus 822 mm3) and increased cerebrospinal fluid (CSF) volume when compared to matched healthy volunteers. Overall these findings indicate that the proportion of grey matter in schizophrenia is reduced compared to controls early in the illness, and this difference diminishes with age; the corresponding effect in the proportion of WM is an increase with age compared to controls. This suggests that illness related factors may differentially affect grey and white matter, with implications for understanding the pathophysiology of schizophrenia and related psychotic disorders. © 2009 Elsevier B.V. All rights reserved.","author":[{"dropping-particle":"","family":"Bose","given":"Subrata K.","non-dropping-particle":"","parse-names":false,"suffix":""},{"dropping-particle":"","family":"Mackinnon","given":"Toby","non-dropping-particle":"","parse-names":false,"suffix":""},{"dropping-particle":"","family":"Mehta","given":"Mitul A.","non-dropping-particle":"","parse-names":false,"suffix":""},{"dropping-particle":"","family":"Turkheimer","given":"Federico E.","non-dropping-particle":"","parse-names":false,"suffix":""},{"dropping-particle":"","family":"Howes","given":"Oliver D.","non-dropping-particle":"","parse-names":false,"suffix":""},{"dropping-particle":"","family":"Selvaraj","given":"Sudhakar","non-dropping-particle":"","parse-names":false,"suffix":""},{"dropping-particle":"","family":"Kempton","given":"Matthew J.","non-dropping-particle":"","parse-names":false,"suffix":""},{"dropping-particle":"","family":"Grasby","given":"Paul M.","non-dropping-particle":"","parse-names":false,"suffix":""}],"container-title":"Schizophrenia Research","id":"ITEM-1","issue":"1-3","issued":{"date-parts":[["2009","7"]]},"page":"7-13","title":"The effect of ageing on grey and white matter reductions in schizophrenia","type":"article-journal","volume":"112"},"uris":["http://www.mendeley.com/documents/?uuid=cb309fa9-99db-481b-8183-e9b6e8b81d3f"]}],"mendeley":{"formattedCitation":"(Bose et al., 2009)","manualFormatting":"Bose et al., 2009","plainTextFormattedCitation":"(Bose et al., 2009)","previouslyFormattedCitation":"(Bose et al., 2009)"},"properties":{"noteIndex":0},"schema":"https://github.com/citation-style-language/schema/raw/master/csl-citation.json"}</w:instrText>
            </w:r>
            <w:r>
              <w:rPr>
                <w:sz w:val="20"/>
                <w:szCs w:val="20"/>
              </w:rPr>
              <w:fldChar w:fldCharType="separate"/>
            </w:r>
            <w:r w:rsidRPr="00095BD1">
              <w:rPr>
                <w:noProof/>
                <w:sz w:val="20"/>
                <w:szCs w:val="20"/>
              </w:rPr>
              <w:t>Bose et al., 2009</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D0EDC34" w14:textId="1F06249F" w:rsidR="00095BD1" w:rsidRPr="00B960C8" w:rsidRDefault="00095BD1" w:rsidP="00E72584">
            <w:pPr>
              <w:pStyle w:val="TableContents"/>
              <w:spacing w:after="46" w:line="240" w:lineRule="auto"/>
              <w:rPr>
                <w:sz w:val="20"/>
                <w:szCs w:val="20"/>
              </w:rPr>
            </w:pPr>
            <w:r>
              <w:rPr>
                <w:sz w:val="20"/>
                <w:szCs w:val="20"/>
              </w:rPr>
              <w:t>34 (100)</w:t>
            </w:r>
          </w:p>
        </w:tc>
        <w:tc>
          <w:tcPr>
            <w:tcW w:w="1260" w:type="dxa"/>
            <w:tcBorders>
              <w:top w:val="single" w:sz="2" w:space="0" w:color="000001"/>
              <w:left w:val="single" w:sz="2" w:space="0" w:color="000001"/>
              <w:bottom w:val="single" w:sz="2" w:space="0" w:color="000001"/>
            </w:tcBorders>
            <w:shd w:val="clear" w:color="auto" w:fill="auto"/>
          </w:tcPr>
          <w:p w14:paraId="6E22B5BE" w14:textId="2B876E93" w:rsidR="00095BD1" w:rsidRPr="00B960C8" w:rsidRDefault="00095BD1" w:rsidP="00E72584">
            <w:pPr>
              <w:pStyle w:val="TableContents"/>
              <w:spacing w:after="46" w:line="240" w:lineRule="auto"/>
              <w:rPr>
                <w:sz w:val="20"/>
                <w:szCs w:val="20"/>
              </w:rPr>
            </w:pPr>
            <w:r>
              <w:rPr>
                <w:sz w:val="20"/>
                <w:szCs w:val="20"/>
              </w:rPr>
              <w:t>39.5 (11)</w:t>
            </w:r>
          </w:p>
        </w:tc>
        <w:tc>
          <w:tcPr>
            <w:tcW w:w="1254" w:type="dxa"/>
            <w:tcBorders>
              <w:top w:val="single" w:sz="2" w:space="0" w:color="000001"/>
              <w:left w:val="single" w:sz="2" w:space="0" w:color="000001"/>
              <w:bottom w:val="single" w:sz="2" w:space="0" w:color="000001"/>
              <w:right w:val="single" w:sz="2" w:space="0" w:color="000001"/>
            </w:tcBorders>
          </w:tcPr>
          <w:p w14:paraId="44A327CB" w14:textId="5A4F7FFF" w:rsidR="00095BD1" w:rsidRPr="00B960C8" w:rsidRDefault="00095BD1" w:rsidP="00E72584">
            <w:pPr>
              <w:pStyle w:val="TableContents"/>
              <w:spacing w:after="46" w:line="240" w:lineRule="auto"/>
              <w:rPr>
                <w:sz w:val="20"/>
                <w:szCs w:val="20"/>
              </w:rPr>
            </w:pPr>
            <w:r>
              <w:rPr>
                <w:sz w:val="20"/>
                <w:szCs w:val="20"/>
              </w:rPr>
              <w:t>100</w:t>
            </w:r>
          </w:p>
        </w:tc>
        <w:tc>
          <w:tcPr>
            <w:tcW w:w="1182" w:type="dxa"/>
            <w:tcBorders>
              <w:top w:val="single" w:sz="2" w:space="0" w:color="000001"/>
              <w:left w:val="single" w:sz="2" w:space="0" w:color="000001"/>
              <w:bottom w:val="single" w:sz="2" w:space="0" w:color="000001"/>
              <w:right w:val="single" w:sz="2" w:space="0" w:color="000001"/>
            </w:tcBorders>
          </w:tcPr>
          <w:p w14:paraId="423A74A2" w14:textId="1CB50019" w:rsidR="00095BD1" w:rsidRDefault="00095BD1" w:rsidP="00E72584">
            <w:pPr>
              <w:pStyle w:val="TableContents"/>
              <w:spacing w:after="46" w:line="240" w:lineRule="auto"/>
              <w:rPr>
                <w:sz w:val="20"/>
                <w:szCs w:val="20"/>
              </w:rPr>
            </w:pPr>
            <w:r>
              <w:rPr>
                <w:sz w:val="20"/>
                <w:szCs w:val="20"/>
              </w:rPr>
              <w:t>12 (9)</w:t>
            </w:r>
          </w:p>
        </w:tc>
        <w:tc>
          <w:tcPr>
            <w:tcW w:w="1330" w:type="dxa"/>
            <w:tcBorders>
              <w:top w:val="single" w:sz="2" w:space="0" w:color="000001"/>
              <w:left w:val="single" w:sz="2" w:space="0" w:color="000001"/>
              <w:bottom w:val="single" w:sz="2" w:space="0" w:color="000001"/>
              <w:right w:val="single" w:sz="2" w:space="0" w:color="000001"/>
            </w:tcBorders>
          </w:tcPr>
          <w:p w14:paraId="5799352E" w14:textId="0BFF4B4E" w:rsidR="00095BD1" w:rsidRPr="00B960C8" w:rsidRDefault="00095BD1" w:rsidP="00E72584">
            <w:pPr>
              <w:pStyle w:val="TableContents"/>
              <w:spacing w:after="46" w:line="240" w:lineRule="auto"/>
              <w:rPr>
                <w:sz w:val="20"/>
                <w:szCs w:val="20"/>
              </w:rPr>
            </w:pPr>
            <w:r>
              <w:rPr>
                <w:sz w:val="20"/>
                <w:szCs w:val="20"/>
              </w:rPr>
              <w:t>NA</w:t>
            </w:r>
          </w:p>
        </w:tc>
        <w:tc>
          <w:tcPr>
            <w:tcW w:w="1176" w:type="dxa"/>
            <w:tcBorders>
              <w:top w:val="single" w:sz="2" w:space="0" w:color="000001"/>
              <w:left w:val="single" w:sz="2" w:space="0" w:color="000001"/>
              <w:bottom w:val="single" w:sz="2" w:space="0" w:color="000001"/>
              <w:right w:val="single" w:sz="2" w:space="0" w:color="000001"/>
            </w:tcBorders>
          </w:tcPr>
          <w:p w14:paraId="2B9A06BF" w14:textId="6EC11DC1" w:rsidR="00095BD1" w:rsidRDefault="00095BD1" w:rsidP="00E72584">
            <w:pPr>
              <w:pStyle w:val="TableContents"/>
              <w:spacing w:after="46" w:line="240" w:lineRule="auto"/>
              <w:rPr>
                <w:sz w:val="20"/>
                <w:szCs w:val="20"/>
              </w:rPr>
            </w:pPr>
            <w:r>
              <w:rPr>
                <w:sz w:val="20"/>
                <w:szCs w:val="20"/>
              </w:rPr>
              <w:t>NA</w:t>
            </w:r>
          </w:p>
        </w:tc>
        <w:tc>
          <w:tcPr>
            <w:tcW w:w="1190" w:type="dxa"/>
            <w:tcBorders>
              <w:top w:val="single" w:sz="2" w:space="0" w:color="000001"/>
              <w:left w:val="single" w:sz="2" w:space="0" w:color="000001"/>
              <w:bottom w:val="single" w:sz="2" w:space="0" w:color="000001"/>
              <w:right w:val="single" w:sz="2" w:space="0" w:color="000001"/>
            </w:tcBorders>
          </w:tcPr>
          <w:p w14:paraId="4F01897B" w14:textId="5C64A1C2" w:rsidR="00095BD1" w:rsidRDefault="00095BD1" w:rsidP="00E72584">
            <w:pPr>
              <w:pStyle w:val="TableContents"/>
              <w:spacing w:after="46" w:line="240" w:lineRule="auto"/>
              <w:rPr>
                <w:sz w:val="20"/>
                <w:szCs w:val="20"/>
              </w:rPr>
            </w:pPr>
            <w:r>
              <w:rPr>
                <w:sz w:val="20"/>
                <w:szCs w:val="20"/>
              </w:rPr>
              <w:t>NA</w:t>
            </w:r>
          </w:p>
        </w:tc>
        <w:tc>
          <w:tcPr>
            <w:tcW w:w="1208" w:type="dxa"/>
            <w:tcBorders>
              <w:top w:val="single" w:sz="2" w:space="0" w:color="000001"/>
              <w:left w:val="single" w:sz="2" w:space="0" w:color="000001"/>
              <w:bottom w:val="single" w:sz="2" w:space="0" w:color="000001"/>
              <w:right w:val="single" w:sz="2" w:space="0" w:color="000001"/>
            </w:tcBorders>
          </w:tcPr>
          <w:p w14:paraId="09040117" w14:textId="26B9CB62" w:rsidR="00095BD1" w:rsidRDefault="00095BD1" w:rsidP="00E72584">
            <w:pPr>
              <w:pStyle w:val="TableContents"/>
              <w:spacing w:after="46" w:line="240" w:lineRule="auto"/>
              <w:rPr>
                <w:sz w:val="20"/>
                <w:szCs w:val="20"/>
              </w:rPr>
            </w:pPr>
            <w:r>
              <w:rPr>
                <w:sz w:val="20"/>
                <w:szCs w:val="20"/>
              </w:rPr>
              <w:t>NA</w:t>
            </w:r>
          </w:p>
        </w:tc>
        <w:tc>
          <w:tcPr>
            <w:tcW w:w="1140" w:type="dxa"/>
            <w:tcBorders>
              <w:top w:val="single" w:sz="2" w:space="0" w:color="000001"/>
              <w:left w:val="single" w:sz="2" w:space="0" w:color="000001"/>
              <w:bottom w:val="single" w:sz="2" w:space="0" w:color="000001"/>
            </w:tcBorders>
            <w:shd w:val="clear" w:color="auto" w:fill="auto"/>
          </w:tcPr>
          <w:p w14:paraId="79AA74D1" w14:textId="071D3EFB" w:rsidR="00095BD1" w:rsidRPr="00B960C8" w:rsidRDefault="00095BD1" w:rsidP="00E72584">
            <w:pPr>
              <w:pStyle w:val="TableContents"/>
              <w:spacing w:after="46" w:line="240" w:lineRule="auto"/>
              <w:rPr>
                <w:sz w:val="20"/>
                <w:szCs w:val="20"/>
              </w:rPr>
            </w:pPr>
            <w:r>
              <w:rPr>
                <w:sz w:val="20"/>
                <w:szCs w:val="20"/>
              </w:rPr>
              <w:t>33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B506F3D" w14:textId="5BC0301E" w:rsidR="00095BD1" w:rsidRPr="00B960C8" w:rsidRDefault="00095BD1" w:rsidP="00E72584">
            <w:pPr>
              <w:pStyle w:val="TableContents"/>
              <w:spacing w:after="46" w:line="240" w:lineRule="auto"/>
              <w:rPr>
                <w:sz w:val="20"/>
                <w:szCs w:val="20"/>
              </w:rPr>
            </w:pPr>
            <w:r>
              <w:rPr>
                <w:sz w:val="20"/>
                <w:szCs w:val="20"/>
              </w:rPr>
              <w:t>39.5 (12)</w:t>
            </w:r>
          </w:p>
        </w:tc>
      </w:tr>
      <w:tr w:rsidR="00E72584" w:rsidRPr="00BC63D4" w14:paraId="691F3ED6"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B0DDC26" w14:textId="663BBB8A"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pscychresns.2011.05.005","ISSN":"09254927","abstract":"Controlled trials provide critical tests of hypotheses generated by meta-analyses. Two recent meta-analyses have reported that gray matter volumes of schizophrenia and bipolar I patients differ in the amygdala, hippocampus, or perigenual anterior cingulate. The present magnetic resonance imaging study tested these hypotheses in a cross-sectional voxel-based morphometry (VBM) design of 17 chronic schizophrenia and 15 chronic bipolar patients and 21 healthy subjects matched for age, gender and duration of illness. Whole brain gray matter volume of both the schizophrenia and bipolar groups was smaller than among healthy control subjects. Regional voxel-wise comparisons showed that gray matter volume was smallest within frontal and temporal regions of both patient groups. Region of interest analyses found moderately large to large differences between schizophrenia and healthy subjects in the amygdala and hippocampus. There were no group differences in the perigenual anterior cingulate. When schizophrenia and bipolar groups were directly compared, the schizophrenia group showed smaller gray matter volumes in right subcortical regions involving the right hippocampus, putamen, and amygdala. The hippocampal and amygdala findings confirm predictions derived from recent meta-analyses. These structural abnormalities may be important factors in the differential manifestations of these two functional psychotic disorders. © 2011.","author":[{"dropping-particle":"","family":"Brown","given":"Gregory G.","non-dropping-particle":"","parse-names":false,"suffix":""},{"dropping-particle":"","family":"Lee","given":"Jun Seok","non-dropping-particle":"","parse-names":false,"suffix":""},{"dropping-particle":"","family":"Strigo","given":"Irina A.","non-dropping-particle":"","parse-names":false,"suffix":""},{"dropping-particle":"","family":"Caligiuri","given":"Michael P.","non-dropping-particle":"","parse-names":false,"suffix":""},{"dropping-particle":"","family":"Meloy","given":"M. J.","non-dropping-particle":"","parse-names":false,"suffix":""},{"dropping-particle":"","family":"Lohr","given":"James","non-dropping-particle":"","parse-names":false,"suffix":""}],"container-title":"Psychiatry Research - Neuroimaging","id":"ITEM-1","issue":"2","issued":{"date-parts":[["2011","11","30"]]},"page":"149-156","publisher":"Elsevier","title":"Voxel-based morphometry of patients with schizophrenia or bipolar I disorder: A matched control study","type":"article-journal","volume":"194"},"uris":["http://www.mendeley.com/documents/?uuid=4a2ab87d-45e4-3e21-b1a8-b1ba339a5b7e"]}],"mendeley":{"formattedCitation":"(Brown et al., 2011)","manualFormatting":"Brown et al., 2011","plainTextFormattedCitation":"(Brown et al., 2011)","previouslyFormattedCitation":"(Brown et al., 2011)"},"properties":{"noteIndex":0},"schema":"https://github.com/citation-style-language/schema/raw/master/csl-citation.json"}</w:instrText>
            </w:r>
            <w:r w:rsidRPr="00B960C8">
              <w:rPr>
                <w:sz w:val="20"/>
                <w:szCs w:val="20"/>
              </w:rPr>
              <w:fldChar w:fldCharType="separate"/>
            </w:r>
            <w:r w:rsidRPr="00B960C8">
              <w:rPr>
                <w:noProof/>
                <w:sz w:val="20"/>
                <w:szCs w:val="20"/>
              </w:rPr>
              <w:t>Brown et al., 2011</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DC37F5C" w14:textId="7A5D9D31" w:rsidR="00E72584" w:rsidRPr="00B960C8" w:rsidRDefault="00E72584" w:rsidP="00E72584">
            <w:pPr>
              <w:pStyle w:val="TableContents"/>
              <w:spacing w:after="46" w:line="240" w:lineRule="auto"/>
              <w:rPr>
                <w:sz w:val="20"/>
                <w:szCs w:val="20"/>
              </w:rPr>
            </w:pPr>
            <w:r w:rsidRPr="00B960C8">
              <w:rPr>
                <w:sz w:val="20"/>
                <w:szCs w:val="20"/>
              </w:rPr>
              <w:t>17 (47.06)</w:t>
            </w:r>
          </w:p>
        </w:tc>
        <w:tc>
          <w:tcPr>
            <w:tcW w:w="1260" w:type="dxa"/>
            <w:tcBorders>
              <w:top w:val="single" w:sz="2" w:space="0" w:color="000001"/>
              <w:left w:val="single" w:sz="2" w:space="0" w:color="000001"/>
              <w:bottom w:val="single" w:sz="2" w:space="0" w:color="000001"/>
            </w:tcBorders>
            <w:shd w:val="clear" w:color="auto" w:fill="auto"/>
          </w:tcPr>
          <w:p w14:paraId="7FF9D94A" w14:textId="77777777" w:rsidR="00E72584" w:rsidRPr="00B960C8" w:rsidRDefault="00E72584" w:rsidP="00E72584">
            <w:pPr>
              <w:pStyle w:val="TableContents"/>
              <w:spacing w:after="46" w:line="240" w:lineRule="auto"/>
              <w:rPr>
                <w:sz w:val="20"/>
                <w:szCs w:val="20"/>
              </w:rPr>
            </w:pPr>
            <w:r w:rsidRPr="00B960C8">
              <w:rPr>
                <w:sz w:val="20"/>
                <w:szCs w:val="20"/>
              </w:rPr>
              <w:t>44.8 (6.8)</w:t>
            </w:r>
          </w:p>
        </w:tc>
        <w:tc>
          <w:tcPr>
            <w:tcW w:w="1254" w:type="dxa"/>
            <w:tcBorders>
              <w:top w:val="single" w:sz="2" w:space="0" w:color="000001"/>
              <w:left w:val="single" w:sz="2" w:space="0" w:color="000001"/>
              <w:bottom w:val="single" w:sz="2" w:space="0" w:color="000001"/>
              <w:right w:val="single" w:sz="2" w:space="0" w:color="000001"/>
            </w:tcBorders>
          </w:tcPr>
          <w:p w14:paraId="2F11E93D" w14:textId="49830D41" w:rsidR="00E72584" w:rsidRPr="00B960C8" w:rsidRDefault="00E72584" w:rsidP="00E72584">
            <w:pPr>
              <w:pStyle w:val="TableContents"/>
              <w:spacing w:after="46" w:line="240" w:lineRule="auto"/>
              <w:rPr>
                <w:sz w:val="20"/>
                <w:szCs w:val="20"/>
              </w:rPr>
            </w:pPr>
            <w:r w:rsidRPr="00B960C8">
              <w:rPr>
                <w:sz w:val="20"/>
                <w:szCs w:val="20"/>
              </w:rPr>
              <w:t>100</w:t>
            </w:r>
          </w:p>
        </w:tc>
        <w:tc>
          <w:tcPr>
            <w:tcW w:w="1182" w:type="dxa"/>
            <w:tcBorders>
              <w:top w:val="single" w:sz="2" w:space="0" w:color="000001"/>
              <w:left w:val="single" w:sz="2" w:space="0" w:color="000001"/>
              <w:bottom w:val="single" w:sz="2" w:space="0" w:color="000001"/>
              <w:right w:val="single" w:sz="2" w:space="0" w:color="000001"/>
            </w:tcBorders>
          </w:tcPr>
          <w:p w14:paraId="5D2D9EA7" w14:textId="07E14402" w:rsidR="00E72584" w:rsidRPr="00B960C8" w:rsidRDefault="00E72584" w:rsidP="00E72584">
            <w:pPr>
              <w:pStyle w:val="TableContents"/>
              <w:spacing w:after="46" w:line="240" w:lineRule="auto"/>
              <w:rPr>
                <w:sz w:val="20"/>
                <w:szCs w:val="20"/>
              </w:rPr>
            </w:pPr>
            <w:r>
              <w:rPr>
                <w:sz w:val="20"/>
                <w:szCs w:val="20"/>
              </w:rPr>
              <w:t>19.1 (6.2)</w:t>
            </w:r>
          </w:p>
        </w:tc>
        <w:tc>
          <w:tcPr>
            <w:tcW w:w="1330" w:type="dxa"/>
            <w:tcBorders>
              <w:top w:val="single" w:sz="2" w:space="0" w:color="000001"/>
              <w:left w:val="single" w:sz="2" w:space="0" w:color="000001"/>
              <w:bottom w:val="single" w:sz="2" w:space="0" w:color="000001"/>
              <w:right w:val="single" w:sz="2" w:space="0" w:color="000001"/>
            </w:tcBorders>
          </w:tcPr>
          <w:p w14:paraId="133554F4" w14:textId="02957D4C" w:rsidR="00E72584" w:rsidRPr="00B960C8" w:rsidRDefault="00E72584" w:rsidP="00E72584">
            <w:pPr>
              <w:pStyle w:val="TableContents"/>
              <w:spacing w:after="46" w:line="240" w:lineRule="auto"/>
              <w:rPr>
                <w:sz w:val="20"/>
                <w:szCs w:val="20"/>
              </w:rPr>
            </w:pPr>
            <w:r w:rsidRPr="00B960C8">
              <w:rPr>
                <w:sz w:val="20"/>
                <w:szCs w:val="20"/>
              </w:rPr>
              <w:t>56 (NA)</w:t>
            </w:r>
          </w:p>
        </w:tc>
        <w:tc>
          <w:tcPr>
            <w:tcW w:w="1176" w:type="dxa"/>
            <w:tcBorders>
              <w:top w:val="single" w:sz="2" w:space="0" w:color="000001"/>
              <w:left w:val="single" w:sz="2" w:space="0" w:color="000001"/>
              <w:bottom w:val="single" w:sz="2" w:space="0" w:color="000001"/>
              <w:right w:val="single" w:sz="2" w:space="0" w:color="000001"/>
            </w:tcBorders>
          </w:tcPr>
          <w:p w14:paraId="03CA5AF1" w14:textId="0F4CDB54" w:rsidR="00E72584" w:rsidRPr="00B960C8" w:rsidRDefault="00E72584" w:rsidP="00E72584">
            <w:pPr>
              <w:pStyle w:val="TableContents"/>
              <w:spacing w:after="46" w:line="240" w:lineRule="auto"/>
              <w:rPr>
                <w:sz w:val="20"/>
                <w:szCs w:val="20"/>
              </w:rPr>
            </w:pPr>
            <w:r>
              <w:rPr>
                <w:sz w:val="20"/>
                <w:szCs w:val="20"/>
              </w:rPr>
              <w:t>12.3 (4.2)</w:t>
            </w:r>
          </w:p>
        </w:tc>
        <w:tc>
          <w:tcPr>
            <w:tcW w:w="1190" w:type="dxa"/>
            <w:tcBorders>
              <w:top w:val="single" w:sz="2" w:space="0" w:color="000001"/>
              <w:left w:val="single" w:sz="2" w:space="0" w:color="000001"/>
              <w:bottom w:val="single" w:sz="2" w:space="0" w:color="000001"/>
              <w:right w:val="single" w:sz="2" w:space="0" w:color="000001"/>
            </w:tcBorders>
          </w:tcPr>
          <w:p w14:paraId="05A0A456" w14:textId="3012D22F" w:rsidR="00E72584" w:rsidRPr="00B960C8" w:rsidRDefault="00E72584" w:rsidP="00E72584">
            <w:pPr>
              <w:pStyle w:val="TableContents"/>
              <w:spacing w:after="46" w:line="240" w:lineRule="auto"/>
              <w:rPr>
                <w:sz w:val="20"/>
                <w:szCs w:val="20"/>
              </w:rPr>
            </w:pPr>
            <w:r>
              <w:rPr>
                <w:sz w:val="20"/>
                <w:szCs w:val="20"/>
              </w:rPr>
              <w:t>13.5 (2.9)</w:t>
            </w:r>
          </w:p>
        </w:tc>
        <w:tc>
          <w:tcPr>
            <w:tcW w:w="1208" w:type="dxa"/>
            <w:tcBorders>
              <w:top w:val="single" w:sz="2" w:space="0" w:color="000001"/>
              <w:left w:val="single" w:sz="2" w:space="0" w:color="000001"/>
              <w:bottom w:val="single" w:sz="2" w:space="0" w:color="000001"/>
              <w:right w:val="single" w:sz="2" w:space="0" w:color="000001"/>
            </w:tcBorders>
          </w:tcPr>
          <w:p w14:paraId="5E9507C5" w14:textId="6C4B6E9A" w:rsidR="00E72584" w:rsidRPr="00B960C8" w:rsidRDefault="00E72584" w:rsidP="00E72584">
            <w:pPr>
              <w:pStyle w:val="TableContents"/>
              <w:spacing w:after="46" w:line="240" w:lineRule="auto"/>
              <w:rPr>
                <w:sz w:val="20"/>
                <w:szCs w:val="20"/>
              </w:rPr>
            </w:pPr>
            <w:r>
              <w:rPr>
                <w:sz w:val="20"/>
                <w:szCs w:val="20"/>
              </w:rPr>
              <w:t>30.2 (3.6)</w:t>
            </w:r>
          </w:p>
        </w:tc>
        <w:tc>
          <w:tcPr>
            <w:tcW w:w="1140" w:type="dxa"/>
            <w:tcBorders>
              <w:top w:val="single" w:sz="2" w:space="0" w:color="000001"/>
              <w:left w:val="single" w:sz="2" w:space="0" w:color="000001"/>
              <w:bottom w:val="single" w:sz="2" w:space="0" w:color="000001"/>
            </w:tcBorders>
            <w:shd w:val="clear" w:color="auto" w:fill="auto"/>
          </w:tcPr>
          <w:p w14:paraId="3A2C502C" w14:textId="072D7EE4" w:rsidR="00E72584" w:rsidRPr="00B960C8" w:rsidRDefault="00E72584" w:rsidP="00E72584">
            <w:pPr>
              <w:pStyle w:val="TableContents"/>
              <w:spacing w:after="46" w:line="240" w:lineRule="auto"/>
              <w:rPr>
                <w:sz w:val="20"/>
                <w:szCs w:val="20"/>
              </w:rPr>
            </w:pPr>
            <w:r w:rsidRPr="00B960C8">
              <w:rPr>
                <w:sz w:val="20"/>
                <w:szCs w:val="20"/>
              </w:rPr>
              <w:t>21 (47.6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10C8A37" w14:textId="77777777" w:rsidR="00E72584" w:rsidRPr="00B960C8" w:rsidRDefault="00E72584" w:rsidP="00E72584">
            <w:pPr>
              <w:pStyle w:val="TableContents"/>
              <w:spacing w:after="46" w:line="240" w:lineRule="auto"/>
              <w:rPr>
                <w:sz w:val="20"/>
                <w:szCs w:val="20"/>
              </w:rPr>
            </w:pPr>
            <w:r w:rsidRPr="00B960C8">
              <w:rPr>
                <w:sz w:val="20"/>
                <w:szCs w:val="20"/>
              </w:rPr>
              <w:t>45 (10.2)</w:t>
            </w:r>
          </w:p>
        </w:tc>
      </w:tr>
      <w:tr w:rsidR="005A0741" w:rsidRPr="00BC63D4" w14:paraId="1FC8B74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8C4C024" w14:textId="4A7B1120" w:rsidR="005A0741" w:rsidRPr="00B960C8" w:rsidRDefault="005A0741" w:rsidP="00E72584">
            <w:pPr>
              <w:spacing w:after="46" w:line="240" w:lineRule="auto"/>
              <w:rPr>
                <w:sz w:val="20"/>
                <w:szCs w:val="20"/>
              </w:rPr>
            </w:pPr>
            <w:r>
              <w:rPr>
                <w:sz w:val="20"/>
                <w:szCs w:val="20"/>
              </w:rPr>
              <w:fldChar w:fldCharType="begin" w:fldLock="1"/>
            </w:r>
            <w:r w:rsidR="00612798">
              <w:rPr>
                <w:sz w:val="20"/>
                <w:szCs w:val="20"/>
              </w:rPr>
              <w:instrText>ADDIN CSL_CITATION {"citationItems":[{"id":"ITEM-1","itemData":{"DOI":"10.1016/j.schres.2020.08.018","ISSN":"15732509","PMID":"32928618","abstract":"Background: A growing body of neuroimaging research has revealed a relationship between blunted activation of the ventral striatum (VS) and apathy in schizophrenia. In contrast, the association between reduced striatal volume and apathy is less well established, while the relationship between VS function and structure in patients with schizophrenia remains an open question. Here, we aimed to replicate previous structural findings in a larger independent sample and to investigate the relationship between VS hypoactivation and VS volume. Methods: We included brain structural magnetic resonance imaging (MRI) data from 60 patients with schizophrenia (SZ) that had shown an association of VS hypoactivation with apathy during reward anticipation and 58 healthy controls (HC). To improve replicability, we applied analytical methods employed in two previously published studies: Voxel-based morphometry and the Multiple Automatically Generated Templates (MAGeT) algorithm. VS and dorsal striatum (DS) volume were correlated with apathy correcting for age, gender and total brain volume. Additionally, left VS activity was correlated with left VS volume. Results: We failed to replicate the association between apathy and reduced VS volume and did not find a correlation with DS volume. Functional and structural left VS measures exhibited a trend-level correlation (rs = 0.248, p = 0.067, r2 = 0.06). Conclusions: Our present data suggests that functional and structural striatal neuroimaging correlates of apathy can occur independently. Replication of previous findings may have been limited by other factors (medication, illness duration, age) potentially related to striatal volume changes in SZ. Finally, associations between reward-related VS function and structure should be further explored.","author":[{"dropping-particle":"","family":"Burrer","given":"Achim","non-dropping-particle":"","parse-names":false,"suffix":""},{"dropping-particle":"","family":"Caravaggio","given":"Fernando","non-dropping-particle":"","parse-names":false,"suffix":""},{"dropping-particle":"","family":"Manoliu","given":"Andrei","non-dropping-particle":"","parse-names":false,"suffix":""},{"dropping-particle":"","family":"Plitman","given":"Eric","non-dropping-particle":"","parse-names":false,"suffix":""},{"dropping-particle":"","family":"Gütter","given":"Karoline","non-dropping-particle":"","parse-names":false,"suffix":""},{"dropping-particle":"","family":"Habermeyer","given":"Benedikt","non-dropping-particle":"","parse-names":false,"suffix":""},{"dropping-particle":"","family":"Stämpfli","given":"Philipp","non-dropping-particle":"","parse-names":false,"suffix":""},{"dropping-particle":"","family":"Abivardi","given":"Aslan","non-dropping-particle":"","parse-names":false,"suffix":""},{"dropping-particle":"","family":"Schmidt","given":"André","non-dropping-particle":"","parse-names":false,"suffix":""},{"dropping-particle":"","family":"Borgwardt","given":"Stefan","non-dropping-particle":"","parse-names":false,"suffix":""},{"dropping-particle":"","family":"Chakravarty","given":"Mallar","non-dropping-particle":"","parse-names":false,"suffix":""},{"dropping-particle":"","family":"Lepage","given":"Martin","non-dropping-particle":"","parse-names":false,"suffix":""},{"dropping-particle":"","family":"Dagher","given":"Alain","non-dropping-particle":"","parse-names":false,"suffix":""},{"dropping-particle":"","family":"Graff-Guerrero","given":"Ariel","non-dropping-particle":"","parse-names":false,"suffix":""},{"dropping-particle":"","family":"Seifritz","given":"Erich","non-dropping-particle":"","parse-names":false,"suffix":""},{"dropping-particle":"","family":"Kaiser","given":"Stefan","non-dropping-particle":"","parse-names":false,"suffix":""},{"dropping-particle":"","family":"Kirschner","given":"Matthias","non-dropping-particle":"","parse-names":false,"suffix":""}],"container-title":"Schizophrenia Research","id":"ITEM-1","issued":{"date-parts":[["2020","9","1"]]},"page":"279-288","publisher":"Elsevier B.V.","title":"Apathy is not associated with reduced ventral striatal volume in patients with schizophrenia","type":"article-journal","volume":"223"},"uris":["http://www.mendeley.com/documents/?uuid=6d215353-8f9f-3696-b28f-6b41f88b1db7"]}],"mendeley":{"formattedCitation":"(Burrer et al., 2020)","manualFormatting":"Burrer et al., 2020","plainTextFormattedCitation":"(Burrer et al., 2020)","previouslyFormattedCitation":"(Burrer et al., 2020)"},"properties":{"noteIndex":0},"schema":"https://github.com/citation-style-language/schema/raw/master/csl-citation.json"}</w:instrText>
            </w:r>
            <w:r>
              <w:rPr>
                <w:sz w:val="20"/>
                <w:szCs w:val="20"/>
              </w:rPr>
              <w:fldChar w:fldCharType="separate"/>
            </w:r>
            <w:r w:rsidRPr="005A0741">
              <w:rPr>
                <w:noProof/>
                <w:sz w:val="20"/>
                <w:szCs w:val="20"/>
              </w:rPr>
              <w:t>Burrer et al., 2020</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F0BFEC4" w14:textId="5195C477" w:rsidR="005A0741" w:rsidRPr="00B960C8" w:rsidRDefault="005A0741" w:rsidP="00E72584">
            <w:pPr>
              <w:pStyle w:val="TableContents"/>
              <w:spacing w:after="46" w:line="240" w:lineRule="auto"/>
              <w:rPr>
                <w:sz w:val="20"/>
                <w:szCs w:val="20"/>
                <w:lang w:val="en-US"/>
              </w:rPr>
            </w:pPr>
            <w:r>
              <w:rPr>
                <w:sz w:val="20"/>
                <w:szCs w:val="20"/>
                <w:lang w:val="en-US"/>
              </w:rPr>
              <w:t>60 (75)</w:t>
            </w:r>
          </w:p>
        </w:tc>
        <w:tc>
          <w:tcPr>
            <w:tcW w:w="1260" w:type="dxa"/>
            <w:tcBorders>
              <w:top w:val="single" w:sz="2" w:space="0" w:color="000001"/>
              <w:left w:val="single" w:sz="2" w:space="0" w:color="000001"/>
              <w:bottom w:val="single" w:sz="2" w:space="0" w:color="000001"/>
            </w:tcBorders>
            <w:shd w:val="clear" w:color="auto" w:fill="auto"/>
          </w:tcPr>
          <w:p w14:paraId="3A398F4D" w14:textId="6874829B" w:rsidR="005A0741" w:rsidRPr="00B960C8" w:rsidRDefault="005A0741" w:rsidP="00E72584">
            <w:pPr>
              <w:pStyle w:val="TableContents"/>
              <w:spacing w:after="46" w:line="240" w:lineRule="auto"/>
              <w:rPr>
                <w:sz w:val="20"/>
                <w:szCs w:val="20"/>
                <w:lang w:val="en-US"/>
              </w:rPr>
            </w:pPr>
            <w:r>
              <w:rPr>
                <w:sz w:val="20"/>
                <w:szCs w:val="20"/>
                <w:lang w:val="en-US"/>
              </w:rPr>
              <w:t>30.5 (8.4)</w:t>
            </w:r>
          </w:p>
        </w:tc>
        <w:tc>
          <w:tcPr>
            <w:tcW w:w="1254" w:type="dxa"/>
            <w:tcBorders>
              <w:top w:val="single" w:sz="2" w:space="0" w:color="000001"/>
              <w:left w:val="single" w:sz="2" w:space="0" w:color="000001"/>
              <w:bottom w:val="single" w:sz="2" w:space="0" w:color="000001"/>
              <w:right w:val="single" w:sz="2" w:space="0" w:color="000001"/>
            </w:tcBorders>
          </w:tcPr>
          <w:p w14:paraId="4D3B5E9B" w14:textId="7043C8E4" w:rsidR="005A0741" w:rsidRPr="00B960C8" w:rsidRDefault="005A0741" w:rsidP="00E72584">
            <w:pPr>
              <w:pStyle w:val="TableContents"/>
              <w:spacing w:after="46" w:line="240" w:lineRule="auto"/>
              <w:rPr>
                <w:sz w:val="20"/>
                <w:szCs w:val="20"/>
                <w:lang w:val="en-US"/>
              </w:rPr>
            </w:pPr>
            <w:r>
              <w:rPr>
                <w:sz w:val="20"/>
                <w:szCs w:val="20"/>
                <w:lang w:val="en-US"/>
              </w:rPr>
              <w:t>93.33</w:t>
            </w:r>
          </w:p>
        </w:tc>
        <w:tc>
          <w:tcPr>
            <w:tcW w:w="1182" w:type="dxa"/>
            <w:tcBorders>
              <w:top w:val="single" w:sz="2" w:space="0" w:color="000001"/>
              <w:left w:val="single" w:sz="2" w:space="0" w:color="000001"/>
              <w:bottom w:val="single" w:sz="2" w:space="0" w:color="000001"/>
              <w:right w:val="single" w:sz="2" w:space="0" w:color="000001"/>
            </w:tcBorders>
          </w:tcPr>
          <w:p w14:paraId="79A92DC8" w14:textId="448663C3" w:rsidR="005A0741" w:rsidRDefault="005A0741" w:rsidP="00E72584">
            <w:pPr>
              <w:pStyle w:val="TableContents"/>
              <w:spacing w:after="46" w:line="240" w:lineRule="auto"/>
              <w:rPr>
                <w:sz w:val="20"/>
                <w:szCs w:val="20"/>
                <w:lang w:val="en-US"/>
              </w:rPr>
            </w:pPr>
            <w:r>
              <w:rPr>
                <w:sz w:val="20"/>
                <w:szCs w:val="20"/>
                <w:lang w:val="en-US"/>
              </w:rPr>
              <w:t>8.4 (7.3)</w:t>
            </w:r>
          </w:p>
        </w:tc>
        <w:tc>
          <w:tcPr>
            <w:tcW w:w="1330" w:type="dxa"/>
            <w:tcBorders>
              <w:top w:val="single" w:sz="2" w:space="0" w:color="000001"/>
              <w:left w:val="single" w:sz="2" w:space="0" w:color="000001"/>
              <w:bottom w:val="single" w:sz="2" w:space="0" w:color="000001"/>
              <w:right w:val="single" w:sz="2" w:space="0" w:color="000001"/>
            </w:tcBorders>
          </w:tcPr>
          <w:p w14:paraId="6A4E4AD0" w14:textId="0CEC272B" w:rsidR="005A0741" w:rsidRPr="00B960C8" w:rsidRDefault="005A0741" w:rsidP="00E72584">
            <w:pPr>
              <w:pStyle w:val="TableContents"/>
              <w:spacing w:after="46" w:line="240" w:lineRule="auto"/>
              <w:rPr>
                <w:sz w:val="20"/>
                <w:szCs w:val="20"/>
                <w:lang w:val="en-US"/>
              </w:rPr>
            </w:pPr>
            <w:r>
              <w:rPr>
                <w:sz w:val="20"/>
                <w:szCs w:val="20"/>
                <w:lang w:val="en-US"/>
              </w:rPr>
              <w:t>48.7 (10.4)</w:t>
            </w:r>
          </w:p>
        </w:tc>
        <w:tc>
          <w:tcPr>
            <w:tcW w:w="1176" w:type="dxa"/>
            <w:tcBorders>
              <w:top w:val="single" w:sz="2" w:space="0" w:color="000001"/>
              <w:left w:val="single" w:sz="2" w:space="0" w:color="000001"/>
              <w:bottom w:val="single" w:sz="2" w:space="0" w:color="000001"/>
              <w:right w:val="single" w:sz="2" w:space="0" w:color="000001"/>
            </w:tcBorders>
          </w:tcPr>
          <w:p w14:paraId="589902D3" w14:textId="5FF3C0AD" w:rsidR="005A0741" w:rsidRDefault="005A0741" w:rsidP="00E72584">
            <w:pPr>
              <w:pStyle w:val="TableContents"/>
              <w:spacing w:after="46" w:line="240" w:lineRule="auto"/>
              <w:rPr>
                <w:sz w:val="20"/>
                <w:szCs w:val="20"/>
                <w:lang w:val="en-US"/>
              </w:rPr>
            </w:pPr>
            <w:r>
              <w:rPr>
                <w:sz w:val="20"/>
                <w:szCs w:val="20"/>
                <w:lang w:val="en-US"/>
              </w:rPr>
              <w:t>6.6 (2.5)</w:t>
            </w:r>
          </w:p>
        </w:tc>
        <w:tc>
          <w:tcPr>
            <w:tcW w:w="1190" w:type="dxa"/>
            <w:tcBorders>
              <w:top w:val="single" w:sz="2" w:space="0" w:color="000001"/>
              <w:left w:val="single" w:sz="2" w:space="0" w:color="000001"/>
              <w:bottom w:val="single" w:sz="2" w:space="0" w:color="000001"/>
              <w:right w:val="single" w:sz="2" w:space="0" w:color="000001"/>
            </w:tcBorders>
          </w:tcPr>
          <w:p w14:paraId="010E3CC3" w14:textId="1E184BED" w:rsidR="005A0741" w:rsidRDefault="005A0741" w:rsidP="00E72584">
            <w:pPr>
              <w:pStyle w:val="TableContents"/>
              <w:spacing w:after="46" w:line="240" w:lineRule="auto"/>
              <w:rPr>
                <w:sz w:val="20"/>
                <w:szCs w:val="20"/>
                <w:lang w:val="en-US"/>
              </w:rPr>
            </w:pPr>
            <w:r>
              <w:rPr>
                <w:sz w:val="20"/>
                <w:szCs w:val="20"/>
                <w:lang w:val="en-US"/>
              </w:rPr>
              <w:t>13.2 (5.6)</w:t>
            </w:r>
          </w:p>
        </w:tc>
        <w:tc>
          <w:tcPr>
            <w:tcW w:w="1208" w:type="dxa"/>
            <w:tcBorders>
              <w:top w:val="single" w:sz="2" w:space="0" w:color="000001"/>
              <w:left w:val="single" w:sz="2" w:space="0" w:color="000001"/>
              <w:bottom w:val="single" w:sz="2" w:space="0" w:color="000001"/>
              <w:right w:val="single" w:sz="2" w:space="0" w:color="000001"/>
            </w:tcBorders>
          </w:tcPr>
          <w:p w14:paraId="1A3DABBB" w14:textId="7AA46182" w:rsidR="005A0741" w:rsidRDefault="005A0741" w:rsidP="00E72584">
            <w:pPr>
              <w:pStyle w:val="TableContents"/>
              <w:spacing w:after="46" w:line="240" w:lineRule="auto"/>
              <w:rPr>
                <w:sz w:val="20"/>
                <w:szCs w:val="20"/>
                <w:lang w:val="en-US"/>
              </w:rPr>
            </w:pPr>
            <w:r>
              <w:rPr>
                <w:sz w:val="20"/>
                <w:szCs w:val="20"/>
                <w:lang w:val="en-US"/>
              </w:rPr>
              <w:t>28.9 (NA)*</w:t>
            </w:r>
          </w:p>
        </w:tc>
        <w:tc>
          <w:tcPr>
            <w:tcW w:w="1140" w:type="dxa"/>
            <w:tcBorders>
              <w:top w:val="single" w:sz="2" w:space="0" w:color="000001"/>
              <w:left w:val="single" w:sz="2" w:space="0" w:color="000001"/>
              <w:bottom w:val="single" w:sz="2" w:space="0" w:color="000001"/>
            </w:tcBorders>
            <w:shd w:val="clear" w:color="auto" w:fill="auto"/>
          </w:tcPr>
          <w:p w14:paraId="4AF1E2D3" w14:textId="71D82D3E" w:rsidR="005A0741" w:rsidRPr="00B960C8" w:rsidRDefault="005A0741" w:rsidP="00E72584">
            <w:pPr>
              <w:pStyle w:val="TableContents"/>
              <w:spacing w:after="46" w:line="240" w:lineRule="auto"/>
              <w:rPr>
                <w:sz w:val="20"/>
                <w:szCs w:val="20"/>
                <w:lang w:val="en-US"/>
              </w:rPr>
            </w:pPr>
            <w:r>
              <w:rPr>
                <w:sz w:val="20"/>
                <w:szCs w:val="20"/>
                <w:lang w:val="en-US"/>
              </w:rPr>
              <w:t>58 (58.6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C979F58" w14:textId="2E8FD599" w:rsidR="005A0741" w:rsidRPr="00B960C8" w:rsidRDefault="005A0741" w:rsidP="00E72584">
            <w:pPr>
              <w:pStyle w:val="TableContents"/>
              <w:spacing w:after="46" w:line="240" w:lineRule="auto"/>
              <w:rPr>
                <w:sz w:val="20"/>
                <w:szCs w:val="20"/>
                <w:lang w:val="en-US"/>
              </w:rPr>
            </w:pPr>
            <w:r>
              <w:rPr>
                <w:sz w:val="20"/>
                <w:szCs w:val="20"/>
                <w:lang w:val="en-US"/>
              </w:rPr>
              <w:t>30.3 (8.2)</w:t>
            </w:r>
          </w:p>
        </w:tc>
      </w:tr>
      <w:tr w:rsidR="00E72584" w:rsidRPr="00BC63D4" w14:paraId="4BC975F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EBA964B" w14:textId="1AA27949"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111/acps.12455","ISSN":"16000447","abstract":"Objective: Psychosocial trauma during childhood is associated with schizophrenia vulnerability. The pattern of grey matter decrease is similar to brain alterations seen in schizophrenia. Our objective was to explore the links between childhood trauma, brain morphology and schizophrenia symptoms. Method: Twenty-one patients with schizophrenia stabilized with atypical antipsychotic monotherapy and 30 healthy control subjects completed the study. Anatomical MRI images were analysed using optimized voxel-based morphometry (VBM). Childhood trauma was assessed with the Childhood Trauma Questionnaire, and symptoms were rated on the Scale for the Assessment of Negative Symptoms (SANS) and Scale for the Assessment of Positive Symptoms (SAPS) (disorganization, positive and negative symptoms). In the schizophrenia group, we used structural equation modelling in a path analysis. Results: Total grey matter volume was negatively associated with emotional neglect (EN) in patients with schizophrenia. Whole-brain VBM analyses of grey matter in the schizophrenia group revealed a specific inversed association between EN and the right dorsolateral prefrontal cortex (DLPFC). Path analyses identified a well-fitted model in which EN predicted grey matter density in DLPFC, which in turn predicted the disorganization score. Conclusion: Our findings suggest that EN during childhood could have an impact on psychopathology in schizophrenia, which would be mediated by developmental effects on brain regions such as the DLPFC. Significant outcomes • Childhood neglect is associated with decreased total grey matter volume in patients with schizophre-nia. This association is stronger in patients than in healthy controls, possibly reflecting patients' higher genetic susceptibility to early life stress. • Severity of emotional neglect is associated with grey matter decrease in dorsolateral prefrontal cortex (BA9), which in turn is linked to severity of disorganization in stabilized patients. • It is important to evaluate childhood neglect in schizophrenia, and not only abuse, as these distinct types of trauma could involve different psychopathologic processes.","author":[{"dropping-particle":"","family":"Cancel","given":"A.","non-dropping-particle":"","parse-names":false,"suffix":""},{"dropping-particle":"","family":"Comte","given":"M.","non-dropping-particle":"","parse-names":false,"suffix":""},{"dropping-particle":"","family":"Truillet","given":"R.","non-dropping-particle":"","parse-names":false,"suffix":""},{"dropping-particle":"","family":"Boukezzi","given":"S.","non-dropping-particle":"","parse-names":false,"suffix":""},{"dropping-particle":"","family":"Rousseau","given":"P. F.","non-dropping-particle":"","parse-names":false,"suffix":""},{"dropping-particle":"","family":"Zendjidjian","given":"X. Y.","non-dropping-particle":"","parse-names":false,"suffix":""},{"dropping-particle":"","family":"Sage","given":"T.","non-dropping-particle":"","parse-names":false,"suffix":""},{"dropping-particle":"","family":"Lazerges","given":"P. E.","non-dropping-particle":"","parse-names":false,"suffix":""},{"dropping-particle":"","family":"Guedj","given":"E.","non-dropping-particle":"","parse-names":false,"suffix":""},{"dropping-particle":"","family":"Khalfa","given":"S.","non-dropping-particle":"","parse-names":false,"suffix":""},{"dropping-particle":"","family":"Azorin","given":"J. M.","non-dropping-particle":"","parse-names":false,"suffix":""},{"dropping-particle":"","family":"Blin","given":"O.","non-dropping-particle":"","parse-names":false,"suffix":""},{"dropping-particle":"","family":"Fakra","given":"E.","non-dropping-particle":"","parse-names":false,"suffix":""}],"container-title":"Acta Psychiatrica Scandinavica","id":"ITEM-1","issued":{"date-parts":[["2015"]]},"title":"Childhood neglect predicts disorganization in schizophrenia through grey matter decrease in dorsolateral prefrontal cortex","type":"article-journal"},"uris":["http://www.mendeley.com/documents/?uuid=b7137d55-d656-3bb1-9dcd-d97903cd7eb1"]}],"mendeley":{"formattedCitation":"(Cancel et al., 2015)","manualFormatting":"Cancel et al., 2015","plainTextFormattedCitation":"(Cancel et al., 2015)","previouslyFormattedCitation":"(Cancel et al., 2015)"},"properties":{"noteIndex":0},"schema":"https://github.com/citation-style-language/schema/raw/master/csl-citation.json"}</w:instrText>
            </w:r>
            <w:r w:rsidRPr="00B960C8">
              <w:rPr>
                <w:sz w:val="20"/>
                <w:szCs w:val="20"/>
              </w:rPr>
              <w:fldChar w:fldCharType="separate"/>
            </w:r>
            <w:r w:rsidRPr="00B960C8">
              <w:rPr>
                <w:noProof/>
                <w:sz w:val="20"/>
                <w:szCs w:val="20"/>
              </w:rPr>
              <w:t>Cancel et al., 2015</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0724B36F" w14:textId="46947B98" w:rsidR="00E72584" w:rsidRPr="00B960C8" w:rsidRDefault="00E72584" w:rsidP="00E72584">
            <w:pPr>
              <w:pStyle w:val="TableContents"/>
              <w:spacing w:after="46" w:line="240" w:lineRule="auto"/>
              <w:rPr>
                <w:sz w:val="20"/>
                <w:szCs w:val="20"/>
              </w:rPr>
            </w:pPr>
            <w:r w:rsidRPr="00B960C8">
              <w:rPr>
                <w:sz w:val="20"/>
                <w:szCs w:val="20"/>
                <w:lang w:val="en-US"/>
              </w:rPr>
              <w:t>21 (71.43)</w:t>
            </w:r>
          </w:p>
        </w:tc>
        <w:tc>
          <w:tcPr>
            <w:tcW w:w="1260" w:type="dxa"/>
            <w:tcBorders>
              <w:top w:val="single" w:sz="2" w:space="0" w:color="000001"/>
              <w:left w:val="single" w:sz="2" w:space="0" w:color="000001"/>
              <w:bottom w:val="single" w:sz="2" w:space="0" w:color="000001"/>
            </w:tcBorders>
            <w:shd w:val="clear" w:color="auto" w:fill="auto"/>
          </w:tcPr>
          <w:p w14:paraId="26046A4A"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1 (8.3)</w:t>
            </w:r>
          </w:p>
        </w:tc>
        <w:tc>
          <w:tcPr>
            <w:tcW w:w="1254" w:type="dxa"/>
            <w:tcBorders>
              <w:top w:val="single" w:sz="2" w:space="0" w:color="000001"/>
              <w:left w:val="single" w:sz="2" w:space="0" w:color="000001"/>
              <w:bottom w:val="single" w:sz="2" w:space="0" w:color="000001"/>
              <w:right w:val="single" w:sz="2" w:space="0" w:color="000001"/>
            </w:tcBorders>
          </w:tcPr>
          <w:p w14:paraId="126E5EDE" w14:textId="43A0521A"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F3A3727" w14:textId="67FAC7FB" w:rsidR="00E72584" w:rsidRPr="00B960C8" w:rsidRDefault="00E72584" w:rsidP="00E72584">
            <w:pPr>
              <w:pStyle w:val="TableContents"/>
              <w:spacing w:after="46" w:line="240" w:lineRule="auto"/>
              <w:rPr>
                <w:sz w:val="20"/>
                <w:szCs w:val="20"/>
                <w:lang w:val="en-US"/>
              </w:rPr>
            </w:pPr>
            <w:r>
              <w:rPr>
                <w:sz w:val="20"/>
                <w:szCs w:val="20"/>
                <w:lang w:val="en-US"/>
              </w:rPr>
              <w:t>9.98 (6.93)</w:t>
            </w:r>
          </w:p>
        </w:tc>
        <w:tc>
          <w:tcPr>
            <w:tcW w:w="1330" w:type="dxa"/>
            <w:tcBorders>
              <w:top w:val="single" w:sz="2" w:space="0" w:color="000001"/>
              <w:left w:val="single" w:sz="2" w:space="0" w:color="000001"/>
              <w:bottom w:val="single" w:sz="2" w:space="0" w:color="000001"/>
              <w:right w:val="single" w:sz="2" w:space="0" w:color="000001"/>
            </w:tcBorders>
          </w:tcPr>
          <w:p w14:paraId="6C7352C0" w14:textId="3BF4766C"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CE38F15" w14:textId="1A8F913F"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E93B609" w14:textId="47A79BE4"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4A9C71D8" w14:textId="1AC679B3"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762981A" w14:textId="2A32FD1F" w:rsidR="00E72584" w:rsidRPr="00B960C8" w:rsidRDefault="00E72584" w:rsidP="00E72584">
            <w:pPr>
              <w:pStyle w:val="TableContents"/>
              <w:spacing w:after="46" w:line="240" w:lineRule="auto"/>
              <w:rPr>
                <w:sz w:val="20"/>
                <w:szCs w:val="20"/>
                <w:lang w:val="en-US"/>
              </w:rPr>
            </w:pPr>
            <w:r w:rsidRPr="00B960C8">
              <w:rPr>
                <w:sz w:val="20"/>
                <w:szCs w:val="20"/>
                <w:lang w:val="en-US"/>
              </w:rPr>
              <w:t>30 (66.6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C71FB7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9 (7.2)</w:t>
            </w:r>
          </w:p>
        </w:tc>
      </w:tr>
      <w:tr w:rsidR="002E7F13" w:rsidRPr="00BC63D4" w14:paraId="321C3F7C"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7276649" w14:textId="5D6991DC" w:rsidR="002E7F13" w:rsidRPr="00B960C8" w:rsidRDefault="002E7F13" w:rsidP="00E72584">
            <w:pPr>
              <w:spacing w:after="46" w:line="240" w:lineRule="auto"/>
              <w:rPr>
                <w:sz w:val="20"/>
                <w:szCs w:val="20"/>
              </w:rPr>
            </w:pPr>
            <w:r>
              <w:rPr>
                <w:sz w:val="20"/>
                <w:szCs w:val="20"/>
              </w:rPr>
              <w:fldChar w:fldCharType="begin" w:fldLock="1"/>
            </w:r>
            <w:r w:rsidR="004B3EDF">
              <w:rPr>
                <w:sz w:val="20"/>
                <w:szCs w:val="20"/>
              </w:rPr>
              <w:instrText>ADDIN CSL_CITATION {"citationItems":[{"id":"ITEM-1","itemData":{"DOI":"10.1016/j.schres.2010.03.039","ISSN":"09209964","PMID":"20452187","abstract":"Deficit schizophrenia (D-SZ) has been proposed as a putative disease subtype defined by prominent, primary negative symptoms that endure as trait-like features during periods of clinical stability. In this study, we acquired magnetic resonance images of the whole brain using a 1.5. T scanner in 19 outpatients with D-SZ, 31 with non-deficit schizophrenia (ND-SZ), and 90 healthy adults. Voxel-based morphometry was used to investigate differences in regional gray-matter volume (GMV) between outpatients with D-SZ and ND-SZ, and between the combined patient subgroups and healthy adults. Compared to healthy adults outpatients with schizophrenia showed GMV reductions, especially in left frontal and temporal cortices and in the left insula. The D-SZ subgroup showed reduced GMV in the insula bilaterally and in the left superior frontal, middle temporal and occipital gyri. Regions in which GMV reductions best distinguished D-SZ from ND-SZ patients included the superior frontal gyrus (Brodmann area 8) and superior temporal gyrus (Brodmann areas 22, 38) bilaterally, the left supplementary motor area (Brodmann area 6), left anterior cingulate, left cuneus and right putamen. These results suggest that patients with deficit schizophrenia have brain abnormalities that differ from those of patients with non-deficit schizophrenia. Further, the neuroanatomic differences between these two putative subtypes of schizophrenia involve brain regions that appear to be associated with the negative symptoms that define the deficit syndrome of schizophrenia. © 2010 Elsevier B.V.","author":[{"dropping-particle":"","family":"Cascella","given":"Nicola G.","non-dropping-particle":"","parse-names":false,"suffix":""},{"dropping-particle":"","family":"Fieldstone","given":"Shaina C.","non-dropping-particle":"","parse-names":false,"suffix":""},{"dropping-particle":"","family":"Rao","given":"Vani A.","non-dropping-particle":"","parse-names":false,"suffix":""},{"dropping-particle":"","family":"Pearlson","given":"Godfrey D.","non-dropping-particle":"","parse-names":false,"suffix":""},{"dropping-particle":"","family":"Sawa","given":"Akira","non-dropping-particle":"","parse-names":false,"suffix":""},{"dropping-particle":"","family":"Schretlen","given":"David J.","non-dropping-particle":"","parse-names":false,"suffix":""}],"container-title":"Schizophrenia Research","id":"ITEM-1","issue":"1-3","issued":{"date-parts":[["2010","7"]]},"page":"63-70","title":"Gray-matter abnormalities in deficit schizophrenia","type":"article-journal","volume":"120"},"uris":["http://www.mendeley.com/documents/?uuid=a9a23be2-c59c-41f7-8c40-d3335272c5c0"]}],"mendeley":{"formattedCitation":"(Cascella et al., 2010)","manualFormatting":"Cascella et al., 2010","plainTextFormattedCitation":"(Cascella et al., 2010)","previouslyFormattedCitation":"(Cascella et al., 2010)"},"properties":{"noteIndex":0},"schema":"https://github.com/citation-style-language/schema/raw/master/csl-citation.json"}</w:instrText>
            </w:r>
            <w:r>
              <w:rPr>
                <w:sz w:val="20"/>
                <w:szCs w:val="20"/>
              </w:rPr>
              <w:fldChar w:fldCharType="separate"/>
            </w:r>
            <w:r w:rsidRPr="002E7F13">
              <w:rPr>
                <w:noProof/>
                <w:sz w:val="20"/>
                <w:szCs w:val="20"/>
              </w:rPr>
              <w:t>Cascella et al., 2010</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7D8BD9EE" w14:textId="4B301ED4" w:rsidR="002E7F13" w:rsidRPr="00B960C8" w:rsidRDefault="002E7F13" w:rsidP="00E72584">
            <w:pPr>
              <w:pStyle w:val="TableContents"/>
              <w:spacing w:after="46" w:line="240" w:lineRule="auto"/>
              <w:rPr>
                <w:sz w:val="20"/>
                <w:szCs w:val="20"/>
                <w:lang w:val="en-US"/>
              </w:rPr>
            </w:pPr>
            <w:r>
              <w:rPr>
                <w:sz w:val="20"/>
                <w:szCs w:val="20"/>
                <w:lang w:val="en-US"/>
              </w:rPr>
              <w:t>50 (74)</w:t>
            </w:r>
          </w:p>
        </w:tc>
        <w:tc>
          <w:tcPr>
            <w:tcW w:w="1260" w:type="dxa"/>
            <w:tcBorders>
              <w:top w:val="single" w:sz="2" w:space="0" w:color="000001"/>
              <w:left w:val="single" w:sz="2" w:space="0" w:color="000001"/>
              <w:bottom w:val="single" w:sz="2" w:space="0" w:color="000001"/>
            </w:tcBorders>
            <w:shd w:val="clear" w:color="auto" w:fill="auto"/>
          </w:tcPr>
          <w:p w14:paraId="79347060" w14:textId="58EED5DD" w:rsidR="002E7F13" w:rsidRPr="00B960C8" w:rsidRDefault="002E7F13" w:rsidP="00E72584">
            <w:pPr>
              <w:pStyle w:val="TableContents"/>
              <w:spacing w:after="46" w:line="240" w:lineRule="auto"/>
              <w:rPr>
                <w:sz w:val="20"/>
                <w:szCs w:val="20"/>
                <w:lang w:val="en-US"/>
              </w:rPr>
            </w:pPr>
            <w:r>
              <w:rPr>
                <w:sz w:val="20"/>
                <w:szCs w:val="20"/>
                <w:lang w:val="en-US"/>
              </w:rPr>
              <w:t>40.87 (11.74)</w:t>
            </w:r>
          </w:p>
        </w:tc>
        <w:tc>
          <w:tcPr>
            <w:tcW w:w="1254" w:type="dxa"/>
            <w:tcBorders>
              <w:top w:val="single" w:sz="2" w:space="0" w:color="000001"/>
              <w:left w:val="single" w:sz="2" w:space="0" w:color="000001"/>
              <w:bottom w:val="single" w:sz="2" w:space="0" w:color="000001"/>
              <w:right w:val="single" w:sz="2" w:space="0" w:color="000001"/>
            </w:tcBorders>
          </w:tcPr>
          <w:p w14:paraId="6BC808E2" w14:textId="61633AE3" w:rsidR="002E7F13" w:rsidRPr="00B960C8" w:rsidRDefault="002E7F13"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7409C999" w14:textId="4145B4D1" w:rsidR="002E7F13" w:rsidRDefault="002E7F13" w:rsidP="00E72584">
            <w:pPr>
              <w:pStyle w:val="TableContents"/>
              <w:spacing w:after="46" w:line="240" w:lineRule="auto"/>
              <w:rPr>
                <w:sz w:val="20"/>
                <w:szCs w:val="20"/>
                <w:lang w:val="en-US"/>
              </w:rPr>
            </w:pPr>
            <w:r>
              <w:rPr>
                <w:sz w:val="20"/>
                <w:szCs w:val="20"/>
                <w:lang w:val="en-US"/>
              </w:rPr>
              <w:t>16.7 (11.3)</w:t>
            </w:r>
          </w:p>
        </w:tc>
        <w:tc>
          <w:tcPr>
            <w:tcW w:w="1330" w:type="dxa"/>
            <w:tcBorders>
              <w:top w:val="single" w:sz="2" w:space="0" w:color="000001"/>
              <w:left w:val="single" w:sz="2" w:space="0" w:color="000001"/>
              <w:bottom w:val="single" w:sz="2" w:space="0" w:color="000001"/>
              <w:right w:val="single" w:sz="2" w:space="0" w:color="000001"/>
            </w:tcBorders>
          </w:tcPr>
          <w:p w14:paraId="3687EA65" w14:textId="0705C89B" w:rsidR="002E7F13" w:rsidRPr="00B960C8" w:rsidRDefault="002E7F13"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737E941" w14:textId="4F7230D8" w:rsidR="002E7F13" w:rsidRDefault="002E7F13"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6FC1DCE" w14:textId="2D38C408" w:rsidR="002E7F13" w:rsidRDefault="002E7F13"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211054B5" w14:textId="27695E11" w:rsidR="002E7F13" w:rsidRDefault="002E7F13"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A8E7AAD" w14:textId="7E137A7E" w:rsidR="002E7F13" w:rsidRPr="00B960C8" w:rsidRDefault="002E7F13" w:rsidP="00E72584">
            <w:pPr>
              <w:pStyle w:val="TableContents"/>
              <w:spacing w:after="46" w:line="240" w:lineRule="auto"/>
              <w:rPr>
                <w:sz w:val="20"/>
                <w:szCs w:val="20"/>
                <w:lang w:val="en-US"/>
              </w:rPr>
            </w:pPr>
            <w:r>
              <w:rPr>
                <w:sz w:val="20"/>
                <w:szCs w:val="20"/>
                <w:lang w:val="en-US"/>
              </w:rPr>
              <w:t>90 (47.4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704E6F0" w14:textId="3DC2CA11" w:rsidR="002E7F13" w:rsidRPr="00B960C8" w:rsidRDefault="002E7F13" w:rsidP="00E72584">
            <w:pPr>
              <w:pStyle w:val="TableContents"/>
              <w:spacing w:after="46" w:line="240" w:lineRule="auto"/>
              <w:rPr>
                <w:sz w:val="20"/>
                <w:szCs w:val="20"/>
                <w:lang w:val="en-US"/>
              </w:rPr>
            </w:pPr>
            <w:r>
              <w:rPr>
                <w:sz w:val="20"/>
                <w:szCs w:val="20"/>
                <w:lang w:val="en-US"/>
              </w:rPr>
              <w:t>46.3 (12.7)</w:t>
            </w:r>
          </w:p>
        </w:tc>
      </w:tr>
      <w:tr w:rsidR="00E72584" w:rsidRPr="00BC63D4" w14:paraId="5C8F25F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ABEC412" w14:textId="0E22B435"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schres.2006.09.009","ISSN":"09209964","abstract":"We report the first voxel-based morphometric (VBM) study to examine cerebral grey and white matter and cerebrospinal fluid (CSF) using computational morphometry in never-medicated, first-episode psychosis (FEP). Region-of-interest (ROI) analysis was also performed blind to group membership. 26 never-medicated individuals with FEP (23 with DSM-IV schizophrenia) and 38 healthy controls had MRI brain scans. Groups were balanced for age, sex, handedness, ethnicity, paternal socio-economic status, and height. Healthy controls were recruited from the local community by advertisement. Grey matter, white matter, and CSF: global brain volume ratios were significantly smaller in patients. Patients had significantly less grey matter volume in L and R caudate nuclei, cingulate gyri, parahippocampal gyri, superior temporal gyri, cerebellum and R thalamus, prefrontal cortex. They also had significantly less white matter volume in the R anterior limb of the internal capsule fronto-occipital fasciculus and L and R fornices, and significantly greater CSF volume especially in the R lateral ventricle. Excluding the 3 subjects with brief psychotic disorder did not alter our results. Our data suggest that fronto-temporal and subcortical-limbic circuits are morphologically abnormal in never-medicated, schizophrenia. ROI analysis comparing the schizophrenia group (n = 23) with the healthy controls (n = 38) confirmed caudate volumes were significantly smaller bilaterally by 11%, and lateral ventricular volume was significantly larger on the right by 26% in the patients. Caudate nuclei and lateral ventricular volume measurements were uncorrelated (Pearson correlation coefficient 0.30, p = 0.10), ruling out the possibility of segmentation artefact. Ratio of lateral ventricle to caudate volume was bilaterally significantly increased (p &lt; 0.005, 2-tailed), which could represent an early biomarker in first-episode, never-medicated schizophrenia. © 2006 Elsevier B.V. All rights reserved.","author":[{"dropping-particle":"","family":"Chua","given":"Siew E.","non-dropping-particle":"","parse-names":false,"suffix":""},{"dropping-particle":"","family":"Cheung","given":"Charlton","non-dropping-particle":"","parse-names":false,"suffix":""},{"dropping-particle":"","family":"Cheung","given":"Vinci","non-dropping-particle":"","parse-names":false,"suffix":""},{"dropping-particle":"","family":"Tsang","given":"Jack T.K.","non-dropping-particle":"","parse-names":false,"suffix":""},{"dropping-particle":"","family":"Chen","given":"Eric Y.H.","non-dropping-particle":"","parse-names":false,"suffix":""},{"dropping-particle":"","family":"Wong","given":"Jason C.H.","non-dropping-particle":"","parse-names":false,"suffix":""},{"dropping-particle":"","family":"Cheung","given":"Jason P.Y.","non-dropping-particle":"","parse-names":false,"suffix":""},{"dropping-particle":"","family":"Yip","given":"Lawrance","non-dropping-particle":"","parse-names":false,"suffix":""},{"dropping-particle":"","family":"Tai","given":"Kin shing","non-dropping-particle":"","parse-names":false,"suffix":""},{"dropping-particle":"","family":"Suckling","given":"John","non-dropping-particle":"","parse-names":false,"suffix":""},{"dropping-particle":"","family":"McAlonan","given":"Gráinne M.","non-dropping-particle":"","parse-names":false,"suffix":""}],"container-title":"Schizophrenia Research","id":"ITEM-1","issue":"1-3","issued":{"date-parts":[["2007","1","1"]]},"page":"12-21","publisher":"Elsevier","title":"Cerebral grey, white matter and csf in never-medicated, first-episode schizophrenia","type":"article-journal","volume":"89"},"uris":["http://www.mendeley.com/documents/?uuid=fc5e2185-9f1d-38ae-9053-53735260e41e"]}],"mendeley":{"formattedCitation":"(Chua et al., 2007)","manualFormatting":"Chua et al., 2007","plainTextFormattedCitation":"(Chua et al., 2007)","previouslyFormattedCitation":"(Chua et al., 2007)"},"properties":{"noteIndex":0},"schema":"https://github.com/citation-style-language/schema/raw/master/csl-citation.json"}</w:instrText>
            </w:r>
            <w:r w:rsidRPr="00B960C8">
              <w:rPr>
                <w:sz w:val="20"/>
                <w:szCs w:val="20"/>
              </w:rPr>
              <w:fldChar w:fldCharType="separate"/>
            </w:r>
            <w:r w:rsidRPr="00B960C8">
              <w:rPr>
                <w:noProof/>
                <w:sz w:val="20"/>
                <w:szCs w:val="20"/>
              </w:rPr>
              <w:t>Chua et al., 2007</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374A361" w14:textId="10C5900E" w:rsidR="00E72584" w:rsidRPr="00B960C8" w:rsidRDefault="00E72584" w:rsidP="00E72584">
            <w:pPr>
              <w:pStyle w:val="TableContents"/>
              <w:spacing w:after="46" w:line="240" w:lineRule="auto"/>
              <w:rPr>
                <w:sz w:val="20"/>
                <w:szCs w:val="20"/>
              </w:rPr>
            </w:pPr>
            <w:r w:rsidRPr="00B960C8">
              <w:rPr>
                <w:sz w:val="20"/>
                <w:szCs w:val="20"/>
                <w:lang w:val="en-US"/>
              </w:rPr>
              <w:t>26 (46.15)</w:t>
            </w:r>
          </w:p>
        </w:tc>
        <w:tc>
          <w:tcPr>
            <w:tcW w:w="1260" w:type="dxa"/>
            <w:tcBorders>
              <w:top w:val="single" w:sz="2" w:space="0" w:color="000001"/>
              <w:left w:val="single" w:sz="2" w:space="0" w:color="000001"/>
              <w:bottom w:val="single" w:sz="2" w:space="0" w:color="000001"/>
            </w:tcBorders>
            <w:shd w:val="clear" w:color="auto" w:fill="auto"/>
          </w:tcPr>
          <w:p w14:paraId="3CACACF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 (10)</w:t>
            </w:r>
          </w:p>
        </w:tc>
        <w:tc>
          <w:tcPr>
            <w:tcW w:w="1254" w:type="dxa"/>
            <w:tcBorders>
              <w:top w:val="single" w:sz="2" w:space="0" w:color="000001"/>
              <w:left w:val="single" w:sz="2" w:space="0" w:color="000001"/>
              <w:bottom w:val="single" w:sz="2" w:space="0" w:color="000001"/>
              <w:right w:val="single" w:sz="2" w:space="0" w:color="000001"/>
            </w:tcBorders>
          </w:tcPr>
          <w:p w14:paraId="47742259" w14:textId="787A80F7"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4D568706" w14:textId="1AD6DE6C" w:rsidR="00E72584" w:rsidRPr="00B960C8" w:rsidRDefault="00E72584" w:rsidP="00E72584">
            <w:pPr>
              <w:pStyle w:val="TableContents"/>
              <w:spacing w:after="46" w:line="240" w:lineRule="auto"/>
              <w:rPr>
                <w:sz w:val="20"/>
                <w:szCs w:val="20"/>
                <w:lang w:val="en-US"/>
              </w:rPr>
            </w:pPr>
            <w:r>
              <w:rPr>
                <w:sz w:val="20"/>
                <w:szCs w:val="20"/>
                <w:lang w:val="en-US"/>
              </w:rPr>
              <w:t>0.33 (NA)</w:t>
            </w:r>
          </w:p>
        </w:tc>
        <w:tc>
          <w:tcPr>
            <w:tcW w:w="1330" w:type="dxa"/>
            <w:tcBorders>
              <w:top w:val="single" w:sz="2" w:space="0" w:color="000001"/>
              <w:left w:val="single" w:sz="2" w:space="0" w:color="000001"/>
              <w:bottom w:val="single" w:sz="2" w:space="0" w:color="000001"/>
              <w:right w:val="single" w:sz="2" w:space="0" w:color="000001"/>
            </w:tcBorders>
          </w:tcPr>
          <w:p w14:paraId="1FD4BB1A" w14:textId="2C6FCE5A" w:rsidR="00E72584" w:rsidRPr="00B960C8" w:rsidRDefault="00E72584" w:rsidP="00E72584">
            <w:pPr>
              <w:pStyle w:val="TableContents"/>
              <w:spacing w:after="46" w:line="240" w:lineRule="auto"/>
              <w:rPr>
                <w:sz w:val="20"/>
                <w:szCs w:val="20"/>
                <w:lang w:val="en-US"/>
              </w:rPr>
            </w:pPr>
            <w:r w:rsidRPr="00B960C8">
              <w:rPr>
                <w:sz w:val="20"/>
                <w:szCs w:val="20"/>
                <w:lang w:val="en-US"/>
              </w:rPr>
              <w:t>72 (17)</w:t>
            </w:r>
          </w:p>
        </w:tc>
        <w:tc>
          <w:tcPr>
            <w:tcW w:w="1176" w:type="dxa"/>
            <w:tcBorders>
              <w:top w:val="single" w:sz="2" w:space="0" w:color="000001"/>
              <w:left w:val="single" w:sz="2" w:space="0" w:color="000001"/>
              <w:bottom w:val="single" w:sz="2" w:space="0" w:color="000001"/>
              <w:right w:val="single" w:sz="2" w:space="0" w:color="000001"/>
            </w:tcBorders>
          </w:tcPr>
          <w:p w14:paraId="4CFE9A2F" w14:textId="2E51FFB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376F89A" w14:textId="1B89430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2ECC6D3" w14:textId="0F109626"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B86D117" w14:textId="128205D8" w:rsidR="00E72584" w:rsidRPr="00B960C8" w:rsidRDefault="00E72584" w:rsidP="00E72584">
            <w:pPr>
              <w:pStyle w:val="TableContents"/>
              <w:spacing w:after="46" w:line="240" w:lineRule="auto"/>
              <w:rPr>
                <w:sz w:val="20"/>
                <w:szCs w:val="20"/>
                <w:lang w:val="en-US"/>
              </w:rPr>
            </w:pPr>
            <w:r w:rsidRPr="00B960C8">
              <w:rPr>
                <w:sz w:val="20"/>
                <w:szCs w:val="20"/>
                <w:lang w:val="en-US"/>
              </w:rPr>
              <w:t>38 (47.3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E10260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 (8.1)</w:t>
            </w:r>
          </w:p>
        </w:tc>
      </w:tr>
      <w:tr w:rsidR="00E72584" w:rsidRPr="00BC63D4" w14:paraId="0ED9786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AAF7B1E" w14:textId="64BD3555"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schres.2008.04.022","ISSN":"09209964","abstract":"Background: As a reflection of poor insight, people with schizophrenia often disagree with carers and clinicians about whether (a) their experiences are abnormal, (b) they are mentally ill, and (c) they need treatment. Methods: This study used voxel-based morphometry to identify the associations between total and regional grey matter volumes and self-reported and observer-rated insight in 52 patients with schizophrenia or schizoaffective disorder. Thirty healthy participants were also studied. Results: There were positive associations in patients between (i) the ability to recognise experiences as abnormal and the total and right superior temporal gyrus grey matter volumes, (ii), awareness of problems ('something wrong') and the left precuneus grey matter volume and (iii) awareness of symptoms and attributing them to illness and grey matter volumes in the left superior-middle temporal gyrus and the right inferior temporal and lateral parietal gyri. The 'recognition of the need for medication' dimension did not correlate with total or any regional grey matter volumes. Relative to controls, patients had less total and regional grey matter volumes in the thalamus and middle occipital and superior temporal gyri. Conclusions: Lower grey matter volumes in the temporal and parietal regions that have been implicated in self-monitoring, working memory and access to internal mental states are associated with poor insight on certain dimensions in psychosis. © 2008 Elsevier B.V. All rights reserved.","author":[{"dropping-particle":"","family":"Cooke","given":"Michael A.","non-dropping-particle":"","parse-names":false,"suffix":""},{"dropping-particle":"","family":"Fannon","given":"Dominic","non-dropping-particle":"","parse-names":false,"suffix":""},{"dropping-particle":"","family":"Kuipers","given":"Elizabeth","non-dropping-particle":"","parse-names":false,"suffix":""},{"dropping-particle":"","family":"Peters","given":"Emmanuelle","non-dropping-particle":"","parse-names":false,"suffix":""},{"dropping-particle":"","family":"Williams","given":"Steven C.","non-dropping-particle":"","parse-names":false,"suffix":""},{"dropping-particle":"","family":"Kumari","given":"Veena","non-dropping-particle":"","parse-names":false,"suffix":""}],"container-title":"Schizophrenia Research","id":"ITEM-1","issue":"1-3","issued":{"date-parts":[["2008","8"]]},"page":"40-51","publisher":"Elsevier","title":"Neurological basis of poor insight in psychosis: A voxel-based MRI study","type":"article-journal","volume":"103"},"uris":["http://www.mendeley.com/documents/?uuid=c10dfa2f-6d12-357a-82ee-50656a5e2714"]}],"mendeley":{"formattedCitation":"(Cooke et al., 2008)","manualFormatting":"Cooke et al., 2008","plainTextFormattedCitation":"(Cooke et al., 2008)","previouslyFormattedCitation":"(Cooke et al., 2008)"},"properties":{"noteIndex":0},"schema":"https://github.com/citation-style-language/schema/raw/master/csl-citation.json"}</w:instrText>
            </w:r>
            <w:r w:rsidRPr="00B960C8">
              <w:rPr>
                <w:sz w:val="20"/>
                <w:szCs w:val="20"/>
              </w:rPr>
              <w:fldChar w:fldCharType="separate"/>
            </w:r>
            <w:r w:rsidRPr="00B960C8">
              <w:rPr>
                <w:noProof/>
                <w:sz w:val="20"/>
                <w:szCs w:val="20"/>
              </w:rPr>
              <w:t>Cooke et al., 2008</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391335AB" w14:textId="171EDEA9" w:rsidR="00E72584" w:rsidRPr="00B960C8" w:rsidRDefault="00E72584" w:rsidP="00E72584">
            <w:pPr>
              <w:pStyle w:val="TableContents"/>
              <w:spacing w:after="46" w:line="240" w:lineRule="auto"/>
              <w:rPr>
                <w:sz w:val="20"/>
                <w:szCs w:val="20"/>
              </w:rPr>
            </w:pPr>
            <w:r w:rsidRPr="00B960C8">
              <w:rPr>
                <w:sz w:val="20"/>
                <w:szCs w:val="20"/>
                <w:lang w:val="en-US"/>
              </w:rPr>
              <w:t>52 (76.92)</w:t>
            </w:r>
          </w:p>
        </w:tc>
        <w:tc>
          <w:tcPr>
            <w:tcW w:w="1260" w:type="dxa"/>
            <w:tcBorders>
              <w:top w:val="single" w:sz="2" w:space="0" w:color="000001"/>
              <w:left w:val="single" w:sz="2" w:space="0" w:color="000001"/>
              <w:bottom w:val="single" w:sz="2" w:space="0" w:color="000001"/>
            </w:tcBorders>
            <w:shd w:val="clear" w:color="auto" w:fill="auto"/>
          </w:tcPr>
          <w:p w14:paraId="30FEC00E"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8.35 (9.89)</w:t>
            </w:r>
          </w:p>
        </w:tc>
        <w:tc>
          <w:tcPr>
            <w:tcW w:w="1254" w:type="dxa"/>
            <w:tcBorders>
              <w:top w:val="single" w:sz="2" w:space="0" w:color="000001"/>
              <w:left w:val="single" w:sz="2" w:space="0" w:color="000001"/>
              <w:bottom w:val="single" w:sz="2" w:space="0" w:color="000001"/>
              <w:right w:val="single" w:sz="2" w:space="0" w:color="000001"/>
            </w:tcBorders>
          </w:tcPr>
          <w:p w14:paraId="381AB83F" w14:textId="0EB2758D"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41B1696" w14:textId="401FA0D6" w:rsidR="00E72584" w:rsidRPr="00B960C8" w:rsidRDefault="00E72584" w:rsidP="00E72584">
            <w:pPr>
              <w:pStyle w:val="TableContents"/>
              <w:spacing w:after="46" w:line="240" w:lineRule="auto"/>
              <w:rPr>
                <w:sz w:val="20"/>
                <w:szCs w:val="20"/>
                <w:lang w:val="en-US"/>
              </w:rPr>
            </w:pPr>
            <w:r>
              <w:rPr>
                <w:sz w:val="20"/>
                <w:szCs w:val="20"/>
                <w:lang w:val="en-US"/>
              </w:rPr>
              <w:t>13.9 (9.6)</w:t>
            </w:r>
          </w:p>
        </w:tc>
        <w:tc>
          <w:tcPr>
            <w:tcW w:w="1330" w:type="dxa"/>
            <w:tcBorders>
              <w:top w:val="single" w:sz="2" w:space="0" w:color="000001"/>
              <w:left w:val="single" w:sz="2" w:space="0" w:color="000001"/>
              <w:bottom w:val="single" w:sz="2" w:space="0" w:color="000001"/>
              <w:right w:val="single" w:sz="2" w:space="0" w:color="000001"/>
            </w:tcBorders>
          </w:tcPr>
          <w:p w14:paraId="776D1F72" w14:textId="584C1741" w:rsidR="00E72584" w:rsidRPr="00B960C8" w:rsidRDefault="00E72584" w:rsidP="00E72584">
            <w:pPr>
              <w:pStyle w:val="TableContents"/>
              <w:spacing w:after="46" w:line="240" w:lineRule="auto"/>
              <w:rPr>
                <w:sz w:val="20"/>
                <w:szCs w:val="20"/>
                <w:lang w:val="en-US"/>
              </w:rPr>
            </w:pPr>
            <w:r w:rsidRPr="00B960C8">
              <w:rPr>
                <w:sz w:val="20"/>
                <w:szCs w:val="20"/>
                <w:lang w:val="en-US"/>
              </w:rPr>
              <w:t>66.2 (13.7)</w:t>
            </w:r>
          </w:p>
        </w:tc>
        <w:tc>
          <w:tcPr>
            <w:tcW w:w="1176" w:type="dxa"/>
            <w:tcBorders>
              <w:top w:val="single" w:sz="2" w:space="0" w:color="000001"/>
              <w:left w:val="single" w:sz="2" w:space="0" w:color="000001"/>
              <w:bottom w:val="single" w:sz="2" w:space="0" w:color="000001"/>
              <w:right w:val="single" w:sz="2" w:space="0" w:color="000001"/>
            </w:tcBorders>
          </w:tcPr>
          <w:p w14:paraId="36CF2CA9" w14:textId="4B322114" w:rsidR="00E72584" w:rsidRPr="00B960C8" w:rsidRDefault="00E72584" w:rsidP="00E72584">
            <w:pPr>
              <w:pStyle w:val="TableContents"/>
              <w:spacing w:after="46" w:line="240" w:lineRule="auto"/>
              <w:rPr>
                <w:sz w:val="20"/>
                <w:szCs w:val="20"/>
                <w:lang w:val="en-US"/>
              </w:rPr>
            </w:pPr>
            <w:r>
              <w:rPr>
                <w:sz w:val="20"/>
                <w:szCs w:val="20"/>
                <w:lang w:val="en-US"/>
              </w:rPr>
              <w:t>16.5 (4.9)</w:t>
            </w:r>
          </w:p>
        </w:tc>
        <w:tc>
          <w:tcPr>
            <w:tcW w:w="1190" w:type="dxa"/>
            <w:tcBorders>
              <w:top w:val="single" w:sz="2" w:space="0" w:color="000001"/>
              <w:left w:val="single" w:sz="2" w:space="0" w:color="000001"/>
              <w:bottom w:val="single" w:sz="2" w:space="0" w:color="000001"/>
              <w:right w:val="single" w:sz="2" w:space="0" w:color="000001"/>
            </w:tcBorders>
          </w:tcPr>
          <w:p w14:paraId="4464E4FB" w14:textId="65C5F2B1" w:rsidR="00E72584" w:rsidRPr="00B960C8" w:rsidRDefault="00E72584" w:rsidP="00E72584">
            <w:pPr>
              <w:pStyle w:val="TableContents"/>
              <w:spacing w:after="46" w:line="240" w:lineRule="auto"/>
              <w:rPr>
                <w:sz w:val="20"/>
                <w:szCs w:val="20"/>
                <w:lang w:val="en-US"/>
              </w:rPr>
            </w:pPr>
            <w:r>
              <w:rPr>
                <w:sz w:val="20"/>
                <w:szCs w:val="20"/>
                <w:lang w:val="en-US"/>
              </w:rPr>
              <w:t>18 (4.9)</w:t>
            </w:r>
          </w:p>
        </w:tc>
        <w:tc>
          <w:tcPr>
            <w:tcW w:w="1208" w:type="dxa"/>
            <w:tcBorders>
              <w:top w:val="single" w:sz="2" w:space="0" w:color="000001"/>
              <w:left w:val="single" w:sz="2" w:space="0" w:color="000001"/>
              <w:bottom w:val="single" w:sz="2" w:space="0" w:color="000001"/>
              <w:right w:val="single" w:sz="2" w:space="0" w:color="000001"/>
            </w:tcBorders>
          </w:tcPr>
          <w:p w14:paraId="735E78CB" w14:textId="0F198971" w:rsidR="00E72584" w:rsidRPr="00B960C8" w:rsidRDefault="00E72584" w:rsidP="00E72584">
            <w:pPr>
              <w:pStyle w:val="TableContents"/>
              <w:spacing w:after="46" w:line="240" w:lineRule="auto"/>
              <w:rPr>
                <w:sz w:val="20"/>
                <w:szCs w:val="20"/>
                <w:lang w:val="en-US"/>
              </w:rPr>
            </w:pPr>
            <w:r>
              <w:rPr>
                <w:sz w:val="20"/>
                <w:szCs w:val="20"/>
                <w:lang w:val="en-US"/>
              </w:rPr>
              <w:t>31.8 (6.3)</w:t>
            </w:r>
          </w:p>
        </w:tc>
        <w:tc>
          <w:tcPr>
            <w:tcW w:w="1140" w:type="dxa"/>
            <w:tcBorders>
              <w:top w:val="single" w:sz="2" w:space="0" w:color="000001"/>
              <w:left w:val="single" w:sz="2" w:space="0" w:color="000001"/>
              <w:bottom w:val="single" w:sz="2" w:space="0" w:color="000001"/>
            </w:tcBorders>
            <w:shd w:val="clear" w:color="auto" w:fill="auto"/>
          </w:tcPr>
          <w:p w14:paraId="4E3E6031" w14:textId="6F2A5510" w:rsidR="00E72584" w:rsidRPr="00B960C8" w:rsidRDefault="00E72584" w:rsidP="00E72584">
            <w:pPr>
              <w:pStyle w:val="TableContents"/>
              <w:spacing w:after="46" w:line="240" w:lineRule="auto"/>
              <w:rPr>
                <w:sz w:val="20"/>
                <w:szCs w:val="20"/>
                <w:lang w:val="en-US"/>
              </w:rPr>
            </w:pPr>
            <w:r w:rsidRPr="00B960C8">
              <w:rPr>
                <w:sz w:val="20"/>
                <w:szCs w:val="20"/>
                <w:lang w:val="en-US"/>
              </w:rPr>
              <w:t>30 (8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9FD20A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13 (12.38)</w:t>
            </w:r>
          </w:p>
        </w:tc>
      </w:tr>
      <w:tr w:rsidR="00A95FB1" w:rsidRPr="00BC63D4" w14:paraId="011BF969"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3100A46" w14:textId="7CE648C7" w:rsidR="00A95FB1" w:rsidRPr="00B960C8" w:rsidRDefault="00A95FB1" w:rsidP="00E72584">
            <w:pPr>
              <w:spacing w:after="46" w:line="240" w:lineRule="auto"/>
              <w:rPr>
                <w:sz w:val="20"/>
                <w:szCs w:val="20"/>
              </w:rPr>
            </w:pPr>
            <w:r>
              <w:rPr>
                <w:sz w:val="20"/>
                <w:szCs w:val="20"/>
              </w:rPr>
              <w:fldChar w:fldCharType="begin" w:fldLock="1"/>
            </w:r>
            <w:r w:rsidR="00C63029">
              <w:rPr>
                <w:sz w:val="20"/>
                <w:szCs w:val="20"/>
              </w:rPr>
              <w:instrText>ADDIN CSL_CITATION {"citationItems":[{"id":"ITEM-1","itemData":{"DOI":"10.1016/j.neulet.2010.11.073","ISSN":"03043940","abstract":"The purpose of this study was to assess volumetric abnormalities of gray matter throughout the entire brain in patients with paranoid schizophrenia or with bipolar mania compared with control groups. We obtained weighted 3D T1 magnetic resonance images from 23 patients with paranoid schizophrenia, 24 patients with psychotic bipolar mania, and 36 healthy controls. Gray matter volume differences were assessed using optimized volumetric voxel-based morphometry (VBM). Both paranoid schizophrenia and bipolar mania group showed reduction of gray matter volume in the superior temporal gyrus (STG) (Brodmann Area, BA 22 areas), and the inferior parietal lobule, and enlargement of putamen, although different sides of the inferior parietal lobule and putamen were affected in the groups. Our findings showed the presence of overlapping clusters of gray matter deficits in paranoid-type schizophrenia and psychotic bipolar mania. The overlap in gray matter pathology between the two disorders may be attributed to risk factors common to both disorders. © 2010 Elsevier Ireland Ltd.","author":[{"dropping-particle":"","family":"Cui","given":"L","non-dropping-particle":"","parse-names":false,"suffix":""},{"dropping-particle":"","family":"Li","given":"M","non-dropping-particle":"","parse-names":false,"suffix":""},{"dropping-particle":"","family":"Deng","given":"W","non-dropping-particle":"","parse-names":false,"suffix":""},{"dropping-particle":"","family":"Guo","given":"W","non-dropping-particle":"","parse-names":false,"suffix":""},{"dropping-particle":"","family":"Ma","given":"X","non-dropping-particle":"","parse-names":false,"suffix":""},{"dropping-particle":"","family":"Huang","given":"C","non-dropping-particle":"","parse-names":false,"suffix":""},{"dropping-particle":"","family":"Jiang","given":"L","non-dropping-particle":"","parse-names":false,"suffix":""},{"dropping-particle":"","family":"Wang","given":"Y","non-dropping-particle":"","parse-names":false,"suffix":""},{"dropping-particle":"","family":"Collier","given":"D A","non-dropping-particle":"","parse-names":false,"suffix":""},{"dropping-particle":"","family":"Gong","given":"Q","non-dropping-particle":"","parse-names":false,"suffix":""},{"dropping-particle":"","family":"Li","given":"T","non-dropping-particle":"","parse-names":false,"suffix":""}],"container-title":"Neuroscience Letters","id":"ITEM-1","issue":"2","issued":{"date-parts":[["2011"]]},"note":"cited By 32","page":"94-98","title":"Overlapping clusters of gray matter deficits in paranoid schizophrenia and psychotic bipolar mania with family history","type":"article-journal","volume":"489"},"uris":["http://www.mendeley.com/documents/?uuid=442cdcfd-6c52-4fd7-a96f-3552b8e95291"]}],"mendeley":{"formattedCitation":"(Cui et al., 2011)","manualFormatting":"Cui et al., 2011","plainTextFormattedCitation":"(Cui et al., 2011)","previouslyFormattedCitation":"(Cui et al., 2011)"},"properties":{"noteIndex":0},"schema":"https://github.com/citation-style-language/schema/raw/master/csl-citation.json"}</w:instrText>
            </w:r>
            <w:r>
              <w:rPr>
                <w:sz w:val="20"/>
                <w:szCs w:val="20"/>
              </w:rPr>
              <w:fldChar w:fldCharType="separate"/>
            </w:r>
            <w:r w:rsidRPr="00A95FB1">
              <w:rPr>
                <w:noProof/>
                <w:sz w:val="20"/>
                <w:szCs w:val="20"/>
              </w:rPr>
              <w:t>Cui et al., 2011</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966E198" w14:textId="579F7E52" w:rsidR="00A95FB1" w:rsidRPr="00B960C8" w:rsidRDefault="00DB06FA" w:rsidP="00E72584">
            <w:pPr>
              <w:pStyle w:val="TableContents"/>
              <w:spacing w:after="46" w:line="240" w:lineRule="auto"/>
              <w:rPr>
                <w:sz w:val="20"/>
                <w:szCs w:val="20"/>
                <w:lang w:val="en-US"/>
              </w:rPr>
            </w:pPr>
            <w:r>
              <w:rPr>
                <w:sz w:val="20"/>
                <w:szCs w:val="20"/>
                <w:lang w:val="en-US"/>
              </w:rPr>
              <w:t>23 (69.57)</w:t>
            </w:r>
          </w:p>
        </w:tc>
        <w:tc>
          <w:tcPr>
            <w:tcW w:w="1260" w:type="dxa"/>
            <w:tcBorders>
              <w:top w:val="single" w:sz="2" w:space="0" w:color="000001"/>
              <w:left w:val="single" w:sz="2" w:space="0" w:color="000001"/>
              <w:bottom w:val="single" w:sz="2" w:space="0" w:color="000001"/>
            </w:tcBorders>
            <w:shd w:val="clear" w:color="auto" w:fill="auto"/>
          </w:tcPr>
          <w:p w14:paraId="1AE9469C" w14:textId="5F285169" w:rsidR="00A95FB1" w:rsidRPr="00B960C8" w:rsidRDefault="00DB06FA" w:rsidP="00E72584">
            <w:pPr>
              <w:pStyle w:val="TableContents"/>
              <w:spacing w:after="46" w:line="240" w:lineRule="auto"/>
              <w:rPr>
                <w:sz w:val="20"/>
                <w:szCs w:val="20"/>
                <w:lang w:val="en-US"/>
              </w:rPr>
            </w:pPr>
            <w:r>
              <w:rPr>
                <w:sz w:val="20"/>
                <w:szCs w:val="20"/>
                <w:lang w:val="en-US"/>
              </w:rPr>
              <w:t>24.78 (5.09)</w:t>
            </w:r>
          </w:p>
        </w:tc>
        <w:tc>
          <w:tcPr>
            <w:tcW w:w="1254" w:type="dxa"/>
            <w:tcBorders>
              <w:top w:val="single" w:sz="2" w:space="0" w:color="000001"/>
              <w:left w:val="single" w:sz="2" w:space="0" w:color="000001"/>
              <w:bottom w:val="single" w:sz="2" w:space="0" w:color="000001"/>
              <w:right w:val="single" w:sz="2" w:space="0" w:color="000001"/>
            </w:tcBorders>
          </w:tcPr>
          <w:p w14:paraId="0246969B" w14:textId="1B635BCC" w:rsidR="00A95FB1" w:rsidRPr="00B960C8" w:rsidRDefault="00DB06FA"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690C7A2B" w14:textId="0B1AFE8E" w:rsidR="00A95FB1" w:rsidRDefault="00DB06FA" w:rsidP="00E72584">
            <w:pPr>
              <w:pStyle w:val="TableContents"/>
              <w:spacing w:after="46" w:line="240" w:lineRule="auto"/>
              <w:rPr>
                <w:sz w:val="20"/>
                <w:szCs w:val="20"/>
                <w:lang w:val="en-US"/>
              </w:rPr>
            </w:pPr>
            <w:r>
              <w:rPr>
                <w:sz w:val="20"/>
                <w:szCs w:val="20"/>
                <w:lang w:val="en-US"/>
              </w:rPr>
              <w:t>1.36 (NA)*</w:t>
            </w:r>
          </w:p>
        </w:tc>
        <w:tc>
          <w:tcPr>
            <w:tcW w:w="1330" w:type="dxa"/>
            <w:tcBorders>
              <w:top w:val="single" w:sz="2" w:space="0" w:color="000001"/>
              <w:left w:val="single" w:sz="2" w:space="0" w:color="000001"/>
              <w:bottom w:val="single" w:sz="2" w:space="0" w:color="000001"/>
              <w:right w:val="single" w:sz="2" w:space="0" w:color="000001"/>
            </w:tcBorders>
          </w:tcPr>
          <w:p w14:paraId="1EB7B6DE" w14:textId="2B6EDCD2" w:rsidR="00A95FB1" w:rsidRPr="00B960C8" w:rsidRDefault="00DB06FA"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8EF14B4" w14:textId="51147D4C" w:rsidR="00A95FB1" w:rsidRDefault="00DB06FA" w:rsidP="00E72584">
            <w:pPr>
              <w:pStyle w:val="TableContents"/>
              <w:spacing w:after="46" w:line="240" w:lineRule="auto"/>
              <w:rPr>
                <w:sz w:val="20"/>
                <w:szCs w:val="20"/>
                <w:lang w:val="en-US"/>
              </w:rPr>
            </w:pPr>
            <w:r>
              <w:rPr>
                <w:sz w:val="20"/>
                <w:szCs w:val="20"/>
                <w:lang w:val="en-US"/>
              </w:rPr>
              <w:t>22.48 (3.45)</w:t>
            </w:r>
          </w:p>
        </w:tc>
        <w:tc>
          <w:tcPr>
            <w:tcW w:w="1190" w:type="dxa"/>
            <w:tcBorders>
              <w:top w:val="single" w:sz="2" w:space="0" w:color="000001"/>
              <w:left w:val="single" w:sz="2" w:space="0" w:color="000001"/>
              <w:bottom w:val="single" w:sz="2" w:space="0" w:color="000001"/>
              <w:right w:val="single" w:sz="2" w:space="0" w:color="000001"/>
            </w:tcBorders>
          </w:tcPr>
          <w:p w14:paraId="56F9FDC1" w14:textId="6953A465" w:rsidR="00A95FB1" w:rsidRDefault="00DB06FA" w:rsidP="00E72584">
            <w:pPr>
              <w:pStyle w:val="TableContents"/>
              <w:spacing w:after="46" w:line="240" w:lineRule="auto"/>
              <w:rPr>
                <w:sz w:val="20"/>
                <w:szCs w:val="20"/>
                <w:lang w:val="en-US"/>
              </w:rPr>
            </w:pPr>
            <w:r>
              <w:rPr>
                <w:sz w:val="20"/>
                <w:szCs w:val="20"/>
                <w:lang w:val="en-US"/>
              </w:rPr>
              <w:t>20.91 (4.54)</w:t>
            </w:r>
          </w:p>
        </w:tc>
        <w:tc>
          <w:tcPr>
            <w:tcW w:w="1208" w:type="dxa"/>
            <w:tcBorders>
              <w:top w:val="single" w:sz="2" w:space="0" w:color="000001"/>
              <w:left w:val="single" w:sz="2" w:space="0" w:color="000001"/>
              <w:bottom w:val="single" w:sz="2" w:space="0" w:color="000001"/>
              <w:right w:val="single" w:sz="2" w:space="0" w:color="000001"/>
            </w:tcBorders>
          </w:tcPr>
          <w:p w14:paraId="4F88B013" w14:textId="6E0879D2" w:rsidR="00A95FB1" w:rsidRDefault="00DB06FA"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49D7B65F" w14:textId="58939D9E" w:rsidR="00A95FB1" w:rsidRPr="00B960C8" w:rsidRDefault="00DB06FA" w:rsidP="00E72584">
            <w:pPr>
              <w:pStyle w:val="TableContents"/>
              <w:spacing w:after="46" w:line="240" w:lineRule="auto"/>
              <w:rPr>
                <w:sz w:val="20"/>
                <w:szCs w:val="20"/>
                <w:lang w:val="en-US"/>
              </w:rPr>
            </w:pPr>
            <w:r>
              <w:rPr>
                <w:sz w:val="20"/>
                <w:szCs w:val="20"/>
                <w:lang w:val="en-US"/>
              </w:rPr>
              <w:t>36 (58.3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37C42CF" w14:textId="21E9684F" w:rsidR="00A95FB1" w:rsidRPr="00B960C8" w:rsidRDefault="00DB06FA" w:rsidP="00E72584">
            <w:pPr>
              <w:pStyle w:val="TableContents"/>
              <w:spacing w:after="46" w:line="240" w:lineRule="auto"/>
              <w:rPr>
                <w:sz w:val="20"/>
                <w:szCs w:val="20"/>
                <w:lang w:val="en-US"/>
              </w:rPr>
            </w:pPr>
            <w:r>
              <w:rPr>
                <w:sz w:val="20"/>
                <w:szCs w:val="20"/>
                <w:lang w:val="en-US"/>
              </w:rPr>
              <w:t>26.56 (6.7)</w:t>
            </w:r>
          </w:p>
        </w:tc>
      </w:tr>
      <w:tr w:rsidR="00E72584" w:rsidRPr="00BC63D4" w14:paraId="1C85B13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7EC34C6" w14:textId="3E651D7A"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eurpsy.2017.02.311","abstract":"S345 Results Apathetic depressed patients were significantly less anxious and less anhedonic. Apathetic perfused better than non-apathetic in the inferior frontal gyrus (P = 0.022). We found a significant positive relationship between apathy and perfusion of the left frontal inferior gyrus (P = 0.05, r = 0.21). State-anxiety was positively correlated with perfusion of the cingulate cortex, the insula and the left amygdala. Anhedonia was positively correlated with the perfusion of the ventromedial prefrontal cortex, the cingulate cortex and the insula. Conclusions We have shown that the clinical and perfusional profiles of apathetic depressed and non-apathetic differ. This study suggests the existence of two distinct neurobiological networks for depressed patients; one involving motivational networks for apathetic patients, and another one involving emotional networks for more anhedonic patients. Disclosure of interest The authors have not supplied their declaration of competing interest.","author":[{"dropping-particle":"","family":"Delvecchio","given":"G","non-dropping-particle":"","parse-names":false,"suffix":""},{"dropping-particle":"","family":"Lorandi","given":"A","non-dropping-particle":"","parse-names":false,"suffix":""},{"dropping-particle":"","family":"Perilini","given":"C","non-dropping-particle":"","parse-names":false,"suffix":""},{"dropping-particle":"","family":"Barillari","given":"M","non-dropping-particle":"","parse-names":false,"suffix":""},{"dropping-particle":"","family":"Ruggeri","given":"M","non-dropping-particle":"","parse-names":false,"suffix":""},{"dropping-particle":"","family":"Altamura","given":"A C","non-dropping-particle":"","parse-names":false,"suffix":""},{"dropping-particle":"","family":"Bellani","given":"M","non-dropping-particle":"","parse-names":false,"suffix":""},{"dropping-particle":"","family":"Brambilla","given":"P","non-dropping-particle":"","parse-names":false,"suffix":""}],"container-title":"European Psychiatry","id":"ITEM-1","issued":{"date-parts":[["2017"]]},"page":"303-364","title":"Brain anatomy of symptom stratification in schizophrenia: A voxel based morphometry study","type":"article-journal","volume":"41"},"uris":["http://www.mendeley.com/documents/?uuid=f8b8f513-1283-3173-b9be-d7f86f86a39a"]}],"mendeley":{"formattedCitation":"(Delvecchio et al., 2017)","manualFormatting":"Delvecchio et al., 2017","plainTextFormattedCitation":"(Delvecchio et al., 2017)","previouslyFormattedCitation":"(Delvecchio et al., 2017)"},"properties":{"noteIndex":0},"schema":"https://github.com/citation-style-language/schema/raw/master/csl-citation.json"}</w:instrText>
            </w:r>
            <w:r w:rsidRPr="00B960C8">
              <w:rPr>
                <w:sz w:val="20"/>
                <w:szCs w:val="20"/>
              </w:rPr>
              <w:fldChar w:fldCharType="separate"/>
            </w:r>
            <w:r w:rsidRPr="00B960C8">
              <w:rPr>
                <w:noProof/>
                <w:sz w:val="20"/>
                <w:szCs w:val="20"/>
              </w:rPr>
              <w:t>Delvecchio et al., 2017</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4BB15C5B" w14:textId="32FB968B" w:rsidR="00E72584" w:rsidRPr="00B960C8" w:rsidRDefault="00E72584" w:rsidP="00E72584">
            <w:pPr>
              <w:pStyle w:val="TableContents"/>
              <w:spacing w:after="46" w:line="240" w:lineRule="auto"/>
              <w:rPr>
                <w:sz w:val="20"/>
                <w:szCs w:val="20"/>
              </w:rPr>
            </w:pPr>
            <w:r w:rsidRPr="00B960C8">
              <w:rPr>
                <w:sz w:val="20"/>
                <w:szCs w:val="20"/>
                <w:lang w:val="en-US"/>
              </w:rPr>
              <w:t>61 (50.82)</w:t>
            </w:r>
          </w:p>
        </w:tc>
        <w:tc>
          <w:tcPr>
            <w:tcW w:w="1260" w:type="dxa"/>
            <w:tcBorders>
              <w:top w:val="single" w:sz="2" w:space="0" w:color="000001"/>
              <w:left w:val="single" w:sz="2" w:space="0" w:color="000001"/>
              <w:bottom w:val="single" w:sz="2" w:space="0" w:color="000001"/>
            </w:tcBorders>
            <w:shd w:val="clear" w:color="auto" w:fill="auto"/>
          </w:tcPr>
          <w:p w14:paraId="6E30F36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8 (11.2)</w:t>
            </w:r>
          </w:p>
        </w:tc>
        <w:tc>
          <w:tcPr>
            <w:tcW w:w="1254" w:type="dxa"/>
            <w:tcBorders>
              <w:top w:val="single" w:sz="2" w:space="0" w:color="000001"/>
              <w:left w:val="single" w:sz="2" w:space="0" w:color="000001"/>
              <w:bottom w:val="single" w:sz="2" w:space="0" w:color="000001"/>
              <w:right w:val="single" w:sz="2" w:space="0" w:color="000001"/>
            </w:tcBorders>
          </w:tcPr>
          <w:p w14:paraId="66F5FF1E" w14:textId="6F545266"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0649204E" w14:textId="186A1626" w:rsidR="00E72584" w:rsidRPr="00B960C8" w:rsidRDefault="00E72584" w:rsidP="00E72584">
            <w:pPr>
              <w:pStyle w:val="TableContents"/>
              <w:spacing w:after="46" w:line="240" w:lineRule="auto"/>
              <w:rPr>
                <w:sz w:val="20"/>
                <w:szCs w:val="20"/>
                <w:lang w:val="en-US"/>
              </w:rPr>
            </w:pPr>
            <w:r>
              <w:rPr>
                <w:sz w:val="20"/>
                <w:szCs w:val="20"/>
                <w:lang w:val="en-US"/>
              </w:rPr>
              <w:t>14.6 (11.2)</w:t>
            </w:r>
          </w:p>
        </w:tc>
        <w:tc>
          <w:tcPr>
            <w:tcW w:w="1330" w:type="dxa"/>
            <w:tcBorders>
              <w:top w:val="single" w:sz="2" w:space="0" w:color="000001"/>
              <w:left w:val="single" w:sz="2" w:space="0" w:color="000001"/>
              <w:bottom w:val="single" w:sz="2" w:space="0" w:color="000001"/>
              <w:right w:val="single" w:sz="2" w:space="0" w:color="000001"/>
            </w:tcBorders>
          </w:tcPr>
          <w:p w14:paraId="62C60B73" w14:textId="7A24FA2B"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3FB46A1" w14:textId="45E08633"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666ED8A" w14:textId="1694A288"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4769955A" w14:textId="32F9AB7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3E691439" w14:textId="2B8F5445" w:rsidR="00E72584" w:rsidRPr="00B960C8" w:rsidRDefault="00E72584" w:rsidP="00E72584">
            <w:pPr>
              <w:pStyle w:val="TableContents"/>
              <w:spacing w:after="46" w:line="240" w:lineRule="auto"/>
              <w:rPr>
                <w:sz w:val="20"/>
                <w:szCs w:val="20"/>
                <w:lang w:val="en-US"/>
              </w:rPr>
            </w:pPr>
            <w:r w:rsidRPr="00B960C8">
              <w:rPr>
                <w:sz w:val="20"/>
                <w:szCs w:val="20"/>
                <w:lang w:val="en-US"/>
              </w:rPr>
              <w:t>59 (59.3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03997E9"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2 (11.3)</w:t>
            </w:r>
          </w:p>
        </w:tc>
      </w:tr>
      <w:tr w:rsidR="009077EB" w:rsidRPr="00BC63D4" w14:paraId="345A578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247AB52" w14:textId="0663A697" w:rsidR="009077EB" w:rsidRPr="00B960C8" w:rsidRDefault="009077EB" w:rsidP="00E72584">
            <w:pPr>
              <w:spacing w:after="46" w:line="240" w:lineRule="auto"/>
              <w:rPr>
                <w:sz w:val="20"/>
                <w:szCs w:val="20"/>
              </w:rPr>
            </w:pPr>
            <w:r>
              <w:rPr>
                <w:sz w:val="20"/>
                <w:szCs w:val="20"/>
              </w:rPr>
              <w:lastRenderedPageBreak/>
              <w:fldChar w:fldCharType="begin" w:fldLock="1"/>
            </w:r>
            <w:r w:rsidR="00376250">
              <w:rPr>
                <w:sz w:val="20"/>
                <w:szCs w:val="20"/>
              </w:rPr>
              <w:instrText>ADDIN CSL_CITATION {"citationItems":[{"id":"ITEM-1","itemData":{"DOI":"10.1016/j.neuroimage.2010.09.089","ISSN":"10538119","PMID":"20934520","abstract":"ZNF804A rs1344706 is the first genetic risk variant to achieve genome wide significance for psychosis. Following earlier evidence that patients carrying the ZNF804A risk allele had relatively spared memory function compared to patient non-carriers, we investigated whether ZNF804A was also associated with variation in brain volume. In a sample of 70 patients and 38 healthy participants we used voxel based morphometry to compare homozygous (AA) carriers of the ZNF804A risk allele to heterozygous and homozygous (AC/CC) non-carriers for both whole brain volume and specific regions implicated in earlier ZNF804A studies-the dorsolateral pre-frontal cortex, the hippocampus, and the amygdala. For patients, but not for controls, we found that homozygous 'AA' risk carriers had relatively larger gray matter volumes than heterozygous/homozygous non-carriers (AC/CC), particularly for hippocampal volumes. These data are consistent with our earlier behavioral data and suggest that ZNF804A is delineating a schizophrenia subtype characterized by relatively intact brain volume. Establishing if this represents a discrete molecular pathogenesis with consequences for nosology and treatment will be an important next step in understanding ZNF084A's role in illness risk. © 2010 Elsevier Inc.","author":[{"dropping-particle":"","family":"Donohoe","given":"Gary","non-dropping-particle":"","parse-names":false,"suffix":""},{"dropping-particle":"","family":"Rose","given":"Emma","non-dropping-particle":"","parse-names":false,"suffix":""},{"dropping-particle":"","family":"Frodl","given":"Thomas","non-dropping-particle":"","parse-names":false,"suffix":""},{"dropping-particle":"","family":"Morris","given":"Derek","non-dropping-particle":"","parse-names":false,"suffix":""},{"dropping-particle":"","family":"Spoletini","given":"Ilaria","non-dropping-particle":"","parse-names":false,"suffix":""},{"dropping-particle":"","family":"Adriano","given":"Fulvia","non-dropping-particle":"","parse-names":false,"suffix":""},{"dropping-particle":"","family":"Bernardini","given":"Sergio","non-dropping-particle":"","parse-names":false,"suffix":""},{"dropping-particle":"","family":"Caltagirone","given":"Carlo","non-dropping-particle":"","parse-names":false,"suffix":""},{"dropping-particle":"","family":"Bossù","given":"Paola","non-dropping-particle":"","parse-names":false,"suffix":""},{"dropping-particle":"","family":"Gill","given":"Michael","non-dropping-particle":"","parse-names":false,"suffix":""},{"dropping-particle":"","family":"Corvin","given":"Aiden P.","non-dropping-particle":"","parse-names":false,"suffix":""},{"dropping-particle":"","family":"Spalletta","given":"Gianfranco","non-dropping-particle":"","parse-names":false,"suffix":""}],"container-title":"NeuroImage","id":"ITEM-1","issue":"3","issued":{"date-parts":[["2011","2","1"]]},"page":"2132-2137","title":"ZNF804A risk allele is associated with relatively intact gray matter volume in patients with schizophrenia","type":"article-journal","volume":"54"},"uris":["http://www.mendeley.com/documents/?uuid=e7889041-b8aa-4bba-8a4d-d1b32e530138"]}],"mendeley":{"formattedCitation":"(Donohoe et al., 2011)","manualFormatting":"Donohoe et al., 2011","plainTextFormattedCitation":"(Donohoe et al., 2011)","previouslyFormattedCitation":"(Donohoe et al., 2011)"},"properties":{"noteIndex":0},"schema":"https://github.com/citation-style-language/schema/raw/master/csl-citation.json"}</w:instrText>
            </w:r>
            <w:r>
              <w:rPr>
                <w:sz w:val="20"/>
                <w:szCs w:val="20"/>
              </w:rPr>
              <w:fldChar w:fldCharType="separate"/>
            </w:r>
            <w:r w:rsidRPr="009077EB">
              <w:rPr>
                <w:noProof/>
                <w:sz w:val="20"/>
                <w:szCs w:val="20"/>
              </w:rPr>
              <w:t>Donohoe et al., 2011</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42845B81" w14:textId="35323D6D" w:rsidR="009077EB" w:rsidRPr="00B960C8" w:rsidRDefault="009077EB" w:rsidP="00E72584">
            <w:pPr>
              <w:pStyle w:val="TableContents"/>
              <w:spacing w:after="46" w:line="240" w:lineRule="auto"/>
              <w:rPr>
                <w:sz w:val="20"/>
                <w:szCs w:val="20"/>
                <w:lang w:val="en-US"/>
              </w:rPr>
            </w:pPr>
            <w:r>
              <w:rPr>
                <w:sz w:val="20"/>
                <w:szCs w:val="20"/>
                <w:lang w:val="en-US"/>
              </w:rPr>
              <w:t>70 (65.71)</w:t>
            </w:r>
          </w:p>
        </w:tc>
        <w:tc>
          <w:tcPr>
            <w:tcW w:w="1260" w:type="dxa"/>
            <w:tcBorders>
              <w:top w:val="single" w:sz="2" w:space="0" w:color="000001"/>
              <w:left w:val="single" w:sz="2" w:space="0" w:color="000001"/>
              <w:bottom w:val="single" w:sz="2" w:space="0" w:color="000001"/>
            </w:tcBorders>
            <w:shd w:val="clear" w:color="auto" w:fill="auto"/>
          </w:tcPr>
          <w:p w14:paraId="6AB7414C" w14:textId="591008C8" w:rsidR="009077EB" w:rsidRPr="00B960C8" w:rsidRDefault="009077EB" w:rsidP="00E72584">
            <w:pPr>
              <w:pStyle w:val="TableContents"/>
              <w:spacing w:after="46" w:line="240" w:lineRule="auto"/>
              <w:rPr>
                <w:sz w:val="20"/>
                <w:szCs w:val="20"/>
                <w:lang w:val="en-US"/>
              </w:rPr>
            </w:pPr>
            <w:r>
              <w:rPr>
                <w:sz w:val="20"/>
                <w:szCs w:val="20"/>
                <w:lang w:val="en-US"/>
              </w:rPr>
              <w:t>40.44 (11.7)</w:t>
            </w:r>
          </w:p>
        </w:tc>
        <w:tc>
          <w:tcPr>
            <w:tcW w:w="1254" w:type="dxa"/>
            <w:tcBorders>
              <w:top w:val="single" w:sz="2" w:space="0" w:color="000001"/>
              <w:left w:val="single" w:sz="2" w:space="0" w:color="000001"/>
              <w:bottom w:val="single" w:sz="2" w:space="0" w:color="000001"/>
              <w:right w:val="single" w:sz="2" w:space="0" w:color="000001"/>
            </w:tcBorders>
          </w:tcPr>
          <w:p w14:paraId="1350EDDC" w14:textId="4423EC5A" w:rsidR="009077EB" w:rsidRPr="00B960C8" w:rsidRDefault="009077EB"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2C1BDF5" w14:textId="52177F06" w:rsidR="009077EB" w:rsidRDefault="009077EB" w:rsidP="00E72584">
            <w:pPr>
              <w:pStyle w:val="TableContents"/>
              <w:spacing w:after="46" w:line="240" w:lineRule="auto"/>
              <w:rPr>
                <w:sz w:val="20"/>
                <w:szCs w:val="20"/>
                <w:lang w:val="en-US"/>
              </w:rPr>
            </w:pPr>
            <w:r>
              <w:rPr>
                <w:sz w:val="20"/>
                <w:szCs w:val="20"/>
                <w:lang w:val="en-US"/>
              </w:rPr>
              <w:t>17.82 (10.59)</w:t>
            </w:r>
          </w:p>
        </w:tc>
        <w:tc>
          <w:tcPr>
            <w:tcW w:w="1330" w:type="dxa"/>
            <w:tcBorders>
              <w:top w:val="single" w:sz="2" w:space="0" w:color="000001"/>
              <w:left w:val="single" w:sz="2" w:space="0" w:color="000001"/>
              <w:bottom w:val="single" w:sz="2" w:space="0" w:color="000001"/>
              <w:right w:val="single" w:sz="2" w:space="0" w:color="000001"/>
            </w:tcBorders>
          </w:tcPr>
          <w:p w14:paraId="7DA119D8" w14:textId="227100DA" w:rsidR="009077EB" w:rsidRPr="00B960C8" w:rsidRDefault="009077EB" w:rsidP="00E72584">
            <w:pPr>
              <w:pStyle w:val="TableContents"/>
              <w:spacing w:after="46" w:line="240" w:lineRule="auto"/>
              <w:rPr>
                <w:sz w:val="20"/>
                <w:szCs w:val="20"/>
                <w:lang w:val="en-US"/>
              </w:rPr>
            </w:pPr>
            <w:r>
              <w:rPr>
                <w:sz w:val="20"/>
                <w:szCs w:val="20"/>
                <w:lang w:val="en-US"/>
              </w:rPr>
              <w:t>106.63 (NA)*</w:t>
            </w:r>
          </w:p>
        </w:tc>
        <w:tc>
          <w:tcPr>
            <w:tcW w:w="1176" w:type="dxa"/>
            <w:tcBorders>
              <w:top w:val="single" w:sz="2" w:space="0" w:color="000001"/>
              <w:left w:val="single" w:sz="2" w:space="0" w:color="000001"/>
              <w:bottom w:val="single" w:sz="2" w:space="0" w:color="000001"/>
              <w:right w:val="single" w:sz="2" w:space="0" w:color="000001"/>
            </w:tcBorders>
          </w:tcPr>
          <w:p w14:paraId="28697C5D" w14:textId="73D50A82" w:rsidR="009077EB" w:rsidRDefault="009077EB" w:rsidP="00E72584">
            <w:pPr>
              <w:pStyle w:val="TableContents"/>
              <w:spacing w:after="46" w:line="240" w:lineRule="auto"/>
              <w:rPr>
                <w:sz w:val="20"/>
                <w:szCs w:val="20"/>
                <w:lang w:val="en-US"/>
              </w:rPr>
            </w:pPr>
            <w:r>
              <w:rPr>
                <w:sz w:val="20"/>
                <w:szCs w:val="20"/>
                <w:lang w:val="en-US"/>
              </w:rPr>
              <w:t>24.52 (13)</w:t>
            </w:r>
          </w:p>
        </w:tc>
        <w:tc>
          <w:tcPr>
            <w:tcW w:w="1190" w:type="dxa"/>
            <w:tcBorders>
              <w:top w:val="single" w:sz="2" w:space="0" w:color="000001"/>
              <w:left w:val="single" w:sz="2" w:space="0" w:color="000001"/>
              <w:bottom w:val="single" w:sz="2" w:space="0" w:color="000001"/>
              <w:right w:val="single" w:sz="2" w:space="0" w:color="000001"/>
            </w:tcBorders>
          </w:tcPr>
          <w:p w14:paraId="71D4D03A" w14:textId="134514B5" w:rsidR="009077EB" w:rsidRDefault="009077EB" w:rsidP="00E72584">
            <w:pPr>
              <w:pStyle w:val="TableContents"/>
              <w:spacing w:after="46" w:line="240" w:lineRule="auto"/>
              <w:rPr>
                <w:sz w:val="20"/>
                <w:szCs w:val="20"/>
                <w:lang w:val="en-US"/>
              </w:rPr>
            </w:pPr>
            <w:r>
              <w:rPr>
                <w:sz w:val="20"/>
                <w:szCs w:val="20"/>
                <w:lang w:val="en-US"/>
              </w:rPr>
              <w:t>25.44 (14.35)</w:t>
            </w:r>
          </w:p>
        </w:tc>
        <w:tc>
          <w:tcPr>
            <w:tcW w:w="1208" w:type="dxa"/>
            <w:tcBorders>
              <w:top w:val="single" w:sz="2" w:space="0" w:color="000001"/>
              <w:left w:val="single" w:sz="2" w:space="0" w:color="000001"/>
              <w:bottom w:val="single" w:sz="2" w:space="0" w:color="000001"/>
              <w:right w:val="single" w:sz="2" w:space="0" w:color="000001"/>
            </w:tcBorders>
          </w:tcPr>
          <w:p w14:paraId="0C45361D" w14:textId="082585B3" w:rsidR="009077EB" w:rsidRDefault="009077EB" w:rsidP="00E72584">
            <w:pPr>
              <w:pStyle w:val="TableContents"/>
              <w:spacing w:after="46" w:line="240" w:lineRule="auto"/>
              <w:rPr>
                <w:sz w:val="20"/>
                <w:szCs w:val="20"/>
                <w:lang w:val="en-US"/>
              </w:rPr>
            </w:pPr>
            <w:r>
              <w:rPr>
                <w:sz w:val="20"/>
                <w:szCs w:val="20"/>
                <w:lang w:val="en-US"/>
              </w:rPr>
              <w:t>56.68 (27.36)</w:t>
            </w:r>
          </w:p>
        </w:tc>
        <w:tc>
          <w:tcPr>
            <w:tcW w:w="1140" w:type="dxa"/>
            <w:tcBorders>
              <w:top w:val="single" w:sz="2" w:space="0" w:color="000001"/>
              <w:left w:val="single" w:sz="2" w:space="0" w:color="000001"/>
              <w:bottom w:val="single" w:sz="2" w:space="0" w:color="000001"/>
            </w:tcBorders>
            <w:shd w:val="clear" w:color="auto" w:fill="auto"/>
          </w:tcPr>
          <w:p w14:paraId="56399F85" w14:textId="47BEBF26" w:rsidR="009077EB" w:rsidRPr="00B960C8" w:rsidRDefault="009077EB" w:rsidP="00E72584">
            <w:pPr>
              <w:pStyle w:val="TableContents"/>
              <w:spacing w:after="46" w:line="240" w:lineRule="auto"/>
              <w:rPr>
                <w:sz w:val="20"/>
                <w:szCs w:val="20"/>
                <w:lang w:val="en-US"/>
              </w:rPr>
            </w:pPr>
            <w:r>
              <w:rPr>
                <w:sz w:val="20"/>
                <w:szCs w:val="20"/>
                <w:lang w:val="en-US"/>
              </w:rPr>
              <w:t>38 (52.6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BA998DD" w14:textId="70A6EAA5" w:rsidR="009077EB" w:rsidRPr="00B960C8" w:rsidRDefault="009077EB" w:rsidP="00E72584">
            <w:pPr>
              <w:pStyle w:val="TableContents"/>
              <w:spacing w:after="46" w:line="240" w:lineRule="auto"/>
              <w:rPr>
                <w:sz w:val="20"/>
                <w:szCs w:val="20"/>
                <w:lang w:val="en-US"/>
              </w:rPr>
            </w:pPr>
            <w:r>
              <w:rPr>
                <w:sz w:val="20"/>
                <w:szCs w:val="20"/>
                <w:lang w:val="en-US"/>
              </w:rPr>
              <w:t>32.49 (12.74)</w:t>
            </w:r>
          </w:p>
        </w:tc>
      </w:tr>
      <w:tr w:rsidR="00612798" w:rsidRPr="00BC63D4" w14:paraId="09AEAAB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1A323F3" w14:textId="75C3FDF7" w:rsidR="00612798" w:rsidRPr="00B960C8" w:rsidRDefault="00612798" w:rsidP="00E72584">
            <w:pPr>
              <w:spacing w:after="46" w:line="240" w:lineRule="auto"/>
              <w:rPr>
                <w:sz w:val="20"/>
                <w:szCs w:val="20"/>
              </w:rPr>
            </w:pPr>
            <w:r>
              <w:rPr>
                <w:sz w:val="20"/>
                <w:szCs w:val="20"/>
              </w:rPr>
              <w:fldChar w:fldCharType="begin" w:fldLock="1"/>
            </w:r>
            <w:r w:rsidR="00BC7E6C">
              <w:rPr>
                <w:sz w:val="20"/>
                <w:szCs w:val="20"/>
              </w:rPr>
              <w:instrText>ADDIN CSL_CITATION {"citationItems":[{"id":"ITEM-1","itemData":{"DOI":"10.1007/s12264-020-00520-8","ISSN":"19958218","PMID":"32495122","abstract":"A systematic characterization of the similarities and differences among different methods for detecting structural brain abnormalities in schizophrenia, such as voxel-based morphometry (VBM), tensor-based morphometry (TBM), and projection-based thickness (PBT), is important for understanding the brain pathology in schizophrenia and for developing effective biomarkers for a diagnosis of schizophrenia. However, such studies are still lacking. Here, we performed VBM, TBM, and PBT analyses on T1-weighted brain MR images acquired from 116 patients with schizophrenia and 116 healthy controls. We found that, although all methods detected wide-spread structural changes, different methods captured different information – only 10.35% of the grey matter changes in cortex were detected by all three methods, and VBM only detected 11.36% of the white matter changes detected by TBM. Further, pattern classification between patients and controls revealed that combining different measures improved the classification accuracy (81.9%), indicating that fusion of different structural measures serves as a better neuroimaging marker for the objective diagnosis of schizophrenia.","author":[{"dropping-particle":"","family":"Ediri Arachchi","given":"Wasana","non-dropping-particle":"","parse-names":false,"suffix":""},{"dropping-particle":"","family":"Peng","given":"Yanmin","non-dropping-particle":"","parse-names":false,"suffix":""},{"dropping-particle":"","family":"Zhang","given":"Xi","non-dropping-particle":"","parse-names":false,"suffix":""},{"dropping-particle":"","family":"Qin","given":"Wen","non-dropping-particle":"","parse-names":false,"suffix":""},{"dropping-particle":"","family":"Zhuo","given":"Chuanjun","non-dropping-particle":"","parse-names":false,"suffix":""},{"dropping-particle":"","family":"Yu","given":"Chunshui","non-dropping-particle":"","parse-names":false,"suffix":""},{"dropping-particle":"","family":"Liang","given":"Meng","non-dropping-particle":"","parse-names":false,"suffix":""}],"container-title":"Neuroscience Bulletin","id":"ITEM-1","issue":"10","issued":{"date-parts":[["2020","10","1"]]},"page":"1107-1122","publisher":"Springer","title":"A Systematic Characterization of Structural Brain Changes in Schizophrenia","type":"article-journal","volume":"36"},"uris":["http://www.mendeley.com/documents/?uuid=fa64deb0-f594-3fe8-aa1f-354cff509589"]}],"mendeley":{"formattedCitation":"(Ediri Arachchi et al., 2020)","manualFormatting":"Ediri Arachchi et al., 2020","plainTextFormattedCitation":"(Ediri Arachchi et al., 2020)","previouslyFormattedCitation":"(Ediri Arachchi et al., 2020)"},"properties":{"noteIndex":0},"schema":"https://github.com/citation-style-language/schema/raw/master/csl-citation.json"}</w:instrText>
            </w:r>
            <w:r>
              <w:rPr>
                <w:sz w:val="20"/>
                <w:szCs w:val="20"/>
              </w:rPr>
              <w:fldChar w:fldCharType="separate"/>
            </w:r>
            <w:r w:rsidRPr="00612798">
              <w:rPr>
                <w:noProof/>
                <w:sz w:val="20"/>
                <w:szCs w:val="20"/>
              </w:rPr>
              <w:t>Ediri Arachchi et al., 2020</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7AA713FD" w14:textId="1DA7D955" w:rsidR="00612798" w:rsidRPr="00B960C8" w:rsidRDefault="00612798" w:rsidP="00E72584">
            <w:pPr>
              <w:pStyle w:val="TableContents"/>
              <w:spacing w:after="46" w:line="240" w:lineRule="auto"/>
              <w:rPr>
                <w:sz w:val="20"/>
                <w:szCs w:val="20"/>
                <w:lang w:val="en-US"/>
              </w:rPr>
            </w:pPr>
            <w:r>
              <w:rPr>
                <w:sz w:val="20"/>
                <w:szCs w:val="20"/>
                <w:lang w:val="en-US"/>
              </w:rPr>
              <w:t>116 (42.24)</w:t>
            </w:r>
          </w:p>
        </w:tc>
        <w:tc>
          <w:tcPr>
            <w:tcW w:w="1260" w:type="dxa"/>
            <w:tcBorders>
              <w:top w:val="single" w:sz="2" w:space="0" w:color="000001"/>
              <w:left w:val="single" w:sz="2" w:space="0" w:color="000001"/>
              <w:bottom w:val="single" w:sz="2" w:space="0" w:color="000001"/>
            </w:tcBorders>
            <w:shd w:val="clear" w:color="auto" w:fill="auto"/>
          </w:tcPr>
          <w:p w14:paraId="76B6D4A2" w14:textId="1265B770" w:rsidR="00612798" w:rsidRPr="00B960C8" w:rsidRDefault="00612798" w:rsidP="00E72584">
            <w:pPr>
              <w:pStyle w:val="TableContents"/>
              <w:spacing w:after="46" w:line="240" w:lineRule="auto"/>
              <w:rPr>
                <w:sz w:val="20"/>
                <w:szCs w:val="20"/>
                <w:lang w:val="en-US"/>
              </w:rPr>
            </w:pPr>
            <w:r>
              <w:rPr>
                <w:sz w:val="20"/>
                <w:szCs w:val="20"/>
                <w:lang w:val="en-US"/>
              </w:rPr>
              <w:t>33.75 (9.5)</w:t>
            </w:r>
          </w:p>
        </w:tc>
        <w:tc>
          <w:tcPr>
            <w:tcW w:w="1254" w:type="dxa"/>
            <w:tcBorders>
              <w:top w:val="single" w:sz="2" w:space="0" w:color="000001"/>
              <w:left w:val="single" w:sz="2" w:space="0" w:color="000001"/>
              <w:bottom w:val="single" w:sz="2" w:space="0" w:color="000001"/>
              <w:right w:val="single" w:sz="2" w:space="0" w:color="000001"/>
            </w:tcBorders>
          </w:tcPr>
          <w:p w14:paraId="5F083147" w14:textId="69200CCE" w:rsidR="00612798" w:rsidRPr="00B960C8" w:rsidRDefault="00612798"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58575652" w14:textId="113E7C6A" w:rsidR="00612798" w:rsidRDefault="00612798" w:rsidP="00E72584">
            <w:pPr>
              <w:pStyle w:val="TableContents"/>
              <w:spacing w:after="46" w:line="240" w:lineRule="auto"/>
              <w:rPr>
                <w:sz w:val="20"/>
                <w:szCs w:val="20"/>
                <w:lang w:val="en-US"/>
              </w:rPr>
            </w:pPr>
            <w:r>
              <w:rPr>
                <w:sz w:val="20"/>
                <w:szCs w:val="20"/>
                <w:lang w:val="en-US"/>
              </w:rPr>
              <w:t>9.72 (7.99)</w:t>
            </w:r>
          </w:p>
        </w:tc>
        <w:tc>
          <w:tcPr>
            <w:tcW w:w="1330" w:type="dxa"/>
            <w:tcBorders>
              <w:top w:val="single" w:sz="2" w:space="0" w:color="000001"/>
              <w:left w:val="single" w:sz="2" w:space="0" w:color="000001"/>
              <w:bottom w:val="single" w:sz="2" w:space="0" w:color="000001"/>
              <w:right w:val="single" w:sz="2" w:space="0" w:color="000001"/>
            </w:tcBorders>
          </w:tcPr>
          <w:p w14:paraId="2997665A" w14:textId="6D44EDC7" w:rsidR="00612798" w:rsidRPr="00B960C8" w:rsidRDefault="00612798" w:rsidP="00E72584">
            <w:pPr>
              <w:pStyle w:val="TableContents"/>
              <w:spacing w:after="46" w:line="240" w:lineRule="auto"/>
              <w:rPr>
                <w:sz w:val="20"/>
                <w:szCs w:val="20"/>
                <w:lang w:val="en-US"/>
              </w:rPr>
            </w:pPr>
            <w:r>
              <w:rPr>
                <w:sz w:val="20"/>
                <w:szCs w:val="20"/>
                <w:lang w:val="en-US"/>
              </w:rPr>
              <w:t>71.1 (</w:t>
            </w:r>
            <w:r w:rsidR="00CF4377">
              <w:rPr>
                <w:sz w:val="20"/>
                <w:szCs w:val="20"/>
                <w:lang w:val="en-US"/>
              </w:rPr>
              <w:t>22.3)</w:t>
            </w:r>
          </w:p>
        </w:tc>
        <w:tc>
          <w:tcPr>
            <w:tcW w:w="1176" w:type="dxa"/>
            <w:tcBorders>
              <w:top w:val="single" w:sz="2" w:space="0" w:color="000001"/>
              <w:left w:val="single" w:sz="2" w:space="0" w:color="000001"/>
              <w:bottom w:val="single" w:sz="2" w:space="0" w:color="000001"/>
              <w:right w:val="single" w:sz="2" w:space="0" w:color="000001"/>
            </w:tcBorders>
          </w:tcPr>
          <w:p w14:paraId="303E4704" w14:textId="3862D886" w:rsidR="00612798" w:rsidRDefault="00CF4377" w:rsidP="00E72584">
            <w:pPr>
              <w:pStyle w:val="TableContents"/>
              <w:spacing w:after="46" w:line="240" w:lineRule="auto"/>
              <w:rPr>
                <w:sz w:val="20"/>
                <w:szCs w:val="20"/>
                <w:lang w:val="en-US"/>
              </w:rPr>
            </w:pPr>
            <w:r>
              <w:rPr>
                <w:sz w:val="20"/>
                <w:szCs w:val="20"/>
                <w:lang w:val="en-US"/>
              </w:rPr>
              <w:t>16.8 (7.7)</w:t>
            </w:r>
          </w:p>
        </w:tc>
        <w:tc>
          <w:tcPr>
            <w:tcW w:w="1190" w:type="dxa"/>
            <w:tcBorders>
              <w:top w:val="single" w:sz="2" w:space="0" w:color="000001"/>
              <w:left w:val="single" w:sz="2" w:space="0" w:color="000001"/>
              <w:bottom w:val="single" w:sz="2" w:space="0" w:color="000001"/>
              <w:right w:val="single" w:sz="2" w:space="0" w:color="000001"/>
            </w:tcBorders>
          </w:tcPr>
          <w:p w14:paraId="60372065" w14:textId="7AD7EF56" w:rsidR="00612798" w:rsidRDefault="00CF4377" w:rsidP="00E72584">
            <w:pPr>
              <w:pStyle w:val="TableContents"/>
              <w:spacing w:after="46" w:line="240" w:lineRule="auto"/>
              <w:rPr>
                <w:sz w:val="20"/>
                <w:szCs w:val="20"/>
                <w:lang w:val="en-US"/>
              </w:rPr>
            </w:pPr>
            <w:r>
              <w:rPr>
                <w:sz w:val="20"/>
                <w:szCs w:val="20"/>
                <w:lang w:val="en-US"/>
              </w:rPr>
              <w:t>20 (8.9)</w:t>
            </w:r>
          </w:p>
        </w:tc>
        <w:tc>
          <w:tcPr>
            <w:tcW w:w="1208" w:type="dxa"/>
            <w:tcBorders>
              <w:top w:val="single" w:sz="2" w:space="0" w:color="000001"/>
              <w:left w:val="single" w:sz="2" w:space="0" w:color="000001"/>
              <w:bottom w:val="single" w:sz="2" w:space="0" w:color="000001"/>
              <w:right w:val="single" w:sz="2" w:space="0" w:color="000001"/>
            </w:tcBorders>
          </w:tcPr>
          <w:p w14:paraId="3DE2A885" w14:textId="38ADC9A4" w:rsidR="00612798" w:rsidRDefault="00CF4377" w:rsidP="00E72584">
            <w:pPr>
              <w:pStyle w:val="TableContents"/>
              <w:spacing w:after="46" w:line="240" w:lineRule="auto"/>
              <w:rPr>
                <w:sz w:val="20"/>
                <w:szCs w:val="20"/>
                <w:lang w:val="en-US"/>
              </w:rPr>
            </w:pPr>
            <w:r>
              <w:rPr>
                <w:sz w:val="20"/>
                <w:szCs w:val="20"/>
                <w:lang w:val="en-US"/>
              </w:rPr>
              <w:t>34.3 (10.5)</w:t>
            </w:r>
          </w:p>
        </w:tc>
        <w:tc>
          <w:tcPr>
            <w:tcW w:w="1140" w:type="dxa"/>
            <w:tcBorders>
              <w:top w:val="single" w:sz="2" w:space="0" w:color="000001"/>
              <w:left w:val="single" w:sz="2" w:space="0" w:color="000001"/>
              <w:bottom w:val="single" w:sz="2" w:space="0" w:color="000001"/>
            </w:tcBorders>
            <w:shd w:val="clear" w:color="auto" w:fill="auto"/>
          </w:tcPr>
          <w:p w14:paraId="3B67CA63" w14:textId="0CD3349B" w:rsidR="00612798" w:rsidRPr="00B960C8" w:rsidRDefault="00CF4377" w:rsidP="00E72584">
            <w:pPr>
              <w:pStyle w:val="TableContents"/>
              <w:spacing w:after="46" w:line="240" w:lineRule="auto"/>
              <w:rPr>
                <w:sz w:val="20"/>
                <w:szCs w:val="20"/>
                <w:lang w:val="en-US"/>
              </w:rPr>
            </w:pPr>
            <w:r>
              <w:rPr>
                <w:sz w:val="20"/>
                <w:szCs w:val="20"/>
                <w:lang w:val="en-US"/>
              </w:rPr>
              <w:t>116 (51.7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7CC0A2A" w14:textId="16EC999A" w:rsidR="00612798" w:rsidRPr="00B960C8" w:rsidRDefault="00CF4377" w:rsidP="00E72584">
            <w:pPr>
              <w:pStyle w:val="TableContents"/>
              <w:spacing w:after="46" w:line="240" w:lineRule="auto"/>
              <w:rPr>
                <w:sz w:val="20"/>
                <w:szCs w:val="20"/>
                <w:lang w:val="en-US"/>
              </w:rPr>
            </w:pPr>
            <w:r>
              <w:rPr>
                <w:sz w:val="20"/>
                <w:szCs w:val="20"/>
                <w:lang w:val="en-US"/>
              </w:rPr>
              <w:t>33.41 (10.9)</w:t>
            </w:r>
          </w:p>
        </w:tc>
      </w:tr>
      <w:tr w:rsidR="00E72584" w:rsidRPr="00BC63D4" w14:paraId="20C16F7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FED6B11" w14:textId="57030EF8"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186/1471-244X-14-99","ISSN":"1471244X","abstract":"Background: Gray and white matter brain changes have been found in schizophrenia but the anatomical organizing process underlying these changes remains unknown. We aimed to identify gray and white matter volumetric changes in a group of patients with schizophrenia and to quantify the distribution of white matter tract changes using a novel approach which applied three complementary analyses to diffusion imaging data.Methods: 21 patients with schizophrenia and 21 matched control subjects underwent brain magnetic resonance imaging. Gray and white matter volume differences were investigated using Voxel-based Morphometry (VBM). White matter diffusion changes were located using Tract Based Spatial Statistics (TBSS) and quantified within a standard atlas. Tracts where significant regional differences were located were examined using fiber tractography.Results: No significant differences in gray or white matter volumetry were found between the two groups. Using TBSS the schizophrenia group showed significantly lower fractional anisotropy (FA) compared to the controls in regions (false discovery rate &lt;0.05) including the genu, body and splenium of the corpus callosum and the left anterior limb of the internal capsule (ALIC). Using fiber tractography, FA was significantly lower in schizophrenia in the corpus callosum genu (p = 0.003).Conclusions: In schizophrenia, white matter diffusion deficits are prominent in medial frontal regions. These changes are consistent with the results of previous studies which have detected white matter changes in these areas. The pathology of schizophrenia may preferentially affect the prefrontal-thalamic white matter circuits traversing these regions. © 2014 Ellison-Wright et al.; licensee BioMed Central Ltd.","author":[{"dropping-particle":"","family":"Ellison-Wright","given":"Ian","non-dropping-particle":"","parse-names":false,"suffix":""},{"dropping-particle":"","family":"Nathan","given":"Pradeep J.","non-dropping-particle":"","parse-names":false,"suffix":""},{"dropping-particle":"","family":"Bullmore","given":"Edward T.","non-dropping-particle":"","parse-names":false,"suffix":""},{"dropping-particle":"","family":"Zaman","given":"Rashid","non-dropping-particle":"","parse-names":false,"suffix":""},{"dropping-particle":"","family":"Dudas","given":"Robert B.","non-dropping-particle":"","parse-names":false,"suffix":""},{"dropping-particle":"","family":"Agius","given":"Mark","non-dropping-particle":"","parse-names":false,"suffix":""},{"dropping-particle":"","family":"Fernandez-Egea","given":"Emilio","non-dropping-particle":"","parse-names":false,"suffix":""},{"dropping-particle":"","family":"Müller","given":"Ulrich","non-dropping-particle":"","parse-names":false,"suffix":""},{"dropping-particle":"","family":"Dodds","given":"Chris M.","non-dropping-particle":"","parse-names":false,"suffix":""},{"dropping-particle":"","family":"Forde","given":"Natalie J.","non-dropping-particle":"","parse-names":false,"suffix":""},{"dropping-particle":"","family":"Scanlon","given":"Cathy","non-dropping-particle":"","parse-names":false,"suffix":""},{"dropping-particle":"","family":"Leemans","given":"Alexander","non-dropping-particle":"","parse-names":false,"suffix":""},{"dropping-particle":"","family":"McDonald","given":"Colm","non-dropping-particle":"","parse-names":false,"suffix":""},{"dropping-particle":"","family":"Cannon","given":"Dara M.","non-dropping-particle":"","parse-names":false,"suffix":""}],"container-title":"BMC Psychiatry","id":"ITEM-1","issue":"1","issued":{"date-parts":[["2014","4","2"]]},"page":"99","publisher":"BioMed Central Ltd.","title":"Distribution of tract deficits in schizophrenia","type":"article-journal","volume":"14"},"uris":["http://www.mendeley.com/documents/?uuid=0ce7d218-4299-390a-9774-a1603ccc5c83"]}],"mendeley":{"formattedCitation":"(Ellison-Wright et al., 2014)","manualFormatting":"Ellison-Wright et al., 2014","plainTextFormattedCitation":"(Ellison-Wright et al., 2014)","previouslyFormattedCitation":"(Ellison-Wright et al., 2014)"},"properties":{"noteIndex":0},"schema":"https://github.com/citation-style-language/schema/raw/master/csl-citation.json"}</w:instrText>
            </w:r>
            <w:r w:rsidRPr="00B960C8">
              <w:rPr>
                <w:sz w:val="20"/>
                <w:szCs w:val="20"/>
              </w:rPr>
              <w:fldChar w:fldCharType="separate"/>
            </w:r>
            <w:r w:rsidRPr="00B960C8">
              <w:rPr>
                <w:noProof/>
                <w:sz w:val="20"/>
                <w:szCs w:val="20"/>
              </w:rPr>
              <w:t>Ellison-Wright et al., 2014</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2315952" w14:textId="234E897D" w:rsidR="00E72584" w:rsidRPr="00B960C8" w:rsidRDefault="00E72584" w:rsidP="00E72584">
            <w:pPr>
              <w:pStyle w:val="TableContents"/>
              <w:spacing w:after="46" w:line="240" w:lineRule="auto"/>
              <w:rPr>
                <w:sz w:val="20"/>
                <w:szCs w:val="20"/>
              </w:rPr>
            </w:pPr>
            <w:r w:rsidRPr="00B960C8">
              <w:rPr>
                <w:sz w:val="20"/>
                <w:szCs w:val="20"/>
                <w:lang w:val="en-US"/>
              </w:rPr>
              <w:t>21 (80.95)</w:t>
            </w:r>
          </w:p>
        </w:tc>
        <w:tc>
          <w:tcPr>
            <w:tcW w:w="1260" w:type="dxa"/>
            <w:tcBorders>
              <w:top w:val="single" w:sz="2" w:space="0" w:color="000001"/>
              <w:left w:val="single" w:sz="2" w:space="0" w:color="000001"/>
              <w:bottom w:val="single" w:sz="2" w:space="0" w:color="000001"/>
            </w:tcBorders>
            <w:shd w:val="clear" w:color="auto" w:fill="auto"/>
          </w:tcPr>
          <w:p w14:paraId="1A3C791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2 (10.9)</w:t>
            </w:r>
          </w:p>
        </w:tc>
        <w:tc>
          <w:tcPr>
            <w:tcW w:w="1254" w:type="dxa"/>
            <w:tcBorders>
              <w:top w:val="single" w:sz="2" w:space="0" w:color="000001"/>
              <w:left w:val="single" w:sz="2" w:space="0" w:color="000001"/>
              <w:bottom w:val="single" w:sz="2" w:space="0" w:color="000001"/>
              <w:right w:val="single" w:sz="2" w:space="0" w:color="000001"/>
            </w:tcBorders>
          </w:tcPr>
          <w:p w14:paraId="1CFDC963" w14:textId="10EA0B65"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4F239BA1" w14:textId="38E07291"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681DBCEB" w14:textId="779E307D" w:rsidR="00E72584" w:rsidRPr="00B960C8" w:rsidRDefault="00E72584" w:rsidP="00E72584">
            <w:pPr>
              <w:pStyle w:val="TableContents"/>
              <w:spacing w:after="46" w:line="240" w:lineRule="auto"/>
              <w:rPr>
                <w:sz w:val="20"/>
                <w:szCs w:val="20"/>
                <w:lang w:val="en-US"/>
              </w:rPr>
            </w:pPr>
            <w:r w:rsidRPr="00B960C8">
              <w:rPr>
                <w:sz w:val="20"/>
                <w:szCs w:val="20"/>
                <w:lang w:val="en-US"/>
              </w:rPr>
              <w:t>50 (13)</w:t>
            </w:r>
          </w:p>
        </w:tc>
        <w:tc>
          <w:tcPr>
            <w:tcW w:w="1176" w:type="dxa"/>
            <w:tcBorders>
              <w:top w:val="single" w:sz="2" w:space="0" w:color="000001"/>
              <w:left w:val="single" w:sz="2" w:space="0" w:color="000001"/>
              <w:bottom w:val="single" w:sz="2" w:space="0" w:color="000001"/>
              <w:right w:val="single" w:sz="2" w:space="0" w:color="000001"/>
            </w:tcBorders>
          </w:tcPr>
          <w:p w14:paraId="44736F78" w14:textId="6FD1AD1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8AEB110" w14:textId="0A7E946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CF5ED97" w14:textId="61D73538"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24163FF7" w14:textId="13CD5F84" w:rsidR="00E72584" w:rsidRPr="00B960C8" w:rsidRDefault="00E72584" w:rsidP="00E72584">
            <w:pPr>
              <w:pStyle w:val="TableContents"/>
              <w:spacing w:after="46" w:line="240" w:lineRule="auto"/>
              <w:rPr>
                <w:sz w:val="20"/>
                <w:szCs w:val="20"/>
                <w:lang w:val="en-US"/>
              </w:rPr>
            </w:pPr>
            <w:r w:rsidRPr="00B960C8">
              <w:rPr>
                <w:sz w:val="20"/>
                <w:szCs w:val="20"/>
                <w:lang w:val="en-US"/>
              </w:rPr>
              <w:t>21 (66.6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4A09D5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1.5 (9.1)</w:t>
            </w:r>
          </w:p>
        </w:tc>
      </w:tr>
      <w:tr w:rsidR="00095BD1" w:rsidRPr="00BC63D4" w14:paraId="06882B9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FC3C9C9" w14:textId="04F3A7AE" w:rsidR="00095BD1" w:rsidRPr="00B960C8" w:rsidRDefault="00095BD1"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schres.2009.08.014","ISSN":"09209964","abstract":"The etiologic factors underlying schizophrenia have been conceptualized as reflecting two largely genetic components - those unique to schizophrenia and those representing vulnerability to neurodevelopmental deviation in general. The Developmental Instability (DI) approach suggests that the latter can be indexed by minor physical anomalies (MPAs), which assess early prenatal growth abnormalities, and fluctuating anatomic asymmetries (FA), which reflects later deviations. Individuals with schizophrenia (N = 19) had elevated scores on both measures as compared to healthy controls (N = 23). Further, MPAs and FA were very highly correlated in the sample of individuals with schizophrenia but not in controls. In order to identify neuroanatomic variation linked with the unique factor, we conducted gray matter Voxel Based Morphometry analyses of group membership, with and without treating a composite measure of DI (based on FA, and MPAs) as a covariate. When DI was treated as a covariate, many more gray matter regions were found to statistically differ as a function of diagnosis. These results support the DI approach and suggest that the unique etiologic factors associated with schizophrenia lead to widespread gray matter volume reductions. © 2009 Elsevier B.V.","author":[{"dropping-particle":"","family":"Euler","given":"M","non-dropping-particle":"","parse-names":false,"suffix":""},{"dropping-particle":"","family":"Thoma","given":"R J","non-dropping-particle":"","parse-names":false,"suffix":""},{"dropping-particle":"","family":"Gangestad","given":"S W","non-dropping-particle":"","parse-names":false,"suffix":""},{"dropping-particle":"","family":"Cañive","given":"J M","non-dropping-particle":"","parse-names":false,"suffix":""},{"dropping-particle":"","family":"Yeo","given":"R A","non-dropping-particle":"","parse-names":false,"suffix":""}],"container-title":"Schizophrenia Research","id":"ITEM-1","issue":"1","issued":{"date-parts":[["2009"]]},"note":"cited By 5","page":"1-7","title":"The Impact of developmental instability on voxel-based morphometry analyses of neuroanatomical abnormalities in Schizophrenia","type":"article-journal","volume":"115"},"uris":["http://www.mendeley.com/documents/?uuid=a955dec7-6e50-47c7-907d-437617e58dfe"]}],"mendeley":{"formattedCitation":"(Euler, Thoma, Gangestad, Cañive, &amp; Yeo, 2009)","manualFormatting":"Euler et al., 2009","plainTextFormattedCitation":"(Euler, Thoma, Gangestad, Cañive, &amp; Yeo, 2009)","previouslyFormattedCitation":"(Euler, Thoma, Gangestad, Cañive, &amp; Yeo, 2009)"},"properties":{"noteIndex":0},"schema":"https://github.com/citation-style-language/schema/raw/master/csl-citation.json"}</w:instrText>
            </w:r>
            <w:r>
              <w:rPr>
                <w:sz w:val="20"/>
                <w:szCs w:val="20"/>
              </w:rPr>
              <w:fldChar w:fldCharType="separate"/>
            </w:r>
            <w:r w:rsidRPr="00095BD1">
              <w:rPr>
                <w:noProof/>
                <w:sz w:val="20"/>
                <w:szCs w:val="20"/>
              </w:rPr>
              <w:t>Euler et al., 2009</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0520DFE4" w14:textId="50333AE5" w:rsidR="00095BD1" w:rsidRPr="00B960C8" w:rsidRDefault="00095BD1" w:rsidP="00E72584">
            <w:pPr>
              <w:pStyle w:val="TableContents"/>
              <w:spacing w:after="46" w:line="240" w:lineRule="auto"/>
              <w:rPr>
                <w:sz w:val="20"/>
                <w:szCs w:val="20"/>
                <w:lang w:val="en-US"/>
              </w:rPr>
            </w:pPr>
            <w:r>
              <w:rPr>
                <w:sz w:val="20"/>
                <w:szCs w:val="20"/>
                <w:lang w:val="en-US"/>
              </w:rPr>
              <w:t>19 (90)</w:t>
            </w:r>
          </w:p>
        </w:tc>
        <w:tc>
          <w:tcPr>
            <w:tcW w:w="1260" w:type="dxa"/>
            <w:tcBorders>
              <w:top w:val="single" w:sz="2" w:space="0" w:color="000001"/>
              <w:left w:val="single" w:sz="2" w:space="0" w:color="000001"/>
              <w:bottom w:val="single" w:sz="2" w:space="0" w:color="000001"/>
            </w:tcBorders>
            <w:shd w:val="clear" w:color="auto" w:fill="auto"/>
          </w:tcPr>
          <w:p w14:paraId="5939E653" w14:textId="345F7686" w:rsidR="00095BD1" w:rsidRPr="00B960C8" w:rsidRDefault="00095BD1" w:rsidP="00E72584">
            <w:pPr>
              <w:pStyle w:val="TableContents"/>
              <w:spacing w:after="46" w:line="240" w:lineRule="auto"/>
              <w:rPr>
                <w:sz w:val="20"/>
                <w:szCs w:val="20"/>
                <w:lang w:val="en-US"/>
              </w:rPr>
            </w:pPr>
            <w:r>
              <w:rPr>
                <w:sz w:val="20"/>
                <w:szCs w:val="20"/>
                <w:lang w:val="en-US"/>
              </w:rPr>
              <w:t>43.26 (10.5)</w:t>
            </w:r>
          </w:p>
        </w:tc>
        <w:tc>
          <w:tcPr>
            <w:tcW w:w="1254" w:type="dxa"/>
            <w:tcBorders>
              <w:top w:val="single" w:sz="2" w:space="0" w:color="000001"/>
              <w:left w:val="single" w:sz="2" w:space="0" w:color="000001"/>
              <w:bottom w:val="single" w:sz="2" w:space="0" w:color="000001"/>
              <w:right w:val="single" w:sz="2" w:space="0" w:color="000001"/>
            </w:tcBorders>
          </w:tcPr>
          <w:p w14:paraId="1D45D658" w14:textId="53CC1831" w:rsidR="00095BD1" w:rsidRPr="00B960C8" w:rsidRDefault="00095BD1"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B3CBFCB" w14:textId="5594DDC3" w:rsidR="00095BD1" w:rsidRDefault="00095BD1"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04968FB6" w14:textId="3459B18E" w:rsidR="00095BD1" w:rsidRPr="00B960C8" w:rsidRDefault="00095BD1"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F13FF1A" w14:textId="68D299A5" w:rsidR="00095BD1" w:rsidRDefault="00095BD1"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D2E54F2" w14:textId="009B1127" w:rsidR="00095BD1" w:rsidRDefault="00095BD1"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57DB336" w14:textId="54F6ED71" w:rsidR="00095BD1" w:rsidRDefault="00095BD1"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5250FCA7" w14:textId="7B5082D2" w:rsidR="00095BD1" w:rsidRPr="00B960C8" w:rsidRDefault="00095BD1" w:rsidP="00E72584">
            <w:pPr>
              <w:pStyle w:val="TableContents"/>
              <w:spacing w:after="46" w:line="240" w:lineRule="auto"/>
              <w:rPr>
                <w:sz w:val="20"/>
                <w:szCs w:val="20"/>
                <w:lang w:val="en-US"/>
              </w:rPr>
            </w:pPr>
            <w:r>
              <w:rPr>
                <w:sz w:val="20"/>
                <w:szCs w:val="20"/>
                <w:lang w:val="en-US"/>
              </w:rPr>
              <w:t>23 (69.5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7F96AF0" w14:textId="57963321" w:rsidR="00095BD1" w:rsidRPr="00B960C8" w:rsidRDefault="00095BD1" w:rsidP="00E72584">
            <w:pPr>
              <w:pStyle w:val="TableContents"/>
              <w:spacing w:after="46" w:line="240" w:lineRule="auto"/>
              <w:rPr>
                <w:sz w:val="20"/>
                <w:szCs w:val="20"/>
                <w:lang w:val="en-US"/>
              </w:rPr>
            </w:pPr>
            <w:r>
              <w:rPr>
                <w:sz w:val="20"/>
                <w:szCs w:val="20"/>
                <w:lang w:val="en-US"/>
              </w:rPr>
              <w:t>43.3 (11.9)</w:t>
            </w:r>
          </w:p>
        </w:tc>
      </w:tr>
      <w:tr w:rsidR="00E72584" w:rsidRPr="00BC63D4" w14:paraId="432FA486"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7DF20E5" w14:textId="35618BCE"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pscychresns.2014.10.017","ISSN":"18727506","abstract":"Executive functioning is consistently impaired in schizophrenia, and it has been associated with reduced gray matter volume in prefrontal areas. Abnormalities in prefrontal brain regions have also been related to the illness duration. The aim of the study was to investigate the effect of executive functioning decline and chronicity in prefrontal regions of patients with schizophrenia. Participants comprised 33 schizophrenic patients, 18 with duration of illness (DoI) shorter than 10 years and 15 with duration of illness longer than 10 years. In addition, 24 healthy controls served as a comparison group. Participants performed the Wisconsin Card Sorting Test (WCST) and underwent structural magnetic resonance imaging. Patients with longer DoI showed significant reduction of gray matter volume in the left medial frontal gyrus compared with healthy controls. Moreover, there was a trend for greater gray matter volume decrease in patients with a longer illness duration compared with patients with shorter illness duration. There was no interaction between the volume of the left medial frontal gyrus performance on the WCST. The present study supports the hypothesis that medial frontal gyrus alterations in schizophrenia are sensitive to duration of illness. These alterations were not associated with executive functioning.","author":[{"dropping-particle":"","family":"Frascarelli","given":"Marianna","non-dropping-particle":"","parse-names":false,"suffix":""},{"dropping-particle":"","family":"Tognin","given":"Stefania","non-dropping-particle":"","parse-names":false,"suffix":""},{"dropping-particle":"","family":"Mirigliani","given":"Alessia","non-dropping-particle":"","parse-names":false,"suffix":""},{"dropping-particle":"","family":"Parente","given":"Fabrizio","non-dropping-particle":"","parse-names":false,"suffix":""},{"dropping-particle":"","family":"Buzzanca","given":"Antonino","non-dropping-particle":"","parse-names":false,"suffix":""},{"dropping-particle":"","family":"Torti","given":"Maria Chiara","non-dropping-particle":"","parse-names":false,"suffix":""},{"dropping-particle":"","family":"Tinelli","given":"Emanuele","non-dropping-particle":"","parse-names":false,"suffix":""},{"dropping-particle":"","family":"Caramia","given":"Francesca","non-dropping-particle":"","parse-names":false,"suffix":""},{"dropping-particle":"","family":"Fabio","given":"Fabio","non-dropping-particle":"Di","parse-names":false,"suffix":""},{"dropping-particle":"","family":"Biondi","given":"Massimo","non-dropping-particle":"","parse-names":false,"suffix":""},{"dropping-particle":"","family":"Fusar-Poli","given":"Paolo","non-dropping-particle":"","parse-names":false,"suffix":""}],"container-title":"Psychiatry Research - Neuroimaging","id":"ITEM-1","issue":"2","issued":{"date-parts":[["2015","2","28"]]},"page":"103-110","publisher":"Elsevier Ireland Ltd","title":"Medial frontal gyrus alterations in schizophrenia: Relationship with duration of illness and executive dysfunction","type":"article-journal","volume":"231"},"uris":["http://www.mendeley.com/documents/?uuid=8ff604de-2e0f-347d-a6b7-303f9595a4d0"]}],"mendeley":{"formattedCitation":"(Frascarelli et al., 2015)","manualFormatting":"Frascarelli et al., 2015","plainTextFormattedCitation":"(Frascarelli et al., 2015)","previouslyFormattedCitation":"(Frascarelli et al., 2015)"},"properties":{"noteIndex":0},"schema":"https://github.com/citation-style-language/schema/raw/master/csl-citation.json"}</w:instrText>
            </w:r>
            <w:r w:rsidRPr="00B960C8">
              <w:rPr>
                <w:sz w:val="20"/>
                <w:szCs w:val="20"/>
              </w:rPr>
              <w:fldChar w:fldCharType="separate"/>
            </w:r>
            <w:r w:rsidRPr="00B960C8">
              <w:rPr>
                <w:noProof/>
                <w:sz w:val="20"/>
                <w:szCs w:val="20"/>
              </w:rPr>
              <w:t>Frascarelli et al., 2015</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05FDCF28" w14:textId="0D06C2C2" w:rsidR="00E72584" w:rsidRPr="00B960C8" w:rsidRDefault="00E72584" w:rsidP="00E72584">
            <w:pPr>
              <w:pStyle w:val="TableContents"/>
              <w:spacing w:after="46" w:line="240" w:lineRule="auto"/>
              <w:rPr>
                <w:sz w:val="20"/>
                <w:szCs w:val="20"/>
              </w:rPr>
            </w:pPr>
            <w:r w:rsidRPr="00B960C8">
              <w:rPr>
                <w:sz w:val="20"/>
                <w:szCs w:val="20"/>
                <w:lang w:val="en-US"/>
              </w:rPr>
              <w:t>15 (60)</w:t>
            </w:r>
          </w:p>
        </w:tc>
        <w:tc>
          <w:tcPr>
            <w:tcW w:w="1260" w:type="dxa"/>
            <w:tcBorders>
              <w:top w:val="single" w:sz="2" w:space="0" w:color="000001"/>
              <w:left w:val="single" w:sz="2" w:space="0" w:color="000001"/>
              <w:bottom w:val="single" w:sz="2" w:space="0" w:color="000001"/>
            </w:tcBorders>
            <w:shd w:val="clear" w:color="auto" w:fill="auto"/>
          </w:tcPr>
          <w:p w14:paraId="7500DC7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2.7 (7.4)</w:t>
            </w:r>
          </w:p>
        </w:tc>
        <w:tc>
          <w:tcPr>
            <w:tcW w:w="1254" w:type="dxa"/>
            <w:tcBorders>
              <w:top w:val="single" w:sz="2" w:space="0" w:color="000001"/>
              <w:left w:val="single" w:sz="2" w:space="0" w:color="000001"/>
              <w:bottom w:val="single" w:sz="2" w:space="0" w:color="000001"/>
              <w:right w:val="single" w:sz="2" w:space="0" w:color="000001"/>
            </w:tcBorders>
          </w:tcPr>
          <w:p w14:paraId="3D169E24" w14:textId="7DC3CA60"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7BDADE9" w14:textId="1597F873" w:rsidR="00E72584" w:rsidRPr="00B960C8" w:rsidRDefault="00E72584" w:rsidP="00E72584">
            <w:pPr>
              <w:pStyle w:val="TableContents"/>
              <w:spacing w:after="46" w:line="240" w:lineRule="auto"/>
              <w:rPr>
                <w:sz w:val="20"/>
                <w:szCs w:val="20"/>
                <w:lang w:val="en-US"/>
              </w:rPr>
            </w:pPr>
            <w:r>
              <w:rPr>
                <w:sz w:val="20"/>
                <w:szCs w:val="20"/>
                <w:lang w:val="en-US"/>
              </w:rPr>
              <w:t>17.2 (5.1)</w:t>
            </w:r>
          </w:p>
        </w:tc>
        <w:tc>
          <w:tcPr>
            <w:tcW w:w="1330" w:type="dxa"/>
            <w:tcBorders>
              <w:top w:val="single" w:sz="2" w:space="0" w:color="000001"/>
              <w:left w:val="single" w:sz="2" w:space="0" w:color="000001"/>
              <w:bottom w:val="single" w:sz="2" w:space="0" w:color="000001"/>
              <w:right w:val="single" w:sz="2" w:space="0" w:color="000001"/>
            </w:tcBorders>
          </w:tcPr>
          <w:p w14:paraId="16ED7E81" w14:textId="0AB728C5" w:rsidR="00E72584" w:rsidRPr="00B960C8" w:rsidRDefault="00E72584" w:rsidP="00E72584">
            <w:pPr>
              <w:pStyle w:val="TableContents"/>
              <w:spacing w:after="46" w:line="240" w:lineRule="auto"/>
              <w:rPr>
                <w:sz w:val="20"/>
                <w:szCs w:val="20"/>
                <w:lang w:val="en-US"/>
              </w:rPr>
            </w:pPr>
            <w:r w:rsidRPr="00B960C8">
              <w:rPr>
                <w:sz w:val="20"/>
                <w:szCs w:val="20"/>
                <w:lang w:val="en-US"/>
              </w:rPr>
              <w:t>80.8 (20.3)</w:t>
            </w:r>
          </w:p>
        </w:tc>
        <w:tc>
          <w:tcPr>
            <w:tcW w:w="1176" w:type="dxa"/>
            <w:tcBorders>
              <w:top w:val="single" w:sz="2" w:space="0" w:color="000001"/>
              <w:left w:val="single" w:sz="2" w:space="0" w:color="000001"/>
              <w:bottom w:val="single" w:sz="2" w:space="0" w:color="000001"/>
              <w:right w:val="single" w:sz="2" w:space="0" w:color="000001"/>
            </w:tcBorders>
          </w:tcPr>
          <w:p w14:paraId="506D288A" w14:textId="4A97B250" w:rsidR="00E72584" w:rsidRPr="00B960C8" w:rsidRDefault="00E72584" w:rsidP="00E72584">
            <w:pPr>
              <w:pStyle w:val="TableContents"/>
              <w:spacing w:after="46" w:line="240" w:lineRule="auto"/>
              <w:rPr>
                <w:sz w:val="20"/>
                <w:szCs w:val="20"/>
                <w:lang w:val="en-US"/>
              </w:rPr>
            </w:pPr>
            <w:r>
              <w:rPr>
                <w:sz w:val="20"/>
                <w:szCs w:val="20"/>
                <w:lang w:val="en-US"/>
              </w:rPr>
              <w:t>15.3 (6.2)</w:t>
            </w:r>
          </w:p>
        </w:tc>
        <w:tc>
          <w:tcPr>
            <w:tcW w:w="1190" w:type="dxa"/>
            <w:tcBorders>
              <w:top w:val="single" w:sz="2" w:space="0" w:color="000001"/>
              <w:left w:val="single" w:sz="2" w:space="0" w:color="000001"/>
              <w:bottom w:val="single" w:sz="2" w:space="0" w:color="000001"/>
              <w:right w:val="single" w:sz="2" w:space="0" w:color="000001"/>
            </w:tcBorders>
          </w:tcPr>
          <w:p w14:paraId="050C02F9" w14:textId="122DAFD5" w:rsidR="00E72584" w:rsidRPr="00B960C8" w:rsidRDefault="00E72584" w:rsidP="00E72584">
            <w:pPr>
              <w:pStyle w:val="TableContents"/>
              <w:spacing w:after="46" w:line="240" w:lineRule="auto"/>
              <w:rPr>
                <w:sz w:val="20"/>
                <w:szCs w:val="20"/>
                <w:lang w:val="en-US"/>
              </w:rPr>
            </w:pPr>
            <w:r>
              <w:rPr>
                <w:sz w:val="20"/>
                <w:szCs w:val="20"/>
                <w:lang w:val="en-US"/>
              </w:rPr>
              <w:t>24.9 (9.4)</w:t>
            </w:r>
          </w:p>
        </w:tc>
        <w:tc>
          <w:tcPr>
            <w:tcW w:w="1208" w:type="dxa"/>
            <w:tcBorders>
              <w:top w:val="single" w:sz="2" w:space="0" w:color="000001"/>
              <w:left w:val="single" w:sz="2" w:space="0" w:color="000001"/>
              <w:bottom w:val="single" w:sz="2" w:space="0" w:color="000001"/>
              <w:right w:val="single" w:sz="2" w:space="0" w:color="000001"/>
            </w:tcBorders>
          </w:tcPr>
          <w:p w14:paraId="47293406" w14:textId="7BDC0E74" w:rsidR="00E72584" w:rsidRPr="00B960C8" w:rsidRDefault="00E72584" w:rsidP="00E72584">
            <w:pPr>
              <w:pStyle w:val="TableContents"/>
              <w:spacing w:after="46" w:line="240" w:lineRule="auto"/>
              <w:rPr>
                <w:sz w:val="20"/>
                <w:szCs w:val="20"/>
                <w:lang w:val="en-US"/>
              </w:rPr>
            </w:pPr>
            <w:r>
              <w:rPr>
                <w:sz w:val="20"/>
                <w:szCs w:val="20"/>
                <w:lang w:val="en-US"/>
              </w:rPr>
              <w:t>40.6 (8.9)</w:t>
            </w:r>
          </w:p>
        </w:tc>
        <w:tc>
          <w:tcPr>
            <w:tcW w:w="1140" w:type="dxa"/>
            <w:tcBorders>
              <w:top w:val="single" w:sz="2" w:space="0" w:color="000001"/>
              <w:left w:val="single" w:sz="2" w:space="0" w:color="000001"/>
              <w:bottom w:val="single" w:sz="2" w:space="0" w:color="000001"/>
            </w:tcBorders>
            <w:shd w:val="clear" w:color="auto" w:fill="auto"/>
          </w:tcPr>
          <w:p w14:paraId="32C58D86" w14:textId="580C8B69" w:rsidR="00E72584" w:rsidRPr="00B960C8" w:rsidRDefault="00E72584" w:rsidP="00E72584">
            <w:pPr>
              <w:pStyle w:val="TableContents"/>
              <w:spacing w:after="46" w:line="240" w:lineRule="auto"/>
              <w:rPr>
                <w:sz w:val="20"/>
                <w:szCs w:val="20"/>
                <w:lang w:val="en-US"/>
              </w:rPr>
            </w:pPr>
            <w:r w:rsidRPr="00B960C8">
              <w:rPr>
                <w:sz w:val="20"/>
                <w:szCs w:val="20"/>
                <w:lang w:val="en-US"/>
              </w:rPr>
              <w:t>24 (37.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FD32B4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0.3 (10.2)</w:t>
            </w:r>
          </w:p>
        </w:tc>
      </w:tr>
      <w:tr w:rsidR="00E72584" w:rsidRPr="00BC63D4" w14:paraId="4C14886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5C773D6" w14:textId="2BD5BC9B"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111/pcn.12003","ISSN":"13231316","abstract":"Aim The aim of this study was to investigate the influences of menopause on brain morphological changes in schizophrenia using magnetic resonance imaging (MRI). Methods Forty female schizophrenia patients, 20 premenopausal and 20 postmenopausal, and 50 female controls underwent cerebral MRI. Optimized voxel-based morphometry was performed with Statistical Parametric Mapping version 5. Results Compared with controls, regional gray matter reductions in schizophrenia patients were observed in the insula, superior temporal gyrus, anterior cingulate, parahippocampal gyrus, and thalamus. Direct comparison between the patient groups showed that the gray matter of postmenopausal patients was significantly smaller when compared with premenopausal patients in the left middle frontal gyrus, and no region had significantly lower gray matter volume in premenopausal patients relative to postmenopausal patients. Significant negative correlation between gray matter volume and the interval after menopause was found in the right superior frontal gyrus in the postmenopause patient group. Conclusion Differential morphological alterations between postmenopausal and premenopausal schizophrenia patients were observed, suggesting that the female hormone plays a protective role against schizophrenia. © 2013 The Authors. Psychiatry and Clinical Neurosciences © 2013 Japanese Society of Psychiatry and Neurology.","author":[{"dropping-particle":"","family":"Fukuta","given":"Hajime","non-dropping-particle":"","parse-names":false,"suffix":""},{"dropping-particle":"","family":"Ito","given":"Itsuo","non-dropping-particle":"","parse-names":false,"suffix":""},{"dropping-particle":"","family":"Tateno","given":"Amane","non-dropping-particle":"","parse-names":false,"suffix":""},{"dropping-particle":"","family":"Nogami","given":"Tsuyoshi","non-dropping-particle":"","parse-names":false,"suffix":""},{"dropping-particle":"","family":"Taiji","given":"Yasutomo","non-dropping-particle":"","parse-names":false,"suffix":""},{"dropping-particle":"","family":"Arakawa","given":"Ryosuke","non-dropping-particle":"","parse-names":false,"suffix":""},{"dropping-particle":"","family":"Suhara","given":"Tetsuya","non-dropping-particle":"","parse-names":false,"suffix":""},{"dropping-particle":"","family":"Asai","given":"Kunihiko","non-dropping-particle":"","parse-names":false,"suffix":""},{"dropping-particle":"","family":"Okubo","given":"Yoshiro","non-dropping-particle":"","parse-names":false,"suffix":""}],"container-title":"Psychiatry and Clinical Neurosciences","id":"ITEM-1","issue":"1","issued":{"date-parts":[["2013"]]},"page":"3-11","title":"Effects of menopause on brain structural changes in schizophrenia","type":"article-journal","volume":"67"},"uris":["http://www.mendeley.com/documents/?uuid=cd274305-b762-4510-aad7-205a5dc24f34"]}],"mendeley":{"formattedCitation":"(Fukuta et al., 2013)","manualFormatting":"Fukuta et al., 2013","plainTextFormattedCitation":"(Fukuta et al., 2013)","previouslyFormattedCitation":"(Fukuta et al., 2013)"},"properties":{"noteIndex":0},"schema":"https://github.com/citation-style-language/schema/raw/master/csl-citation.json"}</w:instrText>
            </w:r>
            <w:r w:rsidRPr="00B960C8">
              <w:rPr>
                <w:sz w:val="20"/>
                <w:szCs w:val="20"/>
              </w:rPr>
              <w:fldChar w:fldCharType="separate"/>
            </w:r>
            <w:r w:rsidRPr="00B960C8">
              <w:rPr>
                <w:noProof/>
                <w:sz w:val="20"/>
                <w:szCs w:val="20"/>
              </w:rPr>
              <w:t>Fukuta et al., 2013</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FB39357" w14:textId="22918066" w:rsidR="00E72584" w:rsidRPr="00B960C8" w:rsidRDefault="00E72584" w:rsidP="00E72584">
            <w:pPr>
              <w:pStyle w:val="TableContents"/>
              <w:spacing w:after="46" w:line="240" w:lineRule="auto"/>
              <w:rPr>
                <w:sz w:val="20"/>
                <w:szCs w:val="20"/>
              </w:rPr>
            </w:pPr>
            <w:r w:rsidRPr="00B960C8">
              <w:rPr>
                <w:sz w:val="20"/>
                <w:szCs w:val="20"/>
                <w:lang w:val="en-US"/>
              </w:rPr>
              <w:t>40 (0)</w:t>
            </w:r>
          </w:p>
        </w:tc>
        <w:tc>
          <w:tcPr>
            <w:tcW w:w="1260" w:type="dxa"/>
            <w:tcBorders>
              <w:top w:val="single" w:sz="2" w:space="0" w:color="000001"/>
              <w:left w:val="single" w:sz="2" w:space="0" w:color="000001"/>
              <w:bottom w:val="single" w:sz="2" w:space="0" w:color="000001"/>
            </w:tcBorders>
            <w:shd w:val="clear" w:color="auto" w:fill="auto"/>
          </w:tcPr>
          <w:p w14:paraId="472825B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5.6 (8.08)</w:t>
            </w:r>
          </w:p>
        </w:tc>
        <w:tc>
          <w:tcPr>
            <w:tcW w:w="1254" w:type="dxa"/>
            <w:tcBorders>
              <w:top w:val="single" w:sz="2" w:space="0" w:color="000001"/>
              <w:left w:val="single" w:sz="2" w:space="0" w:color="000001"/>
              <w:bottom w:val="single" w:sz="2" w:space="0" w:color="000001"/>
              <w:right w:val="single" w:sz="2" w:space="0" w:color="000001"/>
            </w:tcBorders>
          </w:tcPr>
          <w:p w14:paraId="6A3C4874" w14:textId="5B37B6EA"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5B47BF5" w14:textId="02230A1B" w:rsidR="00E72584" w:rsidRPr="00B960C8" w:rsidRDefault="00E72584" w:rsidP="00E72584">
            <w:pPr>
              <w:pStyle w:val="TableContents"/>
              <w:spacing w:after="46" w:line="240" w:lineRule="auto"/>
              <w:rPr>
                <w:sz w:val="20"/>
                <w:szCs w:val="20"/>
                <w:lang w:val="en-US"/>
              </w:rPr>
            </w:pPr>
            <w:r>
              <w:rPr>
                <w:sz w:val="20"/>
                <w:szCs w:val="20"/>
                <w:lang w:val="en-US"/>
              </w:rPr>
              <w:t>23 (12.33)</w:t>
            </w:r>
          </w:p>
        </w:tc>
        <w:tc>
          <w:tcPr>
            <w:tcW w:w="1330" w:type="dxa"/>
            <w:tcBorders>
              <w:top w:val="single" w:sz="2" w:space="0" w:color="000001"/>
              <w:left w:val="single" w:sz="2" w:space="0" w:color="000001"/>
              <w:bottom w:val="single" w:sz="2" w:space="0" w:color="000001"/>
              <w:right w:val="single" w:sz="2" w:space="0" w:color="000001"/>
            </w:tcBorders>
          </w:tcPr>
          <w:p w14:paraId="12982CAE" w14:textId="2FA3BCB3"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6FF5A1B" w14:textId="1DB03208"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C6FF795" w14:textId="33A6D91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EF414E2" w14:textId="7DEAB36E"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18043C79" w14:textId="4F8092CF" w:rsidR="00E72584" w:rsidRPr="00B960C8" w:rsidRDefault="00E72584" w:rsidP="00E72584">
            <w:pPr>
              <w:pStyle w:val="TableContents"/>
              <w:spacing w:after="46" w:line="240" w:lineRule="auto"/>
              <w:rPr>
                <w:sz w:val="20"/>
                <w:szCs w:val="20"/>
                <w:lang w:val="en-US"/>
              </w:rPr>
            </w:pPr>
            <w:r w:rsidRPr="00B960C8">
              <w:rPr>
                <w:sz w:val="20"/>
                <w:szCs w:val="20"/>
                <w:lang w:val="en-US"/>
              </w:rPr>
              <w:t>50 (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590B8F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5 (8.7)</w:t>
            </w:r>
          </w:p>
        </w:tc>
      </w:tr>
      <w:tr w:rsidR="000A713F" w:rsidRPr="00BC63D4" w14:paraId="0F6ED27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F281CF6" w14:textId="29B3949C" w:rsidR="000A713F" w:rsidRDefault="000A713F" w:rsidP="00E72584">
            <w:pPr>
              <w:spacing w:after="46" w:line="240" w:lineRule="auto"/>
              <w:rPr>
                <w:sz w:val="20"/>
                <w:szCs w:val="20"/>
              </w:rPr>
            </w:pPr>
            <w:r>
              <w:rPr>
                <w:sz w:val="20"/>
                <w:szCs w:val="20"/>
              </w:rPr>
              <w:fldChar w:fldCharType="begin" w:fldLock="1"/>
            </w:r>
            <w:r w:rsidR="00997BC6">
              <w:rPr>
                <w:sz w:val="20"/>
                <w:szCs w:val="20"/>
              </w:rPr>
              <w:instrText>ADDIN CSL_CITATION {"citationItems":[{"id":"ITEM-1","itemData":{"DOI":"10.1016/j.pnpbp.2007.07.014","ISSN":"02785846","PMID":"17716795","abstract":"Many studies have shown widespread but subtle pathological changes in gray matter in patients with schizophrenia. Some of these studies have related specific alterations to the genesis of auditory hallucinations, particularly in the left superior temporal gyrus, but none has analysed the relationship between morphometric data and a specific scale for auditory hallucinations. The present study aims to define the presence and characteristics of structural abnormalities in relation with the intensity and phenomenology of auditory hallucinations by means of magnetic resonance voxel-based morphometry (MR-VBM) method applied on a highly homogeneous group of 18 persistent hallucinatory patients meeting DSM-IV criteria for schizophrenia compared to 19 healthy matched controls. Patients were evaluated using the PSYRATS scale for auditory hallucinations. Reductions of gray matter concentration in patients to controls were observed in bilateral insula, bilateral superior temporal gyri and left amygdala. In addition, specific relationships between left inferior frontal and right postcentral gyri reductions and the severity of auditory hallucinations were observed. All these areas might be implicated in the genesis and/or persistence of auditory hallucinations through specific mechanisms. Precise morphological abnormalities may help to define reliable MR-VBM biomarkers for the genesis and persistence of auditory hallucinations. © 2007 Elsevier Inc. All rights reserved.","author":[{"dropping-particle":"","family":"García-Martí","given":"Gracián","non-dropping-particle":"","parse-names":false,"suffix":""},{"dropping-particle":"","family":"Aguilar","given":"Eduardo J.","non-dropping-particle":"","parse-names":false,"suffix":""},{"dropping-particle":"","family":"Lull","given":"Juan J.","non-dropping-particle":"","parse-names":false,"suffix":""},{"dropping-particle":"","family":"Martí-Bonmatí","given":"Luis","non-dropping-particle":"","parse-names":false,"suffix":""},{"dropping-particle":"","family":"Escartí","given":"María J.","non-dropping-particle":"","parse-names":false,"suffix":""},{"dropping-particle":"V.","family":"Manjón","given":"José","non-dropping-particle":"","parse-names":false,"suffix":""},{"dropping-particle":"","family":"Moratal","given":"David","non-dropping-particle":"","parse-names":false,"suffix":""},{"dropping-particle":"","family":"Robles","given":"Montserrat","non-dropping-particle":"","parse-names":false,"suffix":""},{"dropping-particle":"","family":"Sanjuán","given":"Julio","non-dropping-particle":"","parse-names":false,"suffix":""}],"container-title":"Progress in Neuro-Psychopharmacology and Biological Psychiatry","id":"ITEM-1","issue":"1","issued":{"date-parts":[["2008","1","1"]]},"page":"72-80","title":"Schizophrenia with auditory hallucinations: A voxel-based morphometry study","type":"article-journal","volume":"32"},"uris":["http://www.mendeley.com/documents/?uuid=05331646-4236-4f14-9022-8374f60cb69f"]}],"mendeley":{"formattedCitation":"(García-Martí et al., 2008)","manualFormatting":"García-Martí et al., 2008","plainTextFormattedCitation":"(García-Martí et al., 2008)","previouslyFormattedCitation":"(García-Martí et al., 2008)"},"properties":{"noteIndex":0},"schema":"https://github.com/citation-style-language/schema/raw/master/csl-citation.json"}</w:instrText>
            </w:r>
            <w:r>
              <w:rPr>
                <w:sz w:val="20"/>
                <w:szCs w:val="20"/>
              </w:rPr>
              <w:fldChar w:fldCharType="separate"/>
            </w:r>
            <w:r w:rsidRPr="000A713F">
              <w:rPr>
                <w:noProof/>
                <w:sz w:val="20"/>
                <w:szCs w:val="20"/>
              </w:rPr>
              <w:t>García-Martí et al., 2008</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0EBBD12" w14:textId="25176ECC" w:rsidR="000A713F" w:rsidRDefault="000A713F" w:rsidP="00E72584">
            <w:pPr>
              <w:pStyle w:val="TableContents"/>
              <w:spacing w:after="46" w:line="240" w:lineRule="auto"/>
              <w:rPr>
                <w:sz w:val="20"/>
                <w:szCs w:val="20"/>
                <w:lang w:val="en-US"/>
              </w:rPr>
            </w:pPr>
            <w:r>
              <w:rPr>
                <w:sz w:val="20"/>
                <w:szCs w:val="20"/>
                <w:lang w:val="en-US"/>
              </w:rPr>
              <w:t>17 (100)</w:t>
            </w:r>
          </w:p>
        </w:tc>
        <w:tc>
          <w:tcPr>
            <w:tcW w:w="1260" w:type="dxa"/>
            <w:tcBorders>
              <w:top w:val="single" w:sz="2" w:space="0" w:color="000001"/>
              <w:left w:val="single" w:sz="2" w:space="0" w:color="000001"/>
              <w:bottom w:val="single" w:sz="2" w:space="0" w:color="000001"/>
            </w:tcBorders>
            <w:shd w:val="clear" w:color="auto" w:fill="auto"/>
          </w:tcPr>
          <w:p w14:paraId="3EC11BC1" w14:textId="19B16B2B" w:rsidR="000A713F" w:rsidRDefault="000A713F" w:rsidP="00E72584">
            <w:pPr>
              <w:pStyle w:val="TableContents"/>
              <w:spacing w:after="46" w:line="240" w:lineRule="auto"/>
              <w:rPr>
                <w:sz w:val="20"/>
                <w:szCs w:val="20"/>
                <w:lang w:val="en-US"/>
              </w:rPr>
            </w:pPr>
            <w:r>
              <w:rPr>
                <w:sz w:val="20"/>
                <w:szCs w:val="20"/>
                <w:lang w:val="en-US"/>
              </w:rPr>
              <w:t>35.71 (6.11)</w:t>
            </w:r>
          </w:p>
        </w:tc>
        <w:tc>
          <w:tcPr>
            <w:tcW w:w="1254" w:type="dxa"/>
            <w:tcBorders>
              <w:top w:val="single" w:sz="2" w:space="0" w:color="000001"/>
              <w:left w:val="single" w:sz="2" w:space="0" w:color="000001"/>
              <w:bottom w:val="single" w:sz="2" w:space="0" w:color="000001"/>
              <w:right w:val="single" w:sz="2" w:space="0" w:color="000001"/>
            </w:tcBorders>
          </w:tcPr>
          <w:p w14:paraId="11528825" w14:textId="1A0B82C7" w:rsidR="000A713F" w:rsidRDefault="000A713F"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63D9C6E" w14:textId="3A776D91" w:rsidR="000A713F" w:rsidRDefault="000A713F"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24A6E927" w14:textId="7BCC9651" w:rsidR="000A713F" w:rsidRDefault="000A713F"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24B31B2" w14:textId="54C1C74A" w:rsidR="000A713F" w:rsidRDefault="000A713F"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9BE39CE" w14:textId="166B2FCB" w:rsidR="000A713F" w:rsidRDefault="000A713F"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61BC59E4" w14:textId="30B55E08" w:rsidR="000A713F" w:rsidRDefault="000A713F"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11D179AA" w14:textId="7F8922A6" w:rsidR="000A713F" w:rsidRDefault="00997BC6" w:rsidP="00E72584">
            <w:pPr>
              <w:pStyle w:val="TableContents"/>
              <w:spacing w:after="46" w:line="240" w:lineRule="auto"/>
              <w:rPr>
                <w:sz w:val="20"/>
                <w:szCs w:val="20"/>
                <w:lang w:val="en-US"/>
              </w:rPr>
            </w:pPr>
            <w:r>
              <w:rPr>
                <w:sz w:val="20"/>
                <w:szCs w:val="20"/>
                <w:lang w:val="en-US"/>
              </w:rPr>
              <w:t>19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C352F93" w14:textId="135EF5DB" w:rsidR="000A713F" w:rsidRDefault="00997BC6" w:rsidP="00E72584">
            <w:pPr>
              <w:pStyle w:val="TableContents"/>
              <w:spacing w:after="46" w:line="240" w:lineRule="auto"/>
              <w:rPr>
                <w:sz w:val="20"/>
                <w:szCs w:val="20"/>
                <w:lang w:val="en-US"/>
              </w:rPr>
            </w:pPr>
            <w:r>
              <w:rPr>
                <w:sz w:val="20"/>
                <w:szCs w:val="20"/>
                <w:lang w:val="en-US"/>
              </w:rPr>
              <w:t>33.11 (7.61)</w:t>
            </w:r>
          </w:p>
        </w:tc>
      </w:tr>
      <w:tr w:rsidR="00BC7E6C" w:rsidRPr="00BC63D4" w14:paraId="55A47E7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EB04CE5" w14:textId="1991BFE8" w:rsidR="00BC7E6C" w:rsidRPr="00B960C8" w:rsidRDefault="00BC7E6C"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089/brain.2012.0100","ISSN":"21580022","abstract":"Schizophrenia is a severe mental illness with neurobiological bases that remain elusive. One hypothesis emphasizes disordered thalamic function. We previously used concurrent single pulse transcranial magnetic stimulation (spTMS) and functional magnetic resonance imaging (fMRI) to show that individuals with schizophrenia have a decreased spTMS-evoked response in the thalamus, and decreased effective connectivity between thalamus and insula and thalamus and superior frontal gyrus. To better understand the factors that may accompany or account for these findings, we investigated, in the same participants, resting state functional connectivity, white matter structural connectivity, and grey matter integrity. Patients with schizophrenia did not differ from healthy control subjects in resting state functional- or white matter structural connectivity, although they did show decreased measures of grey matter integrity in the insula. However, in this region, the spTMS-evoked response did not differ between groups. In a region of the thalamus that also had grey matter intensity abnormalities, although not at a level that survived correction for multiple comparisons, the spTMS-evoked response in patients was deficient. These results suggest that measures of structure and function are not necessarily complementary. Further, given its sensitivity for identifying deficits not evident with traditional imaging methods, these results highlight the utility of spTMS-fMRI, a method that directly and causally probes effective connectivity, as a tool for studying brain-based disorders. © 2012, Mary Ann Liebert, Inc. All rights reserved.","author":[{"dropping-particle":"","family":"Guller","given":"Yelena","non-dropping-particle":"","parse-names":false,"suffix":""},{"dropping-particle":"","family":"Tononi","given":"Giulio","non-dropping-particle":"","parse-names":false,"suffix":""},{"dropping-particle":"","family":"Postle","given":"Bradley R.","non-dropping-particle":"","parse-names":false,"suffix":""}],"container-title":"Brain Connectivity","id":"ITEM-1","issue":"6","issued":{"date-parts":[["2012","12","1"]]},"page":"311-319","publisher":"Mary Ann Liebert, Inc.","title":"Conserved Functional Connectivity but Impaired Effective Connectivity of Thalamocortical Circuitry in Schizophrenia","type":"article-journal","volume":"2"},"uris":["http://www.mendeley.com/documents/?uuid=51c2325e-f844-3c9f-8202-09615399cd1d"]}],"mendeley":{"formattedCitation":"(Guller, Tononi, &amp; Postle, 2012)","manualFormatting":"Guller et al., 2012","plainTextFormattedCitation":"(Guller, Tononi, &amp; Postle, 2012)","previouslyFormattedCitation":"(Guller, Tononi, &amp; Postle, 2012)"},"properties":{"noteIndex":0},"schema":"https://github.com/citation-style-language/schema/raw/master/csl-citation.json"}</w:instrText>
            </w:r>
            <w:r>
              <w:rPr>
                <w:sz w:val="20"/>
                <w:szCs w:val="20"/>
              </w:rPr>
              <w:fldChar w:fldCharType="separate"/>
            </w:r>
            <w:r w:rsidRPr="00BC7E6C">
              <w:rPr>
                <w:noProof/>
                <w:sz w:val="20"/>
                <w:szCs w:val="20"/>
              </w:rPr>
              <w:t>Guller et al., 2012</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C82BABD" w14:textId="5E2BC1EB" w:rsidR="00BC7E6C" w:rsidRPr="00B960C8" w:rsidRDefault="00BC7E6C" w:rsidP="00E72584">
            <w:pPr>
              <w:pStyle w:val="TableContents"/>
              <w:spacing w:after="46" w:line="240" w:lineRule="auto"/>
              <w:rPr>
                <w:sz w:val="20"/>
                <w:szCs w:val="20"/>
                <w:lang w:val="en-US"/>
              </w:rPr>
            </w:pPr>
            <w:r>
              <w:rPr>
                <w:sz w:val="20"/>
                <w:szCs w:val="20"/>
                <w:lang w:val="en-US"/>
              </w:rPr>
              <w:t>14 (71.43)</w:t>
            </w:r>
          </w:p>
        </w:tc>
        <w:tc>
          <w:tcPr>
            <w:tcW w:w="1260" w:type="dxa"/>
            <w:tcBorders>
              <w:top w:val="single" w:sz="2" w:space="0" w:color="000001"/>
              <w:left w:val="single" w:sz="2" w:space="0" w:color="000001"/>
              <w:bottom w:val="single" w:sz="2" w:space="0" w:color="000001"/>
            </w:tcBorders>
            <w:shd w:val="clear" w:color="auto" w:fill="auto"/>
          </w:tcPr>
          <w:p w14:paraId="6E42E4C9" w14:textId="7FE58517" w:rsidR="00BC7E6C" w:rsidRPr="00B960C8" w:rsidRDefault="00BC7E6C" w:rsidP="00E72584">
            <w:pPr>
              <w:pStyle w:val="TableContents"/>
              <w:spacing w:after="46" w:line="240" w:lineRule="auto"/>
              <w:rPr>
                <w:sz w:val="20"/>
                <w:szCs w:val="20"/>
                <w:lang w:val="en-US"/>
              </w:rPr>
            </w:pPr>
            <w:r>
              <w:rPr>
                <w:sz w:val="20"/>
                <w:szCs w:val="20"/>
                <w:lang w:val="en-US"/>
              </w:rPr>
              <w:t>32.93 (7.53)</w:t>
            </w:r>
          </w:p>
        </w:tc>
        <w:tc>
          <w:tcPr>
            <w:tcW w:w="1254" w:type="dxa"/>
            <w:tcBorders>
              <w:top w:val="single" w:sz="2" w:space="0" w:color="000001"/>
              <w:left w:val="single" w:sz="2" w:space="0" w:color="000001"/>
              <w:bottom w:val="single" w:sz="2" w:space="0" w:color="000001"/>
              <w:right w:val="single" w:sz="2" w:space="0" w:color="000001"/>
            </w:tcBorders>
          </w:tcPr>
          <w:p w14:paraId="174FE43D" w14:textId="334FE376" w:rsidR="00BC7E6C" w:rsidRPr="00B960C8" w:rsidRDefault="00BC7E6C"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6EF3BD51" w14:textId="243504E8" w:rsidR="00BC7E6C" w:rsidRDefault="00BC7E6C" w:rsidP="00E72584">
            <w:pPr>
              <w:pStyle w:val="TableContents"/>
              <w:spacing w:after="46" w:line="240" w:lineRule="auto"/>
              <w:rPr>
                <w:sz w:val="20"/>
                <w:szCs w:val="20"/>
                <w:lang w:val="en-US"/>
              </w:rPr>
            </w:pPr>
            <w:r>
              <w:rPr>
                <w:sz w:val="20"/>
                <w:szCs w:val="20"/>
                <w:lang w:val="en-US"/>
              </w:rPr>
              <w:t>11 (7)</w:t>
            </w:r>
          </w:p>
        </w:tc>
        <w:tc>
          <w:tcPr>
            <w:tcW w:w="1330" w:type="dxa"/>
            <w:tcBorders>
              <w:top w:val="single" w:sz="2" w:space="0" w:color="000001"/>
              <w:left w:val="single" w:sz="2" w:space="0" w:color="000001"/>
              <w:bottom w:val="single" w:sz="2" w:space="0" w:color="000001"/>
              <w:right w:val="single" w:sz="2" w:space="0" w:color="000001"/>
            </w:tcBorders>
          </w:tcPr>
          <w:p w14:paraId="17B2BF5E" w14:textId="269D30B6" w:rsidR="00BC7E6C" w:rsidRPr="00B960C8" w:rsidRDefault="00BC7E6C" w:rsidP="00E72584">
            <w:pPr>
              <w:pStyle w:val="TableContents"/>
              <w:spacing w:after="46" w:line="240" w:lineRule="auto"/>
              <w:rPr>
                <w:sz w:val="20"/>
                <w:szCs w:val="20"/>
                <w:lang w:val="en-US"/>
              </w:rPr>
            </w:pPr>
            <w:r>
              <w:rPr>
                <w:sz w:val="20"/>
                <w:szCs w:val="20"/>
                <w:lang w:val="en-US"/>
              </w:rPr>
              <w:t>70.1 (17.7)</w:t>
            </w:r>
          </w:p>
        </w:tc>
        <w:tc>
          <w:tcPr>
            <w:tcW w:w="1176" w:type="dxa"/>
            <w:tcBorders>
              <w:top w:val="single" w:sz="2" w:space="0" w:color="000001"/>
              <w:left w:val="single" w:sz="2" w:space="0" w:color="000001"/>
              <w:bottom w:val="single" w:sz="2" w:space="0" w:color="000001"/>
              <w:right w:val="single" w:sz="2" w:space="0" w:color="000001"/>
            </w:tcBorders>
          </w:tcPr>
          <w:p w14:paraId="3F644533" w14:textId="7CE738B8" w:rsidR="00BC7E6C" w:rsidRDefault="00BC7E6C" w:rsidP="00E72584">
            <w:pPr>
              <w:pStyle w:val="TableContents"/>
              <w:spacing w:after="46" w:line="240" w:lineRule="auto"/>
              <w:rPr>
                <w:sz w:val="20"/>
                <w:szCs w:val="20"/>
                <w:lang w:val="en-US"/>
              </w:rPr>
            </w:pPr>
            <w:r>
              <w:rPr>
                <w:sz w:val="20"/>
                <w:szCs w:val="20"/>
                <w:lang w:val="en-US"/>
              </w:rPr>
              <w:t>15.6 (6)</w:t>
            </w:r>
          </w:p>
        </w:tc>
        <w:tc>
          <w:tcPr>
            <w:tcW w:w="1190" w:type="dxa"/>
            <w:tcBorders>
              <w:top w:val="single" w:sz="2" w:space="0" w:color="000001"/>
              <w:left w:val="single" w:sz="2" w:space="0" w:color="000001"/>
              <w:bottom w:val="single" w:sz="2" w:space="0" w:color="000001"/>
              <w:right w:val="single" w:sz="2" w:space="0" w:color="000001"/>
            </w:tcBorders>
          </w:tcPr>
          <w:p w14:paraId="04BF9D62" w14:textId="495C347E" w:rsidR="00BC7E6C" w:rsidRDefault="00BC7E6C" w:rsidP="00E72584">
            <w:pPr>
              <w:pStyle w:val="TableContents"/>
              <w:spacing w:after="46" w:line="240" w:lineRule="auto"/>
              <w:rPr>
                <w:sz w:val="20"/>
                <w:szCs w:val="20"/>
                <w:lang w:val="en-US"/>
              </w:rPr>
            </w:pPr>
            <w:r>
              <w:rPr>
                <w:sz w:val="20"/>
                <w:szCs w:val="20"/>
                <w:lang w:val="en-US"/>
              </w:rPr>
              <w:t>20.7 (6)</w:t>
            </w:r>
          </w:p>
        </w:tc>
        <w:tc>
          <w:tcPr>
            <w:tcW w:w="1208" w:type="dxa"/>
            <w:tcBorders>
              <w:top w:val="single" w:sz="2" w:space="0" w:color="000001"/>
              <w:left w:val="single" w:sz="2" w:space="0" w:color="000001"/>
              <w:bottom w:val="single" w:sz="2" w:space="0" w:color="000001"/>
              <w:right w:val="single" w:sz="2" w:space="0" w:color="000001"/>
            </w:tcBorders>
          </w:tcPr>
          <w:p w14:paraId="460562A3" w14:textId="700AEB41" w:rsidR="00BC7E6C" w:rsidRDefault="00BC7E6C" w:rsidP="00E72584">
            <w:pPr>
              <w:pStyle w:val="TableContents"/>
              <w:spacing w:after="46" w:line="240" w:lineRule="auto"/>
              <w:rPr>
                <w:sz w:val="20"/>
                <w:szCs w:val="20"/>
                <w:lang w:val="en-US"/>
              </w:rPr>
            </w:pPr>
            <w:r>
              <w:rPr>
                <w:sz w:val="20"/>
                <w:szCs w:val="20"/>
                <w:lang w:val="en-US"/>
              </w:rPr>
              <w:t>33.8 (10.5)</w:t>
            </w:r>
          </w:p>
        </w:tc>
        <w:tc>
          <w:tcPr>
            <w:tcW w:w="1140" w:type="dxa"/>
            <w:tcBorders>
              <w:top w:val="single" w:sz="2" w:space="0" w:color="000001"/>
              <w:left w:val="single" w:sz="2" w:space="0" w:color="000001"/>
              <w:bottom w:val="single" w:sz="2" w:space="0" w:color="000001"/>
            </w:tcBorders>
            <w:shd w:val="clear" w:color="auto" w:fill="auto"/>
          </w:tcPr>
          <w:p w14:paraId="57A5DD3B" w14:textId="60A7ED2C" w:rsidR="00BC7E6C" w:rsidRPr="00B960C8" w:rsidRDefault="00BC7E6C" w:rsidP="00E72584">
            <w:pPr>
              <w:pStyle w:val="TableContents"/>
              <w:spacing w:after="46" w:line="240" w:lineRule="auto"/>
              <w:rPr>
                <w:sz w:val="20"/>
                <w:szCs w:val="20"/>
                <w:lang w:val="en-US"/>
              </w:rPr>
            </w:pPr>
            <w:r>
              <w:rPr>
                <w:sz w:val="20"/>
                <w:szCs w:val="20"/>
                <w:lang w:val="en-US"/>
              </w:rPr>
              <w:t>14 (71.4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1250E5B" w14:textId="40B1FDAA" w:rsidR="00BC7E6C" w:rsidRPr="00B960C8" w:rsidRDefault="00BC7E6C" w:rsidP="00E72584">
            <w:pPr>
              <w:pStyle w:val="TableContents"/>
              <w:spacing w:after="46" w:line="240" w:lineRule="auto"/>
              <w:rPr>
                <w:sz w:val="20"/>
                <w:szCs w:val="20"/>
                <w:lang w:val="en-US"/>
              </w:rPr>
            </w:pPr>
            <w:r>
              <w:rPr>
                <w:sz w:val="20"/>
                <w:szCs w:val="20"/>
                <w:lang w:val="en-US"/>
              </w:rPr>
              <w:t>34 (8.04)</w:t>
            </w:r>
          </w:p>
        </w:tc>
      </w:tr>
      <w:tr w:rsidR="00E72584" w:rsidRPr="00BC63D4" w14:paraId="31D89465"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AC121B2" w14:textId="65A24705" w:rsidR="00E72584" w:rsidRPr="00B960C8" w:rsidRDefault="00E72584" w:rsidP="00E72584">
            <w:pPr>
              <w:spacing w:after="46" w:line="240" w:lineRule="auto"/>
              <w:rPr>
                <w:sz w:val="20"/>
                <w:szCs w:val="20"/>
              </w:rPr>
            </w:pPr>
            <w:r w:rsidRPr="00B960C8">
              <w:rPr>
                <w:sz w:val="20"/>
                <w:szCs w:val="20"/>
              </w:rPr>
              <w:fldChar w:fldCharType="begin" w:fldLock="1"/>
            </w:r>
            <w:r w:rsidR="00D92B10">
              <w:rPr>
                <w:sz w:val="20"/>
                <w:szCs w:val="20"/>
              </w:rPr>
              <w:instrText>ADDIN CSL_CITATION {"citationItems":[{"id":"ITEM-1","itemData":{"DOI":"10.1016/j.schres.2014.10.006","ISSN":"09209964","author":[{"dropping-particle":"","family":"Guo","given":"Qian","non-dropping-particle":"","parse-names":false,"suffix":""},{"dropping-particle":"","family":"Tang","given":"Yingying","non-dropping-particle":"","parse-names":false,"suffix":""},{"dropping-particle":"","family":"Li","given":"Hui","non-dropping-particle":"","parse-names":false,"suffix":""},{"dropping-particle":"","family":"Zhang","given":"Tianhong","non-dropping-particle":"","parse-names":false,"suffix":""},{"dropping-particle":"","family":"Li","given":"Jianqi","non-dropping-particle":"","parse-names":false,"suffix":""},{"dropping-particle":"","family":"Sheng","given":"Jianhua","non-dropping-particle":"","parse-names":false,"suffix":""},{"dropping-particle":"","family":"Liu","given":"Dengtang","non-dropping-particle":"","parse-names":false,"suffix":""},{"dropping-particle":"","family":"Li","given":"Chunbo","non-dropping-particle":"","parse-names":false,"suffix":""},{"dropping-particle":"","family":"Wang","given":"Jijun","non-dropping-particle":"","parse-names":false,"suffix":""}],"container-title":"Schizophrenia Research","id":"ITEM-1","issued":{"date-parts":[["2014"]]},"title":"Both volumetry and functional connectivity of Heschl's gyrus are associated with auditory P300 in first episode schizophrenia","type":"article-journal"},"uris":["http://www.mendeley.com/documents/?uuid=05f5c32d-620e-3d41-8d97-89d684a88bcb"]}],"mendeley":{"formattedCitation":"(Q. Guo et al., 2014)","manualFormatting":"Guo et al., 2014","plainTextFormattedCitation":"(Q. Guo et al., 2014)","previouslyFormattedCitation":"(Q. Guo et al., 2014)"},"properties":{"noteIndex":0},"schema":"https://github.com/citation-style-language/schema/raw/master/csl-citation.json"}</w:instrText>
            </w:r>
            <w:r w:rsidRPr="00B960C8">
              <w:rPr>
                <w:sz w:val="20"/>
                <w:szCs w:val="20"/>
              </w:rPr>
              <w:fldChar w:fldCharType="separate"/>
            </w:r>
            <w:r w:rsidRPr="00B960C8">
              <w:rPr>
                <w:noProof/>
                <w:sz w:val="20"/>
                <w:szCs w:val="20"/>
              </w:rPr>
              <w:t>Guo et al., 2014</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E367A6F" w14:textId="30A70312" w:rsidR="00E72584" w:rsidRPr="00B960C8" w:rsidRDefault="00E72584" w:rsidP="00E72584">
            <w:pPr>
              <w:pStyle w:val="TableContents"/>
              <w:spacing w:after="46" w:line="240" w:lineRule="auto"/>
              <w:rPr>
                <w:sz w:val="20"/>
                <w:szCs w:val="20"/>
              </w:rPr>
            </w:pPr>
            <w:r w:rsidRPr="00B960C8">
              <w:rPr>
                <w:sz w:val="20"/>
                <w:szCs w:val="20"/>
                <w:lang w:val="en-US"/>
              </w:rPr>
              <w:t>19 (NA)</w:t>
            </w:r>
          </w:p>
        </w:tc>
        <w:tc>
          <w:tcPr>
            <w:tcW w:w="1260" w:type="dxa"/>
            <w:tcBorders>
              <w:top w:val="single" w:sz="2" w:space="0" w:color="000001"/>
              <w:left w:val="single" w:sz="2" w:space="0" w:color="000001"/>
              <w:bottom w:val="single" w:sz="2" w:space="0" w:color="000001"/>
            </w:tcBorders>
            <w:shd w:val="clear" w:color="auto" w:fill="auto"/>
          </w:tcPr>
          <w:p w14:paraId="3B03ED2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3.95 (7.49)</w:t>
            </w:r>
          </w:p>
        </w:tc>
        <w:tc>
          <w:tcPr>
            <w:tcW w:w="1254" w:type="dxa"/>
            <w:tcBorders>
              <w:top w:val="single" w:sz="2" w:space="0" w:color="000001"/>
              <w:left w:val="single" w:sz="2" w:space="0" w:color="000001"/>
              <w:bottom w:val="single" w:sz="2" w:space="0" w:color="000001"/>
              <w:right w:val="single" w:sz="2" w:space="0" w:color="000001"/>
            </w:tcBorders>
          </w:tcPr>
          <w:p w14:paraId="20AEFD77" w14:textId="03711A89"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43E8C74" w14:textId="15475560" w:rsidR="00E72584" w:rsidRPr="00B960C8" w:rsidRDefault="00E72584" w:rsidP="00E72584">
            <w:pPr>
              <w:pStyle w:val="TableContents"/>
              <w:spacing w:after="46" w:line="240" w:lineRule="auto"/>
              <w:rPr>
                <w:sz w:val="20"/>
                <w:szCs w:val="20"/>
                <w:lang w:val="en-US"/>
              </w:rPr>
            </w:pPr>
            <w:r>
              <w:rPr>
                <w:sz w:val="20"/>
                <w:szCs w:val="20"/>
                <w:lang w:val="en-US"/>
              </w:rPr>
              <w:t>0.78 (0.73)</w:t>
            </w:r>
          </w:p>
        </w:tc>
        <w:tc>
          <w:tcPr>
            <w:tcW w:w="1330" w:type="dxa"/>
            <w:tcBorders>
              <w:top w:val="single" w:sz="2" w:space="0" w:color="000001"/>
              <w:left w:val="single" w:sz="2" w:space="0" w:color="000001"/>
              <w:bottom w:val="single" w:sz="2" w:space="0" w:color="000001"/>
              <w:right w:val="single" w:sz="2" w:space="0" w:color="000001"/>
            </w:tcBorders>
          </w:tcPr>
          <w:p w14:paraId="02F8E4B0" w14:textId="378ADC2B" w:rsidR="00E72584" w:rsidRPr="00B960C8" w:rsidRDefault="00E72584" w:rsidP="00E72584">
            <w:pPr>
              <w:pStyle w:val="TableContents"/>
              <w:spacing w:after="46" w:line="240" w:lineRule="auto"/>
              <w:rPr>
                <w:sz w:val="20"/>
                <w:szCs w:val="20"/>
                <w:lang w:val="en-US"/>
              </w:rPr>
            </w:pPr>
            <w:r w:rsidRPr="00B960C8">
              <w:rPr>
                <w:sz w:val="20"/>
                <w:szCs w:val="20"/>
                <w:lang w:val="en-US"/>
              </w:rPr>
              <w:t>77.79 (16.16)</w:t>
            </w:r>
          </w:p>
        </w:tc>
        <w:tc>
          <w:tcPr>
            <w:tcW w:w="1176" w:type="dxa"/>
            <w:tcBorders>
              <w:top w:val="single" w:sz="2" w:space="0" w:color="000001"/>
              <w:left w:val="single" w:sz="2" w:space="0" w:color="000001"/>
              <w:bottom w:val="single" w:sz="2" w:space="0" w:color="000001"/>
              <w:right w:val="single" w:sz="2" w:space="0" w:color="000001"/>
            </w:tcBorders>
          </w:tcPr>
          <w:p w14:paraId="13CD8DD8" w14:textId="7E361FF3" w:rsidR="00E72584" w:rsidRPr="00B960C8" w:rsidRDefault="00E72584" w:rsidP="00E72584">
            <w:pPr>
              <w:pStyle w:val="TableContents"/>
              <w:spacing w:after="46" w:line="240" w:lineRule="auto"/>
              <w:rPr>
                <w:sz w:val="20"/>
                <w:szCs w:val="20"/>
                <w:lang w:val="en-US"/>
              </w:rPr>
            </w:pPr>
            <w:r>
              <w:rPr>
                <w:sz w:val="20"/>
                <w:szCs w:val="20"/>
                <w:lang w:val="en-US"/>
              </w:rPr>
              <w:t>19.47 (4.66)</w:t>
            </w:r>
          </w:p>
        </w:tc>
        <w:tc>
          <w:tcPr>
            <w:tcW w:w="1190" w:type="dxa"/>
            <w:tcBorders>
              <w:top w:val="single" w:sz="2" w:space="0" w:color="000001"/>
              <w:left w:val="single" w:sz="2" w:space="0" w:color="000001"/>
              <w:bottom w:val="single" w:sz="2" w:space="0" w:color="000001"/>
              <w:right w:val="single" w:sz="2" w:space="0" w:color="000001"/>
            </w:tcBorders>
          </w:tcPr>
          <w:p w14:paraId="12BAE87F" w14:textId="282737EB" w:rsidR="00E72584" w:rsidRPr="00B960C8" w:rsidRDefault="00E72584" w:rsidP="00E72584">
            <w:pPr>
              <w:pStyle w:val="TableContents"/>
              <w:spacing w:after="46" w:line="240" w:lineRule="auto"/>
              <w:rPr>
                <w:sz w:val="20"/>
                <w:szCs w:val="20"/>
                <w:lang w:val="en-US"/>
              </w:rPr>
            </w:pPr>
            <w:r>
              <w:rPr>
                <w:sz w:val="20"/>
                <w:szCs w:val="20"/>
                <w:lang w:val="en-US"/>
              </w:rPr>
              <w:t>20.26 (6)</w:t>
            </w:r>
          </w:p>
        </w:tc>
        <w:tc>
          <w:tcPr>
            <w:tcW w:w="1208" w:type="dxa"/>
            <w:tcBorders>
              <w:top w:val="single" w:sz="2" w:space="0" w:color="000001"/>
              <w:left w:val="single" w:sz="2" w:space="0" w:color="000001"/>
              <w:bottom w:val="single" w:sz="2" w:space="0" w:color="000001"/>
              <w:right w:val="single" w:sz="2" w:space="0" w:color="000001"/>
            </w:tcBorders>
          </w:tcPr>
          <w:p w14:paraId="3FAB0F92" w14:textId="33CAE915" w:rsidR="00E72584" w:rsidRPr="00B960C8" w:rsidRDefault="00E72584" w:rsidP="00E72584">
            <w:pPr>
              <w:pStyle w:val="TableContents"/>
              <w:spacing w:after="46" w:line="240" w:lineRule="auto"/>
              <w:rPr>
                <w:sz w:val="20"/>
                <w:szCs w:val="20"/>
                <w:lang w:val="en-US"/>
              </w:rPr>
            </w:pPr>
            <w:r>
              <w:rPr>
                <w:sz w:val="20"/>
                <w:szCs w:val="20"/>
                <w:lang w:val="en-US"/>
              </w:rPr>
              <w:t>38.05 (8.76)</w:t>
            </w:r>
          </w:p>
        </w:tc>
        <w:tc>
          <w:tcPr>
            <w:tcW w:w="1140" w:type="dxa"/>
            <w:tcBorders>
              <w:top w:val="single" w:sz="2" w:space="0" w:color="000001"/>
              <w:left w:val="single" w:sz="2" w:space="0" w:color="000001"/>
              <w:bottom w:val="single" w:sz="2" w:space="0" w:color="000001"/>
            </w:tcBorders>
            <w:shd w:val="clear" w:color="auto" w:fill="auto"/>
          </w:tcPr>
          <w:p w14:paraId="1E9F3042" w14:textId="4353709D" w:rsidR="00E72584" w:rsidRPr="00B960C8" w:rsidRDefault="00E72584" w:rsidP="00E72584">
            <w:pPr>
              <w:pStyle w:val="TableContents"/>
              <w:spacing w:after="46" w:line="240" w:lineRule="auto"/>
              <w:rPr>
                <w:sz w:val="20"/>
                <w:szCs w:val="20"/>
                <w:lang w:val="en-US"/>
              </w:rPr>
            </w:pPr>
            <w:r w:rsidRPr="00B960C8">
              <w:rPr>
                <w:sz w:val="20"/>
                <w:szCs w:val="20"/>
                <w:lang w:val="en-US"/>
              </w:rPr>
              <w:t>19 (NA)</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C0B2007"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5.16 (8.07)</w:t>
            </w:r>
          </w:p>
        </w:tc>
      </w:tr>
      <w:tr w:rsidR="00E72584" w:rsidRPr="00BC63D4" w14:paraId="48CE3E24" w14:textId="77777777" w:rsidTr="004C39E5">
        <w:trPr>
          <w:trHeight w:val="286"/>
        </w:trPr>
        <w:tc>
          <w:tcPr>
            <w:tcW w:w="2802" w:type="dxa"/>
            <w:tcBorders>
              <w:top w:val="single" w:sz="2" w:space="0" w:color="000001"/>
              <w:left w:val="single" w:sz="2" w:space="0" w:color="000001"/>
              <w:bottom w:val="single" w:sz="2" w:space="0" w:color="000001"/>
            </w:tcBorders>
            <w:shd w:val="clear" w:color="auto" w:fill="auto"/>
          </w:tcPr>
          <w:p w14:paraId="5CC1B717" w14:textId="3A3663D8" w:rsidR="00E72584" w:rsidRPr="00B960C8" w:rsidRDefault="00E72584" w:rsidP="00E72584">
            <w:pPr>
              <w:spacing w:after="46" w:line="240" w:lineRule="auto"/>
              <w:rPr>
                <w:sz w:val="20"/>
                <w:szCs w:val="20"/>
              </w:rPr>
            </w:pPr>
            <w:r w:rsidRPr="00B960C8">
              <w:rPr>
                <w:sz w:val="20"/>
                <w:szCs w:val="20"/>
              </w:rPr>
              <w:fldChar w:fldCharType="begin" w:fldLock="1"/>
            </w:r>
            <w:r w:rsidR="00D92B10">
              <w:rPr>
                <w:sz w:val="20"/>
                <w:szCs w:val="20"/>
              </w:rPr>
              <w:instrText>ADDIN CSL_CITATION {"citationItems":[{"id":"ITEM-1","itemData":{"DOI":"10.1093/schbul/sbu126","ISSN":"17451701","abstract":"Anatomical deficits and resting-state functional connec-tivity (FC) alterations in prefrontal-thalamic-cerebellar circuit have been implicated in the neurobiology of schizo-phrenia. However, the effect of structural deficits in schizo-phrenia on causal connectivity of this circuit remains unclear. This study was conducted to examine the causal connectivity biased by structural deficits in first-episode, drug-naive schizophrenia patients. Structural and resting-state functional magnetic resonance imaging (fMRI) data were obtained from 49 first-episode, drug-naive schizophre-nia patients and 50 healthy controls. Data were analyzed by voxel-based morphometry and Granger causality analy-sis. The causal connectivity of the integrated prefrontal-thalamic (limbic)-cerebellar (sensorimotor) circuit was partly affected by structural deficits in first-episode, drug-naive schizophrenia as follows: (1) unilateral prefrontal-sensorimotor connectivity abnormalities (increased driving effect from the left medial prefrontal cortex [MPFC] to the sensorimotor regions); (2) bilateral limbic-sensorimotor connectivity abnormalities (increased driving effect from the right anterior cingulate cortex [ACC] to the sensorimo-tor regions and decreased feedback from the sensorimo-tor regions to the right ACC); and (3) bilateral increased and decreased causal connectivities among the sensorimo-tor regions. Some correlations between the gray matter volume of the seeds, along with their causal effects and clinical variables (duration of untreated psychosis and symptom severity), were also observed in the patients. The findings indicated the partial effects of structural deficits in first-episode, drug-naive schizophrenia on the prefron-tal-thalamic (limbic)-cerebellar (sensorimotor) circuit. Schizophrenia may reinforce the driving connectivities from the left MPFC or right ACC to the sensorimotor regions and may disrupt bilateral causal connectivities among the sensorimotor regions.","author":[{"dropping-particle":"","family":"Guo","given":"Wenbin","non-dropping-particle":"","parse-names":false,"suffix":""},{"dropping-particle":"","family":"Liu","given":"Feng","non-dropping-particle":"","parse-names":false,"suffix":""},{"dropping-particle":"","family":"Liu","given":"Jianrong","non-dropping-particle":"","parse-names":false,"suffix":""},{"dropping-particle":"","family":"Yu","given":"Liuyu","non-dropping-particle":"","parse-names":false,"suffix":""},{"dropping-particle":"","family":"Zhang","given":"Jian","non-dropping-particle":"","parse-names":false,"suffix":""},{"dropping-particle":"","family":"Zhang","given":"Zhikun","non-dropping-particle":"","parse-names":false,"suffix":""},{"dropping-particle":"","family":"Xiao","given":"Changqing","non-dropping-particle":"","parse-names":false,"suffix":""},{"dropping-particle":"","family":"Zhai","given":"Jinguo","non-dropping-particle":"","parse-names":false,"suffix":""},{"dropping-particle":"","family":"Zhao","given":"Jingping","non-dropping-particle":"","parse-names":false,"suffix":""}],"container-title":"Schizophrenia bulletin","id":"ITEM-1","issued":{"date-parts":[["2015"]]},"note":"included","title":"Abnormal causal connectivity by structural deficits in first-episode, drug-naive schizophrenia at rest","type":"article-journal"},"uris":["http://www.mendeley.com/documents/?uuid=77d11d6f-4232-37a6-baf7-cf7a3eae5c1d"]}],"mendeley":{"formattedCitation":"(W. Guo et al., 2015)","manualFormatting":"Guo et al., 2015","plainTextFormattedCitation":"(W. Guo et al., 2015)","previouslyFormattedCitation":"(W. Guo et al., 2015)"},"properties":{"noteIndex":0},"schema":"https://github.com/citation-style-language/schema/raw/master/csl-citation.json"}</w:instrText>
            </w:r>
            <w:r w:rsidRPr="00B960C8">
              <w:rPr>
                <w:sz w:val="20"/>
                <w:szCs w:val="20"/>
              </w:rPr>
              <w:fldChar w:fldCharType="separate"/>
            </w:r>
            <w:r w:rsidRPr="00B960C8">
              <w:rPr>
                <w:noProof/>
                <w:sz w:val="20"/>
                <w:szCs w:val="20"/>
              </w:rPr>
              <w:t>Guo et al., 2015</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0E99C360" w14:textId="7CB64856" w:rsidR="00E72584" w:rsidRPr="00B960C8" w:rsidRDefault="00E72584" w:rsidP="00E72584">
            <w:pPr>
              <w:pStyle w:val="TableContents"/>
              <w:spacing w:after="46" w:line="240" w:lineRule="auto"/>
              <w:rPr>
                <w:sz w:val="20"/>
                <w:szCs w:val="20"/>
              </w:rPr>
            </w:pPr>
            <w:r w:rsidRPr="00B960C8">
              <w:rPr>
                <w:sz w:val="20"/>
                <w:szCs w:val="20"/>
                <w:lang w:val="en-US"/>
              </w:rPr>
              <w:t>49 (61.22)</w:t>
            </w:r>
          </w:p>
        </w:tc>
        <w:tc>
          <w:tcPr>
            <w:tcW w:w="1260" w:type="dxa"/>
            <w:tcBorders>
              <w:top w:val="single" w:sz="2" w:space="0" w:color="000001"/>
              <w:left w:val="single" w:sz="2" w:space="0" w:color="000001"/>
              <w:bottom w:val="single" w:sz="2" w:space="0" w:color="000001"/>
            </w:tcBorders>
            <w:shd w:val="clear" w:color="auto" w:fill="auto"/>
          </w:tcPr>
          <w:p w14:paraId="3BE9016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69 (4.62)</w:t>
            </w:r>
          </w:p>
        </w:tc>
        <w:tc>
          <w:tcPr>
            <w:tcW w:w="1254" w:type="dxa"/>
            <w:tcBorders>
              <w:top w:val="single" w:sz="2" w:space="0" w:color="000001"/>
              <w:left w:val="single" w:sz="2" w:space="0" w:color="000001"/>
              <w:bottom w:val="single" w:sz="2" w:space="0" w:color="000001"/>
              <w:right w:val="single" w:sz="2" w:space="0" w:color="000001"/>
            </w:tcBorders>
          </w:tcPr>
          <w:p w14:paraId="74E8C4B4" w14:textId="25139FFC"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20CF353D" w14:textId="6CA2F3C1" w:rsidR="00E72584" w:rsidRPr="00B960C8" w:rsidRDefault="00E72584" w:rsidP="00E72584">
            <w:pPr>
              <w:pStyle w:val="TableContents"/>
              <w:spacing w:after="46" w:line="240" w:lineRule="auto"/>
              <w:rPr>
                <w:sz w:val="20"/>
                <w:szCs w:val="20"/>
                <w:lang w:val="en-US"/>
              </w:rPr>
            </w:pPr>
            <w:r>
              <w:rPr>
                <w:sz w:val="20"/>
                <w:szCs w:val="20"/>
                <w:lang w:val="en-US"/>
              </w:rPr>
              <w:t>1.87 (0.56)</w:t>
            </w:r>
          </w:p>
        </w:tc>
        <w:tc>
          <w:tcPr>
            <w:tcW w:w="1330" w:type="dxa"/>
            <w:tcBorders>
              <w:top w:val="single" w:sz="2" w:space="0" w:color="000001"/>
              <w:left w:val="single" w:sz="2" w:space="0" w:color="000001"/>
              <w:bottom w:val="single" w:sz="2" w:space="0" w:color="000001"/>
              <w:right w:val="single" w:sz="2" w:space="0" w:color="000001"/>
            </w:tcBorders>
          </w:tcPr>
          <w:p w14:paraId="74E5B5F1" w14:textId="652D3FDA" w:rsidR="00E72584" w:rsidRPr="00B960C8" w:rsidRDefault="00E72584" w:rsidP="00E72584">
            <w:pPr>
              <w:pStyle w:val="TableContents"/>
              <w:spacing w:after="46" w:line="240" w:lineRule="auto"/>
              <w:rPr>
                <w:sz w:val="20"/>
                <w:szCs w:val="20"/>
                <w:lang w:val="en-US"/>
              </w:rPr>
            </w:pPr>
            <w:r w:rsidRPr="00B960C8">
              <w:rPr>
                <w:sz w:val="20"/>
                <w:szCs w:val="20"/>
                <w:lang w:val="en-US"/>
              </w:rPr>
              <w:t>91.31 (10.98)</w:t>
            </w:r>
          </w:p>
        </w:tc>
        <w:tc>
          <w:tcPr>
            <w:tcW w:w="1176" w:type="dxa"/>
            <w:tcBorders>
              <w:top w:val="single" w:sz="2" w:space="0" w:color="000001"/>
              <w:left w:val="single" w:sz="2" w:space="0" w:color="000001"/>
              <w:bottom w:val="single" w:sz="2" w:space="0" w:color="000001"/>
              <w:right w:val="single" w:sz="2" w:space="0" w:color="000001"/>
            </w:tcBorders>
          </w:tcPr>
          <w:p w14:paraId="2E2539F9" w14:textId="2D74A37C" w:rsidR="00E72584" w:rsidRPr="00B960C8" w:rsidRDefault="00E72584" w:rsidP="00E72584">
            <w:pPr>
              <w:pStyle w:val="TableContents"/>
              <w:spacing w:after="46" w:line="240" w:lineRule="auto"/>
              <w:rPr>
                <w:sz w:val="20"/>
                <w:szCs w:val="20"/>
                <w:lang w:val="en-US"/>
              </w:rPr>
            </w:pPr>
            <w:r>
              <w:rPr>
                <w:sz w:val="20"/>
                <w:szCs w:val="20"/>
                <w:lang w:val="en-US"/>
              </w:rPr>
              <w:t>22.27 (5.33)</w:t>
            </w:r>
          </w:p>
        </w:tc>
        <w:tc>
          <w:tcPr>
            <w:tcW w:w="1190" w:type="dxa"/>
            <w:tcBorders>
              <w:top w:val="single" w:sz="2" w:space="0" w:color="000001"/>
              <w:left w:val="single" w:sz="2" w:space="0" w:color="000001"/>
              <w:bottom w:val="single" w:sz="2" w:space="0" w:color="000001"/>
              <w:right w:val="single" w:sz="2" w:space="0" w:color="000001"/>
            </w:tcBorders>
          </w:tcPr>
          <w:p w14:paraId="784F8EDB" w14:textId="28063E07" w:rsidR="00E72584" w:rsidRPr="00B960C8" w:rsidRDefault="00E72584" w:rsidP="00E72584">
            <w:pPr>
              <w:pStyle w:val="TableContents"/>
              <w:spacing w:after="46" w:line="240" w:lineRule="auto"/>
              <w:rPr>
                <w:sz w:val="20"/>
                <w:szCs w:val="20"/>
                <w:lang w:val="en-US"/>
              </w:rPr>
            </w:pPr>
            <w:r>
              <w:rPr>
                <w:sz w:val="20"/>
                <w:szCs w:val="20"/>
                <w:lang w:val="en-US"/>
              </w:rPr>
              <w:t>22.82 (6.86)</w:t>
            </w:r>
          </w:p>
        </w:tc>
        <w:tc>
          <w:tcPr>
            <w:tcW w:w="1208" w:type="dxa"/>
            <w:tcBorders>
              <w:top w:val="single" w:sz="2" w:space="0" w:color="000001"/>
              <w:left w:val="single" w:sz="2" w:space="0" w:color="000001"/>
              <w:bottom w:val="single" w:sz="2" w:space="0" w:color="000001"/>
              <w:right w:val="single" w:sz="2" w:space="0" w:color="000001"/>
            </w:tcBorders>
          </w:tcPr>
          <w:p w14:paraId="143D5FC5" w14:textId="1F222800" w:rsidR="00E72584" w:rsidRPr="00B960C8" w:rsidRDefault="00E72584" w:rsidP="00E72584">
            <w:pPr>
              <w:pStyle w:val="TableContents"/>
              <w:spacing w:after="46" w:line="240" w:lineRule="auto"/>
              <w:rPr>
                <w:sz w:val="20"/>
                <w:szCs w:val="20"/>
                <w:lang w:val="en-US"/>
              </w:rPr>
            </w:pPr>
            <w:r>
              <w:rPr>
                <w:sz w:val="20"/>
                <w:szCs w:val="20"/>
                <w:lang w:val="en-US"/>
              </w:rPr>
              <w:t>46.22 (NA)*</w:t>
            </w:r>
          </w:p>
        </w:tc>
        <w:tc>
          <w:tcPr>
            <w:tcW w:w="1140" w:type="dxa"/>
            <w:tcBorders>
              <w:top w:val="single" w:sz="2" w:space="0" w:color="000001"/>
              <w:left w:val="single" w:sz="2" w:space="0" w:color="000001"/>
              <w:bottom w:val="single" w:sz="2" w:space="0" w:color="000001"/>
            </w:tcBorders>
            <w:shd w:val="clear" w:color="auto" w:fill="auto"/>
          </w:tcPr>
          <w:p w14:paraId="483A24C6" w14:textId="655961B7" w:rsidR="00E72584" w:rsidRPr="00B960C8" w:rsidRDefault="00E72584" w:rsidP="00E72584">
            <w:pPr>
              <w:pStyle w:val="TableContents"/>
              <w:spacing w:after="46" w:line="240" w:lineRule="auto"/>
              <w:rPr>
                <w:sz w:val="20"/>
                <w:szCs w:val="20"/>
                <w:lang w:val="en-US"/>
              </w:rPr>
            </w:pPr>
            <w:r w:rsidRPr="00B960C8">
              <w:rPr>
                <w:sz w:val="20"/>
                <w:szCs w:val="20"/>
                <w:lang w:val="en-US"/>
              </w:rPr>
              <w:t>50 (4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9A1A1E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3.48 (2.49)</w:t>
            </w:r>
          </w:p>
        </w:tc>
      </w:tr>
      <w:tr w:rsidR="00997BC6" w:rsidRPr="00BC63D4" w14:paraId="09425A51" w14:textId="77777777" w:rsidTr="004C39E5">
        <w:trPr>
          <w:trHeight w:val="286"/>
        </w:trPr>
        <w:tc>
          <w:tcPr>
            <w:tcW w:w="2802" w:type="dxa"/>
            <w:tcBorders>
              <w:top w:val="single" w:sz="2" w:space="0" w:color="000001"/>
              <w:left w:val="single" w:sz="2" w:space="0" w:color="000001"/>
              <w:bottom w:val="single" w:sz="2" w:space="0" w:color="000001"/>
            </w:tcBorders>
            <w:shd w:val="clear" w:color="auto" w:fill="auto"/>
          </w:tcPr>
          <w:p w14:paraId="4C517FA4" w14:textId="5F56FA3B" w:rsidR="00997BC6" w:rsidRPr="00B960C8" w:rsidRDefault="00997BC6"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111/j.1600-0447.2008.01297.x","ISSN":"0001690X","abstract":"Objective: We tested the association between theory of mind (ToM) performance and structural changes in the brains of patients in the early course of schizophrenia. Method: Voxel-based morphometry (VBM) data of 18 patients with schizophrenia were compared with those of 21 controls. ToM skills were assessed by computerized faux pas (FP) tasks. Results: Patients with schizophrenia performed significantly worse in FP tasks than healthy subjects. VBM revealed significantly reduced gray matter density in certain frontal, temporal and subcortical regions in patients with schizophrenia. Poor FP performance of schizophrenics correlated with gray matter reduction in the left orbitofrontal cortex and right temporal pole. Conclusion: Our data indicate an association between poor ToM performance and regional gray matter reduction in the left orbitofrontal cortex and right temporal pole shortly after the onset of schizophrenia. Copyright © 2008 The Authors.","author":[{"dropping-particle":"","family":"Herold","given":"R","non-dropping-particle":"","parse-names":false,"suffix":""},{"dropping-particle":"","family":"Feldmann","given":"Á","non-dropping-particle":"","parse-names":false,"suffix":""},{"dropping-particle":"","family":"Simon","given":"M","non-dropping-particle":"","parse-names":false,"suffix":""},{"dropping-particle":"","family":"Tényi","given":"T","non-dropping-particle":"","parse-names":false,"suffix":""},{"dropping-particle":"","family":"Kövér","given":"F","non-dropping-particle":"","parse-names":false,"suffix":""},{"dropping-particle":"","family":"Nagy","given":"F","non-dropping-particle":"","parse-names":false,"suffix":""},{"dropping-particle":"","family":"Varga","given":"E","non-dropping-particle":"","parse-names":false,"suffix":""},{"dropping-particle":"","family":"Fekete","given":"S","non-dropping-particle":"","parse-names":false,"suffix":""}],"container-title":"Acta Psychiatrica Scandinavica","id":"ITEM-1","issue":"3","issued":{"date-parts":[["2009"]]},"note":"cited By 53","page":"199-208","title":"Regional gray matter reduction and theory of mind deficit in the early phase of schizophrenia: A voxel-based morphometric study","type":"article-journal","volume":"119"},"uris":["http://www.mendeley.com/documents/?uuid=afd969f5-7b56-4917-a2dc-420eefd2789e"]}],"mendeley":{"formattedCitation":"(R Herold et al., 2009)","manualFormatting":"Herold et al., 2009","plainTextFormattedCitation":"(R Herold et al., 2009)","previouslyFormattedCitation":"(R Herold et al., 2009)"},"properties":{"noteIndex":0},"schema":"https://github.com/citation-style-language/schema/raw/master/csl-citation.json"}</w:instrText>
            </w:r>
            <w:r>
              <w:rPr>
                <w:sz w:val="20"/>
                <w:szCs w:val="20"/>
              </w:rPr>
              <w:fldChar w:fldCharType="separate"/>
            </w:r>
            <w:r w:rsidRPr="00997BC6">
              <w:rPr>
                <w:noProof/>
                <w:sz w:val="20"/>
                <w:szCs w:val="20"/>
              </w:rPr>
              <w:t>Herold et al., 2009</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D9AA3D2" w14:textId="13193D4E" w:rsidR="00997BC6" w:rsidRPr="00B960C8" w:rsidRDefault="00AB775B" w:rsidP="00E72584">
            <w:pPr>
              <w:pStyle w:val="TableContents"/>
              <w:spacing w:after="46" w:line="240" w:lineRule="auto"/>
              <w:rPr>
                <w:sz w:val="20"/>
                <w:szCs w:val="20"/>
                <w:lang w:val="en-US"/>
              </w:rPr>
            </w:pPr>
            <w:r>
              <w:rPr>
                <w:sz w:val="20"/>
                <w:szCs w:val="20"/>
                <w:lang w:val="en-US"/>
              </w:rPr>
              <w:t>18 (61.11)</w:t>
            </w:r>
          </w:p>
        </w:tc>
        <w:tc>
          <w:tcPr>
            <w:tcW w:w="1260" w:type="dxa"/>
            <w:tcBorders>
              <w:top w:val="single" w:sz="2" w:space="0" w:color="000001"/>
              <w:left w:val="single" w:sz="2" w:space="0" w:color="000001"/>
              <w:bottom w:val="single" w:sz="2" w:space="0" w:color="000001"/>
            </w:tcBorders>
            <w:shd w:val="clear" w:color="auto" w:fill="auto"/>
          </w:tcPr>
          <w:p w14:paraId="608BA90C" w14:textId="34FB12B4" w:rsidR="00997BC6" w:rsidRPr="00B960C8" w:rsidRDefault="00AB775B" w:rsidP="00E72584">
            <w:pPr>
              <w:pStyle w:val="TableContents"/>
              <w:spacing w:after="46" w:line="240" w:lineRule="auto"/>
              <w:rPr>
                <w:sz w:val="20"/>
                <w:szCs w:val="20"/>
                <w:lang w:val="en-US"/>
              </w:rPr>
            </w:pPr>
            <w:r>
              <w:rPr>
                <w:sz w:val="20"/>
                <w:szCs w:val="20"/>
                <w:lang w:val="en-US"/>
              </w:rPr>
              <w:t>28.7 (10.3)</w:t>
            </w:r>
          </w:p>
        </w:tc>
        <w:tc>
          <w:tcPr>
            <w:tcW w:w="1254" w:type="dxa"/>
            <w:tcBorders>
              <w:top w:val="single" w:sz="2" w:space="0" w:color="000001"/>
              <w:left w:val="single" w:sz="2" w:space="0" w:color="000001"/>
              <w:bottom w:val="single" w:sz="2" w:space="0" w:color="000001"/>
              <w:right w:val="single" w:sz="2" w:space="0" w:color="000001"/>
            </w:tcBorders>
          </w:tcPr>
          <w:p w14:paraId="68E111A4" w14:textId="4843A6FC" w:rsidR="00997BC6" w:rsidRPr="00B960C8" w:rsidRDefault="00AB775B"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D6EAA14" w14:textId="79B55BAC" w:rsidR="00997BC6" w:rsidRDefault="00AB775B" w:rsidP="00E72584">
            <w:pPr>
              <w:pStyle w:val="TableContents"/>
              <w:spacing w:after="46" w:line="240" w:lineRule="auto"/>
              <w:rPr>
                <w:sz w:val="20"/>
                <w:szCs w:val="20"/>
                <w:lang w:val="en-US"/>
              </w:rPr>
            </w:pPr>
            <w:r>
              <w:rPr>
                <w:sz w:val="20"/>
                <w:szCs w:val="20"/>
                <w:lang w:val="en-US"/>
              </w:rPr>
              <w:t>3.4 (4.1)</w:t>
            </w:r>
          </w:p>
        </w:tc>
        <w:tc>
          <w:tcPr>
            <w:tcW w:w="1330" w:type="dxa"/>
            <w:tcBorders>
              <w:top w:val="single" w:sz="2" w:space="0" w:color="000001"/>
              <w:left w:val="single" w:sz="2" w:space="0" w:color="000001"/>
              <w:bottom w:val="single" w:sz="2" w:space="0" w:color="000001"/>
              <w:right w:val="single" w:sz="2" w:space="0" w:color="000001"/>
            </w:tcBorders>
          </w:tcPr>
          <w:p w14:paraId="397F9184" w14:textId="09A99DB8" w:rsidR="00997BC6" w:rsidRPr="00B960C8" w:rsidRDefault="00AB775B" w:rsidP="00E72584">
            <w:pPr>
              <w:pStyle w:val="TableContents"/>
              <w:spacing w:after="46" w:line="240" w:lineRule="auto"/>
              <w:rPr>
                <w:sz w:val="20"/>
                <w:szCs w:val="20"/>
                <w:lang w:val="en-US"/>
              </w:rPr>
            </w:pPr>
            <w:r>
              <w:rPr>
                <w:sz w:val="20"/>
                <w:szCs w:val="20"/>
                <w:lang w:val="en-US"/>
              </w:rPr>
              <w:t>68.3 (12.9)</w:t>
            </w:r>
          </w:p>
        </w:tc>
        <w:tc>
          <w:tcPr>
            <w:tcW w:w="1176" w:type="dxa"/>
            <w:tcBorders>
              <w:top w:val="single" w:sz="2" w:space="0" w:color="000001"/>
              <w:left w:val="single" w:sz="2" w:space="0" w:color="000001"/>
              <w:bottom w:val="single" w:sz="2" w:space="0" w:color="000001"/>
              <w:right w:val="single" w:sz="2" w:space="0" w:color="000001"/>
            </w:tcBorders>
          </w:tcPr>
          <w:p w14:paraId="6DFE3D08" w14:textId="24240905" w:rsidR="00997BC6" w:rsidRDefault="00AB775B" w:rsidP="00E72584">
            <w:pPr>
              <w:pStyle w:val="TableContents"/>
              <w:spacing w:after="46" w:line="240" w:lineRule="auto"/>
              <w:rPr>
                <w:sz w:val="20"/>
                <w:szCs w:val="20"/>
                <w:lang w:val="en-US"/>
              </w:rPr>
            </w:pPr>
            <w:r>
              <w:rPr>
                <w:sz w:val="20"/>
                <w:szCs w:val="20"/>
                <w:lang w:val="en-US"/>
              </w:rPr>
              <w:t>14.2 (4.2)</w:t>
            </w:r>
          </w:p>
        </w:tc>
        <w:tc>
          <w:tcPr>
            <w:tcW w:w="1190" w:type="dxa"/>
            <w:tcBorders>
              <w:top w:val="single" w:sz="2" w:space="0" w:color="000001"/>
              <w:left w:val="single" w:sz="2" w:space="0" w:color="000001"/>
              <w:bottom w:val="single" w:sz="2" w:space="0" w:color="000001"/>
              <w:right w:val="single" w:sz="2" w:space="0" w:color="000001"/>
            </w:tcBorders>
          </w:tcPr>
          <w:p w14:paraId="4D785211" w14:textId="1EF7E496" w:rsidR="00997BC6" w:rsidRDefault="00AB775B" w:rsidP="00E72584">
            <w:pPr>
              <w:pStyle w:val="TableContents"/>
              <w:spacing w:after="46" w:line="240" w:lineRule="auto"/>
              <w:rPr>
                <w:sz w:val="20"/>
                <w:szCs w:val="20"/>
                <w:lang w:val="en-US"/>
              </w:rPr>
            </w:pPr>
            <w:r>
              <w:rPr>
                <w:sz w:val="20"/>
                <w:szCs w:val="20"/>
                <w:lang w:val="en-US"/>
              </w:rPr>
              <w:t>19.6 (5.7)</w:t>
            </w:r>
          </w:p>
        </w:tc>
        <w:tc>
          <w:tcPr>
            <w:tcW w:w="1208" w:type="dxa"/>
            <w:tcBorders>
              <w:top w:val="single" w:sz="2" w:space="0" w:color="000001"/>
              <w:left w:val="single" w:sz="2" w:space="0" w:color="000001"/>
              <w:bottom w:val="single" w:sz="2" w:space="0" w:color="000001"/>
              <w:right w:val="single" w:sz="2" w:space="0" w:color="000001"/>
            </w:tcBorders>
          </w:tcPr>
          <w:p w14:paraId="1BF14140" w14:textId="64A87126" w:rsidR="00997BC6" w:rsidRDefault="00AB775B" w:rsidP="00E72584">
            <w:pPr>
              <w:pStyle w:val="TableContents"/>
              <w:spacing w:after="46" w:line="240" w:lineRule="auto"/>
              <w:rPr>
                <w:sz w:val="20"/>
                <w:szCs w:val="20"/>
                <w:lang w:val="en-US"/>
              </w:rPr>
            </w:pPr>
            <w:r>
              <w:rPr>
                <w:sz w:val="20"/>
                <w:szCs w:val="20"/>
                <w:lang w:val="en-US"/>
              </w:rPr>
              <w:t>34.6 (6.6)</w:t>
            </w:r>
          </w:p>
        </w:tc>
        <w:tc>
          <w:tcPr>
            <w:tcW w:w="1140" w:type="dxa"/>
            <w:tcBorders>
              <w:top w:val="single" w:sz="2" w:space="0" w:color="000001"/>
              <w:left w:val="single" w:sz="2" w:space="0" w:color="000001"/>
              <w:bottom w:val="single" w:sz="2" w:space="0" w:color="000001"/>
            </w:tcBorders>
            <w:shd w:val="clear" w:color="auto" w:fill="auto"/>
          </w:tcPr>
          <w:p w14:paraId="1160FD62" w14:textId="6DAF2797" w:rsidR="00997BC6" w:rsidRPr="00B960C8" w:rsidRDefault="00AB775B" w:rsidP="00E72584">
            <w:pPr>
              <w:pStyle w:val="TableContents"/>
              <w:spacing w:after="46" w:line="240" w:lineRule="auto"/>
              <w:rPr>
                <w:sz w:val="20"/>
                <w:szCs w:val="20"/>
                <w:lang w:val="en-US"/>
              </w:rPr>
            </w:pPr>
            <w:r>
              <w:rPr>
                <w:sz w:val="20"/>
                <w:szCs w:val="20"/>
                <w:lang w:val="en-US"/>
              </w:rPr>
              <w:t>21 (52.3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0E556DE" w14:textId="30CE3742" w:rsidR="00997BC6" w:rsidRPr="00B960C8" w:rsidRDefault="00AB775B" w:rsidP="00E72584">
            <w:pPr>
              <w:pStyle w:val="TableContents"/>
              <w:spacing w:after="46" w:line="240" w:lineRule="auto"/>
              <w:rPr>
                <w:sz w:val="20"/>
                <w:szCs w:val="20"/>
                <w:lang w:val="en-US"/>
              </w:rPr>
            </w:pPr>
            <w:r>
              <w:rPr>
                <w:sz w:val="20"/>
                <w:szCs w:val="20"/>
                <w:lang w:val="en-US"/>
              </w:rPr>
              <w:t>27.4 (6.5)</w:t>
            </w:r>
          </w:p>
        </w:tc>
      </w:tr>
      <w:tr w:rsidR="00E72584" w:rsidRPr="00BC63D4" w14:paraId="61301E9C" w14:textId="77777777" w:rsidTr="004C39E5">
        <w:trPr>
          <w:trHeight w:val="286"/>
        </w:trPr>
        <w:tc>
          <w:tcPr>
            <w:tcW w:w="2802" w:type="dxa"/>
            <w:tcBorders>
              <w:top w:val="single" w:sz="2" w:space="0" w:color="000001"/>
              <w:left w:val="single" w:sz="2" w:space="0" w:color="000001"/>
              <w:bottom w:val="single" w:sz="2" w:space="0" w:color="000001"/>
            </w:tcBorders>
            <w:shd w:val="clear" w:color="auto" w:fill="auto"/>
          </w:tcPr>
          <w:p w14:paraId="2B32CFB5" w14:textId="21BA528D"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schres.2008.07.021","ISSN":"09209964","abstract":"Impaired ability to infer the mental states of others (theory of mind; ToM) is considered to be a key contributor to the poor social functioning of patients with schizophrenia. Although neuroimaging and lesion studies have provided empirical evidence for the neural basis of ToM ability, including the involvement of several prefrontal and temporal structures, the association between pathology of these structures and ToM impairment in schizophrenia patients is less well understood. To address this issue, we investigated structural brain abnormalities and ToM impairment in patients with schizophrenia, and examined the relationship between them. Twenty schizophrenia patients and 20 age-, sex- and education-matched healthy participants underwent magnetic resonance imaging (MRI) and were examined for ToM ability based on the revised version of the \"Reading the Mind in the Eyes\" (or Eyes) test [Baron-Cohen, S., Wheelwright, S., Hill, J., Raste, Y., Plumb, I., 2001. The 'Reading the Mind in the Eyes' test revised version: A study with normal adults, and adults with Asperger syndrome or high-functioning autism. J. Child Psychol. Psychiatry 42, 241-251]. Voxel-based morphometry (VBM) was performed to investigate regional brain alterations. Relative to normal controls, schizophrenia patients exhibited gray matter reductions in the dorsomedial prefrontal cortex (DMPFC), left ventrolateral prefrontal cortex (VLPFC), ventromedial prefrontal cortex (VMPFC), anterior cingulate cortex (ACC), right superior temporal gyrus (STG) and right insula. The patients performed poorly on the Eyes test. Importantly, poor performance on the Eyes test was found to be associated with gray matter reduction in the left VLPFC in the patient group. These results suggest that prefrontal cortical reduction, especially in the left VLPFC, is a key pathology underlying the difficulties faced by schizophrenia patients in inferring the mental states of others. © 2008 Elsevier B.V. All rights reserved.","author":[{"dropping-particle":"","family":"Hirao","given":"Kazuyuki","non-dropping-particle":"","parse-names":false,"suffix":""},{"dropping-particle":"","family":"Miyata","given":"Jun","non-dropping-particle":"","parse-names":false,"suffix":""},{"dropping-particle":"","family":"Fujiwara","given":"Hironobu","non-dropping-particle":"","parse-names":false,"suffix":""},{"dropping-particle":"","family":"Yamada","given":"Makiko","non-dropping-particle":"","parse-names":false,"suffix":""},{"dropping-particle":"","family":"Namiki","given":"Chihiro","non-dropping-particle":"","parse-names":false,"suffix":""},{"dropping-particle":"","family":"Shimizu","given":"Mitsuaki","non-dropping-particle":"","parse-names":false,"suffix":""},{"dropping-particle":"","family":"Sawamoto","given":"Nobukatsu","non-dropping-particle":"","parse-names":false,"suffix":""},{"dropping-particle":"","family":"Fukuyama","given":"Hidenao","non-dropping-particle":"","parse-names":false,"suffix":""},{"dropping-particle":"","family":"Hayashi","given":"Takuji","non-dropping-particle":"","parse-names":false,"suffix":""},{"dropping-particle":"","family":"Murai","given":"Toshiya","non-dropping-particle":"","parse-names":false,"suffix":""}],"container-title":"Schizophrenia Research","id":"ITEM-1","issue":"1-3","issued":{"date-parts":[["2008","10","1"]]},"page":"165-174","publisher":"Elsevier","title":"Theory of mind and frontal lobe pathology in schizophrenia: A voxel-based morphometry study","type":"article-journal","volume":"105"},"uris":["http://www.mendeley.com/documents/?uuid=d0c6d3f9-45e3-33c9-8f95-2f8b9e709cfe"]}],"mendeley":{"formattedCitation":"(Hirao et al., 2008)","manualFormatting":"Hirao et al., 2008","plainTextFormattedCitation":"(Hirao et al., 2008)","previouslyFormattedCitation":"(Hirao et al., 2008)"},"properties":{"noteIndex":0},"schema":"https://github.com/citation-style-language/schema/raw/master/csl-citation.json"}</w:instrText>
            </w:r>
            <w:r w:rsidRPr="00B960C8">
              <w:rPr>
                <w:sz w:val="20"/>
                <w:szCs w:val="20"/>
              </w:rPr>
              <w:fldChar w:fldCharType="separate"/>
            </w:r>
            <w:r w:rsidRPr="00B960C8">
              <w:rPr>
                <w:noProof/>
                <w:sz w:val="20"/>
                <w:szCs w:val="20"/>
              </w:rPr>
              <w:t>Hirao et al., 2008</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7572A6B" w14:textId="01B76394" w:rsidR="00E72584" w:rsidRPr="00B960C8" w:rsidRDefault="00E72584" w:rsidP="00E72584">
            <w:pPr>
              <w:pStyle w:val="TableContents"/>
              <w:spacing w:after="46" w:line="240" w:lineRule="auto"/>
              <w:rPr>
                <w:sz w:val="20"/>
                <w:szCs w:val="20"/>
              </w:rPr>
            </w:pPr>
            <w:r w:rsidRPr="00B960C8">
              <w:rPr>
                <w:sz w:val="20"/>
                <w:szCs w:val="20"/>
                <w:lang w:val="en-US"/>
              </w:rPr>
              <w:t>20 (50)</w:t>
            </w:r>
          </w:p>
        </w:tc>
        <w:tc>
          <w:tcPr>
            <w:tcW w:w="1260" w:type="dxa"/>
            <w:tcBorders>
              <w:top w:val="single" w:sz="2" w:space="0" w:color="000001"/>
              <w:left w:val="single" w:sz="2" w:space="0" w:color="000001"/>
              <w:bottom w:val="single" w:sz="2" w:space="0" w:color="000001"/>
            </w:tcBorders>
            <w:shd w:val="clear" w:color="auto" w:fill="auto"/>
          </w:tcPr>
          <w:p w14:paraId="460338A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7 (7.6)</w:t>
            </w:r>
          </w:p>
        </w:tc>
        <w:tc>
          <w:tcPr>
            <w:tcW w:w="1254" w:type="dxa"/>
            <w:tcBorders>
              <w:top w:val="single" w:sz="2" w:space="0" w:color="000001"/>
              <w:left w:val="single" w:sz="2" w:space="0" w:color="000001"/>
              <w:bottom w:val="single" w:sz="2" w:space="0" w:color="000001"/>
              <w:right w:val="single" w:sz="2" w:space="0" w:color="000001"/>
            </w:tcBorders>
          </w:tcPr>
          <w:p w14:paraId="04A0C964" w14:textId="7CED5272"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75AC4B1" w14:textId="426E2694" w:rsidR="00E72584" w:rsidRPr="00B960C8" w:rsidRDefault="00E72584" w:rsidP="00E72584">
            <w:pPr>
              <w:pStyle w:val="TableContents"/>
              <w:spacing w:after="46" w:line="240" w:lineRule="auto"/>
              <w:rPr>
                <w:sz w:val="20"/>
                <w:szCs w:val="20"/>
                <w:lang w:val="en-US"/>
              </w:rPr>
            </w:pPr>
            <w:r>
              <w:rPr>
                <w:sz w:val="20"/>
                <w:szCs w:val="20"/>
                <w:lang w:val="en-US"/>
              </w:rPr>
              <w:t>10.6 (7.4)</w:t>
            </w:r>
          </w:p>
        </w:tc>
        <w:tc>
          <w:tcPr>
            <w:tcW w:w="1330" w:type="dxa"/>
            <w:tcBorders>
              <w:top w:val="single" w:sz="2" w:space="0" w:color="000001"/>
              <w:left w:val="single" w:sz="2" w:space="0" w:color="000001"/>
              <w:bottom w:val="single" w:sz="2" w:space="0" w:color="000001"/>
              <w:right w:val="single" w:sz="2" w:space="0" w:color="000001"/>
            </w:tcBorders>
          </w:tcPr>
          <w:p w14:paraId="2D62E548" w14:textId="13F76D0F" w:rsidR="00E72584" w:rsidRPr="00B960C8" w:rsidRDefault="00E72584" w:rsidP="00E72584">
            <w:pPr>
              <w:pStyle w:val="TableContents"/>
              <w:spacing w:after="46" w:line="240" w:lineRule="auto"/>
              <w:rPr>
                <w:sz w:val="20"/>
                <w:szCs w:val="20"/>
                <w:lang w:val="en-US"/>
              </w:rPr>
            </w:pPr>
            <w:r w:rsidRPr="00B960C8">
              <w:rPr>
                <w:sz w:val="20"/>
                <w:szCs w:val="20"/>
                <w:lang w:val="en-US"/>
              </w:rPr>
              <w:t>63.3 (NA)</w:t>
            </w:r>
          </w:p>
        </w:tc>
        <w:tc>
          <w:tcPr>
            <w:tcW w:w="1176" w:type="dxa"/>
            <w:tcBorders>
              <w:top w:val="single" w:sz="2" w:space="0" w:color="000001"/>
              <w:left w:val="single" w:sz="2" w:space="0" w:color="000001"/>
              <w:bottom w:val="single" w:sz="2" w:space="0" w:color="000001"/>
              <w:right w:val="single" w:sz="2" w:space="0" w:color="000001"/>
            </w:tcBorders>
          </w:tcPr>
          <w:p w14:paraId="285880C3" w14:textId="13E5A653" w:rsidR="00E72584" w:rsidRPr="00B960C8" w:rsidRDefault="00E72584" w:rsidP="00E72584">
            <w:pPr>
              <w:pStyle w:val="TableContents"/>
              <w:spacing w:after="46" w:line="240" w:lineRule="auto"/>
              <w:rPr>
                <w:sz w:val="20"/>
                <w:szCs w:val="20"/>
                <w:lang w:val="en-US"/>
              </w:rPr>
            </w:pPr>
            <w:r>
              <w:rPr>
                <w:sz w:val="20"/>
                <w:szCs w:val="20"/>
                <w:lang w:val="en-US"/>
              </w:rPr>
              <w:t>14.6 (6.4)</w:t>
            </w:r>
          </w:p>
        </w:tc>
        <w:tc>
          <w:tcPr>
            <w:tcW w:w="1190" w:type="dxa"/>
            <w:tcBorders>
              <w:top w:val="single" w:sz="2" w:space="0" w:color="000001"/>
              <w:left w:val="single" w:sz="2" w:space="0" w:color="000001"/>
              <w:bottom w:val="single" w:sz="2" w:space="0" w:color="000001"/>
              <w:right w:val="single" w:sz="2" w:space="0" w:color="000001"/>
            </w:tcBorders>
          </w:tcPr>
          <w:p w14:paraId="6A6C893E" w14:textId="0DCC2C82" w:rsidR="00E72584" w:rsidRPr="00B960C8" w:rsidRDefault="00E72584" w:rsidP="00E72584">
            <w:pPr>
              <w:pStyle w:val="TableContents"/>
              <w:spacing w:after="46" w:line="240" w:lineRule="auto"/>
              <w:rPr>
                <w:sz w:val="20"/>
                <w:szCs w:val="20"/>
                <w:lang w:val="en-US"/>
              </w:rPr>
            </w:pPr>
            <w:r>
              <w:rPr>
                <w:sz w:val="20"/>
                <w:szCs w:val="20"/>
                <w:lang w:val="en-US"/>
              </w:rPr>
              <w:t>16.2 (5.4)</w:t>
            </w:r>
          </w:p>
        </w:tc>
        <w:tc>
          <w:tcPr>
            <w:tcW w:w="1208" w:type="dxa"/>
            <w:tcBorders>
              <w:top w:val="single" w:sz="2" w:space="0" w:color="000001"/>
              <w:left w:val="single" w:sz="2" w:space="0" w:color="000001"/>
              <w:bottom w:val="single" w:sz="2" w:space="0" w:color="000001"/>
              <w:right w:val="single" w:sz="2" w:space="0" w:color="000001"/>
            </w:tcBorders>
          </w:tcPr>
          <w:p w14:paraId="5452CAF7" w14:textId="3ABC7E93" w:rsidR="00E72584" w:rsidRPr="00B960C8" w:rsidRDefault="00E72584" w:rsidP="00E72584">
            <w:pPr>
              <w:pStyle w:val="TableContents"/>
              <w:spacing w:after="46" w:line="240" w:lineRule="auto"/>
              <w:rPr>
                <w:sz w:val="20"/>
                <w:szCs w:val="20"/>
                <w:lang w:val="en-US"/>
              </w:rPr>
            </w:pPr>
            <w:r>
              <w:rPr>
                <w:sz w:val="20"/>
                <w:szCs w:val="20"/>
                <w:lang w:val="en-US"/>
              </w:rPr>
              <w:t>32.5 (11.6)</w:t>
            </w:r>
          </w:p>
        </w:tc>
        <w:tc>
          <w:tcPr>
            <w:tcW w:w="1140" w:type="dxa"/>
            <w:tcBorders>
              <w:top w:val="single" w:sz="2" w:space="0" w:color="000001"/>
              <w:left w:val="single" w:sz="2" w:space="0" w:color="000001"/>
              <w:bottom w:val="single" w:sz="2" w:space="0" w:color="000001"/>
            </w:tcBorders>
            <w:shd w:val="clear" w:color="auto" w:fill="auto"/>
          </w:tcPr>
          <w:p w14:paraId="60387917" w14:textId="65528B25" w:rsidR="00E72584" w:rsidRPr="00B960C8" w:rsidRDefault="00E72584" w:rsidP="00E72584">
            <w:pPr>
              <w:pStyle w:val="TableContents"/>
              <w:spacing w:after="46" w:line="240" w:lineRule="auto"/>
              <w:rPr>
                <w:sz w:val="20"/>
                <w:szCs w:val="20"/>
                <w:lang w:val="en-US"/>
              </w:rPr>
            </w:pPr>
            <w:r w:rsidRPr="00B960C8">
              <w:rPr>
                <w:sz w:val="20"/>
                <w:szCs w:val="20"/>
                <w:lang w:val="en-US"/>
              </w:rPr>
              <w:t>20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18A496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5 (7.1)</w:t>
            </w:r>
          </w:p>
        </w:tc>
      </w:tr>
      <w:tr w:rsidR="00E72584" w:rsidRPr="00BC63D4" w14:paraId="726DB662" w14:textId="77777777" w:rsidTr="004C39E5">
        <w:trPr>
          <w:trHeight w:val="304"/>
        </w:trPr>
        <w:tc>
          <w:tcPr>
            <w:tcW w:w="2802" w:type="dxa"/>
            <w:tcBorders>
              <w:top w:val="single" w:sz="2" w:space="0" w:color="000001"/>
              <w:left w:val="single" w:sz="2" w:space="0" w:color="000001"/>
              <w:bottom w:val="single" w:sz="2" w:space="0" w:color="000001"/>
            </w:tcBorders>
            <w:shd w:val="clear" w:color="auto" w:fill="auto"/>
          </w:tcPr>
          <w:p w14:paraId="0E13271C" w14:textId="215A4979"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biopsych.2007.05.027","ISSN":"00063223","abstract":"Background: Shared neuropathological characteristics of patients with schizophrenia and their siblings might represent intermediate phenotypes that could be used to investigate genetic susceptibility to the illness. We sought to discover previously unidentified gray matter volume differences in patients with schizophrenia and their siblings with optimized voxel-based morphometry. Methods: We studied 169 patients with schizophrenia, 213 of their unaffected siblings, and 212 healthy volunteers from the Clinical Brain Disorders Branch/National Institute of Mental Health Genetic Study of Schizophrenia with magnetic resonance imaging. Results: Patients with schizophrenia had significant regional gray matter decreases in the frontal, temporal, and parietal cortices compared with healthy volunteers. Their unaffected siblings tended to share gray matter decreases in the medial frontal, superior temporal, and insular cortices, but these decreases were not significant after correction for multiple comparisons, even when we looked at a subgroup of siblings with a past history of mood disorder. As an exploratory analysis, we estimated heritability with regions of interest from the VBM analysis as well as from the hippocampus. Hippocampal volume was significantly correlated within sibling-pairs. Conclusions: Our findings confirm and extend previous voxel-based morphometry analyses in ill subjects with schizophrenia. Furthermore, these data argue that although siblings might share some regional gray matter decreases with their affected siblings, the pattern of regional differences might be a weak intermediate phenotype for schizophrenia. © 2008 Society of Biological Psychiatry.","author":[{"dropping-particle":"","family":"Honea","given":"Robyn A.","non-dropping-particle":"","parse-names":false,"suffix":""},{"dropping-particle":"","family":"Meyer-Lindenberg","given":"Andreas","non-dropping-particle":"","parse-names":false,"suffix":""},{"dropping-particle":"","family":"Hobbs","given":"Katherine B.","non-dropping-particle":"","parse-names":false,"suffix":""},{"dropping-particle":"","family":"Pezawas","given":"Lukas","non-dropping-particle":"","parse-names":false,"suffix":""},{"dropping-particle":"","family":"Mattay","given":"Venkata S.","non-dropping-particle":"","parse-names":false,"suffix":""},{"dropping-particle":"","family":"Egan","given":"Michael F.","non-dropping-particle":"","parse-names":false,"suffix":""},{"dropping-particle":"","family":"Verchinski","given":"Beth","non-dropping-particle":"","parse-names":false,"suffix":""},{"dropping-particle":"","family":"Passingham","given":"Richard E.","non-dropping-particle":"","parse-names":false,"suffix":""},{"dropping-particle":"","family":"Weinberger","given":"Daniel R.","non-dropping-particle":"","parse-names":false,"suffix":""},{"dropping-particle":"","family":"Callicott","given":"Joseph H.","non-dropping-particle":"","parse-names":false,"suffix":""}],"container-title":"Biological Psychiatry","id":"ITEM-1","issue":"5","issued":{"date-parts":[["2008","3","1"]]},"page":"465-474","publisher":"NIH Public Access","title":"Is Gray Matter Volume an Intermediate Phenotype for Schizophrenia? A Voxel-Based Morphometry Study of Patients with Schizophrenia and Their Healthy Siblings","type":"article-journal","volume":"63"},"uris":["http://www.mendeley.com/documents/?uuid=0f776488-bafc-3d73-8b75-0ee85e640882"]}],"mendeley":{"formattedCitation":"(Honea et al., 2008)","manualFormatting":"Honea et al., 2008","plainTextFormattedCitation":"(Honea et al., 2008)","previouslyFormattedCitation":"(Honea et al., 2008)"},"properties":{"noteIndex":0},"schema":"https://github.com/citation-style-language/schema/raw/master/csl-citation.json"}</w:instrText>
            </w:r>
            <w:r w:rsidRPr="00B960C8">
              <w:rPr>
                <w:sz w:val="20"/>
                <w:szCs w:val="20"/>
              </w:rPr>
              <w:fldChar w:fldCharType="separate"/>
            </w:r>
            <w:r w:rsidRPr="00B960C8">
              <w:rPr>
                <w:noProof/>
                <w:sz w:val="20"/>
                <w:szCs w:val="20"/>
              </w:rPr>
              <w:t>Honea et al., 2008</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0FD007E2" w14:textId="3E5E12A5" w:rsidR="00E72584" w:rsidRPr="00B960C8" w:rsidRDefault="00E72584" w:rsidP="00E72584">
            <w:pPr>
              <w:pStyle w:val="TableContents"/>
              <w:spacing w:after="46" w:line="240" w:lineRule="auto"/>
              <w:rPr>
                <w:sz w:val="20"/>
                <w:szCs w:val="20"/>
              </w:rPr>
            </w:pPr>
            <w:r w:rsidRPr="00B960C8">
              <w:rPr>
                <w:sz w:val="20"/>
                <w:szCs w:val="20"/>
                <w:lang w:val="en-US"/>
              </w:rPr>
              <w:t>169 (78.1)</w:t>
            </w:r>
          </w:p>
        </w:tc>
        <w:tc>
          <w:tcPr>
            <w:tcW w:w="1260" w:type="dxa"/>
            <w:tcBorders>
              <w:top w:val="single" w:sz="2" w:space="0" w:color="000001"/>
              <w:left w:val="single" w:sz="2" w:space="0" w:color="000001"/>
              <w:bottom w:val="single" w:sz="2" w:space="0" w:color="000001"/>
            </w:tcBorders>
            <w:shd w:val="clear" w:color="auto" w:fill="auto"/>
          </w:tcPr>
          <w:p w14:paraId="3ACB311C"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39 (9.46)</w:t>
            </w:r>
          </w:p>
        </w:tc>
        <w:tc>
          <w:tcPr>
            <w:tcW w:w="1254" w:type="dxa"/>
            <w:tcBorders>
              <w:top w:val="single" w:sz="2" w:space="0" w:color="000001"/>
              <w:left w:val="single" w:sz="2" w:space="0" w:color="000001"/>
              <w:bottom w:val="single" w:sz="2" w:space="0" w:color="000001"/>
              <w:right w:val="single" w:sz="2" w:space="0" w:color="000001"/>
            </w:tcBorders>
          </w:tcPr>
          <w:p w14:paraId="2027C801" w14:textId="3780DFB1"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3130971F" w14:textId="16CAD229"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749B38DA" w14:textId="161F8A48"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9DBE89F" w14:textId="63934D5D" w:rsidR="00E72584" w:rsidRPr="00B960C8" w:rsidRDefault="00E72584" w:rsidP="00E72584">
            <w:pPr>
              <w:pStyle w:val="TableContents"/>
              <w:spacing w:after="46" w:line="240" w:lineRule="auto"/>
              <w:rPr>
                <w:sz w:val="20"/>
                <w:szCs w:val="20"/>
                <w:lang w:val="en-US"/>
              </w:rPr>
            </w:pPr>
            <w:r>
              <w:rPr>
                <w:sz w:val="20"/>
                <w:szCs w:val="20"/>
                <w:lang w:val="en-US"/>
              </w:rPr>
              <w:t>12.79 (5.69)</w:t>
            </w:r>
          </w:p>
        </w:tc>
        <w:tc>
          <w:tcPr>
            <w:tcW w:w="1190" w:type="dxa"/>
            <w:tcBorders>
              <w:top w:val="single" w:sz="2" w:space="0" w:color="000001"/>
              <w:left w:val="single" w:sz="2" w:space="0" w:color="000001"/>
              <w:bottom w:val="single" w:sz="2" w:space="0" w:color="000001"/>
              <w:right w:val="single" w:sz="2" w:space="0" w:color="000001"/>
            </w:tcBorders>
          </w:tcPr>
          <w:p w14:paraId="25B7657B" w14:textId="5C0AFF7A" w:rsidR="00E72584" w:rsidRPr="00B960C8" w:rsidRDefault="00E72584" w:rsidP="00E72584">
            <w:pPr>
              <w:pStyle w:val="TableContents"/>
              <w:spacing w:after="46" w:line="240" w:lineRule="auto"/>
              <w:rPr>
                <w:sz w:val="20"/>
                <w:szCs w:val="20"/>
                <w:lang w:val="en-US"/>
              </w:rPr>
            </w:pPr>
            <w:r>
              <w:rPr>
                <w:sz w:val="20"/>
                <w:szCs w:val="20"/>
                <w:lang w:val="en-US"/>
              </w:rPr>
              <w:t>19.52 (9.4)</w:t>
            </w:r>
          </w:p>
        </w:tc>
        <w:tc>
          <w:tcPr>
            <w:tcW w:w="1208" w:type="dxa"/>
            <w:tcBorders>
              <w:top w:val="single" w:sz="2" w:space="0" w:color="000001"/>
              <w:left w:val="single" w:sz="2" w:space="0" w:color="000001"/>
              <w:bottom w:val="single" w:sz="2" w:space="0" w:color="000001"/>
              <w:right w:val="single" w:sz="2" w:space="0" w:color="000001"/>
            </w:tcBorders>
          </w:tcPr>
          <w:p w14:paraId="6FE5568A" w14:textId="3B4A656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3022420D" w14:textId="611B19D7" w:rsidR="00E72584" w:rsidRPr="00B960C8" w:rsidRDefault="00E72584" w:rsidP="00E72584">
            <w:pPr>
              <w:pStyle w:val="TableContents"/>
              <w:spacing w:after="46" w:line="240" w:lineRule="auto"/>
              <w:rPr>
                <w:sz w:val="20"/>
                <w:szCs w:val="20"/>
                <w:lang w:val="en-US"/>
              </w:rPr>
            </w:pPr>
            <w:r w:rsidRPr="00B960C8">
              <w:rPr>
                <w:sz w:val="20"/>
                <w:szCs w:val="20"/>
                <w:lang w:val="en-US"/>
              </w:rPr>
              <w:t>212 (48.5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D4CB2A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31 (9.86)</w:t>
            </w:r>
          </w:p>
        </w:tc>
      </w:tr>
      <w:tr w:rsidR="00E72584" w:rsidRPr="00BC63D4" w14:paraId="67C9559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5FABD04" w14:textId="1DF1A0C7" w:rsidR="00E72584" w:rsidRPr="00B960C8" w:rsidRDefault="00E72584" w:rsidP="00E72584">
            <w:pPr>
              <w:spacing w:after="46" w:line="240" w:lineRule="auto"/>
              <w:rPr>
                <w:sz w:val="20"/>
                <w:szCs w:val="20"/>
              </w:rPr>
            </w:pPr>
            <w:r w:rsidRPr="00B960C8">
              <w:rPr>
                <w:sz w:val="20"/>
                <w:szCs w:val="20"/>
              </w:rPr>
              <w:fldChar w:fldCharType="begin" w:fldLock="1"/>
            </w:r>
            <w:r w:rsidR="00D92B10">
              <w:rPr>
                <w:sz w:val="20"/>
                <w:szCs w:val="20"/>
              </w:rPr>
              <w:instrText>ADDIN CSL_CITATION {"citationItems":[{"id":"ITEM-1","itemData":{"DOI":"10.1192/BJP.BP.107.045633","ISSN":"0007-1250","abstract":"&lt;div class=\"abstract\" data-abstract-type=\"normal\"&gt;\n                  &lt;div class='sec'&gt;\n                     &lt;span class=\"bold\"&gt;Background&lt;/span&gt;\n                     &lt;p&gt;The role of the language network in the pathophysiology of formal thought disorder has yet to be elucidated.&lt;/p&gt;\n                  &lt;/div&gt;\n                  &lt;div class='sec'&gt;\n                     &lt;span class=\"bold\"&gt;Aims&lt;/span&gt;\n                     &lt;p&gt;To investigate whether specific grey-matter deficits in schizophrenic formal thought disorder correlate with resting perfusion in the left-sided language network.&lt;/p&gt;\n                  &lt;/div&gt;\n                  &lt;div class='sec'&gt;\n                     &lt;span class=\"bold\"&gt;Method&lt;/span&gt;\n                     &lt;p&gt;We investigated 13 right-handed patients with schizophrenia and formal thought disorder of varying severity and 13 matched healthy controls, using voxel-based morphometry and magnetic resonance imaging perfusion measurement (arterial spin labelling).&lt;/p&gt;\n                  &lt;/div&gt;\n                  &lt;div class='sec'&gt;\n                     &lt;span class=\"bold\"&gt;Results&lt;/span&gt;\n                     &lt;p&gt;We found positive correlations between perfusion and the severity of formal thought disorder in the left frontal and left temporoparietal language areas. We also observed bilateral deficits in grey-matter volume, positively correlated with the severity of thought disorder in temporoparietal areas and other brain regions. The results of the voxel-based morphometry and the arterial spin labelling measurements overlapped in the left posterior superior temporal gyrus and left angular gyrus.&lt;/p&gt;\n                  &lt;/div&gt;\n                  &lt;div class='sec'&gt;\n                     &lt;span class=\"bold\"&gt;Conclusions&lt;/span&gt;\n                     &lt;p&gt;Specific grey-matter deficits may be a risk factor for state-related dysfunctions of the left-sided language system, leading to local hyperperfusion and formal thought disorder.&lt;/p&gt;\n                  &lt;/div&gt;\n               &lt;/div&gt;","author":[{"dropping-particle":"","family":"Horn","given":"Helge","non-dropping-particle":"","parse-names":false,"suffix":""},{"dropping-particle":"","family":"Federspiel","given":"Andrea","non-dropping-particle":"","parse-names":false,"suffix":""},{"dropping-particle":"","family":"Wirth","given":"Miranka","non-dropping-particle":"","parse-names":false,"suffix":""},{"dropping-particle":"","family":"Müller","given":"Thomas J.","non-dropping-particle":"","parse-names":false,"suffix":""},{"dropping-particle":"","family":"Wiest","given":"Roland","non-dropping-particle":"","parse-names":false,"suffix":""},{"dropping-particle":"","family":"Wang","given":"Jiong-Jiong","non-dropping-particle":"","parse-names":false,"suffix":""},{"dropping-particle":"","family":"Strik","given":"Werner","non-dropping-particle":"","parse-names":false,"suffix":""}],"container-title":"The British Journal of Psychiatry","id":"ITEM-1","issue":"2","issued":{"date-parts":[["2009"]]},"page":"130-138","publisher":"Cambridge University Press","title":"Structural and metabolic changes in language areas linked to formal thought disorder","type":"article-journal","volume":"194"},"uris":["http://www.mendeley.com/documents/?uuid=9c6ff0fe-30a4-398c-8636-61da824350f5"]}],"mendeley":{"formattedCitation":"(Helge Horn et al., 2009)","manualFormatting":"Horn et al., 2009","plainTextFormattedCitation":"(Helge Horn et al., 2009)","previouslyFormattedCitation":"(Helge Horn et al., 2009)"},"properties":{"noteIndex":0},"schema":"https://github.com/citation-style-language/schema/raw/master/csl-citation.json"}</w:instrText>
            </w:r>
            <w:r w:rsidRPr="00B960C8">
              <w:rPr>
                <w:sz w:val="20"/>
                <w:szCs w:val="20"/>
              </w:rPr>
              <w:fldChar w:fldCharType="separate"/>
            </w:r>
            <w:r w:rsidRPr="00B960C8">
              <w:rPr>
                <w:noProof/>
                <w:sz w:val="20"/>
                <w:szCs w:val="20"/>
              </w:rPr>
              <w:t>Horn et al., 2009</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2F32468E" w14:textId="6683FF69" w:rsidR="00E72584" w:rsidRPr="00B960C8" w:rsidRDefault="00E72584" w:rsidP="00E72584">
            <w:pPr>
              <w:pStyle w:val="TableContents"/>
              <w:spacing w:after="46" w:line="240" w:lineRule="auto"/>
              <w:rPr>
                <w:sz w:val="20"/>
                <w:szCs w:val="20"/>
              </w:rPr>
            </w:pPr>
            <w:r w:rsidRPr="00B960C8">
              <w:rPr>
                <w:sz w:val="20"/>
                <w:szCs w:val="20"/>
                <w:lang w:val="en-US"/>
              </w:rPr>
              <w:t>13 (61.54)</w:t>
            </w:r>
          </w:p>
        </w:tc>
        <w:tc>
          <w:tcPr>
            <w:tcW w:w="1260" w:type="dxa"/>
            <w:tcBorders>
              <w:top w:val="single" w:sz="2" w:space="0" w:color="000001"/>
              <w:left w:val="single" w:sz="2" w:space="0" w:color="000001"/>
              <w:bottom w:val="single" w:sz="2" w:space="0" w:color="000001"/>
            </w:tcBorders>
            <w:shd w:val="clear" w:color="auto" w:fill="auto"/>
          </w:tcPr>
          <w:p w14:paraId="36C9720E"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9.6 (11.2)</w:t>
            </w:r>
          </w:p>
        </w:tc>
        <w:tc>
          <w:tcPr>
            <w:tcW w:w="1254" w:type="dxa"/>
            <w:tcBorders>
              <w:top w:val="single" w:sz="2" w:space="0" w:color="000001"/>
              <w:left w:val="single" w:sz="2" w:space="0" w:color="000001"/>
              <w:bottom w:val="single" w:sz="2" w:space="0" w:color="000001"/>
              <w:right w:val="single" w:sz="2" w:space="0" w:color="000001"/>
            </w:tcBorders>
          </w:tcPr>
          <w:p w14:paraId="69294CF7" w14:textId="661261F0" w:rsidR="00E72584" w:rsidRPr="00B960C8" w:rsidRDefault="00E72584" w:rsidP="00E72584">
            <w:pPr>
              <w:pStyle w:val="TableContents"/>
              <w:spacing w:after="46" w:line="240" w:lineRule="auto"/>
              <w:rPr>
                <w:sz w:val="20"/>
                <w:szCs w:val="20"/>
                <w:lang w:val="en-US"/>
              </w:rPr>
            </w:pPr>
            <w:r w:rsidRPr="00B960C8">
              <w:rPr>
                <w:sz w:val="20"/>
                <w:szCs w:val="20"/>
                <w:lang w:val="en-US"/>
              </w:rPr>
              <w:t>84.62</w:t>
            </w:r>
          </w:p>
        </w:tc>
        <w:tc>
          <w:tcPr>
            <w:tcW w:w="1182" w:type="dxa"/>
            <w:tcBorders>
              <w:top w:val="single" w:sz="2" w:space="0" w:color="000001"/>
              <w:left w:val="single" w:sz="2" w:space="0" w:color="000001"/>
              <w:bottom w:val="single" w:sz="2" w:space="0" w:color="000001"/>
              <w:right w:val="single" w:sz="2" w:space="0" w:color="000001"/>
            </w:tcBorders>
          </w:tcPr>
          <w:p w14:paraId="707A7D50" w14:textId="7DED32ED" w:rsidR="00E72584" w:rsidRPr="00B960C8" w:rsidRDefault="00E72584" w:rsidP="00E72584">
            <w:pPr>
              <w:pStyle w:val="TableContents"/>
              <w:spacing w:after="46" w:line="240" w:lineRule="auto"/>
              <w:rPr>
                <w:sz w:val="20"/>
                <w:szCs w:val="20"/>
                <w:lang w:val="en-US"/>
              </w:rPr>
            </w:pPr>
            <w:r>
              <w:rPr>
                <w:sz w:val="20"/>
                <w:szCs w:val="20"/>
                <w:lang w:val="en-US"/>
              </w:rPr>
              <w:t>2.79 (2.6)</w:t>
            </w:r>
          </w:p>
        </w:tc>
        <w:tc>
          <w:tcPr>
            <w:tcW w:w="1330" w:type="dxa"/>
            <w:tcBorders>
              <w:top w:val="single" w:sz="2" w:space="0" w:color="000001"/>
              <w:left w:val="single" w:sz="2" w:space="0" w:color="000001"/>
              <w:bottom w:val="single" w:sz="2" w:space="0" w:color="000001"/>
              <w:right w:val="single" w:sz="2" w:space="0" w:color="000001"/>
            </w:tcBorders>
          </w:tcPr>
          <w:p w14:paraId="2CE538EA" w14:textId="5308979D" w:rsidR="00E72584" w:rsidRPr="00B960C8" w:rsidRDefault="00E72584" w:rsidP="00E72584">
            <w:pPr>
              <w:pStyle w:val="TableContents"/>
              <w:spacing w:after="46" w:line="240" w:lineRule="auto"/>
              <w:rPr>
                <w:sz w:val="20"/>
                <w:szCs w:val="20"/>
                <w:lang w:val="en-US"/>
              </w:rPr>
            </w:pPr>
            <w:r w:rsidRPr="00B960C8">
              <w:rPr>
                <w:sz w:val="20"/>
                <w:szCs w:val="20"/>
                <w:lang w:val="en-US"/>
              </w:rPr>
              <w:t>63.9 (16.7)</w:t>
            </w:r>
          </w:p>
        </w:tc>
        <w:tc>
          <w:tcPr>
            <w:tcW w:w="1176" w:type="dxa"/>
            <w:tcBorders>
              <w:top w:val="single" w:sz="2" w:space="0" w:color="000001"/>
              <w:left w:val="single" w:sz="2" w:space="0" w:color="000001"/>
              <w:bottom w:val="single" w:sz="2" w:space="0" w:color="000001"/>
              <w:right w:val="single" w:sz="2" w:space="0" w:color="000001"/>
            </w:tcBorders>
          </w:tcPr>
          <w:p w14:paraId="456FB0A6" w14:textId="28662EDA" w:rsidR="00E72584" w:rsidRPr="00B960C8" w:rsidRDefault="00E72584" w:rsidP="00E72584">
            <w:pPr>
              <w:pStyle w:val="TableContents"/>
              <w:spacing w:after="46" w:line="240" w:lineRule="auto"/>
              <w:rPr>
                <w:sz w:val="20"/>
                <w:szCs w:val="20"/>
                <w:lang w:val="en-US"/>
              </w:rPr>
            </w:pPr>
            <w:r>
              <w:rPr>
                <w:sz w:val="20"/>
                <w:szCs w:val="20"/>
                <w:lang w:val="en-US"/>
              </w:rPr>
              <w:t>13.8 (4.8)</w:t>
            </w:r>
          </w:p>
        </w:tc>
        <w:tc>
          <w:tcPr>
            <w:tcW w:w="1190" w:type="dxa"/>
            <w:tcBorders>
              <w:top w:val="single" w:sz="2" w:space="0" w:color="000001"/>
              <w:left w:val="single" w:sz="2" w:space="0" w:color="000001"/>
              <w:bottom w:val="single" w:sz="2" w:space="0" w:color="000001"/>
              <w:right w:val="single" w:sz="2" w:space="0" w:color="000001"/>
            </w:tcBorders>
          </w:tcPr>
          <w:p w14:paraId="756A561E" w14:textId="6F9235AD" w:rsidR="00E72584" w:rsidRPr="00B960C8" w:rsidRDefault="00E72584" w:rsidP="00E72584">
            <w:pPr>
              <w:pStyle w:val="TableContents"/>
              <w:spacing w:after="46" w:line="240" w:lineRule="auto"/>
              <w:rPr>
                <w:sz w:val="20"/>
                <w:szCs w:val="20"/>
                <w:lang w:val="en-US"/>
              </w:rPr>
            </w:pPr>
            <w:r>
              <w:rPr>
                <w:sz w:val="20"/>
                <w:szCs w:val="20"/>
                <w:lang w:val="en-US"/>
              </w:rPr>
              <w:t>15.5 (6.1)</w:t>
            </w:r>
          </w:p>
        </w:tc>
        <w:tc>
          <w:tcPr>
            <w:tcW w:w="1208" w:type="dxa"/>
            <w:tcBorders>
              <w:top w:val="single" w:sz="2" w:space="0" w:color="000001"/>
              <w:left w:val="single" w:sz="2" w:space="0" w:color="000001"/>
              <w:bottom w:val="single" w:sz="2" w:space="0" w:color="000001"/>
              <w:right w:val="single" w:sz="2" w:space="0" w:color="000001"/>
            </w:tcBorders>
          </w:tcPr>
          <w:p w14:paraId="4C4B0A78" w14:textId="4B7EB99D" w:rsidR="00E72584" w:rsidRPr="00B960C8" w:rsidRDefault="00E72584" w:rsidP="00E72584">
            <w:pPr>
              <w:pStyle w:val="TableContents"/>
              <w:spacing w:after="46" w:line="240" w:lineRule="auto"/>
              <w:rPr>
                <w:sz w:val="20"/>
                <w:szCs w:val="20"/>
                <w:lang w:val="en-US"/>
              </w:rPr>
            </w:pPr>
            <w:r>
              <w:rPr>
                <w:sz w:val="20"/>
                <w:szCs w:val="20"/>
                <w:lang w:val="en-US"/>
              </w:rPr>
              <w:t>34.6 (NA)*</w:t>
            </w:r>
          </w:p>
        </w:tc>
        <w:tc>
          <w:tcPr>
            <w:tcW w:w="1140" w:type="dxa"/>
            <w:tcBorders>
              <w:top w:val="single" w:sz="2" w:space="0" w:color="000001"/>
              <w:left w:val="single" w:sz="2" w:space="0" w:color="000001"/>
              <w:bottom w:val="single" w:sz="2" w:space="0" w:color="000001"/>
            </w:tcBorders>
            <w:shd w:val="clear" w:color="auto" w:fill="auto"/>
          </w:tcPr>
          <w:p w14:paraId="2626613F" w14:textId="15FF337B" w:rsidR="00E72584" w:rsidRPr="00B960C8" w:rsidRDefault="00E72584" w:rsidP="00E72584">
            <w:pPr>
              <w:pStyle w:val="TableContents"/>
              <w:spacing w:after="46" w:line="240" w:lineRule="auto"/>
              <w:rPr>
                <w:sz w:val="20"/>
                <w:szCs w:val="20"/>
                <w:lang w:val="en-US"/>
              </w:rPr>
            </w:pPr>
            <w:r w:rsidRPr="00B960C8">
              <w:rPr>
                <w:sz w:val="20"/>
                <w:szCs w:val="20"/>
                <w:lang w:val="en-US"/>
              </w:rPr>
              <w:t>13 (61.54)</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96D790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6.6 (4.6)</w:t>
            </w:r>
          </w:p>
        </w:tc>
      </w:tr>
      <w:tr w:rsidR="004B3EDF" w:rsidRPr="00BC63D4" w14:paraId="2B57FD1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D77AD53" w14:textId="4862058A" w:rsidR="004B3EDF" w:rsidRPr="00B960C8" w:rsidRDefault="004B3EDF"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pscychresns.2010.01.016","ISSN":"09254927","abstract":"Formal thought disorder (FTD) is one of the main symptoms of schizophrenia. To date there are no whole brain volumetric studies investigating gray matter (GM) differences specifically associated with FTD. Here, we studied 20 right-handed schizophrenia patients that differed in the severity of formal thought disorder and 20 matched healthy controls, using voxel-based morphometry (VBM). The severity of FTD was measured with the Scale for the Assessment of Thought, Language, and Communication. The severity was negatively correlated with the GM volume of the left superior temporal sulcus, the left temporal pole, the right middle orbital gyrus and the right cuneus/lingual gyrus. Structural abnormalities specific for FTD were found to be unrelated to GM differences associated with schizophrenia in general. The specific GM abnormalities within the left temporal lobe may help to explain language disturbances included in FTD. © 2010 Elsevier Ireland Ltd.","author":[{"dropping-particle":"","family":"Horn","given":"H","non-dropping-particle":"","parse-names":false,"suffix":""},{"dropping-particle":"","family":"Federspiel","given":"A","non-dropping-particle":"","parse-names":false,"suffix":""},{"dropping-particle":"","family":"Wirth","given":"M","non-dropping-particle":"","parse-names":false,"suffix":""},{"dropping-particle":"","family":"Müller","given":"T J","non-dropping-particle":"","parse-names":false,"suffix":""},{"dropping-particle":"","family":"Wiest","given":"R","non-dropping-particle":"","parse-names":false,"suffix":""},{"dropping-particle":"","family":"Walther","given":"S","non-dropping-particle":"","parse-names":false,"suffix":""},{"dropping-particle":"","family":"Strik","given":"W","non-dropping-particle":"","parse-names":false,"suffix":""}],"container-title":"Psychiatry Research - Neuroimaging","id":"ITEM-1","issue":"2","issued":{"date-parts":[["2010"]]},"note":"cited By 46","page":"183-186","title":"Gray matter volume differences specific to formal thought disorder in schizophrenia","type":"article-journal","volume":"182"},"uris":["http://www.mendeley.com/documents/?uuid=35efbd4c-75c9-47f8-bbdc-84aedd3dd6b8"]}],"mendeley":{"formattedCitation":"(H Horn et al., 2010)","manualFormatting":"Horn et al., 2010","plainTextFormattedCitation":"(H Horn et al., 2010)","previouslyFormattedCitation":"(H Horn et al., 2010)"},"properties":{"noteIndex":0},"schema":"https://github.com/citation-style-language/schema/raw/master/csl-citation.json"}</w:instrText>
            </w:r>
            <w:r>
              <w:rPr>
                <w:sz w:val="20"/>
                <w:szCs w:val="20"/>
              </w:rPr>
              <w:fldChar w:fldCharType="separate"/>
            </w:r>
            <w:r w:rsidRPr="004B3EDF">
              <w:rPr>
                <w:noProof/>
                <w:sz w:val="20"/>
                <w:szCs w:val="20"/>
              </w:rPr>
              <w:t>Horn et al., 2010</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63411B1F" w14:textId="6DFBEDC3" w:rsidR="004B3EDF" w:rsidRPr="00B960C8" w:rsidRDefault="004B3EDF" w:rsidP="00E72584">
            <w:pPr>
              <w:pStyle w:val="TableContents"/>
              <w:spacing w:after="46" w:line="240" w:lineRule="auto"/>
              <w:rPr>
                <w:sz w:val="20"/>
                <w:szCs w:val="20"/>
                <w:lang w:val="en-US"/>
              </w:rPr>
            </w:pPr>
            <w:r>
              <w:rPr>
                <w:sz w:val="20"/>
                <w:szCs w:val="20"/>
                <w:lang w:val="en-US"/>
              </w:rPr>
              <w:t>20 (65)</w:t>
            </w:r>
          </w:p>
        </w:tc>
        <w:tc>
          <w:tcPr>
            <w:tcW w:w="1260" w:type="dxa"/>
            <w:tcBorders>
              <w:top w:val="single" w:sz="2" w:space="0" w:color="000001"/>
              <w:left w:val="single" w:sz="2" w:space="0" w:color="000001"/>
              <w:bottom w:val="single" w:sz="2" w:space="0" w:color="000001"/>
            </w:tcBorders>
            <w:shd w:val="clear" w:color="auto" w:fill="auto"/>
          </w:tcPr>
          <w:p w14:paraId="53BA6986" w14:textId="2681DDC6" w:rsidR="004B3EDF" w:rsidRPr="00B960C8" w:rsidRDefault="004B3EDF" w:rsidP="00E72584">
            <w:pPr>
              <w:pStyle w:val="TableContents"/>
              <w:spacing w:after="46" w:line="240" w:lineRule="auto"/>
              <w:rPr>
                <w:sz w:val="20"/>
                <w:szCs w:val="20"/>
                <w:lang w:val="en-US"/>
              </w:rPr>
            </w:pPr>
            <w:r>
              <w:rPr>
                <w:sz w:val="20"/>
                <w:szCs w:val="20"/>
                <w:lang w:val="en-US"/>
              </w:rPr>
              <w:t>30.1 (10)</w:t>
            </w:r>
          </w:p>
        </w:tc>
        <w:tc>
          <w:tcPr>
            <w:tcW w:w="1254" w:type="dxa"/>
            <w:tcBorders>
              <w:top w:val="single" w:sz="2" w:space="0" w:color="000001"/>
              <w:left w:val="single" w:sz="2" w:space="0" w:color="000001"/>
              <w:bottom w:val="single" w:sz="2" w:space="0" w:color="000001"/>
              <w:right w:val="single" w:sz="2" w:space="0" w:color="000001"/>
            </w:tcBorders>
          </w:tcPr>
          <w:p w14:paraId="316F1DC9" w14:textId="43A0651B" w:rsidR="004B3EDF" w:rsidRPr="00B960C8" w:rsidRDefault="004B3EDF"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0ED67546" w14:textId="530BD5DA" w:rsidR="004B3EDF" w:rsidRDefault="004B3EDF"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545DBC52" w14:textId="2AFB30AF" w:rsidR="004B3EDF" w:rsidRPr="00B960C8" w:rsidRDefault="004B3EDF" w:rsidP="00E72584">
            <w:pPr>
              <w:pStyle w:val="TableContents"/>
              <w:spacing w:after="46" w:line="240" w:lineRule="auto"/>
              <w:rPr>
                <w:sz w:val="20"/>
                <w:szCs w:val="20"/>
                <w:lang w:val="en-US"/>
              </w:rPr>
            </w:pPr>
            <w:r>
              <w:rPr>
                <w:sz w:val="20"/>
                <w:szCs w:val="20"/>
                <w:lang w:val="en-US"/>
              </w:rPr>
              <w:t>64.85 (15.2)</w:t>
            </w:r>
          </w:p>
        </w:tc>
        <w:tc>
          <w:tcPr>
            <w:tcW w:w="1176" w:type="dxa"/>
            <w:tcBorders>
              <w:top w:val="single" w:sz="2" w:space="0" w:color="000001"/>
              <w:left w:val="single" w:sz="2" w:space="0" w:color="000001"/>
              <w:bottom w:val="single" w:sz="2" w:space="0" w:color="000001"/>
              <w:right w:val="single" w:sz="2" w:space="0" w:color="000001"/>
            </w:tcBorders>
          </w:tcPr>
          <w:p w14:paraId="2B0E70FA" w14:textId="4498C466" w:rsidR="004B3EDF" w:rsidRDefault="004B3EDF"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41102D5" w14:textId="01BA9099" w:rsidR="004B3EDF" w:rsidRDefault="004B3EDF"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7BA68150" w14:textId="4A8EC8A8" w:rsidR="004B3EDF" w:rsidRDefault="004B3EDF"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3DBBD565" w14:textId="0D5B38E0" w:rsidR="004B3EDF" w:rsidRPr="00B960C8" w:rsidRDefault="004B3EDF" w:rsidP="00E72584">
            <w:pPr>
              <w:pStyle w:val="TableContents"/>
              <w:spacing w:after="46" w:line="240" w:lineRule="auto"/>
              <w:rPr>
                <w:sz w:val="20"/>
                <w:szCs w:val="20"/>
                <w:lang w:val="en-US"/>
              </w:rPr>
            </w:pPr>
            <w:r>
              <w:rPr>
                <w:sz w:val="20"/>
                <w:szCs w:val="20"/>
                <w:lang w:val="en-US"/>
              </w:rPr>
              <w:t>20 (NA)</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9F65CEE" w14:textId="74C097BD" w:rsidR="004B3EDF" w:rsidRPr="00B960C8" w:rsidRDefault="004B3EDF" w:rsidP="00E72584">
            <w:pPr>
              <w:pStyle w:val="TableContents"/>
              <w:spacing w:after="46" w:line="240" w:lineRule="auto"/>
              <w:rPr>
                <w:sz w:val="20"/>
                <w:szCs w:val="20"/>
                <w:lang w:val="en-US"/>
              </w:rPr>
            </w:pPr>
            <w:r>
              <w:rPr>
                <w:sz w:val="20"/>
                <w:szCs w:val="20"/>
                <w:lang w:val="en-US"/>
              </w:rPr>
              <w:t>NA</w:t>
            </w:r>
          </w:p>
        </w:tc>
      </w:tr>
      <w:tr w:rsidR="00E72584" w:rsidRPr="00BC63D4" w14:paraId="07657D5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1E55D58" w14:textId="3A9AEF09" w:rsidR="00E72584" w:rsidRPr="00B960C8" w:rsidRDefault="00E72584" w:rsidP="00E72584">
            <w:pPr>
              <w:spacing w:after="46" w:line="240" w:lineRule="auto"/>
              <w:rPr>
                <w:sz w:val="20"/>
                <w:szCs w:val="20"/>
              </w:rPr>
            </w:pPr>
            <w:r w:rsidRPr="00B960C8">
              <w:rPr>
                <w:sz w:val="20"/>
                <w:szCs w:val="20"/>
              </w:rPr>
              <w:fldChar w:fldCharType="begin" w:fldLock="1"/>
            </w:r>
            <w:r w:rsidR="00D92B10">
              <w:rPr>
                <w:sz w:val="20"/>
                <w:szCs w:val="20"/>
              </w:rPr>
              <w:instrText>ADDIN CSL_CITATION {"citationItems":[{"id":"ITEM-1","itemData":{"DOI":"10.1038/srep14505","ISSN":"2045-2322","PMID":"26403064","abstract":"Studies comparing gray matter (GM) volume of schizophrenic patients with or without auditory verbal hallucinations (AVHs) to that of normal controls remain controversial. This project aims to investigate changes of GM volumes of drug-naïve schizophrenic patients with and without AVHs. Eighteen first episode schizophrenic (FES) patients with AVHs, 18 FES patients without AVHs, and 18 healthy controls were scanned using structural MRI. Voxel-based morphometry (VBM) analysis was conducted to investigate changes of GM volume among the three groups. Patients with and without AVHs exhibited reduced GM volumes relative to normal controls in the left superior temporal gyrus, frontal regions, cerebellum and caudate. Further analysis of the GM of subcortical structures found that patients with AVHs had reduced thalamic volume than healthy controls. No significant difference was found between patients with and without AVHs. Significant correlation was found between the total scores of the Positive and Negative Syndrome Scale and bilateral thalamic volume. ROC analysis of thalamic volumes of the patients with AVHs and normal controls showed that the area under the curve was 0.698 (P = 0.043). The decreased thalamic volumes might serve as a biomarker for discriminating FES AVHs patients from normals.","author":[{"dropping-particle":"","family":"Huang","given":"Peng","non-dropping-particle":"","parse-names":false,"suffix":""},{"dropping-particle":"","family":"Xi","given":"Yibin","non-dropping-particle":"","parse-names":false,"suffix":""},{"dropping-particle":"","family":"Lu","given":"Zhong-Lin","non-dropping-particle":"","parse-names":false,"suffix":""},{"dropping-particle":"","family":"Chen","given":"Yunchun","non-dropping-particle":"","parse-names":false,"suffix":""},{"dropping-particle":"","family":"Li","given":"Xiangrui","non-dropping-particle":"","parse-names":false,"suffix":""},{"dropping-particle":"","family":"Li","given":"Weiguo","non-dropping-particle":"","parse-names":false,"suffix":""},{"dropping-particle":"","family":"Zhu","given":"Xia","non-dropping-particle":"","parse-names":false,"suffix":""},{"dropping-particle":"","family":"Cui","given":"Long-Biao","non-dropping-particle":"","parse-names":false,"suffix":""},{"dropping-particle":"","family":"Tan","given":"Qingrong","non-dropping-particle":"","parse-names":false,"suffix":""},{"dropping-particle":"","family":"Liu","given":"Wenming","non-dropping-particle":"","parse-names":false,"suffix":""},{"dropping-particle":"","family":"Li","given":"Chen","non-dropping-particle":"","parse-names":false,"suffix":""},{"dropping-particle":"","family":"Miao","given":"Danmin","non-dropping-particle":"","parse-names":false,"suffix":""},{"dropping-particle":"","family":"Yin","given":"Hong","non-dropping-particle":"","parse-names":false,"suffix":""}],"container-title":"Scientific reports","id":"ITEM-1","issued":{"date-parts":[["2015","9","25"]]},"page":"14505","publisher":"Nature Publishing Group","title":"Decreased bilateral thalamic gray matter volume in first-episode schizophrenia with prominent hallucinatory symptoms: A volumetric MRI study.","type":"article-journal","volume":"5"},"uris":["http://www.mendeley.com/documents/?uuid=f68ec52c-b01f-37b8-89a8-e75418f7c303"]}],"mendeley":{"formattedCitation":"(P. Huang et al., 2015)","manualFormatting":"Huang et al., 2015","plainTextFormattedCitation":"(P. Huang et al., 2015)","previouslyFormattedCitation":"(P. Huang et al., 2015)"},"properties":{"noteIndex":0},"schema":"https://github.com/citation-style-language/schema/raw/master/csl-citation.json"}</w:instrText>
            </w:r>
            <w:r w:rsidRPr="00B960C8">
              <w:rPr>
                <w:sz w:val="20"/>
                <w:szCs w:val="20"/>
              </w:rPr>
              <w:fldChar w:fldCharType="separate"/>
            </w:r>
            <w:r w:rsidRPr="00B960C8">
              <w:rPr>
                <w:noProof/>
                <w:sz w:val="20"/>
                <w:szCs w:val="20"/>
              </w:rPr>
              <w:t>Huang et al., 2015</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473ACA7E" w14:textId="67284FBB" w:rsidR="00E72584" w:rsidRPr="00B960C8" w:rsidRDefault="00E72584" w:rsidP="00E72584">
            <w:pPr>
              <w:pStyle w:val="TableContents"/>
              <w:spacing w:after="46" w:line="240" w:lineRule="auto"/>
              <w:rPr>
                <w:sz w:val="20"/>
                <w:szCs w:val="20"/>
              </w:rPr>
            </w:pPr>
            <w:r w:rsidRPr="00B960C8">
              <w:rPr>
                <w:sz w:val="20"/>
                <w:szCs w:val="20"/>
                <w:lang w:val="en-US"/>
              </w:rPr>
              <w:t>18 (55.56)</w:t>
            </w:r>
          </w:p>
        </w:tc>
        <w:tc>
          <w:tcPr>
            <w:tcW w:w="1260" w:type="dxa"/>
            <w:tcBorders>
              <w:top w:val="single" w:sz="2" w:space="0" w:color="000001"/>
              <w:left w:val="single" w:sz="2" w:space="0" w:color="000001"/>
              <w:bottom w:val="single" w:sz="2" w:space="0" w:color="000001"/>
            </w:tcBorders>
            <w:shd w:val="clear" w:color="auto" w:fill="auto"/>
          </w:tcPr>
          <w:p w14:paraId="35770F3A"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56 (6.73)</w:t>
            </w:r>
          </w:p>
        </w:tc>
        <w:tc>
          <w:tcPr>
            <w:tcW w:w="1254" w:type="dxa"/>
            <w:tcBorders>
              <w:top w:val="single" w:sz="2" w:space="0" w:color="000001"/>
              <w:left w:val="single" w:sz="2" w:space="0" w:color="000001"/>
              <w:bottom w:val="single" w:sz="2" w:space="0" w:color="000001"/>
              <w:right w:val="single" w:sz="2" w:space="0" w:color="000001"/>
            </w:tcBorders>
          </w:tcPr>
          <w:p w14:paraId="338FFA8A" w14:textId="6A442FD1"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358B4B23" w14:textId="0FC7AB9B" w:rsidR="00E72584" w:rsidRPr="00B960C8" w:rsidRDefault="00E72584" w:rsidP="00E72584">
            <w:pPr>
              <w:pStyle w:val="TableContents"/>
              <w:spacing w:after="46" w:line="240" w:lineRule="auto"/>
              <w:rPr>
                <w:sz w:val="20"/>
                <w:szCs w:val="20"/>
                <w:lang w:val="en-US"/>
              </w:rPr>
            </w:pPr>
            <w:r>
              <w:rPr>
                <w:sz w:val="20"/>
                <w:szCs w:val="20"/>
                <w:lang w:val="en-US"/>
              </w:rPr>
              <w:t>0.5 (0.49)</w:t>
            </w:r>
          </w:p>
        </w:tc>
        <w:tc>
          <w:tcPr>
            <w:tcW w:w="1330" w:type="dxa"/>
            <w:tcBorders>
              <w:top w:val="single" w:sz="2" w:space="0" w:color="000001"/>
              <w:left w:val="single" w:sz="2" w:space="0" w:color="000001"/>
              <w:bottom w:val="single" w:sz="2" w:space="0" w:color="000001"/>
              <w:right w:val="single" w:sz="2" w:space="0" w:color="000001"/>
            </w:tcBorders>
          </w:tcPr>
          <w:p w14:paraId="57F92628" w14:textId="0BAD495D" w:rsidR="00E72584" w:rsidRPr="00B960C8" w:rsidRDefault="00E72584" w:rsidP="00E72584">
            <w:pPr>
              <w:pStyle w:val="TableContents"/>
              <w:spacing w:after="46" w:line="240" w:lineRule="auto"/>
              <w:rPr>
                <w:sz w:val="20"/>
                <w:szCs w:val="20"/>
                <w:lang w:val="en-US"/>
              </w:rPr>
            </w:pPr>
            <w:r w:rsidRPr="00B960C8">
              <w:rPr>
                <w:sz w:val="20"/>
                <w:szCs w:val="20"/>
                <w:lang w:val="en-US"/>
              </w:rPr>
              <w:t>106.44 (13.55)</w:t>
            </w:r>
          </w:p>
        </w:tc>
        <w:tc>
          <w:tcPr>
            <w:tcW w:w="1176" w:type="dxa"/>
            <w:tcBorders>
              <w:top w:val="single" w:sz="2" w:space="0" w:color="000001"/>
              <w:left w:val="single" w:sz="2" w:space="0" w:color="000001"/>
              <w:bottom w:val="single" w:sz="2" w:space="0" w:color="000001"/>
              <w:right w:val="single" w:sz="2" w:space="0" w:color="000001"/>
            </w:tcBorders>
          </w:tcPr>
          <w:p w14:paraId="5A7185B5" w14:textId="10BF4120" w:rsidR="00E72584" w:rsidRPr="00B960C8" w:rsidRDefault="00E72584" w:rsidP="00E72584">
            <w:pPr>
              <w:pStyle w:val="TableContents"/>
              <w:spacing w:after="46" w:line="240" w:lineRule="auto"/>
              <w:rPr>
                <w:sz w:val="20"/>
                <w:szCs w:val="20"/>
                <w:lang w:val="en-US"/>
              </w:rPr>
            </w:pPr>
            <w:r>
              <w:rPr>
                <w:sz w:val="20"/>
                <w:szCs w:val="20"/>
                <w:lang w:val="en-US"/>
              </w:rPr>
              <w:t>31.11 (6.92)</w:t>
            </w:r>
          </w:p>
        </w:tc>
        <w:tc>
          <w:tcPr>
            <w:tcW w:w="1190" w:type="dxa"/>
            <w:tcBorders>
              <w:top w:val="single" w:sz="2" w:space="0" w:color="000001"/>
              <w:left w:val="single" w:sz="2" w:space="0" w:color="000001"/>
              <w:bottom w:val="single" w:sz="2" w:space="0" w:color="000001"/>
              <w:right w:val="single" w:sz="2" w:space="0" w:color="000001"/>
            </w:tcBorders>
          </w:tcPr>
          <w:p w14:paraId="668BF164" w14:textId="1BE6D0BA" w:rsidR="00E72584" w:rsidRPr="00B960C8" w:rsidRDefault="00E72584" w:rsidP="00E72584">
            <w:pPr>
              <w:pStyle w:val="TableContents"/>
              <w:spacing w:after="46" w:line="240" w:lineRule="auto"/>
              <w:rPr>
                <w:sz w:val="20"/>
                <w:szCs w:val="20"/>
                <w:lang w:val="en-US"/>
              </w:rPr>
            </w:pPr>
            <w:r>
              <w:rPr>
                <w:sz w:val="20"/>
                <w:szCs w:val="20"/>
                <w:lang w:val="en-US"/>
              </w:rPr>
              <w:t>25.78 (3.87)</w:t>
            </w:r>
          </w:p>
        </w:tc>
        <w:tc>
          <w:tcPr>
            <w:tcW w:w="1208" w:type="dxa"/>
            <w:tcBorders>
              <w:top w:val="single" w:sz="2" w:space="0" w:color="000001"/>
              <w:left w:val="single" w:sz="2" w:space="0" w:color="000001"/>
              <w:bottom w:val="single" w:sz="2" w:space="0" w:color="000001"/>
              <w:right w:val="single" w:sz="2" w:space="0" w:color="000001"/>
            </w:tcBorders>
          </w:tcPr>
          <w:p w14:paraId="4B80D767" w14:textId="327C1AA1" w:rsidR="00E72584" w:rsidRPr="00B960C8" w:rsidRDefault="00E72584" w:rsidP="00E72584">
            <w:pPr>
              <w:pStyle w:val="TableContents"/>
              <w:spacing w:after="46" w:line="240" w:lineRule="auto"/>
              <w:rPr>
                <w:sz w:val="20"/>
                <w:szCs w:val="20"/>
                <w:lang w:val="en-US"/>
              </w:rPr>
            </w:pPr>
            <w:r>
              <w:rPr>
                <w:sz w:val="20"/>
                <w:szCs w:val="20"/>
                <w:lang w:val="en-US"/>
              </w:rPr>
              <w:t>49.56 (9.01)</w:t>
            </w:r>
          </w:p>
        </w:tc>
        <w:tc>
          <w:tcPr>
            <w:tcW w:w="1140" w:type="dxa"/>
            <w:tcBorders>
              <w:top w:val="single" w:sz="2" w:space="0" w:color="000001"/>
              <w:left w:val="single" w:sz="2" w:space="0" w:color="000001"/>
              <w:bottom w:val="single" w:sz="2" w:space="0" w:color="000001"/>
            </w:tcBorders>
            <w:shd w:val="clear" w:color="auto" w:fill="auto"/>
          </w:tcPr>
          <w:p w14:paraId="3BCE50BC" w14:textId="4F9C99C1" w:rsidR="00E72584" w:rsidRPr="00B960C8" w:rsidRDefault="00E72584" w:rsidP="00E72584">
            <w:pPr>
              <w:pStyle w:val="TableContents"/>
              <w:spacing w:after="46" w:line="240" w:lineRule="auto"/>
              <w:rPr>
                <w:sz w:val="20"/>
                <w:szCs w:val="20"/>
                <w:lang w:val="en-US"/>
              </w:rPr>
            </w:pPr>
            <w:r w:rsidRPr="00B960C8">
              <w:rPr>
                <w:sz w:val="20"/>
                <w:szCs w:val="20"/>
                <w:lang w:val="en-US"/>
              </w:rPr>
              <w:t>18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4FC200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5.06 (2.44)</w:t>
            </w:r>
          </w:p>
        </w:tc>
      </w:tr>
      <w:tr w:rsidR="008B581A" w:rsidRPr="00BC63D4" w14:paraId="1B4F8B3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EE146E7" w14:textId="2CF43F39" w:rsidR="008B581A" w:rsidRPr="00B960C8" w:rsidRDefault="008B581A"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pscychresns.2012.05.001","ISSN":"09254927","PMID":"23177922","abstract":"This study sought to examine whole brain and regional gray matter (GM) phenotypes across the schizophrenia (SZ)-bipolar disorder psychosis dimension using voxel-based morphometry (VBM 8.0 with DARTEL segmentation/normalization) and semi-automated regional parcellation, FreeSurfer (FS 4.3.1/64 bit). 3T T1 MPRAGE images were acquired from 19 volunteers with schizophrenia (SZ), 16 with schizoaffective disorder (SAD), 17 with psychotic bipolar I disorder (BD-P) and 10 healthy controls (HC). Contrasted with HC, SZ showed extensive cortical GM reductions, most pronounced in fronto-temporal regions; SAD had GM reductions overlapping with SZ, albeit less extensive; and BD-P demonstrated no GM differences from HC. Within the psychosis dimension, BD-P showed larger volumes in fronto-temporal and other cortical/subcortical regions compared with SZ, whereas SAD showed intermediate GM volumes. The two volumetric methodologies, VBM and FS, revealed highly overlapping results for cortical GM, but partially divergent results for subcortical volumes (basal ganglia, amygdala). Overall, these findings suggest that individuals across the psychosis dimension show both overlapping and unique GM phenotypes: decreased GM, predominantly in fronto-temporal regions, is characteristic of SZ but not of psychotic BD-P, whereas SAD display GM deficits overlapping with SZ, albeit less extensive. © 2012.","author":[{"dropping-particle":"","family":"Ivleva","given":"Elena I.","non-dropping-particle":"","parse-names":false,"suffix":""},{"dropping-particle":"","family":"Bidesi","given":"Anup S.","non-dropping-particle":"","parse-names":false,"suffix":""},{"dropping-particle":"","family":"Thomas","given":"Binu P.","non-dropping-particle":"","parse-names":false,"suffix":""},{"dropping-particle":"","family":"Meda","given":"Shashwath A.","non-dropping-particle":"","parse-names":false,"suffix":""},{"dropping-particle":"","family":"Francis","given":"Alan","non-dropping-particle":"","parse-names":false,"suffix":""},{"dropping-particle":"","family":"Moates","given":"Amanda F.","non-dropping-particle":"","parse-names":false,"suffix":""},{"dropping-particle":"","family":"Witte","given":"Bradley","non-dropping-particle":"","parse-names":false,"suffix":""},{"dropping-particle":"","family":"Keshavan","given":"Matcheri S.","non-dropping-particle":"","parse-names":false,"suffix":""},{"dropping-particle":"","family":"Tamminga","given":"Carol A.","non-dropping-particle":"","parse-names":false,"suffix":""}],"container-title":"Psychiatry Research - Neuroimaging","id":"ITEM-1","issue":"1","issued":{"date-parts":[["2012","10","30"]]},"page":"13-24","publisher":"NIH Public Access","title":"Brain gray matter phenotypes across the psychosis dimension","type":"article-journal","volume":"204"},"uris":["http://www.mendeley.com/documents/?uuid=0ea1c016-a66e-3351-bf91-b89c5090129c"]}],"mendeley":{"formattedCitation":"(Elena I. Ivleva et al., 2012)","manualFormatting":"Ivleva et al., 2012","plainTextFormattedCitation":"(Elena I. Ivleva et al., 2012)","previouslyFormattedCitation":"(Elena I. Ivleva et al., 2012)"},"properties":{"noteIndex":0},"schema":"https://github.com/citation-style-language/schema/raw/master/csl-citation.json"}</w:instrText>
            </w:r>
            <w:r>
              <w:rPr>
                <w:sz w:val="20"/>
                <w:szCs w:val="20"/>
              </w:rPr>
              <w:fldChar w:fldCharType="separate"/>
            </w:r>
            <w:r w:rsidRPr="008B581A">
              <w:rPr>
                <w:noProof/>
                <w:sz w:val="20"/>
                <w:szCs w:val="20"/>
              </w:rPr>
              <w:t>Ivleva et al., 2012</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3369E562" w14:textId="091BBACF" w:rsidR="008B581A" w:rsidRPr="00B960C8" w:rsidRDefault="008B581A" w:rsidP="00E72584">
            <w:pPr>
              <w:pStyle w:val="TableContents"/>
              <w:spacing w:after="46" w:line="240" w:lineRule="auto"/>
              <w:rPr>
                <w:sz w:val="20"/>
                <w:szCs w:val="20"/>
                <w:lang w:val="en-US"/>
              </w:rPr>
            </w:pPr>
            <w:r>
              <w:rPr>
                <w:sz w:val="20"/>
                <w:szCs w:val="20"/>
                <w:lang w:val="en-US"/>
              </w:rPr>
              <w:t>19 (52.63)</w:t>
            </w:r>
          </w:p>
        </w:tc>
        <w:tc>
          <w:tcPr>
            <w:tcW w:w="1260" w:type="dxa"/>
            <w:tcBorders>
              <w:top w:val="single" w:sz="2" w:space="0" w:color="000001"/>
              <w:left w:val="single" w:sz="2" w:space="0" w:color="000001"/>
              <w:bottom w:val="single" w:sz="2" w:space="0" w:color="000001"/>
            </w:tcBorders>
            <w:shd w:val="clear" w:color="auto" w:fill="auto"/>
          </w:tcPr>
          <w:p w14:paraId="0091B5CD" w14:textId="668C16A5" w:rsidR="008B581A" w:rsidRPr="00B960C8" w:rsidRDefault="008B581A" w:rsidP="00E72584">
            <w:pPr>
              <w:pStyle w:val="TableContents"/>
              <w:spacing w:after="46" w:line="240" w:lineRule="auto"/>
              <w:rPr>
                <w:sz w:val="20"/>
                <w:szCs w:val="20"/>
                <w:lang w:val="en-US"/>
              </w:rPr>
            </w:pPr>
            <w:r>
              <w:rPr>
                <w:sz w:val="20"/>
                <w:szCs w:val="20"/>
                <w:lang w:val="en-US"/>
              </w:rPr>
              <w:t>39.89 (10.66)</w:t>
            </w:r>
          </w:p>
        </w:tc>
        <w:tc>
          <w:tcPr>
            <w:tcW w:w="1254" w:type="dxa"/>
            <w:tcBorders>
              <w:top w:val="single" w:sz="2" w:space="0" w:color="000001"/>
              <w:left w:val="single" w:sz="2" w:space="0" w:color="000001"/>
              <w:bottom w:val="single" w:sz="2" w:space="0" w:color="000001"/>
              <w:right w:val="single" w:sz="2" w:space="0" w:color="000001"/>
            </w:tcBorders>
          </w:tcPr>
          <w:p w14:paraId="70F81ABD" w14:textId="48922932" w:rsidR="008B581A" w:rsidRPr="00B960C8" w:rsidRDefault="008B581A" w:rsidP="00E72584">
            <w:pPr>
              <w:pStyle w:val="TableContents"/>
              <w:spacing w:after="46" w:line="240" w:lineRule="auto"/>
              <w:rPr>
                <w:sz w:val="20"/>
                <w:szCs w:val="20"/>
                <w:lang w:val="en-US"/>
              </w:rPr>
            </w:pPr>
            <w:r>
              <w:rPr>
                <w:sz w:val="20"/>
                <w:szCs w:val="20"/>
                <w:lang w:val="en-US"/>
              </w:rPr>
              <w:t>94.74</w:t>
            </w:r>
          </w:p>
        </w:tc>
        <w:tc>
          <w:tcPr>
            <w:tcW w:w="1182" w:type="dxa"/>
            <w:tcBorders>
              <w:top w:val="single" w:sz="2" w:space="0" w:color="000001"/>
              <w:left w:val="single" w:sz="2" w:space="0" w:color="000001"/>
              <w:bottom w:val="single" w:sz="2" w:space="0" w:color="000001"/>
              <w:right w:val="single" w:sz="2" w:space="0" w:color="000001"/>
            </w:tcBorders>
          </w:tcPr>
          <w:p w14:paraId="7926B760" w14:textId="7395BD7C" w:rsidR="008B581A" w:rsidRDefault="008B581A" w:rsidP="00E72584">
            <w:pPr>
              <w:pStyle w:val="TableContents"/>
              <w:spacing w:after="46" w:line="240" w:lineRule="auto"/>
              <w:rPr>
                <w:sz w:val="20"/>
                <w:szCs w:val="20"/>
                <w:lang w:val="en-US"/>
              </w:rPr>
            </w:pPr>
            <w:r>
              <w:rPr>
                <w:sz w:val="20"/>
                <w:szCs w:val="20"/>
                <w:lang w:val="en-US"/>
              </w:rPr>
              <w:t>15.74 (8.99)</w:t>
            </w:r>
          </w:p>
        </w:tc>
        <w:tc>
          <w:tcPr>
            <w:tcW w:w="1330" w:type="dxa"/>
            <w:tcBorders>
              <w:top w:val="single" w:sz="2" w:space="0" w:color="000001"/>
              <w:left w:val="single" w:sz="2" w:space="0" w:color="000001"/>
              <w:bottom w:val="single" w:sz="2" w:space="0" w:color="000001"/>
              <w:right w:val="single" w:sz="2" w:space="0" w:color="000001"/>
            </w:tcBorders>
          </w:tcPr>
          <w:p w14:paraId="5D55C6D9" w14:textId="722778B1" w:rsidR="008B581A" w:rsidRPr="00C91329" w:rsidRDefault="008B581A"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EBA5F1B" w14:textId="21264182" w:rsidR="008B581A" w:rsidRDefault="008B581A"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EDF5458" w14:textId="046CDF21" w:rsidR="008B581A" w:rsidRDefault="008B581A"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28B37D07" w14:textId="4C00D96F" w:rsidR="008B581A" w:rsidRDefault="008B581A"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8D02CD8" w14:textId="35ED21B4" w:rsidR="008B581A" w:rsidRPr="00B960C8" w:rsidRDefault="008B581A" w:rsidP="00E72584">
            <w:pPr>
              <w:pStyle w:val="TableContents"/>
              <w:spacing w:after="46" w:line="240" w:lineRule="auto"/>
              <w:rPr>
                <w:sz w:val="20"/>
                <w:szCs w:val="20"/>
                <w:lang w:val="en-US"/>
              </w:rPr>
            </w:pPr>
            <w:r>
              <w:rPr>
                <w:sz w:val="20"/>
                <w:szCs w:val="20"/>
                <w:lang w:val="en-US"/>
              </w:rPr>
              <w:t>10 (4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5550FE5" w14:textId="17CF1590" w:rsidR="008B581A" w:rsidRPr="00B960C8" w:rsidRDefault="008B581A" w:rsidP="00E72584">
            <w:pPr>
              <w:pStyle w:val="TableContents"/>
              <w:spacing w:after="46" w:line="240" w:lineRule="auto"/>
              <w:rPr>
                <w:sz w:val="20"/>
                <w:szCs w:val="20"/>
                <w:lang w:val="en-US"/>
              </w:rPr>
            </w:pPr>
            <w:r>
              <w:rPr>
                <w:sz w:val="20"/>
                <w:szCs w:val="20"/>
                <w:lang w:val="en-US"/>
              </w:rPr>
              <w:t>43.9 (9.86)</w:t>
            </w:r>
          </w:p>
        </w:tc>
      </w:tr>
      <w:tr w:rsidR="007C7C1B" w:rsidRPr="00BC63D4" w14:paraId="511CFB6B"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CFFA90C" w14:textId="09671F7D" w:rsidR="007C7C1B" w:rsidRDefault="007C7C1B"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176/appi.ajp.2013.13010126","ISSN":"0002953X","abstract":"Objective: The study examined gray matter volume across psychosis diagnoses organized by dimensional and DSM-IV categories from the Bipolar-Schizophrenia Network on Intermediate Phenotypes (B-SNIP) sample. Method: In total, 351 probands with psychosis (146 with schizophrenia, 90 with schizoaffective disorder, and 115 with psychotic bipolar I disorder), 369 of their first-degree relatives (134 were relatives of individuals with schizophrenia, 106 of individuals with schizoaffective disorder, and 129 of individuals with psychotic bipolar I disorder), and 200 healthy comparison subjects were assessed. Gray matter volumes from 3-T T1-weighted images were analyzed using the VBM8 toolbox for SPM8, and outcomes were determined at a false discovery rate-corrected threshold of p&lt;0.005. Results: Across the psychosis dimension, probands (N=351) and relatives with psychosis spectrum disorders (N=34) showed substantial overlapping gray matter reductions throughout the neocortex, whereas relatives without psychosis spectrum (N=332) had normal gray matter volumes relative to comparison subjects. Across DSM-IVdiagnoses, schizophreniaandschizoaffective probands showed overlapping gray matter reductions in numerous cortical and subcortical regions, whereas psychotic bipolar probands showed limited gray matter reductions localized to the frontotemporal cortex relative to comparison subjects. All relative groups had gray matter volumes that did not differ from comparison subjects. Conclusions: Across the dimensional psychosis categories, these findings indicate extensive neocortical gray matter reductions in psychosis probands and relatives with psychosis spectrum disorders, possibly reflecting lifetime psychosis burden, but normal gray matter in nonpsychotic relatives. Traditional DSM-IV psychosis grouping revealed partially divergent gray matter phenotypes for probands with schizophrenia or schizoaffective disorder (extensive neocortical or subcortical gray matter reductions) relative to those with psychotic bipolar disorder (smaller reductions were limited to frontotemporal regions). The dimensional conceptualization of psychosis appears useful in defining more homogenous disease categories that may help identify underlying psychosis biomarkers and develop a biologically driven diagnostic system and targeted treatments.","author":[{"dropping-particle":"","family":"Ivleva","given":"E I","non-dropping-particle":"","parse-names":false,"suffix":""},{"dropping-particle":"","family":"Bidesi","given":"A S","non-dropping-particle":"","parse-names":false,"suffix":""},{"dropping-particle":"","family":"Keshavan","given":"M S","non-dropping-particle":"","parse-names":false,"suffix":""},{"dropping-particle":"","family":"Pearlson","given":"G D","non-dropping-particle":"","parse-names":false,"suffix":""},{"dropping-particle":"","family":"Meda","given":"S A","non-dropping-particle":"","parse-names":false,"suffix":""},{"dropping-particle":"","family":"Dodig","given":"D","non-dropping-particle":"","parse-names":false,"suffix":""},{"dropping-particle":"","family":"Moates","given":"A F","non-dropping-particle":"","parse-names":false,"suffix":""},{"dropping-particle":"","family":"Lu","given":"H","non-dropping-particle":"","parse-names":false,"suffix":""},{"dropping-particle":"","family":"Francis","given":"A N","non-dropping-particle":"","parse-names":false,"suffix":""},{"dropping-particle":"","family":"Tandon","given":"N","non-dropping-particle":"","parse-names":false,"suffix":""},{"dropping-particle":"","family":"Schretlen","given":"D J","non-dropping-particle":"","parse-names":false,"suffix":""},{"dropping-particle":"","family":"Sweeney","given":"J A","non-dropping-particle":"","parse-names":false,"suffix":""},{"dropping-particle":"","family":"Clementz","given":"B A","non-dropping-particle":"","parse-names":false,"suffix":""},{"dropping-particle":"","family":"Tamminga","given":"C A","non-dropping-particle":"","parse-names":false,"suffix":""}],"container-title":"American Journal of Psychiatry","id":"ITEM-1","issue":"11","issued":{"date-parts":[["2013"]]},"note":"cited By 101","page":"1285-1296","publisher":"American Psychiatric Association","title":"Gray matter volume as an intermediate phenotype for psychosis: Bipolar-Schizophrenia Network on Intermediate Phenotypes (B-SNIP)","type":"article-journal","volume":"170"},"uris":["http://www.mendeley.com/documents/?uuid=ff00530d-b05a-4163-8056-c108ea9d3e7f"]}],"mendeley":{"formattedCitation":"(E I Ivleva et al., 2013)","manualFormatting":"Ivleva et al., 2013","plainTextFormattedCitation":"(E I Ivleva et al., 2013)","previouslyFormattedCitation":"(E I Ivleva et al., 2013)"},"properties":{"noteIndex":0},"schema":"https://github.com/citation-style-language/schema/raw/master/csl-citation.json"}</w:instrText>
            </w:r>
            <w:r>
              <w:rPr>
                <w:sz w:val="20"/>
                <w:szCs w:val="20"/>
              </w:rPr>
              <w:fldChar w:fldCharType="separate"/>
            </w:r>
            <w:r w:rsidRPr="007C7C1B">
              <w:rPr>
                <w:noProof/>
                <w:sz w:val="20"/>
                <w:szCs w:val="20"/>
              </w:rPr>
              <w:t>Ivleva et al., 2013</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4704E3A3" w14:textId="76C92803" w:rsidR="007C7C1B" w:rsidRDefault="007C7C1B" w:rsidP="00E72584">
            <w:pPr>
              <w:pStyle w:val="TableContents"/>
              <w:spacing w:after="46" w:line="240" w:lineRule="auto"/>
              <w:rPr>
                <w:sz w:val="20"/>
                <w:szCs w:val="20"/>
                <w:lang w:val="en-US"/>
              </w:rPr>
            </w:pPr>
            <w:r>
              <w:rPr>
                <w:sz w:val="20"/>
                <w:szCs w:val="20"/>
                <w:lang w:val="en-US"/>
              </w:rPr>
              <w:t>146 (69.9)</w:t>
            </w:r>
          </w:p>
        </w:tc>
        <w:tc>
          <w:tcPr>
            <w:tcW w:w="1260" w:type="dxa"/>
            <w:tcBorders>
              <w:top w:val="single" w:sz="2" w:space="0" w:color="000001"/>
              <w:left w:val="single" w:sz="2" w:space="0" w:color="000001"/>
              <w:bottom w:val="single" w:sz="2" w:space="0" w:color="000001"/>
            </w:tcBorders>
            <w:shd w:val="clear" w:color="auto" w:fill="auto"/>
          </w:tcPr>
          <w:p w14:paraId="219DB97C" w14:textId="6A4F386D" w:rsidR="007C7C1B" w:rsidRDefault="007C7C1B" w:rsidP="00E72584">
            <w:pPr>
              <w:pStyle w:val="TableContents"/>
              <w:spacing w:after="46" w:line="240" w:lineRule="auto"/>
              <w:rPr>
                <w:sz w:val="20"/>
                <w:szCs w:val="20"/>
                <w:lang w:val="en-US"/>
              </w:rPr>
            </w:pPr>
            <w:r>
              <w:rPr>
                <w:sz w:val="20"/>
                <w:szCs w:val="20"/>
                <w:lang w:val="en-US"/>
              </w:rPr>
              <w:t>35.8 (12.9)</w:t>
            </w:r>
          </w:p>
        </w:tc>
        <w:tc>
          <w:tcPr>
            <w:tcW w:w="1254" w:type="dxa"/>
            <w:tcBorders>
              <w:top w:val="single" w:sz="2" w:space="0" w:color="000001"/>
              <w:left w:val="single" w:sz="2" w:space="0" w:color="000001"/>
              <w:bottom w:val="single" w:sz="2" w:space="0" w:color="000001"/>
              <w:right w:val="single" w:sz="2" w:space="0" w:color="000001"/>
            </w:tcBorders>
          </w:tcPr>
          <w:p w14:paraId="3AE198A6" w14:textId="35DF4017" w:rsidR="007C7C1B" w:rsidRDefault="007C7C1B" w:rsidP="00E72584">
            <w:pPr>
              <w:pStyle w:val="TableContents"/>
              <w:spacing w:after="46" w:line="240" w:lineRule="auto"/>
              <w:rPr>
                <w:sz w:val="20"/>
                <w:szCs w:val="20"/>
                <w:lang w:val="en-US"/>
              </w:rPr>
            </w:pPr>
            <w:r>
              <w:rPr>
                <w:sz w:val="20"/>
                <w:szCs w:val="20"/>
                <w:lang w:val="en-US"/>
              </w:rPr>
              <w:t>96.58</w:t>
            </w:r>
          </w:p>
        </w:tc>
        <w:tc>
          <w:tcPr>
            <w:tcW w:w="1182" w:type="dxa"/>
            <w:tcBorders>
              <w:top w:val="single" w:sz="2" w:space="0" w:color="000001"/>
              <w:left w:val="single" w:sz="2" w:space="0" w:color="000001"/>
              <w:bottom w:val="single" w:sz="2" w:space="0" w:color="000001"/>
              <w:right w:val="single" w:sz="2" w:space="0" w:color="000001"/>
            </w:tcBorders>
          </w:tcPr>
          <w:p w14:paraId="7BA9E088" w14:textId="3052C356" w:rsidR="007C7C1B" w:rsidRDefault="007C7C1B" w:rsidP="00E72584">
            <w:pPr>
              <w:pStyle w:val="TableContents"/>
              <w:spacing w:after="46" w:line="240" w:lineRule="auto"/>
              <w:rPr>
                <w:sz w:val="20"/>
                <w:szCs w:val="20"/>
                <w:lang w:val="en-US"/>
              </w:rPr>
            </w:pPr>
            <w:r>
              <w:rPr>
                <w:sz w:val="20"/>
                <w:szCs w:val="20"/>
                <w:lang w:val="en-US"/>
              </w:rPr>
              <w:t>14.3 (NA)*</w:t>
            </w:r>
          </w:p>
        </w:tc>
        <w:tc>
          <w:tcPr>
            <w:tcW w:w="1330" w:type="dxa"/>
            <w:tcBorders>
              <w:top w:val="single" w:sz="2" w:space="0" w:color="000001"/>
              <w:left w:val="single" w:sz="2" w:space="0" w:color="000001"/>
              <w:bottom w:val="single" w:sz="2" w:space="0" w:color="000001"/>
              <w:right w:val="single" w:sz="2" w:space="0" w:color="000001"/>
            </w:tcBorders>
          </w:tcPr>
          <w:p w14:paraId="3F17C581" w14:textId="6A5E296E" w:rsidR="007C7C1B" w:rsidRDefault="007C7C1B" w:rsidP="00E72584">
            <w:pPr>
              <w:pStyle w:val="TableContents"/>
              <w:spacing w:after="46" w:line="240" w:lineRule="auto"/>
              <w:rPr>
                <w:sz w:val="20"/>
                <w:szCs w:val="20"/>
                <w:lang w:val="en-US"/>
              </w:rPr>
            </w:pPr>
            <w:r>
              <w:rPr>
                <w:sz w:val="20"/>
                <w:szCs w:val="20"/>
                <w:lang w:val="en-US"/>
              </w:rPr>
              <w:t>65 (17.4)</w:t>
            </w:r>
          </w:p>
        </w:tc>
        <w:tc>
          <w:tcPr>
            <w:tcW w:w="1176" w:type="dxa"/>
            <w:tcBorders>
              <w:top w:val="single" w:sz="2" w:space="0" w:color="000001"/>
              <w:left w:val="single" w:sz="2" w:space="0" w:color="000001"/>
              <w:bottom w:val="single" w:sz="2" w:space="0" w:color="000001"/>
              <w:right w:val="single" w:sz="2" w:space="0" w:color="000001"/>
            </w:tcBorders>
          </w:tcPr>
          <w:p w14:paraId="0E00C8B2" w14:textId="31BA4640" w:rsidR="007C7C1B" w:rsidRDefault="007C7C1B" w:rsidP="00E72584">
            <w:pPr>
              <w:pStyle w:val="TableContents"/>
              <w:spacing w:after="46" w:line="240" w:lineRule="auto"/>
              <w:rPr>
                <w:sz w:val="20"/>
                <w:szCs w:val="20"/>
                <w:lang w:val="en-US"/>
              </w:rPr>
            </w:pPr>
            <w:r>
              <w:rPr>
                <w:sz w:val="20"/>
                <w:szCs w:val="20"/>
                <w:lang w:val="en-US"/>
              </w:rPr>
              <w:t>16.6 (5.5)</w:t>
            </w:r>
          </w:p>
        </w:tc>
        <w:tc>
          <w:tcPr>
            <w:tcW w:w="1190" w:type="dxa"/>
            <w:tcBorders>
              <w:top w:val="single" w:sz="2" w:space="0" w:color="000001"/>
              <w:left w:val="single" w:sz="2" w:space="0" w:color="000001"/>
              <w:bottom w:val="single" w:sz="2" w:space="0" w:color="000001"/>
              <w:right w:val="single" w:sz="2" w:space="0" w:color="000001"/>
            </w:tcBorders>
          </w:tcPr>
          <w:p w14:paraId="4F201E8B" w14:textId="2F3F38CF" w:rsidR="007C7C1B" w:rsidRDefault="007C7C1B" w:rsidP="00E72584">
            <w:pPr>
              <w:pStyle w:val="TableContents"/>
              <w:spacing w:after="46" w:line="240" w:lineRule="auto"/>
              <w:rPr>
                <w:sz w:val="20"/>
                <w:szCs w:val="20"/>
                <w:lang w:val="en-US"/>
              </w:rPr>
            </w:pPr>
            <w:r>
              <w:rPr>
                <w:sz w:val="20"/>
                <w:szCs w:val="20"/>
                <w:lang w:val="en-US"/>
              </w:rPr>
              <w:t>16.9 (6.4)</w:t>
            </w:r>
          </w:p>
        </w:tc>
        <w:tc>
          <w:tcPr>
            <w:tcW w:w="1208" w:type="dxa"/>
            <w:tcBorders>
              <w:top w:val="single" w:sz="2" w:space="0" w:color="000001"/>
              <w:left w:val="single" w:sz="2" w:space="0" w:color="000001"/>
              <w:bottom w:val="single" w:sz="2" w:space="0" w:color="000001"/>
              <w:right w:val="single" w:sz="2" w:space="0" w:color="000001"/>
            </w:tcBorders>
          </w:tcPr>
          <w:p w14:paraId="1E409815" w14:textId="508A4844" w:rsidR="007C7C1B" w:rsidRDefault="007C7C1B" w:rsidP="00E72584">
            <w:pPr>
              <w:pStyle w:val="TableContents"/>
              <w:spacing w:after="46" w:line="240" w:lineRule="auto"/>
              <w:rPr>
                <w:sz w:val="20"/>
                <w:szCs w:val="20"/>
                <w:lang w:val="en-US"/>
              </w:rPr>
            </w:pPr>
            <w:r>
              <w:rPr>
                <w:sz w:val="20"/>
                <w:szCs w:val="20"/>
                <w:lang w:val="en-US"/>
              </w:rPr>
              <w:t>31.6 (8.6)</w:t>
            </w:r>
          </w:p>
        </w:tc>
        <w:tc>
          <w:tcPr>
            <w:tcW w:w="1140" w:type="dxa"/>
            <w:tcBorders>
              <w:top w:val="single" w:sz="2" w:space="0" w:color="000001"/>
              <w:left w:val="single" w:sz="2" w:space="0" w:color="000001"/>
              <w:bottom w:val="single" w:sz="2" w:space="0" w:color="000001"/>
            </w:tcBorders>
            <w:shd w:val="clear" w:color="auto" w:fill="auto"/>
          </w:tcPr>
          <w:p w14:paraId="2F173273" w14:textId="29A8E97C" w:rsidR="007C7C1B" w:rsidRDefault="007C7C1B" w:rsidP="00E72584">
            <w:pPr>
              <w:pStyle w:val="TableContents"/>
              <w:spacing w:after="46" w:line="240" w:lineRule="auto"/>
              <w:rPr>
                <w:sz w:val="20"/>
                <w:szCs w:val="20"/>
                <w:lang w:val="en-US"/>
              </w:rPr>
            </w:pPr>
            <w:r>
              <w:rPr>
                <w:sz w:val="20"/>
                <w:szCs w:val="20"/>
                <w:lang w:val="en-US"/>
              </w:rPr>
              <w:t>200 (4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7F730EF" w14:textId="2F4FC694" w:rsidR="007C7C1B" w:rsidRDefault="007C7C1B" w:rsidP="00E72584">
            <w:pPr>
              <w:pStyle w:val="TableContents"/>
              <w:spacing w:after="46" w:line="240" w:lineRule="auto"/>
              <w:rPr>
                <w:sz w:val="20"/>
                <w:szCs w:val="20"/>
                <w:lang w:val="en-US"/>
              </w:rPr>
            </w:pPr>
            <w:r>
              <w:rPr>
                <w:sz w:val="20"/>
                <w:szCs w:val="20"/>
                <w:lang w:val="en-US"/>
              </w:rPr>
              <w:t>39.8 (12.1)</w:t>
            </w:r>
          </w:p>
        </w:tc>
      </w:tr>
      <w:tr w:rsidR="00E72584" w:rsidRPr="00BC63D4" w14:paraId="668FB45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B855F12" w14:textId="1FE64575" w:rsidR="00E72584" w:rsidRPr="00B960C8" w:rsidRDefault="00E72584" w:rsidP="00E72584">
            <w:pPr>
              <w:spacing w:after="46" w:line="240" w:lineRule="auto"/>
              <w:rPr>
                <w:sz w:val="20"/>
                <w:szCs w:val="20"/>
              </w:rPr>
            </w:pPr>
            <w:r w:rsidRPr="00B960C8">
              <w:rPr>
                <w:sz w:val="20"/>
                <w:szCs w:val="20"/>
              </w:rPr>
              <w:fldChar w:fldCharType="begin" w:fldLock="1"/>
            </w:r>
            <w:r>
              <w:rPr>
                <w:sz w:val="20"/>
                <w:szCs w:val="20"/>
              </w:rPr>
              <w:instrText>ADDIN CSL_CITATION {"citationItems":[{"id":"ITEM-1","itemData":{"DOI":"10.1016/j.schres.2016.02.005","ISSN":"15732509","abstract":"Recent studies have suggested that functional abnormalities in Broca's area, which is important in language production (speech and thoughts before speech), play an important role in the pathophysiology of schizophrenia. While multi-modal approaches have proved useful in revealing the specific pathophysiology of psychosis, the association of functional abnormalities with gray matter volume (GMV) here in subjects with an ultra-high risk (UHR) of schizophrenia, those with first-episode schizophrenia (FES), and healthy controls has yet to be clarified. Therefore, the relationship between cortical activity measured using functional near-infrared spectroscopy (fNIRS) during a verbal fluency task, and GMV in the Broca's area assessed using a manual tracing in magnetic resonance imaging (MRI), which considers individual structural variation, was examined for 57 subjects (23 UHR/18 FES/16 controls). The UHR and FES group showed significantly reduced brain activity compared to control group in the left pars triangularis (PT) (P =.036,.003, respectively). Furthermore in the FES group, the reduced brain activity significantly positively correlated with the volume in the left PT (B = 0.29, P =.027), while significant negative association was evident for all subjects (B = -0.18, P =.010). This correlation remained significant after adjusting for antipsychotics dosage, and voxel-wise analysis could not detect any significant correlation between impaired cortical activity and volume. The significant relationship between neural activity and GMV in the left PT may reflect a specific pathophysiology related to the onset of schizophrenia.","author":[{"dropping-particle":"","family":"Iwashiro","given":"Norichika","non-dropping-particle":"","parse-names":false,"suffix":""},{"dropping-particle":"","family":"Koike","given":"Shinsuke","non-dropping-particle":"","parse-names":false,"suffix":""},{"dropping-particle":"","family":"Satomura","given":"Yoshihiro","non-dropping-particle":"","parse-names":false,"suffix":""},{"dropping-particle":"","family":"Suga","given":"Motomu","non-dropping-particle":"","parse-names":false,"suffix":""},{"dropping-particle":"","family":"Nagai","given":"Tatsuya","non-dropping-particle":"","parse-names":false,"suffix":""},{"dropping-particle":"","family":"Natsubori","given":"Tatsunobu","non-dropping-particle":"","parse-names":false,"suffix":""},{"dropping-particle":"","family":"Tada","given":"Mariko","non-dropping-particle":"","parse-names":false,"suffix":""},{"dropping-particle":"","family":"Gonoi","given":"Wataru","non-dropping-particle":"","parse-names":false,"suffix":""},{"dropping-particle":"","family":"Takizawa","given":"Ryu","non-dropping-particle":"","parse-names":false,"suffix":""},{"dropping-particle":"","family":"Kunimatsu","given":"Akira","non-dropping-particle":"","parse-names":false,"suffix":""},{"dropping-particle":"","family":"Yamasue","given":"Hidenori","non-dropping-particle":"","parse-names":false,"suffix":""},{"dropping-particle":"","family":"Kasai","given":"Kiyoto","non-dropping-particle":"","parse-names":false,"suffix":""}],"container-title":"Schizophrenia Research","id":"ITEM-1","issued":{"date-parts":[["2016"]]},"title":"Association between impaired brain activity and volume at the sub-region of Broca's area in ultra-high risk and first-episode schizophrenia: A multi-modal neuroimaging study","type":"article-journal"},"uris":["http://www.mendeley.com/documents/?uuid=31979857-8af9-398c-8bc8-4eec2748a151"]}],"mendeley":{"formattedCitation":"(Iwashiro et al., 2016)","manualFormatting":"Iwashiro et al., 2016","plainTextFormattedCitation":"(Iwashiro et al., 2016)","previouslyFormattedCitation":"(Iwashiro et al., 2016)"},"properties":{"noteIndex":0},"schema":"https://github.com/citation-style-language/schema/raw/master/csl-citation.json"}</w:instrText>
            </w:r>
            <w:r w:rsidRPr="00B960C8">
              <w:rPr>
                <w:sz w:val="20"/>
                <w:szCs w:val="20"/>
              </w:rPr>
              <w:fldChar w:fldCharType="separate"/>
            </w:r>
            <w:r w:rsidRPr="00B960C8">
              <w:rPr>
                <w:noProof/>
                <w:sz w:val="20"/>
                <w:szCs w:val="20"/>
              </w:rPr>
              <w:t>Iwashiro et al., 2016</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269D1CCB" w14:textId="3EF6667F" w:rsidR="00E72584" w:rsidRPr="00B960C8" w:rsidRDefault="00E72584" w:rsidP="00E72584">
            <w:pPr>
              <w:pStyle w:val="TableContents"/>
              <w:spacing w:after="46" w:line="240" w:lineRule="auto"/>
              <w:rPr>
                <w:sz w:val="20"/>
                <w:szCs w:val="20"/>
              </w:rPr>
            </w:pPr>
            <w:r w:rsidRPr="00B960C8">
              <w:rPr>
                <w:sz w:val="20"/>
                <w:szCs w:val="20"/>
                <w:lang w:val="en-US"/>
              </w:rPr>
              <w:t>18 (66.67)</w:t>
            </w:r>
          </w:p>
        </w:tc>
        <w:tc>
          <w:tcPr>
            <w:tcW w:w="1260" w:type="dxa"/>
            <w:tcBorders>
              <w:top w:val="single" w:sz="2" w:space="0" w:color="000001"/>
              <w:left w:val="single" w:sz="2" w:space="0" w:color="000001"/>
              <w:bottom w:val="single" w:sz="2" w:space="0" w:color="000001"/>
            </w:tcBorders>
            <w:shd w:val="clear" w:color="auto" w:fill="auto"/>
          </w:tcPr>
          <w:p w14:paraId="746656C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4.6 (5.8)</w:t>
            </w:r>
          </w:p>
        </w:tc>
        <w:tc>
          <w:tcPr>
            <w:tcW w:w="1254" w:type="dxa"/>
            <w:tcBorders>
              <w:top w:val="single" w:sz="2" w:space="0" w:color="000001"/>
              <w:left w:val="single" w:sz="2" w:space="0" w:color="000001"/>
              <w:bottom w:val="single" w:sz="2" w:space="0" w:color="000001"/>
              <w:right w:val="single" w:sz="2" w:space="0" w:color="000001"/>
            </w:tcBorders>
          </w:tcPr>
          <w:p w14:paraId="151B4777" w14:textId="54EB59E3"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529164CA" w14:textId="7A0F165F" w:rsidR="00E72584" w:rsidRPr="00B960C8" w:rsidRDefault="00E72584" w:rsidP="00E72584">
            <w:pPr>
              <w:pStyle w:val="TableContents"/>
              <w:spacing w:after="46" w:line="240" w:lineRule="auto"/>
              <w:rPr>
                <w:sz w:val="20"/>
                <w:szCs w:val="20"/>
                <w:lang w:val="en-US"/>
              </w:rPr>
            </w:pPr>
            <w:r>
              <w:rPr>
                <w:sz w:val="20"/>
                <w:szCs w:val="20"/>
                <w:lang w:val="en-US"/>
              </w:rPr>
              <w:t>0.98 (1.17)</w:t>
            </w:r>
          </w:p>
        </w:tc>
        <w:tc>
          <w:tcPr>
            <w:tcW w:w="1330" w:type="dxa"/>
            <w:tcBorders>
              <w:top w:val="single" w:sz="2" w:space="0" w:color="000001"/>
              <w:left w:val="single" w:sz="2" w:space="0" w:color="000001"/>
              <w:bottom w:val="single" w:sz="2" w:space="0" w:color="000001"/>
              <w:right w:val="single" w:sz="2" w:space="0" w:color="000001"/>
            </w:tcBorders>
          </w:tcPr>
          <w:p w14:paraId="1BE6CE38" w14:textId="7AB4D4B5" w:rsidR="00E72584" w:rsidRPr="00B960C8" w:rsidRDefault="00E72584" w:rsidP="00E72584">
            <w:pPr>
              <w:pStyle w:val="TableContents"/>
              <w:spacing w:after="46" w:line="240" w:lineRule="auto"/>
              <w:rPr>
                <w:sz w:val="20"/>
                <w:szCs w:val="20"/>
                <w:lang w:val="en-US"/>
              </w:rPr>
            </w:pPr>
            <w:r w:rsidRPr="00C91329">
              <w:rPr>
                <w:sz w:val="20"/>
                <w:szCs w:val="20"/>
                <w:lang w:val="en-US"/>
              </w:rPr>
              <w:t>70.8 (NA)</w:t>
            </w:r>
            <w:r>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tcPr>
          <w:p w14:paraId="77A07BFB" w14:textId="02D42DDC" w:rsidR="00E72584" w:rsidRPr="00B960C8" w:rsidRDefault="00E72584" w:rsidP="00E72584">
            <w:pPr>
              <w:pStyle w:val="TableContents"/>
              <w:spacing w:after="46" w:line="240" w:lineRule="auto"/>
              <w:rPr>
                <w:sz w:val="20"/>
                <w:szCs w:val="20"/>
                <w:lang w:val="en-US"/>
              </w:rPr>
            </w:pPr>
            <w:r>
              <w:rPr>
                <w:sz w:val="20"/>
                <w:szCs w:val="20"/>
                <w:lang w:val="en-US"/>
              </w:rPr>
              <w:t>16.3 (5.4)</w:t>
            </w:r>
          </w:p>
        </w:tc>
        <w:tc>
          <w:tcPr>
            <w:tcW w:w="1190" w:type="dxa"/>
            <w:tcBorders>
              <w:top w:val="single" w:sz="2" w:space="0" w:color="000001"/>
              <w:left w:val="single" w:sz="2" w:space="0" w:color="000001"/>
              <w:bottom w:val="single" w:sz="2" w:space="0" w:color="000001"/>
              <w:right w:val="single" w:sz="2" w:space="0" w:color="000001"/>
            </w:tcBorders>
          </w:tcPr>
          <w:p w14:paraId="3F7E1835" w14:textId="23A41292" w:rsidR="00E72584" w:rsidRPr="00B960C8" w:rsidRDefault="00E72584" w:rsidP="00E72584">
            <w:pPr>
              <w:pStyle w:val="TableContents"/>
              <w:spacing w:after="46" w:line="240" w:lineRule="auto"/>
              <w:rPr>
                <w:sz w:val="20"/>
                <w:szCs w:val="20"/>
                <w:lang w:val="en-US"/>
              </w:rPr>
            </w:pPr>
            <w:r>
              <w:rPr>
                <w:sz w:val="20"/>
                <w:szCs w:val="20"/>
                <w:lang w:val="en-US"/>
              </w:rPr>
              <w:t>18.9 (5.1)</w:t>
            </w:r>
          </w:p>
        </w:tc>
        <w:tc>
          <w:tcPr>
            <w:tcW w:w="1208" w:type="dxa"/>
            <w:tcBorders>
              <w:top w:val="single" w:sz="2" w:space="0" w:color="000001"/>
              <w:left w:val="single" w:sz="2" w:space="0" w:color="000001"/>
              <w:bottom w:val="single" w:sz="2" w:space="0" w:color="000001"/>
              <w:right w:val="single" w:sz="2" w:space="0" w:color="000001"/>
            </w:tcBorders>
          </w:tcPr>
          <w:p w14:paraId="76EECB75" w14:textId="027093D2" w:rsidR="00E72584" w:rsidRPr="00B960C8" w:rsidRDefault="00E72584" w:rsidP="00E72584">
            <w:pPr>
              <w:pStyle w:val="TableContents"/>
              <w:spacing w:after="46" w:line="240" w:lineRule="auto"/>
              <w:rPr>
                <w:sz w:val="20"/>
                <w:szCs w:val="20"/>
                <w:lang w:val="en-US"/>
              </w:rPr>
            </w:pPr>
            <w:r>
              <w:rPr>
                <w:sz w:val="20"/>
                <w:szCs w:val="20"/>
                <w:lang w:val="en-US"/>
              </w:rPr>
              <w:t>35.6 (8.3)</w:t>
            </w:r>
          </w:p>
        </w:tc>
        <w:tc>
          <w:tcPr>
            <w:tcW w:w="1140" w:type="dxa"/>
            <w:tcBorders>
              <w:top w:val="single" w:sz="2" w:space="0" w:color="000001"/>
              <w:left w:val="single" w:sz="2" w:space="0" w:color="000001"/>
              <w:bottom w:val="single" w:sz="2" w:space="0" w:color="000001"/>
            </w:tcBorders>
            <w:shd w:val="clear" w:color="auto" w:fill="auto"/>
          </w:tcPr>
          <w:p w14:paraId="2ED47AF1" w14:textId="754DF43D" w:rsidR="00E72584" w:rsidRPr="00B960C8" w:rsidRDefault="00E72584" w:rsidP="00E72584">
            <w:pPr>
              <w:pStyle w:val="TableContents"/>
              <w:spacing w:after="46" w:line="240" w:lineRule="auto"/>
              <w:rPr>
                <w:sz w:val="20"/>
                <w:szCs w:val="20"/>
                <w:lang w:val="en-US"/>
              </w:rPr>
            </w:pPr>
            <w:r w:rsidRPr="00B960C8">
              <w:rPr>
                <w:sz w:val="20"/>
                <w:szCs w:val="20"/>
                <w:lang w:val="en-US"/>
              </w:rPr>
              <w:t>16 (62.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87D360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3.8 (6.5)</w:t>
            </w:r>
          </w:p>
        </w:tc>
      </w:tr>
      <w:tr w:rsidR="00C63029" w:rsidRPr="00BC63D4" w14:paraId="66817F0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E94B54B" w14:textId="08BFD179" w:rsidR="00C63029" w:rsidRDefault="00C63029"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pnpbp.2005.01.020","ISSN":"02785846","PMID":"15866362","abstract":"This study examined gray matter (GM) volume abnormalities in first-episode, antipsychotic-naïve Indian schizophrenia patients. Magnetic resonance images of 18 schizophrenia patients and 18 matched healthy comparison subjects were analyzed by optimized voxel-based morphometry. Schizophrenia patients had significantly smaller global GM and greater global CSF volumes and smaller regional GM volume in superior frontal, inferior frontal, cingulate, post-central, superior temporal and parahippocampal gyri, inferior parietal lobule, insula, caudate nuclei, thalamus and cerebellum. Findings suggest limbic, heteromodal cortical, striatal, thalamic and cerebellar abnormalities in schizophrenia. © 2005 Elsevier Inc. All rights reserved.","author":[{"dropping-particle":"","family":"Jayakumar","given":"Peruvamba N.","non-dropping-particle":"","parse-names":false,"suffix":""},{"dropping-particle":"","family":"Venkatasubramanian","given":"Ganesan","non-dropping-particle":"","parse-names":false,"suffix":""},{"dropping-particle":"","family":"Gangadhar","given":"Bangalore N.","non-dropping-particle":"","parse-names":false,"suffix":""},{"dropping-particle":"","family":"Janakiramaiah","given":"Nimmagadda","non-dropping-particle":"","parse-names":false,"suffix":""},{"dropping-particle":"","family":"Keshavan","given":"Matcheri S.","non-dropping-particle":"","parse-names":false,"suffix":""}],"container-title":"Progress in Neuro-Psychopharmacology and Biological Psychiatry","id":"ITEM-1","issue":"4","issued":{"date-parts":[["2005"]]},"page":"587-591","publisher":"Elsevier Inc.","title":"Optimized voxel-based morphometry of gray matter volume in first-episode, antipsychotic-naïve schizophrenia","type":"article-journal","volume":"29"},"uris":["http://www.mendeley.com/documents/?uuid=1a4b39c2-da1d-4e40-b816-fe9f8cfc69d9"]}],"mendeley":{"formattedCitation":"(Jayakumar, Venkatasubramanian, Gangadhar, Janakiramaiah, &amp; Keshavan, 2005)","manualFormatting":"Jayakumar et al., 2005","plainTextFormattedCitation":"(Jayakumar, Venkatasubramanian, Gangadhar, Janakiramaiah, &amp; Keshavan, 2005)","previouslyFormattedCitation":"(Jayakumar, Venkatasubramanian, Gangadhar, Janakiramaiah, &amp; Keshavan, 2005)"},"properties":{"noteIndex":0},"schema":"https://github.com/citation-style-language/schema/raw/master/csl-citation.json"}</w:instrText>
            </w:r>
            <w:r>
              <w:rPr>
                <w:sz w:val="20"/>
                <w:szCs w:val="20"/>
              </w:rPr>
              <w:fldChar w:fldCharType="separate"/>
            </w:r>
            <w:r w:rsidRPr="00C63029">
              <w:rPr>
                <w:noProof/>
                <w:sz w:val="20"/>
                <w:szCs w:val="20"/>
              </w:rPr>
              <w:t>Jayakumar et al., 2005</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9FC0065" w14:textId="1F583576" w:rsidR="00C63029" w:rsidRDefault="00C63029" w:rsidP="00E72584">
            <w:pPr>
              <w:pStyle w:val="TableContents"/>
              <w:spacing w:after="46" w:line="240" w:lineRule="auto"/>
              <w:rPr>
                <w:sz w:val="20"/>
                <w:szCs w:val="20"/>
                <w:lang w:val="en-US"/>
              </w:rPr>
            </w:pPr>
            <w:r>
              <w:rPr>
                <w:sz w:val="20"/>
                <w:szCs w:val="20"/>
                <w:lang w:val="en-US"/>
              </w:rPr>
              <w:t>18 (50)</w:t>
            </w:r>
          </w:p>
        </w:tc>
        <w:tc>
          <w:tcPr>
            <w:tcW w:w="1260" w:type="dxa"/>
            <w:tcBorders>
              <w:top w:val="single" w:sz="2" w:space="0" w:color="000001"/>
              <w:left w:val="single" w:sz="2" w:space="0" w:color="000001"/>
              <w:bottom w:val="single" w:sz="2" w:space="0" w:color="000001"/>
            </w:tcBorders>
            <w:shd w:val="clear" w:color="auto" w:fill="auto"/>
          </w:tcPr>
          <w:p w14:paraId="33A8102A" w14:textId="189CDAB6" w:rsidR="00C63029" w:rsidRDefault="00C63029" w:rsidP="00E72584">
            <w:pPr>
              <w:pStyle w:val="TableContents"/>
              <w:spacing w:after="46" w:line="240" w:lineRule="auto"/>
              <w:rPr>
                <w:sz w:val="20"/>
                <w:szCs w:val="20"/>
                <w:lang w:val="en-US"/>
              </w:rPr>
            </w:pPr>
            <w:r>
              <w:rPr>
                <w:sz w:val="20"/>
                <w:szCs w:val="20"/>
                <w:lang w:val="en-US"/>
              </w:rPr>
              <w:t>24.9 (6.3)</w:t>
            </w:r>
          </w:p>
        </w:tc>
        <w:tc>
          <w:tcPr>
            <w:tcW w:w="1254" w:type="dxa"/>
            <w:tcBorders>
              <w:top w:val="single" w:sz="2" w:space="0" w:color="000001"/>
              <w:left w:val="single" w:sz="2" w:space="0" w:color="000001"/>
              <w:bottom w:val="single" w:sz="2" w:space="0" w:color="000001"/>
              <w:right w:val="single" w:sz="2" w:space="0" w:color="000001"/>
            </w:tcBorders>
          </w:tcPr>
          <w:p w14:paraId="5180DD32" w14:textId="547F3854" w:rsidR="00C63029" w:rsidRDefault="00C63029" w:rsidP="00E72584">
            <w:pPr>
              <w:pStyle w:val="TableContents"/>
              <w:spacing w:after="46" w:line="240" w:lineRule="auto"/>
              <w:rPr>
                <w:sz w:val="20"/>
                <w:szCs w:val="20"/>
                <w:lang w:val="en-US"/>
              </w:rPr>
            </w:pPr>
            <w:r>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57B29B02" w14:textId="298311AA" w:rsidR="00C63029" w:rsidRDefault="00C63029" w:rsidP="00E72584">
            <w:pPr>
              <w:pStyle w:val="TableContents"/>
              <w:spacing w:after="46" w:line="240" w:lineRule="auto"/>
              <w:rPr>
                <w:sz w:val="20"/>
                <w:szCs w:val="20"/>
                <w:lang w:val="en-US"/>
              </w:rPr>
            </w:pPr>
            <w:r>
              <w:rPr>
                <w:sz w:val="20"/>
                <w:szCs w:val="20"/>
                <w:lang w:val="en-US"/>
              </w:rPr>
              <w:t>0.86 (0.43)</w:t>
            </w:r>
          </w:p>
        </w:tc>
        <w:tc>
          <w:tcPr>
            <w:tcW w:w="1330" w:type="dxa"/>
            <w:tcBorders>
              <w:top w:val="single" w:sz="2" w:space="0" w:color="000001"/>
              <w:left w:val="single" w:sz="2" w:space="0" w:color="000001"/>
              <w:bottom w:val="single" w:sz="2" w:space="0" w:color="000001"/>
              <w:right w:val="single" w:sz="2" w:space="0" w:color="000001"/>
            </w:tcBorders>
          </w:tcPr>
          <w:p w14:paraId="79F17F61" w14:textId="2F400F03" w:rsidR="00C63029" w:rsidRDefault="00C63029" w:rsidP="00E72584">
            <w:pPr>
              <w:pStyle w:val="TableContents"/>
              <w:spacing w:after="46" w:line="240" w:lineRule="auto"/>
              <w:rPr>
                <w:sz w:val="20"/>
                <w:szCs w:val="20"/>
                <w:lang w:val="en-US"/>
              </w:rPr>
            </w:pPr>
            <w:r>
              <w:rPr>
                <w:sz w:val="20"/>
                <w:szCs w:val="20"/>
                <w:lang w:val="en-US"/>
              </w:rPr>
              <w:t>79 (18)</w:t>
            </w:r>
          </w:p>
        </w:tc>
        <w:tc>
          <w:tcPr>
            <w:tcW w:w="1176" w:type="dxa"/>
            <w:tcBorders>
              <w:top w:val="single" w:sz="2" w:space="0" w:color="000001"/>
              <w:left w:val="single" w:sz="2" w:space="0" w:color="000001"/>
              <w:bottom w:val="single" w:sz="2" w:space="0" w:color="000001"/>
              <w:right w:val="single" w:sz="2" w:space="0" w:color="000001"/>
            </w:tcBorders>
          </w:tcPr>
          <w:p w14:paraId="40B09C68" w14:textId="33191A2A" w:rsidR="00C63029" w:rsidRDefault="00C63029" w:rsidP="00E72584">
            <w:pPr>
              <w:pStyle w:val="TableContents"/>
              <w:spacing w:after="46" w:line="240" w:lineRule="auto"/>
              <w:rPr>
                <w:sz w:val="20"/>
                <w:szCs w:val="20"/>
                <w:lang w:val="en-US"/>
              </w:rPr>
            </w:pPr>
            <w:r>
              <w:rPr>
                <w:sz w:val="20"/>
                <w:szCs w:val="20"/>
                <w:lang w:val="en-US"/>
              </w:rPr>
              <w:t>19 (8)</w:t>
            </w:r>
          </w:p>
        </w:tc>
        <w:tc>
          <w:tcPr>
            <w:tcW w:w="1190" w:type="dxa"/>
            <w:tcBorders>
              <w:top w:val="single" w:sz="2" w:space="0" w:color="000001"/>
              <w:left w:val="single" w:sz="2" w:space="0" w:color="000001"/>
              <w:bottom w:val="single" w:sz="2" w:space="0" w:color="000001"/>
              <w:right w:val="single" w:sz="2" w:space="0" w:color="000001"/>
            </w:tcBorders>
          </w:tcPr>
          <w:p w14:paraId="526D1879" w14:textId="2F273C29" w:rsidR="00C63029" w:rsidRDefault="00C63029" w:rsidP="00E72584">
            <w:pPr>
              <w:pStyle w:val="TableContents"/>
              <w:spacing w:after="46" w:line="240" w:lineRule="auto"/>
              <w:rPr>
                <w:sz w:val="20"/>
                <w:szCs w:val="20"/>
                <w:lang w:val="en-US"/>
              </w:rPr>
            </w:pPr>
            <w:r>
              <w:rPr>
                <w:sz w:val="20"/>
                <w:szCs w:val="20"/>
                <w:lang w:val="en-US"/>
              </w:rPr>
              <w:t>23 (7)</w:t>
            </w:r>
          </w:p>
        </w:tc>
        <w:tc>
          <w:tcPr>
            <w:tcW w:w="1208" w:type="dxa"/>
            <w:tcBorders>
              <w:top w:val="single" w:sz="2" w:space="0" w:color="000001"/>
              <w:left w:val="single" w:sz="2" w:space="0" w:color="000001"/>
              <w:bottom w:val="single" w:sz="2" w:space="0" w:color="000001"/>
              <w:right w:val="single" w:sz="2" w:space="0" w:color="000001"/>
            </w:tcBorders>
          </w:tcPr>
          <w:p w14:paraId="3E50B9DE" w14:textId="77FD382A" w:rsidR="00C63029" w:rsidRDefault="00C63029" w:rsidP="00E72584">
            <w:pPr>
              <w:pStyle w:val="TableContents"/>
              <w:spacing w:after="46" w:line="240" w:lineRule="auto"/>
              <w:rPr>
                <w:sz w:val="20"/>
                <w:szCs w:val="20"/>
                <w:lang w:val="en-US"/>
              </w:rPr>
            </w:pPr>
            <w:r>
              <w:rPr>
                <w:sz w:val="20"/>
                <w:szCs w:val="20"/>
                <w:lang w:val="en-US"/>
              </w:rPr>
              <w:t>36 (8)</w:t>
            </w:r>
          </w:p>
        </w:tc>
        <w:tc>
          <w:tcPr>
            <w:tcW w:w="1140" w:type="dxa"/>
            <w:tcBorders>
              <w:top w:val="single" w:sz="2" w:space="0" w:color="000001"/>
              <w:left w:val="single" w:sz="2" w:space="0" w:color="000001"/>
              <w:bottom w:val="single" w:sz="2" w:space="0" w:color="000001"/>
            </w:tcBorders>
            <w:shd w:val="clear" w:color="auto" w:fill="auto"/>
          </w:tcPr>
          <w:p w14:paraId="39F7404E" w14:textId="7C517EBD" w:rsidR="00C63029" w:rsidRDefault="00C63029" w:rsidP="00E72584">
            <w:pPr>
              <w:pStyle w:val="TableContents"/>
              <w:spacing w:after="46" w:line="240" w:lineRule="auto"/>
              <w:rPr>
                <w:sz w:val="20"/>
                <w:szCs w:val="20"/>
                <w:lang w:val="en-US"/>
              </w:rPr>
            </w:pPr>
            <w:r>
              <w:rPr>
                <w:sz w:val="20"/>
                <w:szCs w:val="20"/>
                <w:lang w:val="en-US"/>
              </w:rPr>
              <w:t>18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D6AD530" w14:textId="279C3CE4" w:rsidR="00C63029" w:rsidRDefault="00C63029" w:rsidP="00E72584">
            <w:pPr>
              <w:pStyle w:val="TableContents"/>
              <w:spacing w:after="46" w:line="240" w:lineRule="auto"/>
              <w:rPr>
                <w:sz w:val="20"/>
                <w:szCs w:val="20"/>
                <w:lang w:val="en-US"/>
              </w:rPr>
            </w:pPr>
            <w:r>
              <w:rPr>
                <w:sz w:val="20"/>
                <w:szCs w:val="20"/>
                <w:lang w:val="en-US"/>
              </w:rPr>
              <w:t>25.7 (7.5)</w:t>
            </w:r>
          </w:p>
        </w:tc>
      </w:tr>
      <w:tr w:rsidR="00086056" w:rsidRPr="00BC63D4" w14:paraId="09AB890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228C136" w14:textId="5431FA87" w:rsidR="00086056" w:rsidRPr="00B960C8" w:rsidRDefault="00086056" w:rsidP="00E72584">
            <w:pPr>
              <w:spacing w:after="46" w:line="240" w:lineRule="auto"/>
              <w:rPr>
                <w:noProof/>
                <w:sz w:val="20"/>
                <w:szCs w:val="20"/>
              </w:rPr>
            </w:pPr>
            <w:r>
              <w:rPr>
                <w:sz w:val="20"/>
                <w:szCs w:val="20"/>
              </w:rPr>
              <w:fldChar w:fldCharType="begin" w:fldLock="1"/>
            </w:r>
            <w:r>
              <w:rPr>
                <w:sz w:val="20"/>
                <w:szCs w:val="20"/>
              </w:rPr>
              <w:instrText>ADDIN CSL_CITATION {"citationItems":[{"id":"ITEM-1","itemData":{"DOI":"10.1186/s12952-015-0030-z","ISSN":"14775751","PMID":"26065881","abstract":"Background: Brain morphometric abnormalities in schizophrenia have been extensively reported in the literature. Whole-brain volumetric reductions are almost universally reported by most studies irrespective of the characteristics of the samples studied (e.g., chronic/recent-onset; medicated/neuroleptic-naïve etc.). However, the same cannot be said of the reported regional morphometric abnormalities in schizophrenia. While certain regional morphometric abnormalities are more frequently reported than others, there are no such abnormalities that are universally reported across studies. Variability of socio-demographic and clinical characteristics across study samples as well as technical and methodological issues related to acquisition and analyses of brain structural images may contribute to inconsistency of brain morphometric findings in schizophrenia. The objective of the present study therefore was to systematically examine brain morphometry in patients with recent-onset schizophrenia to find out if there are significant whole-brain or regional volumetric differences detectable at the appropriate significance threshold, after attempting to control for various confounding factors that could impact brain volumes. Methods: Structural magnetic resonance images of 90 subjects (schizophrenia</w:instrText>
            </w:r>
            <w:r>
              <w:rPr>
                <w:rFonts w:ascii="Cambria Math" w:hAnsi="Cambria Math" w:cs="Cambria Math"/>
                <w:sz w:val="20"/>
                <w:szCs w:val="20"/>
              </w:rPr>
              <w:instrText>∈</w:instrText>
            </w:r>
            <w:r>
              <w:rPr>
                <w:sz w:val="20"/>
                <w:szCs w:val="20"/>
              </w:rPr>
              <w:instrText>=</w:instrText>
            </w:r>
            <w:r>
              <w:rPr>
                <w:rFonts w:ascii="Cambria Math" w:hAnsi="Cambria Math" w:cs="Cambria Math"/>
                <w:sz w:val="20"/>
                <w:szCs w:val="20"/>
              </w:rPr>
              <w:instrText>∈</w:instrText>
            </w:r>
            <w:r>
              <w:rPr>
                <w:sz w:val="20"/>
                <w:szCs w:val="20"/>
              </w:rPr>
              <w:instrText>45; healthy subjects</w:instrText>
            </w:r>
            <w:r>
              <w:rPr>
                <w:rFonts w:ascii="Cambria Math" w:hAnsi="Cambria Math" w:cs="Cambria Math"/>
                <w:sz w:val="20"/>
                <w:szCs w:val="20"/>
              </w:rPr>
              <w:instrText>∈</w:instrText>
            </w:r>
            <w:r>
              <w:rPr>
                <w:sz w:val="20"/>
                <w:szCs w:val="20"/>
              </w:rPr>
              <w:instrText>=</w:instrText>
            </w:r>
            <w:r>
              <w:rPr>
                <w:rFonts w:ascii="Cambria Math" w:hAnsi="Cambria Math" w:cs="Cambria Math"/>
                <w:sz w:val="20"/>
                <w:szCs w:val="20"/>
              </w:rPr>
              <w:instrText>∈</w:instrText>
            </w:r>
            <w:r>
              <w:rPr>
                <w:sz w:val="20"/>
                <w:szCs w:val="20"/>
              </w:rPr>
              <w:instrText>45) were acquired using a 3 Tesla magnet. Morphometric analyses were carried out following standard analyses pipelines of three most commonly used strategies, viz., whole-brain voxel-based morphometry, whole-brain surface-based morphometry, and between-group comparisons of regional volumes generated by automated segmentation and parcellation. Results: In our sample of patients having recent-onset schizophrenia with limited neuroleptic exposure, there were no significant whole brain or regional brain morphometric abnormalities noted at the appropriate statistical significance thresholds with or without including age, gender and intracranial volume or total brain volume in the statistical analyses. Conclusions: In the background of the conflicting findings in the literature, our findings indicate that brain morphometric abnormalities may not be directly related to the schizophrenia phenotype. Analysis of the reasons for the inconsistent results across studies as well as consideration of alternate sources of variability of brain morphology in schizophrenia such as epistatic and epigenetic mechanisms could perhaps advance our understanding of structu…","author":[{"dropping-particle":"","family":"John","given":"John P.","non-dropping-particle":"","parse-names":false,"suffix":""},{"dropping-particle":"","family":"Lukose","given":"Ammu","non-dropping-particle":"","parse-names":false,"suffix":""},{"dropping-particle":"","family":"Bagepally","given":"Bhavani Shankara","non-dropping-particle":"","parse-names":false,"suffix":""},{"dropping-particle":"","family":"Halahalli","given":"Harsha N.","non-dropping-particle":"","parse-names":false,"suffix":""},{"dropping-particle":"","family":"Moily","given":"Nagaraj S.","non-dropping-particle":"","parse-names":false,"suffix":""},{"dropping-particle":"","family":"Vijayakumari","given":"Anupa A.","non-dropping-particle":"","parse-names":false,"suffix":""},{"dropping-particle":"","family":"Jain","given":"Sanjeev","non-dropping-particle":"","parse-names":false,"suffix":""}],"container-title":"Journal of Negative Results in BioMedicine","id":"ITEM-1","issue":"1","issued":{"date-parts":[["2015","6","12"]]},"publisher":"BioMed Central Ltd.","title":"A systematic examination of brain volumetric abnormalities in recent-onset schizophrenia using voxel-based, surface-based and region-of-interest-based morphometric analyses","type":"article-journal","volume":"14"},"uris":["http://www.mendeley.com/documents/?uuid=21a063e4-1998-3eaf-a276-5c3c0e9670dc"]}],"mendeley":{"formattedCitation":"(John et al., 2015)","manualFormatting":"John et al., 2015","plainTextFormattedCitation":"(John et al., 2015)","previouslyFormattedCitation":"(John et al., 2015)"},"properties":{"noteIndex":0},"schema":"https://github.com/citation-style-language/schema/raw/master/csl-citation.json"}</w:instrText>
            </w:r>
            <w:r>
              <w:rPr>
                <w:sz w:val="20"/>
                <w:szCs w:val="20"/>
              </w:rPr>
              <w:fldChar w:fldCharType="separate"/>
            </w:r>
            <w:r w:rsidRPr="00086056">
              <w:rPr>
                <w:noProof/>
                <w:sz w:val="20"/>
                <w:szCs w:val="20"/>
              </w:rPr>
              <w:t>John et al., 2015</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08911E7" w14:textId="45FFEDD0" w:rsidR="00086056" w:rsidRPr="00B960C8" w:rsidRDefault="00086056" w:rsidP="00E72584">
            <w:pPr>
              <w:pStyle w:val="TableContents"/>
              <w:spacing w:after="46" w:line="240" w:lineRule="auto"/>
              <w:rPr>
                <w:sz w:val="20"/>
                <w:szCs w:val="20"/>
                <w:lang w:val="en-US"/>
              </w:rPr>
            </w:pPr>
            <w:r>
              <w:rPr>
                <w:sz w:val="20"/>
                <w:szCs w:val="20"/>
                <w:lang w:val="en-US"/>
              </w:rPr>
              <w:t>45 (71.1)</w:t>
            </w:r>
          </w:p>
        </w:tc>
        <w:tc>
          <w:tcPr>
            <w:tcW w:w="1260" w:type="dxa"/>
            <w:tcBorders>
              <w:top w:val="single" w:sz="2" w:space="0" w:color="000001"/>
              <w:left w:val="single" w:sz="2" w:space="0" w:color="000001"/>
              <w:bottom w:val="single" w:sz="2" w:space="0" w:color="000001"/>
            </w:tcBorders>
            <w:shd w:val="clear" w:color="auto" w:fill="auto"/>
          </w:tcPr>
          <w:p w14:paraId="3580AA3A" w14:textId="5DC0B597" w:rsidR="00086056" w:rsidRPr="00B960C8" w:rsidRDefault="00086056" w:rsidP="00E72584">
            <w:pPr>
              <w:pStyle w:val="TableContents"/>
              <w:spacing w:after="46" w:line="240" w:lineRule="auto"/>
              <w:rPr>
                <w:sz w:val="20"/>
                <w:szCs w:val="20"/>
                <w:lang w:val="en-US"/>
              </w:rPr>
            </w:pPr>
            <w:r>
              <w:rPr>
                <w:sz w:val="20"/>
                <w:szCs w:val="20"/>
                <w:lang w:val="en-US"/>
              </w:rPr>
              <w:t>28.13 (8.36)</w:t>
            </w:r>
          </w:p>
        </w:tc>
        <w:tc>
          <w:tcPr>
            <w:tcW w:w="1254" w:type="dxa"/>
            <w:tcBorders>
              <w:top w:val="single" w:sz="2" w:space="0" w:color="000001"/>
              <w:left w:val="single" w:sz="2" w:space="0" w:color="000001"/>
              <w:bottom w:val="single" w:sz="2" w:space="0" w:color="000001"/>
              <w:right w:val="single" w:sz="2" w:space="0" w:color="000001"/>
            </w:tcBorders>
          </w:tcPr>
          <w:p w14:paraId="240F4EB6" w14:textId="7EB5CE26" w:rsidR="00086056" w:rsidRPr="00B960C8" w:rsidRDefault="00086056" w:rsidP="00E72584">
            <w:pPr>
              <w:pStyle w:val="TableContents"/>
              <w:spacing w:after="46" w:line="240" w:lineRule="auto"/>
              <w:rPr>
                <w:sz w:val="20"/>
                <w:szCs w:val="20"/>
                <w:lang w:val="en-US"/>
              </w:rPr>
            </w:pPr>
            <w:r>
              <w:rPr>
                <w:sz w:val="20"/>
                <w:szCs w:val="20"/>
                <w:lang w:val="en-US"/>
              </w:rPr>
              <w:t>33.33</w:t>
            </w:r>
          </w:p>
        </w:tc>
        <w:tc>
          <w:tcPr>
            <w:tcW w:w="1182" w:type="dxa"/>
            <w:tcBorders>
              <w:top w:val="single" w:sz="2" w:space="0" w:color="000001"/>
              <w:left w:val="single" w:sz="2" w:space="0" w:color="000001"/>
              <w:bottom w:val="single" w:sz="2" w:space="0" w:color="000001"/>
              <w:right w:val="single" w:sz="2" w:space="0" w:color="000001"/>
            </w:tcBorders>
          </w:tcPr>
          <w:p w14:paraId="7A4B5536" w14:textId="70C8E9E7" w:rsidR="00086056" w:rsidRDefault="00086056" w:rsidP="00E72584">
            <w:pPr>
              <w:pStyle w:val="TableContents"/>
              <w:spacing w:after="46" w:line="240" w:lineRule="auto"/>
              <w:rPr>
                <w:sz w:val="20"/>
                <w:szCs w:val="20"/>
                <w:lang w:val="en-US"/>
              </w:rPr>
            </w:pPr>
            <w:r>
              <w:rPr>
                <w:sz w:val="20"/>
                <w:szCs w:val="20"/>
                <w:lang w:val="en-US"/>
              </w:rPr>
              <w:t>2.04 (1.51)</w:t>
            </w:r>
          </w:p>
        </w:tc>
        <w:tc>
          <w:tcPr>
            <w:tcW w:w="1330" w:type="dxa"/>
            <w:tcBorders>
              <w:top w:val="single" w:sz="2" w:space="0" w:color="000001"/>
              <w:left w:val="single" w:sz="2" w:space="0" w:color="000001"/>
              <w:bottom w:val="single" w:sz="2" w:space="0" w:color="000001"/>
              <w:right w:val="single" w:sz="2" w:space="0" w:color="000001"/>
            </w:tcBorders>
          </w:tcPr>
          <w:p w14:paraId="3710E231" w14:textId="1E9EA279" w:rsidR="00086056" w:rsidRPr="00B960C8" w:rsidRDefault="00086056" w:rsidP="00E72584">
            <w:pPr>
              <w:pStyle w:val="TableContents"/>
              <w:spacing w:after="46" w:line="240" w:lineRule="auto"/>
              <w:rPr>
                <w:sz w:val="20"/>
                <w:szCs w:val="20"/>
                <w:lang w:val="en-US"/>
              </w:rPr>
            </w:pPr>
            <w:r>
              <w:rPr>
                <w:sz w:val="20"/>
                <w:szCs w:val="20"/>
                <w:lang w:val="en-US"/>
              </w:rPr>
              <w:t>56.78 (12.26)</w:t>
            </w:r>
          </w:p>
        </w:tc>
        <w:tc>
          <w:tcPr>
            <w:tcW w:w="1176" w:type="dxa"/>
            <w:tcBorders>
              <w:top w:val="single" w:sz="2" w:space="0" w:color="000001"/>
              <w:left w:val="single" w:sz="2" w:space="0" w:color="000001"/>
              <w:bottom w:val="single" w:sz="2" w:space="0" w:color="000001"/>
              <w:right w:val="single" w:sz="2" w:space="0" w:color="000001"/>
            </w:tcBorders>
          </w:tcPr>
          <w:p w14:paraId="1DC24918" w14:textId="4E30F0A4" w:rsidR="00086056" w:rsidRDefault="00086056" w:rsidP="00E72584">
            <w:pPr>
              <w:pStyle w:val="TableContents"/>
              <w:spacing w:after="46" w:line="240" w:lineRule="auto"/>
              <w:rPr>
                <w:sz w:val="20"/>
                <w:szCs w:val="20"/>
                <w:lang w:val="en-US"/>
              </w:rPr>
            </w:pPr>
            <w:r>
              <w:rPr>
                <w:sz w:val="20"/>
                <w:szCs w:val="20"/>
                <w:lang w:val="en-US"/>
              </w:rPr>
              <w:t>15.09 (5.29)</w:t>
            </w:r>
          </w:p>
        </w:tc>
        <w:tc>
          <w:tcPr>
            <w:tcW w:w="1190" w:type="dxa"/>
            <w:tcBorders>
              <w:top w:val="single" w:sz="2" w:space="0" w:color="000001"/>
              <w:left w:val="single" w:sz="2" w:space="0" w:color="000001"/>
              <w:bottom w:val="single" w:sz="2" w:space="0" w:color="000001"/>
              <w:right w:val="single" w:sz="2" w:space="0" w:color="000001"/>
            </w:tcBorders>
          </w:tcPr>
          <w:p w14:paraId="417AE8A6" w14:textId="1A7E88D7" w:rsidR="00086056" w:rsidRDefault="00086056" w:rsidP="00E72584">
            <w:pPr>
              <w:pStyle w:val="TableContents"/>
              <w:spacing w:after="46" w:line="240" w:lineRule="auto"/>
              <w:rPr>
                <w:sz w:val="20"/>
                <w:szCs w:val="20"/>
                <w:lang w:val="en-US"/>
              </w:rPr>
            </w:pPr>
            <w:r>
              <w:rPr>
                <w:sz w:val="20"/>
                <w:szCs w:val="20"/>
                <w:lang w:val="en-US"/>
              </w:rPr>
              <w:t>15.16 (4.82)</w:t>
            </w:r>
          </w:p>
        </w:tc>
        <w:tc>
          <w:tcPr>
            <w:tcW w:w="1208" w:type="dxa"/>
            <w:tcBorders>
              <w:top w:val="single" w:sz="2" w:space="0" w:color="000001"/>
              <w:left w:val="single" w:sz="2" w:space="0" w:color="000001"/>
              <w:bottom w:val="single" w:sz="2" w:space="0" w:color="000001"/>
              <w:right w:val="single" w:sz="2" w:space="0" w:color="000001"/>
            </w:tcBorders>
          </w:tcPr>
          <w:p w14:paraId="233BF45C" w14:textId="5581D464" w:rsidR="00086056" w:rsidRDefault="00086056" w:rsidP="00E72584">
            <w:pPr>
              <w:pStyle w:val="TableContents"/>
              <w:spacing w:after="46" w:line="240" w:lineRule="auto"/>
              <w:rPr>
                <w:sz w:val="20"/>
                <w:szCs w:val="20"/>
                <w:lang w:val="en-US"/>
              </w:rPr>
            </w:pPr>
            <w:r>
              <w:rPr>
                <w:sz w:val="20"/>
                <w:szCs w:val="20"/>
                <w:lang w:val="en-US"/>
              </w:rPr>
              <w:t>26.53 (5.96)</w:t>
            </w:r>
          </w:p>
        </w:tc>
        <w:tc>
          <w:tcPr>
            <w:tcW w:w="1140" w:type="dxa"/>
            <w:tcBorders>
              <w:top w:val="single" w:sz="2" w:space="0" w:color="000001"/>
              <w:left w:val="single" w:sz="2" w:space="0" w:color="000001"/>
              <w:bottom w:val="single" w:sz="2" w:space="0" w:color="000001"/>
            </w:tcBorders>
            <w:shd w:val="clear" w:color="auto" w:fill="auto"/>
          </w:tcPr>
          <w:p w14:paraId="4E1A2EE9" w14:textId="3EA47FAE" w:rsidR="00086056" w:rsidRPr="00B960C8" w:rsidRDefault="00086056" w:rsidP="00E72584">
            <w:pPr>
              <w:pStyle w:val="TableContents"/>
              <w:spacing w:after="46" w:line="240" w:lineRule="auto"/>
              <w:rPr>
                <w:sz w:val="20"/>
                <w:szCs w:val="20"/>
                <w:lang w:val="en-US"/>
              </w:rPr>
            </w:pPr>
            <w:r>
              <w:rPr>
                <w:sz w:val="20"/>
                <w:szCs w:val="20"/>
                <w:lang w:val="en-US"/>
              </w:rPr>
              <w:t>45 (77.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D86710B" w14:textId="7E567F81" w:rsidR="00086056" w:rsidRPr="00B960C8" w:rsidRDefault="00086056" w:rsidP="00E72584">
            <w:pPr>
              <w:pStyle w:val="TableContents"/>
              <w:spacing w:after="46" w:line="240" w:lineRule="auto"/>
              <w:rPr>
                <w:sz w:val="20"/>
                <w:szCs w:val="20"/>
                <w:lang w:val="en-US"/>
              </w:rPr>
            </w:pPr>
            <w:r>
              <w:rPr>
                <w:sz w:val="20"/>
                <w:szCs w:val="20"/>
                <w:lang w:val="en-US"/>
              </w:rPr>
              <w:t>26.84 (6.21)</w:t>
            </w:r>
          </w:p>
        </w:tc>
      </w:tr>
      <w:tr w:rsidR="00A95FB1" w:rsidRPr="00BC63D4" w14:paraId="7B7C9A8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CF90FDF" w14:textId="338C742B" w:rsidR="00A95FB1" w:rsidRDefault="00A95FB1" w:rsidP="00E72584">
            <w:pPr>
              <w:spacing w:after="46" w:line="240" w:lineRule="auto"/>
              <w:rPr>
                <w:sz w:val="20"/>
                <w:szCs w:val="20"/>
              </w:rPr>
            </w:pPr>
            <w:r>
              <w:rPr>
                <w:sz w:val="20"/>
                <w:szCs w:val="20"/>
              </w:rPr>
              <w:fldChar w:fldCharType="begin" w:fldLock="1"/>
            </w:r>
            <w:r>
              <w:rPr>
                <w:sz w:val="20"/>
                <w:szCs w:val="20"/>
              </w:rPr>
              <w:instrText>ADDIN CSL_CITATION {"citationItems":[{"id":"ITEM-1","itemData":{"DOI":"10.1016/j.pnpbp.2006.08.011","ISSN":"02785846","abstract":"Introduction: Changes of brain morphology are now considered as a part of the pathology of schizophrenia. Voxel-based morphometry may be used to study regional changes of the grey matter in the whole brain. It is advantageous to study first-episode patients to prevent the influence of many possible biasing factors when trying to identify primary pathological processes underlying the manifestation of the illness. Objective: To investigate regional grey matter changes in the first-episode schizophrenia patients. Methods: Optimized voxel-based morphometry was used to detect changes in grey matter volume in 22 patients with first-episode schizophrenia compared with 18 healthy volunteers of comparable age, gender and handedness. Results: The first-episode schizophrenia group had significantly reduced grey matter volume in the prefrontal cortex (inferior and middle prefrontal gyrus, cingulate gyrus). We identified no differences in the temporal cortex. Conclusion: Our data support the theoretical assumption that prefrontal dysfunction underlines the primary pathology and clinical manifestation of schizophrenia. We are inclined to explain the differences in the pattern of morphological changes reported in other first-episode studies - especially the lack of changes in the temporal cortex - by heterogeneity of schizophrenia, potential progression and antipsychotic medication effect. © 2006 Elsevier Inc. All rights reserved.","author":[{"dropping-particle":"","family":"Kašpárek","given":"T","non-dropping-particle":"","parse-names":false,"suffix":""},{"dropping-particle":"","family":"Přikryl","given":"R","non-dropping-particle":"","parse-names":false,"suffix":""},{"dropping-particle":"","family":"Mikl","given":"M","non-dropping-particle":"","parse-names":false,"suffix":""},{"dropping-particle":"","family":"Schwarz","given":"D","non-dropping-particle":"","parse-names":false,"suffix":""},{"dropping-particle":"","family":"Češková","given":"E","non-dropping-particle":"","parse-names":false,"suffix":""},{"dropping-particle":"","family":"Krupa","given":"P","non-dropping-particle":"","parse-names":false,"suffix":""}],"container-title":"Progress in Neuro-Psychopharmacology and Biological Psychiatry","id":"ITEM-1","issue":"1","issued":{"date-parts":[["2007"]]},"note":"cited By 43","page":"151-157","title":"Prefrontal but not temporal grey matter changes in males with first-episode schizophrenia","type":"article-journal","volume":"31"},"uris":["http://www.mendeley.com/documents/?uuid=941d1593-ba2a-4a77-b725-abe74447deb5"]}],"mendeley":{"formattedCitation":"(Kašpárek et al., 2007)","manualFormatting":"Kašpárek et al., 2007","plainTextFormattedCitation":"(Kašpárek et al., 2007)","previouslyFormattedCitation":"(Kašpárek et al., 2007)"},"properties":{"noteIndex":0},"schema":"https://github.com/citation-style-language/schema/raw/master/csl-citation.json"}</w:instrText>
            </w:r>
            <w:r>
              <w:rPr>
                <w:sz w:val="20"/>
                <w:szCs w:val="20"/>
              </w:rPr>
              <w:fldChar w:fldCharType="separate"/>
            </w:r>
            <w:r w:rsidRPr="00A95FB1">
              <w:rPr>
                <w:noProof/>
                <w:sz w:val="20"/>
                <w:szCs w:val="20"/>
              </w:rPr>
              <w:t>Kašpárek et al., 2007</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39E2C5A3" w14:textId="1EE6239C" w:rsidR="00A95FB1" w:rsidRDefault="00A95FB1" w:rsidP="00E72584">
            <w:pPr>
              <w:pStyle w:val="TableContents"/>
              <w:spacing w:after="46" w:line="240" w:lineRule="auto"/>
              <w:rPr>
                <w:sz w:val="20"/>
                <w:szCs w:val="20"/>
                <w:lang w:val="en-US"/>
              </w:rPr>
            </w:pPr>
            <w:r>
              <w:rPr>
                <w:sz w:val="20"/>
                <w:szCs w:val="20"/>
                <w:lang w:val="en-US"/>
              </w:rPr>
              <w:t>22 (100)</w:t>
            </w:r>
          </w:p>
        </w:tc>
        <w:tc>
          <w:tcPr>
            <w:tcW w:w="1260" w:type="dxa"/>
            <w:tcBorders>
              <w:top w:val="single" w:sz="2" w:space="0" w:color="000001"/>
              <w:left w:val="single" w:sz="2" w:space="0" w:color="000001"/>
              <w:bottom w:val="single" w:sz="2" w:space="0" w:color="000001"/>
            </w:tcBorders>
            <w:shd w:val="clear" w:color="auto" w:fill="auto"/>
          </w:tcPr>
          <w:p w14:paraId="4BC4E012" w14:textId="6107CB25" w:rsidR="00A95FB1" w:rsidRDefault="00A95FB1" w:rsidP="00E72584">
            <w:pPr>
              <w:pStyle w:val="TableContents"/>
              <w:spacing w:after="46" w:line="240" w:lineRule="auto"/>
              <w:rPr>
                <w:sz w:val="20"/>
                <w:szCs w:val="20"/>
                <w:lang w:val="en-US"/>
              </w:rPr>
            </w:pPr>
            <w:r>
              <w:rPr>
                <w:sz w:val="20"/>
                <w:szCs w:val="20"/>
                <w:lang w:val="en-US"/>
              </w:rPr>
              <w:t>23.7 (4.1)</w:t>
            </w:r>
          </w:p>
        </w:tc>
        <w:tc>
          <w:tcPr>
            <w:tcW w:w="1254" w:type="dxa"/>
            <w:tcBorders>
              <w:top w:val="single" w:sz="2" w:space="0" w:color="000001"/>
              <w:left w:val="single" w:sz="2" w:space="0" w:color="000001"/>
              <w:bottom w:val="single" w:sz="2" w:space="0" w:color="000001"/>
              <w:right w:val="single" w:sz="2" w:space="0" w:color="000001"/>
            </w:tcBorders>
          </w:tcPr>
          <w:p w14:paraId="5AD4F4EB" w14:textId="0523AB96" w:rsidR="00A95FB1" w:rsidRDefault="00A95FB1"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36C4C82B" w14:textId="20D3CFB1" w:rsidR="00A95FB1" w:rsidRDefault="00A95FB1"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363FE992" w14:textId="66F486EE" w:rsidR="00A95FB1" w:rsidRDefault="00A95FB1"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CF0589C" w14:textId="09C7DCC8" w:rsidR="00A95FB1" w:rsidRDefault="00A95FB1"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B8438F5" w14:textId="2EB15F2E" w:rsidR="00A95FB1" w:rsidRDefault="00A95FB1"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A89D223" w14:textId="5AC0A8B9" w:rsidR="00A95FB1" w:rsidRDefault="00A95FB1"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744F7F53" w14:textId="1411FD02" w:rsidR="00A95FB1" w:rsidRDefault="00A95FB1" w:rsidP="00E72584">
            <w:pPr>
              <w:pStyle w:val="TableContents"/>
              <w:spacing w:after="46" w:line="240" w:lineRule="auto"/>
              <w:rPr>
                <w:sz w:val="20"/>
                <w:szCs w:val="20"/>
                <w:lang w:val="en-US"/>
              </w:rPr>
            </w:pPr>
            <w:r>
              <w:rPr>
                <w:sz w:val="20"/>
                <w:szCs w:val="20"/>
                <w:lang w:val="en-US"/>
              </w:rPr>
              <w:t>18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8D48199" w14:textId="78E35460" w:rsidR="00A95FB1" w:rsidRDefault="00A95FB1" w:rsidP="00E72584">
            <w:pPr>
              <w:pStyle w:val="TableContents"/>
              <w:spacing w:after="46" w:line="240" w:lineRule="auto"/>
              <w:rPr>
                <w:sz w:val="20"/>
                <w:szCs w:val="20"/>
                <w:lang w:val="en-US"/>
              </w:rPr>
            </w:pPr>
            <w:r>
              <w:rPr>
                <w:sz w:val="20"/>
                <w:szCs w:val="20"/>
                <w:lang w:val="en-US"/>
              </w:rPr>
              <w:t>24.1 (1.6)</w:t>
            </w:r>
          </w:p>
        </w:tc>
      </w:tr>
      <w:tr w:rsidR="006513DF" w:rsidRPr="00BC63D4" w14:paraId="1CE5CCD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66D401C" w14:textId="64FCE7A4" w:rsidR="006513DF" w:rsidRPr="00B960C8" w:rsidRDefault="006513DF" w:rsidP="00E72584">
            <w:pPr>
              <w:spacing w:after="46" w:line="240" w:lineRule="auto"/>
              <w:rPr>
                <w:sz w:val="20"/>
                <w:szCs w:val="20"/>
              </w:rPr>
            </w:pPr>
            <w:r>
              <w:rPr>
                <w:sz w:val="20"/>
                <w:szCs w:val="20"/>
              </w:rPr>
              <w:fldChar w:fldCharType="begin" w:fldLock="1"/>
            </w:r>
            <w:r w:rsidR="000A713F">
              <w:rPr>
                <w:sz w:val="20"/>
                <w:szCs w:val="20"/>
              </w:rPr>
              <w:instrText>ADDIN CSL_CITATION {"citationItems":[{"id":"ITEM-1","itemData":{"DOI":"10.1002/hbm.20865","ISSN":"10659471","abstract":"Objectives: There is a lot of variability between the results of studies reporting the pattern of gray matter volume changes in schizophrenia. Methodological issues may play an important role in this heterogeneity. The aim of the present study was to replicate the better performance of multivariate \"source-based morphometry\" (SBM) over the mass-univariate approach. Experimental design: Voxelbased morphometry of Jacobian-modulated gray matter volume images, using voxel and cluster level inference, and SBM were performed in a group of first-episode schizophrenia patients (N = 49) and healthy controls (N = 127). Results: Using SBM we were able to find a significant reduction of gray matter volume in fronto-temporo-cerebellar areas whereas no significant results were obtained using voxel-based morphometry. Conclusion: Multivariate analysis of gray matter volume seems to be a suitable method for characterization of the pattern of changes at the beginning of the illness in schizophrenia subjects. © 2009 Wiley-Liss, Inc.","author":[{"dropping-particle":"","family":"Kašpárek","given":"T","non-dropping-particle":"","parse-names":false,"suffix":""},{"dropping-particle":"","family":"Mareček","given":"R","non-dropping-particle":"","parse-names":false,"suffix":""},{"dropping-particle":"","family":"Schwarz","given":"D","non-dropping-particle":"","parse-names":false,"suffix":""},{"dropping-particle":"","family":"Přikryl","given":"R","non-dropping-particle":"","parse-names":false,"suffix":""},{"dropping-particle":"","family":"Vaníček","given":"J","non-dropping-particle":"","parse-names":false,"suffix":""},{"dropping-particle":"","family":"Mikl","given":"M","non-dropping-particle":"","parse-names":false,"suffix":""},{"dropping-particle":"","family":"Češková","given":"E","non-dropping-particle":"","parse-names":false,"suffix":""}],"container-title":"Human Brain Mapping","id":"ITEM-1","issue":"2","issued":{"date-parts":[["2010"]]},"note":"cited By 38","page":"300-310","title":"Source-based morphometry of gray matter volume in men with first-episode schizophrenia","type":"article-journal","volume":"31"},"uris":["http://www.mendeley.com/documents/?uuid=4fa78222-c57f-43a6-beb6-7843727942c5"]}],"mendeley":{"formattedCitation":"(Kašpárek et al., 2010)","manualFormatting":"Kašpárek et al., 2010","plainTextFormattedCitation":"(Kašpárek et al., 2010)","previouslyFormattedCitation":"(Kašpárek et al., 2010)"},"properties":{"noteIndex":0},"schema":"https://github.com/citation-style-language/schema/raw/master/csl-citation.json"}</w:instrText>
            </w:r>
            <w:r>
              <w:rPr>
                <w:sz w:val="20"/>
                <w:szCs w:val="20"/>
              </w:rPr>
              <w:fldChar w:fldCharType="separate"/>
            </w:r>
            <w:r w:rsidRPr="006513DF">
              <w:rPr>
                <w:noProof/>
                <w:sz w:val="20"/>
                <w:szCs w:val="20"/>
              </w:rPr>
              <w:t>Kašpárek et al., 2010</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84139F5" w14:textId="4769D3C0" w:rsidR="006513DF" w:rsidRPr="00B960C8" w:rsidRDefault="006513DF" w:rsidP="00E72584">
            <w:pPr>
              <w:pStyle w:val="TableContents"/>
              <w:spacing w:after="46" w:line="240" w:lineRule="auto"/>
              <w:rPr>
                <w:sz w:val="20"/>
                <w:szCs w:val="20"/>
                <w:lang w:val="en-US"/>
              </w:rPr>
            </w:pPr>
            <w:r>
              <w:rPr>
                <w:sz w:val="20"/>
                <w:szCs w:val="20"/>
                <w:lang w:val="en-US"/>
              </w:rPr>
              <w:t>49 (100)</w:t>
            </w:r>
          </w:p>
        </w:tc>
        <w:tc>
          <w:tcPr>
            <w:tcW w:w="1260" w:type="dxa"/>
            <w:tcBorders>
              <w:top w:val="single" w:sz="2" w:space="0" w:color="000001"/>
              <w:left w:val="single" w:sz="2" w:space="0" w:color="000001"/>
              <w:bottom w:val="single" w:sz="2" w:space="0" w:color="000001"/>
            </w:tcBorders>
            <w:shd w:val="clear" w:color="auto" w:fill="auto"/>
          </w:tcPr>
          <w:p w14:paraId="19591FEF" w14:textId="369359A3" w:rsidR="006513DF" w:rsidRPr="00B960C8" w:rsidRDefault="006513DF" w:rsidP="00E72584">
            <w:pPr>
              <w:pStyle w:val="TableContents"/>
              <w:spacing w:after="46" w:line="240" w:lineRule="auto"/>
              <w:rPr>
                <w:sz w:val="20"/>
                <w:szCs w:val="20"/>
                <w:lang w:val="en-US"/>
              </w:rPr>
            </w:pPr>
            <w:r>
              <w:rPr>
                <w:sz w:val="20"/>
                <w:szCs w:val="20"/>
                <w:lang w:val="en-US"/>
              </w:rPr>
              <w:t>23.6 (4.6)</w:t>
            </w:r>
          </w:p>
        </w:tc>
        <w:tc>
          <w:tcPr>
            <w:tcW w:w="1254" w:type="dxa"/>
            <w:tcBorders>
              <w:top w:val="single" w:sz="2" w:space="0" w:color="000001"/>
              <w:left w:val="single" w:sz="2" w:space="0" w:color="000001"/>
              <w:bottom w:val="single" w:sz="2" w:space="0" w:color="000001"/>
              <w:right w:val="single" w:sz="2" w:space="0" w:color="000001"/>
            </w:tcBorders>
          </w:tcPr>
          <w:p w14:paraId="0B2AC295" w14:textId="65144380" w:rsidR="006513DF" w:rsidRPr="00B960C8" w:rsidRDefault="006513DF"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02778ECC" w14:textId="08070A5D" w:rsidR="006513DF" w:rsidRDefault="006513DF"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3FADD238" w14:textId="606E4F86" w:rsidR="006513DF" w:rsidRPr="00B960C8" w:rsidRDefault="006513DF"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A668B56" w14:textId="74345C23" w:rsidR="006513DF" w:rsidRDefault="006513DF"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AFC1652" w14:textId="2D57F5B4" w:rsidR="006513DF" w:rsidRDefault="006513DF"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3F1047B" w14:textId="374587CE" w:rsidR="006513DF" w:rsidRDefault="006513DF"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045C177" w14:textId="616E95F9" w:rsidR="006513DF" w:rsidRPr="00B960C8" w:rsidRDefault="006513DF" w:rsidP="00E72584">
            <w:pPr>
              <w:pStyle w:val="TableContents"/>
              <w:spacing w:after="46" w:line="240" w:lineRule="auto"/>
              <w:rPr>
                <w:sz w:val="20"/>
                <w:szCs w:val="20"/>
                <w:lang w:val="en-US"/>
              </w:rPr>
            </w:pPr>
            <w:r>
              <w:rPr>
                <w:sz w:val="20"/>
                <w:szCs w:val="20"/>
                <w:lang w:val="en-US"/>
              </w:rPr>
              <w:t>127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F1BE9D0" w14:textId="2A108742" w:rsidR="006513DF" w:rsidRPr="00B960C8" w:rsidRDefault="006513DF" w:rsidP="00E72584">
            <w:pPr>
              <w:pStyle w:val="TableContents"/>
              <w:spacing w:after="46" w:line="240" w:lineRule="auto"/>
              <w:rPr>
                <w:sz w:val="20"/>
                <w:szCs w:val="20"/>
                <w:lang w:val="en-US"/>
              </w:rPr>
            </w:pPr>
            <w:r>
              <w:rPr>
                <w:sz w:val="20"/>
                <w:szCs w:val="20"/>
                <w:lang w:val="en-US"/>
              </w:rPr>
              <w:t>24.8 (3)</w:t>
            </w:r>
          </w:p>
        </w:tc>
      </w:tr>
      <w:tr w:rsidR="00E72584" w:rsidRPr="00BC63D4" w14:paraId="29A677D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2074899" w14:textId="498001C6" w:rsidR="00E72584" w:rsidRPr="00B960C8" w:rsidRDefault="00E72584" w:rsidP="00E72584">
            <w:pPr>
              <w:spacing w:after="46" w:line="240" w:lineRule="auto"/>
              <w:rPr>
                <w:sz w:val="20"/>
                <w:szCs w:val="20"/>
              </w:rPr>
            </w:pPr>
            <w:r w:rsidRPr="00B960C8">
              <w:rPr>
                <w:sz w:val="20"/>
                <w:szCs w:val="20"/>
              </w:rPr>
              <w:lastRenderedPageBreak/>
              <w:fldChar w:fldCharType="begin" w:fldLock="1"/>
            </w:r>
            <w:r>
              <w:rPr>
                <w:sz w:val="20"/>
                <w:szCs w:val="20"/>
              </w:rPr>
              <w:instrText>ADDIN CSL_CITATION {"citationItems":[{"id":"ITEM-1","itemData":{"DOI":"10.1016/j.pnpbp.2009.07.014","ISSN":"02785846","abstract":"Objective: Behaviors associated with frontal/executive impairments are common in patients with schizophrenia. Our aim was to reconfirm that morphological brain abnormalities in schizophrenia patients would overlap the areas underpinning frontal systems behavior, and examine whether any specific association exists between abnormalities of brain structures and frontal behavioral deficits in schizophrenia patients. Method: Twenty-six schizophrenia patients and 26 matched healthy controls underwent structural magnetic resonance imaging and their frontal function was assessed by a self-rating questionnaire, Frontal Systems Behavior Scale (FrSBe). We applied voxel-based morphometry (VBM) to investigate regional brain volume alternations. Result: Compared with healthy controls, schizophrenia patients showed reduced gray matter volume in multiple frontal and temporal structures, namely, the bilateral dorsolateral prefrontal cortices (DLPFC), bilateral medial prefrontal cortices, left ventrolateral prefrontal cortex, bilateral anterior cingulate cortices, and bilateral superior temporal gyri. The scores on the executive dysfunction subscale of the FrSBe were correlated with volume reduction in the bilateral DLPFC in the patient group. Conclusion: Our result suggests that pathology of the DLPFC could be the neural basis of real-life dysexecutive behaviors in schizophrenia patients. © 2009 Elsevier Inc. All rights reserved.","author":[{"dropping-particle":"","family":"Kawada","given":"Ryosaku","non-dropping-particle":"","parse-names":false,"suffix":""},{"dropping-particle":"","family":"Yoshizumi","given":"Miho","non-dropping-particle":"","parse-names":false,"suffix":""},{"dropping-particle":"","family":"Hirao","given":"Kazuyuki","non-dropping-particle":"","parse-names":false,"suffix":""},{"dropping-particle":"","family":"Fujiwara","given":"Hironobu","non-dropping-particle":"","parse-names":false,"suffix":""},{"dropping-particle":"","family":"Miyata","given":"Jun","non-dropping-particle":"","parse-names":false,"suffix":""},{"dropping-particle":"","family":"Shimizu","given":"Mitsuaki","non-dropping-particle":"","parse-names":false,"suffix":""},{"dropping-particle":"","family":"Namiki","given":"Chihiro","non-dropping-particle":"","parse-names":false,"suffix":""},{"dropping-particle":"","family":"Sawamoto","given":"Nobukatsu","non-dropping-particle":"","parse-names":false,"suffix":""},{"dropping-particle":"","family":"Fukuyama","given":"Hidenao","non-dropping-particle":"","parse-names":false,"suffix":""},{"dropping-particle":"","family":"Hayashi","given":"Takuji","non-dropping-particle":"","parse-names":false,"suffix":""},{"dropping-particle":"","family":"Murai","given":"Toshiya","non-dropping-particle":"","parse-names":false,"suffix":""}],"container-title":"Progress in Neuro-Psychopharmacology and Biological Psychiatry","id":"ITEM-1","issue":"7","issued":{"date-parts":[["2009","10","1"]]},"page":"1255-1260","publisher":"Elsevier","title":"Brain volume and dysexecutive behavior in schizophrenia","type":"article-journal","volume":"33"},"uris":["http://www.mendeley.com/documents/?uuid=c6027e7c-34ed-3d89-b00d-cc05b93b998e"]}],"mendeley":{"formattedCitation":"(Kawada et al., 2009)","manualFormatting":"Kawada et al., 2009","plainTextFormattedCitation":"(Kawada et al., 2009)","previouslyFormattedCitation":"(Kawada et al., 2009)"},"properties":{"noteIndex":0},"schema":"https://github.com/citation-style-language/schema/raw/master/csl-citation.json"}</w:instrText>
            </w:r>
            <w:r w:rsidRPr="00B960C8">
              <w:rPr>
                <w:sz w:val="20"/>
                <w:szCs w:val="20"/>
              </w:rPr>
              <w:fldChar w:fldCharType="separate"/>
            </w:r>
            <w:r w:rsidRPr="00B960C8">
              <w:rPr>
                <w:noProof/>
                <w:sz w:val="20"/>
                <w:szCs w:val="20"/>
              </w:rPr>
              <w:t>Kawada et al., 2009</w:t>
            </w:r>
            <w:r w:rsidRPr="00B960C8">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5C78F63D" w14:textId="20FFFD61" w:rsidR="00E72584" w:rsidRPr="00B960C8" w:rsidRDefault="00E72584" w:rsidP="00E72584">
            <w:pPr>
              <w:pStyle w:val="TableContents"/>
              <w:spacing w:after="46" w:line="240" w:lineRule="auto"/>
              <w:rPr>
                <w:sz w:val="20"/>
                <w:szCs w:val="20"/>
              </w:rPr>
            </w:pPr>
            <w:r w:rsidRPr="00B960C8">
              <w:rPr>
                <w:sz w:val="20"/>
                <w:szCs w:val="20"/>
                <w:lang w:val="en-US"/>
              </w:rPr>
              <w:t>26 (42.3)</w:t>
            </w:r>
          </w:p>
        </w:tc>
        <w:tc>
          <w:tcPr>
            <w:tcW w:w="1260" w:type="dxa"/>
            <w:tcBorders>
              <w:top w:val="single" w:sz="2" w:space="0" w:color="000001"/>
              <w:left w:val="single" w:sz="2" w:space="0" w:color="000001"/>
              <w:bottom w:val="single" w:sz="2" w:space="0" w:color="000001"/>
            </w:tcBorders>
            <w:shd w:val="clear" w:color="auto" w:fill="auto"/>
          </w:tcPr>
          <w:p w14:paraId="278B682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7 (8.6)</w:t>
            </w:r>
          </w:p>
        </w:tc>
        <w:tc>
          <w:tcPr>
            <w:tcW w:w="1254" w:type="dxa"/>
            <w:tcBorders>
              <w:top w:val="single" w:sz="2" w:space="0" w:color="000001"/>
              <w:left w:val="single" w:sz="2" w:space="0" w:color="000001"/>
              <w:bottom w:val="single" w:sz="2" w:space="0" w:color="000001"/>
              <w:right w:val="single" w:sz="2" w:space="0" w:color="000001"/>
            </w:tcBorders>
          </w:tcPr>
          <w:p w14:paraId="2A26E8B9" w14:textId="63E4480F"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31BACB2A" w14:textId="2FDA3C24" w:rsidR="00E72584" w:rsidRPr="00B960C8" w:rsidRDefault="00E72584" w:rsidP="00E72584">
            <w:pPr>
              <w:pStyle w:val="TableContents"/>
              <w:spacing w:after="46" w:line="240" w:lineRule="auto"/>
              <w:rPr>
                <w:sz w:val="20"/>
                <w:szCs w:val="20"/>
                <w:lang w:val="en-US"/>
              </w:rPr>
            </w:pPr>
            <w:r>
              <w:rPr>
                <w:sz w:val="20"/>
                <w:szCs w:val="20"/>
                <w:lang w:val="en-US"/>
              </w:rPr>
              <w:t>9.9 (7.7)</w:t>
            </w:r>
          </w:p>
        </w:tc>
        <w:tc>
          <w:tcPr>
            <w:tcW w:w="1330" w:type="dxa"/>
            <w:tcBorders>
              <w:top w:val="single" w:sz="2" w:space="0" w:color="000001"/>
              <w:left w:val="single" w:sz="2" w:space="0" w:color="000001"/>
              <w:bottom w:val="single" w:sz="2" w:space="0" w:color="000001"/>
              <w:right w:val="single" w:sz="2" w:space="0" w:color="000001"/>
            </w:tcBorders>
          </w:tcPr>
          <w:p w14:paraId="15C6895B" w14:textId="7BAF6411" w:rsidR="00E72584" w:rsidRPr="00B960C8" w:rsidRDefault="00E72584" w:rsidP="00E72584">
            <w:pPr>
              <w:pStyle w:val="TableContents"/>
              <w:spacing w:after="46" w:line="240" w:lineRule="auto"/>
              <w:rPr>
                <w:sz w:val="20"/>
                <w:szCs w:val="20"/>
                <w:lang w:val="en-US"/>
              </w:rPr>
            </w:pPr>
            <w:r w:rsidRPr="00B960C8">
              <w:rPr>
                <w:sz w:val="20"/>
                <w:szCs w:val="20"/>
                <w:lang w:val="en-US"/>
              </w:rPr>
              <w:t>61.1 (18.1)</w:t>
            </w:r>
          </w:p>
        </w:tc>
        <w:tc>
          <w:tcPr>
            <w:tcW w:w="1176" w:type="dxa"/>
            <w:tcBorders>
              <w:top w:val="single" w:sz="2" w:space="0" w:color="000001"/>
              <w:left w:val="single" w:sz="2" w:space="0" w:color="000001"/>
              <w:bottom w:val="single" w:sz="2" w:space="0" w:color="000001"/>
              <w:right w:val="single" w:sz="2" w:space="0" w:color="000001"/>
            </w:tcBorders>
          </w:tcPr>
          <w:p w14:paraId="28AB5108" w14:textId="32AA6A7A" w:rsidR="00E72584" w:rsidRPr="00B960C8" w:rsidRDefault="00E72584" w:rsidP="00E72584">
            <w:pPr>
              <w:pStyle w:val="TableContents"/>
              <w:spacing w:after="46" w:line="240" w:lineRule="auto"/>
              <w:rPr>
                <w:sz w:val="20"/>
                <w:szCs w:val="20"/>
                <w:lang w:val="en-US"/>
              </w:rPr>
            </w:pPr>
            <w:r>
              <w:rPr>
                <w:sz w:val="20"/>
                <w:szCs w:val="20"/>
                <w:lang w:val="en-US"/>
              </w:rPr>
              <w:t>14.5 (5.5)</w:t>
            </w:r>
          </w:p>
        </w:tc>
        <w:tc>
          <w:tcPr>
            <w:tcW w:w="1190" w:type="dxa"/>
            <w:tcBorders>
              <w:top w:val="single" w:sz="2" w:space="0" w:color="000001"/>
              <w:left w:val="single" w:sz="2" w:space="0" w:color="000001"/>
              <w:bottom w:val="single" w:sz="2" w:space="0" w:color="000001"/>
              <w:right w:val="single" w:sz="2" w:space="0" w:color="000001"/>
            </w:tcBorders>
          </w:tcPr>
          <w:p w14:paraId="6205DB0D" w14:textId="3F6A90F1" w:rsidR="00E72584" w:rsidRPr="00B960C8" w:rsidRDefault="00E72584" w:rsidP="00E72584">
            <w:pPr>
              <w:pStyle w:val="TableContents"/>
              <w:spacing w:after="46" w:line="240" w:lineRule="auto"/>
              <w:rPr>
                <w:sz w:val="20"/>
                <w:szCs w:val="20"/>
                <w:lang w:val="en-US"/>
              </w:rPr>
            </w:pPr>
            <w:r>
              <w:rPr>
                <w:sz w:val="20"/>
                <w:szCs w:val="20"/>
                <w:lang w:val="en-US"/>
              </w:rPr>
              <w:t>15.5 (5.1)</w:t>
            </w:r>
          </w:p>
        </w:tc>
        <w:tc>
          <w:tcPr>
            <w:tcW w:w="1208" w:type="dxa"/>
            <w:tcBorders>
              <w:top w:val="single" w:sz="2" w:space="0" w:color="000001"/>
              <w:left w:val="single" w:sz="2" w:space="0" w:color="000001"/>
              <w:bottom w:val="single" w:sz="2" w:space="0" w:color="000001"/>
              <w:right w:val="single" w:sz="2" w:space="0" w:color="000001"/>
            </w:tcBorders>
          </w:tcPr>
          <w:p w14:paraId="1CE05E21" w14:textId="1C273006" w:rsidR="00E72584" w:rsidRPr="00B960C8" w:rsidRDefault="00E72584" w:rsidP="00E72584">
            <w:pPr>
              <w:pStyle w:val="TableContents"/>
              <w:spacing w:after="46" w:line="240" w:lineRule="auto"/>
              <w:rPr>
                <w:sz w:val="20"/>
                <w:szCs w:val="20"/>
                <w:lang w:val="en-US"/>
              </w:rPr>
            </w:pPr>
            <w:r>
              <w:rPr>
                <w:sz w:val="20"/>
                <w:szCs w:val="20"/>
                <w:lang w:val="en-US"/>
              </w:rPr>
              <w:t>31.1 (9.3)</w:t>
            </w:r>
          </w:p>
        </w:tc>
        <w:tc>
          <w:tcPr>
            <w:tcW w:w="1140" w:type="dxa"/>
            <w:tcBorders>
              <w:top w:val="single" w:sz="2" w:space="0" w:color="000001"/>
              <w:left w:val="single" w:sz="2" w:space="0" w:color="000001"/>
              <w:bottom w:val="single" w:sz="2" w:space="0" w:color="000001"/>
            </w:tcBorders>
            <w:shd w:val="clear" w:color="auto" w:fill="auto"/>
          </w:tcPr>
          <w:p w14:paraId="6610C872" w14:textId="6B1654B9" w:rsidR="00E72584" w:rsidRPr="00B960C8" w:rsidRDefault="00E72584" w:rsidP="00E72584">
            <w:pPr>
              <w:pStyle w:val="TableContents"/>
              <w:spacing w:after="46" w:line="240" w:lineRule="auto"/>
              <w:rPr>
                <w:sz w:val="20"/>
                <w:szCs w:val="20"/>
                <w:lang w:val="en-US"/>
              </w:rPr>
            </w:pPr>
            <w:r w:rsidRPr="00B960C8">
              <w:rPr>
                <w:sz w:val="20"/>
                <w:szCs w:val="20"/>
                <w:lang w:val="en-US"/>
              </w:rPr>
              <w:t>26 (42.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CE6B47A"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3 (8.8)</w:t>
            </w:r>
          </w:p>
        </w:tc>
      </w:tr>
      <w:tr w:rsidR="00E450A2" w:rsidRPr="00BC63D4" w14:paraId="5F6E90F5"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9625F4A" w14:textId="755D963B" w:rsidR="00E450A2" w:rsidRPr="00B960C8" w:rsidRDefault="00E450A2" w:rsidP="00E72584">
            <w:pPr>
              <w:spacing w:after="46" w:line="240" w:lineRule="auto"/>
              <w:rPr>
                <w:sz w:val="20"/>
                <w:szCs w:val="20"/>
              </w:rPr>
            </w:pPr>
            <w:r>
              <w:rPr>
                <w:sz w:val="20"/>
                <w:szCs w:val="20"/>
              </w:rPr>
              <w:fldChar w:fldCharType="begin" w:fldLock="1"/>
            </w:r>
            <w:r>
              <w:rPr>
                <w:sz w:val="20"/>
                <w:szCs w:val="20"/>
              </w:rPr>
              <w:instrText>ADDIN CSL_CITATION {"citationItems":[{"id":"ITEM-1","itemData":{"DOI":"10.1016/j.neuroimage.2006.08.018","ISSN":"10538119","abstract":"Currently available laboratory procedures might provide additional information to psychiatric diagnostic systems for more valid classifications of mental disorders. To identify the correlative pattern of gray matter distribution that best discriminates schizophrenia patients from healthy subjects, we applied discriminant function analysis techniques using the multivariate linear model and the voxel-based morphometry. The first analysis was conducted to obtain a statistical model that classified 30 male healthy subjects and 30 male schizophrenia patients diagnosed according to current operational criteria. The second analysis was performed to prospectively validate the statistical model by successfully classifying a new cohort that consisted of 16 male healthy subjects and 16 male schizophrenia patients. Inferences about the structural relevance of the gray matter distribution could be made if the individual profile of pattern expression could be linked to the specific diagnosis of each subject. The result was that 90% of the subjects were correctly classified by the eigenimage, and the Jackknife approach revealed well above chance accuracy. The pattern of the eigenimage was characterized by positive loadings indicating gray matter decline in the patients in the lateral and medial prefrontal regions, insula, lateral temporal regions, medial temporal structures, and thalamus as well as the negative loadings reflecting gray matter increase in the patients in the putamen and cerebellum. When the eigenimage derived from the original cohort was applied to classify data from the second cohort, it correctly assigned more than 80% of the healthy subjects and schizophrenia patients. These findings suggest that the characteristic distribution of gray matter changes may be of diagnostic value for schizophrenia. © 2006 Elsevier Inc. All rights reserved.","author":[{"dropping-particle":"","family":"Kawasaki","given":"Y","non-dropping-particle":"","parse-names":false,"suffix":""},{"dropping-particle":"","family":"Suzuki","given":"M","non-dropping-particle":"","parse-names":false,"suffix":""},{"dropping-particle":"","family":"Kherif","given":"F","non-dropping-particle":"","parse-names":false,"suffix":""},{"dropping-particle":"","family":"Takahashi","given":"T","non-dropping-particle":"","parse-names":false,"suffix":""},{"dropping-particle":"","family":"Zhou","given":"S.-Y.","non-dropping-particle":"","parse-names":false,"suffix":""},{"dropping-particle":"","family":"Nakamura","given":"K","non-dropping-particle":"","parse-names":false,"suffix":""},{"dropping-particle":"","family":"Matsui","given":"M","non-dropping-particle":"","parse-names":false,"suffix":""},{"dropping-particle":"","family":"Sumiyoshi","given":"T","non-dropping-particle":"","parse-names":false,"suffix":""},{"dropping-particle":"","family":"Seto","given":"H","non-dropping-particle":"","parse-names":false,"suffix":""},{"dropping-particle":"","family":"Kurachi","given":"M","non-dropping-particle":"","parse-names":false,"suffix":""}],"container-title":"NeuroImage","id":"ITEM-1","issue":"1","issued":{"date-parts":[["2007"]]},"note":"cited By 145","page":"235-242","title":"Multivariate voxel-based morphometry successfully differentiates schizophrenia patients from healthy controls","type":"article-journal","volume":"34"},"uris":["http://www.mendeley.com/documents/?uuid=5be25167-6c48-4ceb-9cb8-52777b8a8121"]}],"mendeley":{"formattedCitation":"(Kawasaki et al., 2007)","manualFormatting":"Kawasaki et al., 2007","plainTextFormattedCitation":"(Kawasaki et al., 2007)","previouslyFormattedCitation":"(Kawasaki et al., 2007)"},"properties":{"noteIndex":0},"schema":"https://github.com/citation-style-language/schema/raw/master/csl-citation.json"}</w:instrText>
            </w:r>
            <w:r>
              <w:rPr>
                <w:sz w:val="20"/>
                <w:szCs w:val="20"/>
              </w:rPr>
              <w:fldChar w:fldCharType="separate"/>
            </w:r>
            <w:r w:rsidRPr="00E450A2">
              <w:rPr>
                <w:noProof/>
                <w:sz w:val="20"/>
                <w:szCs w:val="20"/>
              </w:rPr>
              <w:t>Kawasaki et al., 2007</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0DEE7EF8" w14:textId="73E59BEF" w:rsidR="00E450A2" w:rsidRPr="00B960C8" w:rsidRDefault="00E450A2" w:rsidP="00E72584">
            <w:pPr>
              <w:pStyle w:val="TableContents"/>
              <w:spacing w:after="46" w:line="240" w:lineRule="auto"/>
              <w:rPr>
                <w:sz w:val="20"/>
                <w:szCs w:val="20"/>
                <w:lang w:val="en-US"/>
              </w:rPr>
            </w:pPr>
            <w:r>
              <w:rPr>
                <w:sz w:val="20"/>
                <w:szCs w:val="20"/>
                <w:lang w:val="en-US"/>
              </w:rPr>
              <w:t>30 (100)</w:t>
            </w:r>
          </w:p>
        </w:tc>
        <w:tc>
          <w:tcPr>
            <w:tcW w:w="1260" w:type="dxa"/>
            <w:tcBorders>
              <w:top w:val="single" w:sz="2" w:space="0" w:color="000001"/>
              <w:left w:val="single" w:sz="2" w:space="0" w:color="000001"/>
              <w:bottom w:val="single" w:sz="2" w:space="0" w:color="000001"/>
            </w:tcBorders>
            <w:shd w:val="clear" w:color="auto" w:fill="auto"/>
          </w:tcPr>
          <w:p w14:paraId="1189957C" w14:textId="481F8077" w:rsidR="00E450A2" w:rsidRPr="00B960C8" w:rsidRDefault="00E450A2" w:rsidP="00E72584">
            <w:pPr>
              <w:pStyle w:val="TableContents"/>
              <w:spacing w:after="46" w:line="240" w:lineRule="auto"/>
              <w:rPr>
                <w:sz w:val="20"/>
                <w:szCs w:val="20"/>
                <w:lang w:val="en-US"/>
              </w:rPr>
            </w:pPr>
            <w:r>
              <w:rPr>
                <w:sz w:val="20"/>
                <w:szCs w:val="20"/>
                <w:lang w:val="en-US"/>
              </w:rPr>
              <w:t>24.7 (4.4)</w:t>
            </w:r>
          </w:p>
        </w:tc>
        <w:tc>
          <w:tcPr>
            <w:tcW w:w="1254" w:type="dxa"/>
            <w:tcBorders>
              <w:top w:val="single" w:sz="2" w:space="0" w:color="000001"/>
              <w:left w:val="single" w:sz="2" w:space="0" w:color="000001"/>
              <w:bottom w:val="single" w:sz="2" w:space="0" w:color="000001"/>
              <w:right w:val="single" w:sz="2" w:space="0" w:color="000001"/>
            </w:tcBorders>
          </w:tcPr>
          <w:p w14:paraId="66388206" w14:textId="3D1FC779" w:rsidR="00E450A2" w:rsidRPr="00B960C8" w:rsidRDefault="00E450A2"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0E10110" w14:textId="4A761876" w:rsidR="00E450A2" w:rsidRDefault="00E450A2" w:rsidP="00E72584">
            <w:pPr>
              <w:pStyle w:val="TableContents"/>
              <w:spacing w:after="46" w:line="240" w:lineRule="auto"/>
              <w:rPr>
                <w:sz w:val="20"/>
                <w:szCs w:val="20"/>
                <w:lang w:val="en-US"/>
              </w:rPr>
            </w:pPr>
            <w:r>
              <w:rPr>
                <w:sz w:val="20"/>
                <w:szCs w:val="20"/>
                <w:lang w:val="en-US"/>
              </w:rPr>
              <w:t>4 (4.7)</w:t>
            </w:r>
          </w:p>
        </w:tc>
        <w:tc>
          <w:tcPr>
            <w:tcW w:w="1330" w:type="dxa"/>
            <w:tcBorders>
              <w:top w:val="single" w:sz="2" w:space="0" w:color="000001"/>
              <w:left w:val="single" w:sz="2" w:space="0" w:color="000001"/>
              <w:bottom w:val="single" w:sz="2" w:space="0" w:color="000001"/>
              <w:right w:val="single" w:sz="2" w:space="0" w:color="000001"/>
            </w:tcBorders>
          </w:tcPr>
          <w:p w14:paraId="72F29754" w14:textId="0CF14525" w:rsidR="00E450A2" w:rsidRPr="00B960C8" w:rsidRDefault="00E450A2"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FA46D85" w14:textId="6925AA65" w:rsidR="00E450A2" w:rsidRDefault="00E450A2"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20A78D5" w14:textId="54069CAF" w:rsidR="00E450A2" w:rsidRDefault="00E450A2"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26CA6457" w14:textId="027782F4" w:rsidR="00E450A2" w:rsidRDefault="00E450A2"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3D7812BB" w14:textId="19B31FD2" w:rsidR="00E450A2" w:rsidRPr="00B960C8" w:rsidRDefault="00E450A2" w:rsidP="00E72584">
            <w:pPr>
              <w:pStyle w:val="TableContents"/>
              <w:spacing w:after="46" w:line="240" w:lineRule="auto"/>
              <w:rPr>
                <w:sz w:val="20"/>
                <w:szCs w:val="20"/>
                <w:lang w:val="en-US"/>
              </w:rPr>
            </w:pPr>
            <w:r>
              <w:rPr>
                <w:sz w:val="20"/>
                <w:szCs w:val="20"/>
                <w:lang w:val="en-US"/>
              </w:rPr>
              <w:t>30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2736175" w14:textId="27C14859" w:rsidR="00E450A2" w:rsidRPr="00B960C8" w:rsidRDefault="00E450A2" w:rsidP="00E72584">
            <w:pPr>
              <w:pStyle w:val="TableContents"/>
              <w:spacing w:after="46" w:line="240" w:lineRule="auto"/>
              <w:rPr>
                <w:sz w:val="20"/>
                <w:szCs w:val="20"/>
                <w:lang w:val="en-US"/>
              </w:rPr>
            </w:pPr>
            <w:r>
              <w:rPr>
                <w:sz w:val="20"/>
                <w:szCs w:val="20"/>
                <w:lang w:val="en-US"/>
              </w:rPr>
              <w:t>25.4 (4.4)</w:t>
            </w:r>
          </w:p>
        </w:tc>
      </w:tr>
      <w:tr w:rsidR="00376250" w:rsidRPr="00BC63D4" w14:paraId="757F55B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B009A25" w14:textId="519845D9" w:rsidR="00376250" w:rsidRPr="00B960C8" w:rsidRDefault="00376250" w:rsidP="00E72584">
            <w:pPr>
              <w:spacing w:after="46" w:line="240" w:lineRule="auto"/>
              <w:rPr>
                <w:sz w:val="20"/>
                <w:szCs w:val="20"/>
              </w:rPr>
            </w:pPr>
            <w:r>
              <w:rPr>
                <w:sz w:val="20"/>
                <w:szCs w:val="20"/>
              </w:rPr>
              <w:fldChar w:fldCharType="begin" w:fldLock="1"/>
            </w:r>
            <w:r w:rsidR="00D92B10">
              <w:rPr>
                <w:sz w:val="20"/>
                <w:szCs w:val="20"/>
              </w:rPr>
              <w:instrText>ADDIN CSL_CITATION {"citationItems":[{"id":"ITEM-1","itemData":{"DOI":"10.1371/journal.pone.0177251","ISSN":"19326203","abstract":"The purpose of this study was to evaluate gray matter (GM) and white matter (WM) volume alterations in whole-brain structures in patients with schizophrenia and healthy controls using voxel-based morphometry (VBM), and further to assess the correlation between GM andWM volume variations and symptom severity in schizophrenia. A total of 22 patients with schizophrenia and 22 age-matched healthy controls participated. Magnetic resonance image data were processed using SPM8 software with diffeomorphic anatomical registration via an exponentiated Lie algebra (DARTEL) algorithm. Patients with schizophrenia exhibited significantly decreased GM volumes of the insula, superior temporal gyrus (STG), gyrus rectus, and anterior cingulate cortex (ACC) compared with healthy controls. The GM volumes of the STG and gyrus rectus were negatively correlated with the positive scales on the Positive and Negative Syndrome Scale (PANSS) and those of the STG and ACC were negatively correlated with the negative scales. The durations of illness in schizophrenia were negatively correlated with the GM volumes of the insula, STG, and ACC. Patients with schizophrenia exhibited significantly decreased WMvolumes of the superior frontal gyrus, inferior temporal gyrus, and STG. TheWM volumes of the STG were negatively correlated with the duration of illness. Our findings suggest that GM andWMvolume abnormalities in the STG are associated with the psychopathology of schizophrenia. © 2017 Grelet et al. This is an open access article distributed under the terms of the Creative Commons Attribution License, which permits unrestricted use, distribution, and reproduction in any medium, provided the original author and source are credited.","author":[{"dropping-particle":"","family":"Kim","given":"G.-W.","non-dropping-particle":"","parse-names":false,"suffix":""},{"dropping-particle":"","family":"Kim","given":"Y.-H.","non-dropping-particle":"","parse-names":false,"suffix":""},{"dropping-particle":"","family":"Jeong","given":"G.-W.","non-dropping-particle":"","parse-names":false,"suffix":""}],"container-title":"PLoS ONE","id":"ITEM-1","issue":"5","issued":{"date-parts":[["2017"]]},"note":"cited By 25","publisher":"Public Library of Science","title":"Whole brain volume changes and its correlation with clinical symptom severity in patients with schizophrenia: A DARTEL-based VBM study","type":"article-journal","volume":"12"},"uris":["http://www.mendeley.com/documents/?uuid=533c8c0a-38f2-4c4c-8190-ef78054534e2"]}],"mendeley":{"formattedCitation":"(G.-W. Kim, Kim, &amp; Jeong, 2017)","manualFormatting":"Kim et al., 2017","plainTextFormattedCitation":"(G.-W. Kim, Kim, &amp; Jeong, 2017)","previouslyFormattedCitation":"(G.-W. Kim, Kim, &amp; Jeong, 2017)"},"properties":{"noteIndex":0},"schema":"https://github.com/citation-style-language/schema/raw/master/csl-citation.json"}</w:instrText>
            </w:r>
            <w:r>
              <w:rPr>
                <w:sz w:val="20"/>
                <w:szCs w:val="20"/>
              </w:rPr>
              <w:fldChar w:fldCharType="separate"/>
            </w:r>
            <w:r w:rsidRPr="00376250">
              <w:rPr>
                <w:noProof/>
                <w:sz w:val="20"/>
                <w:szCs w:val="20"/>
              </w:rPr>
              <w:t>Kim et al., 2017</w:t>
            </w:r>
            <w:r>
              <w:rPr>
                <w:sz w:val="20"/>
                <w:szCs w:val="20"/>
              </w:rPr>
              <w:fldChar w:fldCharType="end"/>
            </w:r>
          </w:p>
        </w:tc>
        <w:tc>
          <w:tcPr>
            <w:tcW w:w="1134" w:type="dxa"/>
            <w:tcBorders>
              <w:top w:val="single" w:sz="2" w:space="0" w:color="000001"/>
              <w:left w:val="single" w:sz="2" w:space="0" w:color="000001"/>
              <w:bottom w:val="single" w:sz="2" w:space="0" w:color="000001"/>
            </w:tcBorders>
            <w:shd w:val="clear" w:color="auto" w:fill="auto"/>
          </w:tcPr>
          <w:p w14:paraId="112662E6" w14:textId="627D2769" w:rsidR="00376250" w:rsidRPr="00B960C8" w:rsidRDefault="00376250" w:rsidP="00E72584">
            <w:pPr>
              <w:pStyle w:val="TableContents"/>
              <w:spacing w:after="46" w:line="240" w:lineRule="auto"/>
              <w:rPr>
                <w:sz w:val="20"/>
                <w:szCs w:val="20"/>
                <w:lang w:val="en-US"/>
              </w:rPr>
            </w:pPr>
            <w:r>
              <w:rPr>
                <w:sz w:val="20"/>
                <w:szCs w:val="20"/>
                <w:lang w:val="en-US"/>
              </w:rPr>
              <w:t>22 (54.55)</w:t>
            </w:r>
          </w:p>
        </w:tc>
        <w:tc>
          <w:tcPr>
            <w:tcW w:w="1260" w:type="dxa"/>
            <w:tcBorders>
              <w:top w:val="single" w:sz="2" w:space="0" w:color="000001"/>
              <w:left w:val="single" w:sz="2" w:space="0" w:color="000001"/>
              <w:bottom w:val="single" w:sz="2" w:space="0" w:color="000001"/>
            </w:tcBorders>
            <w:shd w:val="clear" w:color="auto" w:fill="auto"/>
          </w:tcPr>
          <w:p w14:paraId="08ACD9DD" w14:textId="1C355157" w:rsidR="00376250" w:rsidRPr="00B960C8" w:rsidRDefault="00376250" w:rsidP="00E72584">
            <w:pPr>
              <w:pStyle w:val="TableContents"/>
              <w:spacing w:after="46" w:line="240" w:lineRule="auto"/>
              <w:rPr>
                <w:sz w:val="20"/>
                <w:szCs w:val="20"/>
                <w:lang w:val="en-US"/>
              </w:rPr>
            </w:pPr>
            <w:r>
              <w:rPr>
                <w:sz w:val="20"/>
                <w:szCs w:val="20"/>
                <w:lang w:val="en-US"/>
              </w:rPr>
              <w:t>31.7 (10.1)</w:t>
            </w:r>
          </w:p>
        </w:tc>
        <w:tc>
          <w:tcPr>
            <w:tcW w:w="1254" w:type="dxa"/>
            <w:tcBorders>
              <w:top w:val="single" w:sz="2" w:space="0" w:color="000001"/>
              <w:left w:val="single" w:sz="2" w:space="0" w:color="000001"/>
              <w:bottom w:val="single" w:sz="2" w:space="0" w:color="000001"/>
              <w:right w:val="single" w:sz="2" w:space="0" w:color="000001"/>
            </w:tcBorders>
          </w:tcPr>
          <w:p w14:paraId="6A2EB1A0" w14:textId="2233ACAF" w:rsidR="00376250" w:rsidRPr="00B960C8" w:rsidRDefault="00376250" w:rsidP="00E72584">
            <w:pPr>
              <w:pStyle w:val="TableContents"/>
              <w:spacing w:after="46" w:line="240" w:lineRule="auto"/>
              <w:rPr>
                <w:sz w:val="20"/>
                <w:szCs w:val="20"/>
                <w:lang w:val="en-US"/>
              </w:rPr>
            </w:pPr>
            <w:r>
              <w:rPr>
                <w:sz w:val="20"/>
                <w:szCs w:val="20"/>
                <w:lang w:val="en-US"/>
              </w:rPr>
              <w:t>90.91</w:t>
            </w:r>
          </w:p>
        </w:tc>
        <w:tc>
          <w:tcPr>
            <w:tcW w:w="1182" w:type="dxa"/>
            <w:tcBorders>
              <w:top w:val="single" w:sz="2" w:space="0" w:color="000001"/>
              <w:left w:val="single" w:sz="2" w:space="0" w:color="000001"/>
              <w:bottom w:val="single" w:sz="2" w:space="0" w:color="000001"/>
              <w:right w:val="single" w:sz="2" w:space="0" w:color="000001"/>
            </w:tcBorders>
          </w:tcPr>
          <w:p w14:paraId="1C6125C3" w14:textId="1BDA21F6" w:rsidR="00376250" w:rsidRDefault="00376250" w:rsidP="00E72584">
            <w:pPr>
              <w:pStyle w:val="TableContents"/>
              <w:spacing w:after="46" w:line="240" w:lineRule="auto"/>
              <w:rPr>
                <w:sz w:val="20"/>
                <w:szCs w:val="20"/>
                <w:lang w:val="en-US"/>
              </w:rPr>
            </w:pPr>
            <w:r>
              <w:rPr>
                <w:sz w:val="20"/>
                <w:szCs w:val="20"/>
                <w:lang w:val="en-US"/>
              </w:rPr>
              <w:t>9.2 (6.6)</w:t>
            </w:r>
          </w:p>
        </w:tc>
        <w:tc>
          <w:tcPr>
            <w:tcW w:w="1330" w:type="dxa"/>
            <w:tcBorders>
              <w:top w:val="single" w:sz="2" w:space="0" w:color="000001"/>
              <w:left w:val="single" w:sz="2" w:space="0" w:color="000001"/>
              <w:bottom w:val="single" w:sz="2" w:space="0" w:color="000001"/>
              <w:right w:val="single" w:sz="2" w:space="0" w:color="000001"/>
            </w:tcBorders>
          </w:tcPr>
          <w:p w14:paraId="55F26D20" w14:textId="219CE44C" w:rsidR="00376250" w:rsidRPr="00B960C8" w:rsidRDefault="00376250" w:rsidP="00376250">
            <w:pPr>
              <w:pStyle w:val="TableContents"/>
              <w:spacing w:after="46" w:line="240" w:lineRule="auto"/>
              <w:rPr>
                <w:sz w:val="20"/>
                <w:szCs w:val="20"/>
                <w:lang w:val="en-US"/>
              </w:rPr>
            </w:pPr>
            <w:r>
              <w:rPr>
                <w:sz w:val="20"/>
                <w:szCs w:val="20"/>
                <w:lang w:val="en-US"/>
              </w:rPr>
              <w:t>79.1 (NA)*</w:t>
            </w:r>
          </w:p>
        </w:tc>
        <w:tc>
          <w:tcPr>
            <w:tcW w:w="1176" w:type="dxa"/>
            <w:tcBorders>
              <w:top w:val="single" w:sz="2" w:space="0" w:color="000001"/>
              <w:left w:val="single" w:sz="2" w:space="0" w:color="000001"/>
              <w:bottom w:val="single" w:sz="2" w:space="0" w:color="000001"/>
              <w:right w:val="single" w:sz="2" w:space="0" w:color="000001"/>
            </w:tcBorders>
          </w:tcPr>
          <w:p w14:paraId="505142CF" w14:textId="56C20BE2" w:rsidR="00376250" w:rsidRDefault="00376250" w:rsidP="00E72584">
            <w:pPr>
              <w:pStyle w:val="TableContents"/>
              <w:spacing w:after="46" w:line="240" w:lineRule="auto"/>
              <w:rPr>
                <w:sz w:val="20"/>
                <w:szCs w:val="20"/>
                <w:lang w:val="en-US"/>
              </w:rPr>
            </w:pPr>
            <w:r>
              <w:rPr>
                <w:sz w:val="20"/>
                <w:szCs w:val="20"/>
                <w:lang w:val="en-US"/>
              </w:rPr>
              <w:t>18.4 (5.2)</w:t>
            </w:r>
          </w:p>
        </w:tc>
        <w:tc>
          <w:tcPr>
            <w:tcW w:w="1190" w:type="dxa"/>
            <w:tcBorders>
              <w:top w:val="single" w:sz="2" w:space="0" w:color="000001"/>
              <w:left w:val="single" w:sz="2" w:space="0" w:color="000001"/>
              <w:bottom w:val="single" w:sz="2" w:space="0" w:color="000001"/>
              <w:right w:val="single" w:sz="2" w:space="0" w:color="000001"/>
            </w:tcBorders>
          </w:tcPr>
          <w:p w14:paraId="587CE566" w14:textId="19A47425" w:rsidR="00376250" w:rsidRDefault="00376250" w:rsidP="00E72584">
            <w:pPr>
              <w:pStyle w:val="TableContents"/>
              <w:spacing w:after="46" w:line="240" w:lineRule="auto"/>
              <w:rPr>
                <w:sz w:val="20"/>
                <w:szCs w:val="20"/>
                <w:lang w:val="en-US"/>
              </w:rPr>
            </w:pPr>
            <w:r>
              <w:rPr>
                <w:sz w:val="20"/>
                <w:szCs w:val="20"/>
                <w:lang w:val="en-US"/>
              </w:rPr>
              <w:t>21.1 (6)</w:t>
            </w:r>
          </w:p>
        </w:tc>
        <w:tc>
          <w:tcPr>
            <w:tcW w:w="1208" w:type="dxa"/>
            <w:tcBorders>
              <w:top w:val="single" w:sz="2" w:space="0" w:color="000001"/>
              <w:left w:val="single" w:sz="2" w:space="0" w:color="000001"/>
              <w:bottom w:val="single" w:sz="2" w:space="0" w:color="000001"/>
              <w:right w:val="single" w:sz="2" w:space="0" w:color="000001"/>
            </w:tcBorders>
          </w:tcPr>
          <w:p w14:paraId="4A7970F7" w14:textId="45506B25" w:rsidR="00376250" w:rsidRDefault="00376250" w:rsidP="00E72584">
            <w:pPr>
              <w:pStyle w:val="TableContents"/>
              <w:spacing w:after="46" w:line="240" w:lineRule="auto"/>
              <w:rPr>
                <w:sz w:val="20"/>
                <w:szCs w:val="20"/>
                <w:lang w:val="en-US"/>
              </w:rPr>
            </w:pPr>
            <w:r>
              <w:rPr>
                <w:sz w:val="20"/>
                <w:szCs w:val="20"/>
                <w:lang w:val="en-US"/>
              </w:rPr>
              <w:t>39.6 (6.8)</w:t>
            </w:r>
          </w:p>
        </w:tc>
        <w:tc>
          <w:tcPr>
            <w:tcW w:w="1140" w:type="dxa"/>
            <w:tcBorders>
              <w:top w:val="single" w:sz="2" w:space="0" w:color="000001"/>
              <w:left w:val="single" w:sz="2" w:space="0" w:color="000001"/>
              <w:bottom w:val="single" w:sz="2" w:space="0" w:color="000001"/>
            </w:tcBorders>
            <w:shd w:val="clear" w:color="auto" w:fill="auto"/>
          </w:tcPr>
          <w:p w14:paraId="2FEF97B0" w14:textId="719C27E1" w:rsidR="00376250" w:rsidRPr="00B960C8" w:rsidRDefault="00402ED5" w:rsidP="00E72584">
            <w:pPr>
              <w:pStyle w:val="TableContents"/>
              <w:spacing w:after="46" w:line="240" w:lineRule="auto"/>
              <w:rPr>
                <w:sz w:val="20"/>
                <w:szCs w:val="20"/>
                <w:lang w:val="en-US"/>
              </w:rPr>
            </w:pPr>
            <w:r>
              <w:rPr>
                <w:sz w:val="20"/>
                <w:szCs w:val="20"/>
                <w:lang w:val="en-US"/>
              </w:rPr>
              <w:t>22 (54.5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59AFA41" w14:textId="2F46FEC7" w:rsidR="00376250" w:rsidRPr="00B960C8" w:rsidRDefault="00402ED5" w:rsidP="00E72584">
            <w:pPr>
              <w:pStyle w:val="TableContents"/>
              <w:spacing w:after="46" w:line="240" w:lineRule="auto"/>
              <w:rPr>
                <w:sz w:val="20"/>
                <w:szCs w:val="20"/>
                <w:lang w:val="en-US"/>
              </w:rPr>
            </w:pPr>
            <w:r>
              <w:rPr>
                <w:sz w:val="20"/>
                <w:szCs w:val="20"/>
                <w:lang w:val="en-US"/>
              </w:rPr>
              <w:t>31.6 (9.5)</w:t>
            </w:r>
          </w:p>
        </w:tc>
      </w:tr>
      <w:tr w:rsidR="001F5F6C" w:rsidRPr="00BC63D4" w14:paraId="3491074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A8391B2" w14:textId="29710959" w:rsidR="001F5F6C" w:rsidRDefault="001F5F6C" w:rsidP="00E72584">
            <w:pPr>
              <w:spacing w:after="46" w:line="240" w:lineRule="auto"/>
              <w:rPr>
                <w:sz w:val="20"/>
                <w:szCs w:val="20"/>
                <w:lang w:val="en-US"/>
              </w:rPr>
            </w:pPr>
            <w:r>
              <w:rPr>
                <w:sz w:val="20"/>
                <w:szCs w:val="20"/>
                <w:lang w:val="en-US"/>
              </w:rPr>
              <w:fldChar w:fldCharType="begin" w:fldLock="1"/>
            </w:r>
            <w:r w:rsidR="002E7F13">
              <w:rPr>
                <w:sz w:val="20"/>
                <w:szCs w:val="20"/>
                <w:lang w:val="en-US"/>
              </w:rPr>
              <w:instrText>ADDIN CSL_CITATION {"citationItems":[{"id":"ITEM-1","itemData":{"DOI":"10.1080/17470919.2013.837094","ISSN":"17470919","abstract":"To identify the brain regions involved in the interpretation of intentional movement by patients with schizophrenia, we investigated the association between cerebral gray matter (GM) volumes and performance on a theory of mind (ToM) task using voxel-based morphometry. Eighteen patients with schizophrenia and thirty healthy controls participated in the study. Participants were given a moving shapes task that employs the interpretation of intentional movement. Verbal descriptions were rated according to intentionality. ToM performance deficits in patients were found to be positively correlated with GM volume reductions in the superior temporal sulcus and medial prefrontal cortex. Our findings confirm that divergent brain regions contribute to mentalizing abilities and that GM volume reductions impact behavioral deficits in patients with schizophrenia. © 2013 © Taylor &amp; Francis.","author":[{"dropping-particle":"","family":"Koelkebeck","given":"K","non-dropping-particle":"","parse-names":false,"suffix":""},{"dropping-particle":"","family":"Hirao","given":"K","non-dropping-particle":"","parse-names":false,"suffix":""},{"dropping-particle":"","family":"Miyata","given":"J","non-dropping-particle":"","parse-names":false,"suffix":""},{"dropping-particle":"","family":"Kawada","given":"R","non-dropping-particle":"","parse-names":false,"suffix":""},{"dropping-particle":"","family":"Saze","given":"T","non-dropping-particle":"","parse-names":false,"suffix":""},{"dropping-particle":"","family":"Dannlowski","given":"U","non-dropping-particle":"","parse-names":false,"suffix":""},{"dropping-particle":"","family":"Ubukata","given":"S","non-dropping-particle":"","parse-names":false,"suffix":""},{"dropping-particle":"","family":"Ohrmann","given":"P","non-dropping-particle":"","parse-names":false,"suffix":""},{"dropping-particle":"","family":"Bauer","given":"J","non-dropping-particle":"","parse-names":false,"suffix":""},{"dropping-particle":"","family":"Pedersen","given":"A","non-dropping-particle":"","parse-names":false,"suffix":""},{"dropping-particle":"","family":"Fukuyama","given":"H","non-dropping-particle":"","parse-names":false,"suffix":""},{"dropping-particle":"","family":"Sawamoto","given":"N","non-dropping-particle":"","parse-names":false,"suffix":""},{"dropping-particle":"","family":"Takahashi","given":"H","non-dropping-particle":"","parse-names":false,"suffix":""},{"dropping-particle":"","family":"Murai","given":"T","non-dropping-particle":"","parse-names":false,"suffix":""}],"container-title":"Social Neuroscience","id":"ITEM-1","issue":"6","issued":{"date-parts":[["2013"]]},"note":"cited By 16","page":"631-639","title":"Impact of gray matter reductions on theory of mind abilities in patients with schizophrenia","type":"article-journal","volume":"8"},"uris":["http://www.mendeley.com/documents/?uuid=e91a4038-45b3-4271-b845-71c9d6bf6caa"]}],"mendeley":{"formattedCitation":"(Koelkebeck et al., 2013)","manualFormatting":"Koelkebeck et al., 2013","plainTextFormattedCitation":"(Koelkebeck et al., 2013)","previouslyFormattedCitation":"(Koelkebeck et al., 2013)"},"properties":{"noteIndex":0},"schema":"https://github.com/citation-style-language/schema/raw/master/csl-citation.json"}</w:instrText>
            </w:r>
            <w:r>
              <w:rPr>
                <w:sz w:val="20"/>
                <w:szCs w:val="20"/>
                <w:lang w:val="en-US"/>
              </w:rPr>
              <w:fldChar w:fldCharType="separate"/>
            </w:r>
            <w:r w:rsidRPr="001F5F6C">
              <w:rPr>
                <w:noProof/>
                <w:sz w:val="20"/>
                <w:szCs w:val="20"/>
                <w:lang w:val="en-US"/>
              </w:rPr>
              <w:t>Koelkebeck et al., 2013</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479415D" w14:textId="4F4E700B" w:rsidR="001F5F6C" w:rsidRDefault="00427ACA" w:rsidP="00E72584">
            <w:pPr>
              <w:pStyle w:val="TableContents"/>
              <w:spacing w:after="46" w:line="240" w:lineRule="auto"/>
              <w:rPr>
                <w:sz w:val="20"/>
                <w:szCs w:val="20"/>
                <w:lang w:val="en-US"/>
              </w:rPr>
            </w:pPr>
            <w:r>
              <w:rPr>
                <w:sz w:val="20"/>
                <w:szCs w:val="20"/>
                <w:lang w:val="en-US"/>
              </w:rPr>
              <w:t>18 (66.67)</w:t>
            </w:r>
          </w:p>
        </w:tc>
        <w:tc>
          <w:tcPr>
            <w:tcW w:w="1260" w:type="dxa"/>
            <w:tcBorders>
              <w:top w:val="single" w:sz="2" w:space="0" w:color="000001"/>
              <w:left w:val="single" w:sz="2" w:space="0" w:color="000001"/>
              <w:bottom w:val="single" w:sz="2" w:space="0" w:color="000001"/>
            </w:tcBorders>
            <w:shd w:val="clear" w:color="auto" w:fill="auto"/>
          </w:tcPr>
          <w:p w14:paraId="4ACD759C" w14:textId="7D935DE6" w:rsidR="001F5F6C" w:rsidRDefault="00427ACA" w:rsidP="00E72584">
            <w:pPr>
              <w:pStyle w:val="TableContents"/>
              <w:spacing w:after="46" w:line="240" w:lineRule="auto"/>
              <w:rPr>
                <w:sz w:val="20"/>
                <w:szCs w:val="20"/>
                <w:lang w:val="en-US"/>
              </w:rPr>
            </w:pPr>
            <w:r>
              <w:rPr>
                <w:sz w:val="20"/>
                <w:szCs w:val="20"/>
                <w:lang w:val="en-US"/>
              </w:rPr>
              <w:t>34.9 (10.1)</w:t>
            </w:r>
          </w:p>
        </w:tc>
        <w:tc>
          <w:tcPr>
            <w:tcW w:w="1254" w:type="dxa"/>
            <w:tcBorders>
              <w:top w:val="single" w:sz="2" w:space="0" w:color="000001"/>
              <w:left w:val="single" w:sz="2" w:space="0" w:color="000001"/>
              <w:bottom w:val="single" w:sz="2" w:space="0" w:color="000001"/>
              <w:right w:val="single" w:sz="2" w:space="0" w:color="000001"/>
            </w:tcBorders>
          </w:tcPr>
          <w:p w14:paraId="4725BFEE" w14:textId="6B3F2CDC" w:rsidR="001F5F6C" w:rsidRDefault="00427ACA"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0E40FAA3" w14:textId="78CE51EE" w:rsidR="001F5F6C" w:rsidRDefault="00427ACA" w:rsidP="00E72584">
            <w:pPr>
              <w:pStyle w:val="TableContents"/>
              <w:spacing w:after="46" w:line="240" w:lineRule="auto"/>
              <w:rPr>
                <w:sz w:val="20"/>
                <w:szCs w:val="20"/>
                <w:lang w:val="en-US"/>
              </w:rPr>
            </w:pPr>
            <w:r>
              <w:rPr>
                <w:sz w:val="20"/>
                <w:szCs w:val="20"/>
                <w:lang w:val="en-US"/>
              </w:rPr>
              <w:t>11.8 (8.8)</w:t>
            </w:r>
          </w:p>
        </w:tc>
        <w:tc>
          <w:tcPr>
            <w:tcW w:w="1330" w:type="dxa"/>
            <w:tcBorders>
              <w:top w:val="single" w:sz="2" w:space="0" w:color="000001"/>
              <w:left w:val="single" w:sz="2" w:space="0" w:color="000001"/>
              <w:bottom w:val="single" w:sz="2" w:space="0" w:color="000001"/>
              <w:right w:val="single" w:sz="2" w:space="0" w:color="000001"/>
            </w:tcBorders>
          </w:tcPr>
          <w:p w14:paraId="6DDBE547" w14:textId="62BC1266" w:rsidR="001F5F6C" w:rsidRDefault="00427ACA"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7F7B920" w14:textId="49F1208B" w:rsidR="001F5F6C" w:rsidRDefault="00427ACA" w:rsidP="00E72584">
            <w:pPr>
              <w:pStyle w:val="TableContents"/>
              <w:spacing w:after="46" w:line="240" w:lineRule="auto"/>
              <w:rPr>
                <w:sz w:val="20"/>
                <w:szCs w:val="20"/>
                <w:lang w:val="en-US"/>
              </w:rPr>
            </w:pPr>
            <w:r>
              <w:rPr>
                <w:sz w:val="20"/>
                <w:szCs w:val="20"/>
                <w:lang w:val="en-US"/>
              </w:rPr>
              <w:t>12.8 (3.7)</w:t>
            </w:r>
          </w:p>
        </w:tc>
        <w:tc>
          <w:tcPr>
            <w:tcW w:w="1190" w:type="dxa"/>
            <w:tcBorders>
              <w:top w:val="single" w:sz="2" w:space="0" w:color="000001"/>
              <w:left w:val="single" w:sz="2" w:space="0" w:color="000001"/>
              <w:bottom w:val="single" w:sz="2" w:space="0" w:color="000001"/>
              <w:right w:val="single" w:sz="2" w:space="0" w:color="000001"/>
            </w:tcBorders>
          </w:tcPr>
          <w:p w14:paraId="6585BC7E" w14:textId="491AE4C4" w:rsidR="001F5F6C" w:rsidRDefault="00427ACA" w:rsidP="00E72584">
            <w:pPr>
              <w:pStyle w:val="TableContents"/>
              <w:spacing w:after="46" w:line="240" w:lineRule="auto"/>
              <w:rPr>
                <w:sz w:val="20"/>
                <w:szCs w:val="20"/>
                <w:lang w:val="en-US"/>
              </w:rPr>
            </w:pPr>
            <w:r>
              <w:rPr>
                <w:sz w:val="20"/>
                <w:szCs w:val="20"/>
                <w:lang w:val="en-US"/>
              </w:rPr>
              <w:t>15.1 (4.7)</w:t>
            </w:r>
          </w:p>
        </w:tc>
        <w:tc>
          <w:tcPr>
            <w:tcW w:w="1208" w:type="dxa"/>
            <w:tcBorders>
              <w:top w:val="single" w:sz="2" w:space="0" w:color="000001"/>
              <w:left w:val="single" w:sz="2" w:space="0" w:color="000001"/>
              <w:bottom w:val="single" w:sz="2" w:space="0" w:color="000001"/>
              <w:right w:val="single" w:sz="2" w:space="0" w:color="000001"/>
            </w:tcBorders>
          </w:tcPr>
          <w:p w14:paraId="569D0CA2" w14:textId="18FBDFCD" w:rsidR="001F5F6C" w:rsidRDefault="00427ACA"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1FA7B0A" w14:textId="16C96CD3" w:rsidR="001F5F6C" w:rsidRDefault="00427ACA" w:rsidP="00E72584">
            <w:pPr>
              <w:pStyle w:val="TableContents"/>
              <w:spacing w:after="46" w:line="240" w:lineRule="auto"/>
              <w:rPr>
                <w:sz w:val="20"/>
                <w:szCs w:val="20"/>
                <w:lang w:val="en-US"/>
              </w:rPr>
            </w:pPr>
            <w:r>
              <w:rPr>
                <w:sz w:val="20"/>
                <w:szCs w:val="20"/>
                <w:lang w:val="en-US"/>
              </w:rPr>
              <w:t>30 (46.6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14F26D1" w14:textId="59BB384B" w:rsidR="001F5F6C" w:rsidRDefault="00427ACA" w:rsidP="00E72584">
            <w:pPr>
              <w:pStyle w:val="TableContents"/>
              <w:spacing w:after="46" w:line="240" w:lineRule="auto"/>
              <w:rPr>
                <w:sz w:val="20"/>
                <w:szCs w:val="20"/>
                <w:lang w:val="en-US"/>
              </w:rPr>
            </w:pPr>
            <w:r>
              <w:rPr>
                <w:sz w:val="20"/>
                <w:szCs w:val="20"/>
                <w:lang w:val="en-US"/>
              </w:rPr>
              <w:t>39.1 (10.8)</w:t>
            </w:r>
          </w:p>
        </w:tc>
      </w:tr>
      <w:tr w:rsidR="006513DF" w:rsidRPr="00BC63D4" w14:paraId="086C78BC"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DF63C82" w14:textId="251782AE" w:rsidR="006513DF" w:rsidRPr="00B960C8" w:rsidRDefault="006513DF"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07.10.029","ISSN":"10538119","abstract":"Structural neuroimaging has substantially advanced the neurobiological research of schizophrenia by describing a range of focal brain alterations as possible neuroanatomical underpinnings of the disease. Despite this progress, a considerable heterogeneity of structural findings persists that may reflect the phenomenological diversity of schizophrenia. It is unclear whether the range of possible clinical disease manifestations relates to a core structural brain deficit or to distinct structural correlates. Therefore, gray matter density (GMD) differences between 175 schizophrenic patients (SZ) and 177 matched healthy control subjects (HC) were examined in a three-step approach using cross-sectional and conjunctional voxel-based morphometry (VBM): (1) analysis of structural alterations irrespective of symptomatology; (2) subdivision of the patient sample according to a three-dimensional factor model of the PANSS and investigation of structural differences between these subsamples and healthy controls; (3) analysis of a common pattern of structural alterations present in all patient subsamples compared to healthy controls. Significant GMD reductions in patients compared to controls were identified within the prefrontal, limbic, paralimbic, temporal and thalamic regions. The disorganized symptom dimension was associated with bilateral alterations in temporal, insular and medial prefrontal cortices. Positive symptoms were associated with left-pronounced alterations in perisylvian regions and extended thalamic GMD losses. Negative symptoms were linked to the most extended alterations within orbitofrontal, medial prefrontal, lateral prefrontal and temporal cortices as well as limbic and subcortical structures. Thus, structural heterogeneity in schizophrenia may relate to specific patterns of GMD reductions that possibly share a common prefrontal-perisylvian pattern of structural brain alterations. © 2007 Elsevier Inc. All rights reserved.","author":[{"dropping-particle":"","family":"Koutsouleris","given":"N","non-dropping-particle":"","parse-names":false,"suffix":""},{"dropping-particle":"","family":"Gaser","given":"C","non-dropping-particle":"","parse-names":false,"suffix":""},{"dropping-particle":"","family":"Jäger","given":"M","non-dropping-particle":"","parse-names":false,"suffix":""},{"dropping-particle":"","family":"Bottlender","given":"R","non-dropping-particle":"","parse-names":false,"suffix":""},{"dropping-particle":"","family":"Frodl","given":"T","non-dropping-particle":"","parse-names":false,"suffix":""},{"dropping-particle":"","family":"Holzinger","given":"S","non-dropping-particle":"","parse-names":false,"suffix":""},{"dropping-particle":"","family":"Schmitt","given":"G J E","non-dropping-particle":"","parse-names":false,"suffix":""},{"dropping-particle":"","family":"Zetzsche","given":"T","non-dropping-particle":"","parse-names":false,"suffix":""},{"dropping-particle":"","family":"Burgermeister","given":"B","non-dropping-particle":"","parse-names":false,"suffix":""},{"dropping-particle":"","family":"Scheuerecker","given":"J","non-dropping-particle":"","parse-names":false,"suffix":""},{"dropping-particle":"","family":"Born","given":"C","non-dropping-particle":"","parse-names":false,"suffix":""},{"dropping-particle":"","family":"Reiser","given":"M","non-dropping-particle":"","parse-names":false,"suffix":""},{"dropping-particle":"","family":"Möller","given":"H.-J.","non-dropping-particle":"","parse-names":false,"suffix":""},{"dropping-particle":"","family":"Meisenzahl","given":"E M","non-dropping-particle":"","parse-names":false,"suffix":""}],"container-title":"NeuroImage","id":"ITEM-1","issue":"4","issued":{"date-parts":[["2008"]]},"note":"cited By 129","page":"1600-1612","title":"Structural correlates of psychopathological symptom dimensions in schizophrenia: A voxel-based morphometric study","type":"article-journal","volume":"39"},"uris":["http://www.mendeley.com/documents/?uuid=3d06c2d5-4b0c-4d04-834e-cd2e440c3aaa"]}],"mendeley":{"formattedCitation":"(Koutsouleris et al., 2008)","manualFormatting":"Koutsouleris et al., 2008","plainTextFormattedCitation":"(Koutsouleris et al., 2008)","previouslyFormattedCitation":"(Koutsouleris et al., 2008)"},"properties":{"noteIndex":0},"schema":"https://github.com/citation-style-language/schema/raw/master/csl-citation.json"}</w:instrText>
            </w:r>
            <w:r>
              <w:rPr>
                <w:sz w:val="20"/>
                <w:szCs w:val="20"/>
                <w:lang w:val="en-US"/>
              </w:rPr>
              <w:fldChar w:fldCharType="separate"/>
            </w:r>
            <w:r w:rsidRPr="006513DF">
              <w:rPr>
                <w:noProof/>
                <w:sz w:val="20"/>
                <w:szCs w:val="20"/>
                <w:lang w:val="en-US"/>
              </w:rPr>
              <w:t>Koutsouleris et al., 2008</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A7C2017" w14:textId="2522AC48" w:rsidR="006513DF" w:rsidRPr="00B960C8" w:rsidRDefault="006513DF" w:rsidP="00E72584">
            <w:pPr>
              <w:pStyle w:val="TableContents"/>
              <w:spacing w:after="46" w:line="240" w:lineRule="auto"/>
              <w:rPr>
                <w:sz w:val="20"/>
                <w:szCs w:val="20"/>
                <w:lang w:val="en-US"/>
              </w:rPr>
            </w:pPr>
            <w:r>
              <w:rPr>
                <w:sz w:val="20"/>
                <w:szCs w:val="20"/>
                <w:lang w:val="en-US"/>
              </w:rPr>
              <w:t>175 (74.29)</w:t>
            </w:r>
          </w:p>
        </w:tc>
        <w:tc>
          <w:tcPr>
            <w:tcW w:w="1260" w:type="dxa"/>
            <w:tcBorders>
              <w:top w:val="single" w:sz="2" w:space="0" w:color="000001"/>
              <w:left w:val="single" w:sz="2" w:space="0" w:color="000001"/>
              <w:bottom w:val="single" w:sz="2" w:space="0" w:color="000001"/>
            </w:tcBorders>
            <w:shd w:val="clear" w:color="auto" w:fill="auto"/>
          </w:tcPr>
          <w:p w14:paraId="16E7FC88" w14:textId="0295C344" w:rsidR="006513DF" w:rsidRPr="00B960C8" w:rsidRDefault="006513DF" w:rsidP="00E72584">
            <w:pPr>
              <w:pStyle w:val="TableContents"/>
              <w:spacing w:after="46" w:line="240" w:lineRule="auto"/>
              <w:rPr>
                <w:sz w:val="20"/>
                <w:szCs w:val="20"/>
                <w:lang w:val="en-US"/>
              </w:rPr>
            </w:pPr>
            <w:r>
              <w:rPr>
                <w:sz w:val="20"/>
                <w:szCs w:val="20"/>
                <w:lang w:val="en-US"/>
              </w:rPr>
              <w:t>31.7 (10.2)</w:t>
            </w:r>
          </w:p>
        </w:tc>
        <w:tc>
          <w:tcPr>
            <w:tcW w:w="1254" w:type="dxa"/>
            <w:tcBorders>
              <w:top w:val="single" w:sz="2" w:space="0" w:color="000001"/>
              <w:left w:val="single" w:sz="2" w:space="0" w:color="000001"/>
              <w:bottom w:val="single" w:sz="2" w:space="0" w:color="000001"/>
              <w:right w:val="single" w:sz="2" w:space="0" w:color="000001"/>
            </w:tcBorders>
          </w:tcPr>
          <w:p w14:paraId="5CCFAFA4" w14:textId="6690BB78" w:rsidR="006513DF" w:rsidRPr="00B960C8" w:rsidRDefault="006513DF" w:rsidP="00E72584">
            <w:pPr>
              <w:pStyle w:val="TableContents"/>
              <w:spacing w:after="46" w:line="240" w:lineRule="auto"/>
              <w:rPr>
                <w:sz w:val="20"/>
                <w:szCs w:val="20"/>
                <w:lang w:val="en-US"/>
              </w:rPr>
            </w:pPr>
            <w:r>
              <w:rPr>
                <w:sz w:val="20"/>
                <w:szCs w:val="20"/>
                <w:lang w:val="en-US"/>
              </w:rPr>
              <w:t>86.29</w:t>
            </w:r>
          </w:p>
        </w:tc>
        <w:tc>
          <w:tcPr>
            <w:tcW w:w="1182" w:type="dxa"/>
            <w:tcBorders>
              <w:top w:val="single" w:sz="2" w:space="0" w:color="000001"/>
              <w:left w:val="single" w:sz="2" w:space="0" w:color="000001"/>
              <w:bottom w:val="single" w:sz="2" w:space="0" w:color="000001"/>
              <w:right w:val="single" w:sz="2" w:space="0" w:color="000001"/>
            </w:tcBorders>
          </w:tcPr>
          <w:p w14:paraId="2692164C" w14:textId="6A991F90" w:rsidR="006513DF" w:rsidRDefault="006513DF" w:rsidP="00E72584">
            <w:pPr>
              <w:pStyle w:val="TableContents"/>
              <w:spacing w:after="46" w:line="240" w:lineRule="auto"/>
              <w:rPr>
                <w:sz w:val="20"/>
                <w:szCs w:val="20"/>
                <w:lang w:val="en-US"/>
              </w:rPr>
            </w:pPr>
            <w:r>
              <w:rPr>
                <w:sz w:val="20"/>
                <w:szCs w:val="20"/>
                <w:lang w:val="en-US"/>
              </w:rPr>
              <w:t>4.3 (NA)*</w:t>
            </w:r>
          </w:p>
        </w:tc>
        <w:tc>
          <w:tcPr>
            <w:tcW w:w="1330" w:type="dxa"/>
            <w:tcBorders>
              <w:top w:val="single" w:sz="2" w:space="0" w:color="000001"/>
              <w:left w:val="single" w:sz="2" w:space="0" w:color="000001"/>
              <w:bottom w:val="single" w:sz="2" w:space="0" w:color="000001"/>
              <w:right w:val="single" w:sz="2" w:space="0" w:color="000001"/>
            </w:tcBorders>
          </w:tcPr>
          <w:p w14:paraId="4D6E34C7" w14:textId="14E12A92" w:rsidR="006513DF" w:rsidRPr="00B960C8" w:rsidRDefault="006513DF" w:rsidP="00E72584">
            <w:pPr>
              <w:pStyle w:val="TableContents"/>
              <w:spacing w:after="46" w:line="240" w:lineRule="auto"/>
              <w:rPr>
                <w:sz w:val="20"/>
                <w:szCs w:val="20"/>
                <w:lang w:val="en-US"/>
              </w:rPr>
            </w:pPr>
            <w:r>
              <w:rPr>
                <w:sz w:val="20"/>
                <w:szCs w:val="20"/>
                <w:lang w:val="en-US"/>
              </w:rPr>
              <w:t>83.3 (28.8)</w:t>
            </w:r>
          </w:p>
        </w:tc>
        <w:tc>
          <w:tcPr>
            <w:tcW w:w="1176" w:type="dxa"/>
            <w:tcBorders>
              <w:top w:val="single" w:sz="2" w:space="0" w:color="000001"/>
              <w:left w:val="single" w:sz="2" w:space="0" w:color="000001"/>
              <w:bottom w:val="single" w:sz="2" w:space="0" w:color="000001"/>
              <w:right w:val="single" w:sz="2" w:space="0" w:color="000001"/>
            </w:tcBorders>
          </w:tcPr>
          <w:p w14:paraId="17EBA7F6" w14:textId="0272C866" w:rsidR="006513DF" w:rsidRDefault="006513DF" w:rsidP="00E72584">
            <w:pPr>
              <w:pStyle w:val="TableContents"/>
              <w:spacing w:after="46" w:line="240" w:lineRule="auto"/>
              <w:rPr>
                <w:sz w:val="20"/>
                <w:szCs w:val="20"/>
                <w:lang w:val="en-US"/>
              </w:rPr>
            </w:pPr>
            <w:r>
              <w:rPr>
                <w:sz w:val="20"/>
                <w:szCs w:val="20"/>
                <w:lang w:val="en-US"/>
              </w:rPr>
              <w:t>19 (7.8)</w:t>
            </w:r>
          </w:p>
        </w:tc>
        <w:tc>
          <w:tcPr>
            <w:tcW w:w="1190" w:type="dxa"/>
            <w:tcBorders>
              <w:top w:val="single" w:sz="2" w:space="0" w:color="000001"/>
              <w:left w:val="single" w:sz="2" w:space="0" w:color="000001"/>
              <w:bottom w:val="single" w:sz="2" w:space="0" w:color="000001"/>
              <w:right w:val="single" w:sz="2" w:space="0" w:color="000001"/>
            </w:tcBorders>
          </w:tcPr>
          <w:p w14:paraId="469750E6" w14:textId="576E4B4E" w:rsidR="006513DF" w:rsidRDefault="006513DF" w:rsidP="00E72584">
            <w:pPr>
              <w:pStyle w:val="TableContents"/>
              <w:spacing w:after="46" w:line="240" w:lineRule="auto"/>
              <w:rPr>
                <w:sz w:val="20"/>
                <w:szCs w:val="20"/>
                <w:lang w:val="en-US"/>
              </w:rPr>
            </w:pPr>
            <w:r>
              <w:rPr>
                <w:sz w:val="20"/>
                <w:szCs w:val="20"/>
                <w:lang w:val="en-US"/>
              </w:rPr>
              <w:t>22.3 (9.8)</w:t>
            </w:r>
          </w:p>
        </w:tc>
        <w:tc>
          <w:tcPr>
            <w:tcW w:w="1208" w:type="dxa"/>
            <w:tcBorders>
              <w:top w:val="single" w:sz="2" w:space="0" w:color="000001"/>
              <w:left w:val="single" w:sz="2" w:space="0" w:color="000001"/>
              <w:bottom w:val="single" w:sz="2" w:space="0" w:color="000001"/>
              <w:right w:val="single" w:sz="2" w:space="0" w:color="000001"/>
            </w:tcBorders>
          </w:tcPr>
          <w:p w14:paraId="36075ACD" w14:textId="39A2FB07" w:rsidR="006513DF" w:rsidRDefault="006513DF" w:rsidP="00E72584">
            <w:pPr>
              <w:pStyle w:val="TableContents"/>
              <w:spacing w:after="46" w:line="240" w:lineRule="auto"/>
              <w:rPr>
                <w:sz w:val="20"/>
                <w:szCs w:val="20"/>
                <w:lang w:val="en-US"/>
              </w:rPr>
            </w:pPr>
            <w:r>
              <w:rPr>
                <w:sz w:val="20"/>
                <w:szCs w:val="20"/>
                <w:lang w:val="en-US"/>
              </w:rPr>
              <w:t>42 (16.2)</w:t>
            </w:r>
          </w:p>
        </w:tc>
        <w:tc>
          <w:tcPr>
            <w:tcW w:w="1140" w:type="dxa"/>
            <w:tcBorders>
              <w:top w:val="single" w:sz="2" w:space="0" w:color="000001"/>
              <w:left w:val="single" w:sz="2" w:space="0" w:color="000001"/>
              <w:bottom w:val="single" w:sz="2" w:space="0" w:color="000001"/>
            </w:tcBorders>
            <w:shd w:val="clear" w:color="auto" w:fill="auto"/>
          </w:tcPr>
          <w:p w14:paraId="53333CBE" w14:textId="3AEAEED1" w:rsidR="006513DF" w:rsidRPr="00B960C8" w:rsidRDefault="006513DF" w:rsidP="00E72584">
            <w:pPr>
              <w:pStyle w:val="TableContents"/>
              <w:spacing w:after="46" w:line="240" w:lineRule="auto"/>
              <w:rPr>
                <w:sz w:val="20"/>
                <w:szCs w:val="20"/>
                <w:lang w:val="en-US"/>
              </w:rPr>
            </w:pPr>
            <w:r>
              <w:rPr>
                <w:sz w:val="20"/>
                <w:szCs w:val="20"/>
                <w:lang w:val="en-US"/>
              </w:rPr>
              <w:t>177 (69.4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FAE2FCB" w14:textId="62B2E6EF" w:rsidR="006513DF" w:rsidRPr="00B960C8" w:rsidRDefault="006513DF" w:rsidP="00E72584">
            <w:pPr>
              <w:pStyle w:val="TableContents"/>
              <w:spacing w:after="46" w:line="240" w:lineRule="auto"/>
              <w:rPr>
                <w:sz w:val="20"/>
                <w:szCs w:val="20"/>
                <w:lang w:val="en-US"/>
              </w:rPr>
            </w:pPr>
            <w:r>
              <w:rPr>
                <w:sz w:val="20"/>
                <w:szCs w:val="20"/>
                <w:lang w:val="en-US"/>
              </w:rPr>
              <w:t>31.5 (9.2)</w:t>
            </w:r>
          </w:p>
        </w:tc>
      </w:tr>
      <w:tr w:rsidR="00E72584" w:rsidRPr="00BC63D4" w14:paraId="1FB5CEA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2509D44" w14:textId="564D64B5"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06/nimg.2002.1296","ISSN":"10538119","PMID":"12498745","abstract":"Voxel-based morphometry (VBM) may afford a more rapid and extensive survey of gray matter abnormalities in schizophrenia than manually drawn region of interest (ROI) analysis, the current gold standard in structural MRI. Unfortunately, VBM has not been validated by comparison with ROI analyses, nor used in first-episode patients with schizophrenia or affective psychosis, who lack structural changes associated with chronicity. An SPM99-based implementation of VBM was used to compare a group of 16 patients with first-episode schizophrenia and a group of 18 normal controls and, as a further comparison, 16 first-episode patients with affective psychosis. All groups were matched for age and handedness. High spatial resolution structural images were normalized to the SPM99 template and then segmented, smoothed, and subjected to an ANCOVA. Schizophrenia vs control group comparisons: Voxel-by-voxel comparison of gray matter densities showed that only the left STG region was significantly different when corrected for multiple comparisons (P &lt; .05), consistent with our previously reported manual ROI results. Analysis of the extent of voxel clusters, replicated with permutation analyses, revealed group differences in bilateral anterior cingulate gyri and insula (not previously examined by us with manually drawn ROI) and unilateral parietal lobe, but not in medial temporal lobe (where our ROI analysis had shown differences). However, use of a smaller smoothing kernel and a small volume correction revealed left-sided hippocampal group differences. Affective psychosis comparisons: When the same statistical thresholding criteria were used, no significant differences between affective psychosis patients and controls were noted. Since a major interest was whether patients with affective psychosis shared some anatomical abnormalities with schizophrenia, we applied a small volume correction and searched within the regions that were significantly less dense in schizophrenia compared to control subjects. With this statistical correction, the insula showed, bilaterally, the same pattern of differences in affective disorder subjects as that in schizophrenic subjects, whereas both left STG and left hippocampus showed statistical differences between affectives and schizophrenics, indicating the abnormalities specific to first-episode schizophrenia. These findings suggest both the promise and utility of VBM in evaluating gray matter abnormalities. They further suggest the import…","author":[{"dropping-particle":"","family":"Kubicki","given":"M.","non-dropping-particle":"","parse-names":false,"suffix":""},{"dropping-particle":"","family":"Shenton","given":"M. E.","non-dropping-particle":"","parse-names":false,"suffix":""},{"dropping-particle":"","family":"Salisbury","given":"D. F.","non-dropping-particle":"","parse-names":false,"suffix":""},{"dropping-particle":"","family":"Hirayasu","given":"Y.","non-dropping-particle":"","parse-names":false,"suffix":""},{"dropping-particle":"","family":"Kasai","given":"K.","non-dropping-particle":"","parse-names":false,"suffix":""},{"dropping-particle":"","family":"Kikinis","given":"R.","non-dropping-particle":"","parse-names":false,"suffix":""},{"dropping-particle":"","family":"Jolesz","given":"F. A.","non-dropping-particle":"","parse-names":false,"suffix":""},{"dropping-particle":"","family":"McCarley","given":"R. W.","non-dropping-particle":"","parse-names":false,"suffix":""}],"container-title":"NeuroImage","id":"ITEM-1","issue":"4","issued":{"date-parts":[["2002"]]},"page":"1711-1719","publisher":"Academic Press Inc.","title":"Voxel-based morphometric analysis of gray matter in first episode schizophrenia","type":"article-journal","volume":"17"},"uris":["http://www.mendeley.com/documents/?uuid=95813f05-28d4-32dd-8f1d-1ee738af638e"]}],"mendeley":{"formattedCitation":"(Kubicki et al., 2002)","manualFormatting":"Kubicki et al., 2002","plainTextFormattedCitation":"(Kubicki et al., 2002)","previouslyFormattedCitation":"(Kubicki et al., 2002)"},"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Kubicki et al., 2002</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9AE26F4" w14:textId="297F265C" w:rsidR="00E72584" w:rsidRPr="00B960C8" w:rsidRDefault="00E72584" w:rsidP="00E72584">
            <w:pPr>
              <w:pStyle w:val="TableContents"/>
              <w:spacing w:after="46" w:line="240" w:lineRule="auto"/>
              <w:rPr>
                <w:sz w:val="20"/>
                <w:szCs w:val="20"/>
                <w:lang w:val="en-US"/>
              </w:rPr>
            </w:pPr>
            <w:r w:rsidRPr="00B960C8">
              <w:rPr>
                <w:sz w:val="20"/>
                <w:szCs w:val="20"/>
                <w:lang w:val="en-US"/>
              </w:rPr>
              <w:t>16 (87.5)</w:t>
            </w:r>
          </w:p>
        </w:tc>
        <w:tc>
          <w:tcPr>
            <w:tcW w:w="1260" w:type="dxa"/>
            <w:tcBorders>
              <w:top w:val="single" w:sz="2" w:space="0" w:color="000001"/>
              <w:left w:val="single" w:sz="2" w:space="0" w:color="000001"/>
              <w:bottom w:val="single" w:sz="2" w:space="0" w:color="000001"/>
            </w:tcBorders>
            <w:shd w:val="clear" w:color="auto" w:fill="auto"/>
          </w:tcPr>
          <w:p w14:paraId="49190BD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6 (7.5)</w:t>
            </w:r>
          </w:p>
        </w:tc>
        <w:tc>
          <w:tcPr>
            <w:tcW w:w="1254" w:type="dxa"/>
            <w:tcBorders>
              <w:top w:val="single" w:sz="2" w:space="0" w:color="000001"/>
              <w:left w:val="single" w:sz="2" w:space="0" w:color="000001"/>
              <w:bottom w:val="single" w:sz="2" w:space="0" w:color="000001"/>
              <w:right w:val="single" w:sz="2" w:space="0" w:color="000001"/>
            </w:tcBorders>
          </w:tcPr>
          <w:p w14:paraId="60E7656F" w14:textId="47AD452F"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82B2D9D" w14:textId="6241EDD8"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439F045A" w14:textId="129ECB7A"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B981A5D" w14:textId="4FD882FC"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43CE501" w14:textId="05ADEF2F"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327FF50" w14:textId="11DE64DE"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1B81B528" w14:textId="41319395" w:rsidR="00E72584" w:rsidRPr="00B960C8" w:rsidRDefault="00E72584" w:rsidP="00E72584">
            <w:pPr>
              <w:pStyle w:val="TableContents"/>
              <w:spacing w:after="46" w:line="240" w:lineRule="auto"/>
              <w:rPr>
                <w:sz w:val="20"/>
                <w:szCs w:val="20"/>
                <w:lang w:val="en-US"/>
              </w:rPr>
            </w:pPr>
            <w:r w:rsidRPr="00B960C8">
              <w:rPr>
                <w:sz w:val="20"/>
                <w:szCs w:val="20"/>
                <w:lang w:val="en-US"/>
              </w:rPr>
              <w:t>18 (88.8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A0F8031"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4 (4.5)</w:t>
            </w:r>
          </w:p>
        </w:tc>
      </w:tr>
      <w:tr w:rsidR="00E72584" w:rsidRPr="00BC63D4" w14:paraId="2643A08C"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CC52034" w14:textId="40DEB882"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plefa.2017.10.005","ISSN":"15322823","abstract":"Background: Oxidative stress and impaired antioxidant defense are reported in schizophrenia and are thought to be associated with disturbed neurodevelopment, brain structural alterations, glutamatergic imbalance, negative symptomatology, and cognitive impairment. To test some of these assumptions we investigated the glutathione (GSH) antioxidant defense system (AODS) and brain structural abnormalities in drug-naïve individuals with first acute episode of psychosis (FEP). Method: The study involved 27 drug-naïve FEP patients and 31 healthy controls (HC). GSH AODS markers and TBARS (thiobarbituric acid reactive substances) were measured in blood plasma and erythrocytes. High-resolution T1-weighted 3T MRI were acquired from all subjects. To investigate brain structural abnormalities and effects of illness on interactions between GSH metabolites or enzyme activities and local grey matter density, voxel-based morphometry (VBM) with the computational anatomy toolbox (CAT12) was used. Symptomatology was assessed using the Positive and Negative Syndrome Scale (PANSS) and the Symptom Checklist 1990 revised (SCL-90-R). Results: (i) In FEP patients, glutathione reductase activity (GSR) was lower than in the HC group. GSR activity in plasma was inversely correlated with SCL-90-R scores of depression and PANSS scores of the negative symptom subscale. (ii) A reduction of GM was observed in left inferior frontal, bilateral temporal, as well as parietal cortices of FEP patients. (iii) Interaction analyses revealed an influence of illness on GSR/GM associations in the left orbitofrontal cortex (BA 47). Conclusion: Our findings support the notion of altered GSH antioxidative defense in untreated acute psychosis as a potential pathomechanism for localized brain structural abnormalities. This pathology relates to a key brain region of social cognition, affective motivation control and decision making, and is clinically accompanied by depressive and negative symptoms.","author":[{"dropping-particle":"","family":"Langbein","given":"K.","non-dropping-particle":"","parse-names":false,"suffix":""},{"dropping-particle":"","family":"Hesse","given":"J.","non-dropping-particle":"","parse-names":false,"suffix":""},{"dropping-particle":"","family":"Gussew","given":"A.","non-dropping-particle":"","parse-names":false,"suffix":""},{"dropping-particle":"","family":"Milleit","given":"B.","non-dropping-particle":"","parse-names":false,"suffix":""},{"dropping-particle":"","family":"Lavoie","given":"S.","non-dropping-particle":"","parse-names":false,"suffix":""},{"dropping-particle":"","family":"Amminger","given":"G. P.","non-dropping-particle":"","parse-names":false,"suffix":""},{"dropping-particle":"","family":"Gaser","given":"C.","non-dropping-particle":"","parse-names":false,"suffix":""},{"dropping-particle":"","family":"Wagner","given":"G.","non-dropping-particle":"","parse-names":false,"suffix":""},{"dropping-particle":"","family":"Reichenbach","given":"J. R.","non-dropping-particle":"","parse-names":false,"suffix":""},{"dropping-particle":"","family":"Hipler","given":"U. C.","non-dropping-particle":"","parse-names":false,"suffix":""},{"dropping-particle":"","family":"Winter","given":"D.","non-dropping-particle":"","parse-names":false,"suffix":""},{"dropping-particle":"","family":"Smesny","given":"S.","non-dropping-particle":"","parse-names":false,"suffix":""}],"container-title":"Prostaglandins Leukotrienes and Essential Fatty Acids","id":"ITEM-1","issue":"September","issued":{"date-parts":[["2018"]]},"page":"103-110","publisher":"Elsevier Ltd","title":"Disturbed glutathione antioxidative defense is associated with structural brain changes in neuroleptic-naïve first-episode psychosis patients","type":"article-journal","volume":"136"},"uris":["http://www.mendeley.com/documents/?uuid=6a1fe1b7-419c-48cc-a172-669b48b53d10"]}],"mendeley":{"formattedCitation":"(Langbein et al., 2018)","manualFormatting":"Langbein et al., 2018","plainTextFormattedCitation":"(Langbein et al., 2018)","previouslyFormattedCitation":"(Langbein et al., 2018)"},"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Langbein et al., 2018</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1712E53" w14:textId="34073DF7" w:rsidR="00E72584" w:rsidRPr="00B960C8" w:rsidRDefault="00E72584" w:rsidP="00E72584">
            <w:pPr>
              <w:pStyle w:val="TableContents"/>
              <w:spacing w:after="46" w:line="240" w:lineRule="auto"/>
              <w:rPr>
                <w:sz w:val="20"/>
                <w:szCs w:val="20"/>
                <w:lang w:val="en-US"/>
              </w:rPr>
            </w:pPr>
            <w:r w:rsidRPr="00B960C8">
              <w:rPr>
                <w:sz w:val="20"/>
                <w:szCs w:val="20"/>
                <w:lang w:val="en-US"/>
              </w:rPr>
              <w:t>27 (48.15)</w:t>
            </w:r>
          </w:p>
        </w:tc>
        <w:tc>
          <w:tcPr>
            <w:tcW w:w="1260" w:type="dxa"/>
            <w:tcBorders>
              <w:top w:val="single" w:sz="2" w:space="0" w:color="000001"/>
              <w:left w:val="single" w:sz="2" w:space="0" w:color="000001"/>
              <w:bottom w:val="single" w:sz="2" w:space="0" w:color="000001"/>
            </w:tcBorders>
            <w:shd w:val="clear" w:color="auto" w:fill="auto"/>
          </w:tcPr>
          <w:p w14:paraId="7E0B124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5.3 (3.52)</w:t>
            </w:r>
          </w:p>
        </w:tc>
        <w:tc>
          <w:tcPr>
            <w:tcW w:w="1254" w:type="dxa"/>
            <w:tcBorders>
              <w:top w:val="single" w:sz="2" w:space="0" w:color="000001"/>
              <w:left w:val="single" w:sz="2" w:space="0" w:color="000001"/>
              <w:bottom w:val="single" w:sz="2" w:space="0" w:color="000001"/>
              <w:right w:val="single" w:sz="2" w:space="0" w:color="000001"/>
            </w:tcBorders>
          </w:tcPr>
          <w:p w14:paraId="09C8E565" w14:textId="5D43FED4"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7B14FEC6" w14:textId="164E5D39"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5559060C" w14:textId="70F0BEFD" w:rsidR="00E72584" w:rsidRPr="00B960C8" w:rsidRDefault="00E72584" w:rsidP="00E72584">
            <w:pPr>
              <w:pStyle w:val="TableContents"/>
              <w:spacing w:after="46" w:line="240" w:lineRule="auto"/>
              <w:rPr>
                <w:sz w:val="20"/>
                <w:szCs w:val="20"/>
                <w:lang w:val="en-US"/>
              </w:rPr>
            </w:pPr>
            <w:r w:rsidRPr="00B960C8">
              <w:rPr>
                <w:sz w:val="20"/>
                <w:szCs w:val="20"/>
                <w:lang w:val="en-US"/>
              </w:rPr>
              <w:t>60.4 (8.2)</w:t>
            </w:r>
          </w:p>
        </w:tc>
        <w:tc>
          <w:tcPr>
            <w:tcW w:w="1176" w:type="dxa"/>
            <w:tcBorders>
              <w:top w:val="single" w:sz="2" w:space="0" w:color="000001"/>
              <w:left w:val="single" w:sz="2" w:space="0" w:color="000001"/>
              <w:bottom w:val="single" w:sz="2" w:space="0" w:color="000001"/>
              <w:right w:val="single" w:sz="2" w:space="0" w:color="000001"/>
            </w:tcBorders>
          </w:tcPr>
          <w:p w14:paraId="087CA480" w14:textId="1816BFBB" w:rsidR="00E72584" w:rsidRPr="00B960C8" w:rsidRDefault="00E72584" w:rsidP="00E72584">
            <w:pPr>
              <w:pStyle w:val="TableContents"/>
              <w:spacing w:after="46" w:line="240" w:lineRule="auto"/>
              <w:rPr>
                <w:sz w:val="20"/>
                <w:szCs w:val="20"/>
                <w:lang w:val="en-US"/>
              </w:rPr>
            </w:pPr>
            <w:r>
              <w:rPr>
                <w:sz w:val="20"/>
                <w:szCs w:val="20"/>
                <w:lang w:val="en-US"/>
              </w:rPr>
              <w:t>29.7 (4.1)</w:t>
            </w:r>
          </w:p>
        </w:tc>
        <w:tc>
          <w:tcPr>
            <w:tcW w:w="1190" w:type="dxa"/>
            <w:tcBorders>
              <w:top w:val="single" w:sz="2" w:space="0" w:color="000001"/>
              <w:left w:val="single" w:sz="2" w:space="0" w:color="000001"/>
              <w:bottom w:val="single" w:sz="2" w:space="0" w:color="000001"/>
              <w:right w:val="single" w:sz="2" w:space="0" w:color="000001"/>
            </w:tcBorders>
          </w:tcPr>
          <w:p w14:paraId="5174C0A3" w14:textId="19FA5996" w:rsidR="00E72584" w:rsidRPr="00B960C8" w:rsidRDefault="00E72584" w:rsidP="00E72584">
            <w:pPr>
              <w:pStyle w:val="TableContents"/>
              <w:spacing w:after="46" w:line="240" w:lineRule="auto"/>
              <w:rPr>
                <w:sz w:val="20"/>
                <w:szCs w:val="20"/>
                <w:lang w:val="en-US"/>
              </w:rPr>
            </w:pPr>
            <w:r>
              <w:rPr>
                <w:sz w:val="20"/>
                <w:szCs w:val="20"/>
                <w:lang w:val="en-US"/>
              </w:rPr>
              <w:t>28.8 (9.7)</w:t>
            </w:r>
          </w:p>
        </w:tc>
        <w:tc>
          <w:tcPr>
            <w:tcW w:w="1208" w:type="dxa"/>
            <w:tcBorders>
              <w:top w:val="single" w:sz="2" w:space="0" w:color="000001"/>
              <w:left w:val="single" w:sz="2" w:space="0" w:color="000001"/>
              <w:bottom w:val="single" w:sz="2" w:space="0" w:color="000001"/>
              <w:right w:val="single" w:sz="2" w:space="0" w:color="000001"/>
            </w:tcBorders>
          </w:tcPr>
          <w:p w14:paraId="5D122744" w14:textId="7FBB7242" w:rsidR="00E72584" w:rsidRPr="00B960C8" w:rsidRDefault="00E72584" w:rsidP="00E72584">
            <w:pPr>
              <w:pStyle w:val="TableContents"/>
              <w:spacing w:after="46" w:line="240" w:lineRule="auto"/>
              <w:rPr>
                <w:sz w:val="20"/>
                <w:szCs w:val="20"/>
                <w:lang w:val="en-US"/>
              </w:rPr>
            </w:pPr>
            <w:r>
              <w:rPr>
                <w:sz w:val="20"/>
                <w:szCs w:val="20"/>
                <w:lang w:val="en-US"/>
              </w:rPr>
              <w:t>40.2 (6.6)</w:t>
            </w:r>
          </w:p>
        </w:tc>
        <w:tc>
          <w:tcPr>
            <w:tcW w:w="1140" w:type="dxa"/>
            <w:tcBorders>
              <w:top w:val="single" w:sz="2" w:space="0" w:color="000001"/>
              <w:left w:val="single" w:sz="2" w:space="0" w:color="000001"/>
              <w:bottom w:val="single" w:sz="2" w:space="0" w:color="000001"/>
            </w:tcBorders>
            <w:shd w:val="clear" w:color="auto" w:fill="auto"/>
          </w:tcPr>
          <w:p w14:paraId="6F7EDCC6" w14:textId="27D84BB9" w:rsidR="00E72584" w:rsidRPr="00B960C8" w:rsidRDefault="00E72584" w:rsidP="00E72584">
            <w:pPr>
              <w:pStyle w:val="TableContents"/>
              <w:spacing w:after="46" w:line="240" w:lineRule="auto"/>
              <w:rPr>
                <w:sz w:val="20"/>
                <w:szCs w:val="20"/>
                <w:lang w:val="en-US"/>
              </w:rPr>
            </w:pPr>
            <w:r w:rsidRPr="00B960C8">
              <w:rPr>
                <w:sz w:val="20"/>
                <w:szCs w:val="20"/>
                <w:lang w:val="en-US"/>
              </w:rPr>
              <w:t>31 (58.0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0E89907"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5.12 (4.68)</w:t>
            </w:r>
          </w:p>
        </w:tc>
      </w:tr>
      <w:tr w:rsidR="00095BD1" w:rsidRPr="00BC63D4" w14:paraId="28BE600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34A41C1" w14:textId="75EBAAC3" w:rsidR="00095BD1" w:rsidRDefault="00095BD1"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3389/fnbeh.2014.00088","ISSN":"16625153","abstract":"Episodic memory, related to the hippocampus, has been found to be impaired in schizophrenia. Further, hippocampal anomalies have also been observed in schizophrenia. This study investigated whether average hippocampal gray matter (GM) would differentiate performance on a hippocampus-dependent memory task in patients with schizophrenia and healthy controls. Twenty-one patients with schizophrenia and 22 control participants were scanned with an MRI while being tested on a wayfinding task in a virtual town (e.g., find the grocery store from the school). Regressions were performed for both groups individually and together using GM and performance on the wayfinding task. Results indicate that controls successfully completed the task more often than patients, took less time, and made fewer errors. Additionally, controls had significantly more hippocampal GM than patients. Poor performance was associated with a GM decrease in the right hippocampus for both groups. Within group regressions found an association between right hippocampi GM and performance in controls and an association between the left hippocampi GM and performance in patients. A second analysis revealed that different anatomical GM regions, known to be associated with the hippocampus, such as the parahippocampal cortex, amygdala, medial, and orbital prefrontal cortices, covaried with the hippocampus in the control group. Interestingly, the cuneus and cingulate gyrus also covaried with the hippocampus in the patient group but the orbital frontal cortex did not, supporting the hypothesis of impaired connectivity between the hippocampus and the frontal cortex in schizophrenia. These results present important implications for creating intervention programs aimed at measuring functional and structural changes in the hippocampus in schizophrenia. © 2014 Ledoux, Boyer, Phillips, Labelle, Smith and Bohbot.","author":[{"dropping-particle":"","family":"Ledoux","given":"A.-A.","non-dropping-particle":"","parse-names":false,"suffix":""},{"dropping-particle":"","family":"Boyer","given":"P","non-dropping-particle":"","parse-names":false,"suffix":""},{"dropping-particle":"","family":"Phillips","given":"J L","non-dropping-particle":"","parse-names":false,"suffix":""},{"dropping-particle":"","family":"Labelle","given":"A","non-dropping-particle":"","parse-names":false,"suffix":""},{"dropping-particle":"","family":"Smith","given":"A","non-dropping-particle":"","parse-names":false,"suffix":""},{"dropping-particle":"","family":"Bohbot","given":"V D","non-dropping-particle":"","parse-names":false,"suffix":""}],"container-title":"Frontiers in Behavioral Neuroscience","id":"ITEM-1","issue":"MAR","issued":{"date-parts":[["2014"]]},"note":"cited By 16","title":"Structural hippocampal anomalies in a schizophrenia population correlate with navigation performance on a wayfinding task","type":"article-journal","volume":"8"},"uris":["http://www.mendeley.com/documents/?uuid=2aa4c7a0-6a11-4a1b-ae08-0098dd015442"]}],"mendeley":{"formattedCitation":"(A.-A. Ledoux et al., 2014)","manualFormatting":"Ledoux et al., 2014","plainTextFormattedCitation":"(A.-A. Ledoux et al., 2014)","previouslyFormattedCitation":"(A.-A. Ledoux et al., 2014)"},"properties":{"noteIndex":0},"schema":"https://github.com/citation-style-language/schema/raw/master/csl-citation.json"}</w:instrText>
            </w:r>
            <w:r>
              <w:rPr>
                <w:sz w:val="20"/>
                <w:szCs w:val="20"/>
                <w:lang w:val="en-US"/>
              </w:rPr>
              <w:fldChar w:fldCharType="separate"/>
            </w:r>
            <w:r w:rsidRPr="00095BD1">
              <w:rPr>
                <w:noProof/>
                <w:sz w:val="20"/>
                <w:szCs w:val="20"/>
                <w:lang w:val="en-US"/>
              </w:rPr>
              <w:t>Ledoux et al., 2014</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2C9704B" w14:textId="7AF8B82B" w:rsidR="00095BD1" w:rsidRDefault="00095BD1" w:rsidP="00E72584">
            <w:pPr>
              <w:pStyle w:val="TableContents"/>
              <w:spacing w:after="46" w:line="240" w:lineRule="auto"/>
              <w:rPr>
                <w:sz w:val="20"/>
                <w:szCs w:val="20"/>
                <w:lang w:val="en-US"/>
              </w:rPr>
            </w:pPr>
            <w:r>
              <w:rPr>
                <w:sz w:val="20"/>
                <w:szCs w:val="20"/>
                <w:lang w:val="en-US"/>
              </w:rPr>
              <w:t>21 (76.19)</w:t>
            </w:r>
          </w:p>
        </w:tc>
        <w:tc>
          <w:tcPr>
            <w:tcW w:w="1260" w:type="dxa"/>
            <w:tcBorders>
              <w:top w:val="single" w:sz="2" w:space="0" w:color="000001"/>
              <w:left w:val="single" w:sz="2" w:space="0" w:color="000001"/>
              <w:bottom w:val="single" w:sz="2" w:space="0" w:color="000001"/>
            </w:tcBorders>
            <w:shd w:val="clear" w:color="auto" w:fill="auto"/>
          </w:tcPr>
          <w:p w14:paraId="54E5A54B" w14:textId="3645F998" w:rsidR="00095BD1" w:rsidRDefault="00095BD1" w:rsidP="00E72584">
            <w:pPr>
              <w:pStyle w:val="TableContents"/>
              <w:spacing w:after="46" w:line="240" w:lineRule="auto"/>
              <w:rPr>
                <w:sz w:val="20"/>
                <w:szCs w:val="20"/>
                <w:lang w:val="en-US"/>
              </w:rPr>
            </w:pPr>
            <w:r>
              <w:rPr>
                <w:sz w:val="20"/>
                <w:szCs w:val="20"/>
                <w:lang w:val="en-US"/>
              </w:rPr>
              <w:t>32.05 (1.08)</w:t>
            </w:r>
          </w:p>
        </w:tc>
        <w:tc>
          <w:tcPr>
            <w:tcW w:w="1254" w:type="dxa"/>
            <w:tcBorders>
              <w:top w:val="single" w:sz="2" w:space="0" w:color="000001"/>
              <w:left w:val="single" w:sz="2" w:space="0" w:color="000001"/>
              <w:bottom w:val="single" w:sz="2" w:space="0" w:color="000001"/>
              <w:right w:val="single" w:sz="2" w:space="0" w:color="000001"/>
            </w:tcBorders>
          </w:tcPr>
          <w:p w14:paraId="090302FE" w14:textId="4B1F8C7A" w:rsidR="00095BD1" w:rsidRDefault="00095BD1"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53968E75" w14:textId="5FB775E0" w:rsidR="00095BD1" w:rsidRDefault="00095BD1" w:rsidP="00E72584">
            <w:pPr>
              <w:pStyle w:val="TableContents"/>
              <w:spacing w:after="46" w:line="240" w:lineRule="auto"/>
              <w:rPr>
                <w:sz w:val="20"/>
                <w:szCs w:val="20"/>
                <w:lang w:val="en-US"/>
              </w:rPr>
            </w:pPr>
            <w:r>
              <w:rPr>
                <w:sz w:val="20"/>
                <w:szCs w:val="20"/>
                <w:lang w:val="en-US"/>
              </w:rPr>
              <w:t>11.38 (4.93)</w:t>
            </w:r>
          </w:p>
        </w:tc>
        <w:tc>
          <w:tcPr>
            <w:tcW w:w="1330" w:type="dxa"/>
            <w:tcBorders>
              <w:top w:val="single" w:sz="2" w:space="0" w:color="000001"/>
              <w:left w:val="single" w:sz="2" w:space="0" w:color="000001"/>
              <w:bottom w:val="single" w:sz="2" w:space="0" w:color="000001"/>
              <w:right w:val="single" w:sz="2" w:space="0" w:color="000001"/>
            </w:tcBorders>
          </w:tcPr>
          <w:p w14:paraId="51E40395" w14:textId="3A47C40F" w:rsidR="00095BD1" w:rsidRDefault="00095BD1" w:rsidP="00E72584">
            <w:pPr>
              <w:pStyle w:val="TableContents"/>
              <w:spacing w:after="46" w:line="240" w:lineRule="auto"/>
              <w:rPr>
                <w:sz w:val="20"/>
                <w:szCs w:val="20"/>
                <w:lang w:val="en-US"/>
              </w:rPr>
            </w:pPr>
            <w:r>
              <w:rPr>
                <w:sz w:val="20"/>
                <w:szCs w:val="20"/>
                <w:lang w:val="en-US"/>
              </w:rPr>
              <w:t>64 (13)</w:t>
            </w:r>
          </w:p>
        </w:tc>
        <w:tc>
          <w:tcPr>
            <w:tcW w:w="1176" w:type="dxa"/>
            <w:tcBorders>
              <w:top w:val="single" w:sz="2" w:space="0" w:color="000001"/>
              <w:left w:val="single" w:sz="2" w:space="0" w:color="000001"/>
              <w:bottom w:val="single" w:sz="2" w:space="0" w:color="000001"/>
              <w:right w:val="single" w:sz="2" w:space="0" w:color="000001"/>
            </w:tcBorders>
          </w:tcPr>
          <w:p w14:paraId="336A463E" w14:textId="619809C8" w:rsidR="00095BD1" w:rsidRDefault="00095BD1" w:rsidP="00E72584">
            <w:pPr>
              <w:pStyle w:val="TableContents"/>
              <w:spacing w:after="46" w:line="240" w:lineRule="auto"/>
              <w:rPr>
                <w:sz w:val="20"/>
                <w:szCs w:val="20"/>
                <w:lang w:val="en-US"/>
              </w:rPr>
            </w:pPr>
            <w:r>
              <w:rPr>
                <w:sz w:val="20"/>
                <w:szCs w:val="20"/>
                <w:lang w:val="en-US"/>
              </w:rPr>
              <w:t>15.14 (4.33)</w:t>
            </w:r>
          </w:p>
        </w:tc>
        <w:tc>
          <w:tcPr>
            <w:tcW w:w="1190" w:type="dxa"/>
            <w:tcBorders>
              <w:top w:val="single" w:sz="2" w:space="0" w:color="000001"/>
              <w:left w:val="single" w:sz="2" w:space="0" w:color="000001"/>
              <w:bottom w:val="single" w:sz="2" w:space="0" w:color="000001"/>
              <w:right w:val="single" w:sz="2" w:space="0" w:color="000001"/>
            </w:tcBorders>
          </w:tcPr>
          <w:p w14:paraId="0F158D92" w14:textId="02A63AFE" w:rsidR="00095BD1" w:rsidRDefault="00095BD1" w:rsidP="00E72584">
            <w:pPr>
              <w:pStyle w:val="TableContents"/>
              <w:spacing w:after="46" w:line="240" w:lineRule="auto"/>
              <w:rPr>
                <w:sz w:val="20"/>
                <w:szCs w:val="20"/>
                <w:lang w:val="en-US"/>
              </w:rPr>
            </w:pPr>
            <w:r>
              <w:rPr>
                <w:sz w:val="20"/>
                <w:szCs w:val="20"/>
                <w:lang w:val="en-US"/>
              </w:rPr>
              <w:t>18.14 (5.68)</w:t>
            </w:r>
          </w:p>
        </w:tc>
        <w:tc>
          <w:tcPr>
            <w:tcW w:w="1208" w:type="dxa"/>
            <w:tcBorders>
              <w:top w:val="single" w:sz="2" w:space="0" w:color="000001"/>
              <w:left w:val="single" w:sz="2" w:space="0" w:color="000001"/>
              <w:bottom w:val="single" w:sz="2" w:space="0" w:color="000001"/>
              <w:right w:val="single" w:sz="2" w:space="0" w:color="000001"/>
            </w:tcBorders>
          </w:tcPr>
          <w:p w14:paraId="48E4D3BC" w14:textId="6C14ED4D" w:rsidR="00095BD1" w:rsidRDefault="00095BD1" w:rsidP="00E72584">
            <w:pPr>
              <w:pStyle w:val="TableContents"/>
              <w:spacing w:after="46" w:line="240" w:lineRule="auto"/>
              <w:rPr>
                <w:sz w:val="20"/>
                <w:szCs w:val="20"/>
                <w:lang w:val="en-US"/>
              </w:rPr>
            </w:pPr>
            <w:r>
              <w:rPr>
                <w:sz w:val="20"/>
                <w:szCs w:val="20"/>
                <w:lang w:val="en-US"/>
              </w:rPr>
              <w:t>30.71 (6.93)</w:t>
            </w:r>
          </w:p>
        </w:tc>
        <w:tc>
          <w:tcPr>
            <w:tcW w:w="1140" w:type="dxa"/>
            <w:tcBorders>
              <w:top w:val="single" w:sz="2" w:space="0" w:color="000001"/>
              <w:left w:val="single" w:sz="2" w:space="0" w:color="000001"/>
              <w:bottom w:val="single" w:sz="2" w:space="0" w:color="000001"/>
            </w:tcBorders>
            <w:shd w:val="clear" w:color="auto" w:fill="auto"/>
          </w:tcPr>
          <w:p w14:paraId="0D9BA7E5" w14:textId="0D526E4B" w:rsidR="00095BD1" w:rsidRDefault="00095BD1" w:rsidP="00E72584">
            <w:pPr>
              <w:pStyle w:val="TableContents"/>
              <w:spacing w:after="46" w:line="240" w:lineRule="auto"/>
              <w:rPr>
                <w:sz w:val="20"/>
                <w:szCs w:val="20"/>
                <w:lang w:val="en-US"/>
              </w:rPr>
            </w:pPr>
            <w:r>
              <w:rPr>
                <w:sz w:val="20"/>
                <w:szCs w:val="20"/>
                <w:lang w:val="en-US"/>
              </w:rPr>
              <w:t>22 (72.7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784B271" w14:textId="531C077D" w:rsidR="00095BD1" w:rsidRDefault="00095BD1" w:rsidP="00E72584">
            <w:pPr>
              <w:pStyle w:val="TableContents"/>
              <w:spacing w:after="46" w:line="240" w:lineRule="auto"/>
              <w:rPr>
                <w:sz w:val="20"/>
                <w:szCs w:val="20"/>
                <w:lang w:val="en-US"/>
              </w:rPr>
            </w:pPr>
            <w:r>
              <w:rPr>
                <w:sz w:val="20"/>
                <w:szCs w:val="20"/>
                <w:lang w:val="en-US"/>
              </w:rPr>
              <w:t>30.45 (1.25)</w:t>
            </w:r>
          </w:p>
        </w:tc>
      </w:tr>
      <w:tr w:rsidR="00086056" w:rsidRPr="00BC63D4" w14:paraId="72F4E0A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EEF1134" w14:textId="56BFD791" w:rsidR="00086056" w:rsidRPr="00B960C8" w:rsidRDefault="00086056"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371/journal.pone.0232826","ISSN":"1932-6203","abstract":"This study aimed to investigate abnormalities in the gray matter and white matter (GM and WM, respectively) that are shared between schizophrenia (SZ) and bipolar disorder (BD). We used 3T-magnetic resonance imaging to examine patients with SZ, BD, or healthy control (HC) subjects (aged 20–50 years, N = 65 in each group). We generated modulated GM maps through voxel-based morphometry (VBM) for T1-weighted images and skeletonized fractional anisotropy, mean diffusion, and radial diffusivity maps through tract-based special statistics (TBSS) methods for diffusion tensor imaging (DTI) data. These data were analyzed using a generalized linear model with pairwise comparisons between groups with a family-wise error corrected P &lt; 0.017. The VBM analysis revealed widespread decreases in GM volume in SZ compared to HC, but patients with BD showed GM volume deficits limited to the right thalamus and left insular lobe. The TBSS analysis showed alterations of DTI parameters in widespread WM tracts both in SZ and BD patients compared to HC. The two disorders had WM alterations in the corpus callosum, superior longitudinal fasciculus, internal capsule, external capsule, posterior thalamic radiation, and fornix. However, we observed no differences in GM volume or WM integrity between SZ and BD. The study results suggest that GM volume deficits in the thalamus and insular lobe along with widespread disruptions of WM integrity might be the common neural mechanisms underlying the pathologies of SZ and BD.","author":[{"dropping-particle":"","family":"Lee","given":"Dong-Kyun","non-dropping-particle":"","parse-names":false,"suffix":""},{"dropping-particle":"","family":"Lee","given":"Hyeongrae","non-dropping-particle":"","parse-names":false,"suffix":""},{"dropping-particle":"","family":"Park","given":"Kyeongwoo","non-dropping-particle":"","parse-names":false,"suffix":""},{"dropping-particle":"","family":"Joh","given":"Euwon","non-dropping-particle":"","parse-names":false,"suffix":""},{"dropping-particle":"","family":"Kim","given":"Chul-Eung","non-dropping-particle":"","parse-names":false,"suffix":""},{"dropping-particle":"","family":"Ryu","given":"Seunghyong","non-dropping-particle":"","parse-names":false,"suffix":""}],"container-title":"PLOS ONE","editor":[{"dropping-particle":"","family":"Chao","given":"Linda","non-dropping-particle":"","parse-names":false,"suffix":""}],"id":"ITEM-1","issue":"5","issued":{"date-parts":[["2020","5","7"]]},"page":"e0232826","publisher":"Public Library of Science","title":"Common gray and white matter abnormalities in schizophrenia and bipolar disorder","type":"article-journal","volume":"15"},"uris":["http://www.mendeley.com/documents/?uuid=32899ab2-d105-3337-86ad-db85035a8e03"]}],"mendeley":{"formattedCitation":"(D.-K. Lee et al., 2020)","manualFormatting":"Lee et al., 2020","plainTextFormattedCitation":"(D.-K. Lee et al., 2020)","previouslyFormattedCitation":"(D.-K. Lee et al., 2020)"},"properties":{"noteIndex":0},"schema":"https://github.com/citation-style-language/schema/raw/master/csl-citation.json"}</w:instrText>
            </w:r>
            <w:r>
              <w:rPr>
                <w:sz w:val="20"/>
                <w:szCs w:val="20"/>
                <w:lang w:val="en-US"/>
              </w:rPr>
              <w:fldChar w:fldCharType="separate"/>
            </w:r>
            <w:r w:rsidRPr="00086056">
              <w:rPr>
                <w:noProof/>
                <w:sz w:val="20"/>
                <w:szCs w:val="20"/>
                <w:lang w:val="en-US"/>
              </w:rPr>
              <w:t>Lee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473D57A" w14:textId="7F092F04" w:rsidR="00086056" w:rsidRPr="00B960C8" w:rsidRDefault="002C7251" w:rsidP="00E72584">
            <w:pPr>
              <w:pStyle w:val="TableContents"/>
              <w:spacing w:after="46" w:line="240" w:lineRule="auto"/>
              <w:rPr>
                <w:sz w:val="20"/>
                <w:szCs w:val="20"/>
                <w:lang w:val="en-US"/>
              </w:rPr>
            </w:pPr>
            <w:r>
              <w:rPr>
                <w:sz w:val="20"/>
                <w:szCs w:val="20"/>
                <w:lang w:val="en-US"/>
              </w:rPr>
              <w:t>65 (55.38)</w:t>
            </w:r>
          </w:p>
        </w:tc>
        <w:tc>
          <w:tcPr>
            <w:tcW w:w="1260" w:type="dxa"/>
            <w:tcBorders>
              <w:top w:val="single" w:sz="2" w:space="0" w:color="000001"/>
              <w:left w:val="single" w:sz="2" w:space="0" w:color="000001"/>
              <w:bottom w:val="single" w:sz="2" w:space="0" w:color="000001"/>
            </w:tcBorders>
            <w:shd w:val="clear" w:color="auto" w:fill="auto"/>
          </w:tcPr>
          <w:p w14:paraId="2AD17E24" w14:textId="55B7A6CD" w:rsidR="00086056" w:rsidRPr="00B960C8" w:rsidRDefault="002C7251" w:rsidP="00E72584">
            <w:pPr>
              <w:pStyle w:val="TableContents"/>
              <w:spacing w:after="46" w:line="240" w:lineRule="auto"/>
              <w:rPr>
                <w:sz w:val="20"/>
                <w:szCs w:val="20"/>
                <w:lang w:val="en-US"/>
              </w:rPr>
            </w:pPr>
            <w:r>
              <w:rPr>
                <w:sz w:val="20"/>
                <w:szCs w:val="20"/>
                <w:lang w:val="en-US"/>
              </w:rPr>
              <w:t>36.98 (7.88)</w:t>
            </w:r>
          </w:p>
        </w:tc>
        <w:tc>
          <w:tcPr>
            <w:tcW w:w="1254" w:type="dxa"/>
            <w:tcBorders>
              <w:top w:val="single" w:sz="2" w:space="0" w:color="000001"/>
              <w:left w:val="single" w:sz="2" w:space="0" w:color="000001"/>
              <w:bottom w:val="single" w:sz="2" w:space="0" w:color="000001"/>
              <w:right w:val="single" w:sz="2" w:space="0" w:color="000001"/>
            </w:tcBorders>
          </w:tcPr>
          <w:p w14:paraId="41E0F63B" w14:textId="7F714293" w:rsidR="00086056" w:rsidRPr="00B960C8" w:rsidRDefault="002C7251"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6E531663" w14:textId="680FD4FA" w:rsidR="00086056" w:rsidRDefault="002C7251" w:rsidP="00E72584">
            <w:pPr>
              <w:pStyle w:val="TableContents"/>
              <w:spacing w:after="46" w:line="240" w:lineRule="auto"/>
              <w:rPr>
                <w:sz w:val="20"/>
                <w:szCs w:val="20"/>
                <w:lang w:val="en-US"/>
              </w:rPr>
            </w:pPr>
            <w:r>
              <w:rPr>
                <w:sz w:val="20"/>
                <w:szCs w:val="20"/>
                <w:lang w:val="en-US"/>
              </w:rPr>
              <w:t>15.52 (7.52)</w:t>
            </w:r>
          </w:p>
        </w:tc>
        <w:tc>
          <w:tcPr>
            <w:tcW w:w="1330" w:type="dxa"/>
            <w:tcBorders>
              <w:top w:val="single" w:sz="2" w:space="0" w:color="000001"/>
              <w:left w:val="single" w:sz="2" w:space="0" w:color="000001"/>
              <w:bottom w:val="single" w:sz="2" w:space="0" w:color="000001"/>
              <w:right w:val="single" w:sz="2" w:space="0" w:color="000001"/>
            </w:tcBorders>
          </w:tcPr>
          <w:p w14:paraId="048ED5D2" w14:textId="07FBDE01" w:rsidR="00086056" w:rsidRPr="00B960C8" w:rsidRDefault="002C7251"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6AD8485" w14:textId="31F43E6C" w:rsidR="00086056" w:rsidRDefault="002C7251"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9C1DB19" w14:textId="10DB794F" w:rsidR="00086056" w:rsidRDefault="002C7251"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CFF46CB" w14:textId="25AD4CAB" w:rsidR="00086056" w:rsidRDefault="002C7251"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84BA534" w14:textId="6A4C5E0E" w:rsidR="00086056" w:rsidRPr="00B960C8" w:rsidRDefault="002C7251" w:rsidP="00E72584">
            <w:pPr>
              <w:pStyle w:val="TableContents"/>
              <w:spacing w:after="46" w:line="240" w:lineRule="auto"/>
              <w:rPr>
                <w:sz w:val="20"/>
                <w:szCs w:val="20"/>
                <w:lang w:val="en-US"/>
              </w:rPr>
            </w:pPr>
            <w:r>
              <w:rPr>
                <w:sz w:val="20"/>
                <w:szCs w:val="20"/>
                <w:lang w:val="en-US"/>
              </w:rPr>
              <w:t>65 (43.0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90D6BFE" w14:textId="1DF9081C" w:rsidR="00086056" w:rsidRPr="00B960C8" w:rsidRDefault="002C7251" w:rsidP="00E72584">
            <w:pPr>
              <w:pStyle w:val="TableContents"/>
              <w:spacing w:after="46" w:line="240" w:lineRule="auto"/>
              <w:rPr>
                <w:sz w:val="20"/>
                <w:szCs w:val="20"/>
                <w:lang w:val="en-US"/>
              </w:rPr>
            </w:pPr>
            <w:r>
              <w:rPr>
                <w:sz w:val="20"/>
                <w:szCs w:val="20"/>
                <w:lang w:val="en-US"/>
              </w:rPr>
              <w:t>34.52 (8.93)</w:t>
            </w:r>
          </w:p>
        </w:tc>
      </w:tr>
      <w:tr w:rsidR="00AB775B" w:rsidRPr="00BC63D4" w14:paraId="7B8EFCB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8AE9897" w14:textId="32FA9F4C" w:rsidR="00AB775B" w:rsidRDefault="00AB775B" w:rsidP="00E72584">
            <w:pPr>
              <w:spacing w:after="46" w:line="240" w:lineRule="auto"/>
              <w:rPr>
                <w:sz w:val="20"/>
                <w:szCs w:val="20"/>
                <w:lang w:val="en-US"/>
              </w:rPr>
            </w:pPr>
            <w:r>
              <w:rPr>
                <w:sz w:val="20"/>
                <w:szCs w:val="20"/>
                <w:lang w:val="en-US"/>
              </w:rPr>
              <w:fldChar w:fldCharType="begin" w:fldLock="1"/>
            </w:r>
            <w:r w:rsidR="00A95FB1">
              <w:rPr>
                <w:sz w:val="20"/>
                <w:szCs w:val="20"/>
                <w:lang w:val="en-US"/>
              </w:rPr>
              <w:instrText>ADDIN CSL_CITATION {"citationItems":[{"id":"ITEM-1","itemData":{"DOI":"10.1016/j.pscychresns.2019.04.009","ISSN":"1872-7506 (Electronic)","PMID":"31059954","abstract":"Progressive brain volume atrophy has been reported in patients with schizophrenia.  However, whether this progress differs between patients with primary negative symptoms (deficit schizophrenia; DS) and those without such symptoms (nondeficit schizophrenia; NDS) is unknown. Here, we examined grey matter volume (GMV) and white matter volume (WMV) changes over 12 months in 34 first-episode treatment-naive patients with schizophrenia (14 DS and 20 NDS) and 32 healthy controls (HCs) using structural magnetic resonance imaging and voxel-based morphometry. At baseline, compared to HCs, patients with DS but not NDS had less WMV in bilateral posterior limb of the internal capsule (PLIC) and cerebellar tonsil (P &lt; 0.05, FDR corrected) and smaller GMV in the cerebellar culmen (P &lt; 0.05, FWE corrected). At follow-up, NDS group showed WMV reduction in bilateral PLIC (P &lt; 0.05, FDR corrected), while DS group showed no progressive WMV changes. While both patient groups exhibited GMV reduction in the hippocampus and insular cortex, patients with NDS showed additional GMV loss in the frontal and cingulate cortex and a selective increase in GMV in the left thalamus (P &lt; 0.05 FWE corrected). Our study revealed double dissociations in developmental brain volume changes in the first year after clinical contact for psychosis in DS versus NDS patients.","author":[{"dropping-particle":"","family":"Lei","given":"Wei","non-dropping-particle":"","parse-names":false,"suffix":""},{"dropping-particle":"","family":"Kirkpatrick","given":"Brian","non-dropping-particle":"","parse-names":false,"suffix":""},{"dropping-particle":"","family":"Wang","given":"Qiang","non-dropping-particle":"","parse-names":false,"suffix":""},{"dropping-particle":"","family":"Deng","given":"Wei","non-dropping-particle":"","parse-names":false,"suffix":""},{"dropping-particle":"","family":"Li","given":"Mingli","non-dropping-particle":"","parse-names":false,"suffix":""},{"dropping-particle":"","family":"Guo","given":"Wanjun","non-dropping-particle":"","parse-names":false,"suffix":""},{"dropping-particle":"","family":"Liang","given":"Sugai","non-dropping-particle":"","parse-names":false,"suffix":""},{"dropping-particle":"","family":"Li","given":"Yinfei","non-dropping-particle":"","parse-names":false,"suffix":""},{"dropping-particle":"","family":"Zhang","given":"Chengcheng","non-dropping-particle":"","parse-names":false,"suffix":""},{"dropping-particle":"","family":"Li","given":"Xiaojing","non-dropping-particle":"","parse-names":false,"suffix":""},{"dropping-particle":"","family":"Zhang","given":"Pingping","non-dropping-particle":"","parse-names":false,"suffix":""},{"dropping-particle":"","family":"Li","given":"Zhe","non-dropping-particle":"","parse-names":false,"suffix":""},{"dropping-particle":"","family":"Xiang","given":"Bo","non-dropping-particle":"","parse-names":false,"suffix":""},{"dropping-particle":"","family":"Chen","given":"Jing","non-dropping-particle":"","parse-names":false,"suffix":""},{"dropping-particle":"","family":"Hu","given":"Xun","non-dropping-particle":"","parse-names":false,"suffix":""},{"dropping-particle":"","family":"Zhang","given":"Nanyin","non-dropping-particle":"","parse-names":false,"suffix":""},{"dropping-particle":"","family":"Li","given":"Tao","non-dropping-particle":"","parse-names":false,"suffix":""}],"container-title":"Psychiatry research. Neuroimaging","id":"ITEM-1","issued":{"date-parts":[["2019","6","30"]]},"language":"eng","page":"12-20","publisher":"Elsevier Ireland Ltd","publisher-place":"Netherlands","title":"Progressive brain structural changes after the first year of treatment in  first-episode treatment-naive patients with deficit or nondeficit schizophrenia.","type":"article-journal","volume":"288"},"uris":["http://www.mendeley.com/documents/?uuid=077df805-5004-43f9-a298-1d3c92737f14"]}],"mendeley":{"formattedCitation":"(Lei et al., 2019)","manualFormatting":"Lei et al., 2019","plainTextFormattedCitation":"(Lei et al., 2019)","previouslyFormattedCitation":"(Lei et al., 2019)"},"properties":{"noteIndex":0},"schema":"https://github.com/citation-style-language/schema/raw/master/csl-citation.json"}</w:instrText>
            </w:r>
            <w:r>
              <w:rPr>
                <w:sz w:val="20"/>
                <w:szCs w:val="20"/>
                <w:lang w:val="en-US"/>
              </w:rPr>
              <w:fldChar w:fldCharType="separate"/>
            </w:r>
            <w:r w:rsidRPr="00AB775B">
              <w:rPr>
                <w:noProof/>
                <w:sz w:val="20"/>
                <w:szCs w:val="20"/>
                <w:lang w:val="en-US"/>
              </w:rPr>
              <w:t>Lei et al., 2019</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D20D1B8" w14:textId="13BB6003" w:rsidR="00AB775B" w:rsidRDefault="00AB775B" w:rsidP="00E72584">
            <w:pPr>
              <w:pStyle w:val="TableContents"/>
              <w:spacing w:after="46" w:line="240" w:lineRule="auto"/>
              <w:rPr>
                <w:sz w:val="20"/>
                <w:szCs w:val="20"/>
                <w:lang w:val="en-US"/>
              </w:rPr>
            </w:pPr>
            <w:r>
              <w:rPr>
                <w:sz w:val="20"/>
                <w:szCs w:val="20"/>
                <w:lang w:val="en-US"/>
              </w:rPr>
              <w:t>14 (71.43)</w:t>
            </w:r>
          </w:p>
        </w:tc>
        <w:tc>
          <w:tcPr>
            <w:tcW w:w="1260" w:type="dxa"/>
            <w:tcBorders>
              <w:top w:val="single" w:sz="2" w:space="0" w:color="000001"/>
              <w:left w:val="single" w:sz="2" w:space="0" w:color="000001"/>
              <w:bottom w:val="single" w:sz="2" w:space="0" w:color="000001"/>
            </w:tcBorders>
            <w:shd w:val="clear" w:color="auto" w:fill="auto"/>
          </w:tcPr>
          <w:p w14:paraId="3F1A32CC" w14:textId="5E9A5411" w:rsidR="00AB775B" w:rsidRDefault="00AB775B" w:rsidP="00E72584">
            <w:pPr>
              <w:pStyle w:val="TableContents"/>
              <w:spacing w:after="46" w:line="240" w:lineRule="auto"/>
              <w:rPr>
                <w:sz w:val="20"/>
                <w:szCs w:val="20"/>
                <w:lang w:val="en-US"/>
              </w:rPr>
            </w:pPr>
            <w:r>
              <w:rPr>
                <w:sz w:val="20"/>
                <w:szCs w:val="20"/>
                <w:lang w:val="en-US"/>
              </w:rPr>
              <w:t>21.79 (5.35)</w:t>
            </w:r>
          </w:p>
        </w:tc>
        <w:tc>
          <w:tcPr>
            <w:tcW w:w="1254" w:type="dxa"/>
            <w:tcBorders>
              <w:top w:val="single" w:sz="2" w:space="0" w:color="000001"/>
              <w:left w:val="single" w:sz="2" w:space="0" w:color="000001"/>
              <w:bottom w:val="single" w:sz="2" w:space="0" w:color="000001"/>
              <w:right w:val="single" w:sz="2" w:space="0" w:color="000001"/>
            </w:tcBorders>
          </w:tcPr>
          <w:p w14:paraId="6B1B835D" w14:textId="6198055D" w:rsidR="00AB775B" w:rsidRDefault="00AB775B" w:rsidP="00E72584">
            <w:pPr>
              <w:pStyle w:val="TableContents"/>
              <w:spacing w:after="46" w:line="240" w:lineRule="auto"/>
              <w:rPr>
                <w:sz w:val="20"/>
                <w:szCs w:val="20"/>
                <w:lang w:val="en-US"/>
              </w:rPr>
            </w:pPr>
            <w:r>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198B7D06" w14:textId="3E2E27F8" w:rsidR="00AB775B" w:rsidRDefault="00AB775B" w:rsidP="00E72584">
            <w:pPr>
              <w:pStyle w:val="TableContents"/>
              <w:spacing w:after="46" w:line="240" w:lineRule="auto"/>
              <w:rPr>
                <w:sz w:val="20"/>
                <w:szCs w:val="20"/>
                <w:lang w:val="en-US"/>
              </w:rPr>
            </w:pPr>
            <w:r>
              <w:rPr>
                <w:sz w:val="20"/>
                <w:szCs w:val="20"/>
                <w:lang w:val="en-US"/>
              </w:rPr>
              <w:t>1.11 (NA)*</w:t>
            </w:r>
          </w:p>
        </w:tc>
        <w:tc>
          <w:tcPr>
            <w:tcW w:w="1330" w:type="dxa"/>
            <w:tcBorders>
              <w:top w:val="single" w:sz="2" w:space="0" w:color="000001"/>
              <w:left w:val="single" w:sz="2" w:space="0" w:color="000001"/>
              <w:bottom w:val="single" w:sz="2" w:space="0" w:color="000001"/>
              <w:right w:val="single" w:sz="2" w:space="0" w:color="000001"/>
            </w:tcBorders>
          </w:tcPr>
          <w:p w14:paraId="17481AEF" w14:textId="5F6CFBD1" w:rsidR="00AB775B" w:rsidRDefault="00AB775B" w:rsidP="00E72584">
            <w:pPr>
              <w:pStyle w:val="TableContents"/>
              <w:spacing w:after="46" w:line="240" w:lineRule="auto"/>
              <w:rPr>
                <w:sz w:val="20"/>
                <w:szCs w:val="20"/>
                <w:lang w:val="en-US"/>
              </w:rPr>
            </w:pPr>
            <w:r>
              <w:rPr>
                <w:sz w:val="20"/>
                <w:szCs w:val="20"/>
                <w:lang w:val="en-US"/>
              </w:rPr>
              <w:t>96.21 (17.27)</w:t>
            </w:r>
          </w:p>
        </w:tc>
        <w:tc>
          <w:tcPr>
            <w:tcW w:w="1176" w:type="dxa"/>
            <w:tcBorders>
              <w:top w:val="single" w:sz="2" w:space="0" w:color="000001"/>
              <w:left w:val="single" w:sz="2" w:space="0" w:color="000001"/>
              <w:bottom w:val="single" w:sz="2" w:space="0" w:color="000001"/>
              <w:right w:val="single" w:sz="2" w:space="0" w:color="000001"/>
            </w:tcBorders>
          </w:tcPr>
          <w:p w14:paraId="443E0ECD" w14:textId="47108EC9" w:rsidR="00AB775B" w:rsidRDefault="00AB775B" w:rsidP="00E72584">
            <w:pPr>
              <w:pStyle w:val="TableContents"/>
              <w:spacing w:after="46" w:line="240" w:lineRule="auto"/>
              <w:rPr>
                <w:sz w:val="20"/>
                <w:szCs w:val="20"/>
                <w:lang w:val="en-US"/>
              </w:rPr>
            </w:pPr>
            <w:r>
              <w:rPr>
                <w:sz w:val="20"/>
                <w:szCs w:val="20"/>
                <w:lang w:val="en-US"/>
              </w:rPr>
              <w:t>20.93 (6.62)</w:t>
            </w:r>
          </w:p>
        </w:tc>
        <w:tc>
          <w:tcPr>
            <w:tcW w:w="1190" w:type="dxa"/>
            <w:tcBorders>
              <w:top w:val="single" w:sz="2" w:space="0" w:color="000001"/>
              <w:left w:val="single" w:sz="2" w:space="0" w:color="000001"/>
              <w:bottom w:val="single" w:sz="2" w:space="0" w:color="000001"/>
              <w:right w:val="single" w:sz="2" w:space="0" w:color="000001"/>
            </w:tcBorders>
          </w:tcPr>
          <w:p w14:paraId="1BCAAF5C" w14:textId="4A71103B" w:rsidR="00AB775B" w:rsidRDefault="00AB775B" w:rsidP="00E72584">
            <w:pPr>
              <w:pStyle w:val="TableContents"/>
              <w:spacing w:after="46" w:line="240" w:lineRule="auto"/>
              <w:rPr>
                <w:sz w:val="20"/>
                <w:szCs w:val="20"/>
                <w:lang w:val="en-US"/>
              </w:rPr>
            </w:pPr>
            <w:r>
              <w:rPr>
                <w:sz w:val="20"/>
                <w:szCs w:val="20"/>
                <w:lang w:val="en-US"/>
              </w:rPr>
              <w:t>26.86 (6.88)</w:t>
            </w:r>
          </w:p>
        </w:tc>
        <w:tc>
          <w:tcPr>
            <w:tcW w:w="1208" w:type="dxa"/>
            <w:tcBorders>
              <w:top w:val="single" w:sz="2" w:space="0" w:color="000001"/>
              <w:left w:val="single" w:sz="2" w:space="0" w:color="000001"/>
              <w:bottom w:val="single" w:sz="2" w:space="0" w:color="000001"/>
              <w:right w:val="single" w:sz="2" w:space="0" w:color="000001"/>
            </w:tcBorders>
          </w:tcPr>
          <w:p w14:paraId="49B60A94" w14:textId="6FA7C4F7" w:rsidR="00AB775B" w:rsidRDefault="00AB775B" w:rsidP="00E72584">
            <w:pPr>
              <w:pStyle w:val="TableContents"/>
              <w:spacing w:after="46" w:line="240" w:lineRule="auto"/>
              <w:rPr>
                <w:sz w:val="20"/>
                <w:szCs w:val="20"/>
                <w:lang w:val="en-US"/>
              </w:rPr>
            </w:pPr>
            <w:r>
              <w:rPr>
                <w:sz w:val="20"/>
                <w:szCs w:val="20"/>
                <w:lang w:val="en-US"/>
              </w:rPr>
              <w:t>48.43 (10.94)</w:t>
            </w:r>
          </w:p>
        </w:tc>
        <w:tc>
          <w:tcPr>
            <w:tcW w:w="1140" w:type="dxa"/>
            <w:tcBorders>
              <w:top w:val="single" w:sz="2" w:space="0" w:color="000001"/>
              <w:left w:val="single" w:sz="2" w:space="0" w:color="000001"/>
              <w:bottom w:val="single" w:sz="2" w:space="0" w:color="000001"/>
            </w:tcBorders>
            <w:shd w:val="clear" w:color="auto" w:fill="auto"/>
          </w:tcPr>
          <w:p w14:paraId="67C0A568" w14:textId="37852D62" w:rsidR="00AB775B" w:rsidRDefault="00AB775B" w:rsidP="00E72584">
            <w:pPr>
              <w:pStyle w:val="TableContents"/>
              <w:spacing w:after="46" w:line="240" w:lineRule="auto"/>
              <w:rPr>
                <w:sz w:val="20"/>
                <w:szCs w:val="20"/>
                <w:lang w:val="en-US"/>
              </w:rPr>
            </w:pPr>
            <w:r>
              <w:rPr>
                <w:sz w:val="20"/>
                <w:szCs w:val="20"/>
                <w:lang w:val="en-US"/>
              </w:rPr>
              <w:t>32 (71.8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4967839" w14:textId="3D423B4F" w:rsidR="00AB775B" w:rsidRDefault="00AB775B" w:rsidP="00E72584">
            <w:pPr>
              <w:pStyle w:val="TableContents"/>
              <w:spacing w:after="46" w:line="240" w:lineRule="auto"/>
              <w:rPr>
                <w:sz w:val="20"/>
                <w:szCs w:val="20"/>
                <w:lang w:val="en-US"/>
              </w:rPr>
            </w:pPr>
            <w:r>
              <w:rPr>
                <w:sz w:val="20"/>
                <w:szCs w:val="20"/>
                <w:lang w:val="en-US"/>
              </w:rPr>
              <w:t>21.59 (4.65)</w:t>
            </w:r>
          </w:p>
        </w:tc>
      </w:tr>
      <w:tr w:rsidR="00402ED5" w:rsidRPr="00BC63D4" w14:paraId="4F7FEE2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C4EB552" w14:textId="39C88F6D" w:rsidR="00402ED5" w:rsidRPr="00B960C8" w:rsidRDefault="00402ED5"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7/s11682-019-00172-x","ISSN":"1931-7565 (Electronic)","PMID":"31377989","abstract":"Investigations of brain structure in schizophrenia using magnetic resonance imaging  (MRI) have identified variations in regional grey matter (GM) volume throughout the brain but the results are mixed. This study aims to investigate whether the inconsistent voxel-based morphometry (VBM) findings in schizophrenia are due to the use of different software packages. T1 MRI images were obtained from 86 first-episode schizophrenia (FESZ) patients and 86 age- and gender-matched Healthy controls (HCs). VBM analysis was carried out using FMRIB software library (FSL) 5.0 and statistical parametric mapping 8 (SPM8). All images were processed using the default parameter settings as provided by these software packages. FSL-VBM revealed widespread GM volume reductions in FESZ patients compared with HCs, however, for SPM-VBM, only increased and circumscribed GM volume changes were found, both software revealed increased GM volume within cerebellum. Significant correlations between Positive and Negative Syndrome Scale (PANSS) and GM volume were mainly found in frontal regions. Algorithms of GM tissue segmentation, image registration and statistical strategies might contribute to these disparate results.","author":[{"dropping-particle":"","family":"Li","given":"Chen","non-dropping-particle":"","parse-names":false,"suffix":""},{"dropping-particle":"","family":"Liu","given":"Wenming","non-dropping-particle":"","parse-names":false,"suffix":""},{"dropping-particle":"","family":"Guo","given":"Fan","non-dropping-particle":"","parse-names":false,"suffix":""},{"dropping-particle":"","family":"Wang","given":"Xingrui","non-dropping-particle":"","parse-names":false,"suffix":""},{"dropping-particle":"","family":"Kang","given":"Xiaowei","non-dropping-particle":"","parse-names":false,"suffix":""},{"dropping-particle":"","family":"Xu","given":"Yongqiang","non-dropping-particle":"","parse-names":false,"suffix":""},{"dropping-particle":"","family":"Xi","given":"Yibin","non-dropping-particle":"","parse-names":false,"suffix":""},{"dropping-particle":"","family":"Wang","given":"Huaning","non-dropping-particle":"","parse-names":false,"suffix":""},{"dropping-particle":"","family":"Zhu","given":"Yuanqiang","non-dropping-particle":"","parse-names":false,"suffix":""},{"dropping-particle":"","family":"Yin","given":"Hong","non-dropping-particle":"","parse-names":false,"suffix":""}],"container-title":"Brain imaging and behavior","id":"ITEM-1","issue":"6","issued":{"date-parts":[["2020","12"]]},"language":"eng","page":"2224-2231","publisher-place":"United States","title":"Voxel-based morphometry results in first-episode schizophrenia: a comparison of  publicly available software packages.","type":"article-journal","volume":"14"},"uris":["http://www.mendeley.com/documents/?uuid=acd3f752-0068-4573-87c7-cf29bc64d72c"]}],"mendeley":{"formattedCitation":"(C. Li et al., 2020)","manualFormatting":"Li et al., 2020","plainTextFormattedCitation":"(C. Li et al., 2020)","previouslyFormattedCitation":"(C. Li et al., 2020)"},"properties":{"noteIndex":0},"schema":"https://github.com/citation-style-language/schema/raw/master/csl-citation.json"}</w:instrText>
            </w:r>
            <w:r>
              <w:rPr>
                <w:sz w:val="20"/>
                <w:szCs w:val="20"/>
                <w:lang w:val="en-US"/>
              </w:rPr>
              <w:fldChar w:fldCharType="separate"/>
            </w:r>
            <w:r w:rsidRPr="00402ED5">
              <w:rPr>
                <w:noProof/>
                <w:sz w:val="20"/>
                <w:szCs w:val="20"/>
                <w:lang w:val="en-US"/>
              </w:rPr>
              <w:t>Li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28ECFF3" w14:textId="1F2A51EC" w:rsidR="00402ED5" w:rsidRPr="00B960C8" w:rsidRDefault="00402ED5" w:rsidP="00E72584">
            <w:pPr>
              <w:pStyle w:val="TableContents"/>
              <w:spacing w:after="46" w:line="240" w:lineRule="auto"/>
              <w:rPr>
                <w:sz w:val="20"/>
                <w:szCs w:val="20"/>
                <w:lang w:val="en-US"/>
              </w:rPr>
            </w:pPr>
            <w:r>
              <w:rPr>
                <w:sz w:val="20"/>
                <w:szCs w:val="20"/>
                <w:lang w:val="en-US"/>
              </w:rPr>
              <w:t>86 (53.49)</w:t>
            </w:r>
          </w:p>
        </w:tc>
        <w:tc>
          <w:tcPr>
            <w:tcW w:w="1260" w:type="dxa"/>
            <w:tcBorders>
              <w:top w:val="single" w:sz="2" w:space="0" w:color="000001"/>
              <w:left w:val="single" w:sz="2" w:space="0" w:color="000001"/>
              <w:bottom w:val="single" w:sz="2" w:space="0" w:color="000001"/>
            </w:tcBorders>
            <w:shd w:val="clear" w:color="auto" w:fill="auto"/>
          </w:tcPr>
          <w:p w14:paraId="2BCC69DB" w14:textId="6A8EEB13" w:rsidR="00402ED5" w:rsidRPr="00B960C8" w:rsidRDefault="00402ED5" w:rsidP="00E72584">
            <w:pPr>
              <w:pStyle w:val="TableContents"/>
              <w:spacing w:after="46" w:line="240" w:lineRule="auto"/>
              <w:rPr>
                <w:sz w:val="20"/>
                <w:szCs w:val="20"/>
                <w:lang w:val="en-US"/>
              </w:rPr>
            </w:pPr>
            <w:r>
              <w:rPr>
                <w:sz w:val="20"/>
                <w:szCs w:val="20"/>
                <w:lang w:val="en-US"/>
              </w:rPr>
              <w:t>23.5 (6.9)</w:t>
            </w:r>
          </w:p>
        </w:tc>
        <w:tc>
          <w:tcPr>
            <w:tcW w:w="1254" w:type="dxa"/>
            <w:tcBorders>
              <w:top w:val="single" w:sz="2" w:space="0" w:color="000001"/>
              <w:left w:val="single" w:sz="2" w:space="0" w:color="000001"/>
              <w:bottom w:val="single" w:sz="2" w:space="0" w:color="000001"/>
              <w:right w:val="single" w:sz="2" w:space="0" w:color="000001"/>
            </w:tcBorders>
          </w:tcPr>
          <w:p w14:paraId="5C05C276" w14:textId="07DD217B" w:rsidR="00402ED5" w:rsidRPr="00B960C8" w:rsidRDefault="00402ED5" w:rsidP="00E72584">
            <w:pPr>
              <w:pStyle w:val="TableContents"/>
              <w:spacing w:after="46" w:line="240" w:lineRule="auto"/>
              <w:rPr>
                <w:sz w:val="20"/>
                <w:szCs w:val="20"/>
                <w:lang w:val="en-US"/>
              </w:rPr>
            </w:pPr>
            <w:r>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640202C7" w14:textId="6C959297" w:rsidR="00402ED5" w:rsidRDefault="00402ED5" w:rsidP="00E72584">
            <w:pPr>
              <w:pStyle w:val="TableContents"/>
              <w:spacing w:after="46" w:line="240" w:lineRule="auto"/>
              <w:rPr>
                <w:sz w:val="20"/>
                <w:szCs w:val="20"/>
                <w:lang w:val="en-US"/>
              </w:rPr>
            </w:pPr>
            <w:r>
              <w:rPr>
                <w:sz w:val="20"/>
                <w:szCs w:val="20"/>
                <w:lang w:val="en-US"/>
              </w:rPr>
              <w:t>14.2 (15.3)</w:t>
            </w:r>
          </w:p>
        </w:tc>
        <w:tc>
          <w:tcPr>
            <w:tcW w:w="1330" w:type="dxa"/>
            <w:tcBorders>
              <w:top w:val="single" w:sz="2" w:space="0" w:color="000001"/>
              <w:left w:val="single" w:sz="2" w:space="0" w:color="000001"/>
              <w:bottom w:val="single" w:sz="2" w:space="0" w:color="000001"/>
              <w:right w:val="single" w:sz="2" w:space="0" w:color="000001"/>
            </w:tcBorders>
          </w:tcPr>
          <w:p w14:paraId="3C318B4C" w14:textId="6A6223E0" w:rsidR="00402ED5" w:rsidRPr="00B960C8" w:rsidRDefault="00402ED5" w:rsidP="00E72584">
            <w:pPr>
              <w:pStyle w:val="TableContents"/>
              <w:spacing w:after="46" w:line="240" w:lineRule="auto"/>
              <w:rPr>
                <w:sz w:val="20"/>
                <w:szCs w:val="20"/>
                <w:lang w:val="en-US"/>
              </w:rPr>
            </w:pPr>
            <w:r>
              <w:rPr>
                <w:sz w:val="20"/>
                <w:szCs w:val="20"/>
                <w:lang w:val="en-US"/>
              </w:rPr>
              <w:t>86.8 (14.2)</w:t>
            </w:r>
          </w:p>
        </w:tc>
        <w:tc>
          <w:tcPr>
            <w:tcW w:w="1176" w:type="dxa"/>
            <w:tcBorders>
              <w:top w:val="single" w:sz="2" w:space="0" w:color="000001"/>
              <w:left w:val="single" w:sz="2" w:space="0" w:color="000001"/>
              <w:bottom w:val="single" w:sz="2" w:space="0" w:color="000001"/>
              <w:right w:val="single" w:sz="2" w:space="0" w:color="000001"/>
            </w:tcBorders>
          </w:tcPr>
          <w:p w14:paraId="53B9B7E0" w14:textId="706C9063" w:rsidR="00402ED5" w:rsidRDefault="00402ED5" w:rsidP="00E72584">
            <w:pPr>
              <w:pStyle w:val="TableContents"/>
              <w:spacing w:after="46" w:line="240" w:lineRule="auto"/>
              <w:rPr>
                <w:sz w:val="20"/>
                <w:szCs w:val="20"/>
                <w:lang w:val="en-US"/>
              </w:rPr>
            </w:pPr>
            <w:r>
              <w:rPr>
                <w:sz w:val="20"/>
                <w:szCs w:val="20"/>
                <w:lang w:val="en-US"/>
              </w:rPr>
              <w:t>21.7 (5.4)</w:t>
            </w:r>
          </w:p>
        </w:tc>
        <w:tc>
          <w:tcPr>
            <w:tcW w:w="1190" w:type="dxa"/>
            <w:tcBorders>
              <w:top w:val="single" w:sz="2" w:space="0" w:color="000001"/>
              <w:left w:val="single" w:sz="2" w:space="0" w:color="000001"/>
              <w:bottom w:val="single" w:sz="2" w:space="0" w:color="000001"/>
              <w:right w:val="single" w:sz="2" w:space="0" w:color="000001"/>
            </w:tcBorders>
          </w:tcPr>
          <w:p w14:paraId="16D00157" w14:textId="7C2A1DAD" w:rsidR="00402ED5" w:rsidRDefault="00402ED5" w:rsidP="00E72584">
            <w:pPr>
              <w:pStyle w:val="TableContents"/>
              <w:spacing w:after="46" w:line="240" w:lineRule="auto"/>
              <w:rPr>
                <w:sz w:val="20"/>
                <w:szCs w:val="20"/>
                <w:lang w:val="en-US"/>
              </w:rPr>
            </w:pPr>
            <w:r>
              <w:rPr>
                <w:sz w:val="20"/>
                <w:szCs w:val="20"/>
                <w:lang w:val="en-US"/>
              </w:rPr>
              <w:t>20.6 (7.3)</w:t>
            </w:r>
          </w:p>
        </w:tc>
        <w:tc>
          <w:tcPr>
            <w:tcW w:w="1208" w:type="dxa"/>
            <w:tcBorders>
              <w:top w:val="single" w:sz="2" w:space="0" w:color="000001"/>
              <w:left w:val="single" w:sz="2" w:space="0" w:color="000001"/>
              <w:bottom w:val="single" w:sz="2" w:space="0" w:color="000001"/>
              <w:right w:val="single" w:sz="2" w:space="0" w:color="000001"/>
            </w:tcBorders>
          </w:tcPr>
          <w:p w14:paraId="44D02ED6" w14:textId="6B602149" w:rsidR="00402ED5" w:rsidRDefault="00402ED5" w:rsidP="00E72584">
            <w:pPr>
              <w:pStyle w:val="TableContents"/>
              <w:spacing w:after="46" w:line="240" w:lineRule="auto"/>
              <w:rPr>
                <w:sz w:val="20"/>
                <w:szCs w:val="20"/>
                <w:lang w:val="en-US"/>
              </w:rPr>
            </w:pPr>
            <w:r>
              <w:rPr>
                <w:sz w:val="20"/>
                <w:szCs w:val="20"/>
                <w:lang w:val="en-US"/>
              </w:rPr>
              <w:t>44.1 (8.4)</w:t>
            </w:r>
          </w:p>
        </w:tc>
        <w:tc>
          <w:tcPr>
            <w:tcW w:w="1140" w:type="dxa"/>
            <w:tcBorders>
              <w:top w:val="single" w:sz="2" w:space="0" w:color="000001"/>
              <w:left w:val="single" w:sz="2" w:space="0" w:color="000001"/>
              <w:bottom w:val="single" w:sz="2" w:space="0" w:color="000001"/>
            </w:tcBorders>
            <w:shd w:val="clear" w:color="auto" w:fill="auto"/>
          </w:tcPr>
          <w:p w14:paraId="01A1A57B" w14:textId="47C34B29" w:rsidR="00402ED5" w:rsidRPr="00B960C8" w:rsidRDefault="00101F95" w:rsidP="00E72584">
            <w:pPr>
              <w:pStyle w:val="TableContents"/>
              <w:spacing w:after="46" w:line="240" w:lineRule="auto"/>
              <w:rPr>
                <w:sz w:val="20"/>
                <w:szCs w:val="20"/>
                <w:lang w:val="en-US"/>
              </w:rPr>
            </w:pPr>
            <w:r>
              <w:rPr>
                <w:sz w:val="20"/>
                <w:szCs w:val="20"/>
                <w:lang w:val="en-US"/>
              </w:rPr>
              <w:t>86 (52.3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1561C14" w14:textId="1F058AAC" w:rsidR="00402ED5" w:rsidRPr="00B960C8" w:rsidRDefault="00101F95" w:rsidP="00E72584">
            <w:pPr>
              <w:pStyle w:val="TableContents"/>
              <w:spacing w:after="46" w:line="240" w:lineRule="auto"/>
              <w:rPr>
                <w:sz w:val="20"/>
                <w:szCs w:val="20"/>
                <w:lang w:val="en-US"/>
              </w:rPr>
            </w:pPr>
            <w:r>
              <w:rPr>
                <w:sz w:val="20"/>
                <w:szCs w:val="20"/>
                <w:lang w:val="en-US"/>
              </w:rPr>
              <w:t>24 (6.3)</w:t>
            </w:r>
          </w:p>
        </w:tc>
      </w:tr>
      <w:tr w:rsidR="00E72584" w:rsidRPr="00BC63D4" w14:paraId="30B4F5B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B72F035" w14:textId="1DEB1668"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jpsychires.2015.04.008","ISSN":"18791379","abstract":"Background: Psychopathy is associated with dysfunction in regions that compose the paralimbic system, such as the orbitofrontal cortex (OFC), insular cortex (IC), temporal pole (TP), parahippocampal gyrus (PHG) and cingulate cortex (CC). However, findings of structural alterations in these regions are inconsistent in schizophrenia, and correlations between paralimbic system measures and symptomatology and cognitive function have not been investigated. Method: 93 patients with schizophrenia and 99 healthy controls received structural magnetic resonance imaging and clinical and cognitive assessment. We compared gray matter volume (GMV) between the two groups using voxel-based morphometry, and evaluated correlations between abnormal GMVs and clinical variables, symptomatology and cognitive function. The assessment of cognition included measures of processing speed, verbal fluency and memory. Results: Patients with schizophrenia demonstrated significant GMV decreases in the paralimbic system, including bilateral OFC, IC and TP (. p&lt;0.05, FWE corrected). GMV decreases were also observed in bilateral superior temporal gyri (STG). The GMVs in bilateral OFC, left IC, left TP and bilateral STG were positively correlated with processing speed, and the GMVs in bilateral OFC were positively correlated with memory function in all participants. In our patient group, the GMV deficits were also associated with earlier age of onset, longer duration of illness, greater number of hospitalizations and more severe positive symptoms. Conclusions: GMVs in the paralimbic system were significantly reduced in schizophrenia, and these abnormalities were correlated with clinical variables, symptomatology and cognitive function. These results suggest the paralimbic system plays an important role in the pathophysiology of schizophrenia.","author":[{"dropping-particle":"","family":"Liao","given":"Jinmin","non-dropping-particle":"","parse-names":false,"suffix":""},{"dropping-particle":"","family":"Yan","given":"Hao","non-dropping-particle":"","parse-names":false,"suffix":""},{"dropping-particle":"","family":"Liu","given":"Qi","non-dropping-particle":"","parse-names":false,"suffix":""},{"dropping-particle":"","family":"Yan","given":"Jun","non-dropping-particle":"","parse-names":false,"suffix":""},{"dropping-particle":"","family":"Zhang","given":"Lanlan","non-dropping-particle":"","parse-names":false,"suffix":""},{"dropping-particle":"","family":"Jiang","given":"Sisi","non-dropping-particle":"","parse-names":false,"suffix":""},{"dropping-particle":"","family":"Zhang","given":"Xiao","non-dropping-particle":"","parse-names":false,"suffix":""},{"dropping-particle":"","family":"Dong","given":"Zheng","non-dropping-particle":"","parse-names":false,"suffix":""},{"dropping-particle":"","family":"Yang","given":"Wen","non-dropping-particle":"","parse-names":false,"suffix":""},{"dropping-particle":"","family":"Cai","given":"Liwei","non-dropping-particle":"","parse-names":false,"suffix":""},{"dropping-particle":"","family":"Guo","given":"Huining","non-dropping-particle":"","parse-names":false,"suffix":""},{"dropping-particle":"","family":"Wang","given":"Yan","non-dropping-particle":"","parse-names":false,"suffix":""},{"dropping-particle":"","family":"Li","given":"Zimeng","non-dropping-particle":"","parse-names":false,"suffix":""},{"dropping-particle":"","family":"Tian","given":"Lin","non-dropping-particle":"","parse-names":false,"suffix":""},{"dropping-particle":"","family":"Zhang","given":"Dai","non-dropping-particle":"","parse-names":false,"suffix":""},{"dropping-particle":"","family":"Wang","given":"Fei","non-dropping-particle":"","parse-names":false,"suffix":""}],"container-title":"Journal of Psychiatric Research","id":"ITEM-1","issued":{"date-parts":[["2015","6","1"]]},"page":"80-86","publisher":"Elsevier Ltd","title":"Reduced paralimbic system gray matter volume in schizophrenia: Correlations with clinical variables, symptomatology and cognitive function","type":"article-journal","volume":"65"},"uris":["http://www.mendeley.com/documents/?uuid=763ee4a3-826a-3c2c-b1d2-36e5d45536af"]}],"mendeley":{"formattedCitation":"(Liao et al., 2015)","manualFormatting":"Liao et al., 2015","plainTextFormattedCitation":"(Liao et al., 2015)","previouslyFormattedCitation":"(Liao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Liao et al., 2015</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375D075" w14:textId="14450910" w:rsidR="00E72584" w:rsidRPr="00B960C8" w:rsidRDefault="00E72584" w:rsidP="00E72584">
            <w:pPr>
              <w:pStyle w:val="TableContents"/>
              <w:spacing w:after="46" w:line="240" w:lineRule="auto"/>
              <w:rPr>
                <w:sz w:val="20"/>
                <w:szCs w:val="20"/>
                <w:lang w:val="en-US"/>
              </w:rPr>
            </w:pPr>
            <w:r w:rsidRPr="00B960C8">
              <w:rPr>
                <w:sz w:val="20"/>
                <w:szCs w:val="20"/>
                <w:lang w:val="en-US"/>
              </w:rPr>
              <w:t>93 (61.29)</w:t>
            </w:r>
          </w:p>
        </w:tc>
        <w:tc>
          <w:tcPr>
            <w:tcW w:w="1260" w:type="dxa"/>
            <w:tcBorders>
              <w:top w:val="single" w:sz="2" w:space="0" w:color="000001"/>
              <w:left w:val="single" w:sz="2" w:space="0" w:color="000001"/>
              <w:bottom w:val="single" w:sz="2" w:space="0" w:color="000001"/>
            </w:tcBorders>
            <w:shd w:val="clear" w:color="auto" w:fill="auto"/>
          </w:tcPr>
          <w:p w14:paraId="69CB02FA"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7 (6.6)</w:t>
            </w:r>
          </w:p>
        </w:tc>
        <w:tc>
          <w:tcPr>
            <w:tcW w:w="1254" w:type="dxa"/>
            <w:tcBorders>
              <w:top w:val="single" w:sz="2" w:space="0" w:color="000001"/>
              <w:left w:val="single" w:sz="2" w:space="0" w:color="000001"/>
              <w:bottom w:val="single" w:sz="2" w:space="0" w:color="000001"/>
              <w:right w:val="single" w:sz="2" w:space="0" w:color="000001"/>
            </w:tcBorders>
          </w:tcPr>
          <w:p w14:paraId="2C3E0EEF" w14:textId="1493F44B"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63CF9FB1" w14:textId="575B20CF" w:rsidR="00E72584" w:rsidRPr="00B960C8" w:rsidRDefault="00E72584" w:rsidP="00E72584">
            <w:pPr>
              <w:pStyle w:val="TableContents"/>
              <w:spacing w:after="46" w:line="240" w:lineRule="auto"/>
              <w:rPr>
                <w:sz w:val="20"/>
                <w:szCs w:val="20"/>
                <w:lang w:val="en-US"/>
              </w:rPr>
            </w:pPr>
            <w:r>
              <w:rPr>
                <w:sz w:val="20"/>
                <w:szCs w:val="20"/>
                <w:lang w:val="en-US"/>
              </w:rPr>
              <w:t>4.51 (4.59)</w:t>
            </w:r>
          </w:p>
        </w:tc>
        <w:tc>
          <w:tcPr>
            <w:tcW w:w="1330" w:type="dxa"/>
            <w:tcBorders>
              <w:top w:val="single" w:sz="2" w:space="0" w:color="000001"/>
              <w:left w:val="single" w:sz="2" w:space="0" w:color="000001"/>
              <w:bottom w:val="single" w:sz="2" w:space="0" w:color="000001"/>
              <w:right w:val="single" w:sz="2" w:space="0" w:color="000001"/>
            </w:tcBorders>
          </w:tcPr>
          <w:p w14:paraId="513387A6" w14:textId="5EDBEE8A" w:rsidR="00E72584" w:rsidRPr="00B960C8" w:rsidRDefault="00E72584" w:rsidP="00E72584">
            <w:pPr>
              <w:pStyle w:val="TableContents"/>
              <w:spacing w:after="46" w:line="240" w:lineRule="auto"/>
              <w:rPr>
                <w:sz w:val="20"/>
                <w:szCs w:val="20"/>
                <w:lang w:val="en-US"/>
              </w:rPr>
            </w:pPr>
            <w:r w:rsidRPr="00B960C8">
              <w:rPr>
                <w:sz w:val="20"/>
                <w:szCs w:val="20"/>
                <w:lang w:val="en-US"/>
              </w:rPr>
              <w:t>77.3 (9.5)</w:t>
            </w:r>
          </w:p>
        </w:tc>
        <w:tc>
          <w:tcPr>
            <w:tcW w:w="1176" w:type="dxa"/>
            <w:tcBorders>
              <w:top w:val="single" w:sz="2" w:space="0" w:color="000001"/>
              <w:left w:val="single" w:sz="2" w:space="0" w:color="000001"/>
              <w:bottom w:val="single" w:sz="2" w:space="0" w:color="000001"/>
              <w:right w:val="single" w:sz="2" w:space="0" w:color="000001"/>
            </w:tcBorders>
          </w:tcPr>
          <w:p w14:paraId="3C62C664" w14:textId="406F5D90" w:rsidR="00E72584" w:rsidRPr="00B960C8" w:rsidRDefault="00E72584" w:rsidP="00E72584">
            <w:pPr>
              <w:pStyle w:val="TableContents"/>
              <w:spacing w:after="46" w:line="240" w:lineRule="auto"/>
              <w:rPr>
                <w:sz w:val="20"/>
                <w:szCs w:val="20"/>
                <w:lang w:val="en-US"/>
              </w:rPr>
            </w:pPr>
            <w:r>
              <w:rPr>
                <w:sz w:val="20"/>
                <w:szCs w:val="20"/>
                <w:lang w:val="en-US"/>
              </w:rPr>
              <w:t>23.4 (4.2)</w:t>
            </w:r>
          </w:p>
        </w:tc>
        <w:tc>
          <w:tcPr>
            <w:tcW w:w="1190" w:type="dxa"/>
            <w:tcBorders>
              <w:top w:val="single" w:sz="2" w:space="0" w:color="000001"/>
              <w:left w:val="single" w:sz="2" w:space="0" w:color="000001"/>
              <w:bottom w:val="single" w:sz="2" w:space="0" w:color="000001"/>
              <w:right w:val="single" w:sz="2" w:space="0" w:color="000001"/>
            </w:tcBorders>
          </w:tcPr>
          <w:p w14:paraId="69DE6F9B" w14:textId="609DD6A3" w:rsidR="00E72584" w:rsidRPr="00B960C8" w:rsidRDefault="00E72584" w:rsidP="00E72584">
            <w:pPr>
              <w:pStyle w:val="TableContents"/>
              <w:spacing w:after="46" w:line="240" w:lineRule="auto"/>
              <w:rPr>
                <w:sz w:val="20"/>
                <w:szCs w:val="20"/>
                <w:lang w:val="en-US"/>
              </w:rPr>
            </w:pPr>
            <w:r>
              <w:rPr>
                <w:sz w:val="20"/>
                <w:szCs w:val="20"/>
                <w:lang w:val="en-US"/>
              </w:rPr>
              <w:t>18.3 (5.8)</w:t>
            </w:r>
          </w:p>
        </w:tc>
        <w:tc>
          <w:tcPr>
            <w:tcW w:w="1208" w:type="dxa"/>
            <w:tcBorders>
              <w:top w:val="single" w:sz="2" w:space="0" w:color="000001"/>
              <w:left w:val="single" w:sz="2" w:space="0" w:color="000001"/>
              <w:bottom w:val="single" w:sz="2" w:space="0" w:color="000001"/>
              <w:right w:val="single" w:sz="2" w:space="0" w:color="000001"/>
            </w:tcBorders>
          </w:tcPr>
          <w:p w14:paraId="743282B2" w14:textId="4D354CCA" w:rsidR="00E72584" w:rsidRPr="00B960C8" w:rsidRDefault="00E72584" w:rsidP="00E72584">
            <w:pPr>
              <w:pStyle w:val="TableContents"/>
              <w:spacing w:after="46" w:line="240" w:lineRule="auto"/>
              <w:rPr>
                <w:sz w:val="20"/>
                <w:szCs w:val="20"/>
                <w:lang w:val="en-US"/>
              </w:rPr>
            </w:pPr>
            <w:r>
              <w:rPr>
                <w:sz w:val="20"/>
                <w:szCs w:val="20"/>
                <w:lang w:val="en-US"/>
              </w:rPr>
              <w:t>35.7 (5.2)</w:t>
            </w:r>
          </w:p>
        </w:tc>
        <w:tc>
          <w:tcPr>
            <w:tcW w:w="1140" w:type="dxa"/>
            <w:tcBorders>
              <w:top w:val="single" w:sz="2" w:space="0" w:color="000001"/>
              <w:left w:val="single" w:sz="2" w:space="0" w:color="000001"/>
              <w:bottom w:val="single" w:sz="2" w:space="0" w:color="000001"/>
            </w:tcBorders>
            <w:shd w:val="clear" w:color="auto" w:fill="auto"/>
          </w:tcPr>
          <w:p w14:paraId="2F2E4456" w14:textId="680173DF" w:rsidR="00E72584" w:rsidRPr="00B960C8" w:rsidRDefault="00E72584" w:rsidP="00E72584">
            <w:pPr>
              <w:pStyle w:val="TableContents"/>
              <w:spacing w:after="46" w:line="240" w:lineRule="auto"/>
              <w:rPr>
                <w:sz w:val="20"/>
                <w:szCs w:val="20"/>
                <w:lang w:val="en-US"/>
              </w:rPr>
            </w:pPr>
            <w:r w:rsidRPr="00B960C8">
              <w:rPr>
                <w:sz w:val="20"/>
                <w:szCs w:val="20"/>
                <w:lang w:val="en-US"/>
              </w:rPr>
              <w:t>99 (53.54)</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D00547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5.8 (5.4)</w:t>
            </w:r>
          </w:p>
        </w:tc>
      </w:tr>
      <w:tr w:rsidR="00E72584" w:rsidRPr="00BC63D4" w14:paraId="7125E65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942D521" w14:textId="6A41DED6"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pscychresns.2008.02.004","ISSN":"09254927","abstract":"Symptomatic differences have been reported between patients with familial and sporadic schizophrenia. The present study examined neuroanatomical differences between the two subgroups and their parents using voxel-based morphometry. High-resolution T1-weighted images were obtained using 3 Tesla magnetic resonance imaging from 20 patients with schizophrenia (familial subgroup, n = 10; sporadic subgroup, n = 10), 20 of their parents (familial subgroup, n = 10; sporadic subgroup, n = 10) and 20 healthy volunteers. Gray matter density (GMD) was compared between groups on a voxel-by-voxel basis. Compared with the sporadic patients, the familial patients had significantly reduced GMD in the thalamus bilaterally. Reduction of GMD in bilateral thalami was also found in familial parents in comparison with sporadic parents. Compared with controls, both familial and sporadic patients had lower GMD involving bilateral insula, right temporal lobe, right occipital lobe, left lenticular nucleus and right cerebellum. However, only familial patients showed lower GMD than controls in the right thalamus. Compared with controls, only familial parents showed lower GMD in the right insula extending to the right temporal lobe and the right parietal lobule. The present data suggest that familial schizophrenia is associated with more severe structural abnormalities than sporadic schizophrenia, especially in the thalamus. © 2008 Elsevier Ireland Ltd. All rights reserved.","author":[{"dropping-particle":"","family":"Lui","given":"Su","non-dropping-particle":"","parse-names":false,"suffix":""},{"dropping-particle":"","family":"Deng","given":"Wei","non-dropping-particle":"","parse-names":false,"suffix":""},{"dropping-particle":"","family":"Huang","given":"Xiaoqi","non-dropping-particle":"","parse-names":false,"suffix":""},{"dropping-particle":"","family":"Jiang","given":"Lijun","non-dropping-particle":"","parse-names":false,"suffix":""},{"dropping-particle":"","family":"Ouyang","given":"Luo","non-dropping-particle":"","parse-names":false,"suffix":""},{"dropping-particle":"","family":"Borgwardt","given":"Stefan J.","non-dropping-particle":"","parse-names":false,"suffix":""},{"dropping-particle":"","family":"Ma","given":"Xiaohong","non-dropping-particle":"","parse-names":false,"suffix":""},{"dropping-particle":"","family":"Li","given":"Dongming","non-dropping-particle":"","parse-names":false,"suffix":""},{"dropping-particle":"","family":"Zou","given":"Ling","non-dropping-particle":"","parse-names":false,"suffix":""},{"dropping-particle":"","family":"Tang","given":"Hehan","non-dropping-particle":"","parse-names":false,"suffix":""},{"dropping-particle":"","family":"Chen","given":"Huafu","non-dropping-particle":"","parse-names":false,"suffix":""},{"dropping-particle":"","family":"Li","given":"Tao","non-dropping-particle":"","parse-names":false,"suffix":""},{"dropping-particle":"","family":"McGuire","given":"Philip","non-dropping-particle":"","parse-names":false,"suffix":""},{"dropping-particle":"","family":"Gong","given":"Qiyong","non-dropping-particle":"","parse-names":false,"suffix":""}],"container-title":"Psychiatry Research - Neuroimaging","id":"ITEM-1","issue":"2","issued":{"date-parts":[["2009","2","28"]]},"page":"71-81","publisher":"Elsevier","title":"Neuroanatomical differences between familial and sporadic schizophrenia and their parents: An optimized voxel-based morphometry study","type":"article-journal","volume":"171"},"uris":["http://www.mendeley.com/documents/?uuid=39cef5d9-71d5-32b6-9064-a130bb11337e"]}],"mendeley":{"formattedCitation":"(Lui et al., 2009)","manualFormatting":"Lui et al., 2009","plainTextFormattedCitation":"(Lui et al., 2009)","previouslyFormattedCitation":"(Lui et al., 2009)"},"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Lui et al., 2009</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3F72B8F" w14:textId="4908AD30" w:rsidR="00E72584" w:rsidRPr="00B960C8" w:rsidRDefault="00E72584" w:rsidP="00E72584">
            <w:pPr>
              <w:pStyle w:val="TableContents"/>
              <w:spacing w:after="46" w:line="240" w:lineRule="auto"/>
              <w:rPr>
                <w:sz w:val="20"/>
                <w:szCs w:val="20"/>
                <w:lang w:val="en-US"/>
              </w:rPr>
            </w:pPr>
            <w:r w:rsidRPr="00B960C8">
              <w:rPr>
                <w:sz w:val="20"/>
                <w:szCs w:val="20"/>
                <w:lang w:val="en-US"/>
              </w:rPr>
              <w:t>10 (50)</w:t>
            </w:r>
          </w:p>
        </w:tc>
        <w:tc>
          <w:tcPr>
            <w:tcW w:w="1260" w:type="dxa"/>
            <w:tcBorders>
              <w:top w:val="single" w:sz="2" w:space="0" w:color="000001"/>
              <w:left w:val="single" w:sz="2" w:space="0" w:color="000001"/>
              <w:bottom w:val="single" w:sz="2" w:space="0" w:color="000001"/>
            </w:tcBorders>
            <w:shd w:val="clear" w:color="auto" w:fill="auto"/>
          </w:tcPr>
          <w:p w14:paraId="3C4EB4E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 (8.2)</w:t>
            </w:r>
          </w:p>
        </w:tc>
        <w:tc>
          <w:tcPr>
            <w:tcW w:w="1254" w:type="dxa"/>
            <w:tcBorders>
              <w:top w:val="single" w:sz="2" w:space="0" w:color="000001"/>
              <w:left w:val="single" w:sz="2" w:space="0" w:color="000001"/>
              <w:bottom w:val="single" w:sz="2" w:space="0" w:color="000001"/>
              <w:right w:val="single" w:sz="2" w:space="0" w:color="000001"/>
            </w:tcBorders>
          </w:tcPr>
          <w:p w14:paraId="327E3B30" w14:textId="0B0F9C98"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2FB1684C" w14:textId="5E067B84" w:rsidR="00E72584" w:rsidRPr="00B960C8" w:rsidRDefault="00E72584" w:rsidP="00E72584">
            <w:pPr>
              <w:pStyle w:val="TableContents"/>
              <w:spacing w:after="46" w:line="240" w:lineRule="auto"/>
              <w:rPr>
                <w:sz w:val="20"/>
                <w:szCs w:val="20"/>
                <w:lang w:val="en-US"/>
              </w:rPr>
            </w:pPr>
            <w:r>
              <w:rPr>
                <w:sz w:val="20"/>
                <w:szCs w:val="20"/>
                <w:lang w:val="en-US"/>
              </w:rPr>
              <w:t>0.34 (0.26)</w:t>
            </w:r>
          </w:p>
        </w:tc>
        <w:tc>
          <w:tcPr>
            <w:tcW w:w="1330" w:type="dxa"/>
            <w:tcBorders>
              <w:top w:val="single" w:sz="2" w:space="0" w:color="000001"/>
              <w:left w:val="single" w:sz="2" w:space="0" w:color="000001"/>
              <w:bottom w:val="single" w:sz="2" w:space="0" w:color="000001"/>
              <w:right w:val="single" w:sz="2" w:space="0" w:color="000001"/>
            </w:tcBorders>
          </w:tcPr>
          <w:p w14:paraId="176EA383" w14:textId="365AFD13" w:rsidR="00E72584" w:rsidRPr="00B960C8" w:rsidRDefault="00E72584" w:rsidP="00E72584">
            <w:pPr>
              <w:pStyle w:val="TableContents"/>
              <w:spacing w:after="46" w:line="240" w:lineRule="auto"/>
              <w:rPr>
                <w:sz w:val="20"/>
                <w:szCs w:val="20"/>
                <w:lang w:val="en-US"/>
              </w:rPr>
            </w:pPr>
            <w:r w:rsidRPr="00B960C8">
              <w:rPr>
                <w:sz w:val="20"/>
                <w:szCs w:val="20"/>
                <w:lang w:val="en-US"/>
              </w:rPr>
              <w:t>101.7 (15.5)</w:t>
            </w:r>
          </w:p>
        </w:tc>
        <w:tc>
          <w:tcPr>
            <w:tcW w:w="1176" w:type="dxa"/>
            <w:tcBorders>
              <w:top w:val="single" w:sz="2" w:space="0" w:color="000001"/>
              <w:left w:val="single" w:sz="2" w:space="0" w:color="000001"/>
              <w:bottom w:val="single" w:sz="2" w:space="0" w:color="000001"/>
              <w:right w:val="single" w:sz="2" w:space="0" w:color="000001"/>
            </w:tcBorders>
          </w:tcPr>
          <w:p w14:paraId="224B5E5A" w14:textId="77E5E0CE" w:rsidR="00E72584" w:rsidRPr="00B960C8" w:rsidRDefault="00E72584" w:rsidP="00E72584">
            <w:pPr>
              <w:pStyle w:val="TableContents"/>
              <w:spacing w:after="46" w:line="240" w:lineRule="auto"/>
              <w:rPr>
                <w:sz w:val="20"/>
                <w:szCs w:val="20"/>
                <w:lang w:val="en-US"/>
              </w:rPr>
            </w:pPr>
            <w:r>
              <w:rPr>
                <w:sz w:val="20"/>
                <w:szCs w:val="20"/>
                <w:lang w:val="en-US"/>
              </w:rPr>
              <w:t>24.4 (5.4)</w:t>
            </w:r>
          </w:p>
        </w:tc>
        <w:tc>
          <w:tcPr>
            <w:tcW w:w="1190" w:type="dxa"/>
            <w:tcBorders>
              <w:top w:val="single" w:sz="2" w:space="0" w:color="000001"/>
              <w:left w:val="single" w:sz="2" w:space="0" w:color="000001"/>
              <w:bottom w:val="single" w:sz="2" w:space="0" w:color="000001"/>
              <w:right w:val="single" w:sz="2" w:space="0" w:color="000001"/>
            </w:tcBorders>
          </w:tcPr>
          <w:p w14:paraId="7C75BAB0" w14:textId="0D665B26" w:rsidR="00E72584" w:rsidRPr="00B960C8" w:rsidRDefault="00E72584" w:rsidP="00E72584">
            <w:pPr>
              <w:pStyle w:val="TableContents"/>
              <w:spacing w:after="46" w:line="240" w:lineRule="auto"/>
              <w:rPr>
                <w:sz w:val="20"/>
                <w:szCs w:val="20"/>
                <w:lang w:val="en-US"/>
              </w:rPr>
            </w:pPr>
            <w:r>
              <w:rPr>
                <w:sz w:val="20"/>
                <w:szCs w:val="20"/>
                <w:lang w:val="en-US"/>
              </w:rPr>
              <w:t>18.6 (4.1)</w:t>
            </w:r>
          </w:p>
        </w:tc>
        <w:tc>
          <w:tcPr>
            <w:tcW w:w="1208" w:type="dxa"/>
            <w:tcBorders>
              <w:top w:val="single" w:sz="2" w:space="0" w:color="000001"/>
              <w:left w:val="single" w:sz="2" w:space="0" w:color="000001"/>
              <w:bottom w:val="single" w:sz="2" w:space="0" w:color="000001"/>
              <w:right w:val="single" w:sz="2" w:space="0" w:color="000001"/>
            </w:tcBorders>
          </w:tcPr>
          <w:p w14:paraId="5E013892" w14:textId="0321F450" w:rsidR="00E72584" w:rsidRPr="00B960C8" w:rsidRDefault="00E72584" w:rsidP="00E72584">
            <w:pPr>
              <w:pStyle w:val="TableContents"/>
              <w:spacing w:after="46" w:line="240" w:lineRule="auto"/>
              <w:rPr>
                <w:sz w:val="20"/>
                <w:szCs w:val="20"/>
                <w:lang w:val="en-US"/>
              </w:rPr>
            </w:pPr>
            <w:r>
              <w:rPr>
                <w:sz w:val="20"/>
                <w:szCs w:val="20"/>
                <w:lang w:val="en-US"/>
              </w:rPr>
              <w:t>58.7 (NA)*</w:t>
            </w:r>
          </w:p>
        </w:tc>
        <w:tc>
          <w:tcPr>
            <w:tcW w:w="1140" w:type="dxa"/>
            <w:tcBorders>
              <w:top w:val="single" w:sz="2" w:space="0" w:color="000001"/>
              <w:left w:val="single" w:sz="2" w:space="0" w:color="000001"/>
              <w:bottom w:val="single" w:sz="2" w:space="0" w:color="000001"/>
            </w:tcBorders>
            <w:shd w:val="clear" w:color="auto" w:fill="auto"/>
          </w:tcPr>
          <w:p w14:paraId="43FAE681" w14:textId="63718118" w:rsidR="00E72584" w:rsidRPr="00B960C8" w:rsidRDefault="00E72584" w:rsidP="00E72584">
            <w:pPr>
              <w:pStyle w:val="TableContents"/>
              <w:spacing w:after="46" w:line="240" w:lineRule="auto"/>
              <w:rPr>
                <w:sz w:val="20"/>
                <w:szCs w:val="20"/>
                <w:lang w:val="en-US"/>
              </w:rPr>
            </w:pPr>
            <w:r w:rsidRPr="00B960C8">
              <w:rPr>
                <w:sz w:val="20"/>
                <w:szCs w:val="20"/>
                <w:lang w:val="en-US"/>
              </w:rPr>
              <w:t>10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B69B3DD"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3 (7.9)</w:t>
            </w:r>
          </w:p>
        </w:tc>
      </w:tr>
      <w:tr w:rsidR="00795962" w:rsidRPr="00BC63D4" w14:paraId="29888B46"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80618C0" w14:textId="148297CA" w:rsidR="00795962" w:rsidRPr="00B960C8" w:rsidRDefault="00795962" w:rsidP="00E72584">
            <w:pPr>
              <w:spacing w:after="46" w:line="240" w:lineRule="auto"/>
              <w:rPr>
                <w:sz w:val="20"/>
                <w:szCs w:val="20"/>
                <w:lang w:val="en-US"/>
              </w:rPr>
            </w:pPr>
            <w:r>
              <w:rPr>
                <w:sz w:val="20"/>
                <w:szCs w:val="20"/>
                <w:lang w:val="en-US"/>
              </w:rPr>
              <w:fldChar w:fldCharType="begin" w:fldLock="1"/>
            </w:r>
            <w:r w:rsidR="004933F7">
              <w:rPr>
                <w:sz w:val="20"/>
                <w:szCs w:val="20"/>
                <w:lang w:val="en-US"/>
              </w:rPr>
              <w:instrText>ADDIN CSL_CITATION {"citationItems":[{"id":"ITEM-1","itemData":{"DOI":"10.1016/j.nicl.2020.102220","ISSN":"2213-1582 (Electronic)","PMID":"32146321","abstract":"Schizophrenia is believed to be a neurodevelopmental disease with high heritability.  Differential diagnosis is often challenging, especially in early phases, namely with other psychotic disorders or even mood disorders. such as bipolar disorder with psychotic symptoms. Key pathophysiological changes separating these two classical psychoses remain poorly understood, and current evidence favors a more dimensional than categorical differentiation between schizophrenia and bipolar disorder. While established biomarkers like cortical thickness and grey matter volume are heavily influenced by post-onset changes and thus provide limited possibility of accessing early pathologies, gyrification is assumed to be more specifically determined by genetic and early developmental factors. The aim of our study was to compare both classical and novel morphometric features in these two archetypal psychiatric disorders. We included 20 schizophrenia patients, 20 bipolar disorder patients and 20 age- and gender-matched healthy controls. Data analyses were performed with CAT12/SPM12 applying general linear models for four morphometric measures: gyrification and cortical thickness (surface-based morphometry), and whole-brain grey matter/grey matter volume (voxel-based morphometry - VBM). Group effects were tested using age and gender as covariates (and total intracranial volume for VBM). Voxel-based morphometry analysis revealed a schizophrenia vs. control group effect on regional grey matter volume (p &lt; 0.05, familywise error correction) in the right globus pallidus. There was no group effect on white matter volume when correcting for multiple comparisons neither on cortical thickness. Gyrification changes in clinical samples were found in the left supramarginal gyrus (BA40) - increased and reduced gyrification, respectively, in BPD and SCZ patients - and in the right inferior frontal gyrus (BA47), with a reduction in gyrification of the SCZ group when compared with controls. The joint analysis of different morphometric features, namely measures such as gyrification, provides a promising strategy for the elucidation of distinct phenotypes in psychiatric disorders. Different morphological change patterns, highlighting specific disease trajectories, could potentially generate neuroimaging-derived biomarkers, helping to discriminate schizophrenia from bipolar disorder in early phases, such as first-episode psychosis patients.","author":[{"dropping-particle":"","family":"Madeira","given":"Nuno","non-dropping-particle":"","parse-names":false,"suffix":""},{"dropping-particle":"","family":"Duarte","given":"João Valente","non-dropping-particle":"","parse-names":false,"suffix":""},{"dropping-particle":"","family":"Martins","given":"Ricardo","non-dropping-particle":"","parse-names":false,"suffix":""},{"dropping-particle":"","family":"Costa","given":"Gabriel Nascimento","non-dropping-particle":"","parse-names":false,"suffix":""},{"dropping-particle":"","family":"Macedo","given":"António","non-dropping-particle":"","parse-names":false,"suffix":""},{"dropping-particle":"","family":"Castelo-Branco","given":"Miguel","non-dropping-particle":"","parse-names":false,"suffix":""}],"container-title":"NeuroImage. Clinical","id":"ITEM-1","issued":{"date-parts":[["2020","1","1"]]},"language":"eng","page":"102220","publisher":"Elsevier Inc.","title":"Morphometry and gyrification in bipolar disorder and schizophrenia: A comparative  MRI study.","type":"article-journal","volume":"26"},"uris":["http://www.mendeley.com/documents/?uuid=defa0f62-1a23-4597-81b5-9c757d668376"]}],"mendeley":{"formattedCitation":"(Madeira et al., 2020)","manualFormatting":"Madeira et al., 2020","plainTextFormattedCitation":"(Madeira et al., 2020)","previouslyFormattedCitation":"(Madeira et al., 2020)"},"properties":{"noteIndex":0},"schema":"https://github.com/citation-style-language/schema/raw/master/csl-citation.json"}</w:instrText>
            </w:r>
            <w:r>
              <w:rPr>
                <w:sz w:val="20"/>
                <w:szCs w:val="20"/>
                <w:lang w:val="en-US"/>
              </w:rPr>
              <w:fldChar w:fldCharType="separate"/>
            </w:r>
            <w:r w:rsidRPr="00795962">
              <w:rPr>
                <w:noProof/>
                <w:sz w:val="20"/>
                <w:szCs w:val="20"/>
                <w:lang w:val="en-US"/>
              </w:rPr>
              <w:t>Madeira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CF04DB2" w14:textId="1CD3250B" w:rsidR="00795962" w:rsidRPr="00B960C8" w:rsidRDefault="00795962" w:rsidP="00E72584">
            <w:pPr>
              <w:pStyle w:val="TableContents"/>
              <w:spacing w:after="46" w:line="240" w:lineRule="auto"/>
              <w:rPr>
                <w:sz w:val="20"/>
                <w:szCs w:val="20"/>
                <w:lang w:val="en-US"/>
              </w:rPr>
            </w:pPr>
            <w:r>
              <w:rPr>
                <w:sz w:val="20"/>
                <w:szCs w:val="20"/>
                <w:lang w:val="en-US"/>
              </w:rPr>
              <w:t>20 (65)</w:t>
            </w:r>
          </w:p>
        </w:tc>
        <w:tc>
          <w:tcPr>
            <w:tcW w:w="1260" w:type="dxa"/>
            <w:tcBorders>
              <w:top w:val="single" w:sz="2" w:space="0" w:color="000001"/>
              <w:left w:val="single" w:sz="2" w:space="0" w:color="000001"/>
              <w:bottom w:val="single" w:sz="2" w:space="0" w:color="000001"/>
            </w:tcBorders>
            <w:shd w:val="clear" w:color="auto" w:fill="auto"/>
          </w:tcPr>
          <w:p w14:paraId="09E19E9A" w14:textId="51CEFE28" w:rsidR="00795962" w:rsidRPr="00B960C8" w:rsidRDefault="00795962" w:rsidP="00E72584">
            <w:pPr>
              <w:pStyle w:val="TableContents"/>
              <w:spacing w:after="46" w:line="240" w:lineRule="auto"/>
              <w:rPr>
                <w:sz w:val="20"/>
                <w:szCs w:val="20"/>
                <w:lang w:val="en-US"/>
              </w:rPr>
            </w:pPr>
            <w:r>
              <w:rPr>
                <w:sz w:val="20"/>
                <w:szCs w:val="20"/>
                <w:lang w:val="en-US"/>
              </w:rPr>
              <w:t>31.5 (10.3)</w:t>
            </w:r>
          </w:p>
        </w:tc>
        <w:tc>
          <w:tcPr>
            <w:tcW w:w="1254" w:type="dxa"/>
            <w:tcBorders>
              <w:top w:val="single" w:sz="2" w:space="0" w:color="000001"/>
              <w:left w:val="single" w:sz="2" w:space="0" w:color="000001"/>
              <w:bottom w:val="single" w:sz="2" w:space="0" w:color="000001"/>
              <w:right w:val="single" w:sz="2" w:space="0" w:color="000001"/>
            </w:tcBorders>
          </w:tcPr>
          <w:p w14:paraId="2F8E33DE" w14:textId="7E9A541A" w:rsidR="00795962" w:rsidRPr="00B960C8" w:rsidRDefault="00795962"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D688EC8" w14:textId="548D1810" w:rsidR="00795962" w:rsidRDefault="00795962" w:rsidP="00E72584">
            <w:pPr>
              <w:pStyle w:val="TableContents"/>
              <w:spacing w:after="46" w:line="240" w:lineRule="auto"/>
              <w:rPr>
                <w:sz w:val="20"/>
                <w:szCs w:val="20"/>
                <w:lang w:val="en-US"/>
              </w:rPr>
            </w:pPr>
            <w:r>
              <w:rPr>
                <w:sz w:val="20"/>
                <w:szCs w:val="20"/>
                <w:lang w:val="en-US"/>
              </w:rPr>
              <w:t>6 (7.9)</w:t>
            </w:r>
          </w:p>
        </w:tc>
        <w:tc>
          <w:tcPr>
            <w:tcW w:w="1330" w:type="dxa"/>
            <w:tcBorders>
              <w:top w:val="single" w:sz="2" w:space="0" w:color="000001"/>
              <w:left w:val="single" w:sz="2" w:space="0" w:color="000001"/>
              <w:bottom w:val="single" w:sz="2" w:space="0" w:color="000001"/>
              <w:right w:val="single" w:sz="2" w:space="0" w:color="000001"/>
            </w:tcBorders>
          </w:tcPr>
          <w:p w14:paraId="2F3A8545" w14:textId="2A7DBCD7" w:rsidR="00795962" w:rsidRDefault="00795962"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3177038" w14:textId="1B900D25" w:rsidR="00795962" w:rsidRDefault="00795962"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5391179" w14:textId="5A835854" w:rsidR="00795962" w:rsidRDefault="00795962"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96035FB" w14:textId="6EF89E1C" w:rsidR="00795962" w:rsidRDefault="00795962"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5B03D505" w14:textId="5FA9A343" w:rsidR="00795962" w:rsidRPr="00B960C8" w:rsidRDefault="00795962" w:rsidP="00E72584">
            <w:pPr>
              <w:pStyle w:val="TableContents"/>
              <w:spacing w:after="46" w:line="240" w:lineRule="auto"/>
              <w:rPr>
                <w:sz w:val="20"/>
                <w:szCs w:val="20"/>
                <w:lang w:val="en-US"/>
              </w:rPr>
            </w:pPr>
            <w:r>
              <w:rPr>
                <w:sz w:val="20"/>
                <w:szCs w:val="20"/>
                <w:lang w:val="en-US"/>
              </w:rPr>
              <w:t>20 (6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D0FFDCE" w14:textId="4C77B00A" w:rsidR="00795962" w:rsidRPr="00B960C8" w:rsidRDefault="00795962" w:rsidP="00E72584">
            <w:pPr>
              <w:pStyle w:val="TableContents"/>
              <w:spacing w:after="46" w:line="240" w:lineRule="auto"/>
              <w:rPr>
                <w:sz w:val="20"/>
                <w:szCs w:val="20"/>
                <w:lang w:val="en-US"/>
              </w:rPr>
            </w:pPr>
            <w:r>
              <w:rPr>
                <w:sz w:val="20"/>
                <w:szCs w:val="20"/>
                <w:lang w:val="en-US"/>
              </w:rPr>
              <w:t>31.5 (10.3)</w:t>
            </w:r>
          </w:p>
        </w:tc>
      </w:tr>
      <w:tr w:rsidR="00E72584" w:rsidRPr="00BC63D4" w14:paraId="334DB87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601CB1A" w14:textId="66B04CE0"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371/journal.pone.0188000","ISBN":"1111111111","ISSN":"19326203","PMID":"29136642","abstract":"INTRODUCTION Although schizophrenia (SCZ) and bipolar disorder (BD) share elements of pathology, their neural underpinnings are still under investigation. Here, structural Magnetic Resonance Imaging (MRI) data collected from a large sample of BD and SCZ patients and healthy controls (HC) were analyzed in terms of gray matter volume (GMV) using both voxel based morphometry (VBM) and a region of interest (ROI) approach. METHODS The analysis was conducted on two datasets, Dataset1 (802 subjects: 243 SCZ, 176 BD, 383 HC) and Dataset2, a homogeneous subset of Dataset1 (301 subjects: 107 HC, 85 BD and 109 SCZ). General Linear Model analyses were performed 1) at the voxel-level in the whole brain (VBM study), 2) at the regional level in the anatomical regions emerged from the VBM study (ROI study). The GMV comparison across groups was integrated with the analysis of GMV correlates of different clinical dimensions. RESULTS The VBM results of Dataset1 showed 1) in BD compared to HC, GMV deficits in right cingulate, superior temporal and calcarine cortices, 2) in SCZ compared to HC, GMV deficits in widespread cortical and subcortical areas, 3) in SCZ compared to BD, GMV deficits in insula and thalamus (p&lt;0.05, cluster family wise error corrected). The regions showing GMV deficits in the BD group were mostly included in the SCZ ones. The ROI analyses confirmed the VBM results at the regional level in most of the clusters from the SCZ vs. HC comparison (p&lt;0.05, Bonferroni corrected). The VBM and ROI analyses of Dataset2 provided further evidence for the enhanced GMV deficits characterizing SCZ. Based on the clinical-neuroanatomical analyses, we cannot exclude possible confounding effects due to 1) age of onset and medication in BD patients, 2) symptoms severity in SCZ patients. CONCLUSION Our study reported both shared and specific neuroanatomical characteristics between the two disorders, suggesting more severe and generalized GMV deficits in SCZ, with a specific role for insula and thalamus.","author":[{"dropping-particle":"","family":"Maggioni","given":"Eleonora","non-dropping-particle":"","parse-names":false,"suffix":""},{"dropping-particle":"","family":"Crespo-Facorro","given":"Benedicto","non-dropping-particle":"","parse-names":false,"suffix":""},{"dropping-particle":"","family":"Nenadic","given":"Igor","non-dropping-particle":"","parse-names":false,"suffix":""},{"dropping-particle":"","family":"Benedetti","given":"Francesco","non-dropping-particle":"","parse-names":false,"suffix":""},{"dropping-particle":"","family":"Gaser","given":"Christian","non-dropping-particle":"","parse-names":false,"suffix":""},{"dropping-particle":"","family":"Sauer","given":"Heinrich","non-dropping-particle":"","parse-names":false,"suffix":""},{"dropping-particle":"","family":"Roiz-Santiañez","given":"Roberto","non-dropping-particle":"","parse-names":false,"suffix":""},{"dropping-particle":"","family":"Poletti","given":"Sara","non-dropping-particle":"","parse-names":false,"suffix":""},{"dropping-particle":"","family":"Marinelli","given":"Veronica","non-dropping-particle":"","parse-names":false,"suffix":""},{"dropping-particle":"","family":"Bellani","given":"Marcella","non-dropping-particle":"","parse-names":false,"suffix":""},{"dropping-particle":"","family":"Perlini","given":"Cinzia","non-dropping-particle":"","parse-names":false,"suffix":""},{"dropping-particle":"","family":"Ruggeri","given":"Mirella","non-dropping-particle":"","parse-names":false,"suffix":""},{"dropping-particle":"","family":"Altamura","given":"A. Carlo","non-dropping-particle":"","parse-names":false,"suffix":""},{"dropping-particle":"","family":"Diwadkar","given":"Vaibhav A.","non-dropping-particle":"","parse-names":false,"suffix":""},{"dropping-particle":"","family":"Brambilla","given":"Paolo","non-dropping-particle":"","parse-names":false,"suffix":""},{"dropping-particle":"","family":"Prunas","given":"Cecilia","non-dropping-particle":"","parse-names":false,"suffix":""},{"dropping-particle":"","family":"Mandolini","given":"Gian Mario","non-dropping-particle":"","parse-names":false,"suffix":""}],"container-title":"PLoS ONE","id":"ITEM-1","issued":{"date-parts":[["2017"]]},"title":"Common and distinct structural features of schizophrenia and bipolar disorder: The European Network on Psychosis, Affective disorders and Cognitive Trajectory (ENPACT) study","type":"article-journal"},"uris":["http://www.mendeley.com/documents/?uuid=520b4ecd-7735-37d4-ae89-ce4e034a4c66"]}],"mendeley":{"formattedCitation":"(Maggioni et al., 2017)","manualFormatting":"Maggioni et al., 2017","plainTextFormattedCitation":"(Maggioni et al., 2017)","previouslyFormattedCitation":"(Maggioni et al., 2017)"},"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Maggioni et al., 2017</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DD99344" w14:textId="3F1CB75C" w:rsidR="00E72584" w:rsidRPr="00B960C8" w:rsidRDefault="00E72584" w:rsidP="00E72584">
            <w:pPr>
              <w:pStyle w:val="TableContents"/>
              <w:spacing w:after="46" w:line="240" w:lineRule="auto"/>
              <w:rPr>
                <w:sz w:val="20"/>
                <w:szCs w:val="20"/>
                <w:lang w:val="en-US"/>
              </w:rPr>
            </w:pPr>
            <w:r w:rsidRPr="00B960C8">
              <w:rPr>
                <w:sz w:val="20"/>
                <w:szCs w:val="20"/>
                <w:lang w:val="en-US"/>
              </w:rPr>
              <w:t>243 (62.55)</w:t>
            </w:r>
          </w:p>
        </w:tc>
        <w:tc>
          <w:tcPr>
            <w:tcW w:w="1260" w:type="dxa"/>
            <w:tcBorders>
              <w:top w:val="single" w:sz="2" w:space="0" w:color="000001"/>
              <w:left w:val="single" w:sz="2" w:space="0" w:color="000001"/>
              <w:bottom w:val="single" w:sz="2" w:space="0" w:color="000001"/>
            </w:tcBorders>
            <w:shd w:val="clear" w:color="auto" w:fill="auto"/>
          </w:tcPr>
          <w:p w14:paraId="3EF363F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24 (9.41)</w:t>
            </w:r>
          </w:p>
        </w:tc>
        <w:tc>
          <w:tcPr>
            <w:tcW w:w="1254" w:type="dxa"/>
            <w:tcBorders>
              <w:top w:val="single" w:sz="2" w:space="0" w:color="000001"/>
              <w:left w:val="single" w:sz="2" w:space="0" w:color="000001"/>
              <w:bottom w:val="single" w:sz="2" w:space="0" w:color="000001"/>
              <w:right w:val="single" w:sz="2" w:space="0" w:color="000001"/>
            </w:tcBorders>
          </w:tcPr>
          <w:p w14:paraId="1A4F6A94" w14:textId="70F7214C" w:rsidR="00E72584" w:rsidRPr="00B960C8" w:rsidRDefault="00E72584" w:rsidP="00E72584">
            <w:pPr>
              <w:pStyle w:val="TableContents"/>
              <w:spacing w:after="46" w:line="240" w:lineRule="auto"/>
              <w:rPr>
                <w:sz w:val="20"/>
                <w:szCs w:val="20"/>
                <w:lang w:val="en-US"/>
              </w:rPr>
            </w:pPr>
            <w:r w:rsidRPr="00B960C8">
              <w:rPr>
                <w:sz w:val="20"/>
                <w:szCs w:val="20"/>
                <w:lang w:val="en-US"/>
              </w:rPr>
              <w:t>95.88</w:t>
            </w:r>
          </w:p>
        </w:tc>
        <w:tc>
          <w:tcPr>
            <w:tcW w:w="1182" w:type="dxa"/>
            <w:tcBorders>
              <w:top w:val="single" w:sz="2" w:space="0" w:color="000001"/>
              <w:left w:val="single" w:sz="2" w:space="0" w:color="000001"/>
              <w:bottom w:val="single" w:sz="2" w:space="0" w:color="000001"/>
              <w:right w:val="single" w:sz="2" w:space="0" w:color="000001"/>
            </w:tcBorders>
          </w:tcPr>
          <w:p w14:paraId="73B873CC" w14:textId="39BD5A62" w:rsidR="00E72584" w:rsidRPr="00B960C8" w:rsidRDefault="00E72584" w:rsidP="00E72584">
            <w:pPr>
              <w:pStyle w:val="TableContents"/>
              <w:spacing w:after="46" w:line="240" w:lineRule="auto"/>
              <w:rPr>
                <w:sz w:val="20"/>
                <w:szCs w:val="20"/>
                <w:lang w:val="en-US"/>
              </w:rPr>
            </w:pPr>
            <w:r>
              <w:rPr>
                <w:sz w:val="20"/>
                <w:szCs w:val="20"/>
                <w:lang w:val="en-US"/>
              </w:rPr>
              <w:t>7.08 (NA)*</w:t>
            </w:r>
          </w:p>
        </w:tc>
        <w:tc>
          <w:tcPr>
            <w:tcW w:w="1330" w:type="dxa"/>
            <w:tcBorders>
              <w:top w:val="single" w:sz="2" w:space="0" w:color="000001"/>
              <w:left w:val="single" w:sz="2" w:space="0" w:color="000001"/>
              <w:bottom w:val="single" w:sz="2" w:space="0" w:color="000001"/>
              <w:right w:val="single" w:sz="2" w:space="0" w:color="000001"/>
            </w:tcBorders>
          </w:tcPr>
          <w:p w14:paraId="74A9ADF2" w14:textId="58CB56BE" w:rsidR="00E72584" w:rsidRPr="00B960C8" w:rsidRDefault="00E72584" w:rsidP="00E72584">
            <w:pPr>
              <w:pStyle w:val="TableContents"/>
              <w:spacing w:after="46" w:line="240" w:lineRule="auto"/>
              <w:rPr>
                <w:sz w:val="20"/>
                <w:szCs w:val="20"/>
                <w:lang w:val="en-US"/>
              </w:rPr>
            </w:pPr>
            <w:r>
              <w:rPr>
                <w:sz w:val="20"/>
                <w:szCs w:val="20"/>
                <w:lang w:val="en-US"/>
              </w:rPr>
              <w:t>73.38 (18.59)</w:t>
            </w:r>
          </w:p>
        </w:tc>
        <w:tc>
          <w:tcPr>
            <w:tcW w:w="1176" w:type="dxa"/>
            <w:tcBorders>
              <w:top w:val="single" w:sz="2" w:space="0" w:color="000001"/>
              <w:left w:val="single" w:sz="2" w:space="0" w:color="000001"/>
              <w:bottom w:val="single" w:sz="2" w:space="0" w:color="000001"/>
              <w:right w:val="single" w:sz="2" w:space="0" w:color="000001"/>
            </w:tcBorders>
          </w:tcPr>
          <w:p w14:paraId="0CC20B35" w14:textId="1E21E1B2"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6CEDE84" w14:textId="603C075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B4AB833" w14:textId="07E285B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63F569E" w14:textId="04B5A0D6" w:rsidR="00E72584" w:rsidRPr="00B960C8" w:rsidRDefault="00E72584" w:rsidP="00E72584">
            <w:pPr>
              <w:pStyle w:val="TableContents"/>
              <w:spacing w:after="46" w:line="240" w:lineRule="auto"/>
              <w:rPr>
                <w:sz w:val="20"/>
                <w:szCs w:val="20"/>
                <w:lang w:val="en-US"/>
              </w:rPr>
            </w:pPr>
            <w:r w:rsidRPr="00B960C8">
              <w:rPr>
                <w:sz w:val="20"/>
                <w:szCs w:val="20"/>
                <w:lang w:val="en-US"/>
              </w:rPr>
              <w:t>383 (50.91)</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6EAA877"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0.4 (9.2)</w:t>
            </w:r>
          </w:p>
        </w:tc>
      </w:tr>
      <w:tr w:rsidR="001674BB" w:rsidRPr="00BC63D4" w14:paraId="16FD068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AE652CD" w14:textId="23E6B306" w:rsidR="001674BB" w:rsidRPr="00B960C8" w:rsidRDefault="001674BB"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4.10.006","ISSN":"18727506","PMID":"25453991","abstract":"Large (&gt; 500 Kb), rare (frequency &lt;1%) deletions are associated with risk for schizophrenia. The aim of the study was to characterise patients with these deletions using measures of cognition, grey-matter volume and white-matter integrity. Patients with schizophrenia and large, rare deletions (SZ-del) (n=17) were assessed on a test of intelligence, the Wechsler Abbreviated Scale of Intelligence (WASI), and compared with age- and sex-matched schizophrenia patients without large, rare deletions (SZ-nodel) (n=65), and healthy controls (HCs) (n=50). Regional grey-matter differences were investigated using voxel-based morphometry (SZ-del=9; SZ-nodel=26; HC=19). White-matter integrity was assessed using fractional anisotropy (SZ-del=9; SZ-nodel=24; HC=15). Compared with schizophrenia patients without large, rare deletions, those with large, rare deletions had lower IQ; greater grey-matter volume in clusters with peaks in the left and right cerebellum, left hippocampus, and right rectal gyrus; and increased whitematter anisotropy in the body and genu of the corpus callosum. Compared with healthy controls, patients with large, rare deletions had reduced grey matter volume in the right calcarine gyrus. In sum, patients with large, rare deletions had structural profiles intermediate to those observed in healthy controls and schizophrenia patients without large, rare deletions, but had greater impairment in intelligence.","author":[{"dropping-particle":"","family":"Martin","given":"Andrew Kenneth","non-dropping-particle":"","parse-names":false,"suffix":""},{"dropping-particle":"","family":"Robinson","given":"Gail","non-dropping-particle":"","parse-names":false,"suffix":""},{"dropping-particle":"","family":"Reutens","given":"David","non-dropping-particle":"","parse-names":false,"suffix":""},{"dropping-particle":"","family":"Mowry","given":"Bryan","non-dropping-particle":"","parse-names":false,"suffix":""}],"container-title":"Psychiatry Research - Neuroimaging","id":"ITEM-1","issue":"3","issued":{"date-parts":[["2014","12","30"]]},"page":"311-318","publisher":"Elsevier Ireland Ltd","title":"Cognitive and structural neuroimaging characteristics of schizophrenia patients with large, rare copy number deletions","type":"article-journal","volume":"224"},"uris":["http://www.mendeley.com/documents/?uuid=61ec1bb3-a67e-348a-ba7d-85d32924f9ea"]}],"mendeley":{"formattedCitation":"(Martin, Robinson, Reutens, &amp; Mowry, 2014)","manualFormatting":"Martin et al., 2014","plainTextFormattedCitation":"(Martin, Robinson, Reutens, &amp; Mowry, 2014)","previouslyFormattedCitation":"(Martin, Robinson, Reutens, &amp; Mowry, 2014)"},"properties":{"noteIndex":0},"schema":"https://github.com/citation-style-language/schema/raw/master/csl-citation.json"}</w:instrText>
            </w:r>
            <w:r>
              <w:rPr>
                <w:sz w:val="20"/>
                <w:szCs w:val="20"/>
                <w:lang w:val="en-US"/>
              </w:rPr>
              <w:fldChar w:fldCharType="separate"/>
            </w:r>
            <w:r w:rsidRPr="001674BB">
              <w:rPr>
                <w:noProof/>
                <w:sz w:val="20"/>
                <w:szCs w:val="20"/>
                <w:lang w:val="en-US"/>
              </w:rPr>
              <w:t>Martin et al., 2014</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1034BFB" w14:textId="577E209C" w:rsidR="001674BB" w:rsidRPr="00B960C8" w:rsidRDefault="001674BB" w:rsidP="00E72584">
            <w:pPr>
              <w:pStyle w:val="TableContents"/>
              <w:spacing w:after="46" w:line="240" w:lineRule="auto"/>
              <w:rPr>
                <w:sz w:val="20"/>
                <w:szCs w:val="20"/>
                <w:lang w:val="en-US"/>
              </w:rPr>
            </w:pPr>
            <w:r>
              <w:rPr>
                <w:sz w:val="20"/>
                <w:szCs w:val="20"/>
                <w:lang w:val="en-US"/>
              </w:rPr>
              <w:t>26 (NA)</w:t>
            </w:r>
          </w:p>
        </w:tc>
        <w:tc>
          <w:tcPr>
            <w:tcW w:w="1260" w:type="dxa"/>
            <w:tcBorders>
              <w:top w:val="single" w:sz="2" w:space="0" w:color="000001"/>
              <w:left w:val="single" w:sz="2" w:space="0" w:color="000001"/>
              <w:bottom w:val="single" w:sz="2" w:space="0" w:color="000001"/>
            </w:tcBorders>
            <w:shd w:val="clear" w:color="auto" w:fill="auto"/>
          </w:tcPr>
          <w:p w14:paraId="468696ED" w14:textId="0AFF1D90" w:rsidR="001674BB" w:rsidRPr="00B960C8" w:rsidRDefault="001674BB" w:rsidP="00E72584">
            <w:pPr>
              <w:pStyle w:val="TableContents"/>
              <w:spacing w:after="46" w:line="240" w:lineRule="auto"/>
              <w:rPr>
                <w:sz w:val="20"/>
                <w:szCs w:val="20"/>
                <w:lang w:val="en-US"/>
              </w:rPr>
            </w:pPr>
            <w:r>
              <w:rPr>
                <w:sz w:val="20"/>
                <w:szCs w:val="20"/>
                <w:lang w:val="en-US"/>
              </w:rPr>
              <w:t>NA</w:t>
            </w:r>
          </w:p>
        </w:tc>
        <w:tc>
          <w:tcPr>
            <w:tcW w:w="1254" w:type="dxa"/>
            <w:tcBorders>
              <w:top w:val="single" w:sz="2" w:space="0" w:color="000001"/>
              <w:left w:val="single" w:sz="2" w:space="0" w:color="000001"/>
              <w:bottom w:val="single" w:sz="2" w:space="0" w:color="000001"/>
              <w:right w:val="single" w:sz="2" w:space="0" w:color="000001"/>
            </w:tcBorders>
          </w:tcPr>
          <w:p w14:paraId="3458EB86" w14:textId="2AEE0669" w:rsidR="001674BB" w:rsidRPr="00B960C8" w:rsidRDefault="001674BB"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52503CF5" w14:textId="18DE906F" w:rsidR="001674BB" w:rsidRDefault="001674BB"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6B3F7591" w14:textId="16E236C0" w:rsidR="001674BB" w:rsidRPr="00B960C8" w:rsidRDefault="001674BB"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C8E3176" w14:textId="6685477F" w:rsidR="001674BB" w:rsidRDefault="001674BB"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60C6A62" w14:textId="1133A25A" w:rsidR="001674BB" w:rsidRDefault="001674BB"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55A2ECE" w14:textId="5878A203" w:rsidR="001674BB" w:rsidRDefault="001674BB"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7FC282C1" w14:textId="4EB634DE" w:rsidR="001674BB" w:rsidRPr="00B960C8" w:rsidRDefault="001674BB" w:rsidP="00E72584">
            <w:pPr>
              <w:pStyle w:val="TableContents"/>
              <w:spacing w:after="46" w:line="240" w:lineRule="auto"/>
              <w:rPr>
                <w:sz w:val="20"/>
                <w:szCs w:val="20"/>
                <w:lang w:val="en-US"/>
              </w:rPr>
            </w:pPr>
            <w:r>
              <w:rPr>
                <w:sz w:val="20"/>
                <w:szCs w:val="20"/>
                <w:lang w:val="en-US"/>
              </w:rPr>
              <w:t>19 (NA)</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41F11DC" w14:textId="71797F10" w:rsidR="001674BB" w:rsidRPr="00B960C8" w:rsidRDefault="001674BB" w:rsidP="00E72584">
            <w:pPr>
              <w:pStyle w:val="TableContents"/>
              <w:spacing w:after="46" w:line="240" w:lineRule="auto"/>
              <w:rPr>
                <w:sz w:val="20"/>
                <w:szCs w:val="20"/>
                <w:lang w:val="en-US"/>
              </w:rPr>
            </w:pPr>
            <w:r>
              <w:rPr>
                <w:sz w:val="20"/>
                <w:szCs w:val="20"/>
                <w:lang w:val="en-US"/>
              </w:rPr>
              <w:t>NA</w:t>
            </w:r>
          </w:p>
        </w:tc>
      </w:tr>
      <w:tr w:rsidR="00E72584" w:rsidRPr="00BC63D4" w14:paraId="025F526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6599580" w14:textId="0547A30B"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schres.2008.06.023","ISSN":"09209964","abstract":"Structural alterations in schizophrenia have mainly been regarded as the result of neurodevelopmental processes. However, it remains unresolved whether the pattern of morphological brain changes differs between different stages of disease. We examined structural brain changes in 93 first-episode (FES) and 72 recurrently ill (REZ) patients with schizophrenia (SZ) and 175 matched healthy control subjects (HC) using cross-sectional and conjunctional voxel-based morphometry (VBM) of whole-brain MRI data in a three-step approach. We found significant grey matter density (GMD) reductions in FES compared to HC bilaterally in the temporal and prefrontal areas, including the anterior cingulate gyrus, as well as in both thalami. Hippocampus and amygdala were affected on the left side (P &lt; 0.05, corrected). In REZ patients this pattern was spatially extended. The basal ganglia were exclusively reduced in the recurrently ill group compared to controls. Common to both disease groups were reductions in the bilateral perisylvian regions, the opercular region, the insula, prefrontal cortex, left inferior temporal gyrus, limbic system including hippocampus and amygdala, and the thalami. In FES patients there were no regions affected that were not also affected in REZ patients. In contrast, REZ patients showed extended alterations within the frontal and temporal regions, the hippocampus, amygdala and exclusively in the basal ganglia relative to the FES patients. Our findings suggest a system-specific involvement of neuronal networks in schizophrenia. Furthermore, our data suggest that in the advanced stages of schizophrenia additional cortical and subcortical brain areas become involved in the disease process. Longitudinal data will be required to further test this hypothesis. © 2008 Elsevier B.V. All rights reserved.","author":[{"dropping-particle":"","family":"Meisenzahl","given":"E. M.","non-dropping-particle":"","parse-names":false,"suffix":""},{"dropping-particle":"","family":"Koutsouleris","given":"N.","non-dropping-particle":"","parse-names":false,"suffix":""},{"dropping-particle":"","family":"Bottlender","given":"R.","non-dropping-particle":"","parse-names":false,"suffix":""},{"dropping-particle":"","family":"Scheuerecker","given":"J.","non-dropping-particle":"","parse-names":false,"suffix":""},{"dropping-particle":"","family":"Jäger","given":"M.","non-dropping-particle":"","parse-names":false,"suffix":""},{"dropping-particle":"","family":"Teipel","given":"S. J.","non-dropping-particle":"","parse-names":false,"suffix":""},{"dropping-particle":"","family":"Holzinger","given":"S.","non-dropping-particle":"","parse-names":false,"suffix":""},{"dropping-particle":"","family":"Frodl","given":"T.","non-dropping-particle":"","parse-names":false,"suffix":""},{"dropping-particle":"","family":"Preuss","given":"U.","non-dropping-particle":"","parse-names":false,"suffix":""},{"dropping-particle":"","family":"Schmitt","given":"G.","non-dropping-particle":"","parse-names":false,"suffix":""},{"dropping-particle":"","family":"Burgermeister","given":"B.","non-dropping-particle":"","parse-names":false,"suffix":""},{"dropping-particle":"","family":"Reiser","given":"M.","non-dropping-particle":"","parse-names":false,"suffix":""},{"dropping-particle":"","family":"Born","given":"C.","non-dropping-particle":"","parse-names":false,"suffix":""},{"dropping-particle":"","family":"Möller","given":"H. J.","non-dropping-particle":"","parse-names":false,"suffix":""}],"container-title":"Schizophrenia Research","id":"ITEM-1","issue":"1-3","issued":{"date-parts":[["2008","9","1"]]},"page":"44-60","publisher":"Elsevier","title":"Structural brain alterations at different stages of schizophrenia: A voxel-based morphometric study","type":"article-journal","volume":"104"},"uris":["http://www.mendeley.com/documents/?uuid=92de8942-0c09-37cd-9dc8-ebc1bc0720a7"]}],"mendeley":{"formattedCitation":"(Meisenzahl et al., 2008)","manualFormatting":"Meisenzahl et al., 2008","plainTextFormattedCitation":"(Meisenzahl et al., 2008)","previouslyFormattedCitation":"(Meisenzahl et al., 2008)"},"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Meisenzahl et al., 2008</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5C91257" w14:textId="0662A60C" w:rsidR="00E72584" w:rsidRPr="00B960C8" w:rsidRDefault="00E72584" w:rsidP="00E72584">
            <w:pPr>
              <w:pStyle w:val="TableContents"/>
              <w:spacing w:after="46" w:line="240" w:lineRule="auto"/>
              <w:rPr>
                <w:sz w:val="20"/>
                <w:szCs w:val="20"/>
                <w:lang w:val="en-US"/>
              </w:rPr>
            </w:pPr>
            <w:r w:rsidRPr="00B960C8">
              <w:rPr>
                <w:sz w:val="20"/>
                <w:szCs w:val="20"/>
                <w:lang w:val="en-US"/>
              </w:rPr>
              <w:t>165 (74.55)</w:t>
            </w:r>
          </w:p>
        </w:tc>
        <w:tc>
          <w:tcPr>
            <w:tcW w:w="1260" w:type="dxa"/>
            <w:tcBorders>
              <w:top w:val="single" w:sz="2" w:space="0" w:color="000001"/>
              <w:left w:val="single" w:sz="2" w:space="0" w:color="000001"/>
              <w:bottom w:val="single" w:sz="2" w:space="0" w:color="000001"/>
            </w:tcBorders>
            <w:shd w:val="clear" w:color="auto" w:fill="auto"/>
          </w:tcPr>
          <w:p w14:paraId="2DD147F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1.43 (9.59)</w:t>
            </w:r>
          </w:p>
        </w:tc>
        <w:tc>
          <w:tcPr>
            <w:tcW w:w="1254" w:type="dxa"/>
            <w:tcBorders>
              <w:top w:val="single" w:sz="2" w:space="0" w:color="000001"/>
              <w:left w:val="single" w:sz="2" w:space="0" w:color="000001"/>
              <w:bottom w:val="single" w:sz="2" w:space="0" w:color="000001"/>
              <w:right w:val="single" w:sz="2" w:space="0" w:color="000001"/>
            </w:tcBorders>
          </w:tcPr>
          <w:p w14:paraId="50C340C0" w14:textId="53C555A6" w:rsidR="00E72584" w:rsidRPr="00B960C8" w:rsidRDefault="00E72584" w:rsidP="00E72584">
            <w:pPr>
              <w:pStyle w:val="TableContents"/>
              <w:spacing w:after="46" w:line="240" w:lineRule="auto"/>
              <w:rPr>
                <w:sz w:val="20"/>
                <w:szCs w:val="20"/>
                <w:lang w:val="en-US"/>
              </w:rPr>
            </w:pPr>
            <w:r w:rsidRPr="00B960C8">
              <w:rPr>
                <w:sz w:val="20"/>
                <w:szCs w:val="20"/>
                <w:lang w:val="en-US"/>
              </w:rPr>
              <w:t>85.45</w:t>
            </w:r>
          </w:p>
        </w:tc>
        <w:tc>
          <w:tcPr>
            <w:tcW w:w="1182" w:type="dxa"/>
            <w:tcBorders>
              <w:top w:val="single" w:sz="2" w:space="0" w:color="000001"/>
              <w:left w:val="single" w:sz="2" w:space="0" w:color="000001"/>
              <w:bottom w:val="single" w:sz="2" w:space="0" w:color="000001"/>
              <w:right w:val="single" w:sz="2" w:space="0" w:color="000001"/>
            </w:tcBorders>
          </w:tcPr>
          <w:p w14:paraId="6D97D40C" w14:textId="30413CDE" w:rsidR="00E72584" w:rsidRPr="00B960C8" w:rsidRDefault="00E72584" w:rsidP="00E72584">
            <w:pPr>
              <w:pStyle w:val="TableContents"/>
              <w:spacing w:after="46" w:line="240" w:lineRule="auto"/>
              <w:rPr>
                <w:sz w:val="20"/>
                <w:szCs w:val="20"/>
                <w:lang w:val="en-US"/>
              </w:rPr>
            </w:pPr>
            <w:r>
              <w:rPr>
                <w:sz w:val="20"/>
                <w:szCs w:val="20"/>
                <w:lang w:val="en-US"/>
              </w:rPr>
              <w:t>4.59 (7.62)</w:t>
            </w:r>
          </w:p>
        </w:tc>
        <w:tc>
          <w:tcPr>
            <w:tcW w:w="1330" w:type="dxa"/>
            <w:tcBorders>
              <w:top w:val="single" w:sz="2" w:space="0" w:color="000001"/>
              <w:left w:val="single" w:sz="2" w:space="0" w:color="000001"/>
              <w:bottom w:val="single" w:sz="2" w:space="0" w:color="000001"/>
              <w:right w:val="single" w:sz="2" w:space="0" w:color="000001"/>
            </w:tcBorders>
          </w:tcPr>
          <w:p w14:paraId="2B959207" w14:textId="5505F707" w:rsidR="00E72584" w:rsidRPr="00B960C8" w:rsidRDefault="00E72584" w:rsidP="00E72584">
            <w:pPr>
              <w:pStyle w:val="TableContents"/>
              <w:spacing w:after="46" w:line="240" w:lineRule="auto"/>
              <w:rPr>
                <w:sz w:val="20"/>
                <w:szCs w:val="20"/>
                <w:lang w:val="en-US"/>
              </w:rPr>
            </w:pPr>
            <w:r w:rsidRPr="00B960C8">
              <w:rPr>
                <w:sz w:val="20"/>
                <w:szCs w:val="20"/>
                <w:lang w:val="en-US"/>
              </w:rPr>
              <w:t>83.85 (28.3)</w:t>
            </w:r>
          </w:p>
        </w:tc>
        <w:tc>
          <w:tcPr>
            <w:tcW w:w="1176" w:type="dxa"/>
            <w:tcBorders>
              <w:top w:val="single" w:sz="2" w:space="0" w:color="000001"/>
              <w:left w:val="single" w:sz="2" w:space="0" w:color="000001"/>
              <w:bottom w:val="single" w:sz="2" w:space="0" w:color="000001"/>
              <w:right w:val="single" w:sz="2" w:space="0" w:color="000001"/>
            </w:tcBorders>
          </w:tcPr>
          <w:p w14:paraId="3D808B3B" w14:textId="2BCF1A6B" w:rsidR="00E72584" w:rsidRPr="00B960C8" w:rsidRDefault="00E72584" w:rsidP="00E72584">
            <w:pPr>
              <w:pStyle w:val="TableContents"/>
              <w:spacing w:after="46" w:line="240" w:lineRule="auto"/>
              <w:rPr>
                <w:sz w:val="20"/>
                <w:szCs w:val="20"/>
                <w:lang w:val="en-US"/>
              </w:rPr>
            </w:pPr>
            <w:r>
              <w:rPr>
                <w:sz w:val="20"/>
                <w:szCs w:val="20"/>
                <w:lang w:val="en-US"/>
              </w:rPr>
              <w:t>19.02 (7.73)</w:t>
            </w:r>
          </w:p>
        </w:tc>
        <w:tc>
          <w:tcPr>
            <w:tcW w:w="1190" w:type="dxa"/>
            <w:tcBorders>
              <w:top w:val="single" w:sz="2" w:space="0" w:color="000001"/>
              <w:left w:val="single" w:sz="2" w:space="0" w:color="000001"/>
              <w:bottom w:val="single" w:sz="2" w:space="0" w:color="000001"/>
              <w:right w:val="single" w:sz="2" w:space="0" w:color="000001"/>
            </w:tcBorders>
          </w:tcPr>
          <w:p w14:paraId="2249657F" w14:textId="7FCFF39C" w:rsidR="00E72584" w:rsidRPr="00B960C8" w:rsidRDefault="00E72584" w:rsidP="00E72584">
            <w:pPr>
              <w:pStyle w:val="TableContents"/>
              <w:spacing w:after="46" w:line="240" w:lineRule="auto"/>
              <w:rPr>
                <w:sz w:val="20"/>
                <w:szCs w:val="20"/>
                <w:lang w:val="en-US"/>
              </w:rPr>
            </w:pPr>
            <w:r>
              <w:rPr>
                <w:sz w:val="20"/>
                <w:szCs w:val="20"/>
                <w:lang w:val="en-US"/>
              </w:rPr>
              <w:t>22.45 (9.79)</w:t>
            </w:r>
          </w:p>
        </w:tc>
        <w:tc>
          <w:tcPr>
            <w:tcW w:w="1208" w:type="dxa"/>
            <w:tcBorders>
              <w:top w:val="single" w:sz="2" w:space="0" w:color="000001"/>
              <w:left w:val="single" w:sz="2" w:space="0" w:color="000001"/>
              <w:bottom w:val="single" w:sz="2" w:space="0" w:color="000001"/>
              <w:right w:val="single" w:sz="2" w:space="0" w:color="000001"/>
            </w:tcBorders>
          </w:tcPr>
          <w:p w14:paraId="73D14FF8" w14:textId="72D6E9FF" w:rsidR="00E72584" w:rsidRPr="00B960C8" w:rsidRDefault="00E72584" w:rsidP="00E72584">
            <w:pPr>
              <w:pStyle w:val="TableContents"/>
              <w:spacing w:after="46" w:line="240" w:lineRule="auto"/>
              <w:rPr>
                <w:sz w:val="20"/>
                <w:szCs w:val="20"/>
                <w:lang w:val="en-US"/>
              </w:rPr>
            </w:pPr>
            <w:r>
              <w:rPr>
                <w:sz w:val="20"/>
                <w:szCs w:val="20"/>
                <w:lang w:val="en-US"/>
              </w:rPr>
              <w:t>42.37 (NA)*</w:t>
            </w:r>
          </w:p>
        </w:tc>
        <w:tc>
          <w:tcPr>
            <w:tcW w:w="1140" w:type="dxa"/>
            <w:tcBorders>
              <w:top w:val="single" w:sz="2" w:space="0" w:color="000001"/>
              <w:left w:val="single" w:sz="2" w:space="0" w:color="000001"/>
              <w:bottom w:val="single" w:sz="2" w:space="0" w:color="000001"/>
            </w:tcBorders>
            <w:shd w:val="clear" w:color="auto" w:fill="auto"/>
          </w:tcPr>
          <w:p w14:paraId="74AEC971" w14:textId="01993F60" w:rsidR="00E72584" w:rsidRPr="00B960C8" w:rsidRDefault="00E72584" w:rsidP="00E72584">
            <w:pPr>
              <w:pStyle w:val="TableContents"/>
              <w:spacing w:after="46" w:line="240" w:lineRule="auto"/>
              <w:rPr>
                <w:sz w:val="20"/>
                <w:szCs w:val="20"/>
                <w:lang w:val="en-US"/>
              </w:rPr>
            </w:pPr>
            <w:r w:rsidRPr="00B960C8">
              <w:rPr>
                <w:sz w:val="20"/>
                <w:szCs w:val="20"/>
                <w:lang w:val="en-US"/>
              </w:rPr>
              <w:t>177 (69.4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072E24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1.5 (9.2)</w:t>
            </w:r>
          </w:p>
        </w:tc>
      </w:tr>
      <w:tr w:rsidR="00101F95" w:rsidRPr="00BC63D4" w14:paraId="584E5B4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7068B90" w14:textId="70B9F71B" w:rsidR="00101F95" w:rsidRPr="00B960C8" w:rsidRDefault="00A443FB" w:rsidP="00E72584">
            <w:pPr>
              <w:spacing w:after="46" w:line="240" w:lineRule="auto"/>
              <w:rPr>
                <w:sz w:val="20"/>
                <w:szCs w:val="20"/>
                <w:lang w:val="en-US"/>
              </w:rPr>
            </w:pPr>
            <w:r>
              <w:rPr>
                <w:sz w:val="20"/>
                <w:szCs w:val="20"/>
                <w:lang w:val="en-US"/>
              </w:rPr>
              <w:fldChar w:fldCharType="begin" w:fldLock="1"/>
            </w:r>
            <w:r w:rsidR="00DC449C">
              <w:rPr>
                <w:sz w:val="20"/>
                <w:szCs w:val="20"/>
                <w:lang w:val="en-US"/>
              </w:rPr>
              <w:instrText>ADDIN CSL_CITATION {"citationItems":[{"id":"ITEM-1","itemData":{"DOI":"10.1016/j.pscychresns.2009.09.003","ISSN":"09254927","PMID":"20153145","abstract":"First episodes (FE) of psychosis may evolve or not to schizophrenia in ensuing years, but there is a lack of reliable predictors of which patients will have to face such an unfavorable outcome. Given the replicated structural alterations of the brain in schizophrenia, it seems advisable to assess whether the alterations of this kind that can be detected at the time of an initial psychotic episode are different depending on the outcome of the patients. To this end, here we applied voxel-based morphometry to assess whether the degree of cerebral abnormalities differ between 30 FE patients who evolved to schizophrenia in the ensuing 2 years and another 14 FE patients who could not be diagnosed as such during that period. Forty-one controls were also included in the study. We found that the FE patients who evolved to schizophrenia had a significantly lower GM value than the controls bilaterally in the left dorsolateral prefrontal (BA 9) and in left anterior cingulate (BA 33) regions while the FE patients who did not develop schizophrenia showed a distinct, right-sided pattern of deviation (visual cortex, superior temporal gyrus and inferior frontal). The direct comparison between FE patients who evolved or not evolved to schizophrenia did not reveal significant differences. Taken together, our results support the notion that brain abnormalities may be different in psychotic FE patients depending on their evolution in the medium term. © 2009 Elsevier Ireland Ltd. All rights reserved.","author":[{"dropping-particle":"","family":"Molina","given":"Vicente","non-dropping-particle":"","parse-names":false,"suffix":""},{"dropping-particle":"","family":"Sanz","given":"Javier","non-dropping-particle":"","parse-names":false,"suffix":""},{"dropping-particle":"","family":"Villa","given":"Rocío","non-dropping-particle":"","parse-names":false,"suffix":""},{"dropping-particle":"","family":"Pérez","given":"Javier","non-dropping-particle":"","parse-names":false,"suffix":""},{"dropping-particle":"","family":"González","given":"David","non-dropping-particle":"","parse-names":false,"suffix":""},{"dropping-particle":"","family":"Sarramea","given":"Fernando","non-dropping-particle":"","parse-names":false,"suffix":""},{"dropping-particle":"","family":"Ballesteros","given":"Alejandro","non-dropping-particle":"","parse-names":false,"suffix":""},{"dropping-particle":"","family":"Galindo","given":"Gemma","non-dropping-particle":"","parse-names":false,"suffix":""},{"dropping-particle":"","family":"Hernández","given":"Juan Antonio","non-dropping-particle":"","parse-names":false,"suffix":""}],"container-title":"Psychiatry Research - Neuroimaging","id":"ITEM-1","issue":"3","issued":{"date-parts":[["2010","3","30"]]},"note":"2010a","page":"204-210","title":"Voxel-based morphometry comparison between first episodes of psychosis with and without evolution to schizophrenia","type":"article-journal","volume":"181"},"uris":["http://www.mendeley.com/documents/?uuid=b6f1d113-965e-4007-b06e-e600fe5e1916"]}],"mendeley":{"formattedCitation":"(Molina et al., 2010)","manualFormatting":"Molina et al., 2010","plainTextFormattedCitation":"(Molina et al., 2010)","previouslyFormattedCitation":"(Molina et al., 2010)"},"properties":{"noteIndex":0},"schema":"https://github.com/citation-style-language/schema/raw/master/csl-citation.json"}</w:instrText>
            </w:r>
            <w:r>
              <w:rPr>
                <w:sz w:val="20"/>
                <w:szCs w:val="20"/>
                <w:lang w:val="en-US"/>
              </w:rPr>
              <w:fldChar w:fldCharType="separate"/>
            </w:r>
            <w:r w:rsidRPr="00A443FB">
              <w:rPr>
                <w:noProof/>
                <w:sz w:val="20"/>
                <w:szCs w:val="20"/>
                <w:lang w:val="en-US"/>
              </w:rPr>
              <w:t>Molina et al., 201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124DA92" w14:textId="417A38C8" w:rsidR="00101F95" w:rsidRPr="00B960C8" w:rsidRDefault="00A443FB" w:rsidP="00E72584">
            <w:pPr>
              <w:pStyle w:val="TableContents"/>
              <w:spacing w:after="46" w:line="240" w:lineRule="auto"/>
              <w:rPr>
                <w:sz w:val="20"/>
                <w:szCs w:val="20"/>
                <w:lang w:val="en-US"/>
              </w:rPr>
            </w:pPr>
            <w:r>
              <w:rPr>
                <w:sz w:val="20"/>
                <w:szCs w:val="20"/>
                <w:lang w:val="en-US"/>
              </w:rPr>
              <w:t>30 (63.67)</w:t>
            </w:r>
          </w:p>
        </w:tc>
        <w:tc>
          <w:tcPr>
            <w:tcW w:w="1260" w:type="dxa"/>
            <w:tcBorders>
              <w:top w:val="single" w:sz="2" w:space="0" w:color="000001"/>
              <w:left w:val="single" w:sz="2" w:space="0" w:color="000001"/>
              <w:bottom w:val="single" w:sz="2" w:space="0" w:color="000001"/>
            </w:tcBorders>
            <w:shd w:val="clear" w:color="auto" w:fill="auto"/>
          </w:tcPr>
          <w:p w14:paraId="3DE1E2EA" w14:textId="2D63B5E6" w:rsidR="00101F95" w:rsidRPr="00B960C8" w:rsidRDefault="00A443FB" w:rsidP="00E72584">
            <w:pPr>
              <w:pStyle w:val="TableContents"/>
              <w:spacing w:after="46" w:line="240" w:lineRule="auto"/>
              <w:rPr>
                <w:sz w:val="20"/>
                <w:szCs w:val="20"/>
                <w:lang w:val="en-US"/>
              </w:rPr>
            </w:pPr>
            <w:r>
              <w:rPr>
                <w:sz w:val="20"/>
                <w:szCs w:val="20"/>
                <w:lang w:val="en-US"/>
              </w:rPr>
              <w:t>25.8 (5)</w:t>
            </w:r>
          </w:p>
        </w:tc>
        <w:tc>
          <w:tcPr>
            <w:tcW w:w="1254" w:type="dxa"/>
            <w:tcBorders>
              <w:top w:val="single" w:sz="2" w:space="0" w:color="000001"/>
              <w:left w:val="single" w:sz="2" w:space="0" w:color="000001"/>
              <w:bottom w:val="single" w:sz="2" w:space="0" w:color="000001"/>
              <w:right w:val="single" w:sz="2" w:space="0" w:color="000001"/>
            </w:tcBorders>
          </w:tcPr>
          <w:p w14:paraId="1DCAF69D" w14:textId="2A48495D" w:rsidR="00101F95" w:rsidRPr="00B960C8" w:rsidRDefault="00A443FB"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0E63A314" w14:textId="6C353A9E" w:rsidR="00101F95" w:rsidRDefault="00A443FB" w:rsidP="00E72584">
            <w:pPr>
              <w:pStyle w:val="TableContents"/>
              <w:spacing w:after="46" w:line="240" w:lineRule="auto"/>
              <w:rPr>
                <w:sz w:val="20"/>
                <w:szCs w:val="20"/>
                <w:lang w:val="en-US"/>
              </w:rPr>
            </w:pPr>
            <w:r>
              <w:rPr>
                <w:sz w:val="20"/>
                <w:szCs w:val="20"/>
                <w:lang w:val="en-US"/>
              </w:rPr>
              <w:t>14.5 (9.3)</w:t>
            </w:r>
          </w:p>
        </w:tc>
        <w:tc>
          <w:tcPr>
            <w:tcW w:w="1330" w:type="dxa"/>
            <w:tcBorders>
              <w:top w:val="single" w:sz="2" w:space="0" w:color="000001"/>
              <w:left w:val="single" w:sz="2" w:space="0" w:color="000001"/>
              <w:bottom w:val="single" w:sz="2" w:space="0" w:color="000001"/>
              <w:right w:val="single" w:sz="2" w:space="0" w:color="000001"/>
            </w:tcBorders>
          </w:tcPr>
          <w:p w14:paraId="1F73F907" w14:textId="4A31DCDD" w:rsidR="00101F95" w:rsidRPr="00B960C8" w:rsidRDefault="00A443FB" w:rsidP="00E72584">
            <w:pPr>
              <w:pStyle w:val="TableContents"/>
              <w:spacing w:after="46" w:line="240" w:lineRule="auto"/>
              <w:rPr>
                <w:sz w:val="20"/>
                <w:szCs w:val="20"/>
                <w:lang w:val="en-US"/>
              </w:rPr>
            </w:pPr>
            <w:r>
              <w:rPr>
                <w:sz w:val="20"/>
                <w:szCs w:val="20"/>
                <w:lang w:val="en-US"/>
              </w:rPr>
              <w:t>82.6 (NA)*</w:t>
            </w:r>
          </w:p>
        </w:tc>
        <w:tc>
          <w:tcPr>
            <w:tcW w:w="1176" w:type="dxa"/>
            <w:tcBorders>
              <w:top w:val="single" w:sz="2" w:space="0" w:color="000001"/>
              <w:left w:val="single" w:sz="2" w:space="0" w:color="000001"/>
              <w:bottom w:val="single" w:sz="2" w:space="0" w:color="000001"/>
              <w:right w:val="single" w:sz="2" w:space="0" w:color="000001"/>
            </w:tcBorders>
          </w:tcPr>
          <w:p w14:paraId="3F255550" w14:textId="7CB35448" w:rsidR="00101F95" w:rsidRDefault="00A443FB" w:rsidP="00E72584">
            <w:pPr>
              <w:pStyle w:val="TableContents"/>
              <w:spacing w:after="46" w:line="240" w:lineRule="auto"/>
              <w:rPr>
                <w:sz w:val="20"/>
                <w:szCs w:val="20"/>
                <w:lang w:val="en-US"/>
              </w:rPr>
            </w:pPr>
            <w:r>
              <w:rPr>
                <w:sz w:val="20"/>
                <w:szCs w:val="20"/>
                <w:lang w:val="en-US"/>
              </w:rPr>
              <w:t>21.9 (6.4)</w:t>
            </w:r>
          </w:p>
        </w:tc>
        <w:tc>
          <w:tcPr>
            <w:tcW w:w="1190" w:type="dxa"/>
            <w:tcBorders>
              <w:top w:val="single" w:sz="2" w:space="0" w:color="000001"/>
              <w:left w:val="single" w:sz="2" w:space="0" w:color="000001"/>
              <w:bottom w:val="single" w:sz="2" w:space="0" w:color="000001"/>
              <w:right w:val="single" w:sz="2" w:space="0" w:color="000001"/>
            </w:tcBorders>
          </w:tcPr>
          <w:p w14:paraId="1646BAC0" w14:textId="4E72C89E" w:rsidR="00101F95" w:rsidRDefault="00A443FB" w:rsidP="00E72584">
            <w:pPr>
              <w:pStyle w:val="TableContents"/>
              <w:spacing w:after="46" w:line="240" w:lineRule="auto"/>
              <w:rPr>
                <w:sz w:val="20"/>
                <w:szCs w:val="20"/>
                <w:lang w:val="en-US"/>
              </w:rPr>
            </w:pPr>
            <w:r>
              <w:rPr>
                <w:sz w:val="20"/>
                <w:szCs w:val="20"/>
                <w:lang w:val="en-US"/>
              </w:rPr>
              <w:t>19.2 (9.1)</w:t>
            </w:r>
          </w:p>
        </w:tc>
        <w:tc>
          <w:tcPr>
            <w:tcW w:w="1208" w:type="dxa"/>
            <w:tcBorders>
              <w:top w:val="single" w:sz="2" w:space="0" w:color="000001"/>
              <w:left w:val="single" w:sz="2" w:space="0" w:color="000001"/>
              <w:bottom w:val="single" w:sz="2" w:space="0" w:color="000001"/>
              <w:right w:val="single" w:sz="2" w:space="0" w:color="000001"/>
            </w:tcBorders>
          </w:tcPr>
          <w:p w14:paraId="327725AD" w14:textId="3C96C0C5" w:rsidR="00101F95" w:rsidRDefault="00A443FB" w:rsidP="00E72584">
            <w:pPr>
              <w:pStyle w:val="TableContents"/>
              <w:spacing w:after="46" w:line="240" w:lineRule="auto"/>
              <w:rPr>
                <w:sz w:val="20"/>
                <w:szCs w:val="20"/>
                <w:lang w:val="en-US"/>
              </w:rPr>
            </w:pPr>
            <w:r>
              <w:rPr>
                <w:sz w:val="20"/>
                <w:szCs w:val="20"/>
                <w:lang w:val="en-US"/>
              </w:rPr>
              <w:t>41.5 (14.8)</w:t>
            </w:r>
          </w:p>
        </w:tc>
        <w:tc>
          <w:tcPr>
            <w:tcW w:w="1140" w:type="dxa"/>
            <w:tcBorders>
              <w:top w:val="single" w:sz="2" w:space="0" w:color="000001"/>
              <w:left w:val="single" w:sz="2" w:space="0" w:color="000001"/>
              <w:bottom w:val="single" w:sz="2" w:space="0" w:color="000001"/>
            </w:tcBorders>
            <w:shd w:val="clear" w:color="auto" w:fill="auto"/>
          </w:tcPr>
          <w:p w14:paraId="1FED3418" w14:textId="24BBF21C" w:rsidR="00101F95" w:rsidRPr="00B960C8" w:rsidRDefault="00A443FB" w:rsidP="00E72584">
            <w:pPr>
              <w:pStyle w:val="TableContents"/>
              <w:spacing w:after="46" w:line="240" w:lineRule="auto"/>
              <w:rPr>
                <w:sz w:val="20"/>
                <w:szCs w:val="20"/>
                <w:lang w:val="en-US"/>
              </w:rPr>
            </w:pPr>
            <w:r>
              <w:rPr>
                <w:sz w:val="20"/>
                <w:szCs w:val="20"/>
                <w:lang w:val="en-US"/>
              </w:rPr>
              <w:t>40 (57.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9F432D1" w14:textId="3D79A6C7" w:rsidR="00101F95" w:rsidRPr="00B960C8" w:rsidRDefault="00A443FB" w:rsidP="00E72584">
            <w:pPr>
              <w:pStyle w:val="TableContents"/>
              <w:spacing w:after="46" w:line="240" w:lineRule="auto"/>
              <w:rPr>
                <w:sz w:val="20"/>
                <w:szCs w:val="20"/>
                <w:lang w:val="en-US"/>
              </w:rPr>
            </w:pPr>
            <w:r>
              <w:rPr>
                <w:sz w:val="20"/>
                <w:szCs w:val="20"/>
                <w:lang w:val="en-US"/>
              </w:rPr>
              <w:t>29.4 (9)</w:t>
            </w:r>
          </w:p>
        </w:tc>
      </w:tr>
      <w:tr w:rsidR="00E72584" w:rsidRPr="00BC63D4" w14:paraId="17D04D5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DE8EB19" w14:textId="797A6770"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007/s00406-010-0182-2","ISSN":"09401334","abstract":"To date, few studies have addressed the relationship between brain structure alterations and responses to atypical antipsychotics in schizophrenia. To this end, in this study, magnetic resonance imaging (MRI) and voxel-based morphometry (VBM) were used to assess the relationship between the brain volumes of gray (GM) and white (WM) matters and the clinical response to risperidone or olanzapine in 30 schizophrenia patients. In comparison with healthy controls, the patients in this study showed a bilateral decrease in the anteromedial cerebellar hemispheres, the rectal gyrus and the insula, together with bilateral increases in GM in the basal ganglia. Both patient groups had a significantly smaller volume of WM in a region encompassing the internal and external capsules as compared to the controls. We found an inverse association between striatal size and the degree of clinical improvement, and a direct association between the degree of insular volume deficit and its improvement. The non-responder patient group showed a significant decrease in their left rectal gyrus as compared with the responder group. This study reveals a pattern of structural alterations in schizophrenia associated with the response to risperidone or olanzapine. © 2010 Springer-Verlag.","author":[{"dropping-particle":"","family":"Molina","given":"Vicente","non-dropping-particle":"","parse-names":false,"suffix":""},{"dropping-particle":"","family":"Martín","given":"Carmen","non-dropping-particle":"","parse-names":false,"suffix":""},{"dropping-particle":"","family":"Ballesteros","given":"Alejandro","non-dropping-particle":"","parse-names":false,"suffix":""},{"dropping-particle":"","family":"Herrera","given":"Alba G.Seco","non-dropping-particle":"De","parse-names":false,"suffix":""},{"dropping-particle":"","family":"Hernández-Tamames","given":"Juan Antonio","non-dropping-particle":"","parse-names":false,"suffix":""}],"container-title":"European Archives of Psychiatry and Clinical Neuroscience","id":"ITEM-1","issue":"6","issued":{"date-parts":[["2011","9","30"]]},"note":"2011a","page":"407-416","publisher":"Springer","title":"Optimized voxel brain morphometry: Association between brain volumes and the response to atypical antipsychotics","type":"article-journal","volume":"261"},"uris":["http://www.mendeley.com/documents/?uuid=b0e00ac0-0962-3575-80f6-1f26af342c9c"]}],"mendeley":{"formattedCitation":"(Molina, Martín, Ballesteros, De Herrera, &amp; Hernández-Tamames, 2011)","manualFormatting":"Molina et al., 2011","plainTextFormattedCitation":"(Molina, Martín, Ballesteros, De Herrera, &amp; Hernández-Tamames, 2011)","previouslyFormattedCitation":"(Molina, Martín, Ballesteros, De Herrera, &amp; Hernández-Tamames, 2011)"},"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Molina et al., 2011</w:t>
            </w:r>
            <w:r w:rsidRPr="00B960C8">
              <w:rPr>
                <w:sz w:val="20"/>
                <w:szCs w:val="20"/>
                <w:lang w:val="en-US"/>
              </w:rPr>
              <w:fldChar w:fldCharType="end"/>
            </w:r>
            <w:r w:rsidRPr="00B960C8">
              <w:rPr>
                <w:sz w:val="20"/>
                <w:szCs w:val="20"/>
                <w:lang w:val="en-US"/>
              </w:rPr>
              <w:t>a</w:t>
            </w:r>
          </w:p>
        </w:tc>
        <w:tc>
          <w:tcPr>
            <w:tcW w:w="1134" w:type="dxa"/>
            <w:tcBorders>
              <w:top w:val="single" w:sz="2" w:space="0" w:color="000001"/>
              <w:left w:val="single" w:sz="2" w:space="0" w:color="000001"/>
              <w:bottom w:val="single" w:sz="2" w:space="0" w:color="000001"/>
            </w:tcBorders>
            <w:shd w:val="clear" w:color="auto" w:fill="auto"/>
          </w:tcPr>
          <w:p w14:paraId="0B8FE1F9" w14:textId="475BE747" w:rsidR="00E72584" w:rsidRPr="00B960C8" w:rsidRDefault="00E72584" w:rsidP="00E72584">
            <w:pPr>
              <w:pStyle w:val="TableContents"/>
              <w:spacing w:after="46" w:line="240" w:lineRule="auto"/>
              <w:rPr>
                <w:sz w:val="20"/>
                <w:szCs w:val="20"/>
                <w:lang w:val="en-US"/>
              </w:rPr>
            </w:pPr>
            <w:r w:rsidRPr="00B960C8">
              <w:rPr>
                <w:sz w:val="20"/>
                <w:szCs w:val="20"/>
                <w:lang w:val="en-US"/>
              </w:rPr>
              <w:t>30 (53.33)</w:t>
            </w:r>
          </w:p>
        </w:tc>
        <w:tc>
          <w:tcPr>
            <w:tcW w:w="1260" w:type="dxa"/>
            <w:tcBorders>
              <w:top w:val="single" w:sz="2" w:space="0" w:color="000001"/>
              <w:left w:val="single" w:sz="2" w:space="0" w:color="000001"/>
              <w:bottom w:val="single" w:sz="2" w:space="0" w:color="000001"/>
            </w:tcBorders>
            <w:shd w:val="clear" w:color="auto" w:fill="auto"/>
          </w:tcPr>
          <w:p w14:paraId="29DCC74E"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1 (10.6)</w:t>
            </w:r>
          </w:p>
        </w:tc>
        <w:tc>
          <w:tcPr>
            <w:tcW w:w="1254" w:type="dxa"/>
            <w:tcBorders>
              <w:top w:val="single" w:sz="2" w:space="0" w:color="000001"/>
              <w:left w:val="single" w:sz="2" w:space="0" w:color="000001"/>
              <w:bottom w:val="single" w:sz="2" w:space="0" w:color="000001"/>
              <w:right w:val="single" w:sz="2" w:space="0" w:color="000001"/>
            </w:tcBorders>
          </w:tcPr>
          <w:p w14:paraId="15D6B782" w14:textId="547390A7" w:rsidR="00E72584" w:rsidRPr="00B960C8" w:rsidRDefault="00E72584" w:rsidP="00E72584">
            <w:pPr>
              <w:pStyle w:val="TableContents"/>
              <w:spacing w:after="46" w:line="240" w:lineRule="auto"/>
              <w:rPr>
                <w:sz w:val="20"/>
                <w:szCs w:val="20"/>
                <w:lang w:val="en-US"/>
              </w:rPr>
            </w:pPr>
            <w:r w:rsidRPr="00B960C8">
              <w:rPr>
                <w:sz w:val="20"/>
                <w:szCs w:val="20"/>
                <w:lang w:val="en-US"/>
              </w:rPr>
              <w:t>83.33</w:t>
            </w:r>
          </w:p>
        </w:tc>
        <w:tc>
          <w:tcPr>
            <w:tcW w:w="1182" w:type="dxa"/>
            <w:tcBorders>
              <w:top w:val="single" w:sz="2" w:space="0" w:color="000001"/>
              <w:left w:val="single" w:sz="2" w:space="0" w:color="000001"/>
              <w:bottom w:val="single" w:sz="2" w:space="0" w:color="000001"/>
              <w:right w:val="single" w:sz="2" w:space="0" w:color="000001"/>
            </w:tcBorders>
          </w:tcPr>
          <w:p w14:paraId="694AA43B" w14:textId="51C8CD44" w:rsidR="00E72584" w:rsidRPr="00B960C8" w:rsidRDefault="00E72584" w:rsidP="00E72584">
            <w:pPr>
              <w:pStyle w:val="TableContents"/>
              <w:spacing w:after="46" w:line="240" w:lineRule="auto"/>
              <w:rPr>
                <w:sz w:val="20"/>
                <w:szCs w:val="20"/>
                <w:lang w:val="en-US"/>
              </w:rPr>
            </w:pPr>
            <w:r>
              <w:rPr>
                <w:sz w:val="20"/>
                <w:szCs w:val="20"/>
                <w:lang w:val="en-US"/>
              </w:rPr>
              <w:t>13.4 (5.9)</w:t>
            </w:r>
          </w:p>
        </w:tc>
        <w:tc>
          <w:tcPr>
            <w:tcW w:w="1330" w:type="dxa"/>
            <w:tcBorders>
              <w:top w:val="single" w:sz="2" w:space="0" w:color="000001"/>
              <w:left w:val="single" w:sz="2" w:space="0" w:color="000001"/>
              <w:bottom w:val="single" w:sz="2" w:space="0" w:color="000001"/>
              <w:right w:val="single" w:sz="2" w:space="0" w:color="000001"/>
            </w:tcBorders>
          </w:tcPr>
          <w:p w14:paraId="10B6E619" w14:textId="60E2BD8E" w:rsidR="00E72584" w:rsidRPr="00B960C8" w:rsidRDefault="00E72584" w:rsidP="00E72584">
            <w:pPr>
              <w:pStyle w:val="TableContents"/>
              <w:spacing w:after="46" w:line="240" w:lineRule="auto"/>
              <w:rPr>
                <w:sz w:val="20"/>
                <w:szCs w:val="20"/>
                <w:lang w:val="en-US"/>
              </w:rPr>
            </w:pPr>
            <w:r w:rsidRPr="00B960C8">
              <w:rPr>
                <w:sz w:val="20"/>
                <w:szCs w:val="20"/>
                <w:lang w:val="en-US"/>
              </w:rPr>
              <w:t>97.3 (16.5)</w:t>
            </w:r>
          </w:p>
        </w:tc>
        <w:tc>
          <w:tcPr>
            <w:tcW w:w="1176" w:type="dxa"/>
            <w:tcBorders>
              <w:top w:val="single" w:sz="2" w:space="0" w:color="000001"/>
              <w:left w:val="single" w:sz="2" w:space="0" w:color="000001"/>
              <w:bottom w:val="single" w:sz="2" w:space="0" w:color="000001"/>
              <w:right w:val="single" w:sz="2" w:space="0" w:color="000001"/>
            </w:tcBorders>
          </w:tcPr>
          <w:p w14:paraId="1068D7FE" w14:textId="6270D302" w:rsidR="00E72584" w:rsidRPr="00B960C8" w:rsidRDefault="00E72584" w:rsidP="00E72584">
            <w:pPr>
              <w:pStyle w:val="TableContents"/>
              <w:spacing w:after="46" w:line="240" w:lineRule="auto"/>
              <w:rPr>
                <w:sz w:val="20"/>
                <w:szCs w:val="20"/>
                <w:lang w:val="en-US"/>
              </w:rPr>
            </w:pPr>
            <w:r>
              <w:rPr>
                <w:sz w:val="20"/>
                <w:szCs w:val="20"/>
                <w:lang w:val="en-US"/>
              </w:rPr>
              <w:t>28.3 (5.1)</w:t>
            </w:r>
          </w:p>
        </w:tc>
        <w:tc>
          <w:tcPr>
            <w:tcW w:w="1190" w:type="dxa"/>
            <w:tcBorders>
              <w:top w:val="single" w:sz="2" w:space="0" w:color="000001"/>
              <w:left w:val="single" w:sz="2" w:space="0" w:color="000001"/>
              <w:bottom w:val="single" w:sz="2" w:space="0" w:color="000001"/>
              <w:right w:val="single" w:sz="2" w:space="0" w:color="000001"/>
            </w:tcBorders>
          </w:tcPr>
          <w:p w14:paraId="26F3F747" w14:textId="7606CFD0" w:rsidR="00E72584" w:rsidRPr="00B960C8" w:rsidRDefault="00E72584" w:rsidP="00E72584">
            <w:pPr>
              <w:pStyle w:val="TableContents"/>
              <w:spacing w:after="46" w:line="240" w:lineRule="auto"/>
              <w:rPr>
                <w:sz w:val="20"/>
                <w:szCs w:val="20"/>
                <w:lang w:val="en-US"/>
              </w:rPr>
            </w:pPr>
            <w:r>
              <w:rPr>
                <w:sz w:val="20"/>
                <w:szCs w:val="20"/>
                <w:lang w:val="en-US"/>
              </w:rPr>
              <w:t>24.1 (6.7)</w:t>
            </w:r>
          </w:p>
        </w:tc>
        <w:tc>
          <w:tcPr>
            <w:tcW w:w="1208" w:type="dxa"/>
            <w:tcBorders>
              <w:top w:val="single" w:sz="2" w:space="0" w:color="000001"/>
              <w:left w:val="single" w:sz="2" w:space="0" w:color="000001"/>
              <w:bottom w:val="single" w:sz="2" w:space="0" w:color="000001"/>
              <w:right w:val="single" w:sz="2" w:space="0" w:color="000001"/>
            </w:tcBorders>
          </w:tcPr>
          <w:p w14:paraId="521B6DB0" w14:textId="63EB8B81" w:rsidR="00E72584" w:rsidRPr="00B960C8" w:rsidRDefault="00E72584" w:rsidP="00E72584">
            <w:pPr>
              <w:pStyle w:val="TableContents"/>
              <w:spacing w:after="46" w:line="240" w:lineRule="auto"/>
              <w:rPr>
                <w:sz w:val="20"/>
                <w:szCs w:val="20"/>
                <w:lang w:val="en-US"/>
              </w:rPr>
            </w:pPr>
            <w:r>
              <w:rPr>
                <w:sz w:val="20"/>
                <w:szCs w:val="20"/>
                <w:lang w:val="en-US"/>
              </w:rPr>
              <w:t>44.9 (NA)*</w:t>
            </w:r>
          </w:p>
        </w:tc>
        <w:tc>
          <w:tcPr>
            <w:tcW w:w="1140" w:type="dxa"/>
            <w:tcBorders>
              <w:top w:val="single" w:sz="2" w:space="0" w:color="000001"/>
              <w:left w:val="single" w:sz="2" w:space="0" w:color="000001"/>
              <w:bottom w:val="single" w:sz="2" w:space="0" w:color="000001"/>
            </w:tcBorders>
            <w:shd w:val="clear" w:color="auto" w:fill="auto"/>
          </w:tcPr>
          <w:p w14:paraId="6F8B5980" w14:textId="5EF0E488" w:rsidR="00E72584" w:rsidRPr="00B960C8" w:rsidRDefault="00E72584" w:rsidP="00E72584">
            <w:pPr>
              <w:pStyle w:val="TableContents"/>
              <w:spacing w:after="46" w:line="240" w:lineRule="auto"/>
              <w:rPr>
                <w:sz w:val="20"/>
                <w:szCs w:val="20"/>
                <w:lang w:val="en-US"/>
              </w:rPr>
            </w:pPr>
            <w:r w:rsidRPr="00B960C8">
              <w:rPr>
                <w:sz w:val="20"/>
                <w:szCs w:val="20"/>
                <w:lang w:val="en-US"/>
              </w:rPr>
              <w:t>31 (58.0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FF57D2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83 (12.19)</w:t>
            </w:r>
          </w:p>
        </w:tc>
      </w:tr>
      <w:tr w:rsidR="00E72584" w:rsidRPr="00BC63D4" w14:paraId="533EE61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D32DCB7" w14:textId="1B2AFA2D"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007/s00406-010-0183-1","ISSN":"09401334","abstract":"Gray matter (GM) volume deficits have been described in patients with schizophrenia (Sz) and bipolar disorder (BD), but to date, few studies have directly compared GM volumes between these syndromes with methods allowing for whole-brain comparisons. We have used structural magnetic resonance imaging (MRI) and voxel-based morphometry (VBM) to compare GM volumes between 38 Sz and 19 BD chronic patients. We also included 24 healthy controls. The results revealed a widespread cortical (dorsolateral and medial prefrontal and precentral) and cerebellar deficit as well as GM deficits in putamen and thalamus in Sz when compared to BD patients. Besides, a subcortical GM deficit was shown by Sz and BD groups when compared to the healthy controls, although a putaminal reduction was only evident in the Sz patients. In this comparison, the BD patients showed a limited cortical and subcortical GM deficit. These results support a partly different pattern of GM deficits associated to chronic Sz and chronic BD, with some degree of overlapping. © 2010 Springer-Verlag.","author":[{"dropping-particle":"","family":"Molina","given":"Vicente","non-dropping-particle":"","parse-names":false,"suffix":""},{"dropping-particle":"","family":"Galindo","given":"Gemma","non-dropping-particle":"","parse-names":false,"suffix":""},{"dropping-particle":"","family":"Cortés","given":"Benjamín","non-dropping-particle":"","parse-names":false,"suffix":""},{"dropping-particle":"","family":"Herrera","given":"Alba G.Seco","non-dropping-particle":"De","parse-names":false,"suffix":""},{"dropping-particle":"","family":"Ledo","given":"Ana","non-dropping-particle":"","parse-names":false,"suffix":""},{"dropping-particle":"","family":"Sanz","given":"Javier","non-dropping-particle":"","parse-names":false,"suffix":""},{"dropping-particle":"","family":"Montes","given":"Carlos","non-dropping-particle":"","parse-names":false,"suffix":""},{"dropping-particle":"","family":"Hernández-Tamames","given":"Juan A.","non-dropping-particle":"","parse-names":false,"suffix":""}],"container-title":"European Archives of Psychiatry and Clinical Neuroscience","id":"ITEM-1","issue":"5","issued":{"date-parts":[["2011","8","28"]]},"note":"2011b","page":"313-322","publisher":"Springer","title":"Different gray matter patterns in chronic schizophrenia and chronic bipolar disorder patients identified using voxel-based morphometry","type":"article-journal","volume":"261"},"uris":["http://www.mendeley.com/documents/?uuid=04818a95-11fb-33d7-adaa-a34a4fe8af5e"]}],"mendeley":{"formattedCitation":"(Molina, Galindo, et al., 2011)","manualFormatting":"Molina et al., 2011b","plainTextFormattedCitation":"(Molina, Galindo, et al., 2011)","previouslyFormattedCitation":"(Molina, Galindo, et al., 2011)"},"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Molina et al., 2011b</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34A2C7A" w14:textId="29001FC0" w:rsidR="00E72584" w:rsidRPr="00B960C8" w:rsidRDefault="00E72584" w:rsidP="00E72584">
            <w:pPr>
              <w:pStyle w:val="TableContents"/>
              <w:spacing w:after="46" w:line="240" w:lineRule="auto"/>
              <w:rPr>
                <w:sz w:val="20"/>
                <w:szCs w:val="20"/>
                <w:lang w:val="en-US"/>
              </w:rPr>
            </w:pPr>
            <w:r w:rsidRPr="00B960C8">
              <w:rPr>
                <w:sz w:val="20"/>
                <w:szCs w:val="20"/>
                <w:lang w:val="en-US"/>
              </w:rPr>
              <w:t>38 (68.42)</w:t>
            </w:r>
          </w:p>
        </w:tc>
        <w:tc>
          <w:tcPr>
            <w:tcW w:w="1260" w:type="dxa"/>
            <w:tcBorders>
              <w:top w:val="single" w:sz="2" w:space="0" w:color="000001"/>
              <w:left w:val="single" w:sz="2" w:space="0" w:color="000001"/>
              <w:bottom w:val="single" w:sz="2" w:space="0" w:color="000001"/>
            </w:tcBorders>
            <w:shd w:val="clear" w:color="auto" w:fill="auto"/>
          </w:tcPr>
          <w:p w14:paraId="1F990F8D"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4 (10.5)</w:t>
            </w:r>
          </w:p>
        </w:tc>
        <w:tc>
          <w:tcPr>
            <w:tcW w:w="1254" w:type="dxa"/>
            <w:tcBorders>
              <w:top w:val="single" w:sz="2" w:space="0" w:color="000001"/>
              <w:left w:val="single" w:sz="2" w:space="0" w:color="000001"/>
              <w:bottom w:val="single" w:sz="2" w:space="0" w:color="000001"/>
              <w:right w:val="single" w:sz="2" w:space="0" w:color="000001"/>
            </w:tcBorders>
          </w:tcPr>
          <w:p w14:paraId="4DF655C9" w14:textId="70813E37"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E45D762" w14:textId="1F778185" w:rsidR="00E72584" w:rsidRPr="00B960C8" w:rsidRDefault="00E72584" w:rsidP="00E72584">
            <w:pPr>
              <w:pStyle w:val="TableContents"/>
              <w:spacing w:after="46" w:line="240" w:lineRule="auto"/>
              <w:rPr>
                <w:sz w:val="20"/>
                <w:szCs w:val="20"/>
                <w:lang w:val="en-US"/>
              </w:rPr>
            </w:pPr>
            <w:r>
              <w:rPr>
                <w:sz w:val="20"/>
                <w:szCs w:val="20"/>
                <w:lang w:val="en-US"/>
              </w:rPr>
              <w:t>9.8 (7.9)</w:t>
            </w:r>
          </w:p>
        </w:tc>
        <w:tc>
          <w:tcPr>
            <w:tcW w:w="1330" w:type="dxa"/>
            <w:tcBorders>
              <w:top w:val="single" w:sz="2" w:space="0" w:color="000001"/>
              <w:left w:val="single" w:sz="2" w:space="0" w:color="000001"/>
              <w:bottom w:val="single" w:sz="2" w:space="0" w:color="000001"/>
              <w:right w:val="single" w:sz="2" w:space="0" w:color="000001"/>
            </w:tcBorders>
          </w:tcPr>
          <w:p w14:paraId="24110CDF" w14:textId="2308FD46" w:rsidR="00E72584" w:rsidRPr="00B960C8" w:rsidRDefault="00E72584" w:rsidP="00E72584">
            <w:pPr>
              <w:pStyle w:val="TableContents"/>
              <w:spacing w:after="46" w:line="240" w:lineRule="auto"/>
              <w:rPr>
                <w:sz w:val="20"/>
                <w:szCs w:val="20"/>
                <w:lang w:val="en-US"/>
              </w:rPr>
            </w:pPr>
            <w:r w:rsidRPr="00C91329">
              <w:rPr>
                <w:sz w:val="20"/>
                <w:szCs w:val="20"/>
                <w:lang w:val="en-US"/>
              </w:rPr>
              <w:t>99.7 (NA)</w:t>
            </w:r>
            <w:r>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tcPr>
          <w:p w14:paraId="380E181F" w14:textId="009ED880" w:rsidR="00E72584" w:rsidRPr="00B960C8" w:rsidRDefault="00E72584" w:rsidP="00E72584">
            <w:pPr>
              <w:pStyle w:val="TableContents"/>
              <w:spacing w:after="46" w:line="240" w:lineRule="auto"/>
              <w:rPr>
                <w:sz w:val="20"/>
                <w:szCs w:val="20"/>
                <w:lang w:val="en-US"/>
              </w:rPr>
            </w:pPr>
            <w:r>
              <w:rPr>
                <w:sz w:val="20"/>
                <w:szCs w:val="20"/>
                <w:lang w:val="en-US"/>
              </w:rPr>
              <w:t>23.2 (6.4)</w:t>
            </w:r>
          </w:p>
        </w:tc>
        <w:tc>
          <w:tcPr>
            <w:tcW w:w="1190" w:type="dxa"/>
            <w:tcBorders>
              <w:top w:val="single" w:sz="2" w:space="0" w:color="000001"/>
              <w:left w:val="single" w:sz="2" w:space="0" w:color="000001"/>
              <w:bottom w:val="single" w:sz="2" w:space="0" w:color="000001"/>
              <w:right w:val="single" w:sz="2" w:space="0" w:color="000001"/>
            </w:tcBorders>
          </w:tcPr>
          <w:p w14:paraId="6AEFB2D9" w14:textId="6A79B5CF" w:rsidR="00E72584" w:rsidRPr="00B960C8" w:rsidRDefault="00E72584" w:rsidP="00E72584">
            <w:pPr>
              <w:pStyle w:val="TableContents"/>
              <w:spacing w:after="46" w:line="240" w:lineRule="auto"/>
              <w:rPr>
                <w:sz w:val="20"/>
                <w:szCs w:val="20"/>
                <w:lang w:val="en-US"/>
              </w:rPr>
            </w:pPr>
            <w:r>
              <w:rPr>
                <w:sz w:val="20"/>
                <w:szCs w:val="20"/>
                <w:lang w:val="en-US"/>
              </w:rPr>
              <w:t>27 (7.9)</w:t>
            </w:r>
          </w:p>
        </w:tc>
        <w:tc>
          <w:tcPr>
            <w:tcW w:w="1208" w:type="dxa"/>
            <w:tcBorders>
              <w:top w:val="single" w:sz="2" w:space="0" w:color="000001"/>
              <w:left w:val="single" w:sz="2" w:space="0" w:color="000001"/>
              <w:bottom w:val="single" w:sz="2" w:space="0" w:color="000001"/>
              <w:right w:val="single" w:sz="2" w:space="0" w:color="000001"/>
            </w:tcBorders>
          </w:tcPr>
          <w:p w14:paraId="57ADADC3" w14:textId="6DD7C61D" w:rsidR="00E72584" w:rsidRPr="00B960C8" w:rsidRDefault="00E72584" w:rsidP="00E72584">
            <w:pPr>
              <w:pStyle w:val="TableContents"/>
              <w:spacing w:after="46" w:line="240" w:lineRule="auto"/>
              <w:rPr>
                <w:sz w:val="20"/>
                <w:szCs w:val="20"/>
                <w:lang w:val="en-US"/>
              </w:rPr>
            </w:pPr>
            <w:r>
              <w:rPr>
                <w:sz w:val="20"/>
                <w:szCs w:val="20"/>
                <w:lang w:val="en-US"/>
              </w:rPr>
              <w:t>49.5 (13.9)</w:t>
            </w:r>
          </w:p>
        </w:tc>
        <w:tc>
          <w:tcPr>
            <w:tcW w:w="1140" w:type="dxa"/>
            <w:tcBorders>
              <w:top w:val="single" w:sz="2" w:space="0" w:color="000001"/>
              <w:left w:val="single" w:sz="2" w:space="0" w:color="000001"/>
              <w:bottom w:val="single" w:sz="2" w:space="0" w:color="000001"/>
            </w:tcBorders>
            <w:shd w:val="clear" w:color="auto" w:fill="auto"/>
          </w:tcPr>
          <w:p w14:paraId="5864C2DC" w14:textId="65DD247C" w:rsidR="00E72584" w:rsidRPr="00B960C8" w:rsidRDefault="00E72584" w:rsidP="00E72584">
            <w:pPr>
              <w:pStyle w:val="TableContents"/>
              <w:spacing w:after="46" w:line="240" w:lineRule="auto"/>
              <w:rPr>
                <w:sz w:val="20"/>
                <w:szCs w:val="20"/>
                <w:lang w:val="en-US"/>
              </w:rPr>
            </w:pPr>
            <w:r w:rsidRPr="00B960C8">
              <w:rPr>
                <w:sz w:val="20"/>
                <w:szCs w:val="20"/>
                <w:lang w:val="en-US"/>
              </w:rPr>
              <w:t>24 (66.6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C94604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6 (8.6)</w:t>
            </w:r>
          </w:p>
        </w:tc>
      </w:tr>
      <w:tr w:rsidR="00E72584" w:rsidRPr="00BC63D4" w14:paraId="5F65038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F0D5606" w14:textId="77A81590"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neuroimage.2003.12.012","ISSN":"10538119","abstract":"We employed voxel-based morphometry (VBM) to compare the distributions of grey matter found in structural magnetic resonance imaging (MRI) brain scans of patients with comorbid learning disability with schizophrenia, schizophrenia alone, learning disability alone, and normal controls. Our primary aim was to replicate a previous region of interest (ROI) finding that comorbids and schizophrenics belong to the same population. Nonparametric analysis in normalized space showed no significant differences in grey matter distribution between the comorbid and schizophrenia groups. Furthermore, this analysis showed significant grey matter reductions in the comorbid and schizophrenia groups when compared to the learning-disabled or the normal controls. Parametric analysis localized the significant grey matter reductions between the normal controls and the comorbid and schizophrenia groups to the prefrontal and temporal lobes. It also identified an area of increased grey matter, on the inferior aspect of the postcentral gyrus, in the learning-disabled alone compared to the other groups. Native space parametric and nonparametric analyses, based on modulation of the normalized scans, confirmed the similarity in grey matter distribution of the comorbid and schizophrenia groups. Results confirm the ROI finding that in native space the learning-disabled group possesses the least and normal controls the most grey matter for the cohort. An increase in the basal ganglia of patients with schizophrenia vs. the learning-disabled, probably attributable to antipsychotic medication, was identified in the native space analysis. The native space results did not however register statistically significant temporal lobe reductions found under normalized analysis between schizophrenics and normal controls. This may be attributable to minor physical anomalies (MPA) in the schizophrenic cranium. Overall, these VBM results replicate previous ROI findings and are compatible with the view that comorbid learning disability with schizophrenia is a severe form of schizophrenia, rather than a consequence of learning disability. VBM has the facility to compare grey matter distributions in this structurally diverse cohort. © 2004 Elsevier Inc. All rights reserved.","author":[{"dropping-particle":"","family":"Moorhead","given":"T. William J.","non-dropping-particle":"","parse-names":false,"suffix":""},{"dropping-particle":"","family":"Job","given":"Dominic E.","non-dropping-particle":"","parse-names":false,"suffix":""},{"dropping-particle":"","family":"Whalley","given":"Heather C.","non-dropping-particle":"","parse-names":false,"suffix":""},{"dropping-particle":"","family":"Sanderson","given":"Tracy L.","non-dropping-particle":"","parse-names":false,"suffix":""},{"dropping-particle":"","family":"Johnstone","given":"Eve C.","non-dropping-particle":"","parse-names":false,"suffix":""},{"dropping-particle":"","family":"Lawrie","given":"Stephen M.","non-dropping-particle":"","parse-names":false,"suffix":""}],"container-title":"NeuroImage","id":"ITEM-1","issue":"1","issued":{"date-parts":[["2004","5","1"]]},"page":"188-202","publisher":"Academic Press","title":"Voxel-based morphometry of comorbid schizophrenia and learning disability: Analyses in normalized and native spaces using parametric and nonparametric statistical methods","type":"article-journal","volume":"22"},"uris":["http://www.mendeley.com/documents/?uuid=fc3819fd-1924-3a9d-82b2-b39dadd8f1a3"]}],"mendeley":{"formattedCitation":"(Moorhead et al., 2004)","manualFormatting":"Moorhead et al., 2004","plainTextFormattedCitation":"(Moorhead et al., 2004)","previouslyFormattedCitation":"(Moorhead et al., 2004)"},"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Moorhead et al., 2004</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DA9E5F8" w14:textId="0C11B7FC" w:rsidR="00E72584" w:rsidRPr="00B960C8" w:rsidRDefault="00E72584" w:rsidP="00E72584">
            <w:pPr>
              <w:pStyle w:val="TableContents"/>
              <w:spacing w:after="46" w:line="240" w:lineRule="auto"/>
              <w:rPr>
                <w:sz w:val="20"/>
                <w:szCs w:val="20"/>
                <w:lang w:val="en-US"/>
              </w:rPr>
            </w:pPr>
            <w:r w:rsidRPr="00B960C8">
              <w:rPr>
                <w:sz w:val="20"/>
                <w:szCs w:val="20"/>
                <w:lang w:val="en-US"/>
              </w:rPr>
              <w:t>25 (56)</w:t>
            </w:r>
          </w:p>
        </w:tc>
        <w:tc>
          <w:tcPr>
            <w:tcW w:w="1260" w:type="dxa"/>
            <w:tcBorders>
              <w:top w:val="single" w:sz="2" w:space="0" w:color="000001"/>
              <w:left w:val="single" w:sz="2" w:space="0" w:color="000001"/>
              <w:bottom w:val="single" w:sz="2" w:space="0" w:color="000001"/>
            </w:tcBorders>
            <w:shd w:val="clear" w:color="auto" w:fill="auto"/>
          </w:tcPr>
          <w:p w14:paraId="69E8210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50.9 (8.9)</w:t>
            </w:r>
          </w:p>
        </w:tc>
        <w:tc>
          <w:tcPr>
            <w:tcW w:w="1254" w:type="dxa"/>
            <w:tcBorders>
              <w:top w:val="single" w:sz="2" w:space="0" w:color="000001"/>
              <w:left w:val="single" w:sz="2" w:space="0" w:color="000001"/>
              <w:bottom w:val="single" w:sz="2" w:space="0" w:color="000001"/>
              <w:right w:val="single" w:sz="2" w:space="0" w:color="000001"/>
            </w:tcBorders>
          </w:tcPr>
          <w:p w14:paraId="0946E8E7" w14:textId="293CC53C"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0061889D" w14:textId="46B0A0A9"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30F163CC" w14:textId="027423B6"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9AA6DAA" w14:textId="44C064CA"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67F4330" w14:textId="02083A33"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C92DF70" w14:textId="69DC421C"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38C2A655" w14:textId="3EC91A99" w:rsidR="00E72584" w:rsidRPr="00B960C8" w:rsidRDefault="00E72584" w:rsidP="00E72584">
            <w:pPr>
              <w:pStyle w:val="TableContents"/>
              <w:spacing w:after="46" w:line="240" w:lineRule="auto"/>
              <w:rPr>
                <w:sz w:val="20"/>
                <w:szCs w:val="20"/>
                <w:lang w:val="en-US"/>
              </w:rPr>
            </w:pPr>
            <w:r w:rsidRPr="00B960C8">
              <w:rPr>
                <w:sz w:val="20"/>
                <w:szCs w:val="20"/>
                <w:lang w:val="en-US"/>
              </w:rPr>
              <w:t>29 (44.8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E73E6A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2.8 (9.9)</w:t>
            </w:r>
          </w:p>
        </w:tc>
      </w:tr>
      <w:tr w:rsidR="007C7C1B" w:rsidRPr="00BC63D4" w14:paraId="5A7AC33B"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ACDA48E" w14:textId="4CB3FDBB" w:rsidR="007C7C1B" w:rsidRDefault="007C7C1B"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389/fpsyt.2013.00016","ISSN":"16640640","abstract":"Objectives: The aim of the present study was to use a voxel-based magnetic resonance imaging method to investigate the neuroanatomical characteristics in subjects at high risk of developing psychosis compared with those of healthy controls and first-episode schizophrenia patients. Methods: This study included 14 subjects with at-risk mental state (ARMS), 34 patients with first-episode schizophrenia, and 51 healthy controls.We used voxel-based morphometry with the Diffeomorphic Anatomical Registration through Exponentiated Lie Algebra tools to investigate the whole-brain difference in gray matter volume among the three groups. Results: Compared with the healthy controls, the schizophrenia patients showed significant gray matter reduction in the left anterior cingulate gyrus. There was no significant difference in the gray matter volume between the ARMS and other groups. Conclusion:The present study suggests that alteration of the anterior cingulate gyrus may be associated with development of frank psychosis. Further studies with a larger ARMS subjects would be required to examine the potential role of neuroimaging methods in the prediction of future transition into psychosis. © 2013 Nakamura, Taka-hashi, Nemoto, Furuichi, Nishiyama, Nakamura, Ikeda, Kido, Noguchi, Seto and Suzuki.","author":[{"dropping-particle":"","family":"Nakamura","given":"K","non-dropping-particle":"","parse-names":false,"suffix":""},{"dropping-particle":"","family":"Takahashi","given":"T","non-dropping-particle":"","parse-names":false,"suffix":""},{"dropping-particle":"","family":"Nemoto","given":"K","non-dropping-particle":"","parse-names":false,"suffix":""},{"dropping-particle":"","family":"Furuichi","given":"A","non-dropping-particle":"","parse-names":false,"suffix":""},{"dropping-particle":"","family":"Nishiyama","given":"S","non-dropping-particle":"","parse-names":false,"suffix":""},{"dropping-particle":"","family":"Nakamura","given":"Y","non-dropping-particle":"","parse-names":false,"suffix":""},{"dropping-particle":"","family":"Ikeda","given":"E","non-dropping-particle":"","parse-names":false,"suffix":""},{"dropping-particle":"","family":"Kido","given":"M","non-dropping-particle":"","parse-names":false,"suffix":""},{"dropping-particle":"","family":"Noguchi","given":"K","non-dropping-particle":"","parse-names":false,"suffix":""},{"dropping-particle":"","family":"Seto","given":"H","non-dropping-particle":"","parse-names":false,"suffix":""},{"dropping-particle":"","family":"Suzuki","given":"M","non-dropping-particle":"","parse-names":false,"suffix":""}],"container-title":"Frontiers in Psychiatry","id":"ITEM-1","issue":"MAR","issued":{"date-parts":[["2013"]]},"note":"cited By 22","title":"Gray matter changes in subjects at high risk for developing psychosis and first-episode schizophrenia: A voxel-based structural MRI study","type":"article-journal","volume":"4"},"uris":["http://www.mendeley.com/documents/?uuid=7c1a21ae-ef7c-4415-8ec4-c2699fc8babc"]}],"mendeley":{"formattedCitation":"(Nakamura et al., 2013)","manualFormatting":"Nakamura et al., 2013","plainTextFormattedCitation":"(Nakamura et al., 2013)","previouslyFormattedCitation":"(Nakamura et al., 2013)"},"properties":{"noteIndex":0},"schema":"https://github.com/citation-style-language/schema/raw/master/csl-citation.json"}</w:instrText>
            </w:r>
            <w:r>
              <w:rPr>
                <w:sz w:val="20"/>
                <w:szCs w:val="20"/>
                <w:lang w:val="en-US"/>
              </w:rPr>
              <w:fldChar w:fldCharType="separate"/>
            </w:r>
            <w:r w:rsidRPr="007C7C1B">
              <w:rPr>
                <w:noProof/>
                <w:sz w:val="20"/>
                <w:szCs w:val="20"/>
                <w:lang w:val="en-US"/>
              </w:rPr>
              <w:t>Nakamura et al., 2013</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E2EC589" w14:textId="5F9D985A" w:rsidR="007C7C1B" w:rsidRDefault="007C7C1B" w:rsidP="00E72584">
            <w:pPr>
              <w:pStyle w:val="TableContents"/>
              <w:spacing w:after="46" w:line="240" w:lineRule="auto"/>
              <w:rPr>
                <w:sz w:val="20"/>
                <w:szCs w:val="20"/>
                <w:lang w:val="en-US"/>
              </w:rPr>
            </w:pPr>
            <w:r>
              <w:rPr>
                <w:sz w:val="20"/>
                <w:szCs w:val="20"/>
                <w:lang w:val="en-US"/>
              </w:rPr>
              <w:t>34 (58.82)</w:t>
            </w:r>
          </w:p>
        </w:tc>
        <w:tc>
          <w:tcPr>
            <w:tcW w:w="1260" w:type="dxa"/>
            <w:tcBorders>
              <w:top w:val="single" w:sz="2" w:space="0" w:color="000001"/>
              <w:left w:val="single" w:sz="2" w:space="0" w:color="000001"/>
              <w:bottom w:val="single" w:sz="2" w:space="0" w:color="000001"/>
            </w:tcBorders>
            <w:shd w:val="clear" w:color="auto" w:fill="auto"/>
          </w:tcPr>
          <w:p w14:paraId="735CEC76" w14:textId="1B6E7E5C" w:rsidR="007C7C1B" w:rsidRDefault="007C7C1B" w:rsidP="00E72584">
            <w:pPr>
              <w:pStyle w:val="TableContents"/>
              <w:spacing w:after="46" w:line="240" w:lineRule="auto"/>
              <w:rPr>
                <w:sz w:val="20"/>
                <w:szCs w:val="20"/>
                <w:lang w:val="en-US"/>
              </w:rPr>
            </w:pPr>
            <w:r>
              <w:rPr>
                <w:sz w:val="20"/>
                <w:szCs w:val="20"/>
                <w:lang w:val="en-US"/>
              </w:rPr>
              <w:t>24.7 (5.5)</w:t>
            </w:r>
          </w:p>
        </w:tc>
        <w:tc>
          <w:tcPr>
            <w:tcW w:w="1254" w:type="dxa"/>
            <w:tcBorders>
              <w:top w:val="single" w:sz="2" w:space="0" w:color="000001"/>
              <w:left w:val="single" w:sz="2" w:space="0" w:color="000001"/>
              <w:bottom w:val="single" w:sz="2" w:space="0" w:color="000001"/>
              <w:right w:val="single" w:sz="2" w:space="0" w:color="000001"/>
            </w:tcBorders>
          </w:tcPr>
          <w:p w14:paraId="4EE866F3" w14:textId="19E73EA0" w:rsidR="007C7C1B" w:rsidRDefault="007C7C1B" w:rsidP="00E72584">
            <w:pPr>
              <w:pStyle w:val="TableContents"/>
              <w:spacing w:after="46" w:line="240" w:lineRule="auto"/>
              <w:rPr>
                <w:sz w:val="20"/>
                <w:szCs w:val="20"/>
                <w:lang w:val="en-US"/>
              </w:rPr>
            </w:pPr>
            <w:r>
              <w:rPr>
                <w:sz w:val="20"/>
                <w:szCs w:val="20"/>
                <w:lang w:val="en-US"/>
              </w:rPr>
              <w:t>97.05</w:t>
            </w:r>
          </w:p>
        </w:tc>
        <w:tc>
          <w:tcPr>
            <w:tcW w:w="1182" w:type="dxa"/>
            <w:tcBorders>
              <w:top w:val="single" w:sz="2" w:space="0" w:color="000001"/>
              <w:left w:val="single" w:sz="2" w:space="0" w:color="000001"/>
              <w:bottom w:val="single" w:sz="2" w:space="0" w:color="000001"/>
              <w:right w:val="single" w:sz="2" w:space="0" w:color="000001"/>
            </w:tcBorders>
          </w:tcPr>
          <w:p w14:paraId="44C24A53" w14:textId="7675EEE5" w:rsidR="007C7C1B" w:rsidRDefault="007C7C1B" w:rsidP="00E72584">
            <w:pPr>
              <w:pStyle w:val="TableContents"/>
              <w:spacing w:after="46" w:line="240" w:lineRule="auto"/>
              <w:rPr>
                <w:sz w:val="20"/>
                <w:szCs w:val="20"/>
                <w:lang w:val="en-US"/>
              </w:rPr>
            </w:pPr>
            <w:r>
              <w:rPr>
                <w:sz w:val="20"/>
                <w:szCs w:val="20"/>
                <w:lang w:val="en-US"/>
              </w:rPr>
              <w:t>1.4 (NA)*</w:t>
            </w:r>
          </w:p>
        </w:tc>
        <w:tc>
          <w:tcPr>
            <w:tcW w:w="1330" w:type="dxa"/>
            <w:tcBorders>
              <w:top w:val="single" w:sz="2" w:space="0" w:color="000001"/>
              <w:left w:val="single" w:sz="2" w:space="0" w:color="000001"/>
              <w:bottom w:val="single" w:sz="2" w:space="0" w:color="000001"/>
              <w:right w:val="single" w:sz="2" w:space="0" w:color="000001"/>
            </w:tcBorders>
          </w:tcPr>
          <w:p w14:paraId="6CAA2805" w14:textId="2527B04F" w:rsidR="007C7C1B" w:rsidRDefault="007C7C1B"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6CE27CC" w14:textId="60EBFE02" w:rsidR="007C7C1B" w:rsidRDefault="007C7C1B"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DD9B12C" w14:textId="3C295CA3" w:rsidR="007C7C1B" w:rsidRDefault="007C7C1B"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636ECCAF" w14:textId="67B186F7" w:rsidR="007C7C1B" w:rsidRDefault="007C7C1B"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2CAF3E67" w14:textId="3A3E303C" w:rsidR="007C7C1B" w:rsidRDefault="007C7C1B" w:rsidP="00E72584">
            <w:pPr>
              <w:pStyle w:val="TableContents"/>
              <w:spacing w:after="46" w:line="240" w:lineRule="auto"/>
              <w:rPr>
                <w:sz w:val="20"/>
                <w:szCs w:val="20"/>
                <w:lang w:val="en-US"/>
              </w:rPr>
            </w:pPr>
            <w:r>
              <w:rPr>
                <w:sz w:val="20"/>
                <w:szCs w:val="20"/>
                <w:lang w:val="en-US"/>
              </w:rPr>
              <w:t>51 (58.8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9F9AD50" w14:textId="3F50A5EB" w:rsidR="007C7C1B" w:rsidRDefault="007C7C1B" w:rsidP="00E72584">
            <w:pPr>
              <w:pStyle w:val="TableContents"/>
              <w:spacing w:after="46" w:line="240" w:lineRule="auto"/>
              <w:rPr>
                <w:sz w:val="20"/>
                <w:szCs w:val="20"/>
                <w:lang w:val="en-US"/>
              </w:rPr>
            </w:pPr>
            <w:r>
              <w:rPr>
                <w:sz w:val="20"/>
                <w:szCs w:val="20"/>
                <w:lang w:val="en-US"/>
              </w:rPr>
              <w:t>23.9 (1.8)</w:t>
            </w:r>
          </w:p>
        </w:tc>
      </w:tr>
      <w:tr w:rsidR="00E450A2" w:rsidRPr="00BC63D4" w14:paraId="03D8AEC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71A98E3" w14:textId="25E76294" w:rsidR="00E450A2" w:rsidRDefault="00E450A2" w:rsidP="00E72584">
            <w:pPr>
              <w:spacing w:after="46" w:line="240" w:lineRule="auto"/>
              <w:rPr>
                <w:sz w:val="20"/>
                <w:szCs w:val="20"/>
                <w:lang w:val="en-US"/>
              </w:rPr>
            </w:pPr>
            <w:r>
              <w:rPr>
                <w:sz w:val="20"/>
                <w:szCs w:val="20"/>
                <w:lang w:val="en-US"/>
              </w:rPr>
              <w:fldChar w:fldCharType="begin" w:fldLock="1"/>
            </w:r>
            <w:r w:rsidR="00795962">
              <w:rPr>
                <w:sz w:val="20"/>
                <w:szCs w:val="20"/>
                <w:lang w:val="en-US"/>
              </w:rPr>
              <w:instrText>ADDIN CSL_CITATION {"citationItems":[{"id":"ITEM-1","itemData":{"DOI":"10.1080/00207450690962244","ISSN":"00207454","abstract":"The authors used voxel-based morphometry (VBM) to study GM volume differences in the whole brain volume between a group of patients with schizophrenia and a healthy control group. There were 12 patients and 12 control subjects. The subjects were scanned in a 1.5 T MR scanner. The patients had all been evaluated by a senior psychiatrist on the brief psychiatric rating scale (BPRS). The VBM data was correlated with reports of rate and frequency of hallucinations based on their scores on the BPRS hallucination item. There were significant grey matter volume reductions in the schizophrenia patient group in the left superior (transverse) temporal gyrus, the left middle frontal gyrus, and in the right cuneus. Areas of grey matter volume reduction that correlated negatively with hallucinations were found in the left superior (transverse) temporal gyrus, left thalamus, and left and right cerebellum. This article proposes that significant reductions in grey matter volume may be instrumental in generating spontaneous neuronal activity that is associated with speech perception experiences in the absence of an external acoustic stimulus that may cause hallucinations. Copyright © 2006 Taylor &amp; Francis Inc.","author":[{"dropping-particle":"","family":"Neckelmann","given":"G","non-dropping-particle":"","parse-names":false,"suffix":""},{"dropping-particle":"","family":"Specht","given":"K","non-dropping-particle":"","parse-names":false,"suffix":""},{"dropping-particle":"","family":"Lund","given":"A","non-dropping-particle":"","parse-names":false,"suffix":""},{"dropping-particle":"","family":"Ersland","given":"L","non-dropping-particle":"","parse-names":false,"suffix":""},{"dropping-particle":"","family":"Smievoll","given":"A I","non-dropping-particle":"","parse-names":false,"suffix":""},{"dropping-particle":"","family":"Neckelmann","given":"D","non-dropping-particle":"","parse-names":false,"suffix":""},{"dropping-particle":"","family":"Hugdahl","given":"K","non-dropping-particle":"","parse-names":false,"suffix":""}],"container-title":"International Journal of Neuroscience","id":"ITEM-1","issue":"1","issued":{"date-parts":[["2006"]]},"note":"cited By 107","page":"9-23","title":"MR morphometry analysis of grey matter volume reduction in schizophrenia: Association with hallucinations","type":"article-journal","volume":"116"},"uris":["http://www.mendeley.com/documents/?uuid=62164f1c-3aec-41b6-a51a-c1ab7b376c23"]}],"mendeley":{"formattedCitation":"(Neckelmann et al., 2006)","manualFormatting":"Neckelmann et al., 2006","plainTextFormattedCitation":"(Neckelmann et al., 2006)","previouslyFormattedCitation":"(Neckelmann et al., 2006)"},"properties":{"noteIndex":0},"schema":"https://github.com/citation-style-language/schema/raw/master/csl-citation.json"}</w:instrText>
            </w:r>
            <w:r>
              <w:rPr>
                <w:sz w:val="20"/>
                <w:szCs w:val="20"/>
                <w:lang w:val="en-US"/>
              </w:rPr>
              <w:fldChar w:fldCharType="separate"/>
            </w:r>
            <w:r w:rsidRPr="00E450A2">
              <w:rPr>
                <w:noProof/>
                <w:sz w:val="20"/>
                <w:szCs w:val="20"/>
                <w:lang w:val="en-US"/>
              </w:rPr>
              <w:t>Neckelmann et al., 2006</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268273D" w14:textId="7EBE06C8" w:rsidR="00E450A2" w:rsidRDefault="00E450A2" w:rsidP="00E72584">
            <w:pPr>
              <w:pStyle w:val="TableContents"/>
              <w:spacing w:after="46" w:line="240" w:lineRule="auto"/>
              <w:rPr>
                <w:sz w:val="20"/>
                <w:szCs w:val="20"/>
                <w:lang w:val="en-US"/>
              </w:rPr>
            </w:pPr>
            <w:r>
              <w:rPr>
                <w:sz w:val="20"/>
                <w:szCs w:val="20"/>
                <w:lang w:val="en-US"/>
              </w:rPr>
              <w:t>12 (NA)</w:t>
            </w:r>
          </w:p>
        </w:tc>
        <w:tc>
          <w:tcPr>
            <w:tcW w:w="1260" w:type="dxa"/>
            <w:tcBorders>
              <w:top w:val="single" w:sz="2" w:space="0" w:color="000001"/>
              <w:left w:val="single" w:sz="2" w:space="0" w:color="000001"/>
              <w:bottom w:val="single" w:sz="2" w:space="0" w:color="000001"/>
            </w:tcBorders>
            <w:shd w:val="clear" w:color="auto" w:fill="auto"/>
          </w:tcPr>
          <w:p w14:paraId="00B622DC" w14:textId="23A4C760" w:rsidR="00E450A2" w:rsidRDefault="00E450A2" w:rsidP="00E72584">
            <w:pPr>
              <w:pStyle w:val="TableContents"/>
              <w:spacing w:after="46" w:line="240" w:lineRule="auto"/>
              <w:rPr>
                <w:sz w:val="20"/>
                <w:szCs w:val="20"/>
                <w:lang w:val="en-US"/>
              </w:rPr>
            </w:pPr>
            <w:r>
              <w:rPr>
                <w:sz w:val="20"/>
                <w:szCs w:val="20"/>
                <w:lang w:val="en-US"/>
              </w:rPr>
              <w:t>NA</w:t>
            </w:r>
          </w:p>
        </w:tc>
        <w:tc>
          <w:tcPr>
            <w:tcW w:w="1254" w:type="dxa"/>
            <w:tcBorders>
              <w:top w:val="single" w:sz="2" w:space="0" w:color="000001"/>
              <w:left w:val="single" w:sz="2" w:space="0" w:color="000001"/>
              <w:bottom w:val="single" w:sz="2" w:space="0" w:color="000001"/>
              <w:right w:val="single" w:sz="2" w:space="0" w:color="000001"/>
            </w:tcBorders>
          </w:tcPr>
          <w:p w14:paraId="66640146" w14:textId="7ED3DD00" w:rsidR="00E450A2" w:rsidRDefault="00E450A2"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591D2D8" w14:textId="3D916A2C" w:rsidR="00E450A2" w:rsidRDefault="00E450A2"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6652636F" w14:textId="1DEF0620" w:rsidR="00E450A2" w:rsidRDefault="00E450A2"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1BD97A8" w14:textId="7F6781B0" w:rsidR="00E450A2" w:rsidRDefault="00E450A2"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16FC4F2" w14:textId="7ED445D8" w:rsidR="00E450A2" w:rsidRDefault="00E450A2"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7E36B9C" w14:textId="7BC3DB94" w:rsidR="00E450A2" w:rsidRDefault="00E450A2"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AA3F52D" w14:textId="34873D93" w:rsidR="00E450A2" w:rsidRDefault="00E450A2" w:rsidP="00E72584">
            <w:pPr>
              <w:pStyle w:val="TableContents"/>
              <w:spacing w:after="46" w:line="240" w:lineRule="auto"/>
              <w:rPr>
                <w:sz w:val="20"/>
                <w:szCs w:val="20"/>
                <w:lang w:val="en-US"/>
              </w:rPr>
            </w:pPr>
            <w:r>
              <w:rPr>
                <w:sz w:val="20"/>
                <w:szCs w:val="20"/>
                <w:lang w:val="en-US"/>
              </w:rPr>
              <w:t>12 (NA)</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F0166FC" w14:textId="6AD08AE2" w:rsidR="00E450A2" w:rsidRDefault="00E450A2" w:rsidP="00E72584">
            <w:pPr>
              <w:pStyle w:val="TableContents"/>
              <w:spacing w:after="46" w:line="240" w:lineRule="auto"/>
              <w:rPr>
                <w:sz w:val="20"/>
                <w:szCs w:val="20"/>
                <w:lang w:val="en-US"/>
              </w:rPr>
            </w:pPr>
            <w:r>
              <w:rPr>
                <w:sz w:val="20"/>
                <w:szCs w:val="20"/>
                <w:lang w:val="en-US"/>
              </w:rPr>
              <w:t>NA</w:t>
            </w:r>
          </w:p>
        </w:tc>
      </w:tr>
      <w:tr w:rsidR="0034107D" w:rsidRPr="00BC63D4" w14:paraId="7825517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04AB1C8" w14:textId="2679216B" w:rsidR="0034107D" w:rsidRPr="00B960C8" w:rsidRDefault="0034107D" w:rsidP="00E72584">
            <w:pPr>
              <w:spacing w:after="46" w:line="240" w:lineRule="auto"/>
              <w:rPr>
                <w:sz w:val="20"/>
                <w:szCs w:val="20"/>
                <w:lang w:val="en-US"/>
              </w:rPr>
            </w:pPr>
            <w:r>
              <w:rPr>
                <w:sz w:val="20"/>
                <w:szCs w:val="20"/>
                <w:lang w:val="en-US"/>
              </w:rPr>
              <w:lastRenderedPageBreak/>
              <w:fldChar w:fldCharType="begin" w:fldLock="1"/>
            </w:r>
            <w:r w:rsidR="00EA7C52">
              <w:rPr>
                <w:sz w:val="20"/>
                <w:szCs w:val="20"/>
                <w:lang w:val="en-US"/>
              </w:rPr>
              <w:instrText>ADDIN CSL_CITATION {"citationItems":[{"id":"ITEM-1","itemData":{"DOI":"10.1111/pcn.12934","ISSN":"1440-1819 (Electronic)","PMID":"31587444","abstract":"AIM: Neuroimaging studies have revealed that patients with schizophrenia exhibit  reduced gray matter volume in various regions. With these findings, various studies have indicated that structural MRI can be useful for the diagnosis of schizophrenia. However, multisite studies are limited. Here, we evaluated a simple model that could be used to differentiate schizophrenia from control subjects considering MRI scanner differences employing voxel-based morphometry. METHODS: Subjects were 541 patients with schizophrenia and 1252 healthy volunteers. Among them, 95 patients and 95 controls (Dataset A) were used for the generation of regions of interest (ROI), and the rest (Dataset B) were used to evaluate our method. The two datasets were comprised of different subjects. Three-dimensional T1-weighted MRI scans were taken for all subjects and gray-matter images were extracted. To differentiate schizophrenia, we generated ROI for schizophrenia from Dataset A. Then, we determined volume within the ROI for each subject from Dataset B. Using the extracted volume data, we calculated a differentiation feature considering age, sex, and intracranial volume for each MRI scanner. Receiver-operator curve analyses were performed to evaluate the differentiation feature. RESULTS: The area under the curve ranged from 0.74 to 0.84, with accuracy from 69% to 76%. Receiver-operator curve analysis with all samples revealed an area under the curve of 0.76 and an accuracy of 73%. CONCLUSION: We moderately successfully differentiated schizophrenia from control using structural MRI from differing scanners from multiple sites. This could be useful for applying neuroimaging techniques to clinical settings for the accurate diagnosis of schizophrenia.","author":[{"dropping-particle":"","family":"Nemoto","given":"Kiyotaka","non-dropping-particle":"","parse-names":false,"suffix":""},{"dropping-particle":"","family":"Shimokawa","given":"Tetsuya","non-dropping-particle":"","parse-names":false,"suffix":""},{"dropping-particle":"","family":"Fukunaga","given":"Masaki","non-dropping-particle":"","parse-names":false,"suffix":""},{"dropping-particle":"","family":"Yamashita","given":"Fumio","non-dropping-particle":"","parse-names":false,"suffix":""},{"dropping-particle":"","family":"Tamura","given":"Masashi","non-dropping-particle":"","parse-names":false,"suffix":""},{"dropping-particle":"","family":"Yamamori","given":"Hidenaga","non-dropping-particle":"","parse-names":false,"suffix":""},{"dropping-particle":"","family":"Yasuda","given":"Yuka","non-dropping-particle":"","parse-names":false,"suffix":""},{"dropping-particle":"","family":"Azechi","given":"Hirotsugu","non-dropping-particle":"","parse-names":false,"suffix":""},{"dropping-particle":"","family":"Kudo","given":"Noriko","non-dropping-particle":"","parse-names":false,"suffix":""},{"dropping-particle":"","family":"Watanabe","given":"Yoshiyuki","non-dropping-particle":"","parse-names":false,"suffix":""},{"dropping-particle":"","family":"Kido","given":"Mikio","non-dropping-particle":"","parse-names":false,"suffix":""},{"dropping-particle":"","family":"Takahashi","given":"Tsutomu","non-dropping-particle":"","parse-names":false,"suffix":""},{"dropping-particle":"","family":"Koike","given":"Shinsuke","non-dropping-particle":"","parse-names":false,"suffix":""},{"dropping-particle":"","family":"Okada","given":"Naohiro","non-dropping-particle":"","parse-names":false,"suffix":""},{"dropping-particle":"","family":"Hirano","given":"Yoji","non-dropping-particle":"","parse-names":false,"suffix":""},{"dropping-particle":"","family":"Onitsuka","given":"Toshiaki","non-dropping-particle":"","parse-names":false,"suffix":""},{"dropping-particle":"","family":"Yamasue","given":"Hidenori","non-dropping-particle":"","parse-names":false,"suffix":""},{"dropping-particle":"","family":"Suzuki","given":"Michio","non-dropping-particle":"","parse-names":false,"suffix":""},{"dropping-particle":"","family":"Kasai","given":"Kiyoto","non-dropping-particle":"","parse-names":false,"suffix":""},{"dropping-particle":"","family":"Hashimoto","given":"Ryota","non-dropping-particle":"","parse-names":false,"suffix":""},{"dropping-particle":"","family":"Arai","given":"Tetsuaki","non-dropping-particle":"","parse-names":false,"suffix":""}],"container-title":"Psychiatry and clinical neurosciences","id":"ITEM-1","issue":"1","issued":{"date-parts":[["2020","1"]]},"language":"eng","page":"56-63","title":"Differentiation of schizophrenia using structural MRI with consideration of scanner  differences: A real-world multisite study.","type":"article-journal","volume":"74"},"uris":["http://www.mendeley.com/documents/?uuid=64e340ef-223e-41be-a32d-2a69d30b514f"]}],"mendeley":{"formattedCitation":"(Nemoto et al., 2020)","manualFormatting":"Nemoto et al., 2020","plainTextFormattedCitation":"(Nemoto et al., 2020)","previouslyFormattedCitation":"(Nemoto et al., 2020)"},"properties":{"noteIndex":0},"schema":"https://github.com/citation-style-language/schema/raw/master/csl-citation.json"}</w:instrText>
            </w:r>
            <w:r>
              <w:rPr>
                <w:sz w:val="20"/>
                <w:szCs w:val="20"/>
                <w:lang w:val="en-US"/>
              </w:rPr>
              <w:fldChar w:fldCharType="separate"/>
            </w:r>
            <w:r w:rsidRPr="0034107D">
              <w:rPr>
                <w:noProof/>
                <w:sz w:val="20"/>
                <w:szCs w:val="20"/>
                <w:lang w:val="en-US"/>
              </w:rPr>
              <w:t>Nemoto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C930D84" w14:textId="5ED05E5A" w:rsidR="0034107D" w:rsidRPr="00B960C8" w:rsidRDefault="0034107D" w:rsidP="00E72584">
            <w:pPr>
              <w:pStyle w:val="TableContents"/>
              <w:spacing w:after="46" w:line="240" w:lineRule="auto"/>
              <w:rPr>
                <w:sz w:val="20"/>
                <w:szCs w:val="20"/>
                <w:lang w:val="en-US"/>
              </w:rPr>
            </w:pPr>
            <w:r>
              <w:rPr>
                <w:sz w:val="20"/>
                <w:szCs w:val="20"/>
                <w:lang w:val="en-US"/>
              </w:rPr>
              <w:t>95 (60)</w:t>
            </w:r>
          </w:p>
        </w:tc>
        <w:tc>
          <w:tcPr>
            <w:tcW w:w="1260" w:type="dxa"/>
            <w:tcBorders>
              <w:top w:val="single" w:sz="2" w:space="0" w:color="000001"/>
              <w:left w:val="single" w:sz="2" w:space="0" w:color="000001"/>
              <w:bottom w:val="single" w:sz="2" w:space="0" w:color="000001"/>
            </w:tcBorders>
            <w:shd w:val="clear" w:color="auto" w:fill="auto"/>
          </w:tcPr>
          <w:p w14:paraId="507A3BD9" w14:textId="40D5A7D3" w:rsidR="0034107D" w:rsidRPr="00B960C8" w:rsidRDefault="0034107D" w:rsidP="00E72584">
            <w:pPr>
              <w:pStyle w:val="TableContents"/>
              <w:spacing w:after="46" w:line="240" w:lineRule="auto"/>
              <w:rPr>
                <w:sz w:val="20"/>
                <w:szCs w:val="20"/>
                <w:lang w:val="en-US"/>
              </w:rPr>
            </w:pPr>
            <w:r>
              <w:rPr>
                <w:sz w:val="20"/>
                <w:szCs w:val="20"/>
                <w:lang w:val="en-US"/>
              </w:rPr>
              <w:t>29.8 (5.2)</w:t>
            </w:r>
          </w:p>
        </w:tc>
        <w:tc>
          <w:tcPr>
            <w:tcW w:w="1254" w:type="dxa"/>
            <w:tcBorders>
              <w:top w:val="single" w:sz="2" w:space="0" w:color="000001"/>
              <w:left w:val="single" w:sz="2" w:space="0" w:color="000001"/>
              <w:bottom w:val="single" w:sz="2" w:space="0" w:color="000001"/>
              <w:right w:val="single" w:sz="2" w:space="0" w:color="000001"/>
            </w:tcBorders>
          </w:tcPr>
          <w:p w14:paraId="7C56C4D3" w14:textId="510E4B5A" w:rsidR="0034107D" w:rsidRPr="00B960C8" w:rsidRDefault="0034107D"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27C9E06B" w14:textId="1DEF8378" w:rsidR="0034107D" w:rsidRDefault="0034107D" w:rsidP="00E72584">
            <w:pPr>
              <w:pStyle w:val="TableContents"/>
              <w:spacing w:after="46" w:line="240" w:lineRule="auto"/>
              <w:rPr>
                <w:sz w:val="20"/>
                <w:szCs w:val="20"/>
                <w:lang w:val="en-US"/>
              </w:rPr>
            </w:pPr>
            <w:r>
              <w:rPr>
                <w:sz w:val="20"/>
                <w:szCs w:val="20"/>
                <w:lang w:val="en-US"/>
              </w:rPr>
              <w:t>8.3 (5.8)</w:t>
            </w:r>
          </w:p>
        </w:tc>
        <w:tc>
          <w:tcPr>
            <w:tcW w:w="1330" w:type="dxa"/>
            <w:tcBorders>
              <w:top w:val="single" w:sz="2" w:space="0" w:color="000001"/>
              <w:left w:val="single" w:sz="2" w:space="0" w:color="000001"/>
              <w:bottom w:val="single" w:sz="2" w:space="0" w:color="000001"/>
              <w:right w:val="single" w:sz="2" w:space="0" w:color="000001"/>
            </w:tcBorders>
          </w:tcPr>
          <w:p w14:paraId="06B335D4" w14:textId="182CED19" w:rsidR="0034107D" w:rsidRPr="00B960C8" w:rsidRDefault="0034107D"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424A809" w14:textId="5B2F9425" w:rsidR="0034107D" w:rsidRDefault="0034107D"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D4F2694" w14:textId="520A0DD1" w:rsidR="0034107D" w:rsidRDefault="0034107D"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087D647" w14:textId="123757D1" w:rsidR="0034107D" w:rsidRDefault="0034107D"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6344BD2" w14:textId="35CE6496" w:rsidR="0034107D" w:rsidRPr="00B960C8" w:rsidRDefault="0034107D" w:rsidP="00E72584">
            <w:pPr>
              <w:pStyle w:val="TableContents"/>
              <w:spacing w:after="46" w:line="240" w:lineRule="auto"/>
              <w:rPr>
                <w:sz w:val="20"/>
                <w:szCs w:val="20"/>
                <w:lang w:val="en-US"/>
              </w:rPr>
            </w:pPr>
            <w:r>
              <w:rPr>
                <w:sz w:val="20"/>
                <w:szCs w:val="20"/>
                <w:lang w:val="en-US"/>
              </w:rPr>
              <w:t>95 (6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F4D6B97" w14:textId="37938080" w:rsidR="0034107D" w:rsidRPr="00B960C8" w:rsidRDefault="0034107D" w:rsidP="00E72584">
            <w:pPr>
              <w:pStyle w:val="TableContents"/>
              <w:spacing w:after="46" w:line="240" w:lineRule="auto"/>
              <w:rPr>
                <w:sz w:val="20"/>
                <w:szCs w:val="20"/>
                <w:lang w:val="en-US"/>
              </w:rPr>
            </w:pPr>
            <w:r>
              <w:rPr>
                <w:sz w:val="20"/>
                <w:szCs w:val="20"/>
                <w:lang w:val="en-US"/>
              </w:rPr>
              <w:t>29.9 (5.1)</w:t>
            </w:r>
          </w:p>
        </w:tc>
      </w:tr>
      <w:tr w:rsidR="00E72584" w:rsidRPr="00BC63D4" w14:paraId="1C69601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145A1AB" w14:textId="0656FCB0"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016/j.schres.2014.10.041","ISSN":"15732509","abstract":"Early intervention research in schizophrenia has suggested that brain structural alterations might be present in subjects at high risk of developing psychosis. The heterogeneity of regional effects of these changes, which is established in schizophrenia, however, has not been explored in prodromal or high-risk populations. We used high-resolution MRI and voxel-based morphometry (VBM8) to analyze grey matter differences in 43 ultra high-risk subjects for psychosis (meeting ARMS criteria, identified through CAARMS interviews), 24 antipsychotic-naïve first-episode schizophrenia patients and 49 healthy controls (groups matched for age and gender). Compared to healthy controls, resp., first-episode schizophrenia patients had reduced regional grey matter in left prefrontal, insula, right parietal and left temporal cortices, while the high-risk group showed reductions in right middle temporal and left anterior frontal cortices. When dividing the ultra-high-risk group in those with a genetic risk vs. those with attenuated psychotic symptoms, the former showed left anterior frontal, right caudate, as well as a smaller right hippocampus, and amygdala reduction, while the latter subgroup showed right middle temporal cortical reductions (each compared to healthy controls). Our findings in a clinical psychosis high-risk cohort demonstrate variability of brain structural changes according to subgroup and background of elevated risk, suggesting frontal and possibly also hippocampal/amygdala changes in individuals with genetic susceptibility. Heterogeneity of structural brain changes (as seen in schizophrenia) appears evident even at high-risk stage, prior to potential onset of psychosis.","author":[{"dropping-particle":"","family":"Nenadic","given":"Igor","non-dropping-particle":"","parse-names":false,"suffix":""},{"dropping-particle":"","family":"Dietzek","given":"Maren","non-dropping-particle":"","parse-names":false,"suffix":""},{"dropping-particle":"","family":"Schönfeld","given":"Nils","non-dropping-particle":"","parse-names":false,"suffix":""},{"dropping-particle":"","family":"Lorenz","given":"Carsten","non-dropping-particle":"","parse-names":false,"suffix":""},{"dropping-particle":"","family":"Gussew","given":"Alexander","non-dropping-particle":"","parse-names":false,"suffix":""},{"dropping-particle":"","family":"Reichenbach","given":"Jürgen R.","non-dropping-particle":"","parse-names":false,"suffix":""},{"dropping-particle":"","family":"Sauer","given":"Heinrich","non-dropping-particle":"","parse-names":false,"suffix":""},{"dropping-particle":"","family":"Gaser","given":"Christian","non-dropping-particle":"","parse-names":false,"suffix":""},{"dropping-particle":"","family":"Smesny","given":"Stefan","non-dropping-particle":"","parse-names":false,"suffix":""}],"container-title":"Schizophrenia Research","id":"ITEM-1","issued":{"date-parts":[["2015"]]},"note":"2015a","title":"Brain structure in people at ultra-high risk of psychosis, patients with first-episode schizophrenia, and healthy controls: A VBM study","type":"article-journal"},"uris":["http://www.mendeley.com/documents/?uuid=d76b4b72-a7fa-3923-b9a4-61aba223ed0f"]}],"mendeley":{"formattedCitation":"(Nenadic, Dietzek, et al., 2015)","manualFormatting":"Nenadic et al., 2015","plainTextFormattedCitation":"(Nenadic, Dietzek, et al., 2015)","previouslyFormattedCitation":"(Nenadic, Dietzek,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Nenadic et al., 2015</w:t>
            </w:r>
            <w:r w:rsidRPr="00B960C8">
              <w:rPr>
                <w:sz w:val="20"/>
                <w:szCs w:val="20"/>
                <w:lang w:val="en-US"/>
              </w:rPr>
              <w:fldChar w:fldCharType="end"/>
            </w:r>
            <w:r w:rsidRPr="00B960C8">
              <w:rPr>
                <w:sz w:val="20"/>
                <w:szCs w:val="20"/>
                <w:lang w:val="en-US"/>
              </w:rPr>
              <w:t>a</w:t>
            </w:r>
          </w:p>
        </w:tc>
        <w:tc>
          <w:tcPr>
            <w:tcW w:w="1134" w:type="dxa"/>
            <w:tcBorders>
              <w:top w:val="single" w:sz="2" w:space="0" w:color="000001"/>
              <w:left w:val="single" w:sz="2" w:space="0" w:color="000001"/>
              <w:bottom w:val="single" w:sz="2" w:space="0" w:color="000001"/>
            </w:tcBorders>
            <w:shd w:val="clear" w:color="auto" w:fill="auto"/>
          </w:tcPr>
          <w:p w14:paraId="2758037A" w14:textId="11895C6C" w:rsidR="00E72584" w:rsidRPr="00B960C8" w:rsidRDefault="00E72584" w:rsidP="00E72584">
            <w:pPr>
              <w:pStyle w:val="TableContents"/>
              <w:spacing w:after="46" w:line="240" w:lineRule="auto"/>
              <w:rPr>
                <w:sz w:val="20"/>
                <w:szCs w:val="20"/>
                <w:lang w:val="en-US"/>
              </w:rPr>
            </w:pPr>
            <w:r w:rsidRPr="00B960C8">
              <w:rPr>
                <w:sz w:val="20"/>
                <w:szCs w:val="20"/>
                <w:lang w:val="en-US"/>
              </w:rPr>
              <w:t>24 (50)</w:t>
            </w:r>
          </w:p>
        </w:tc>
        <w:tc>
          <w:tcPr>
            <w:tcW w:w="1260" w:type="dxa"/>
            <w:tcBorders>
              <w:top w:val="single" w:sz="2" w:space="0" w:color="000001"/>
              <w:left w:val="single" w:sz="2" w:space="0" w:color="000001"/>
              <w:bottom w:val="single" w:sz="2" w:space="0" w:color="000001"/>
            </w:tcBorders>
            <w:shd w:val="clear" w:color="auto" w:fill="auto"/>
          </w:tcPr>
          <w:p w14:paraId="768A177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4.9 (3.1)</w:t>
            </w:r>
          </w:p>
        </w:tc>
        <w:tc>
          <w:tcPr>
            <w:tcW w:w="1254" w:type="dxa"/>
            <w:tcBorders>
              <w:top w:val="single" w:sz="2" w:space="0" w:color="000001"/>
              <w:left w:val="single" w:sz="2" w:space="0" w:color="000001"/>
              <w:bottom w:val="single" w:sz="2" w:space="0" w:color="000001"/>
              <w:right w:val="single" w:sz="2" w:space="0" w:color="000001"/>
            </w:tcBorders>
          </w:tcPr>
          <w:p w14:paraId="2AB225C4" w14:textId="1B674F03"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0F5F9045" w14:textId="011048F8" w:rsidR="00E72584" w:rsidRPr="00B960C8" w:rsidRDefault="00E72584" w:rsidP="00E72584">
            <w:pPr>
              <w:pStyle w:val="TableContents"/>
              <w:spacing w:after="46" w:line="240" w:lineRule="auto"/>
              <w:rPr>
                <w:sz w:val="20"/>
                <w:szCs w:val="20"/>
                <w:lang w:val="en-US"/>
              </w:rPr>
            </w:pPr>
            <w:r>
              <w:rPr>
                <w:sz w:val="20"/>
                <w:szCs w:val="20"/>
                <w:lang w:val="en-US"/>
              </w:rPr>
              <w:t>0.34 (0.16)</w:t>
            </w:r>
          </w:p>
        </w:tc>
        <w:tc>
          <w:tcPr>
            <w:tcW w:w="1330" w:type="dxa"/>
            <w:tcBorders>
              <w:top w:val="single" w:sz="2" w:space="0" w:color="000001"/>
              <w:left w:val="single" w:sz="2" w:space="0" w:color="000001"/>
              <w:bottom w:val="single" w:sz="2" w:space="0" w:color="000001"/>
              <w:right w:val="single" w:sz="2" w:space="0" w:color="000001"/>
            </w:tcBorders>
          </w:tcPr>
          <w:p w14:paraId="689162D3" w14:textId="3C8ABED4" w:rsidR="00E72584" w:rsidRPr="00B960C8" w:rsidRDefault="00E72584" w:rsidP="00E72584">
            <w:pPr>
              <w:pStyle w:val="TableContents"/>
              <w:spacing w:after="46" w:line="240" w:lineRule="auto"/>
              <w:rPr>
                <w:sz w:val="20"/>
                <w:szCs w:val="20"/>
                <w:lang w:val="en-US"/>
              </w:rPr>
            </w:pPr>
            <w:r w:rsidRPr="00B960C8">
              <w:rPr>
                <w:sz w:val="20"/>
                <w:szCs w:val="20"/>
                <w:lang w:val="en-US"/>
              </w:rPr>
              <w:t>53.2 (6.3)</w:t>
            </w:r>
          </w:p>
        </w:tc>
        <w:tc>
          <w:tcPr>
            <w:tcW w:w="1176" w:type="dxa"/>
            <w:tcBorders>
              <w:top w:val="single" w:sz="2" w:space="0" w:color="000001"/>
              <w:left w:val="single" w:sz="2" w:space="0" w:color="000001"/>
              <w:bottom w:val="single" w:sz="2" w:space="0" w:color="000001"/>
              <w:right w:val="single" w:sz="2" w:space="0" w:color="000001"/>
            </w:tcBorders>
          </w:tcPr>
          <w:p w14:paraId="33E9E3EB" w14:textId="26907280" w:rsidR="00E72584" w:rsidRPr="00B960C8" w:rsidRDefault="00E72584" w:rsidP="00E72584">
            <w:pPr>
              <w:pStyle w:val="TableContents"/>
              <w:spacing w:after="46" w:line="240" w:lineRule="auto"/>
              <w:rPr>
                <w:sz w:val="20"/>
                <w:szCs w:val="20"/>
                <w:lang w:val="en-US"/>
              </w:rPr>
            </w:pPr>
            <w:r>
              <w:rPr>
                <w:sz w:val="20"/>
                <w:szCs w:val="20"/>
                <w:lang w:val="en-US"/>
              </w:rPr>
              <w:t>30.4 (4.9)</w:t>
            </w:r>
          </w:p>
        </w:tc>
        <w:tc>
          <w:tcPr>
            <w:tcW w:w="1190" w:type="dxa"/>
            <w:tcBorders>
              <w:top w:val="single" w:sz="2" w:space="0" w:color="000001"/>
              <w:left w:val="single" w:sz="2" w:space="0" w:color="000001"/>
              <w:bottom w:val="single" w:sz="2" w:space="0" w:color="000001"/>
              <w:right w:val="single" w:sz="2" w:space="0" w:color="000001"/>
            </w:tcBorders>
          </w:tcPr>
          <w:p w14:paraId="691310B4" w14:textId="0D22F9D3" w:rsidR="00E72584" w:rsidRPr="00B960C8" w:rsidRDefault="00E72584" w:rsidP="00E72584">
            <w:pPr>
              <w:pStyle w:val="TableContents"/>
              <w:spacing w:after="46" w:line="240" w:lineRule="auto"/>
              <w:rPr>
                <w:sz w:val="20"/>
                <w:szCs w:val="20"/>
                <w:lang w:val="en-US"/>
              </w:rPr>
            </w:pPr>
            <w:r>
              <w:rPr>
                <w:sz w:val="20"/>
                <w:szCs w:val="20"/>
                <w:lang w:val="en-US"/>
              </w:rPr>
              <w:t>29.1 (8.1)</w:t>
            </w:r>
          </w:p>
        </w:tc>
        <w:tc>
          <w:tcPr>
            <w:tcW w:w="1208" w:type="dxa"/>
            <w:tcBorders>
              <w:top w:val="single" w:sz="2" w:space="0" w:color="000001"/>
              <w:left w:val="single" w:sz="2" w:space="0" w:color="000001"/>
              <w:bottom w:val="single" w:sz="2" w:space="0" w:color="000001"/>
              <w:right w:val="single" w:sz="2" w:space="0" w:color="000001"/>
            </w:tcBorders>
          </w:tcPr>
          <w:p w14:paraId="5D269835" w14:textId="5DCE643B" w:rsidR="00E72584" w:rsidRPr="00B960C8" w:rsidRDefault="00E72584" w:rsidP="00E72584">
            <w:pPr>
              <w:pStyle w:val="TableContents"/>
              <w:spacing w:after="46" w:line="240" w:lineRule="auto"/>
              <w:rPr>
                <w:sz w:val="20"/>
                <w:szCs w:val="20"/>
                <w:lang w:val="en-US"/>
              </w:rPr>
            </w:pPr>
            <w:r>
              <w:rPr>
                <w:sz w:val="20"/>
                <w:szCs w:val="20"/>
                <w:lang w:val="en-US"/>
              </w:rPr>
              <w:t>44.3 (7.2)</w:t>
            </w:r>
          </w:p>
        </w:tc>
        <w:tc>
          <w:tcPr>
            <w:tcW w:w="1140" w:type="dxa"/>
            <w:tcBorders>
              <w:top w:val="single" w:sz="2" w:space="0" w:color="000001"/>
              <w:left w:val="single" w:sz="2" w:space="0" w:color="000001"/>
              <w:bottom w:val="single" w:sz="2" w:space="0" w:color="000001"/>
            </w:tcBorders>
            <w:shd w:val="clear" w:color="auto" w:fill="auto"/>
          </w:tcPr>
          <w:p w14:paraId="602E6628" w14:textId="6DF4D5FA" w:rsidR="00E72584" w:rsidRPr="00B960C8" w:rsidRDefault="00E72584" w:rsidP="00E72584">
            <w:pPr>
              <w:pStyle w:val="TableContents"/>
              <w:spacing w:after="46" w:line="240" w:lineRule="auto"/>
              <w:rPr>
                <w:sz w:val="20"/>
                <w:szCs w:val="20"/>
                <w:lang w:val="en-US"/>
              </w:rPr>
            </w:pPr>
            <w:r w:rsidRPr="00B960C8">
              <w:rPr>
                <w:sz w:val="20"/>
                <w:szCs w:val="20"/>
                <w:lang w:val="en-US"/>
              </w:rPr>
              <w:t>49 (53.0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F11E41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3.8 (3)</w:t>
            </w:r>
          </w:p>
        </w:tc>
      </w:tr>
      <w:tr w:rsidR="00E72584" w:rsidRPr="00BC63D4" w14:paraId="31D81A2C"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19727BF" w14:textId="0BA8B3B8"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016/j.schres.2015.04.007","ISSN":"09209964","author":[{"dropping-particle":"","family":"Nenadic","given":"Igor","non-dropping-particle":"","parse-names":false,"suffix":""},{"dropping-particle":"","family":"Langbein","given":"Kerstin","non-dropping-particle":"","parse-names":false,"suffix":""},{"dropping-particle":"","family":"Smesny","given":"Stefan","non-dropping-particle":"","parse-names":false,"suffix":""},{"dropping-particle":"","family":"Gaser","given":"Christian","non-dropping-particle":"","parse-names":false,"suffix":""},{"dropping-particle":"","family":"Sauer","given":"Heinrich","non-dropping-particle":"","parse-names":false,"suffix":""},{"dropping-particle":"","family":"Lorenz","given":"Carsten","non-dropping-particle":"","parse-names":false,"suffix":""},{"dropping-particle":"","family":"Reichenbach","given":"Jürgen R.","non-dropping-particle":"","parse-names":false,"suffix":""},{"dropping-particle":"","family":"Maitra","given":"Raka","non-dropping-particle":"","parse-names":false,"suffix":""},{"dropping-particle":"","family":"Dietzek","given":"Maren","non-dropping-particle":"","parse-names":false,"suffix":""}],"container-title":"Schizophrenia Research","id":"ITEM-1","issued":{"date-parts":[["2015"]]},"note":"2015b","title":"Brain structure in schizophrenia vs. psychotic bipolar I disorder: A VBM study","type":"article-journal"},"uris":["http://www.mendeley.com/documents/?uuid=da143bbe-d523-357e-89a2-9a80249d930f"]}],"mendeley":{"formattedCitation":"(Nenadic, Langbein, et al., 2015)","manualFormatting":"Nenadic et al., 2015b","plainTextFormattedCitation":"(Nenadic, Langbein, et al., 2015)","previouslyFormattedCitation":"(Nenadic, Langbein,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Nenadic et al., 2015b</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EDC8D5F" w14:textId="12B4CE3D" w:rsidR="00E72584" w:rsidRPr="00B960C8" w:rsidRDefault="00E72584" w:rsidP="00E72584">
            <w:pPr>
              <w:pStyle w:val="TableContents"/>
              <w:spacing w:after="46" w:line="240" w:lineRule="auto"/>
              <w:rPr>
                <w:sz w:val="20"/>
                <w:szCs w:val="20"/>
                <w:lang w:val="en-US"/>
              </w:rPr>
            </w:pPr>
            <w:r w:rsidRPr="00B960C8">
              <w:rPr>
                <w:sz w:val="20"/>
                <w:szCs w:val="20"/>
                <w:lang w:val="en-US"/>
              </w:rPr>
              <w:t>34 (61.76)</w:t>
            </w:r>
          </w:p>
        </w:tc>
        <w:tc>
          <w:tcPr>
            <w:tcW w:w="1260" w:type="dxa"/>
            <w:tcBorders>
              <w:top w:val="single" w:sz="2" w:space="0" w:color="000001"/>
              <w:left w:val="single" w:sz="2" w:space="0" w:color="000001"/>
              <w:bottom w:val="single" w:sz="2" w:space="0" w:color="000001"/>
            </w:tcBorders>
            <w:shd w:val="clear" w:color="auto" w:fill="auto"/>
          </w:tcPr>
          <w:p w14:paraId="1E285E3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33 (10.62)</w:t>
            </w:r>
          </w:p>
        </w:tc>
        <w:tc>
          <w:tcPr>
            <w:tcW w:w="1254" w:type="dxa"/>
            <w:tcBorders>
              <w:top w:val="single" w:sz="2" w:space="0" w:color="000001"/>
              <w:left w:val="single" w:sz="2" w:space="0" w:color="000001"/>
              <w:bottom w:val="single" w:sz="2" w:space="0" w:color="000001"/>
              <w:right w:val="single" w:sz="2" w:space="0" w:color="000001"/>
            </w:tcBorders>
          </w:tcPr>
          <w:p w14:paraId="0DB227D7" w14:textId="654EF31D" w:rsidR="00E72584" w:rsidRPr="00B960C8" w:rsidRDefault="00E72584" w:rsidP="00E72584">
            <w:pPr>
              <w:pStyle w:val="TableContents"/>
              <w:spacing w:after="46" w:line="240" w:lineRule="auto"/>
              <w:rPr>
                <w:sz w:val="20"/>
                <w:szCs w:val="20"/>
                <w:lang w:val="en-US"/>
              </w:rPr>
            </w:pPr>
            <w:r w:rsidRPr="00B960C8">
              <w:rPr>
                <w:sz w:val="20"/>
                <w:szCs w:val="20"/>
                <w:lang w:val="en-US"/>
              </w:rPr>
              <w:t>88.24</w:t>
            </w:r>
          </w:p>
        </w:tc>
        <w:tc>
          <w:tcPr>
            <w:tcW w:w="1182" w:type="dxa"/>
            <w:tcBorders>
              <w:top w:val="single" w:sz="2" w:space="0" w:color="000001"/>
              <w:left w:val="single" w:sz="2" w:space="0" w:color="000001"/>
              <w:bottom w:val="single" w:sz="2" w:space="0" w:color="000001"/>
              <w:right w:val="single" w:sz="2" w:space="0" w:color="000001"/>
            </w:tcBorders>
          </w:tcPr>
          <w:p w14:paraId="06AF12C4" w14:textId="68CBEFD7" w:rsidR="00E72584" w:rsidRPr="00B960C8" w:rsidRDefault="00E72584" w:rsidP="00E72584">
            <w:pPr>
              <w:pStyle w:val="TableContents"/>
              <w:spacing w:after="46" w:line="240" w:lineRule="auto"/>
              <w:rPr>
                <w:sz w:val="20"/>
                <w:szCs w:val="20"/>
                <w:lang w:val="en-US"/>
              </w:rPr>
            </w:pPr>
            <w:r>
              <w:rPr>
                <w:sz w:val="20"/>
                <w:szCs w:val="20"/>
                <w:lang w:val="en-US"/>
              </w:rPr>
              <w:t>8.9 (5.9)</w:t>
            </w:r>
          </w:p>
        </w:tc>
        <w:tc>
          <w:tcPr>
            <w:tcW w:w="1330" w:type="dxa"/>
            <w:tcBorders>
              <w:top w:val="single" w:sz="2" w:space="0" w:color="000001"/>
              <w:left w:val="single" w:sz="2" w:space="0" w:color="000001"/>
              <w:bottom w:val="single" w:sz="2" w:space="0" w:color="000001"/>
              <w:right w:val="single" w:sz="2" w:space="0" w:color="000001"/>
            </w:tcBorders>
          </w:tcPr>
          <w:p w14:paraId="231B4BFD" w14:textId="31C7B052"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B5F44DF" w14:textId="4F32E82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88C533A" w14:textId="36ABFB7B"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613CA0B" w14:textId="4285785F"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56F8A66" w14:textId="7967087F" w:rsidR="00E72584" w:rsidRPr="00B960C8" w:rsidRDefault="00E72584" w:rsidP="00E72584">
            <w:pPr>
              <w:pStyle w:val="TableContents"/>
              <w:spacing w:after="46" w:line="240" w:lineRule="auto"/>
              <w:rPr>
                <w:sz w:val="20"/>
                <w:szCs w:val="20"/>
                <w:lang w:val="en-US"/>
              </w:rPr>
            </w:pPr>
            <w:r w:rsidRPr="00B960C8">
              <w:rPr>
                <w:sz w:val="20"/>
                <w:szCs w:val="20"/>
                <w:lang w:val="en-US"/>
              </w:rPr>
              <w:t>34 (52.94)</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31D3071"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33 (10.62)</w:t>
            </w:r>
          </w:p>
        </w:tc>
      </w:tr>
      <w:tr w:rsidR="00EA7C52" w:rsidRPr="00BC63D4" w14:paraId="05B69DD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E6186FD" w14:textId="5A43952B" w:rsidR="00EA7C52" w:rsidRPr="00B960C8" w:rsidRDefault="00EA7C52" w:rsidP="00E72584">
            <w:pPr>
              <w:spacing w:after="46" w:line="240" w:lineRule="auto"/>
              <w:rPr>
                <w:sz w:val="20"/>
                <w:szCs w:val="20"/>
                <w:lang w:val="en-US"/>
              </w:rPr>
            </w:pPr>
            <w:r>
              <w:rPr>
                <w:sz w:val="20"/>
                <w:szCs w:val="20"/>
                <w:lang w:val="en-US"/>
              </w:rPr>
              <w:fldChar w:fldCharType="begin" w:fldLock="1"/>
            </w:r>
            <w:r w:rsidR="00852DE7">
              <w:rPr>
                <w:sz w:val="20"/>
                <w:szCs w:val="20"/>
                <w:lang w:val="en-US"/>
              </w:rPr>
              <w:instrText>ADDIN CSL_CITATION {"citationItems":[{"id":"ITEM-1","itemData":{"DOI":"10.3389/fpsyt.2019.00275","ISSN":"16640640","abstract":"Numerous neuroimaging studies have revealed structural brain abnormalities in schizophrenia patients. There is emerging evidence that dysfunctional nerve growth factor (NGF) signaling may contribute to structural brain alterations found in these patients. In this pilot study, we investigated whether there was a correlation between NGF serum levels and gray matter volume (GMV) in schizophrenia patients. Further, we investigated whether there was an overlap between the correlative findings and cross-sectional GMV differences between schizophrenia patients (n = 18) and healthy controls (n = 19). Serum NGF was significantly correlated to GMV in the left prefrontal lobe, the left midcingulate cortex, and the brainstem in schizophrenia patients. However, we did not find any correlations of NGF serum levels with GMV in healthy controls. Schizophrenia patients showed smaller GMV than healthy controls in brain regions located in the bilateral limbic system, bilateral parietal lobe, bilateral insula, bilateral primary auditory cortex, left frontal lobe, and bilateral occipital regions. In a conjunction analysis, GMV in the left midcingulate cortex (MCC) appears negatively correlated to NGF serum levels in the group of schizophrenia patients and also to be reduced compared to healthy controls. These results suggest an increased vulnerability of schizophrenia patients to changes in NGF levels compared to healthy controls and support a role for NGF signaling in the pathophysiology of schizophrenia. As our pilot study is exploratory in nature, further studies enrolling larger sample sizes will be needed to further corroborate our findings and to investigate the influence of additional covariates.","author":[{"dropping-particle":"","family":"Neugebauer","given":"Kristina","non-dropping-particle":"","parse-names":false,"suffix":""},{"dropping-particle":"","family":"Hammans","given":"Christine","non-dropping-particle":"","parse-names":false,"suffix":""},{"dropping-particle":"","family":"Wensing","given":"Tobias","non-dropping-particle":"","parse-names":false,"suffix":""},{"dropping-particle":"","family":"Kumar","given":"Vinod","non-dropping-particle":"","parse-names":false,"suffix":""},{"dropping-particle":"","family":"Grodd","given":"Wolfgang","non-dropping-particle":"","parse-names":false,"suffix":""},{"dropping-particle":"","family":"Mevissen","given":"Lea","non-dropping-particle":"","parse-names":false,"suffix":""},{"dropping-particle":"","family":"Sternkopf","given":"Melanie A.","non-dropping-particle":"","parse-names":false,"suffix":""},{"dropping-particle":"","family":"Novakovic","given":"Ana","non-dropping-particle":"","parse-names":false,"suffix":""},{"dropping-particle":"","family":"Abel","given":"Ted","non-dropping-particle":"","parse-names":false,"suffix":""},{"dropping-particle":"","family":"Habel","given":"Ute","non-dropping-particle":"","parse-names":false,"suffix":""},{"dropping-particle":"","family":"Nickl-Jockschat","given":"Thomas","non-dropping-particle":"","parse-names":false,"suffix":""}],"container-title":"Frontiers in Psychiatry","id":"ITEM-1","issue":"APR","issued":{"date-parts":[["2019","4","26"]]},"page":"275","publisher":"Frontiers Media S.A.","title":"Nerve growth factor serum levels are associated with regional gray matter volume differences in schizophrenia patients","type":"article-journal","volume":"10"},"uris":["http://www.mendeley.com/documents/?uuid=2752f81a-b88b-3a70-99d6-a8c42f1f342a"]}],"mendeley":{"formattedCitation":"(Neugebauer et al., 2019)","manualFormatting":"Neugebauer et al., 2019","plainTextFormattedCitation":"(Neugebauer et al., 2019)","previouslyFormattedCitation":"(Neugebauer et al., 2019)"},"properties":{"noteIndex":0},"schema":"https://github.com/citation-style-language/schema/raw/master/csl-citation.json"}</w:instrText>
            </w:r>
            <w:r>
              <w:rPr>
                <w:sz w:val="20"/>
                <w:szCs w:val="20"/>
                <w:lang w:val="en-US"/>
              </w:rPr>
              <w:fldChar w:fldCharType="separate"/>
            </w:r>
            <w:r w:rsidRPr="00EA7C52">
              <w:rPr>
                <w:noProof/>
                <w:sz w:val="20"/>
                <w:szCs w:val="20"/>
                <w:lang w:val="en-US"/>
              </w:rPr>
              <w:t>Neugebauer et al., 2019</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E847BF1" w14:textId="699CD05D" w:rsidR="00EA7C52" w:rsidRPr="00B960C8" w:rsidRDefault="00EA7C52" w:rsidP="00E72584">
            <w:pPr>
              <w:pStyle w:val="TableContents"/>
              <w:spacing w:after="46" w:line="240" w:lineRule="auto"/>
              <w:rPr>
                <w:sz w:val="20"/>
                <w:szCs w:val="20"/>
                <w:lang w:val="en-US"/>
              </w:rPr>
            </w:pPr>
            <w:r>
              <w:rPr>
                <w:sz w:val="20"/>
                <w:szCs w:val="20"/>
                <w:lang w:val="en-US"/>
              </w:rPr>
              <w:t>18 (61.11)</w:t>
            </w:r>
          </w:p>
        </w:tc>
        <w:tc>
          <w:tcPr>
            <w:tcW w:w="1260" w:type="dxa"/>
            <w:tcBorders>
              <w:top w:val="single" w:sz="2" w:space="0" w:color="000001"/>
              <w:left w:val="single" w:sz="2" w:space="0" w:color="000001"/>
              <w:bottom w:val="single" w:sz="2" w:space="0" w:color="000001"/>
            </w:tcBorders>
            <w:shd w:val="clear" w:color="auto" w:fill="auto"/>
          </w:tcPr>
          <w:p w14:paraId="2B939E73" w14:textId="72666EEC" w:rsidR="00EA7C52" w:rsidRPr="00B960C8" w:rsidRDefault="00EA7C52" w:rsidP="00E72584">
            <w:pPr>
              <w:pStyle w:val="TableContents"/>
              <w:spacing w:after="46" w:line="240" w:lineRule="auto"/>
              <w:rPr>
                <w:sz w:val="20"/>
                <w:szCs w:val="20"/>
                <w:lang w:val="en-US"/>
              </w:rPr>
            </w:pPr>
            <w:r>
              <w:rPr>
                <w:sz w:val="20"/>
                <w:szCs w:val="20"/>
                <w:lang w:val="en-US"/>
              </w:rPr>
              <w:t>36.94 (9.9)</w:t>
            </w:r>
          </w:p>
        </w:tc>
        <w:tc>
          <w:tcPr>
            <w:tcW w:w="1254" w:type="dxa"/>
            <w:tcBorders>
              <w:top w:val="single" w:sz="2" w:space="0" w:color="000001"/>
              <w:left w:val="single" w:sz="2" w:space="0" w:color="000001"/>
              <w:bottom w:val="single" w:sz="2" w:space="0" w:color="000001"/>
              <w:right w:val="single" w:sz="2" w:space="0" w:color="000001"/>
            </w:tcBorders>
          </w:tcPr>
          <w:p w14:paraId="593269B5" w14:textId="052F7C97" w:rsidR="00EA7C52" w:rsidRPr="00B960C8" w:rsidRDefault="00EA7C52"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E0E2CFA" w14:textId="24621209" w:rsidR="00EA7C52" w:rsidRDefault="00EA7C52" w:rsidP="00E72584">
            <w:pPr>
              <w:pStyle w:val="TableContents"/>
              <w:spacing w:after="46" w:line="240" w:lineRule="auto"/>
              <w:rPr>
                <w:sz w:val="20"/>
                <w:szCs w:val="20"/>
                <w:lang w:val="en-US"/>
              </w:rPr>
            </w:pPr>
            <w:r>
              <w:rPr>
                <w:sz w:val="20"/>
                <w:szCs w:val="20"/>
                <w:lang w:val="en-US"/>
              </w:rPr>
              <w:t>12.58 (9.67)</w:t>
            </w:r>
          </w:p>
        </w:tc>
        <w:tc>
          <w:tcPr>
            <w:tcW w:w="1330" w:type="dxa"/>
            <w:tcBorders>
              <w:top w:val="single" w:sz="2" w:space="0" w:color="000001"/>
              <w:left w:val="single" w:sz="2" w:space="0" w:color="000001"/>
              <w:bottom w:val="single" w:sz="2" w:space="0" w:color="000001"/>
              <w:right w:val="single" w:sz="2" w:space="0" w:color="000001"/>
            </w:tcBorders>
          </w:tcPr>
          <w:p w14:paraId="00E06610" w14:textId="161ADB12" w:rsidR="00EA7C52" w:rsidRPr="00B960C8" w:rsidRDefault="00EA7C52" w:rsidP="00E72584">
            <w:pPr>
              <w:pStyle w:val="TableContents"/>
              <w:spacing w:after="46" w:line="240" w:lineRule="auto"/>
              <w:rPr>
                <w:sz w:val="20"/>
                <w:szCs w:val="20"/>
                <w:lang w:val="en-US"/>
              </w:rPr>
            </w:pPr>
            <w:r>
              <w:rPr>
                <w:sz w:val="20"/>
                <w:szCs w:val="20"/>
                <w:lang w:val="en-US"/>
              </w:rPr>
              <w:t>84.78 (29.13)</w:t>
            </w:r>
          </w:p>
        </w:tc>
        <w:tc>
          <w:tcPr>
            <w:tcW w:w="1176" w:type="dxa"/>
            <w:tcBorders>
              <w:top w:val="single" w:sz="2" w:space="0" w:color="000001"/>
              <w:left w:val="single" w:sz="2" w:space="0" w:color="000001"/>
              <w:bottom w:val="single" w:sz="2" w:space="0" w:color="000001"/>
              <w:right w:val="single" w:sz="2" w:space="0" w:color="000001"/>
            </w:tcBorders>
          </w:tcPr>
          <w:p w14:paraId="3BB83560" w14:textId="046B85E7" w:rsidR="00EA7C52" w:rsidRDefault="00EA7C52" w:rsidP="00E72584">
            <w:pPr>
              <w:pStyle w:val="TableContents"/>
              <w:spacing w:after="46" w:line="240" w:lineRule="auto"/>
              <w:rPr>
                <w:sz w:val="20"/>
                <w:szCs w:val="20"/>
                <w:lang w:val="en-US"/>
              </w:rPr>
            </w:pPr>
            <w:r>
              <w:rPr>
                <w:sz w:val="20"/>
                <w:szCs w:val="20"/>
                <w:lang w:val="en-US"/>
              </w:rPr>
              <w:t>15.33 (6.17)</w:t>
            </w:r>
          </w:p>
        </w:tc>
        <w:tc>
          <w:tcPr>
            <w:tcW w:w="1190" w:type="dxa"/>
            <w:tcBorders>
              <w:top w:val="single" w:sz="2" w:space="0" w:color="000001"/>
              <w:left w:val="single" w:sz="2" w:space="0" w:color="000001"/>
              <w:bottom w:val="single" w:sz="2" w:space="0" w:color="000001"/>
              <w:right w:val="single" w:sz="2" w:space="0" w:color="000001"/>
            </w:tcBorders>
          </w:tcPr>
          <w:p w14:paraId="24E47B3F" w14:textId="3FD031DB" w:rsidR="00EA7C52" w:rsidRDefault="00EA7C52" w:rsidP="00E72584">
            <w:pPr>
              <w:pStyle w:val="TableContents"/>
              <w:spacing w:after="46" w:line="240" w:lineRule="auto"/>
              <w:rPr>
                <w:sz w:val="20"/>
                <w:szCs w:val="20"/>
                <w:lang w:val="en-US"/>
              </w:rPr>
            </w:pPr>
            <w:r>
              <w:rPr>
                <w:sz w:val="20"/>
                <w:szCs w:val="20"/>
                <w:lang w:val="en-US"/>
              </w:rPr>
              <w:t>23.61 (9.56)</w:t>
            </w:r>
          </w:p>
        </w:tc>
        <w:tc>
          <w:tcPr>
            <w:tcW w:w="1208" w:type="dxa"/>
            <w:tcBorders>
              <w:top w:val="single" w:sz="2" w:space="0" w:color="000001"/>
              <w:left w:val="single" w:sz="2" w:space="0" w:color="000001"/>
              <w:bottom w:val="single" w:sz="2" w:space="0" w:color="000001"/>
              <w:right w:val="single" w:sz="2" w:space="0" w:color="000001"/>
            </w:tcBorders>
          </w:tcPr>
          <w:p w14:paraId="6C58D6E2" w14:textId="40CBE4C4" w:rsidR="00EA7C52" w:rsidRDefault="00EA7C52" w:rsidP="00E72584">
            <w:pPr>
              <w:pStyle w:val="TableContents"/>
              <w:spacing w:after="46" w:line="240" w:lineRule="auto"/>
              <w:rPr>
                <w:sz w:val="20"/>
                <w:szCs w:val="20"/>
                <w:lang w:val="en-US"/>
              </w:rPr>
            </w:pPr>
            <w:r>
              <w:rPr>
                <w:sz w:val="20"/>
                <w:szCs w:val="20"/>
                <w:lang w:val="en-US"/>
              </w:rPr>
              <w:t>43.83 (15.77)</w:t>
            </w:r>
          </w:p>
        </w:tc>
        <w:tc>
          <w:tcPr>
            <w:tcW w:w="1140" w:type="dxa"/>
            <w:tcBorders>
              <w:top w:val="single" w:sz="2" w:space="0" w:color="000001"/>
              <w:left w:val="single" w:sz="2" w:space="0" w:color="000001"/>
              <w:bottom w:val="single" w:sz="2" w:space="0" w:color="000001"/>
            </w:tcBorders>
            <w:shd w:val="clear" w:color="auto" w:fill="auto"/>
          </w:tcPr>
          <w:p w14:paraId="27388261" w14:textId="2246C085" w:rsidR="00EA7C52" w:rsidRPr="00B960C8" w:rsidRDefault="00EA7C52" w:rsidP="00E72584">
            <w:pPr>
              <w:pStyle w:val="TableContents"/>
              <w:spacing w:after="46" w:line="240" w:lineRule="auto"/>
              <w:rPr>
                <w:sz w:val="20"/>
                <w:szCs w:val="20"/>
                <w:lang w:val="en-US"/>
              </w:rPr>
            </w:pPr>
            <w:r>
              <w:rPr>
                <w:sz w:val="20"/>
                <w:szCs w:val="20"/>
                <w:lang w:val="en-US"/>
              </w:rPr>
              <w:t>19 (63.1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DEE9AD4" w14:textId="4E369FF9" w:rsidR="00EA7C52" w:rsidRPr="00B960C8" w:rsidRDefault="00EA7C52" w:rsidP="00E72584">
            <w:pPr>
              <w:pStyle w:val="TableContents"/>
              <w:spacing w:after="46" w:line="240" w:lineRule="auto"/>
              <w:rPr>
                <w:sz w:val="20"/>
                <w:szCs w:val="20"/>
                <w:lang w:val="en-US"/>
              </w:rPr>
            </w:pPr>
            <w:r>
              <w:rPr>
                <w:sz w:val="20"/>
                <w:szCs w:val="20"/>
                <w:lang w:val="en-US"/>
              </w:rPr>
              <w:t>35.79 (11.56)</w:t>
            </w:r>
          </w:p>
        </w:tc>
      </w:tr>
      <w:tr w:rsidR="00E72584" w:rsidRPr="00BC63D4" w14:paraId="1582E2B5"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A70C986" w14:textId="088B89D4"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5152/dir.2017.16519","ISSN":"13053612","abstract":"PURPOSE Grey matter and white matter changes within the brain are well defined in schizophrenia. However, most studies focused on either grey matter changes or white matter integrity separately; only in limited number of studies these changes were interpreted in the same frame. In addition, the relationship of these findings with clinical variables is not clearly established. Here, we aimed to investigate the grey matter and white matter changes in schizophrenia patients and exhibit the relation of these imaging findings with clinical variables. METHODS A total of 20 schizophrenia patients and 16 matched healthy controls underwent magnetic resonance imaging to investigate the grey matter and white matter alterations that occur in schizophrenia patients using voxel-based morphometry (VBM) and whole brain voxel-wise analysis of diffusion tensor imaging (DTI) parameters with SPM8, respectively. While the preprocessing steps of VBM were performed with the default parameters of VBM8 toolbox, the preprocessing steps of DTI were carried out using FSL. Additionally, VBM results were correlated with clinical variables. RESULTS Bilateral insula showed decreased grey matter volume in schizophrenia patients compared with healthy controls (P &lt; 0.01). The opposite contrast did not show a significant difference. Psychiatric scores, duration of illness, and age were not correlated with the decreased grey matter volume of insula in schizophrenia patients. DTI analysis revealed a significant increase in mean, radial, and axial diffusivity, mainly of the fibers of bilateral anterior thalamic radiation and superior longitudinal fasciculus with left predominance, which intersected with bilateral subinsular white matter (P &lt; 0.05). CONCLUSION Our findings suggest that insula may be the main affected brain region in schizophrenia, which is also well supported by the literature. Our results were independent of disease duration and schizophrenia symptoms. White matter alterations were observed within bilateral anterior thalamic radiation and superior longitudinal fasciculus that intersects with subinsular white matter. Studies with larger sample sizes and more detailed clinical assessments are required to understand the function of insula in the neurobiology of schizophrenia.","author":[{"dropping-particle":"","family":"Onay","given":"Aslıhan","non-dropping-particle":"","parse-names":false,"suffix":""},{"dropping-particle":"","family":"Yapıcı Eser","given":"Hale","non-dropping-particle":"","parse-names":false,"suffix":""},{"dropping-particle":"","family":"Ulaşoğlu-Yıldız","given":"Çiğdem","non-dropping-particle":"","parse-names":false,"suffix":""},{"dropping-particle":"","family":"Aslan","given":"Selçuk","non-dropping-particle":"","parse-names":false,"suffix":""},{"dropping-particle":"","family":"Talı","given":"Erhan Turgut","non-dropping-particle":"","parse-names":false,"suffix":""}],"container-title":"Diagnostic and Interventional Radiology","id":"ITEM-1","issue":"5","issued":{"date-parts":[["2017","9","1"]]},"page":"390-397","publisher":"AVES İbrahim KARA","title":"A combined VBM and DTI study of schizophrenia: Bilateral decreased insula volume and cerebral white matter disintegrity corresponding to subinsular white matter projections unlinked to clinical symptomatology","type":"article-journal","volume":"23"},"uris":["http://www.mendeley.com/documents/?uuid=68ff66ba-c7b8-3830-a8f5-836faa7ba43f"]}],"mendeley":{"formattedCitation":"(Onay, Yapıcı Eser, Ulaşoğlu-Yıldız, Aslan, &amp; Talı, 2017)","manualFormatting":"Onay et al., 2017","plainTextFormattedCitation":"(Onay, Yapıcı Eser, Ulaşoğlu-Yıldız, Aslan, &amp; Talı, 2017)","previouslyFormattedCitation":"(Onay, Yapıcı Eser, Ulaşoğlu-Yıldız, Aslan, &amp; Talı, 2017)"},"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Onay et al., 2017</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3EFF4B7" w14:textId="0CC266A2" w:rsidR="00E72584" w:rsidRPr="00B960C8" w:rsidRDefault="00E72584" w:rsidP="00E72584">
            <w:pPr>
              <w:pStyle w:val="TableContents"/>
              <w:spacing w:after="46" w:line="240" w:lineRule="auto"/>
              <w:rPr>
                <w:sz w:val="20"/>
                <w:szCs w:val="20"/>
                <w:lang w:val="en-US"/>
              </w:rPr>
            </w:pPr>
            <w:r w:rsidRPr="00B960C8">
              <w:rPr>
                <w:sz w:val="20"/>
                <w:szCs w:val="20"/>
                <w:lang w:val="en-US"/>
              </w:rPr>
              <w:t>20 (50)</w:t>
            </w:r>
          </w:p>
        </w:tc>
        <w:tc>
          <w:tcPr>
            <w:tcW w:w="1260" w:type="dxa"/>
            <w:tcBorders>
              <w:top w:val="single" w:sz="2" w:space="0" w:color="000001"/>
              <w:left w:val="single" w:sz="2" w:space="0" w:color="000001"/>
              <w:bottom w:val="single" w:sz="2" w:space="0" w:color="000001"/>
            </w:tcBorders>
            <w:shd w:val="clear" w:color="auto" w:fill="auto"/>
          </w:tcPr>
          <w:p w14:paraId="078C04EC"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5 (10.5)</w:t>
            </w:r>
          </w:p>
        </w:tc>
        <w:tc>
          <w:tcPr>
            <w:tcW w:w="1254" w:type="dxa"/>
            <w:tcBorders>
              <w:top w:val="single" w:sz="2" w:space="0" w:color="000001"/>
              <w:left w:val="single" w:sz="2" w:space="0" w:color="000001"/>
              <w:bottom w:val="single" w:sz="2" w:space="0" w:color="000001"/>
              <w:right w:val="single" w:sz="2" w:space="0" w:color="000001"/>
            </w:tcBorders>
          </w:tcPr>
          <w:p w14:paraId="21A58F8D" w14:textId="20D19540"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6780E871" w14:textId="72BCE937" w:rsidR="00E72584" w:rsidRPr="00B960C8" w:rsidRDefault="00E72584" w:rsidP="00E72584">
            <w:pPr>
              <w:pStyle w:val="TableContents"/>
              <w:spacing w:after="46" w:line="240" w:lineRule="auto"/>
              <w:rPr>
                <w:sz w:val="20"/>
                <w:szCs w:val="20"/>
                <w:lang w:val="en-US"/>
              </w:rPr>
            </w:pPr>
            <w:r>
              <w:rPr>
                <w:sz w:val="20"/>
                <w:szCs w:val="20"/>
                <w:lang w:val="en-US"/>
              </w:rPr>
              <w:t>10.7 (8.9)</w:t>
            </w:r>
          </w:p>
        </w:tc>
        <w:tc>
          <w:tcPr>
            <w:tcW w:w="1330" w:type="dxa"/>
            <w:tcBorders>
              <w:top w:val="single" w:sz="2" w:space="0" w:color="000001"/>
              <w:left w:val="single" w:sz="2" w:space="0" w:color="000001"/>
              <w:bottom w:val="single" w:sz="2" w:space="0" w:color="000001"/>
              <w:right w:val="single" w:sz="2" w:space="0" w:color="000001"/>
            </w:tcBorders>
          </w:tcPr>
          <w:p w14:paraId="2E655370" w14:textId="54C41A72"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BF72832" w14:textId="46397D20"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50C3A1D" w14:textId="66497EB6"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384821DB" w14:textId="03ED191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5762172F" w14:textId="0F500716" w:rsidR="00E72584" w:rsidRPr="00B960C8" w:rsidRDefault="00E72584" w:rsidP="00E72584">
            <w:pPr>
              <w:pStyle w:val="TableContents"/>
              <w:spacing w:after="46" w:line="240" w:lineRule="auto"/>
              <w:rPr>
                <w:sz w:val="20"/>
                <w:szCs w:val="20"/>
                <w:lang w:val="en-US"/>
              </w:rPr>
            </w:pPr>
            <w:r w:rsidRPr="00B960C8">
              <w:rPr>
                <w:sz w:val="20"/>
                <w:szCs w:val="20"/>
                <w:lang w:val="en-US"/>
              </w:rPr>
              <w:t>16 (43.7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92041A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4 (9.1)</w:t>
            </w:r>
          </w:p>
        </w:tc>
      </w:tr>
      <w:tr w:rsidR="00E72584" w:rsidRPr="00BC63D4" w14:paraId="2A1DD8D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9400116" w14:textId="3BB55EE1"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192/bjp.bp.110.083600","ISSN":"00071250","abstract":"Background: Cognitive impairment is an established feature of schizophrenia. However, little is known about its relationship to the structural and functional brain abnormalities that characterise the disorder. Aims: To identify structural and/or functional brain abnormalities associated with schizophrenic cognitive impairment. Method: We carried out structural magnetic resonance imaging (MRI) and voxel- Based morphometryin 26 participants who were cognitively impaired and 23 who were cognitively preserved, all with schizophrenia, plus 39 matched controls. Nineteen of those who were cognitively impaired and 18 of those who were cognitively preserved plus 34 controls also underwent functional MRI during performance of a working memory task. Results: No differences were found between the participants who were cognitively intact and those who were cognitively impaired in lateral ventricular volume or whole brain volume. Voxel-based morphometry also failed to reveal clusters of significant difference in grey and white matter volume between these two groups. However, during performance of the n-back task, the participants who were cognitively impaired showed hypoactivation compared with those who were cognitively intact in the dorsolateral prefrontal cortex among other brain regions. Conclusions: Cognitive impairment in schizophrenia is not a function of the structural brain abnormality that accompanies the disorder but has correlates in altered brain function.","author":[{"dropping-particle":"","family":"Ortiz-Gil","given":"Jordi","non-dropping-particle":"","parse-names":false,"suffix":""},{"dropping-particle":"","family":"Pomarol-Clotet","given":"Edith","non-dropping-particle":"","parse-names":false,"suffix":""},{"dropping-particle":"","family":"Salvador","given":"Raymond","non-dropping-particle":"","parse-names":false,"suffix":""},{"dropping-particle":"","family":"Canales-Rodríguez","given":"Erick J.","non-dropping-particle":"","parse-names":false,"suffix":""},{"dropping-particle":"","family":"Sarró","given":"Salvador","non-dropping-particle":"","parse-names":false,"suffix":""},{"dropping-particle":"","family":"Gomar","given":"Jesús J.","non-dropping-particle":"","parse-names":false,"suffix":""},{"dropping-particle":"","family":"Guerrero","given":"Amalia","non-dropping-particle":"","parse-names":false,"suffix":""},{"dropping-particle":"","family":"Sans-Sansa","given":"Bibiana","non-dropping-particle":"","parse-names":false,"suffix":""},{"dropping-particle":"","family":"Capdevila","given":"Antoni","non-dropping-particle":"","parse-names":false,"suffix":""},{"dropping-particle":"","family":"Junqué","given":"Carme","non-dropping-particle":"","parse-names":false,"suffix":""},{"dropping-particle":"","family":"McKenna","given":"Peter J.","non-dropping-particle":"","parse-names":false,"suffix":""}],"container-title":"British Journal of Psychiatry","id":"ITEM-1","issue":"3","issued":{"date-parts":[["2011"]]},"page":"202-210","title":"Neural correlates of cognitive impairment in schizophrenia","type":"article-journal","volume":"199"},"uris":["http://www.mendeley.com/documents/?uuid=0d1810aa-26aa-4984-b18e-97bb4cb16a67"]}],"mendeley":{"formattedCitation":"(Ortiz-Gil et al., 2011)","manualFormatting":"Ortiz-Gil et al., 2011","plainTextFormattedCitation":"(Ortiz-Gil et al., 2011)","previouslyFormattedCitation":"(Ortiz-Gil et al., 2011)"},"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Ortiz-Gil et al., 2011</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7767FD6" w14:textId="19ED40AC" w:rsidR="00E72584" w:rsidRPr="00B960C8" w:rsidRDefault="00E72584" w:rsidP="00E72584">
            <w:pPr>
              <w:pStyle w:val="TableContents"/>
              <w:spacing w:after="46" w:line="240" w:lineRule="auto"/>
              <w:rPr>
                <w:sz w:val="20"/>
                <w:szCs w:val="20"/>
                <w:lang w:val="en-US"/>
              </w:rPr>
            </w:pPr>
            <w:r w:rsidRPr="00B960C8">
              <w:rPr>
                <w:sz w:val="20"/>
                <w:szCs w:val="20"/>
                <w:lang w:val="en-US"/>
              </w:rPr>
              <w:t>23 (73.91)</w:t>
            </w:r>
          </w:p>
        </w:tc>
        <w:tc>
          <w:tcPr>
            <w:tcW w:w="1260" w:type="dxa"/>
            <w:tcBorders>
              <w:top w:val="single" w:sz="2" w:space="0" w:color="000001"/>
              <w:left w:val="single" w:sz="2" w:space="0" w:color="000001"/>
              <w:bottom w:val="single" w:sz="2" w:space="0" w:color="000001"/>
            </w:tcBorders>
            <w:shd w:val="clear" w:color="auto" w:fill="auto"/>
          </w:tcPr>
          <w:p w14:paraId="6812FC39"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1 (10.22)</w:t>
            </w:r>
          </w:p>
        </w:tc>
        <w:tc>
          <w:tcPr>
            <w:tcW w:w="1254" w:type="dxa"/>
            <w:tcBorders>
              <w:top w:val="single" w:sz="2" w:space="0" w:color="000001"/>
              <w:left w:val="single" w:sz="2" w:space="0" w:color="000001"/>
              <w:bottom w:val="single" w:sz="2" w:space="0" w:color="000001"/>
              <w:right w:val="single" w:sz="2" w:space="0" w:color="000001"/>
            </w:tcBorders>
          </w:tcPr>
          <w:p w14:paraId="3B62FB7C" w14:textId="23577971"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5F56A9A6" w14:textId="544BCDAD" w:rsidR="00E72584" w:rsidRPr="00B960C8" w:rsidRDefault="00E72584" w:rsidP="00E72584">
            <w:pPr>
              <w:pStyle w:val="TableContents"/>
              <w:spacing w:after="46" w:line="240" w:lineRule="auto"/>
              <w:rPr>
                <w:sz w:val="20"/>
                <w:szCs w:val="20"/>
                <w:lang w:val="en-US"/>
              </w:rPr>
            </w:pPr>
            <w:r>
              <w:rPr>
                <w:sz w:val="20"/>
                <w:szCs w:val="20"/>
                <w:lang w:val="en-US"/>
              </w:rPr>
              <w:t>18.28 (10.02)</w:t>
            </w:r>
          </w:p>
        </w:tc>
        <w:tc>
          <w:tcPr>
            <w:tcW w:w="1330" w:type="dxa"/>
            <w:tcBorders>
              <w:top w:val="single" w:sz="2" w:space="0" w:color="000001"/>
              <w:left w:val="single" w:sz="2" w:space="0" w:color="000001"/>
              <w:bottom w:val="single" w:sz="2" w:space="0" w:color="000001"/>
              <w:right w:val="single" w:sz="2" w:space="0" w:color="000001"/>
            </w:tcBorders>
          </w:tcPr>
          <w:p w14:paraId="7F67E405" w14:textId="02376D65" w:rsidR="00E72584" w:rsidRPr="00B960C8" w:rsidRDefault="00E72584" w:rsidP="00E72584">
            <w:pPr>
              <w:pStyle w:val="TableContents"/>
              <w:spacing w:after="46" w:line="240" w:lineRule="auto"/>
              <w:rPr>
                <w:sz w:val="20"/>
                <w:szCs w:val="20"/>
                <w:lang w:val="en-US"/>
              </w:rPr>
            </w:pPr>
            <w:r w:rsidRPr="00B960C8">
              <w:rPr>
                <w:sz w:val="20"/>
                <w:szCs w:val="20"/>
                <w:lang w:val="en-US"/>
              </w:rPr>
              <w:t>66.57 (17.11)</w:t>
            </w:r>
          </w:p>
        </w:tc>
        <w:tc>
          <w:tcPr>
            <w:tcW w:w="1176" w:type="dxa"/>
            <w:tcBorders>
              <w:top w:val="single" w:sz="2" w:space="0" w:color="000001"/>
              <w:left w:val="single" w:sz="2" w:space="0" w:color="000001"/>
              <w:bottom w:val="single" w:sz="2" w:space="0" w:color="000001"/>
              <w:right w:val="single" w:sz="2" w:space="0" w:color="000001"/>
            </w:tcBorders>
          </w:tcPr>
          <w:p w14:paraId="5C1A37E8" w14:textId="358DDE20"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FED1728" w14:textId="7B125D1B"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4E4E4E2E" w14:textId="0948FACB"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1AB72AD6" w14:textId="24449535" w:rsidR="00E72584" w:rsidRPr="00B960C8" w:rsidRDefault="00E72584" w:rsidP="00E72584">
            <w:pPr>
              <w:pStyle w:val="TableContents"/>
              <w:spacing w:after="46" w:line="240" w:lineRule="auto"/>
              <w:rPr>
                <w:sz w:val="20"/>
                <w:szCs w:val="20"/>
                <w:lang w:val="en-US"/>
              </w:rPr>
            </w:pPr>
            <w:r w:rsidRPr="00B960C8">
              <w:rPr>
                <w:sz w:val="20"/>
                <w:szCs w:val="20"/>
                <w:lang w:val="en-US"/>
              </w:rPr>
              <w:t>39 (76.9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FF30BE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1 (11.58)</w:t>
            </w:r>
          </w:p>
        </w:tc>
      </w:tr>
      <w:tr w:rsidR="00E72584" w:rsidRPr="00BC63D4" w14:paraId="43A119E5"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6159F07" w14:textId="5D9B8A61"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7/neu.2017.9","ISSN":"16015215","abstract":"Objective: Recent studies have detected similarities between autism spectrum disorder and schizophrenia. We investigated structural abnormalities associated with autistic-like traits in patients with schizophrenia by voxel-based morphometry. Methods: Patients with schizophrenia and healthy subjects were evaluated by the adult version of the social responsiveness scale (SRS-A), which is sensitive to autistic traits and symptoms even under subthreshold conditions, and magnetic resonance imaging. Results: There were significant decreases in the anterior cingulate cortex, bilateral hippocampi, cerebellums, and right insula of patients with schizophrenia, compared with healthy subjects. We found significant negative correlations of the social communication and interaction (SCI) score, a subscale of SRS-A, with grey matter volume in the left posterior superior temporal region of schizophrenia patients. When subscales of SCI were examined separately in schizophrenic patients, negative correlations were observed between the social cognition score and the volumes of the left posterior superior temporal region, and between social motivation and the posterior cingulate cortex. Conclusion: We found significant negative correlation between the SCI score and the grey matter volume in the left posterior superior temporal region of schizophrenia patients. This area was the region affected in previous studies of autistic spectrum disorders. Further, this area was associated with the theory of mind. Schizophrenia patients not necessarily show the impairment of SCI, nor this correlated region was not always the point with schizophrenia-specific change. However, we reveal the relationship between the left posterior superior temporal gyrus and the severity of the SCI in schizophrenia by using with SRS-A.","author":[{"dropping-particle":"","family":"Ota","given":"Miho","non-dropping-particle":"","parse-names":false,"suffix":""},{"dropping-particle":"","family":"Matsuo","given":"Junko","non-dropping-particle":"","parse-names":false,"suffix":""},{"dropping-particle":"","family":"Sato","given":"Noriko","non-dropping-particle":"","parse-names":false,"suffix":""},{"dropping-particle":"","family":"Teraishi","given":"Toshiya","non-dropping-particle":"","parse-names":false,"suffix":""},{"dropping-particle":"","family":"Hori","given":"Hiroaki","non-dropping-particle":"","parse-names":false,"suffix":""},{"dropping-particle":"","family":"Hattori","given":"Kotaro","non-dropping-particle":"","parse-names":false,"suffix":""},{"dropping-particle":"","family":"Kamio","given":"Yoko","non-dropping-particle":"","parse-names":false,"suffix":""},{"dropping-particle":"","family":"Kunugi","given":"Hiroshi","non-dropping-particle":"","parse-names":false,"suffix":""}],"container-title":"Acta Neuropsychiatrica","id":"ITEM-1","issue":"6","issued":{"date-parts":[["2017"]]},"page":"374-381","title":"Correlation of reduced social communicational and interactional skills with regional grey matter volumes in schizophrenia patients","type":"article-journal","volume":"29"},"uris":["http://www.mendeley.com/documents/?uuid=9b5fdd2b-2fba-438f-ae12-72c634fdced2"]}],"mendeley":{"formattedCitation":"(Ota et al., 2017)","manualFormatting":"Ota et al., 2017","plainTextFormattedCitation":"(Ota et al., 2017)","previouslyFormattedCitation":"(Ota et al., 2017)"},"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Ota et al., 2017</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682BC57" w14:textId="72389D92" w:rsidR="00E72584" w:rsidRPr="00B960C8" w:rsidRDefault="00E72584" w:rsidP="00E72584">
            <w:pPr>
              <w:pStyle w:val="TableContents"/>
              <w:spacing w:after="46" w:line="240" w:lineRule="auto"/>
              <w:rPr>
                <w:sz w:val="20"/>
                <w:szCs w:val="20"/>
                <w:lang w:val="en-US"/>
              </w:rPr>
            </w:pPr>
            <w:r w:rsidRPr="00B960C8">
              <w:rPr>
                <w:sz w:val="20"/>
                <w:szCs w:val="20"/>
                <w:lang w:val="en-US"/>
              </w:rPr>
              <w:t>37 (45.94)</w:t>
            </w:r>
          </w:p>
        </w:tc>
        <w:tc>
          <w:tcPr>
            <w:tcW w:w="1260" w:type="dxa"/>
            <w:tcBorders>
              <w:top w:val="single" w:sz="2" w:space="0" w:color="000001"/>
              <w:left w:val="single" w:sz="2" w:space="0" w:color="000001"/>
              <w:bottom w:val="single" w:sz="2" w:space="0" w:color="000001"/>
            </w:tcBorders>
            <w:shd w:val="clear" w:color="auto" w:fill="auto"/>
          </w:tcPr>
          <w:p w14:paraId="3080258E"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6.2 (9.5)</w:t>
            </w:r>
          </w:p>
        </w:tc>
        <w:tc>
          <w:tcPr>
            <w:tcW w:w="1254" w:type="dxa"/>
            <w:tcBorders>
              <w:top w:val="single" w:sz="2" w:space="0" w:color="000001"/>
              <w:left w:val="single" w:sz="2" w:space="0" w:color="000001"/>
              <w:bottom w:val="single" w:sz="2" w:space="0" w:color="000001"/>
              <w:right w:val="single" w:sz="2" w:space="0" w:color="000001"/>
            </w:tcBorders>
          </w:tcPr>
          <w:p w14:paraId="3F2D8B28" w14:textId="6DDA9893"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51405DD0" w14:textId="7B1E58DC" w:rsidR="00E72584" w:rsidRPr="00B960C8" w:rsidRDefault="00E72584" w:rsidP="00E72584">
            <w:pPr>
              <w:pStyle w:val="TableContents"/>
              <w:spacing w:after="46" w:line="240" w:lineRule="auto"/>
              <w:rPr>
                <w:sz w:val="20"/>
                <w:szCs w:val="20"/>
                <w:lang w:val="en-US"/>
              </w:rPr>
            </w:pPr>
            <w:r>
              <w:rPr>
                <w:sz w:val="20"/>
                <w:szCs w:val="20"/>
                <w:lang w:val="en-US"/>
              </w:rPr>
              <w:t>13.5 (8.9)</w:t>
            </w:r>
          </w:p>
        </w:tc>
        <w:tc>
          <w:tcPr>
            <w:tcW w:w="1330" w:type="dxa"/>
            <w:tcBorders>
              <w:top w:val="single" w:sz="2" w:space="0" w:color="000001"/>
              <w:left w:val="single" w:sz="2" w:space="0" w:color="000001"/>
              <w:bottom w:val="single" w:sz="2" w:space="0" w:color="000001"/>
              <w:right w:val="single" w:sz="2" w:space="0" w:color="000001"/>
            </w:tcBorders>
          </w:tcPr>
          <w:p w14:paraId="5027D2BF" w14:textId="236C7756" w:rsidR="00E72584" w:rsidRPr="00B960C8" w:rsidRDefault="00E72584" w:rsidP="00E72584">
            <w:pPr>
              <w:pStyle w:val="TableContents"/>
              <w:spacing w:after="46" w:line="240" w:lineRule="auto"/>
              <w:rPr>
                <w:sz w:val="20"/>
                <w:szCs w:val="20"/>
                <w:lang w:val="en-US"/>
              </w:rPr>
            </w:pPr>
            <w:r w:rsidRPr="00B960C8">
              <w:rPr>
                <w:sz w:val="20"/>
                <w:szCs w:val="20"/>
                <w:lang w:val="en-US"/>
              </w:rPr>
              <w:t>65.1 (15.7)</w:t>
            </w:r>
          </w:p>
        </w:tc>
        <w:tc>
          <w:tcPr>
            <w:tcW w:w="1176" w:type="dxa"/>
            <w:tcBorders>
              <w:top w:val="single" w:sz="2" w:space="0" w:color="000001"/>
              <w:left w:val="single" w:sz="2" w:space="0" w:color="000001"/>
              <w:bottom w:val="single" w:sz="2" w:space="0" w:color="000001"/>
              <w:right w:val="single" w:sz="2" w:space="0" w:color="000001"/>
            </w:tcBorders>
          </w:tcPr>
          <w:p w14:paraId="4052B3D3" w14:textId="5A701956" w:rsidR="00E72584" w:rsidRPr="00B960C8" w:rsidRDefault="00E72584" w:rsidP="00E72584">
            <w:pPr>
              <w:pStyle w:val="TableContents"/>
              <w:spacing w:after="46" w:line="240" w:lineRule="auto"/>
              <w:rPr>
                <w:sz w:val="20"/>
                <w:szCs w:val="20"/>
                <w:lang w:val="en-US"/>
              </w:rPr>
            </w:pPr>
            <w:r>
              <w:rPr>
                <w:sz w:val="20"/>
                <w:szCs w:val="20"/>
                <w:lang w:val="en-US"/>
              </w:rPr>
              <w:t>15.2 (4.3)</w:t>
            </w:r>
          </w:p>
        </w:tc>
        <w:tc>
          <w:tcPr>
            <w:tcW w:w="1190" w:type="dxa"/>
            <w:tcBorders>
              <w:top w:val="single" w:sz="2" w:space="0" w:color="000001"/>
              <w:left w:val="single" w:sz="2" w:space="0" w:color="000001"/>
              <w:bottom w:val="single" w:sz="2" w:space="0" w:color="000001"/>
              <w:right w:val="single" w:sz="2" w:space="0" w:color="000001"/>
            </w:tcBorders>
          </w:tcPr>
          <w:p w14:paraId="67A03619" w14:textId="2A778427" w:rsidR="00E72584" w:rsidRPr="00B960C8" w:rsidRDefault="00E72584" w:rsidP="00E72584">
            <w:pPr>
              <w:pStyle w:val="TableContents"/>
              <w:spacing w:after="46" w:line="240" w:lineRule="auto"/>
              <w:rPr>
                <w:sz w:val="20"/>
                <w:szCs w:val="20"/>
                <w:lang w:val="en-US"/>
              </w:rPr>
            </w:pPr>
            <w:r>
              <w:rPr>
                <w:sz w:val="20"/>
                <w:szCs w:val="20"/>
                <w:lang w:val="en-US"/>
              </w:rPr>
              <w:t>17.2 (5.8)</w:t>
            </w:r>
          </w:p>
        </w:tc>
        <w:tc>
          <w:tcPr>
            <w:tcW w:w="1208" w:type="dxa"/>
            <w:tcBorders>
              <w:top w:val="single" w:sz="2" w:space="0" w:color="000001"/>
              <w:left w:val="single" w:sz="2" w:space="0" w:color="000001"/>
              <w:bottom w:val="single" w:sz="2" w:space="0" w:color="000001"/>
              <w:right w:val="single" w:sz="2" w:space="0" w:color="000001"/>
            </w:tcBorders>
          </w:tcPr>
          <w:p w14:paraId="5D0BF176" w14:textId="3372BF10" w:rsidR="00E72584" w:rsidRPr="00B960C8" w:rsidRDefault="00E72584" w:rsidP="00E72584">
            <w:pPr>
              <w:pStyle w:val="TableContents"/>
              <w:spacing w:after="46" w:line="240" w:lineRule="auto"/>
              <w:rPr>
                <w:sz w:val="20"/>
                <w:szCs w:val="20"/>
                <w:lang w:val="en-US"/>
              </w:rPr>
            </w:pPr>
            <w:r>
              <w:rPr>
                <w:sz w:val="20"/>
                <w:szCs w:val="20"/>
                <w:lang w:val="en-US"/>
              </w:rPr>
              <w:t>32.7 (8.2)</w:t>
            </w:r>
          </w:p>
        </w:tc>
        <w:tc>
          <w:tcPr>
            <w:tcW w:w="1140" w:type="dxa"/>
            <w:tcBorders>
              <w:top w:val="single" w:sz="2" w:space="0" w:color="000001"/>
              <w:left w:val="single" w:sz="2" w:space="0" w:color="000001"/>
              <w:bottom w:val="single" w:sz="2" w:space="0" w:color="000001"/>
            </w:tcBorders>
            <w:shd w:val="clear" w:color="auto" w:fill="auto"/>
          </w:tcPr>
          <w:p w14:paraId="2D5BDE10" w14:textId="4D2BA6E1" w:rsidR="00E72584" w:rsidRPr="00B960C8" w:rsidRDefault="00E72584" w:rsidP="00E72584">
            <w:pPr>
              <w:pStyle w:val="TableContents"/>
              <w:spacing w:after="46" w:line="240" w:lineRule="auto"/>
              <w:rPr>
                <w:sz w:val="20"/>
                <w:szCs w:val="20"/>
                <w:lang w:val="en-US"/>
              </w:rPr>
            </w:pPr>
            <w:r w:rsidRPr="00B960C8">
              <w:rPr>
                <w:sz w:val="20"/>
                <w:szCs w:val="20"/>
                <w:lang w:val="en-US"/>
              </w:rPr>
              <w:t>62 (27.41)</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862DC1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6 (13.3)</w:t>
            </w:r>
          </w:p>
        </w:tc>
      </w:tr>
      <w:tr w:rsidR="00E72584" w:rsidRPr="00BC63D4" w14:paraId="3990CC4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66B35FE" w14:textId="258F6CD3"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ISSN":"13002163","abstract":"Objectives: Reduced gray matter volume is a frequently reported finding in brain imaging studies performed with schizophrenia patients. Some studies suggest a probable link between the negative symptoms of schizophrenia and gray matter loss; however, some of the negative symptoms observed in schizophrenia patients are not primarily linked to the core of schizophrenia. This study aimed to compare gray matter volumes in patients with primary negative symptoms (deficit schizophrenia [DS]), non-DS (NDS) patients, and healthy controls. Materials and Methods: The study included 11 DS patients, 18 non-DS patients, and 17 healthy controls. Magnetic resonance imaging (MRI) was performed using a 1.5 Tesla MR unit. The Schedule for Deficit Syndrome (SDS) was used to determine which patients were DS and non-DS. MR images were compared using voxel-based morphometry (VBM) analysis. Results: Contrary to expectations, no evidence to support less gray matter in DS patients than in NDS patients was observed. Furthermore, NDS patients had less gray matter volume in several brain regions (frontal and temporal cortices) than did the DS patients. All patients had perisylvian gray matter volume deficits, though the NDS patients had more widespread volume deficiencies. Conclusion: No evidence to support the hypothesis that DS patients have less gray matter volume than those of NDS patients was observed. On the contrary, DS patients had more gray matter volume in some regions; the differences observed in gray matter volume in these brain regions between the 2 patient groups may be responsible for the differences in their clinical manifestations.","author":[{"dropping-particle":"","family":"Özdemir","given":"Halil Ibrahim","non-dropping-particle":"","parse-names":false,"suffix":""},{"dropping-particle":"","family":"Eker","given":"Mehmet Çaǧdaş","non-dropping-particle":"","parse-names":false,"suffix":""},{"dropping-particle":"","family":"Zengin","given":"Burçak","non-dropping-particle":"","parse-names":false,"suffix":""},{"dropping-particle":"","family":"Yilmaz","given":"Dincer Akaydin","non-dropping-particle":"","parse-names":false,"suffix":""},{"dropping-particle":"","family":"Haznedaroglu","given":"Damla Isman","non-dropping-particle":"","parse-names":false,"suffix":""},{"dropping-particle":"","family":"Çinar","given":"Cem","non-dropping-particle":"","parse-names":false,"suffix":""},{"dropping-particle":"","family":"Kitiş","given":"Ömer","non-dropping-particle":"","parse-names":false,"suffix":""},{"dropping-particle":"","family":"Akay","given":"Ahmet","non-dropping-particle":"","parse-names":false,"suffix":""},{"dropping-particle":"","family":"Gönül","given":"Ali Saffet","non-dropping-particle":"","parse-names":false,"suffix":""}],"container-title":"Turk Psikiyatri Dergisi","id":"ITEM-1","issue":"4","issued":{"date-parts":[["2012"]]},"page":"237-247","title":"Gray matter changes in patients with deficit schizophrenia and non-deficit schizophrenia","type":"article-journal","volume":"23"},"uris":["http://www.mendeley.com/documents/?uuid=667ab866-7d42-4cba-a2f4-e1b38091d520"]}],"mendeley":{"formattedCitation":"(Özdemir et al., 2012)","manualFormatting":"Özdemir et al., 2012","plainTextFormattedCitation":"(Özdemir et al., 2012)","previouslyFormattedCitation":"(Özdemir et al., 2012)"},"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Özdemir et al., 2012</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A0315E9" w14:textId="3F50B79E" w:rsidR="00E72584" w:rsidRPr="00B960C8" w:rsidRDefault="00E72584" w:rsidP="00E72584">
            <w:pPr>
              <w:pStyle w:val="TableContents"/>
              <w:spacing w:after="46" w:line="240" w:lineRule="auto"/>
              <w:rPr>
                <w:sz w:val="20"/>
                <w:szCs w:val="20"/>
                <w:lang w:val="en-US"/>
              </w:rPr>
            </w:pPr>
            <w:r w:rsidRPr="00B960C8">
              <w:rPr>
                <w:sz w:val="20"/>
                <w:szCs w:val="20"/>
                <w:lang w:val="en-US"/>
              </w:rPr>
              <w:t>18 (50)</w:t>
            </w:r>
          </w:p>
        </w:tc>
        <w:tc>
          <w:tcPr>
            <w:tcW w:w="1260" w:type="dxa"/>
            <w:tcBorders>
              <w:top w:val="single" w:sz="2" w:space="0" w:color="000001"/>
              <w:left w:val="single" w:sz="2" w:space="0" w:color="000001"/>
              <w:bottom w:val="single" w:sz="2" w:space="0" w:color="000001"/>
            </w:tcBorders>
            <w:shd w:val="clear" w:color="auto" w:fill="auto"/>
          </w:tcPr>
          <w:p w14:paraId="536C4DCE"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77 (12.27)</w:t>
            </w:r>
          </w:p>
        </w:tc>
        <w:tc>
          <w:tcPr>
            <w:tcW w:w="1254" w:type="dxa"/>
            <w:tcBorders>
              <w:top w:val="single" w:sz="2" w:space="0" w:color="000001"/>
              <w:left w:val="single" w:sz="2" w:space="0" w:color="000001"/>
              <w:bottom w:val="single" w:sz="2" w:space="0" w:color="000001"/>
              <w:right w:val="single" w:sz="2" w:space="0" w:color="000001"/>
            </w:tcBorders>
          </w:tcPr>
          <w:p w14:paraId="7CF1C095" w14:textId="761C25E7"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617611C8" w14:textId="5643E928" w:rsidR="00E72584" w:rsidRPr="00B960C8" w:rsidRDefault="00E72584" w:rsidP="00E72584">
            <w:pPr>
              <w:pStyle w:val="TableContents"/>
              <w:spacing w:after="46" w:line="240" w:lineRule="auto"/>
              <w:rPr>
                <w:sz w:val="20"/>
                <w:szCs w:val="20"/>
                <w:lang w:val="en-US"/>
              </w:rPr>
            </w:pPr>
            <w:r>
              <w:rPr>
                <w:sz w:val="20"/>
                <w:szCs w:val="20"/>
                <w:lang w:val="en-US"/>
              </w:rPr>
              <w:t>12.24 (7.95)</w:t>
            </w:r>
          </w:p>
        </w:tc>
        <w:tc>
          <w:tcPr>
            <w:tcW w:w="1330" w:type="dxa"/>
            <w:tcBorders>
              <w:top w:val="single" w:sz="2" w:space="0" w:color="000001"/>
              <w:left w:val="single" w:sz="2" w:space="0" w:color="000001"/>
              <w:bottom w:val="single" w:sz="2" w:space="0" w:color="000001"/>
              <w:right w:val="single" w:sz="2" w:space="0" w:color="000001"/>
            </w:tcBorders>
          </w:tcPr>
          <w:p w14:paraId="25A96B64" w14:textId="132AE834" w:rsidR="00E72584" w:rsidRPr="00B960C8" w:rsidRDefault="00E72584" w:rsidP="00E72584">
            <w:pPr>
              <w:pStyle w:val="TableContents"/>
              <w:spacing w:after="46" w:line="240" w:lineRule="auto"/>
              <w:rPr>
                <w:sz w:val="20"/>
                <w:szCs w:val="20"/>
                <w:lang w:val="en-US"/>
              </w:rPr>
            </w:pPr>
            <w:r w:rsidRPr="00B960C8">
              <w:rPr>
                <w:sz w:val="20"/>
                <w:szCs w:val="20"/>
                <w:lang w:val="en-US"/>
              </w:rPr>
              <w:t>60.94 (15.3)</w:t>
            </w:r>
          </w:p>
        </w:tc>
        <w:tc>
          <w:tcPr>
            <w:tcW w:w="1176" w:type="dxa"/>
            <w:tcBorders>
              <w:top w:val="single" w:sz="2" w:space="0" w:color="000001"/>
              <w:left w:val="single" w:sz="2" w:space="0" w:color="000001"/>
              <w:bottom w:val="single" w:sz="2" w:space="0" w:color="000001"/>
              <w:right w:val="single" w:sz="2" w:space="0" w:color="000001"/>
            </w:tcBorders>
          </w:tcPr>
          <w:p w14:paraId="2D8C34B5" w14:textId="6A2EAD9F" w:rsidR="00E72584" w:rsidRPr="00B960C8" w:rsidRDefault="00E72584" w:rsidP="00E72584">
            <w:pPr>
              <w:pStyle w:val="TableContents"/>
              <w:spacing w:after="46" w:line="240" w:lineRule="auto"/>
              <w:rPr>
                <w:sz w:val="20"/>
                <w:szCs w:val="20"/>
                <w:lang w:val="en-US"/>
              </w:rPr>
            </w:pPr>
            <w:r>
              <w:rPr>
                <w:sz w:val="20"/>
                <w:szCs w:val="20"/>
                <w:lang w:val="en-US"/>
              </w:rPr>
              <w:t>13.4 (6.52)</w:t>
            </w:r>
          </w:p>
        </w:tc>
        <w:tc>
          <w:tcPr>
            <w:tcW w:w="1190" w:type="dxa"/>
            <w:tcBorders>
              <w:top w:val="single" w:sz="2" w:space="0" w:color="000001"/>
              <w:left w:val="single" w:sz="2" w:space="0" w:color="000001"/>
              <w:bottom w:val="single" w:sz="2" w:space="0" w:color="000001"/>
              <w:right w:val="single" w:sz="2" w:space="0" w:color="000001"/>
            </w:tcBorders>
          </w:tcPr>
          <w:p w14:paraId="5B0FEC9D" w14:textId="613CE656" w:rsidR="00E72584" w:rsidRPr="00B960C8" w:rsidRDefault="00E72584" w:rsidP="00E72584">
            <w:pPr>
              <w:pStyle w:val="TableContents"/>
              <w:spacing w:after="46" w:line="240" w:lineRule="auto"/>
              <w:rPr>
                <w:sz w:val="20"/>
                <w:szCs w:val="20"/>
                <w:lang w:val="en-US"/>
              </w:rPr>
            </w:pPr>
            <w:r>
              <w:rPr>
                <w:sz w:val="20"/>
                <w:szCs w:val="20"/>
                <w:lang w:val="en-US"/>
              </w:rPr>
              <w:t>16.2 (7.35)</w:t>
            </w:r>
          </w:p>
        </w:tc>
        <w:tc>
          <w:tcPr>
            <w:tcW w:w="1208" w:type="dxa"/>
            <w:tcBorders>
              <w:top w:val="single" w:sz="2" w:space="0" w:color="000001"/>
              <w:left w:val="single" w:sz="2" w:space="0" w:color="000001"/>
              <w:bottom w:val="single" w:sz="2" w:space="0" w:color="000001"/>
              <w:right w:val="single" w:sz="2" w:space="0" w:color="000001"/>
            </w:tcBorders>
          </w:tcPr>
          <w:p w14:paraId="2E79F2DF" w14:textId="015ADCED" w:rsidR="00E72584" w:rsidRPr="00B960C8" w:rsidRDefault="00E72584" w:rsidP="00E72584">
            <w:pPr>
              <w:pStyle w:val="TableContents"/>
              <w:spacing w:after="46" w:line="240" w:lineRule="auto"/>
              <w:rPr>
                <w:sz w:val="20"/>
                <w:szCs w:val="20"/>
                <w:lang w:val="en-US"/>
              </w:rPr>
            </w:pPr>
            <w:r>
              <w:rPr>
                <w:sz w:val="20"/>
                <w:szCs w:val="20"/>
                <w:lang w:val="en-US"/>
              </w:rPr>
              <w:t>34 (9.58)</w:t>
            </w:r>
          </w:p>
        </w:tc>
        <w:tc>
          <w:tcPr>
            <w:tcW w:w="1140" w:type="dxa"/>
            <w:tcBorders>
              <w:top w:val="single" w:sz="2" w:space="0" w:color="000001"/>
              <w:left w:val="single" w:sz="2" w:space="0" w:color="000001"/>
              <w:bottom w:val="single" w:sz="2" w:space="0" w:color="000001"/>
            </w:tcBorders>
            <w:shd w:val="clear" w:color="auto" w:fill="auto"/>
          </w:tcPr>
          <w:p w14:paraId="09951707" w14:textId="107AF607" w:rsidR="00E72584" w:rsidRPr="00B960C8" w:rsidRDefault="00E72584" w:rsidP="00E72584">
            <w:pPr>
              <w:pStyle w:val="TableContents"/>
              <w:spacing w:after="46" w:line="240" w:lineRule="auto"/>
              <w:rPr>
                <w:sz w:val="20"/>
                <w:szCs w:val="20"/>
                <w:lang w:val="en-US"/>
              </w:rPr>
            </w:pPr>
            <w:r w:rsidRPr="00B960C8">
              <w:rPr>
                <w:sz w:val="20"/>
                <w:szCs w:val="20"/>
                <w:lang w:val="en-US"/>
              </w:rPr>
              <w:t>17 (52.94)</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7A1143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77 (12.27)</w:t>
            </w:r>
          </w:p>
        </w:tc>
      </w:tr>
      <w:tr w:rsidR="00095BD1" w:rsidRPr="00BC63D4" w14:paraId="30F69EC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CECF599" w14:textId="3AF62B43" w:rsidR="00095BD1" w:rsidRDefault="00095BD1"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371/journal.pone.0119847","ISSN":"19326203","abstract":"Objective: It is known that there is a high prevalence of certain anxiety disorders among schizophrenic patients, especially panic disorder and social phobia. However, the neural underpinnings of the comorbidity of such anxiety disorders and schizophrenia remain unclear. Our study aims to determine the neuroanatomical basis of the co-occurrence of schizophrenia with panic disorder and social phobia. Methods: Voxel-based morphometry was used in order to examine brain structure and to measure betweengroup differences, comparing magnetic resonance images of 20 anxious patients, 20 schizophrenic patients, 20 schizophrenic patients with comorbid anxiety, and 20 healthy control subjects. Results: Compared to the schizophrenic patients, we observed smaller grey-matter volume (GMV) decreases in the dorsolateral prefrontal cortex and precentral gyrus in the schizophrenicanxiety group. Additionally, the schizophrenic group showed significantly reduced GMV in the dorsolateral prefrontal cortex, precentral gyrus, orbitofrontal cortex, temporal gyrus and angular/inferior parietal gyrus when compared to the control group. Conclusions: Our findings suggest that the comorbidity of schizophrenia with panic disorder and social phobia might be characterized by specific neuroanatomical and clinical alterations that may be related to maladaptive emotion regulation related to anxiety. Even thought our findings need to be replicated, our study suggests that the identification of neural abnormalities involved in anxiety, schizophrenia and schizophrenia-anxiety may lead to an improved diagnosis and management of these conditions. © 2015 Picado et al.","author":[{"dropping-particle":"","family":"Picado","given":"M","non-dropping-particle":"","parse-names":false,"suffix":""},{"dropping-particle":"","family":"Carmona","given":"S","non-dropping-particle":"","parse-names":false,"suffix":""},{"dropping-particle":"","family":"Hoekzema","given":"E","non-dropping-particle":"","parse-names":false,"suffix":""},{"dropping-particle":"","family":"Pailhez","given":"G","non-dropping-particle":"","parse-names":false,"suffix":""},{"dropping-particle":"","family":"Bergé","given":"D","non-dropping-particle":"","parse-names":false,"suffix":""},{"dropping-particle":"","family":"Mané","given":"A","non-dropping-particle":"","parse-names":false,"suffix":""},{"dropping-particle":"","family":"Fauquet","given":"J","non-dropping-particle":"","parse-names":false,"suffix":""},{"dropping-particle":"","family":"Hilferty","given":"J","non-dropping-particle":"","parse-names":false,"suffix":""},{"dropping-particle":"","family":"Moreno","given":"A","non-dropping-particle":"","parse-names":false,"suffix":""},{"dropping-particle":"","family":"Cortizo","given":"R","non-dropping-particle":"","parse-names":false,"suffix":""},{"dropping-particle":"","family":"Vilarroya","given":"O","non-dropping-particle":"","parse-names":false,"suffix":""},{"dropping-particle":"","family":"Bulbena","given":"A","non-dropping-particle":"","parse-names":false,"suffix":""}],"container-title":"PLoS ONE","id":"ITEM-1","issue":"3","issued":{"date-parts":[["2015"]]},"note":"cited By 5","publisher":"Public Library of Science","title":"The neuroanatomical basis of panic disorder and social phobia in schizophrenia: A voxel based morphometric study","type":"article-journal","volume":"10"},"uris":["http://www.mendeley.com/documents/?uuid=fde8b674-379a-409f-9bfb-5c4386253bde"]}],"mendeley":{"formattedCitation":"(Picado et al., 2015)","manualFormatting":"Picado et al., 2015","plainTextFormattedCitation":"(Picado et al., 2015)","previouslyFormattedCitation":"(Picado et al., 2015)"},"properties":{"noteIndex":0},"schema":"https://github.com/citation-style-language/schema/raw/master/csl-citation.json"}</w:instrText>
            </w:r>
            <w:r>
              <w:rPr>
                <w:sz w:val="20"/>
                <w:szCs w:val="20"/>
                <w:lang w:val="en-US"/>
              </w:rPr>
              <w:fldChar w:fldCharType="separate"/>
            </w:r>
            <w:r w:rsidRPr="00095BD1">
              <w:rPr>
                <w:noProof/>
                <w:sz w:val="20"/>
                <w:szCs w:val="20"/>
                <w:lang w:val="en-US"/>
              </w:rPr>
              <w:t>Picado et al., 2015</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996A7E8" w14:textId="57B28099" w:rsidR="00095BD1" w:rsidRDefault="00095BD1" w:rsidP="00E72584">
            <w:pPr>
              <w:pStyle w:val="TableContents"/>
              <w:spacing w:after="46" w:line="240" w:lineRule="auto"/>
              <w:rPr>
                <w:sz w:val="20"/>
                <w:szCs w:val="20"/>
                <w:lang w:val="en-US"/>
              </w:rPr>
            </w:pPr>
            <w:r>
              <w:rPr>
                <w:sz w:val="20"/>
                <w:szCs w:val="20"/>
                <w:lang w:val="en-US"/>
              </w:rPr>
              <w:t>20 (55)</w:t>
            </w:r>
          </w:p>
        </w:tc>
        <w:tc>
          <w:tcPr>
            <w:tcW w:w="1260" w:type="dxa"/>
            <w:tcBorders>
              <w:top w:val="single" w:sz="2" w:space="0" w:color="000001"/>
              <w:left w:val="single" w:sz="2" w:space="0" w:color="000001"/>
              <w:bottom w:val="single" w:sz="2" w:space="0" w:color="000001"/>
            </w:tcBorders>
            <w:shd w:val="clear" w:color="auto" w:fill="auto"/>
          </w:tcPr>
          <w:p w14:paraId="43B42109" w14:textId="683CB2AA" w:rsidR="00095BD1" w:rsidRDefault="00095BD1" w:rsidP="00E72584">
            <w:pPr>
              <w:pStyle w:val="TableContents"/>
              <w:spacing w:after="46" w:line="240" w:lineRule="auto"/>
              <w:rPr>
                <w:sz w:val="20"/>
                <w:szCs w:val="20"/>
                <w:lang w:val="en-US"/>
              </w:rPr>
            </w:pPr>
            <w:r>
              <w:rPr>
                <w:sz w:val="20"/>
                <w:szCs w:val="20"/>
                <w:lang w:val="en-US"/>
              </w:rPr>
              <w:t>35.9 (0.73)</w:t>
            </w:r>
          </w:p>
        </w:tc>
        <w:tc>
          <w:tcPr>
            <w:tcW w:w="1254" w:type="dxa"/>
            <w:tcBorders>
              <w:top w:val="single" w:sz="2" w:space="0" w:color="000001"/>
              <w:left w:val="single" w:sz="2" w:space="0" w:color="000001"/>
              <w:bottom w:val="single" w:sz="2" w:space="0" w:color="000001"/>
              <w:right w:val="single" w:sz="2" w:space="0" w:color="000001"/>
            </w:tcBorders>
          </w:tcPr>
          <w:p w14:paraId="7064211F" w14:textId="336F992C" w:rsidR="00095BD1" w:rsidRDefault="00095BD1"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4C578DB5" w14:textId="3E63632F" w:rsidR="00095BD1" w:rsidRDefault="00095BD1"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55E444E0" w14:textId="7C901EC3" w:rsidR="00095BD1" w:rsidRDefault="00095BD1" w:rsidP="00E72584">
            <w:pPr>
              <w:pStyle w:val="TableContents"/>
              <w:spacing w:after="46" w:line="240" w:lineRule="auto"/>
              <w:rPr>
                <w:sz w:val="20"/>
                <w:szCs w:val="20"/>
                <w:lang w:val="en-US"/>
              </w:rPr>
            </w:pPr>
            <w:r>
              <w:rPr>
                <w:sz w:val="20"/>
                <w:szCs w:val="20"/>
                <w:lang w:val="en-US"/>
              </w:rPr>
              <w:t>59.35 (16.4)</w:t>
            </w:r>
          </w:p>
        </w:tc>
        <w:tc>
          <w:tcPr>
            <w:tcW w:w="1176" w:type="dxa"/>
            <w:tcBorders>
              <w:top w:val="single" w:sz="2" w:space="0" w:color="000001"/>
              <w:left w:val="single" w:sz="2" w:space="0" w:color="000001"/>
              <w:bottom w:val="single" w:sz="2" w:space="0" w:color="000001"/>
              <w:right w:val="single" w:sz="2" w:space="0" w:color="000001"/>
            </w:tcBorders>
          </w:tcPr>
          <w:p w14:paraId="31332356" w14:textId="3497B760" w:rsidR="00095BD1" w:rsidRDefault="00095BD1" w:rsidP="00E72584">
            <w:pPr>
              <w:pStyle w:val="TableContents"/>
              <w:spacing w:after="46" w:line="240" w:lineRule="auto"/>
              <w:rPr>
                <w:sz w:val="20"/>
                <w:szCs w:val="20"/>
                <w:lang w:val="en-US"/>
              </w:rPr>
            </w:pPr>
            <w:r>
              <w:rPr>
                <w:sz w:val="20"/>
                <w:szCs w:val="20"/>
                <w:lang w:val="en-US"/>
              </w:rPr>
              <w:t>12.25 (3.66)</w:t>
            </w:r>
          </w:p>
        </w:tc>
        <w:tc>
          <w:tcPr>
            <w:tcW w:w="1190" w:type="dxa"/>
            <w:tcBorders>
              <w:top w:val="single" w:sz="2" w:space="0" w:color="000001"/>
              <w:left w:val="single" w:sz="2" w:space="0" w:color="000001"/>
              <w:bottom w:val="single" w:sz="2" w:space="0" w:color="000001"/>
              <w:right w:val="single" w:sz="2" w:space="0" w:color="000001"/>
            </w:tcBorders>
          </w:tcPr>
          <w:p w14:paraId="11DF6B8B" w14:textId="7569C65C" w:rsidR="00095BD1" w:rsidRDefault="00095BD1" w:rsidP="00E72584">
            <w:pPr>
              <w:pStyle w:val="TableContents"/>
              <w:spacing w:after="46" w:line="240" w:lineRule="auto"/>
              <w:rPr>
                <w:sz w:val="20"/>
                <w:szCs w:val="20"/>
                <w:lang w:val="en-US"/>
              </w:rPr>
            </w:pPr>
            <w:r>
              <w:rPr>
                <w:sz w:val="20"/>
                <w:szCs w:val="20"/>
                <w:lang w:val="en-US"/>
              </w:rPr>
              <w:t>15.5 (5.29)</w:t>
            </w:r>
          </w:p>
        </w:tc>
        <w:tc>
          <w:tcPr>
            <w:tcW w:w="1208" w:type="dxa"/>
            <w:tcBorders>
              <w:top w:val="single" w:sz="2" w:space="0" w:color="000001"/>
              <w:left w:val="single" w:sz="2" w:space="0" w:color="000001"/>
              <w:bottom w:val="single" w:sz="2" w:space="0" w:color="000001"/>
              <w:right w:val="single" w:sz="2" w:space="0" w:color="000001"/>
            </w:tcBorders>
          </w:tcPr>
          <w:p w14:paraId="432D6A0B" w14:textId="17233FE2" w:rsidR="00095BD1" w:rsidRDefault="00095BD1" w:rsidP="00E72584">
            <w:pPr>
              <w:pStyle w:val="TableContents"/>
              <w:spacing w:after="46" w:line="240" w:lineRule="auto"/>
              <w:rPr>
                <w:sz w:val="20"/>
                <w:szCs w:val="20"/>
                <w:lang w:val="en-US"/>
              </w:rPr>
            </w:pPr>
            <w:r>
              <w:rPr>
                <w:sz w:val="20"/>
                <w:szCs w:val="20"/>
                <w:lang w:val="en-US"/>
              </w:rPr>
              <w:t>31.6 (NA)*</w:t>
            </w:r>
          </w:p>
        </w:tc>
        <w:tc>
          <w:tcPr>
            <w:tcW w:w="1140" w:type="dxa"/>
            <w:tcBorders>
              <w:top w:val="single" w:sz="2" w:space="0" w:color="000001"/>
              <w:left w:val="single" w:sz="2" w:space="0" w:color="000001"/>
              <w:bottom w:val="single" w:sz="2" w:space="0" w:color="000001"/>
            </w:tcBorders>
            <w:shd w:val="clear" w:color="auto" w:fill="auto"/>
          </w:tcPr>
          <w:p w14:paraId="404A0AD4" w14:textId="2FFB446F" w:rsidR="00095BD1" w:rsidRDefault="00095BD1" w:rsidP="00E72584">
            <w:pPr>
              <w:pStyle w:val="TableContents"/>
              <w:spacing w:after="46" w:line="240" w:lineRule="auto"/>
              <w:rPr>
                <w:sz w:val="20"/>
                <w:szCs w:val="20"/>
                <w:lang w:val="en-US"/>
              </w:rPr>
            </w:pPr>
            <w:r>
              <w:rPr>
                <w:sz w:val="20"/>
                <w:szCs w:val="20"/>
                <w:lang w:val="en-US"/>
              </w:rPr>
              <w:t>20 (6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38E30E4" w14:textId="6D98105A" w:rsidR="00095BD1" w:rsidRDefault="00095BD1" w:rsidP="00E72584">
            <w:pPr>
              <w:pStyle w:val="TableContents"/>
              <w:spacing w:after="46" w:line="240" w:lineRule="auto"/>
              <w:rPr>
                <w:sz w:val="20"/>
                <w:szCs w:val="20"/>
                <w:lang w:val="en-US"/>
              </w:rPr>
            </w:pPr>
            <w:r>
              <w:rPr>
                <w:sz w:val="20"/>
                <w:szCs w:val="20"/>
                <w:lang w:val="en-US"/>
              </w:rPr>
              <w:t>33.2 (6.61)</w:t>
            </w:r>
          </w:p>
        </w:tc>
      </w:tr>
      <w:tr w:rsidR="00402ED5" w:rsidRPr="00BC63D4" w14:paraId="4BD0DF9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AD0194B" w14:textId="7216E240" w:rsidR="00402ED5" w:rsidRPr="00B960C8" w:rsidRDefault="00402ED5"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schbul/sbp081","ISSN":"05867614","abstract":"Auditory verbal hallucinations are a cardinal symptom of schizophrenia. Bleuler and Kraepelin distinguished 2 main classes of hallucinations: hallucinations heard outside the head (outer space, or external, hallucinations) and hallucinations heard inside the head (inner space, or internal, hallucinations). This distinction has been confirmed by recent phenomenological studies that identified 3 independent dimensions in auditory hallucinations: language complexity, self-other misattribution, and spatial location. Brain imaging studies in schizophrenia patients with auditory hallucinations have already investigated language complexity and self-other misattribution, but the neural substrate of hallucination spatial location remains unknown. Magnetic resonance images of 45 right-handed patients with schizophrenia and persistent auditory hallucinations and 20 healthy right-handed subjects were acquired. Two homogeneous subgroups of patients were defined based on the hallucination spatial location: patients with only outer space hallucinations (N=12) and patients with only inner space hallucinations (N=15). Between-group differences were then assessed using 2 complementary brain morphometry approaches: voxel-based morphometry and sulcus-based morphometry. Convergent anatomical differences were detected between the patient subgroups in the right temporoparietal junction (rTPJ). In comparison to healthy subjects, opposite deviations in white matter volumes and sulcus displacements were found in patients with inner space hallucination and patients with outer space hallucination. The current results indicate that spatial location of auditory hallucinations is associated with the rTPJ anatomy, a key region of the \"where\" auditory pathway. The detected tilt in the sulcal junction suggests deviations during early brain maturation, when the superior temporal sulcus and its anterior terminal branch appear and merge. © 2010 The Author.","author":[{"dropping-particle":"","family":"Plaze","given":"M","non-dropping-particle":"","parse-names":false,"suffix":""},{"dropping-particle":"","family":"Paillre-Martinot","given":"M.-L.","non-dropping-particle":"","parse-names":false,"suffix":""},{"dropping-particle":"","family":"Penttilä","given":"J","non-dropping-particle":"","parse-names":false,"suffix":""},{"dropping-particle":"","family":"Januel","given":"D","non-dropping-particle":"","parse-names":false,"suffix":""},{"dropping-particle":"","family":"Beaurepaire","given":"R","non-dropping-particle":"De","parse-names":false,"suffix":""},{"dropping-particle":"","family":"Bellivier","given":"F","non-dropping-particle":"","parse-names":false,"suffix":""},{"dropping-particle":"","family":"Andoh","given":"J","non-dropping-particle":"","parse-names":false,"suffix":""},{"dropping-particle":"","family":"Galinowski","given":"A","non-dropping-particle":"","parse-names":false,"suffix":""},{"dropping-particle":"","family":"Gallarda","given":"T","non-dropping-particle":"","parse-names":false,"suffix":""},{"dropping-particle":"","family":"Artiges","given":"E","non-dropping-particle":"","parse-names":false,"suffix":""},{"dropping-particle":"","family":"Olié","given":"J.-P.","non-dropping-particle":"","parse-names":false,"suffix":""},{"dropping-particle":"","family":"Mangin","given":"J.-F.","non-dropping-particle":"","parse-names":false,"suffix":""},{"dropping-particle":"","family":"Martinot","given":"J.-L.","non-dropping-particle":"","parse-names":false,"suffix":""},{"dropping-particle":"","family":"Cachia","given":"A","non-dropping-particle":"","parse-names":false,"suffix":""}],"container-title":"Schizophrenia Bulletin","id":"ITEM-1","issue":"1","issued":{"date-parts":[["2011"]]},"note":"cited By 73","page":"212-221","title":"Where do auditory hallucinations come from?-A brain morphometry study of schizophrenia patients with inner or outer space hallucinations","type":"article-journal","volume":"37"},"uris":["http://www.mendeley.com/documents/?uuid=7ec2506c-a330-47d9-a241-6434e29a2aa7"]}],"mendeley":{"formattedCitation":"(Plaze et al., 2011)","manualFormatting":"Plaze et al., 2011","plainTextFormattedCitation":"(Plaze et al., 2011)","previouslyFormattedCitation":"(Plaze et al., 2011)"},"properties":{"noteIndex":0},"schema":"https://github.com/citation-style-language/schema/raw/master/csl-citation.json"}</w:instrText>
            </w:r>
            <w:r>
              <w:rPr>
                <w:sz w:val="20"/>
                <w:szCs w:val="20"/>
                <w:lang w:val="en-US"/>
              </w:rPr>
              <w:fldChar w:fldCharType="separate"/>
            </w:r>
            <w:r w:rsidRPr="00402ED5">
              <w:rPr>
                <w:noProof/>
                <w:sz w:val="20"/>
                <w:szCs w:val="20"/>
                <w:lang w:val="en-US"/>
              </w:rPr>
              <w:t>Plaze et al., 2011</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C671DD9" w14:textId="26935632" w:rsidR="00402ED5" w:rsidRPr="00B960C8" w:rsidRDefault="00402ED5" w:rsidP="00E72584">
            <w:pPr>
              <w:pStyle w:val="TableContents"/>
              <w:spacing w:after="46" w:line="240" w:lineRule="auto"/>
              <w:rPr>
                <w:sz w:val="20"/>
                <w:szCs w:val="20"/>
                <w:lang w:val="en-US"/>
              </w:rPr>
            </w:pPr>
            <w:r>
              <w:rPr>
                <w:sz w:val="20"/>
                <w:szCs w:val="20"/>
                <w:lang w:val="en-US"/>
              </w:rPr>
              <w:t>15 (66)</w:t>
            </w:r>
          </w:p>
        </w:tc>
        <w:tc>
          <w:tcPr>
            <w:tcW w:w="1260" w:type="dxa"/>
            <w:tcBorders>
              <w:top w:val="single" w:sz="2" w:space="0" w:color="000001"/>
              <w:left w:val="single" w:sz="2" w:space="0" w:color="000001"/>
              <w:bottom w:val="single" w:sz="2" w:space="0" w:color="000001"/>
            </w:tcBorders>
            <w:shd w:val="clear" w:color="auto" w:fill="auto"/>
          </w:tcPr>
          <w:p w14:paraId="7AF0F23C" w14:textId="0C6BAE48" w:rsidR="00402ED5" w:rsidRPr="00B960C8" w:rsidRDefault="00402ED5" w:rsidP="00E72584">
            <w:pPr>
              <w:pStyle w:val="TableContents"/>
              <w:spacing w:after="46" w:line="240" w:lineRule="auto"/>
              <w:rPr>
                <w:sz w:val="20"/>
                <w:szCs w:val="20"/>
                <w:lang w:val="en-US"/>
              </w:rPr>
            </w:pPr>
            <w:r>
              <w:rPr>
                <w:sz w:val="20"/>
                <w:szCs w:val="20"/>
                <w:lang w:val="en-US"/>
              </w:rPr>
              <w:t>31 (8)</w:t>
            </w:r>
          </w:p>
        </w:tc>
        <w:tc>
          <w:tcPr>
            <w:tcW w:w="1254" w:type="dxa"/>
            <w:tcBorders>
              <w:top w:val="single" w:sz="2" w:space="0" w:color="000001"/>
              <w:left w:val="single" w:sz="2" w:space="0" w:color="000001"/>
              <w:bottom w:val="single" w:sz="2" w:space="0" w:color="000001"/>
              <w:right w:val="single" w:sz="2" w:space="0" w:color="000001"/>
            </w:tcBorders>
          </w:tcPr>
          <w:p w14:paraId="0889D0ED" w14:textId="435702CD" w:rsidR="00402ED5" w:rsidRPr="00B960C8" w:rsidRDefault="00402ED5"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A20C195" w14:textId="35C773AC" w:rsidR="00402ED5" w:rsidRDefault="00402ED5" w:rsidP="00E72584">
            <w:pPr>
              <w:pStyle w:val="TableContents"/>
              <w:spacing w:after="46" w:line="240" w:lineRule="auto"/>
              <w:rPr>
                <w:sz w:val="20"/>
                <w:szCs w:val="20"/>
                <w:lang w:val="en-US"/>
              </w:rPr>
            </w:pPr>
            <w:r>
              <w:rPr>
                <w:sz w:val="20"/>
                <w:szCs w:val="20"/>
                <w:lang w:val="en-US"/>
              </w:rPr>
              <w:t>8.7 (8.4)</w:t>
            </w:r>
          </w:p>
        </w:tc>
        <w:tc>
          <w:tcPr>
            <w:tcW w:w="1330" w:type="dxa"/>
            <w:tcBorders>
              <w:top w:val="single" w:sz="2" w:space="0" w:color="000001"/>
              <w:left w:val="single" w:sz="2" w:space="0" w:color="000001"/>
              <w:bottom w:val="single" w:sz="2" w:space="0" w:color="000001"/>
              <w:right w:val="single" w:sz="2" w:space="0" w:color="000001"/>
            </w:tcBorders>
          </w:tcPr>
          <w:p w14:paraId="45AF2E6C" w14:textId="78CC5F0E" w:rsidR="00402ED5" w:rsidRPr="00C91329" w:rsidRDefault="00402ED5"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C94AF09" w14:textId="49A9EBA2" w:rsidR="00402ED5" w:rsidRDefault="00402ED5"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F0BE941" w14:textId="15DCB70A" w:rsidR="00402ED5" w:rsidRDefault="00402ED5"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27001531" w14:textId="32EA060F" w:rsidR="00402ED5" w:rsidRDefault="00402ED5"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4939C394" w14:textId="47F2EF9F" w:rsidR="00402ED5" w:rsidRPr="00B960C8" w:rsidRDefault="00402ED5" w:rsidP="00E72584">
            <w:pPr>
              <w:pStyle w:val="TableContents"/>
              <w:spacing w:after="46" w:line="240" w:lineRule="auto"/>
              <w:rPr>
                <w:sz w:val="20"/>
                <w:szCs w:val="20"/>
                <w:lang w:val="en-US"/>
              </w:rPr>
            </w:pPr>
            <w:r>
              <w:rPr>
                <w:sz w:val="20"/>
                <w:szCs w:val="20"/>
                <w:lang w:val="en-US"/>
              </w:rPr>
              <w:t>20 (6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810E93F" w14:textId="22C4E4B2" w:rsidR="00402ED5" w:rsidRPr="00B960C8" w:rsidRDefault="00402ED5" w:rsidP="00E72584">
            <w:pPr>
              <w:pStyle w:val="TableContents"/>
              <w:spacing w:after="46" w:line="240" w:lineRule="auto"/>
              <w:rPr>
                <w:sz w:val="20"/>
                <w:szCs w:val="20"/>
                <w:lang w:val="en-US"/>
              </w:rPr>
            </w:pPr>
            <w:r>
              <w:rPr>
                <w:sz w:val="20"/>
                <w:szCs w:val="20"/>
                <w:lang w:val="en-US"/>
              </w:rPr>
              <w:t>31.9 (7.4)</w:t>
            </w:r>
          </w:p>
        </w:tc>
      </w:tr>
      <w:tr w:rsidR="00E72584" w:rsidRPr="00BC63D4" w14:paraId="3D8B152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2F8D0C1" w14:textId="27C479C6"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JAD.2015.09.049","ISSN":"0165-0327","abstract":"BACKGROUND\nAdverse childhood experiences (ACE) can lead to several negative consequences in adult life, are highly prevalent in psychiatric disorders where they associate with clinical and brain morphological features. Grey matter volume loss is a central characteristic of bipolar disorder (BD) and schizophrenia (SCZ). The aim of this study is to measure the effect of diagnosis and ACE on GM volume in a sample of patients with BD or SCZ compared with healthy controls (HC). \n\nMETHODS\nWe studied 206 depressed BD patients, 96 SCZ patients and 136 healthy subjects. GM volumes were estimated with 3.0 Tesla MRI and analyzed with VBM technique. The effect of diagnosis was investigated in the whole sample and separately exposed to high and low ACE subjects. \n\nRESULTS\nAn effect of diagnosis was observed in orbitofrontal cortex encompassing BA 47 and insula, and in the thalamus. HC had the highest volume and SCZ patients the lowest with BD patients showing an intermediate volume. This pattern persisted only in subjects with high ACE. No differences were observed for low ACE subjects. \n\nLIMITATIONS\nThe three diagnostic groups differ for age and education, previous and current medications, and treatment periods. \n\nCONCLUSIONS\nOur results underline the importance of ACE on the neural underpinnings of psychiatric psychopathology and suggest a major role of exposure to ACE for the GM deficits to reveal in clinical populations. Exposure to early stress is a crucial factor that must be taken in to account when searching for biomarkers of BD and SCZ.","author":[{"dropping-particle":"","family":"Poletti","given":"Sara","non-dropping-particle":"","parse-names":false,"suffix":""},{"dropping-particle":"","family":"Vai","given":"Benedetta","non-dropping-particle":"","parse-names":false,"suffix":""},{"dropping-particle":"","family":"Smeraldi","given":"Enrico","non-dropping-particle":"","parse-names":false,"suffix":""},{"dropping-particle":"","family":"Cavallaro","given":"Roberto","non-dropping-particle":"","parse-names":false,"suffix":""},{"dropping-particle":"","family":"Colombo","given":"Cristina","non-dropping-particle":"","parse-names":false,"suffix":""},{"dropping-particle":"","family":"Benedetti","given":"Francesco","non-dropping-particle":"","parse-names":false,"suffix":""}],"container-title":"Journal of Affective Disorders","id":"ITEM-1","issued":{"date-parts":[["2016","1","1"]]},"page":"290-297","publisher":"Elsevier","title":"Adverse childhood experiences influence the detrimental effect of bipolar disorder and schizophrenia on cortico-limbic grey matter volumes","type":"article-journal","volume":"189"},"uris":["http://www.mendeley.com/documents/?uuid=fbe19789-c8b5-3902-8f09-fbe70d7b5844"]}],"mendeley":{"formattedCitation":"(Poletti et al., 2016)","manualFormatting":"Poletti et al., 2016","plainTextFormattedCitation":"(Poletti et al., 2016)","previouslyFormattedCitation":"(Poletti et al., 2016)"},"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Poletti et al., 2016</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E6D2840" w14:textId="3B2A4C6D" w:rsidR="00E72584" w:rsidRPr="00B960C8" w:rsidRDefault="00E72584" w:rsidP="00E72584">
            <w:pPr>
              <w:pStyle w:val="TableContents"/>
              <w:spacing w:after="46" w:line="240" w:lineRule="auto"/>
              <w:rPr>
                <w:sz w:val="20"/>
                <w:szCs w:val="20"/>
                <w:lang w:val="en-US"/>
              </w:rPr>
            </w:pPr>
            <w:r w:rsidRPr="00B960C8">
              <w:rPr>
                <w:sz w:val="20"/>
                <w:szCs w:val="20"/>
                <w:lang w:val="en-US"/>
              </w:rPr>
              <w:t>96 (69.8)</w:t>
            </w:r>
          </w:p>
        </w:tc>
        <w:tc>
          <w:tcPr>
            <w:tcW w:w="1260" w:type="dxa"/>
            <w:tcBorders>
              <w:top w:val="single" w:sz="2" w:space="0" w:color="000001"/>
              <w:left w:val="single" w:sz="2" w:space="0" w:color="000001"/>
              <w:bottom w:val="single" w:sz="2" w:space="0" w:color="000001"/>
            </w:tcBorders>
            <w:shd w:val="clear" w:color="auto" w:fill="auto"/>
          </w:tcPr>
          <w:p w14:paraId="5CADD23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7.24 (9.33)</w:t>
            </w:r>
          </w:p>
        </w:tc>
        <w:tc>
          <w:tcPr>
            <w:tcW w:w="1254" w:type="dxa"/>
            <w:tcBorders>
              <w:top w:val="single" w:sz="2" w:space="0" w:color="000001"/>
              <w:left w:val="single" w:sz="2" w:space="0" w:color="000001"/>
              <w:bottom w:val="single" w:sz="2" w:space="0" w:color="000001"/>
              <w:right w:val="single" w:sz="2" w:space="0" w:color="000001"/>
            </w:tcBorders>
          </w:tcPr>
          <w:p w14:paraId="1365F327" w14:textId="30E6FB57"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492DE5FA" w14:textId="0654797A" w:rsidR="00E72584" w:rsidRPr="00B960C8" w:rsidRDefault="00E72584" w:rsidP="00E72584">
            <w:pPr>
              <w:pStyle w:val="TableContents"/>
              <w:spacing w:after="46" w:line="240" w:lineRule="auto"/>
              <w:rPr>
                <w:sz w:val="20"/>
                <w:szCs w:val="20"/>
                <w:lang w:val="en-US"/>
              </w:rPr>
            </w:pPr>
            <w:r>
              <w:rPr>
                <w:sz w:val="20"/>
                <w:szCs w:val="20"/>
                <w:lang w:val="en-US"/>
              </w:rPr>
              <w:t>12.61 (8.68)</w:t>
            </w:r>
          </w:p>
        </w:tc>
        <w:tc>
          <w:tcPr>
            <w:tcW w:w="1330" w:type="dxa"/>
            <w:tcBorders>
              <w:top w:val="single" w:sz="2" w:space="0" w:color="000001"/>
              <w:left w:val="single" w:sz="2" w:space="0" w:color="000001"/>
              <w:bottom w:val="single" w:sz="2" w:space="0" w:color="000001"/>
              <w:right w:val="single" w:sz="2" w:space="0" w:color="000001"/>
            </w:tcBorders>
          </w:tcPr>
          <w:p w14:paraId="0B97223E" w14:textId="5E5FFA0F" w:rsidR="00E72584" w:rsidRPr="00B960C8" w:rsidRDefault="00E72584" w:rsidP="00E72584">
            <w:pPr>
              <w:pStyle w:val="TableContents"/>
              <w:spacing w:after="46" w:line="240" w:lineRule="auto"/>
              <w:rPr>
                <w:sz w:val="20"/>
                <w:szCs w:val="20"/>
                <w:lang w:val="en-US"/>
              </w:rPr>
            </w:pPr>
            <w:r w:rsidRPr="00C91329">
              <w:rPr>
                <w:sz w:val="20"/>
                <w:szCs w:val="20"/>
                <w:lang w:val="en-US"/>
              </w:rPr>
              <w:t>50.64 (NA)</w:t>
            </w:r>
            <w:r>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tcPr>
          <w:p w14:paraId="79CFD99C" w14:textId="0331B3CB" w:rsidR="00E72584" w:rsidRPr="00B960C8" w:rsidRDefault="00E72584" w:rsidP="00E72584">
            <w:pPr>
              <w:pStyle w:val="TableContents"/>
              <w:spacing w:after="46" w:line="240" w:lineRule="auto"/>
              <w:rPr>
                <w:sz w:val="20"/>
                <w:szCs w:val="20"/>
                <w:lang w:val="en-US"/>
              </w:rPr>
            </w:pPr>
            <w:r>
              <w:rPr>
                <w:sz w:val="20"/>
                <w:szCs w:val="20"/>
                <w:lang w:val="en-US"/>
              </w:rPr>
              <w:t>17.62 (5.98)</w:t>
            </w:r>
          </w:p>
        </w:tc>
        <w:tc>
          <w:tcPr>
            <w:tcW w:w="1190" w:type="dxa"/>
            <w:tcBorders>
              <w:top w:val="single" w:sz="2" w:space="0" w:color="000001"/>
              <w:left w:val="single" w:sz="2" w:space="0" w:color="000001"/>
              <w:bottom w:val="single" w:sz="2" w:space="0" w:color="000001"/>
              <w:right w:val="single" w:sz="2" w:space="0" w:color="000001"/>
            </w:tcBorders>
          </w:tcPr>
          <w:p w14:paraId="335BA3CC" w14:textId="7953B920" w:rsidR="00E72584" w:rsidRPr="00B960C8" w:rsidRDefault="00E72584" w:rsidP="00E72584">
            <w:pPr>
              <w:pStyle w:val="TableContents"/>
              <w:spacing w:after="46" w:line="240" w:lineRule="auto"/>
              <w:rPr>
                <w:sz w:val="20"/>
                <w:szCs w:val="20"/>
                <w:lang w:val="en-US"/>
              </w:rPr>
            </w:pPr>
            <w:r>
              <w:rPr>
                <w:sz w:val="20"/>
                <w:szCs w:val="20"/>
                <w:lang w:val="en-US"/>
              </w:rPr>
              <w:t>20.41 (4.55)</w:t>
            </w:r>
          </w:p>
        </w:tc>
        <w:tc>
          <w:tcPr>
            <w:tcW w:w="1208" w:type="dxa"/>
            <w:tcBorders>
              <w:top w:val="single" w:sz="2" w:space="0" w:color="000001"/>
              <w:left w:val="single" w:sz="2" w:space="0" w:color="000001"/>
              <w:bottom w:val="single" w:sz="2" w:space="0" w:color="000001"/>
              <w:right w:val="single" w:sz="2" w:space="0" w:color="000001"/>
            </w:tcBorders>
          </w:tcPr>
          <w:p w14:paraId="6B35819C" w14:textId="3AE92E6E" w:rsidR="00E72584" w:rsidRPr="00B960C8" w:rsidRDefault="00E72584" w:rsidP="00E72584">
            <w:pPr>
              <w:pStyle w:val="TableContents"/>
              <w:spacing w:after="46" w:line="240" w:lineRule="auto"/>
              <w:rPr>
                <w:sz w:val="20"/>
                <w:szCs w:val="20"/>
                <w:lang w:val="en-US"/>
              </w:rPr>
            </w:pPr>
            <w:r>
              <w:rPr>
                <w:sz w:val="20"/>
                <w:szCs w:val="20"/>
                <w:lang w:val="en-US"/>
              </w:rPr>
              <w:t>12.61 (8.68)</w:t>
            </w:r>
          </w:p>
        </w:tc>
        <w:tc>
          <w:tcPr>
            <w:tcW w:w="1140" w:type="dxa"/>
            <w:tcBorders>
              <w:top w:val="single" w:sz="2" w:space="0" w:color="000001"/>
              <w:left w:val="single" w:sz="2" w:space="0" w:color="000001"/>
              <w:bottom w:val="single" w:sz="2" w:space="0" w:color="000001"/>
            </w:tcBorders>
            <w:shd w:val="clear" w:color="auto" w:fill="auto"/>
          </w:tcPr>
          <w:p w14:paraId="00DC7440" w14:textId="39D84CF5" w:rsidR="00E72584" w:rsidRPr="00B960C8" w:rsidRDefault="00E72584" w:rsidP="00E72584">
            <w:pPr>
              <w:pStyle w:val="TableContents"/>
              <w:spacing w:after="46" w:line="240" w:lineRule="auto"/>
              <w:rPr>
                <w:sz w:val="20"/>
                <w:szCs w:val="20"/>
                <w:lang w:val="en-US"/>
              </w:rPr>
            </w:pPr>
            <w:r w:rsidRPr="00B960C8">
              <w:rPr>
                <w:sz w:val="20"/>
                <w:szCs w:val="20"/>
                <w:lang w:val="en-US"/>
              </w:rPr>
              <w:t>136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4647938"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31 (12.97)</w:t>
            </w:r>
          </w:p>
        </w:tc>
      </w:tr>
      <w:tr w:rsidR="00E72584" w:rsidRPr="00BC63D4" w14:paraId="680937E6"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BB6C31C" w14:textId="2733115C"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38/mp.2009.146","ISSN":"13594184","abstract":"Neuroimaging studies have found evidence of altered brain structure and function in schizophrenia, but have had complex findings regarding the localization of abnormality. We applied multimodal imaging (voxel-based morphometry (VBM), functional magnetic resonance imaging (fMRI) and diffusion tensor imaging (DTI) combined with tractography) to 32 chronic schizophrenic patients and matched healthy controls. At a conservative threshold of P0.01 corrected, structural and functional imaging revealed overlapping regions of abnormality in the medial frontal cortex. DTI found that white matter abnormality predominated in the anterior corpus callosum, and analysis of the anatomical connectivity of representative seed regions again implicated fibres projecting to the medial frontal cortex. There was also evidence of convergent abnormality in the dorsolateral prefrontal cortex, although here the laterality was less consistent across techniques. The medial frontal region identified by these three imaging techniques corresponds to the anterior midline node of the default mode network, a brain system which is believed to support internally directed thought, a state of watchfulness, and/or the maintenance of one's sense of self, and which is of considerable current interest in neuropsychiatric disorders. © 2010 Macmillan Publishers Limited All rights reserved.","author":[{"dropping-particle":"","family":"Pomarol-Clotet","given":"E.","non-dropping-particle":"","parse-names":false,"suffix":""},{"dropping-particle":"","family":"Canales-Rodríguez","given":"E. J.","non-dropping-particle":"","parse-names":false,"suffix":""},{"dropping-particle":"","family":"Salvador","given":"R.","non-dropping-particle":"","parse-names":false,"suffix":""},{"dropping-particle":"","family":"Sarró","given":"S.","non-dropping-particle":"","parse-names":false,"suffix":""},{"dropping-particle":"","family":"Gomar","given":"J. J.","non-dropping-particle":"","parse-names":false,"suffix":""},{"dropping-particle":"","family":"Vila","given":"F.","non-dropping-particle":"","parse-names":false,"suffix":""},{"dropping-particle":"","family":"Ortiz-Gil","given":"J.","non-dropping-particle":"","parse-names":false,"suffix":""},{"dropping-particle":"","family":"Iturria-Medina","given":"Y.","non-dropping-particle":"","parse-names":false,"suffix":""},{"dropping-particle":"","family":"Capdevila","given":"A.","non-dropping-particle":"","parse-names":false,"suffix":""},{"dropping-particle":"","family":"McKenna","given":"P. J.","non-dropping-particle":"","parse-names":false,"suffix":""}],"container-title":"Molecular Psychiatry","id":"ITEM-1","issue":"8","issued":{"date-parts":[["2010","8"]]},"page":"823-830","publisher":"Nature Publishing Group","title":"Medial prefrontal cortex pathology in schizophrenia as revealed by convergent findings from multimodal imaging","type":"article-journal","volume":"15"},"uris":["http://www.mendeley.com/documents/?uuid=9a392852-be5e-3105-a8e2-19e4af00c915"]}],"mendeley":{"formattedCitation":"(Pomarol-Clotet et al., 2010)","manualFormatting":"Pomarol-Clotet et al., 2010","plainTextFormattedCitation":"(Pomarol-Clotet et al., 2010)","previouslyFormattedCitation":"(Pomarol-Clotet et al., 2010)"},"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Pomarol-Clotet et al., 2010</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D67CDCE" w14:textId="28B63F62" w:rsidR="00E72584" w:rsidRPr="00B960C8" w:rsidRDefault="00E72584" w:rsidP="00E72584">
            <w:pPr>
              <w:pStyle w:val="TableContents"/>
              <w:spacing w:after="46" w:line="240" w:lineRule="auto"/>
              <w:rPr>
                <w:sz w:val="20"/>
                <w:szCs w:val="20"/>
                <w:lang w:val="en-US"/>
              </w:rPr>
            </w:pPr>
            <w:r w:rsidRPr="00B960C8">
              <w:rPr>
                <w:sz w:val="20"/>
                <w:szCs w:val="20"/>
                <w:lang w:val="en-US"/>
              </w:rPr>
              <w:t>32 (65.63)</w:t>
            </w:r>
          </w:p>
        </w:tc>
        <w:tc>
          <w:tcPr>
            <w:tcW w:w="1260" w:type="dxa"/>
            <w:tcBorders>
              <w:top w:val="single" w:sz="2" w:space="0" w:color="000001"/>
              <w:left w:val="single" w:sz="2" w:space="0" w:color="000001"/>
              <w:bottom w:val="single" w:sz="2" w:space="0" w:color="000001"/>
            </w:tcBorders>
            <w:shd w:val="clear" w:color="auto" w:fill="auto"/>
          </w:tcPr>
          <w:p w14:paraId="224F405D"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1.56 (8.79)</w:t>
            </w:r>
          </w:p>
        </w:tc>
        <w:tc>
          <w:tcPr>
            <w:tcW w:w="1254" w:type="dxa"/>
            <w:tcBorders>
              <w:top w:val="single" w:sz="2" w:space="0" w:color="000001"/>
              <w:left w:val="single" w:sz="2" w:space="0" w:color="000001"/>
              <w:bottom w:val="single" w:sz="2" w:space="0" w:color="000001"/>
              <w:right w:val="single" w:sz="2" w:space="0" w:color="000001"/>
            </w:tcBorders>
          </w:tcPr>
          <w:p w14:paraId="5564F22C" w14:textId="28450C27"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CAB5947" w14:textId="71C4FDE8" w:rsidR="00E72584" w:rsidRPr="00B960C8" w:rsidRDefault="00E72584" w:rsidP="00E72584">
            <w:pPr>
              <w:pStyle w:val="TableContents"/>
              <w:spacing w:after="46" w:line="240" w:lineRule="auto"/>
              <w:rPr>
                <w:sz w:val="20"/>
                <w:szCs w:val="20"/>
                <w:lang w:val="en-US"/>
              </w:rPr>
            </w:pPr>
            <w:r>
              <w:rPr>
                <w:sz w:val="20"/>
                <w:szCs w:val="20"/>
                <w:lang w:val="en-US"/>
              </w:rPr>
              <w:t>21.79 (9.09)</w:t>
            </w:r>
          </w:p>
        </w:tc>
        <w:tc>
          <w:tcPr>
            <w:tcW w:w="1330" w:type="dxa"/>
            <w:tcBorders>
              <w:top w:val="single" w:sz="2" w:space="0" w:color="000001"/>
              <w:left w:val="single" w:sz="2" w:space="0" w:color="000001"/>
              <w:bottom w:val="single" w:sz="2" w:space="0" w:color="000001"/>
              <w:right w:val="single" w:sz="2" w:space="0" w:color="000001"/>
            </w:tcBorders>
          </w:tcPr>
          <w:p w14:paraId="44112C30" w14:textId="4D869DD7" w:rsidR="00E72584" w:rsidRPr="00B960C8" w:rsidRDefault="00E72584" w:rsidP="00E72584">
            <w:pPr>
              <w:pStyle w:val="TableContents"/>
              <w:spacing w:after="46" w:line="240" w:lineRule="auto"/>
              <w:rPr>
                <w:sz w:val="20"/>
                <w:szCs w:val="20"/>
                <w:lang w:val="en-US"/>
              </w:rPr>
            </w:pPr>
            <w:r w:rsidRPr="00B960C8">
              <w:rPr>
                <w:sz w:val="20"/>
                <w:szCs w:val="20"/>
                <w:lang w:val="en-US"/>
              </w:rPr>
              <w:t>71.97 (17.01)</w:t>
            </w:r>
          </w:p>
        </w:tc>
        <w:tc>
          <w:tcPr>
            <w:tcW w:w="1176" w:type="dxa"/>
            <w:tcBorders>
              <w:top w:val="single" w:sz="2" w:space="0" w:color="000001"/>
              <w:left w:val="single" w:sz="2" w:space="0" w:color="000001"/>
              <w:bottom w:val="single" w:sz="2" w:space="0" w:color="000001"/>
              <w:right w:val="single" w:sz="2" w:space="0" w:color="000001"/>
            </w:tcBorders>
          </w:tcPr>
          <w:p w14:paraId="5CB81C5C" w14:textId="7AA68F6B" w:rsidR="00E72584" w:rsidRPr="00B960C8" w:rsidRDefault="00E72584" w:rsidP="00E72584">
            <w:pPr>
              <w:pStyle w:val="TableContents"/>
              <w:spacing w:after="46" w:line="240" w:lineRule="auto"/>
              <w:rPr>
                <w:sz w:val="20"/>
                <w:szCs w:val="20"/>
                <w:lang w:val="en-US"/>
              </w:rPr>
            </w:pPr>
            <w:r>
              <w:rPr>
                <w:sz w:val="20"/>
                <w:szCs w:val="20"/>
                <w:lang w:val="en-US"/>
              </w:rPr>
              <w:t>17.07 (5.88)</w:t>
            </w:r>
          </w:p>
        </w:tc>
        <w:tc>
          <w:tcPr>
            <w:tcW w:w="1190" w:type="dxa"/>
            <w:tcBorders>
              <w:top w:val="single" w:sz="2" w:space="0" w:color="000001"/>
              <w:left w:val="single" w:sz="2" w:space="0" w:color="000001"/>
              <w:bottom w:val="single" w:sz="2" w:space="0" w:color="000001"/>
              <w:right w:val="single" w:sz="2" w:space="0" w:color="000001"/>
            </w:tcBorders>
          </w:tcPr>
          <w:p w14:paraId="01150D9F" w14:textId="4805EC34" w:rsidR="00E72584" w:rsidRPr="00B960C8" w:rsidRDefault="00E72584" w:rsidP="00E72584">
            <w:pPr>
              <w:pStyle w:val="TableContents"/>
              <w:spacing w:after="46" w:line="240" w:lineRule="auto"/>
              <w:rPr>
                <w:sz w:val="20"/>
                <w:szCs w:val="20"/>
                <w:lang w:val="en-US"/>
              </w:rPr>
            </w:pPr>
            <w:r>
              <w:rPr>
                <w:sz w:val="20"/>
                <w:szCs w:val="20"/>
                <w:lang w:val="en-US"/>
              </w:rPr>
              <w:t>19.14 (7.35)</w:t>
            </w:r>
          </w:p>
        </w:tc>
        <w:tc>
          <w:tcPr>
            <w:tcW w:w="1208" w:type="dxa"/>
            <w:tcBorders>
              <w:top w:val="single" w:sz="2" w:space="0" w:color="000001"/>
              <w:left w:val="single" w:sz="2" w:space="0" w:color="000001"/>
              <w:bottom w:val="single" w:sz="2" w:space="0" w:color="000001"/>
              <w:right w:val="single" w:sz="2" w:space="0" w:color="000001"/>
            </w:tcBorders>
          </w:tcPr>
          <w:p w14:paraId="457DBED1" w14:textId="135B1CA6" w:rsidR="00E72584" w:rsidRPr="00B960C8" w:rsidRDefault="00E72584" w:rsidP="00E72584">
            <w:pPr>
              <w:pStyle w:val="TableContents"/>
              <w:spacing w:after="46" w:line="240" w:lineRule="auto"/>
              <w:rPr>
                <w:sz w:val="20"/>
                <w:szCs w:val="20"/>
                <w:lang w:val="en-US"/>
              </w:rPr>
            </w:pPr>
            <w:r>
              <w:rPr>
                <w:sz w:val="20"/>
                <w:szCs w:val="20"/>
                <w:lang w:val="en-US"/>
              </w:rPr>
              <w:t>31.61 (8.86)</w:t>
            </w:r>
          </w:p>
        </w:tc>
        <w:tc>
          <w:tcPr>
            <w:tcW w:w="1140" w:type="dxa"/>
            <w:tcBorders>
              <w:top w:val="single" w:sz="2" w:space="0" w:color="000001"/>
              <w:left w:val="single" w:sz="2" w:space="0" w:color="000001"/>
              <w:bottom w:val="single" w:sz="2" w:space="0" w:color="000001"/>
            </w:tcBorders>
            <w:shd w:val="clear" w:color="auto" w:fill="auto"/>
          </w:tcPr>
          <w:p w14:paraId="748CC3B8" w14:textId="2575B80A" w:rsidR="00E72584" w:rsidRPr="00B960C8" w:rsidRDefault="00E72584" w:rsidP="00E72584">
            <w:pPr>
              <w:pStyle w:val="TableContents"/>
              <w:spacing w:after="46" w:line="240" w:lineRule="auto"/>
              <w:rPr>
                <w:sz w:val="20"/>
                <w:szCs w:val="20"/>
                <w:lang w:val="en-US"/>
              </w:rPr>
            </w:pPr>
            <w:r w:rsidRPr="00B960C8">
              <w:rPr>
                <w:sz w:val="20"/>
                <w:szCs w:val="20"/>
                <w:lang w:val="en-US"/>
              </w:rPr>
              <w:t>32 (65.6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73D5C4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1.03 (11.04)</w:t>
            </w:r>
          </w:p>
        </w:tc>
      </w:tr>
      <w:tr w:rsidR="00E72584" w:rsidRPr="00BC63D4" w14:paraId="53F82ADB"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4B27049" w14:textId="28CD2711"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503/jpn.110057","ISSN":"14882434","abstract":"Background: Several patterns of grey and white matter changes have been separately described in young adults with first-episode psychosis. Concomitant investigation of grey and white matter densities in patients with first-episode psychosis without other psychiatric comorbidities that include all relevant imaging markers could provide clues to the neurodevelopmental hypothesis in schizophrenia. Methods: We recruited patients with first-episode psychosis diagnosed according to the DSM-IV-TR and matched controls. All participants underwent magnetic resonance imaging (MRI). Voxel-based morphometry (VBM) analysis and mean diffusivity voxel-based analysis (VBA) were used for grey matter data. Fractional anisotropy and axial, radial and mean diffusivity were analyzed using tract-based spatial statistics (TBSS) for white matter data. Results: We included 15 patients and 16 controls. The mean diffusivity VBA showed significantly greater mean diffusivity in the first-episode psychosis than in the control group in the lingual gyrus bilaterally, the occipital fusiform gyrus bilaterally, the right lateral occipital gyrus and the right inferior temporal gyrus. Moreover, the TBSS analysis revealed a lower fractional anisotropy in the first-episode psychosis than in the control group in the genu of the corpus callosum, minor forceps, corticospinal tract, right superior longitudinal fasciculus, left middle cerebellar peduncle, left inferior longitudinal fasciculus and the posterior part of the fronto-occipital fasciculus. This analysis also revealed greater radial diffusivity in the first-episode psychosis than in the control group in the right corticospinal tract, right superior longitudinal fasciculus and left middle cerebellar peduncle. Limitations: The modest sample size and the absence of women in our series could limit the impact of our results. Conclusion: Our results highlight the structural vulnerability of grey matter in posterior areas of the brain among young adult male patients with first-episode psychosis. Moreover, the concomitant greater radial diffusivity within several regions already revealed by the fractional anisotropy analysis supports the idea of a late myelination in patients with first-episode psychosis. © 2012 Canadian Medical Association.","author":[{"dropping-particle":"","family":"Ruef","given":"Anne","non-dropping-particle":"","parse-names":false,"suffix":""},{"dropping-particle":"","family":"Curtis","given":"Logos","non-dropping-particle":"","parse-names":false,"suffix":""},{"dropping-particle":"","family":"Moy","given":"Guenael","non-dropping-particle":"","parse-names":false,"suffix":""},{"dropping-particle":"","family":"Bessero","given":"Severine","non-dropping-particle":"","parse-names":false,"suffix":""},{"dropping-particle":"","family":"Bâ","given":"Maryse Badan","non-dropping-particle":"","parse-names":false,"suffix":""},{"dropping-particle":"","family":"Lazeyras","given":"François","non-dropping-particle":"","parse-names":false,"suffix":""},{"dropping-particle":"","family":"Lövblad","given":"Karl Olof","non-dropping-particle":"","parse-names":false,"suffix":""},{"dropping-particle":"","family":"Haller","given":"Sven","non-dropping-particle":"","parse-names":false,"suffix":""},{"dropping-particle":"","family":"Malafosse","given":"Alain","non-dropping-particle":"","parse-names":false,"suffix":""},{"dropping-particle":"","family":"Giannakopoulos","given":"Panteleimon","non-dropping-particle":"","parse-names":false,"suffix":""},{"dropping-particle":"","family":"Merlo","given":"Marco","non-dropping-particle":"","parse-names":false,"suffix":""}],"container-title":"Journal of Psychiatry and Neuroscience","id":"ITEM-1","issue":"5","issued":{"date-parts":[["2012"]]},"page":"305-312","title":"Magnetic resonance imaging correlates of first-episode psychosis in young adult male patients: Combined analysis of grey and white matter","type":"article-journal","volume":"37"},"uris":["http://www.mendeley.com/documents/?uuid=4f8a478e-2595-4a51-a264-8fd9ca183c4d"]}],"mendeley":{"formattedCitation":"(Ruef et al., 2012)","manualFormatting":"Ruef et al., 2012","plainTextFormattedCitation":"(Ruef et al., 2012)","previouslyFormattedCitation":"(Ruef et al., 2012)"},"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Ruef et al., 2012</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C8A726B" w14:textId="0C96992E" w:rsidR="00E72584" w:rsidRPr="00B960C8" w:rsidRDefault="00E72584" w:rsidP="00E72584">
            <w:pPr>
              <w:pStyle w:val="TableContents"/>
              <w:spacing w:after="46" w:line="240" w:lineRule="auto"/>
              <w:rPr>
                <w:sz w:val="20"/>
                <w:szCs w:val="20"/>
                <w:lang w:val="en-US"/>
              </w:rPr>
            </w:pPr>
            <w:r w:rsidRPr="00B960C8">
              <w:rPr>
                <w:sz w:val="20"/>
                <w:szCs w:val="20"/>
                <w:lang w:val="en-US"/>
              </w:rPr>
              <w:t>15 (100)</w:t>
            </w:r>
          </w:p>
        </w:tc>
        <w:tc>
          <w:tcPr>
            <w:tcW w:w="1260" w:type="dxa"/>
            <w:tcBorders>
              <w:top w:val="single" w:sz="2" w:space="0" w:color="000001"/>
              <w:left w:val="single" w:sz="2" w:space="0" w:color="000001"/>
              <w:bottom w:val="single" w:sz="2" w:space="0" w:color="000001"/>
            </w:tcBorders>
            <w:shd w:val="clear" w:color="auto" w:fill="auto"/>
          </w:tcPr>
          <w:p w14:paraId="36543ACE"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 (2.2)</w:t>
            </w:r>
          </w:p>
        </w:tc>
        <w:tc>
          <w:tcPr>
            <w:tcW w:w="1254" w:type="dxa"/>
            <w:tcBorders>
              <w:top w:val="single" w:sz="2" w:space="0" w:color="000001"/>
              <w:left w:val="single" w:sz="2" w:space="0" w:color="000001"/>
              <w:bottom w:val="single" w:sz="2" w:space="0" w:color="000001"/>
              <w:right w:val="single" w:sz="2" w:space="0" w:color="000001"/>
            </w:tcBorders>
          </w:tcPr>
          <w:p w14:paraId="5860B2B2" w14:textId="7BEFFBF2"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0B449E8" w14:textId="2D4D9D2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5B1361D4" w14:textId="40620D75" w:rsidR="00E72584" w:rsidRPr="00B960C8" w:rsidRDefault="00E72584" w:rsidP="00E72584">
            <w:pPr>
              <w:pStyle w:val="TableContents"/>
              <w:spacing w:after="46" w:line="240" w:lineRule="auto"/>
              <w:rPr>
                <w:sz w:val="20"/>
                <w:szCs w:val="20"/>
                <w:lang w:val="en-US"/>
              </w:rPr>
            </w:pPr>
            <w:r w:rsidRPr="00B960C8">
              <w:rPr>
                <w:sz w:val="20"/>
                <w:szCs w:val="20"/>
                <w:lang w:val="en-US"/>
              </w:rPr>
              <w:t xml:space="preserve"> NA</w:t>
            </w:r>
          </w:p>
        </w:tc>
        <w:tc>
          <w:tcPr>
            <w:tcW w:w="1176" w:type="dxa"/>
            <w:tcBorders>
              <w:top w:val="single" w:sz="2" w:space="0" w:color="000001"/>
              <w:left w:val="single" w:sz="2" w:space="0" w:color="000001"/>
              <w:bottom w:val="single" w:sz="2" w:space="0" w:color="000001"/>
              <w:right w:val="single" w:sz="2" w:space="0" w:color="000001"/>
            </w:tcBorders>
          </w:tcPr>
          <w:p w14:paraId="095A7F09" w14:textId="693C4645"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87CED3D" w14:textId="40E1D7BE"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3135EB41" w14:textId="30E54EE8"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F840AB1" w14:textId="2A13092B" w:rsidR="00E72584" w:rsidRPr="00B960C8" w:rsidRDefault="00E72584" w:rsidP="00E72584">
            <w:pPr>
              <w:pStyle w:val="TableContents"/>
              <w:spacing w:after="46" w:line="240" w:lineRule="auto"/>
              <w:rPr>
                <w:sz w:val="20"/>
                <w:szCs w:val="20"/>
                <w:lang w:val="en-US"/>
              </w:rPr>
            </w:pPr>
            <w:r w:rsidRPr="00B960C8">
              <w:rPr>
                <w:sz w:val="20"/>
                <w:szCs w:val="20"/>
                <w:lang w:val="en-US"/>
              </w:rPr>
              <w:t>16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79B1818"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5 (2.7)</w:t>
            </w:r>
          </w:p>
        </w:tc>
      </w:tr>
      <w:tr w:rsidR="004933F7" w:rsidRPr="00D92B10" w14:paraId="253238D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7013CDD" w14:textId="4802821E" w:rsidR="004933F7" w:rsidRPr="00D92B10" w:rsidRDefault="004933F7" w:rsidP="00E72584">
            <w:pPr>
              <w:spacing w:after="46" w:line="240" w:lineRule="auto"/>
              <w:rPr>
                <w:sz w:val="20"/>
                <w:szCs w:val="20"/>
                <w:lang w:val="en-US"/>
              </w:rPr>
            </w:pPr>
            <w:r>
              <w:rPr>
                <w:sz w:val="20"/>
                <w:szCs w:val="20"/>
                <w:lang w:val="en-US"/>
              </w:rPr>
              <w:fldChar w:fldCharType="begin" w:fldLock="1"/>
            </w:r>
            <w:r w:rsidR="00340C2C">
              <w:rPr>
                <w:sz w:val="20"/>
                <w:szCs w:val="20"/>
                <w:lang w:val="en-US"/>
              </w:rPr>
              <w:instrText>ADDIN CSL_CITATION {"citationItems":[{"id":"ITEM-1","itemData":{"DOI":"10.24869/psyd.2020.359","ISSN":"0353-5053 (Print)","PMID":"33370733","abstract":"BACKGROUND: Schizophrenia is a severe illness whose clinical course is characterized  by various numbers of psychotic episodes (PE). The neurotoxic hypothesis (NH) of schizophrenia assumes that psychosis is biologically toxic. The aim of the study was to investigate whether schizophrenia patients (SP) with multiple PE have greater grey matter volume (GMV) reduction compared to SP with fewer PE. SUBJECTS AND METHODS: We enrolled 106 adult SP and 63 healthy controls. Demographic and clinical data were collected and statistically analysed for all included subjects. Magnetic resonance imaging (MRI) of the brain was acquired on a 1.5 T scanner. SP were grouped according to the number of PE into a group with up to 3 PE (SCHG-1) and with 4 or more PE (SCHG-2). SCHG-1 was further subdivided into two groups regarding to disease duration (DD). Voxel-based morphometry (VBM) analyses were performed between SP groups as well as between SP groups and the healthy controls group (HCG). RESULTS: No relevant GMV differences were detected between SP groups. Comparison between HCG and SCHG-1 showed only 3 regions with reduced GMV, while multiple regions with reduced GMV were detected when comparing HCG and SCHG-2. CONCLUSIONS: GMV reduction in schizophrenia varies depending on the number of PE when compared to HCG, regardless of disease duration (DD), but PE is not the only contributing factor that leads</w:instrText>
            </w:r>
            <w:r w:rsidR="00340C2C" w:rsidRPr="00D92B10">
              <w:rPr>
                <w:sz w:val="20"/>
                <w:szCs w:val="20"/>
                <w:lang w:val="en-US"/>
              </w:rPr>
              <w:instrText xml:space="preserve"> to neurotoxicity.","author":[{"dropping-particle":"","family":"Ružić Baršić","given":"Antonija","non-dropping-particle":"","parse-names":false,"suffix":""},{"dropping-particle":"","family":"Rubeša","given":"Gordana","non-dropping-particle":"","parse-names":false,"suffix":""},{"dropping-particle":"","family":"Mance","given":"Diana","non-dropping-particle":"","parse-names":false,"suffix":""},{"dropping-particle":"","family":"Miletić","given":"Damir","non-dropping-particle":"","parse-names":false,"suffix":""},{"dropping-particle":"","family":"Gudelj","given":"Lea","non-dropping-particle":"","parse-names":false,"suffix":""},{"dropping-particle":"","family":"Antulov","given":"Ronald","non-dropping-particle":"","parse-names":false,"suffix":""}],"container-title":"Psychiatria Danubina","id":"ITEM-1","issue":"3-4","issued":{"date-parts":[["2020"]]},"language":"eng","page":"359-366","publisher-place":"Croatia","title":"Influence of Psychotic Episodes on Grey Matter Volume Changes in Patients with  Schizophrenia.","type":"article-journal","volume":"32"},"uris":["http://www.mendeley.com/documents/?uuid=22760587-339c-498a-b093-674addbf5cf0"]}],"mendeley":{"formattedCitation":"(Ružić Baršić et al., 2020)","manualFormatting":"Ružić Baršić et al., 2020","plainTextFormattedCitation":"(Ružić Baršić et al., 2020)","previouslyFormattedCitation":"(Ružić Baršić et al., 2020)"},"properties":{"noteIndex":0},"schema":"https://github.com/citation-style-language/schema/raw/master/csl-citation.json"}</w:instrText>
            </w:r>
            <w:r>
              <w:rPr>
                <w:sz w:val="20"/>
                <w:szCs w:val="20"/>
                <w:lang w:val="en-US"/>
              </w:rPr>
              <w:fldChar w:fldCharType="separate"/>
            </w:r>
            <w:r w:rsidRPr="00D92B10">
              <w:rPr>
                <w:noProof/>
                <w:sz w:val="20"/>
                <w:szCs w:val="20"/>
                <w:lang w:val="en-US"/>
              </w:rPr>
              <w:t>Ružić Baršić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588B6CA" w14:textId="09908B4F" w:rsidR="004933F7" w:rsidRPr="00D92B10" w:rsidRDefault="004933F7" w:rsidP="00E72584">
            <w:pPr>
              <w:pStyle w:val="TableContents"/>
              <w:spacing w:after="46" w:line="240" w:lineRule="auto"/>
              <w:rPr>
                <w:sz w:val="20"/>
                <w:szCs w:val="20"/>
                <w:lang w:val="en-US"/>
              </w:rPr>
            </w:pPr>
            <w:r w:rsidRPr="00D92B10">
              <w:rPr>
                <w:sz w:val="20"/>
                <w:szCs w:val="20"/>
                <w:lang w:val="en-US"/>
              </w:rPr>
              <w:t>61 (59.02)</w:t>
            </w:r>
          </w:p>
        </w:tc>
        <w:tc>
          <w:tcPr>
            <w:tcW w:w="1260" w:type="dxa"/>
            <w:tcBorders>
              <w:top w:val="single" w:sz="2" w:space="0" w:color="000001"/>
              <w:left w:val="single" w:sz="2" w:space="0" w:color="000001"/>
              <w:bottom w:val="single" w:sz="2" w:space="0" w:color="000001"/>
            </w:tcBorders>
            <w:shd w:val="clear" w:color="auto" w:fill="auto"/>
          </w:tcPr>
          <w:p w14:paraId="08D92852" w14:textId="06AB527B" w:rsidR="004933F7" w:rsidRPr="00D92B10" w:rsidRDefault="004933F7" w:rsidP="00E72584">
            <w:pPr>
              <w:pStyle w:val="TableContents"/>
              <w:spacing w:after="46" w:line="240" w:lineRule="auto"/>
              <w:rPr>
                <w:sz w:val="20"/>
                <w:szCs w:val="20"/>
                <w:lang w:val="en-US"/>
              </w:rPr>
            </w:pPr>
            <w:r w:rsidRPr="00D92B10">
              <w:rPr>
                <w:sz w:val="20"/>
                <w:szCs w:val="20"/>
                <w:lang w:val="en-US"/>
              </w:rPr>
              <w:t>30.3 (11.6)</w:t>
            </w:r>
          </w:p>
        </w:tc>
        <w:tc>
          <w:tcPr>
            <w:tcW w:w="1254" w:type="dxa"/>
            <w:tcBorders>
              <w:top w:val="single" w:sz="2" w:space="0" w:color="000001"/>
              <w:left w:val="single" w:sz="2" w:space="0" w:color="000001"/>
              <w:bottom w:val="single" w:sz="2" w:space="0" w:color="000001"/>
              <w:right w:val="single" w:sz="2" w:space="0" w:color="000001"/>
            </w:tcBorders>
          </w:tcPr>
          <w:p w14:paraId="0DEC8977" w14:textId="7BBAC435" w:rsidR="004933F7" w:rsidRPr="00D92B10" w:rsidRDefault="004933F7" w:rsidP="00E72584">
            <w:pPr>
              <w:pStyle w:val="TableContents"/>
              <w:spacing w:after="46" w:line="240" w:lineRule="auto"/>
              <w:rPr>
                <w:sz w:val="20"/>
                <w:szCs w:val="20"/>
                <w:lang w:val="en-US"/>
              </w:rPr>
            </w:pPr>
            <w:r w:rsidRPr="00D92B10">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46624C22" w14:textId="00963D22" w:rsidR="004933F7" w:rsidRPr="00D92B10" w:rsidRDefault="004933F7" w:rsidP="00E72584">
            <w:pPr>
              <w:pStyle w:val="TableContents"/>
              <w:spacing w:after="46" w:line="240" w:lineRule="auto"/>
              <w:rPr>
                <w:sz w:val="20"/>
                <w:szCs w:val="20"/>
                <w:lang w:val="en-US"/>
              </w:rPr>
            </w:pPr>
            <w:r w:rsidRPr="00D92B10">
              <w:rPr>
                <w:sz w:val="20"/>
                <w:szCs w:val="20"/>
                <w:lang w:val="en-US"/>
              </w:rPr>
              <w:t>7.2 (NA)*</w:t>
            </w:r>
          </w:p>
        </w:tc>
        <w:tc>
          <w:tcPr>
            <w:tcW w:w="1330" w:type="dxa"/>
            <w:tcBorders>
              <w:top w:val="single" w:sz="2" w:space="0" w:color="000001"/>
              <w:left w:val="single" w:sz="2" w:space="0" w:color="000001"/>
              <w:bottom w:val="single" w:sz="2" w:space="0" w:color="000001"/>
              <w:right w:val="single" w:sz="2" w:space="0" w:color="000001"/>
            </w:tcBorders>
          </w:tcPr>
          <w:p w14:paraId="440F8D24" w14:textId="5310FDC8" w:rsidR="004933F7" w:rsidRPr="00D92B10" w:rsidRDefault="00AF0237" w:rsidP="00E72584">
            <w:pPr>
              <w:pStyle w:val="TableContents"/>
              <w:spacing w:after="46" w:line="240" w:lineRule="auto"/>
              <w:rPr>
                <w:sz w:val="20"/>
                <w:szCs w:val="20"/>
                <w:lang w:val="en-US"/>
              </w:rPr>
            </w:pPr>
            <w:r w:rsidRPr="00D92B10">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3A68149" w14:textId="5C7AF77A" w:rsidR="004933F7" w:rsidRPr="00D92B10" w:rsidRDefault="00AF0237" w:rsidP="00E72584">
            <w:pPr>
              <w:pStyle w:val="TableContents"/>
              <w:spacing w:after="46" w:line="240" w:lineRule="auto"/>
              <w:rPr>
                <w:sz w:val="20"/>
                <w:szCs w:val="20"/>
                <w:lang w:val="en-US"/>
              </w:rPr>
            </w:pPr>
            <w:r w:rsidRPr="00D92B10">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5BA93E1" w14:textId="45BF1840" w:rsidR="004933F7" w:rsidRPr="00D92B10" w:rsidRDefault="00AF0237" w:rsidP="00E72584">
            <w:pPr>
              <w:pStyle w:val="TableContents"/>
              <w:spacing w:after="46" w:line="240" w:lineRule="auto"/>
              <w:rPr>
                <w:sz w:val="20"/>
                <w:szCs w:val="20"/>
                <w:lang w:val="en-US"/>
              </w:rPr>
            </w:pPr>
            <w:r w:rsidRPr="00D92B10">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21C7E7B8" w14:textId="5E4C6EAD" w:rsidR="004933F7" w:rsidRPr="00D92B10" w:rsidRDefault="00AF0237" w:rsidP="00E72584">
            <w:pPr>
              <w:pStyle w:val="TableContents"/>
              <w:spacing w:after="46" w:line="240" w:lineRule="auto"/>
              <w:rPr>
                <w:sz w:val="20"/>
                <w:szCs w:val="20"/>
                <w:lang w:val="en-US"/>
              </w:rPr>
            </w:pPr>
            <w:r w:rsidRPr="00D92B10">
              <w:rPr>
                <w:sz w:val="20"/>
                <w:szCs w:val="20"/>
                <w:lang w:val="en-US"/>
              </w:rPr>
              <w:t>50.1 (8.2)</w:t>
            </w:r>
          </w:p>
        </w:tc>
        <w:tc>
          <w:tcPr>
            <w:tcW w:w="1140" w:type="dxa"/>
            <w:tcBorders>
              <w:top w:val="single" w:sz="2" w:space="0" w:color="000001"/>
              <w:left w:val="single" w:sz="2" w:space="0" w:color="000001"/>
              <w:bottom w:val="single" w:sz="2" w:space="0" w:color="000001"/>
            </w:tcBorders>
            <w:shd w:val="clear" w:color="auto" w:fill="auto"/>
          </w:tcPr>
          <w:p w14:paraId="0D11548A" w14:textId="0D906C5E" w:rsidR="004933F7" w:rsidRPr="00D92B10" w:rsidRDefault="00AF0237" w:rsidP="00E72584">
            <w:pPr>
              <w:pStyle w:val="TableContents"/>
              <w:spacing w:after="46" w:line="240" w:lineRule="auto"/>
              <w:rPr>
                <w:sz w:val="20"/>
                <w:szCs w:val="20"/>
                <w:lang w:val="en-US"/>
              </w:rPr>
            </w:pPr>
            <w:r w:rsidRPr="00D92B10">
              <w:rPr>
                <w:sz w:val="20"/>
                <w:szCs w:val="20"/>
                <w:lang w:val="en-US"/>
              </w:rPr>
              <w:t>63 (47.6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CE4EBAD" w14:textId="46E247CA" w:rsidR="004933F7" w:rsidRPr="00D92B10" w:rsidRDefault="00AF0237" w:rsidP="00E72584">
            <w:pPr>
              <w:pStyle w:val="TableContents"/>
              <w:spacing w:after="46" w:line="240" w:lineRule="auto"/>
              <w:rPr>
                <w:sz w:val="20"/>
                <w:szCs w:val="20"/>
                <w:lang w:val="en-US"/>
              </w:rPr>
            </w:pPr>
            <w:r w:rsidRPr="00D92B10">
              <w:rPr>
                <w:sz w:val="20"/>
                <w:szCs w:val="20"/>
                <w:lang w:val="en-US"/>
              </w:rPr>
              <w:t>NA</w:t>
            </w:r>
          </w:p>
        </w:tc>
      </w:tr>
      <w:tr w:rsidR="00852DE7" w:rsidRPr="00BC63D4" w14:paraId="374A359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B664CA6" w14:textId="2966C17F" w:rsidR="00852DE7" w:rsidRPr="00B960C8" w:rsidRDefault="00852DE7" w:rsidP="00E72584">
            <w:pPr>
              <w:spacing w:after="46" w:line="240" w:lineRule="auto"/>
              <w:rPr>
                <w:sz w:val="20"/>
                <w:szCs w:val="20"/>
                <w:lang w:val="en-US"/>
              </w:rPr>
            </w:pPr>
            <w:r>
              <w:rPr>
                <w:sz w:val="20"/>
                <w:szCs w:val="20"/>
                <w:lang w:val="en-US"/>
              </w:rPr>
              <w:fldChar w:fldCharType="begin" w:fldLock="1"/>
            </w:r>
            <w:r w:rsidR="00D92B10" w:rsidRPr="00D92B10">
              <w:rPr>
                <w:sz w:val="20"/>
                <w:szCs w:val="20"/>
                <w:lang w:val="en-US"/>
              </w:rPr>
              <w:instrText xml:space="preserve">ADDIN CSL_CITATION {"citationItems":[{"id":"ITEM-1","itemData":{"DOI":"10.1016/j.neuroimage.2003.10.027","ISSN":"10538119","PMID":"15006650","abstract":"Voxel-based morphometry </w:instrText>
            </w:r>
            <w:r w:rsidR="00D92B10">
              <w:rPr>
                <w:sz w:val="20"/>
                <w:szCs w:val="20"/>
                <w:lang w:val="pt-PT"/>
              </w:rPr>
              <w:instrText>(VBM) allows the output of structural data in a Statistical Parametric Map of the brain in the same way that the SPM can do with functional data. Using functional magnetic resonance (fMR), we studied brain activation in 14 patients with schizophrenia and 14 matched normal controls. We found significant hypoactivation in patients in several regions, especially in the right hemisphere, in the dorsolateral frontal and temporal regions and in the inferior parietal. Subcortically, we found strong hypoactivity in the thalamus. The optimized VBM method revealed gray matter (GM) abnormalities in the bilateral supramarginal gyrus and cingulate cortex, and in the right inferior temporal regions. Three regions involved in attentional processes showed both structural and functional deficits: the thalamus, the anterior cingulate and the inferior parietal. The results suggest that these regions may be involved in the attentional deficit in schizophrenia. © 2004 Elsevier Inc. All rights reserved.","author":[{"dropping-particle":"","family":"Salgado-Pineda","given":"Pilar","non-dropping-particle":"","parse-names":false,"suffix":""},{"dropping-particle":"","family":"Junqué","given":"Carme","non-dropping-particle":"","parse-names":false,"suffix":""},{"dropping-particle":"","family":"Vendrell","given":"Pere","non-dropping-particle":"","parse-names":false,"suffix":""},{"dropping-particle":"","family":"Baeza","given":"Immaculada","non-dropping-particle":"","parse-names":false,"suffix":""},{"dropping-particle":"","family":"Bargalló","given":"Nuria","non-dropping-particle":"","parse-names":false,"suffix":""},{"dropping-particle":"","family":"Falcón","given":"Carles","non-dropping-particle":"","parse-names":false,"suffix":""},{"dropping-particle":"","family":"Bernardo","given":"Miquel","non-dropping-particle":"","parse-names":false,"suffix":""}],"container-title":"NeuroImage","id":"ITEM-1","issue":"3","issued":{"date-parts":[["2004","3","1"]]},"page":"840-847","publisher":"Academic Press","title":"Decreased cerebral activation during CPT performance: Structural and functional deficits in schizophrenic patients","type":"article-journal","volume":"21"},"uris":["http://www.mendeley.com/documents/?uuid=e9627d07-1c73-345b-9a92-d3fff64e59b9"]}],"mendeley":{"formattedCitation":"(Pilar Salgado-Pineda et al., 2004)","manualFormatting":"Salgado-Pineda et al., 2004","plainTextFormattedCitation":"(Pilar Salgado-Pineda et al., 2004)","previouslyFormattedCitation":"(Pilar Salgado-Pineda et al., 2004)"},"properties":{"noteIndex":0},"schema":"https://github.com/citation-style-language/schema/raw/master/csl-citation.json"}</w:instrText>
            </w:r>
            <w:r>
              <w:rPr>
                <w:sz w:val="20"/>
                <w:szCs w:val="20"/>
                <w:lang w:val="en-US"/>
              </w:rPr>
              <w:fldChar w:fldCharType="separate"/>
            </w:r>
            <w:r w:rsidRPr="00852DE7">
              <w:rPr>
                <w:noProof/>
                <w:sz w:val="20"/>
                <w:szCs w:val="20"/>
                <w:lang w:val="en-US"/>
              </w:rPr>
              <w:t>Salgado-Pineda et al., 2004</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E97370D" w14:textId="77AEE215" w:rsidR="00852DE7" w:rsidRPr="00B960C8" w:rsidRDefault="00230AD5" w:rsidP="00E72584">
            <w:pPr>
              <w:pStyle w:val="TableContents"/>
              <w:spacing w:after="46" w:line="240" w:lineRule="auto"/>
              <w:rPr>
                <w:sz w:val="20"/>
                <w:szCs w:val="20"/>
                <w:lang w:val="en-US"/>
              </w:rPr>
            </w:pPr>
            <w:r>
              <w:rPr>
                <w:sz w:val="20"/>
                <w:szCs w:val="20"/>
                <w:lang w:val="en-US"/>
              </w:rPr>
              <w:t>14 (50)</w:t>
            </w:r>
          </w:p>
        </w:tc>
        <w:tc>
          <w:tcPr>
            <w:tcW w:w="1260" w:type="dxa"/>
            <w:tcBorders>
              <w:top w:val="single" w:sz="2" w:space="0" w:color="000001"/>
              <w:left w:val="single" w:sz="2" w:space="0" w:color="000001"/>
              <w:bottom w:val="single" w:sz="2" w:space="0" w:color="000001"/>
            </w:tcBorders>
            <w:shd w:val="clear" w:color="auto" w:fill="auto"/>
          </w:tcPr>
          <w:p w14:paraId="4A27B0C8" w14:textId="7F9AF012" w:rsidR="00852DE7" w:rsidRPr="00B960C8" w:rsidRDefault="00230AD5" w:rsidP="00E72584">
            <w:pPr>
              <w:pStyle w:val="TableContents"/>
              <w:spacing w:after="46" w:line="240" w:lineRule="auto"/>
              <w:rPr>
                <w:sz w:val="20"/>
                <w:szCs w:val="20"/>
                <w:lang w:val="en-US"/>
              </w:rPr>
            </w:pPr>
            <w:r>
              <w:rPr>
                <w:sz w:val="20"/>
                <w:szCs w:val="20"/>
                <w:lang w:val="en-US"/>
              </w:rPr>
              <w:t>25.05 (4.05)</w:t>
            </w:r>
          </w:p>
        </w:tc>
        <w:tc>
          <w:tcPr>
            <w:tcW w:w="1254" w:type="dxa"/>
            <w:tcBorders>
              <w:top w:val="single" w:sz="2" w:space="0" w:color="000001"/>
              <w:left w:val="single" w:sz="2" w:space="0" w:color="000001"/>
              <w:bottom w:val="single" w:sz="2" w:space="0" w:color="000001"/>
              <w:right w:val="single" w:sz="2" w:space="0" w:color="000001"/>
            </w:tcBorders>
          </w:tcPr>
          <w:p w14:paraId="6FB5D84C" w14:textId="4C392502" w:rsidR="00852DE7" w:rsidRPr="00B960C8" w:rsidRDefault="00230AD5"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E37CE2D" w14:textId="04B41EC2" w:rsidR="00852DE7" w:rsidRDefault="00230AD5"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2DED63D9" w14:textId="3CA8C4BB" w:rsidR="00852DE7" w:rsidRPr="00B960C8" w:rsidRDefault="00230AD5"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71C4AF6" w14:textId="00C0742E" w:rsidR="00852DE7" w:rsidRDefault="00230AD5"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3746BA6" w14:textId="147E1839" w:rsidR="00852DE7" w:rsidRDefault="00230AD5"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452A68F" w14:textId="31506862" w:rsidR="00852DE7" w:rsidRDefault="00230AD5"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71CC7AF6" w14:textId="2AD06604" w:rsidR="00852DE7" w:rsidRPr="00B960C8" w:rsidRDefault="00230AD5" w:rsidP="00E72584">
            <w:pPr>
              <w:pStyle w:val="TableContents"/>
              <w:spacing w:after="46" w:line="240" w:lineRule="auto"/>
              <w:rPr>
                <w:sz w:val="20"/>
                <w:szCs w:val="20"/>
                <w:lang w:val="en-US"/>
              </w:rPr>
            </w:pPr>
            <w:r>
              <w:rPr>
                <w:sz w:val="20"/>
                <w:szCs w:val="20"/>
                <w:lang w:val="en-US"/>
              </w:rPr>
              <w:t>14 (NA)</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C96265A" w14:textId="3FC50F15" w:rsidR="00852DE7" w:rsidRPr="00B960C8" w:rsidRDefault="00230AD5" w:rsidP="00E72584">
            <w:pPr>
              <w:pStyle w:val="TableContents"/>
              <w:spacing w:after="46" w:line="240" w:lineRule="auto"/>
              <w:rPr>
                <w:sz w:val="20"/>
                <w:szCs w:val="20"/>
                <w:lang w:val="en-US"/>
              </w:rPr>
            </w:pPr>
            <w:r>
              <w:rPr>
                <w:sz w:val="20"/>
                <w:szCs w:val="20"/>
                <w:lang w:val="en-US"/>
              </w:rPr>
              <w:t>25.14 (3.32)</w:t>
            </w:r>
          </w:p>
        </w:tc>
      </w:tr>
      <w:tr w:rsidR="00852DE7" w:rsidRPr="00BC63D4" w14:paraId="034AC8A3"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84733D1" w14:textId="565DAA60" w:rsidR="00852DE7" w:rsidRPr="00B960C8" w:rsidRDefault="00852DE7"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0.10.027","ISSN":"09209964","PMID":"21095105","abstract":"Background: There is increasing evidence of default mode network (DMN) dysfunction in schizophrenia. It has also been suggested that brain structural changes are maximal in a medial frontal area which overlaps with the anterior midline node of this network. Methods: Brain deactivations were examined in 14 schizophrenic patients and 14 controls during performance of two tasks requiring identification or labelling of facial emotions. Grey matter and white matter volumes were compared using voxel-based morphometry. Results: Relative to the controls, the schizophrenic patients showed failure to deactivate in the anterior and posterior midline nodes of the default mode network, as well as other areas considered to be part of the network. Grey matter volume reductions in the patients were found in medial cortical regions which overlapped with the same parts of the network. The functional and structural changes showed significant correlations in a number of medial cortical areas. Conclusions: Failure of deactivation in the default mode network is seen in schizophrenic patients when they perform facial emotion tasks. This failure is more extensive than that seen during performance of working memory tasks. The study also supports recent findings of brain structural changes in schizophrenia in the territory of the default mode network. © 2010 Elsevier B.V.","author":[{"dropping-particle":"","family":"Salgado-Pineda","given":"P.","non-dropping-particle":"","parse-names":false,"suffix":""},{"dropping-particle":"","family":"Fakra","given":"E.","non-dropping-particle":"","parse-names":false,"suffix":""},{"dropping-particle":"","family":"Delaveau","given":"P.","non-dropping-particle":"","parse-names":false,"suffix":""},{"dropping-particle":"","family":"McKenna","given":"P. J.","non-dropping-particle":"","parse-names":false,"suffix":""},{"dropping-particle":"","family":"Pomarol-Clotet","given":"E.","non-dropping-particle":"","parse-names":false,"suffix":""},{"dropping-particle":"","family":"Blin","given":"O.","non-dropping-particle":"","parse-names":false,"suffix":""}],"container-title":"Schizophrenia Research","id":"ITEM-1","issue":"2-3","issued":{"date-parts":[["2011","2","1"]]},"page":"101-109","publisher":"Elsevier","title":"Correlated structural and functional brain abnormalities in the default mode network in schizophrenia patients","type":"article-journal","volume":"125"},"uris":["http://www.mendeley.com/documents/?uuid=b628f636-1cd8-3139-8808-573950223f23"]}],"mendeley":{"formattedCitation":"(P. Salgado-Pineda et al., 2011)","manualFormatting":"Salgado-Pineda et al., 2011","plainTextFormattedCitation":"(P. Salgado-Pineda et al., 2011)","previouslyFormattedCitation":"(P. Salgado-Pineda et al., 2011)"},"properties":{"noteIndex":0},"schema":"https://github.com/citation-style-language/schema/raw/master/csl-citation.json"}</w:instrText>
            </w:r>
            <w:r>
              <w:rPr>
                <w:sz w:val="20"/>
                <w:szCs w:val="20"/>
                <w:lang w:val="en-US"/>
              </w:rPr>
              <w:fldChar w:fldCharType="separate"/>
            </w:r>
            <w:r w:rsidRPr="00852DE7">
              <w:rPr>
                <w:noProof/>
                <w:sz w:val="20"/>
                <w:szCs w:val="20"/>
                <w:lang w:val="en-US"/>
              </w:rPr>
              <w:t>Salgado-Pineda et al., 2011</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E9B81B0" w14:textId="28D62C0D" w:rsidR="00852DE7" w:rsidRPr="00B960C8" w:rsidRDefault="00230AD5" w:rsidP="00E72584">
            <w:pPr>
              <w:pStyle w:val="TableContents"/>
              <w:spacing w:after="46" w:line="240" w:lineRule="auto"/>
              <w:rPr>
                <w:sz w:val="20"/>
                <w:szCs w:val="20"/>
                <w:lang w:val="en-US"/>
              </w:rPr>
            </w:pPr>
            <w:r>
              <w:rPr>
                <w:sz w:val="20"/>
                <w:szCs w:val="20"/>
                <w:lang w:val="en-US"/>
              </w:rPr>
              <w:t>14 (64.29)</w:t>
            </w:r>
          </w:p>
        </w:tc>
        <w:tc>
          <w:tcPr>
            <w:tcW w:w="1260" w:type="dxa"/>
            <w:tcBorders>
              <w:top w:val="single" w:sz="2" w:space="0" w:color="000001"/>
              <w:left w:val="single" w:sz="2" w:space="0" w:color="000001"/>
              <w:bottom w:val="single" w:sz="2" w:space="0" w:color="000001"/>
            </w:tcBorders>
            <w:shd w:val="clear" w:color="auto" w:fill="auto"/>
          </w:tcPr>
          <w:p w14:paraId="1ECB0F96" w14:textId="4C0B7927" w:rsidR="00852DE7" w:rsidRPr="00B960C8" w:rsidRDefault="00230AD5" w:rsidP="00E72584">
            <w:pPr>
              <w:pStyle w:val="TableContents"/>
              <w:spacing w:after="46" w:line="240" w:lineRule="auto"/>
              <w:rPr>
                <w:sz w:val="20"/>
                <w:szCs w:val="20"/>
                <w:lang w:val="en-US"/>
              </w:rPr>
            </w:pPr>
            <w:r>
              <w:rPr>
                <w:sz w:val="20"/>
                <w:szCs w:val="20"/>
                <w:lang w:val="en-US"/>
              </w:rPr>
              <w:t>37.3 (8.9)</w:t>
            </w:r>
          </w:p>
        </w:tc>
        <w:tc>
          <w:tcPr>
            <w:tcW w:w="1254" w:type="dxa"/>
            <w:tcBorders>
              <w:top w:val="single" w:sz="2" w:space="0" w:color="000001"/>
              <w:left w:val="single" w:sz="2" w:space="0" w:color="000001"/>
              <w:bottom w:val="single" w:sz="2" w:space="0" w:color="000001"/>
              <w:right w:val="single" w:sz="2" w:space="0" w:color="000001"/>
            </w:tcBorders>
          </w:tcPr>
          <w:p w14:paraId="6F21AE61" w14:textId="72200DD9" w:rsidR="00852DE7" w:rsidRPr="00B960C8" w:rsidRDefault="00230AD5"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A2BA49D" w14:textId="2F498AD5" w:rsidR="00852DE7" w:rsidRDefault="00230AD5" w:rsidP="00E72584">
            <w:pPr>
              <w:pStyle w:val="TableContents"/>
              <w:spacing w:after="46" w:line="240" w:lineRule="auto"/>
              <w:rPr>
                <w:sz w:val="20"/>
                <w:szCs w:val="20"/>
                <w:lang w:val="en-US"/>
              </w:rPr>
            </w:pPr>
            <w:r>
              <w:rPr>
                <w:sz w:val="20"/>
                <w:szCs w:val="20"/>
                <w:lang w:val="en-US"/>
              </w:rPr>
              <w:t>14 (6.7)</w:t>
            </w:r>
          </w:p>
        </w:tc>
        <w:tc>
          <w:tcPr>
            <w:tcW w:w="1330" w:type="dxa"/>
            <w:tcBorders>
              <w:top w:val="single" w:sz="2" w:space="0" w:color="000001"/>
              <w:left w:val="single" w:sz="2" w:space="0" w:color="000001"/>
              <w:bottom w:val="single" w:sz="2" w:space="0" w:color="000001"/>
              <w:right w:val="single" w:sz="2" w:space="0" w:color="000001"/>
            </w:tcBorders>
          </w:tcPr>
          <w:p w14:paraId="77571218" w14:textId="34B4CBF1" w:rsidR="00852DE7" w:rsidRPr="00B960C8" w:rsidRDefault="00230AD5" w:rsidP="00E72584">
            <w:pPr>
              <w:pStyle w:val="TableContents"/>
              <w:spacing w:after="46" w:line="240" w:lineRule="auto"/>
              <w:rPr>
                <w:sz w:val="20"/>
                <w:szCs w:val="20"/>
                <w:lang w:val="en-US"/>
              </w:rPr>
            </w:pPr>
            <w:r>
              <w:rPr>
                <w:sz w:val="20"/>
                <w:szCs w:val="20"/>
                <w:lang w:val="en-US"/>
              </w:rPr>
              <w:t>60.7 (12)</w:t>
            </w:r>
          </w:p>
        </w:tc>
        <w:tc>
          <w:tcPr>
            <w:tcW w:w="1176" w:type="dxa"/>
            <w:tcBorders>
              <w:top w:val="single" w:sz="2" w:space="0" w:color="000001"/>
              <w:left w:val="single" w:sz="2" w:space="0" w:color="000001"/>
              <w:bottom w:val="single" w:sz="2" w:space="0" w:color="000001"/>
              <w:right w:val="single" w:sz="2" w:space="0" w:color="000001"/>
            </w:tcBorders>
          </w:tcPr>
          <w:p w14:paraId="625E14AF" w14:textId="0D8FDF82" w:rsidR="00852DE7" w:rsidRDefault="00230AD5" w:rsidP="00E72584">
            <w:pPr>
              <w:pStyle w:val="TableContents"/>
              <w:spacing w:after="46" w:line="240" w:lineRule="auto"/>
              <w:rPr>
                <w:sz w:val="20"/>
                <w:szCs w:val="20"/>
                <w:lang w:val="en-US"/>
              </w:rPr>
            </w:pPr>
            <w:r>
              <w:rPr>
                <w:sz w:val="20"/>
                <w:szCs w:val="20"/>
                <w:lang w:val="en-US"/>
              </w:rPr>
              <w:t>24.7 (8.4)</w:t>
            </w:r>
          </w:p>
        </w:tc>
        <w:tc>
          <w:tcPr>
            <w:tcW w:w="1190" w:type="dxa"/>
            <w:tcBorders>
              <w:top w:val="single" w:sz="2" w:space="0" w:color="000001"/>
              <w:left w:val="single" w:sz="2" w:space="0" w:color="000001"/>
              <w:bottom w:val="single" w:sz="2" w:space="0" w:color="000001"/>
              <w:right w:val="single" w:sz="2" w:space="0" w:color="000001"/>
            </w:tcBorders>
          </w:tcPr>
          <w:p w14:paraId="4E4C620D" w14:textId="5A4B65D4" w:rsidR="00852DE7" w:rsidRDefault="00230AD5" w:rsidP="00E72584">
            <w:pPr>
              <w:pStyle w:val="TableContents"/>
              <w:spacing w:after="46" w:line="240" w:lineRule="auto"/>
              <w:rPr>
                <w:sz w:val="20"/>
                <w:szCs w:val="20"/>
                <w:lang w:val="en-US"/>
              </w:rPr>
            </w:pPr>
            <w:r>
              <w:rPr>
                <w:sz w:val="20"/>
                <w:szCs w:val="20"/>
                <w:lang w:val="en-US"/>
              </w:rPr>
              <w:t>13.1 (5.5)</w:t>
            </w:r>
          </w:p>
        </w:tc>
        <w:tc>
          <w:tcPr>
            <w:tcW w:w="1208" w:type="dxa"/>
            <w:tcBorders>
              <w:top w:val="single" w:sz="2" w:space="0" w:color="000001"/>
              <w:left w:val="single" w:sz="2" w:space="0" w:color="000001"/>
              <w:bottom w:val="single" w:sz="2" w:space="0" w:color="000001"/>
              <w:right w:val="single" w:sz="2" w:space="0" w:color="000001"/>
            </w:tcBorders>
          </w:tcPr>
          <w:p w14:paraId="635A7CD0" w14:textId="61B1D85E" w:rsidR="00852DE7" w:rsidRDefault="00230AD5" w:rsidP="00E72584">
            <w:pPr>
              <w:pStyle w:val="TableContents"/>
              <w:spacing w:after="46" w:line="240" w:lineRule="auto"/>
              <w:rPr>
                <w:sz w:val="20"/>
                <w:szCs w:val="20"/>
                <w:lang w:val="en-US"/>
              </w:rPr>
            </w:pPr>
            <w:r>
              <w:rPr>
                <w:sz w:val="20"/>
                <w:szCs w:val="20"/>
                <w:lang w:val="en-US"/>
              </w:rPr>
              <w:t>22.9 (NA)*</w:t>
            </w:r>
          </w:p>
        </w:tc>
        <w:tc>
          <w:tcPr>
            <w:tcW w:w="1140" w:type="dxa"/>
            <w:tcBorders>
              <w:top w:val="single" w:sz="2" w:space="0" w:color="000001"/>
              <w:left w:val="single" w:sz="2" w:space="0" w:color="000001"/>
              <w:bottom w:val="single" w:sz="2" w:space="0" w:color="000001"/>
            </w:tcBorders>
            <w:shd w:val="clear" w:color="auto" w:fill="auto"/>
          </w:tcPr>
          <w:p w14:paraId="21732D94" w14:textId="3FCBDF44" w:rsidR="00852DE7" w:rsidRPr="00B960C8" w:rsidRDefault="00230AD5" w:rsidP="00E72584">
            <w:pPr>
              <w:pStyle w:val="TableContents"/>
              <w:spacing w:after="46" w:line="240" w:lineRule="auto"/>
              <w:rPr>
                <w:sz w:val="20"/>
                <w:szCs w:val="20"/>
                <w:lang w:val="en-US"/>
              </w:rPr>
            </w:pPr>
            <w:r>
              <w:rPr>
                <w:sz w:val="20"/>
                <w:szCs w:val="20"/>
                <w:lang w:val="en-US"/>
              </w:rPr>
              <w:t>14 (64.2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AA83D76" w14:textId="7FFE9144" w:rsidR="00852DE7" w:rsidRPr="00B960C8" w:rsidRDefault="00230AD5" w:rsidP="00E72584">
            <w:pPr>
              <w:pStyle w:val="TableContents"/>
              <w:spacing w:after="46" w:line="240" w:lineRule="auto"/>
              <w:rPr>
                <w:sz w:val="20"/>
                <w:szCs w:val="20"/>
                <w:lang w:val="en-US"/>
              </w:rPr>
            </w:pPr>
            <w:r>
              <w:rPr>
                <w:sz w:val="20"/>
                <w:szCs w:val="20"/>
                <w:lang w:val="en-US"/>
              </w:rPr>
              <w:t>34.6 (6)</w:t>
            </w:r>
          </w:p>
        </w:tc>
      </w:tr>
      <w:tr w:rsidR="00315A35" w:rsidRPr="00BC63D4" w14:paraId="0F6010A8"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16401A2" w14:textId="13B6248F" w:rsidR="00315A35" w:rsidRPr="00B960C8" w:rsidRDefault="00315A35"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11682-020-00339-x","ISSN":"19317565","abstract":"Common genetic variants of FOXP2 may contribute to schizophrenia vulnerability, but controversial results have been reported for this proposal. Here we evaluated the potential impact of the common FOXP2 rs2396753 polymorphism in schizophrenia. It was previously reported to be part of a risk haplotype for this disease and to have significant effects on gray matter concentration in the patients. We undertook the first examination into whether rs2396753 affects the brain expression of FOXP2 and a replication study of earlier neuroimaging findings of the influence of this genetic variant on brain structure. FOXP2 expression levels were measured in postmortem prefrontal cortex samples of 84 male subjects (48 patients and 36 controls) from the CIBERSAM Brain and the Stanley Foundation Array Collections. High-resolution anatomical magnetic resonance imaging was performed on 79 male subjects (61 patients, 18 controls) using optimized voxel-based morphometry. We found differences in FOXP2 expression and brain morphometry depending on the rs2396753, relating low FOXP2 mRNA levels with reduction of gray matter density. We detected an interaction between rs2396753 and the clinical groups, showing that heterozygous patients for this polymorphism have gray matter density decrease and low FOXP2 expression comparing with the heterozygous controls. This study shows the importance of independent replication of neuroimaging genetic studies of FOXP2 as a candidate gene in schizophrenia. Furthermore, our results suggest that the FOXP2 rs2396753 affects mRNA levels, thus providing new knowledge about its significance as a potential susceptibility polymorphism in schizophrenia.","author":[{"dropping-particle":"","family":"Sanjuán","given":"Julio","non-dropping-particle":"","parse-names":false,"suffix":""},{"dropping-particle":"","family":"Castro-Martínez","given":"Xochitl Helga","non-dropping-particle":"","parse-names":false,"suffix":""},{"dropping-particle":"","family":"García-Martí","given":"Gracián","non-dropping-particle":"","parse-names":false,"suffix":""},{"dropping-particle":"","family":"González-Fernández","given":"Javier","non-dropping-particle":"","parse-names":false,"suffix":""},{"dropping-particle":"","family":"Sanz-Requena","given":"Roberto","non-dropping-particle":"","parse-names":false,"suffix":""},{"dropping-particle":"","family":"Haro","given":"Josep María","non-dropping-particle":"","parse-names":false,"suffix":""},{"dropping-particle":"","family":"Meana","given":"J. Javier","non-dropping-particle":"","parse-names":false,"suffix":""},{"dropping-particle":"","family":"Martí-Bonmatí","given":"Luis","non-dropping-particle":"","parse-names":false,"suffix":""},{"dropping-particle":"","family":"Nacher","given":"Juan","non-dropping-particle":"","parse-names":false,"suffix":""},{"dropping-particle":"","family":"Sebastiá-Ortega","given":"Noelia","non-dropping-particle":"","parse-names":false,"suffix":""},{"dropping-particle":"","family":"Gilabert-Juan","given":"Javier","non-dropping-particle":"","parse-names":false,"suffix":""},{"dropping-particle":"","family":"Moltó","given":"María Dolores","non-dropping-particle":"","parse-names":false,"suffix":""}],"container-title":"Brain Imaging and Behavior","id":"ITEM-1","issued":{"date-parts":[["2020","7","30"]]},"page":"1-9","publisher":"Springer","title":"FOXP2 expression and gray matter density in the male brains of patients with schizophrenia","type":"article-journal"},"uris":["http://www.mendeley.com/documents/?uuid=dd7b2245-993c-3d62-a7ff-3385251d7b57"]}],"mendeley":{"formattedCitation":"(Sanjuán et al., 2020)","manualFormatting":"Sanjuán et al., 2020","plainTextFormattedCitation":"(Sanjuán et al., 2020)","previouslyFormattedCitation":"(Sanjuán et al., 2020)"},"properties":{"noteIndex":0},"schema":"https://github.com/citation-style-language/schema/raw/master/csl-citation.json"}</w:instrText>
            </w:r>
            <w:r>
              <w:rPr>
                <w:sz w:val="20"/>
                <w:szCs w:val="20"/>
                <w:lang w:val="en-US"/>
              </w:rPr>
              <w:fldChar w:fldCharType="separate"/>
            </w:r>
            <w:r w:rsidRPr="00315A35">
              <w:rPr>
                <w:noProof/>
                <w:sz w:val="20"/>
                <w:szCs w:val="20"/>
                <w:lang w:val="en-US"/>
              </w:rPr>
              <w:t>Sanjuán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49F8C61" w14:textId="7360069F" w:rsidR="00315A35" w:rsidRPr="00B960C8" w:rsidRDefault="00315A35" w:rsidP="00E72584">
            <w:pPr>
              <w:pStyle w:val="TableContents"/>
              <w:spacing w:after="46" w:line="240" w:lineRule="auto"/>
              <w:rPr>
                <w:sz w:val="20"/>
                <w:szCs w:val="20"/>
                <w:lang w:val="en-US"/>
              </w:rPr>
            </w:pPr>
            <w:r>
              <w:rPr>
                <w:sz w:val="20"/>
                <w:szCs w:val="20"/>
                <w:lang w:val="en-US"/>
              </w:rPr>
              <w:t>61 (100)</w:t>
            </w:r>
          </w:p>
        </w:tc>
        <w:tc>
          <w:tcPr>
            <w:tcW w:w="1260" w:type="dxa"/>
            <w:tcBorders>
              <w:top w:val="single" w:sz="2" w:space="0" w:color="000001"/>
              <w:left w:val="single" w:sz="2" w:space="0" w:color="000001"/>
              <w:bottom w:val="single" w:sz="2" w:space="0" w:color="000001"/>
            </w:tcBorders>
            <w:shd w:val="clear" w:color="auto" w:fill="auto"/>
          </w:tcPr>
          <w:p w14:paraId="17D927B4" w14:textId="4C1497B4" w:rsidR="00315A35" w:rsidRPr="00B960C8" w:rsidRDefault="00315A35" w:rsidP="00E72584">
            <w:pPr>
              <w:pStyle w:val="TableContents"/>
              <w:spacing w:after="46" w:line="240" w:lineRule="auto"/>
              <w:rPr>
                <w:sz w:val="20"/>
                <w:szCs w:val="20"/>
                <w:lang w:val="en-US"/>
              </w:rPr>
            </w:pPr>
            <w:r>
              <w:rPr>
                <w:sz w:val="20"/>
                <w:szCs w:val="20"/>
                <w:lang w:val="en-US"/>
              </w:rPr>
              <w:t>31.87 (10.06)</w:t>
            </w:r>
          </w:p>
        </w:tc>
        <w:tc>
          <w:tcPr>
            <w:tcW w:w="1254" w:type="dxa"/>
            <w:tcBorders>
              <w:top w:val="single" w:sz="2" w:space="0" w:color="000001"/>
              <w:left w:val="single" w:sz="2" w:space="0" w:color="000001"/>
              <w:bottom w:val="single" w:sz="2" w:space="0" w:color="000001"/>
              <w:right w:val="single" w:sz="2" w:space="0" w:color="000001"/>
            </w:tcBorders>
          </w:tcPr>
          <w:p w14:paraId="00D4DC4B" w14:textId="79E6C637" w:rsidR="00315A35" w:rsidRPr="00B960C8" w:rsidRDefault="00315A35" w:rsidP="00E72584">
            <w:pPr>
              <w:pStyle w:val="TableContents"/>
              <w:spacing w:after="46" w:line="240" w:lineRule="auto"/>
              <w:rPr>
                <w:sz w:val="20"/>
                <w:szCs w:val="20"/>
                <w:lang w:val="en-US"/>
              </w:rPr>
            </w:pPr>
            <w:r>
              <w:rPr>
                <w:sz w:val="20"/>
                <w:szCs w:val="20"/>
                <w:lang w:val="en-US"/>
              </w:rPr>
              <w:t>NA</w:t>
            </w:r>
          </w:p>
        </w:tc>
        <w:tc>
          <w:tcPr>
            <w:tcW w:w="1182" w:type="dxa"/>
            <w:tcBorders>
              <w:top w:val="single" w:sz="2" w:space="0" w:color="000001"/>
              <w:left w:val="single" w:sz="2" w:space="0" w:color="000001"/>
              <w:bottom w:val="single" w:sz="2" w:space="0" w:color="000001"/>
              <w:right w:val="single" w:sz="2" w:space="0" w:color="000001"/>
            </w:tcBorders>
          </w:tcPr>
          <w:p w14:paraId="0113C9B2" w14:textId="68C67FBF" w:rsidR="00315A35" w:rsidRDefault="00315A35"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6F2D57BA" w14:textId="55ADE407" w:rsidR="00315A35" w:rsidRPr="00B960C8" w:rsidRDefault="00315A35" w:rsidP="00E72584">
            <w:pPr>
              <w:pStyle w:val="TableContents"/>
              <w:spacing w:after="46" w:line="240" w:lineRule="auto"/>
              <w:rPr>
                <w:sz w:val="20"/>
                <w:szCs w:val="20"/>
                <w:lang w:val="en-US"/>
              </w:rPr>
            </w:pPr>
            <w:r>
              <w:rPr>
                <w:sz w:val="20"/>
                <w:szCs w:val="20"/>
                <w:lang w:val="en-US"/>
              </w:rPr>
              <w:t>64.24 (18.15)</w:t>
            </w:r>
          </w:p>
        </w:tc>
        <w:tc>
          <w:tcPr>
            <w:tcW w:w="1176" w:type="dxa"/>
            <w:tcBorders>
              <w:top w:val="single" w:sz="2" w:space="0" w:color="000001"/>
              <w:left w:val="single" w:sz="2" w:space="0" w:color="000001"/>
              <w:bottom w:val="single" w:sz="2" w:space="0" w:color="000001"/>
              <w:right w:val="single" w:sz="2" w:space="0" w:color="000001"/>
            </w:tcBorders>
          </w:tcPr>
          <w:p w14:paraId="398B6A66" w14:textId="0452E4DF" w:rsidR="00315A35" w:rsidRDefault="00315A35" w:rsidP="00E72584">
            <w:pPr>
              <w:pStyle w:val="TableContents"/>
              <w:spacing w:after="46" w:line="240" w:lineRule="auto"/>
              <w:rPr>
                <w:sz w:val="20"/>
                <w:szCs w:val="20"/>
                <w:lang w:val="en-US"/>
              </w:rPr>
            </w:pPr>
            <w:r>
              <w:rPr>
                <w:sz w:val="20"/>
                <w:szCs w:val="20"/>
                <w:lang w:val="en-US"/>
              </w:rPr>
              <w:t>15.8 (5.68)</w:t>
            </w:r>
          </w:p>
        </w:tc>
        <w:tc>
          <w:tcPr>
            <w:tcW w:w="1190" w:type="dxa"/>
            <w:tcBorders>
              <w:top w:val="single" w:sz="2" w:space="0" w:color="000001"/>
              <w:left w:val="single" w:sz="2" w:space="0" w:color="000001"/>
              <w:bottom w:val="single" w:sz="2" w:space="0" w:color="000001"/>
              <w:right w:val="single" w:sz="2" w:space="0" w:color="000001"/>
            </w:tcBorders>
          </w:tcPr>
          <w:p w14:paraId="347DA4E5" w14:textId="022041E4" w:rsidR="00315A35" w:rsidRDefault="00315A35" w:rsidP="00E72584">
            <w:pPr>
              <w:pStyle w:val="TableContents"/>
              <w:spacing w:after="46" w:line="240" w:lineRule="auto"/>
              <w:rPr>
                <w:sz w:val="20"/>
                <w:szCs w:val="20"/>
                <w:lang w:val="en-US"/>
              </w:rPr>
            </w:pPr>
            <w:r>
              <w:rPr>
                <w:sz w:val="20"/>
                <w:szCs w:val="20"/>
                <w:lang w:val="en-US"/>
              </w:rPr>
              <w:t>16.5 (6.41)</w:t>
            </w:r>
          </w:p>
        </w:tc>
        <w:tc>
          <w:tcPr>
            <w:tcW w:w="1208" w:type="dxa"/>
            <w:tcBorders>
              <w:top w:val="single" w:sz="2" w:space="0" w:color="000001"/>
              <w:left w:val="single" w:sz="2" w:space="0" w:color="000001"/>
              <w:bottom w:val="single" w:sz="2" w:space="0" w:color="000001"/>
              <w:right w:val="single" w:sz="2" w:space="0" w:color="000001"/>
            </w:tcBorders>
          </w:tcPr>
          <w:p w14:paraId="532BB6DD" w14:textId="413E1C3A" w:rsidR="00315A35" w:rsidRDefault="00315A35" w:rsidP="00E72584">
            <w:pPr>
              <w:pStyle w:val="TableContents"/>
              <w:spacing w:after="46" w:line="240" w:lineRule="auto"/>
              <w:rPr>
                <w:sz w:val="20"/>
                <w:szCs w:val="20"/>
                <w:lang w:val="en-US"/>
              </w:rPr>
            </w:pPr>
            <w:r>
              <w:rPr>
                <w:sz w:val="20"/>
                <w:szCs w:val="20"/>
                <w:lang w:val="en-US"/>
              </w:rPr>
              <w:t>31.98 (8.77)</w:t>
            </w:r>
          </w:p>
        </w:tc>
        <w:tc>
          <w:tcPr>
            <w:tcW w:w="1140" w:type="dxa"/>
            <w:tcBorders>
              <w:top w:val="single" w:sz="2" w:space="0" w:color="000001"/>
              <w:left w:val="single" w:sz="2" w:space="0" w:color="000001"/>
              <w:bottom w:val="single" w:sz="2" w:space="0" w:color="000001"/>
            </w:tcBorders>
            <w:shd w:val="clear" w:color="auto" w:fill="auto"/>
          </w:tcPr>
          <w:p w14:paraId="4F1315AD" w14:textId="1A0096C0" w:rsidR="00315A35" w:rsidRPr="00B960C8" w:rsidRDefault="00315A35" w:rsidP="00E72584">
            <w:pPr>
              <w:pStyle w:val="TableContents"/>
              <w:spacing w:after="46" w:line="240" w:lineRule="auto"/>
              <w:rPr>
                <w:sz w:val="20"/>
                <w:szCs w:val="20"/>
                <w:lang w:val="en-US"/>
              </w:rPr>
            </w:pPr>
            <w:r>
              <w:rPr>
                <w:sz w:val="20"/>
                <w:szCs w:val="20"/>
                <w:lang w:val="en-US"/>
              </w:rPr>
              <w:t>18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A335C13" w14:textId="7944DF60" w:rsidR="00315A35" w:rsidRPr="00B960C8" w:rsidRDefault="00315A35" w:rsidP="00E72584">
            <w:pPr>
              <w:pStyle w:val="TableContents"/>
              <w:spacing w:after="46" w:line="240" w:lineRule="auto"/>
              <w:rPr>
                <w:sz w:val="20"/>
                <w:szCs w:val="20"/>
                <w:lang w:val="en-US"/>
              </w:rPr>
            </w:pPr>
            <w:r>
              <w:rPr>
                <w:sz w:val="20"/>
                <w:szCs w:val="20"/>
                <w:lang w:val="en-US"/>
              </w:rPr>
              <w:t>38.24 (7.89)</w:t>
            </w:r>
          </w:p>
        </w:tc>
      </w:tr>
      <w:tr w:rsidR="00E72584" w:rsidRPr="00BC63D4" w14:paraId="67970A7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291011A" w14:textId="541E7ECF"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schres.2013.02.032","ISSN":"09209964","abstract":"Background: Formal thought disorder (FTD) in schizophrenia has been found to be associated with volume reductions in the left superior temporal cortex. However, there have been negative findings and some studies have also found associations in other cortical regions. Method: Fifty-one schizophrenic patients were evaluated for presence of FTD with the Thought, Language and Communication (TLC) scale and underwent whole-brain structural MRI using optimized voxel-based morphometry (VBM). Fifty-nine matched healthy controls were also scanned. Results: Compared to 31 patients without FTD (global TLC rating 0 or 1), 20 patients with FTD (global TLC rating 2-5) showed clusters of volume reduction in the medial frontal and orbitofrontal cortex bilaterally, and in two left-sided areas approximating to Broca's and Wernicke's areas. The pattern of FTD-associated volume reductions was largely different from that found in a comparison between the healthy controls and the patients without FTD. Analysis of correlations within regions-of-interest based on the above clusters indicated that the 'fluent disorganization' component of FTD was correlated with volume reductions in both Broca's and Wernicke's areas, whereas poverty of content of speech was correlated with reductions in the medial frontal/orbitofrontal cortex. Conclusions: The findings point to a relationship between FTD in schizophrenia and structural brain pathology in brain areas involved in language and executive function. © 2013 Elsevier B.V.","author":[{"dropping-particle":"","family":"Sans-Sansa","given":"B.","non-dropping-particle":"","parse-names":false,"suffix":""},{"dropping-particle":"","family":"McKenna","given":"P. J.","non-dropping-particle":"","parse-names":false,"suffix":""},{"dropping-particle":"","family":"Canales-Rodríguez","given":"E. J.","non-dropping-particle":"","parse-names":false,"suffix":""},{"dropping-particle":"","family":"Ortiz-Gil","given":"J.","non-dropping-particle":"","parse-names":false,"suffix":""},{"dropping-particle":"","family":"López-Araquistain","given":"L.","non-dropping-particle":"","parse-names":false,"suffix":""},{"dropping-particle":"","family":"Sarró","given":"S.","non-dropping-particle":"","parse-names":false,"suffix":""},{"dropping-particle":"","family":"Dueñas","given":"R. M.","non-dropping-particle":"","parse-names":false,"suffix":""},{"dropping-particle":"","family":"Blanch","given":"J.","non-dropping-particle":"","parse-names":false,"suffix":""},{"dropping-particle":"","family":"Salvador","given":"R.","non-dropping-particle":"","parse-names":false,"suffix":""},{"dropping-particle":"","family":"Pomarol-Clotet","given":"E.","non-dropping-particle":"","parse-names":false,"suffix":""}],"container-title":"Schizophrenia Research","id":"ITEM-1","issue":"1-3","issued":{"date-parts":[["2013","5","1"]]},"page":"308-313","publisher":"Elsevier","title":"Association of formal thought disorder in schizophrenia with structural brain abnormalities in language-related cortical regions","type":"article-journal","volume":"146"},"uris":["http://www.mendeley.com/documents/?uuid=f9ccd887-77ba-3d1b-9908-76e85cbc50d6"]}],"mendeley":{"formattedCitation":"(Sans-Sansa et al., 2013)","manualFormatting":"Sans-Sansa et al., 2013","plainTextFormattedCitation":"(Sans-Sansa et al., 2013)","previouslyFormattedCitation":"(Sans-Sansa et al., 2013)"},"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ans-Sansa et al., 2013</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FE431B7" w14:textId="0FCD74F1" w:rsidR="00E72584" w:rsidRPr="00B960C8" w:rsidRDefault="00E72584" w:rsidP="00E72584">
            <w:pPr>
              <w:pStyle w:val="TableContents"/>
              <w:spacing w:after="46" w:line="240" w:lineRule="auto"/>
              <w:rPr>
                <w:sz w:val="20"/>
                <w:szCs w:val="20"/>
                <w:lang w:val="en-US"/>
              </w:rPr>
            </w:pPr>
            <w:r w:rsidRPr="00B960C8">
              <w:rPr>
                <w:sz w:val="20"/>
                <w:szCs w:val="20"/>
                <w:lang w:val="en-US"/>
              </w:rPr>
              <w:t>31 (77.42)</w:t>
            </w:r>
          </w:p>
        </w:tc>
        <w:tc>
          <w:tcPr>
            <w:tcW w:w="1260" w:type="dxa"/>
            <w:tcBorders>
              <w:top w:val="single" w:sz="2" w:space="0" w:color="000001"/>
              <w:left w:val="single" w:sz="2" w:space="0" w:color="000001"/>
              <w:bottom w:val="single" w:sz="2" w:space="0" w:color="000001"/>
            </w:tcBorders>
            <w:shd w:val="clear" w:color="auto" w:fill="auto"/>
          </w:tcPr>
          <w:p w14:paraId="30540948"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71 (8.61)</w:t>
            </w:r>
          </w:p>
        </w:tc>
        <w:tc>
          <w:tcPr>
            <w:tcW w:w="1254" w:type="dxa"/>
            <w:tcBorders>
              <w:top w:val="single" w:sz="2" w:space="0" w:color="000001"/>
              <w:left w:val="single" w:sz="2" w:space="0" w:color="000001"/>
              <w:bottom w:val="single" w:sz="2" w:space="0" w:color="000001"/>
              <w:right w:val="single" w:sz="2" w:space="0" w:color="000001"/>
            </w:tcBorders>
          </w:tcPr>
          <w:p w14:paraId="22F4D3CB" w14:textId="40A17391"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56DD4E9" w14:textId="15929BF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4DB603AC" w14:textId="0CAB1EDE" w:rsidR="00E72584" w:rsidRPr="00B960C8" w:rsidRDefault="00E72584" w:rsidP="00E72584">
            <w:pPr>
              <w:pStyle w:val="TableContents"/>
              <w:spacing w:after="46" w:line="240" w:lineRule="auto"/>
              <w:rPr>
                <w:sz w:val="20"/>
                <w:szCs w:val="20"/>
                <w:lang w:val="en-US"/>
              </w:rPr>
            </w:pPr>
            <w:r w:rsidRPr="00B960C8">
              <w:rPr>
                <w:sz w:val="20"/>
                <w:szCs w:val="20"/>
                <w:lang w:val="en-US"/>
              </w:rPr>
              <w:t>63.81 (16.85)</w:t>
            </w:r>
          </w:p>
        </w:tc>
        <w:tc>
          <w:tcPr>
            <w:tcW w:w="1176" w:type="dxa"/>
            <w:tcBorders>
              <w:top w:val="single" w:sz="2" w:space="0" w:color="000001"/>
              <w:left w:val="single" w:sz="2" w:space="0" w:color="000001"/>
              <w:bottom w:val="single" w:sz="2" w:space="0" w:color="000001"/>
              <w:right w:val="single" w:sz="2" w:space="0" w:color="000001"/>
            </w:tcBorders>
          </w:tcPr>
          <w:p w14:paraId="6EA2DB22" w14:textId="25F33231" w:rsidR="00E72584" w:rsidRPr="00B960C8" w:rsidRDefault="00E72584" w:rsidP="00E72584">
            <w:pPr>
              <w:pStyle w:val="TableContents"/>
              <w:spacing w:after="46" w:line="240" w:lineRule="auto"/>
              <w:rPr>
                <w:sz w:val="20"/>
                <w:szCs w:val="20"/>
                <w:lang w:val="en-US"/>
              </w:rPr>
            </w:pPr>
            <w:r>
              <w:rPr>
                <w:sz w:val="20"/>
                <w:szCs w:val="20"/>
                <w:lang w:val="en-US"/>
              </w:rPr>
              <w:t>13.07 (5.07)</w:t>
            </w:r>
          </w:p>
        </w:tc>
        <w:tc>
          <w:tcPr>
            <w:tcW w:w="1190" w:type="dxa"/>
            <w:tcBorders>
              <w:top w:val="single" w:sz="2" w:space="0" w:color="000001"/>
              <w:left w:val="single" w:sz="2" w:space="0" w:color="000001"/>
              <w:bottom w:val="single" w:sz="2" w:space="0" w:color="000001"/>
              <w:right w:val="single" w:sz="2" w:space="0" w:color="000001"/>
            </w:tcBorders>
          </w:tcPr>
          <w:p w14:paraId="6201AC46" w14:textId="7580FBA1" w:rsidR="00E72584" w:rsidRPr="00B960C8" w:rsidRDefault="00E72584" w:rsidP="00E72584">
            <w:pPr>
              <w:pStyle w:val="TableContents"/>
              <w:spacing w:after="46" w:line="240" w:lineRule="auto"/>
              <w:rPr>
                <w:sz w:val="20"/>
                <w:szCs w:val="20"/>
                <w:lang w:val="en-US"/>
              </w:rPr>
            </w:pPr>
            <w:r>
              <w:rPr>
                <w:sz w:val="20"/>
                <w:szCs w:val="20"/>
                <w:lang w:val="en-US"/>
              </w:rPr>
              <w:t>14.85 (6.93)</w:t>
            </w:r>
          </w:p>
        </w:tc>
        <w:tc>
          <w:tcPr>
            <w:tcW w:w="1208" w:type="dxa"/>
            <w:tcBorders>
              <w:top w:val="single" w:sz="2" w:space="0" w:color="000001"/>
              <w:left w:val="single" w:sz="2" w:space="0" w:color="000001"/>
              <w:bottom w:val="single" w:sz="2" w:space="0" w:color="000001"/>
              <w:right w:val="single" w:sz="2" w:space="0" w:color="000001"/>
            </w:tcBorders>
          </w:tcPr>
          <w:p w14:paraId="10CE71A1" w14:textId="17D42114" w:rsidR="00E72584" w:rsidRPr="00B960C8" w:rsidRDefault="00E72584" w:rsidP="00E72584">
            <w:pPr>
              <w:pStyle w:val="TableContents"/>
              <w:spacing w:after="46" w:line="240" w:lineRule="auto"/>
              <w:rPr>
                <w:sz w:val="20"/>
                <w:szCs w:val="20"/>
                <w:lang w:val="en-US"/>
              </w:rPr>
            </w:pPr>
            <w:r>
              <w:rPr>
                <w:sz w:val="20"/>
                <w:szCs w:val="20"/>
                <w:lang w:val="en-US"/>
              </w:rPr>
              <w:t>7.52 (2.61)</w:t>
            </w:r>
          </w:p>
        </w:tc>
        <w:tc>
          <w:tcPr>
            <w:tcW w:w="1140" w:type="dxa"/>
            <w:tcBorders>
              <w:top w:val="single" w:sz="2" w:space="0" w:color="000001"/>
              <w:left w:val="single" w:sz="2" w:space="0" w:color="000001"/>
              <w:bottom w:val="single" w:sz="2" w:space="0" w:color="000001"/>
            </w:tcBorders>
            <w:shd w:val="clear" w:color="auto" w:fill="auto"/>
          </w:tcPr>
          <w:p w14:paraId="018DB109" w14:textId="168D0D95" w:rsidR="00E72584" w:rsidRPr="00B960C8" w:rsidRDefault="00E72584" w:rsidP="00E72584">
            <w:pPr>
              <w:pStyle w:val="TableContents"/>
              <w:spacing w:after="46" w:line="240" w:lineRule="auto"/>
              <w:rPr>
                <w:sz w:val="20"/>
                <w:szCs w:val="20"/>
                <w:lang w:val="en-US"/>
              </w:rPr>
            </w:pPr>
            <w:r w:rsidRPr="00B960C8">
              <w:rPr>
                <w:sz w:val="20"/>
                <w:szCs w:val="20"/>
                <w:lang w:val="en-US"/>
              </w:rPr>
              <w:t>59 (71.1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3CD573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8.31 (10.49)</w:t>
            </w:r>
          </w:p>
        </w:tc>
      </w:tr>
      <w:tr w:rsidR="00340C2C" w:rsidRPr="00BC63D4" w14:paraId="7DD1541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5A74C21" w14:textId="6D9F62D5" w:rsidR="00340C2C" w:rsidRPr="00B960C8" w:rsidRDefault="00340C2C" w:rsidP="00E72584">
            <w:pPr>
              <w:spacing w:after="46" w:line="240" w:lineRule="auto"/>
              <w:rPr>
                <w:sz w:val="20"/>
                <w:szCs w:val="20"/>
                <w:lang w:val="en-US"/>
              </w:rPr>
            </w:pPr>
            <w:r>
              <w:rPr>
                <w:sz w:val="20"/>
                <w:szCs w:val="20"/>
                <w:lang w:val="en-US"/>
              </w:rPr>
              <w:fldChar w:fldCharType="begin" w:fldLock="1"/>
            </w:r>
            <w:r w:rsidR="001F5F6C">
              <w:rPr>
                <w:sz w:val="20"/>
                <w:szCs w:val="20"/>
                <w:lang w:val="en-US"/>
              </w:rPr>
              <w:instrText>ADDIN CSL_CITATION {"citationItems":[{"id":"ITEM-1","itemData":{"DOI":"10.1093/brain/awq153","ISSN":"00068950","abstract":"Despite a high prevalence of schizophrenia patients with comorbid substance abuse, little is known about possible impacts on the brain. Hence, our goal was to determine whether addicted and non-addicted schizophrenic patients suffer from different brain deficits. We were especially interested to determine if grey matter volumes were affected by impulsivity. We hypothesized that (comorbid) substance abuse would be associated with enhanced impulsivity and that this enhanced impulsivity would be related to grey matter volume deficits in prefrontal areas. We employed a voxel-based morphometry approach as well as neuropsychological assessment of executive functions and trait impulsivity in 51 participants (age range 23-55). The schizophrenia group comprised 24 patients (12 patients with paranoid schizophrenia and 12 with additional comorbid substance use disorders). The comparison group comprised 27 non-schizophrenic individuals, matched by age and education (14 healthy individuals and 13 patients with substance use disorders). Total grey matter volume deficits were found in all patient groups as compared with healthy controls but were largest (</w:instrText>
            </w:r>
            <w:r w:rsidR="001F5F6C">
              <w:rPr>
                <w:rFonts w:ascii="Cambria Math" w:hAnsi="Cambria Math" w:cs="Cambria Math"/>
                <w:sz w:val="20"/>
                <w:szCs w:val="20"/>
                <w:lang w:val="en-US"/>
              </w:rPr>
              <w:instrText>∼</w:instrText>
            </w:r>
            <w:r w:rsidR="001F5F6C">
              <w:rPr>
                <w:sz w:val="20"/>
                <w:szCs w:val="20"/>
                <w:lang w:val="en-US"/>
              </w:rPr>
              <w:instrText>8) in both addicted groups. While grey matter volume losses in lateral orbitofrontal and temporal regions were affected by schizophrenia, volume decreases of the medial orbitofrontal, anterior cingulate and frontopolar cortex were associated with addiction. Compared with non-addicted schizophrenics, comorbid patients showed significant volume decreases in anterior cingulate, frontopolar and superior parietal regions. Additionally, they showed an increased non-planning impulsivity that was negatively related to grey matter volumes in the same regions, except for parietal ones. The present study indicates severe grey matter volume and functional executive deficits in schizophrenia, which were only partially exacerbated by comorbid addiction. However, the relationship between non-planning impulsivity and anterior cingulate and frontopolar grey matter volumes points to a specific structure-function relationship that seems to be impaired in schizophrenia-addiction comorbidity. © 2010 The Author.","author":[{"dropping-particle":"","family":"Schiffer","given":"B","non-dropping-particle":"","parse-names":false,"suffix":""},{"dropping-particle":"","family":"Müller","given":"B W","non-dropping-particle":"","parse-names":false,"suffix":""},{"dropping-particle":"","family":"Scherbaum","given":"N","non-dropping-particle":"","parse-names":false,"suffix":""},{"dropping-particle":"","family":"Forsting","given":"M","non-dropping-particle":"","parse-names":false,"suffix":""},{"dropping-particle":"","family":"Wiltfang","given":"J","non-dropping-particle":"","parse-names":false,"suffix":""},{"dropping-particle":"","family":"Leygraf","given":"N","non-dropping-particle":"","parse-names":false,"suffix":""},{"dropping-particle":"","family":"Gizewski","given":"E R","non-dropping-particle":"","parse-names":false,"suffix":""}],"container-title":"Brain","id":"ITEM-1","issue":"10","issued":{"date-parts":[["2010"]]},"note":"cited By 50","page":"3093-3103","publisher":"Oxford University Press","title":"Impulsivity-related brain volume deficits in schizophrenia-addiction comorbidity","type":"article-journal","volume":"133"},"uris":["http://www.mendeley.com/documents/?uuid=f8f4be7c-6aec-43c8-85b4-f51e90ea72c9"]}],"mendeley":{"formattedCitation":"(Schiffer et al., 2010)","manualFormatting":"Schiffer et al., 2010","plainTextFormattedCitation":"(Schiffer et al., 2010)","previouslyFormattedCitation":"(Schiffer et al., 2010)"},"properties":{"noteIndex":0},"schema":"https://github.com/citation-style-language/schema/raw/master/csl-citation.json"}</w:instrText>
            </w:r>
            <w:r>
              <w:rPr>
                <w:sz w:val="20"/>
                <w:szCs w:val="20"/>
                <w:lang w:val="en-US"/>
              </w:rPr>
              <w:fldChar w:fldCharType="separate"/>
            </w:r>
            <w:r w:rsidRPr="00340C2C">
              <w:rPr>
                <w:noProof/>
                <w:sz w:val="20"/>
                <w:szCs w:val="20"/>
                <w:lang w:val="en-US"/>
              </w:rPr>
              <w:t>Schiffer et al., 201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E207445" w14:textId="44AD5B4C" w:rsidR="00340C2C" w:rsidRPr="00B960C8" w:rsidRDefault="00340C2C" w:rsidP="00E72584">
            <w:pPr>
              <w:pStyle w:val="TableContents"/>
              <w:spacing w:after="46" w:line="240" w:lineRule="auto"/>
              <w:rPr>
                <w:sz w:val="20"/>
                <w:szCs w:val="20"/>
                <w:lang w:val="en-US"/>
              </w:rPr>
            </w:pPr>
            <w:r>
              <w:rPr>
                <w:sz w:val="20"/>
                <w:szCs w:val="20"/>
                <w:lang w:val="en-US"/>
              </w:rPr>
              <w:t>12 (100)</w:t>
            </w:r>
          </w:p>
        </w:tc>
        <w:tc>
          <w:tcPr>
            <w:tcW w:w="1260" w:type="dxa"/>
            <w:tcBorders>
              <w:top w:val="single" w:sz="2" w:space="0" w:color="000001"/>
              <w:left w:val="single" w:sz="2" w:space="0" w:color="000001"/>
              <w:bottom w:val="single" w:sz="2" w:space="0" w:color="000001"/>
            </w:tcBorders>
            <w:shd w:val="clear" w:color="auto" w:fill="auto"/>
          </w:tcPr>
          <w:p w14:paraId="0E192C39" w14:textId="26C9B24E" w:rsidR="00340C2C" w:rsidRPr="00B960C8" w:rsidRDefault="00340C2C" w:rsidP="00E72584">
            <w:pPr>
              <w:pStyle w:val="TableContents"/>
              <w:spacing w:after="46" w:line="240" w:lineRule="auto"/>
              <w:rPr>
                <w:sz w:val="20"/>
                <w:szCs w:val="20"/>
                <w:lang w:val="en-US"/>
              </w:rPr>
            </w:pPr>
            <w:r>
              <w:rPr>
                <w:sz w:val="20"/>
                <w:szCs w:val="20"/>
                <w:lang w:val="en-US"/>
              </w:rPr>
              <w:t>37.8 (9)</w:t>
            </w:r>
          </w:p>
        </w:tc>
        <w:tc>
          <w:tcPr>
            <w:tcW w:w="1254" w:type="dxa"/>
            <w:tcBorders>
              <w:top w:val="single" w:sz="2" w:space="0" w:color="000001"/>
              <w:left w:val="single" w:sz="2" w:space="0" w:color="000001"/>
              <w:bottom w:val="single" w:sz="2" w:space="0" w:color="000001"/>
              <w:right w:val="single" w:sz="2" w:space="0" w:color="000001"/>
            </w:tcBorders>
          </w:tcPr>
          <w:p w14:paraId="76C2402D" w14:textId="652EEBC4" w:rsidR="00340C2C" w:rsidRPr="00B960C8" w:rsidRDefault="00340C2C"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524E467" w14:textId="0E9ABB93" w:rsidR="00340C2C" w:rsidRDefault="00340C2C" w:rsidP="00E72584">
            <w:pPr>
              <w:pStyle w:val="TableContents"/>
              <w:spacing w:after="46" w:line="240" w:lineRule="auto"/>
              <w:rPr>
                <w:sz w:val="20"/>
                <w:szCs w:val="20"/>
                <w:lang w:val="en-US"/>
              </w:rPr>
            </w:pPr>
            <w:r>
              <w:rPr>
                <w:sz w:val="20"/>
                <w:szCs w:val="20"/>
                <w:lang w:val="en-US"/>
              </w:rPr>
              <w:t>16.8 (7.2)</w:t>
            </w:r>
          </w:p>
        </w:tc>
        <w:tc>
          <w:tcPr>
            <w:tcW w:w="1330" w:type="dxa"/>
            <w:tcBorders>
              <w:top w:val="single" w:sz="2" w:space="0" w:color="000001"/>
              <w:left w:val="single" w:sz="2" w:space="0" w:color="000001"/>
              <w:bottom w:val="single" w:sz="2" w:space="0" w:color="000001"/>
              <w:right w:val="single" w:sz="2" w:space="0" w:color="000001"/>
            </w:tcBorders>
          </w:tcPr>
          <w:p w14:paraId="435B062E" w14:textId="560183E2" w:rsidR="00340C2C" w:rsidRPr="00B960C8" w:rsidRDefault="00340C2C" w:rsidP="00E72584">
            <w:pPr>
              <w:pStyle w:val="TableContents"/>
              <w:spacing w:after="46" w:line="240" w:lineRule="auto"/>
              <w:rPr>
                <w:sz w:val="20"/>
                <w:szCs w:val="20"/>
                <w:lang w:val="en-US"/>
              </w:rPr>
            </w:pPr>
            <w:r>
              <w:rPr>
                <w:sz w:val="20"/>
                <w:szCs w:val="20"/>
                <w:lang w:val="en-US"/>
              </w:rPr>
              <w:t>67 (NA)*</w:t>
            </w:r>
          </w:p>
        </w:tc>
        <w:tc>
          <w:tcPr>
            <w:tcW w:w="1176" w:type="dxa"/>
            <w:tcBorders>
              <w:top w:val="single" w:sz="2" w:space="0" w:color="000001"/>
              <w:left w:val="single" w:sz="2" w:space="0" w:color="000001"/>
              <w:bottom w:val="single" w:sz="2" w:space="0" w:color="000001"/>
              <w:right w:val="single" w:sz="2" w:space="0" w:color="000001"/>
            </w:tcBorders>
          </w:tcPr>
          <w:p w14:paraId="1608E67C" w14:textId="6ADF1715" w:rsidR="00340C2C" w:rsidRDefault="00340C2C" w:rsidP="00E72584">
            <w:pPr>
              <w:pStyle w:val="TableContents"/>
              <w:spacing w:after="46" w:line="240" w:lineRule="auto"/>
              <w:rPr>
                <w:sz w:val="20"/>
                <w:szCs w:val="20"/>
                <w:lang w:val="en-US"/>
              </w:rPr>
            </w:pPr>
            <w:r>
              <w:rPr>
                <w:sz w:val="20"/>
                <w:szCs w:val="20"/>
                <w:lang w:val="en-US"/>
              </w:rPr>
              <w:t>14.6 (4.1)</w:t>
            </w:r>
          </w:p>
        </w:tc>
        <w:tc>
          <w:tcPr>
            <w:tcW w:w="1190" w:type="dxa"/>
            <w:tcBorders>
              <w:top w:val="single" w:sz="2" w:space="0" w:color="000001"/>
              <w:left w:val="single" w:sz="2" w:space="0" w:color="000001"/>
              <w:bottom w:val="single" w:sz="2" w:space="0" w:color="000001"/>
              <w:right w:val="single" w:sz="2" w:space="0" w:color="000001"/>
            </w:tcBorders>
          </w:tcPr>
          <w:p w14:paraId="6E7ED95E" w14:textId="6C9460DE" w:rsidR="00340C2C" w:rsidRDefault="00340C2C" w:rsidP="00E72584">
            <w:pPr>
              <w:pStyle w:val="TableContents"/>
              <w:spacing w:after="46" w:line="240" w:lineRule="auto"/>
              <w:rPr>
                <w:sz w:val="20"/>
                <w:szCs w:val="20"/>
                <w:lang w:val="en-US"/>
              </w:rPr>
            </w:pPr>
            <w:r>
              <w:rPr>
                <w:sz w:val="20"/>
                <w:szCs w:val="20"/>
                <w:lang w:val="en-US"/>
              </w:rPr>
              <w:t>20.5 (4.5)</w:t>
            </w:r>
          </w:p>
        </w:tc>
        <w:tc>
          <w:tcPr>
            <w:tcW w:w="1208" w:type="dxa"/>
            <w:tcBorders>
              <w:top w:val="single" w:sz="2" w:space="0" w:color="000001"/>
              <w:left w:val="single" w:sz="2" w:space="0" w:color="000001"/>
              <w:bottom w:val="single" w:sz="2" w:space="0" w:color="000001"/>
              <w:right w:val="single" w:sz="2" w:space="0" w:color="000001"/>
            </w:tcBorders>
          </w:tcPr>
          <w:p w14:paraId="1365DF71" w14:textId="79959CC3" w:rsidR="00340C2C" w:rsidRDefault="00340C2C" w:rsidP="00E72584">
            <w:pPr>
              <w:pStyle w:val="TableContents"/>
              <w:spacing w:after="46" w:line="240" w:lineRule="auto"/>
              <w:rPr>
                <w:sz w:val="20"/>
                <w:szCs w:val="20"/>
                <w:lang w:val="en-US"/>
              </w:rPr>
            </w:pPr>
            <w:r>
              <w:rPr>
                <w:sz w:val="20"/>
                <w:szCs w:val="20"/>
                <w:lang w:val="en-US"/>
              </w:rPr>
              <w:t>31.9 (5.9)</w:t>
            </w:r>
          </w:p>
        </w:tc>
        <w:tc>
          <w:tcPr>
            <w:tcW w:w="1140" w:type="dxa"/>
            <w:tcBorders>
              <w:top w:val="single" w:sz="2" w:space="0" w:color="000001"/>
              <w:left w:val="single" w:sz="2" w:space="0" w:color="000001"/>
              <w:bottom w:val="single" w:sz="2" w:space="0" w:color="000001"/>
            </w:tcBorders>
            <w:shd w:val="clear" w:color="auto" w:fill="auto"/>
          </w:tcPr>
          <w:p w14:paraId="4639A1EE" w14:textId="05794585" w:rsidR="00340C2C" w:rsidRPr="00B960C8" w:rsidRDefault="00340C2C" w:rsidP="00E72584">
            <w:pPr>
              <w:pStyle w:val="TableContents"/>
              <w:spacing w:after="46" w:line="240" w:lineRule="auto"/>
              <w:rPr>
                <w:sz w:val="20"/>
                <w:szCs w:val="20"/>
                <w:lang w:val="en-US"/>
              </w:rPr>
            </w:pPr>
            <w:r>
              <w:rPr>
                <w:sz w:val="20"/>
                <w:szCs w:val="20"/>
                <w:lang w:val="en-US"/>
              </w:rPr>
              <w:t>14 (10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C0603ED" w14:textId="1DFD6C4A" w:rsidR="00340C2C" w:rsidRPr="00B960C8" w:rsidRDefault="00340C2C" w:rsidP="00E72584">
            <w:pPr>
              <w:pStyle w:val="TableContents"/>
              <w:spacing w:after="46" w:line="240" w:lineRule="auto"/>
              <w:rPr>
                <w:sz w:val="20"/>
                <w:szCs w:val="20"/>
                <w:lang w:val="en-US"/>
              </w:rPr>
            </w:pPr>
            <w:r>
              <w:rPr>
                <w:sz w:val="20"/>
                <w:szCs w:val="20"/>
                <w:lang w:val="en-US"/>
              </w:rPr>
              <w:t>36.7 (11.4)</w:t>
            </w:r>
          </w:p>
        </w:tc>
      </w:tr>
      <w:tr w:rsidR="007C7C1B" w:rsidRPr="00BC63D4" w14:paraId="21826710"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5F8534E" w14:textId="3512BD3B" w:rsidR="007C7C1B" w:rsidRDefault="007C7C1B"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schbul/sbq150","ISSN":"05867614","abstract":"Background: Aged patients (&gt;50 years old) with residual schizophrenic symptoms differ from young patients. They represent a subpopulation with a more unfavorable Kraepelinian course and have an increased risk (up to 30%) for dementia of unknown origin. However, our current understanding of age-related brain changes in schizophrenia is derived from studies that included less than 17% of patients who were older than 50 years of age. This study investigated the anatomical distribution of gray matter (GM) brain deficits in aged patients with ongoing schizophrenia. Methods: Voxel-based morphometry was applied to 3D-T1 magnetic resonance images obtained from 27 aged patients with schizophrenia (mean age of 60 years) and 40 age-matched normal controls. Results: Older patients with schizophrenia showed a bilateral reduction of GM volume in the thalamus, the prefrontal cortex, and in a large posterior region centered on the occipito-temporo-parietal junction. Only the latter region showed accelerated GM volume loss with increasing age. None of these results could be accounted for by institutionalization, antipsychotic medication, or cognitive scores. Conclusions: This study replicated most common findings in patients with schizophrenia with regard to thalamic and frontal GM deficits. However, it uncovered an unexpected large region of GM atrophy in the posterior tertiary cortices. The latter observation may be specific to this aged and chronically symptomatic subpopulation, as atrophy in this region is rarely reported in younger patients and is accelerated with age. © 2012 The Author.","author":[{"dropping-particle":"","family":"Schuster","given":"C","non-dropping-particle":"","parse-names":false,"suffix":""},{"dropping-particle":"","family":"Schuller","given":"A M","non-dropping-particle":"","parse-names":false,"suffix":""},{"dropping-particle":"","family":"Paulos","given":"C","non-dropping-particle":"","parse-names":false,"suffix":""},{"dropping-particle":"","family":"Namer","given":"I","non-dropping-particle":"","parse-names":false,"suffix":""},{"dropping-particle":"","family":"Pull","given":"C","non-dropping-particle":"","parse-names":false,"suffix":""},{"dropping-particle":"","family":"Danion","given":"J M","non-dropping-particle":"","parse-names":false,"suffix":""},{"dropping-particle":"","family":"Foucher","given":"J R","non-dropping-particle":"","parse-names":false,"suffix":""}],"container-title":"Schizophrenia Bulletin","id":"ITEM-1","issue":"4","issued":{"date-parts":[["2012"]]},"note":"cited By 13","page":"796-802","title":"Gray matter volume decreases in elderly patients with schizophrenia: A voxel-based morphometry study","type":"article-journal","volume":"38"},"uris":["http://www.mendeley.com/documents/?uuid=ad791db0-c83c-4184-bbc9-0cbd19899912"]}],"mendeley":{"formattedCitation":"(Schuster et al., 2012)","manualFormatting":"Schuster et al., 2012","plainTextFormattedCitation":"(Schuster et al., 2012)","previouslyFormattedCitation":"(Schuster et al., 2012)"},"properties":{"noteIndex":0},"schema":"https://github.com/citation-style-language/schema/raw/master/csl-citation.json"}</w:instrText>
            </w:r>
            <w:r>
              <w:rPr>
                <w:sz w:val="20"/>
                <w:szCs w:val="20"/>
                <w:lang w:val="en-US"/>
              </w:rPr>
              <w:fldChar w:fldCharType="separate"/>
            </w:r>
            <w:r w:rsidRPr="007C7C1B">
              <w:rPr>
                <w:noProof/>
                <w:sz w:val="20"/>
                <w:szCs w:val="20"/>
                <w:lang w:val="en-US"/>
              </w:rPr>
              <w:t>Schuster et al., 2012</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2A0B9DE" w14:textId="39258E14" w:rsidR="007C7C1B" w:rsidRDefault="007C7C1B" w:rsidP="00E72584">
            <w:pPr>
              <w:pStyle w:val="TableContents"/>
              <w:spacing w:after="46" w:line="240" w:lineRule="auto"/>
              <w:rPr>
                <w:sz w:val="20"/>
                <w:szCs w:val="20"/>
                <w:lang w:val="en-US"/>
              </w:rPr>
            </w:pPr>
            <w:r>
              <w:rPr>
                <w:sz w:val="20"/>
                <w:szCs w:val="20"/>
                <w:lang w:val="en-US"/>
              </w:rPr>
              <w:t>27 (52)</w:t>
            </w:r>
          </w:p>
        </w:tc>
        <w:tc>
          <w:tcPr>
            <w:tcW w:w="1260" w:type="dxa"/>
            <w:tcBorders>
              <w:top w:val="single" w:sz="2" w:space="0" w:color="000001"/>
              <w:left w:val="single" w:sz="2" w:space="0" w:color="000001"/>
              <w:bottom w:val="single" w:sz="2" w:space="0" w:color="000001"/>
            </w:tcBorders>
            <w:shd w:val="clear" w:color="auto" w:fill="auto"/>
          </w:tcPr>
          <w:p w14:paraId="5B074E04" w14:textId="2DB60D2E" w:rsidR="007C7C1B" w:rsidRDefault="007C7C1B" w:rsidP="00E72584">
            <w:pPr>
              <w:pStyle w:val="TableContents"/>
              <w:spacing w:after="46" w:line="240" w:lineRule="auto"/>
              <w:rPr>
                <w:sz w:val="20"/>
                <w:szCs w:val="20"/>
                <w:lang w:val="en-US"/>
              </w:rPr>
            </w:pPr>
            <w:r>
              <w:rPr>
                <w:sz w:val="20"/>
                <w:szCs w:val="20"/>
                <w:lang w:val="en-US"/>
              </w:rPr>
              <w:t>59.9 (9.1)</w:t>
            </w:r>
          </w:p>
        </w:tc>
        <w:tc>
          <w:tcPr>
            <w:tcW w:w="1254" w:type="dxa"/>
            <w:tcBorders>
              <w:top w:val="single" w:sz="2" w:space="0" w:color="000001"/>
              <w:left w:val="single" w:sz="2" w:space="0" w:color="000001"/>
              <w:bottom w:val="single" w:sz="2" w:space="0" w:color="000001"/>
              <w:right w:val="single" w:sz="2" w:space="0" w:color="000001"/>
            </w:tcBorders>
          </w:tcPr>
          <w:p w14:paraId="4248DD86" w14:textId="34BEA391" w:rsidR="007C7C1B" w:rsidRDefault="007C7C1B" w:rsidP="00E72584">
            <w:pPr>
              <w:pStyle w:val="TableContents"/>
              <w:spacing w:after="46" w:line="240" w:lineRule="auto"/>
              <w:rPr>
                <w:sz w:val="20"/>
                <w:szCs w:val="20"/>
                <w:lang w:val="en-US"/>
              </w:rPr>
            </w:pPr>
            <w:r>
              <w:rPr>
                <w:sz w:val="20"/>
                <w:szCs w:val="20"/>
                <w:lang w:val="en-US"/>
              </w:rPr>
              <w:t>89.29</w:t>
            </w:r>
          </w:p>
        </w:tc>
        <w:tc>
          <w:tcPr>
            <w:tcW w:w="1182" w:type="dxa"/>
            <w:tcBorders>
              <w:top w:val="single" w:sz="2" w:space="0" w:color="000001"/>
              <w:left w:val="single" w:sz="2" w:space="0" w:color="000001"/>
              <w:bottom w:val="single" w:sz="2" w:space="0" w:color="000001"/>
              <w:right w:val="single" w:sz="2" w:space="0" w:color="000001"/>
            </w:tcBorders>
          </w:tcPr>
          <w:p w14:paraId="00673101" w14:textId="59E550E9" w:rsidR="007C7C1B" w:rsidRDefault="007C7C1B" w:rsidP="00E72584">
            <w:pPr>
              <w:pStyle w:val="TableContents"/>
              <w:spacing w:after="46" w:line="240" w:lineRule="auto"/>
              <w:rPr>
                <w:sz w:val="20"/>
                <w:szCs w:val="20"/>
                <w:lang w:val="en-US"/>
              </w:rPr>
            </w:pPr>
            <w:r>
              <w:rPr>
                <w:sz w:val="20"/>
                <w:szCs w:val="20"/>
                <w:lang w:val="en-US"/>
              </w:rPr>
              <w:t>29.2 (9.6)</w:t>
            </w:r>
          </w:p>
        </w:tc>
        <w:tc>
          <w:tcPr>
            <w:tcW w:w="1330" w:type="dxa"/>
            <w:tcBorders>
              <w:top w:val="single" w:sz="2" w:space="0" w:color="000001"/>
              <w:left w:val="single" w:sz="2" w:space="0" w:color="000001"/>
              <w:bottom w:val="single" w:sz="2" w:space="0" w:color="000001"/>
              <w:right w:val="single" w:sz="2" w:space="0" w:color="000001"/>
            </w:tcBorders>
          </w:tcPr>
          <w:p w14:paraId="11CFA63E" w14:textId="6699C82B" w:rsidR="007C7C1B" w:rsidRDefault="007C7C1B" w:rsidP="00E72584">
            <w:pPr>
              <w:pStyle w:val="TableContents"/>
              <w:spacing w:after="46" w:line="240" w:lineRule="auto"/>
              <w:rPr>
                <w:sz w:val="20"/>
                <w:szCs w:val="20"/>
                <w:lang w:val="en-US"/>
              </w:rPr>
            </w:pPr>
            <w:r>
              <w:rPr>
                <w:sz w:val="20"/>
                <w:szCs w:val="20"/>
                <w:lang w:val="en-US"/>
              </w:rPr>
              <w:t>64 (24.6)</w:t>
            </w:r>
          </w:p>
        </w:tc>
        <w:tc>
          <w:tcPr>
            <w:tcW w:w="1176" w:type="dxa"/>
            <w:tcBorders>
              <w:top w:val="single" w:sz="2" w:space="0" w:color="000001"/>
              <w:left w:val="single" w:sz="2" w:space="0" w:color="000001"/>
              <w:bottom w:val="single" w:sz="2" w:space="0" w:color="000001"/>
              <w:right w:val="single" w:sz="2" w:space="0" w:color="000001"/>
            </w:tcBorders>
          </w:tcPr>
          <w:p w14:paraId="662958D0" w14:textId="47AEC9F1" w:rsidR="007C7C1B" w:rsidRDefault="007C7C1B" w:rsidP="00E72584">
            <w:pPr>
              <w:pStyle w:val="TableContents"/>
              <w:spacing w:after="46" w:line="240" w:lineRule="auto"/>
              <w:rPr>
                <w:sz w:val="20"/>
                <w:szCs w:val="20"/>
                <w:lang w:val="en-US"/>
              </w:rPr>
            </w:pPr>
            <w:r>
              <w:rPr>
                <w:sz w:val="20"/>
                <w:szCs w:val="20"/>
                <w:lang w:val="en-US"/>
              </w:rPr>
              <w:t>20 (8.7)</w:t>
            </w:r>
          </w:p>
        </w:tc>
        <w:tc>
          <w:tcPr>
            <w:tcW w:w="1190" w:type="dxa"/>
            <w:tcBorders>
              <w:top w:val="single" w:sz="2" w:space="0" w:color="000001"/>
              <w:left w:val="single" w:sz="2" w:space="0" w:color="000001"/>
              <w:bottom w:val="single" w:sz="2" w:space="0" w:color="000001"/>
              <w:right w:val="single" w:sz="2" w:space="0" w:color="000001"/>
            </w:tcBorders>
          </w:tcPr>
          <w:p w14:paraId="5B4105EC" w14:textId="6833FC60" w:rsidR="007C7C1B" w:rsidRDefault="007C7C1B" w:rsidP="00E72584">
            <w:pPr>
              <w:pStyle w:val="TableContents"/>
              <w:spacing w:after="46" w:line="240" w:lineRule="auto"/>
              <w:rPr>
                <w:sz w:val="20"/>
                <w:szCs w:val="20"/>
                <w:lang w:val="en-US"/>
              </w:rPr>
            </w:pPr>
            <w:r>
              <w:rPr>
                <w:sz w:val="20"/>
                <w:szCs w:val="20"/>
                <w:lang w:val="en-US"/>
              </w:rPr>
              <w:t>25.7 (8)</w:t>
            </w:r>
          </w:p>
        </w:tc>
        <w:tc>
          <w:tcPr>
            <w:tcW w:w="1208" w:type="dxa"/>
            <w:tcBorders>
              <w:top w:val="single" w:sz="2" w:space="0" w:color="000001"/>
              <w:left w:val="single" w:sz="2" w:space="0" w:color="000001"/>
              <w:bottom w:val="single" w:sz="2" w:space="0" w:color="000001"/>
              <w:right w:val="single" w:sz="2" w:space="0" w:color="000001"/>
            </w:tcBorders>
          </w:tcPr>
          <w:p w14:paraId="688D2365" w14:textId="4756A442" w:rsidR="007C7C1B" w:rsidRDefault="007C7C1B" w:rsidP="00E72584">
            <w:pPr>
              <w:pStyle w:val="TableContents"/>
              <w:spacing w:after="46" w:line="240" w:lineRule="auto"/>
              <w:rPr>
                <w:sz w:val="20"/>
                <w:szCs w:val="20"/>
                <w:lang w:val="en-US"/>
              </w:rPr>
            </w:pPr>
            <w:r>
              <w:rPr>
                <w:sz w:val="20"/>
                <w:szCs w:val="20"/>
                <w:lang w:val="en-US"/>
              </w:rPr>
              <w:t>48.3 (2)</w:t>
            </w:r>
          </w:p>
        </w:tc>
        <w:tc>
          <w:tcPr>
            <w:tcW w:w="1140" w:type="dxa"/>
            <w:tcBorders>
              <w:top w:val="single" w:sz="2" w:space="0" w:color="000001"/>
              <w:left w:val="single" w:sz="2" w:space="0" w:color="000001"/>
              <w:bottom w:val="single" w:sz="2" w:space="0" w:color="000001"/>
            </w:tcBorders>
            <w:shd w:val="clear" w:color="auto" w:fill="auto"/>
          </w:tcPr>
          <w:p w14:paraId="0993D2C7" w14:textId="69773F7F" w:rsidR="007C7C1B" w:rsidRDefault="007C7C1B" w:rsidP="00E72584">
            <w:pPr>
              <w:pStyle w:val="TableContents"/>
              <w:spacing w:after="46" w:line="240" w:lineRule="auto"/>
              <w:rPr>
                <w:sz w:val="20"/>
                <w:szCs w:val="20"/>
                <w:lang w:val="en-US"/>
              </w:rPr>
            </w:pPr>
            <w:r>
              <w:rPr>
                <w:sz w:val="20"/>
                <w:szCs w:val="20"/>
                <w:lang w:val="en-US"/>
              </w:rPr>
              <w:t>40 (4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709E427" w14:textId="56733067" w:rsidR="007C7C1B" w:rsidRDefault="007C7C1B" w:rsidP="00E72584">
            <w:pPr>
              <w:pStyle w:val="TableContents"/>
              <w:spacing w:after="46" w:line="240" w:lineRule="auto"/>
              <w:rPr>
                <w:sz w:val="20"/>
                <w:szCs w:val="20"/>
                <w:lang w:val="en-US"/>
              </w:rPr>
            </w:pPr>
            <w:r>
              <w:rPr>
                <w:sz w:val="20"/>
                <w:szCs w:val="20"/>
                <w:lang w:val="en-US"/>
              </w:rPr>
              <w:t>62.2 (7.8)</w:t>
            </w:r>
          </w:p>
        </w:tc>
      </w:tr>
      <w:tr w:rsidR="00E72584" w:rsidRPr="00BC63D4" w14:paraId="42A76070"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879020F" w14:textId="35E5EFC9"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503/jpn.130283","ISSN":"14882434","abstract":"BACKGROUND: Shared genetic vulnerability for schizophrenia and bipolar disorder may be associated with common neuroanatomical features. In view of the evidence for working memory dysfunction as a candidate intermediate phenotype for both disorders, we explored neuroanatomical distinctions between subtypes defined according to working memory (n-back task) performance.\\n\\nMETHODS: We analyzed T1-weighted MRI scans for patients with schizophrenia-spectrum disorder, bipolar-I disorder (BD-I) and healthy controls. The VBM8 toolbox was used to assess differences in grey and white matter volume across traditional diagnostic groups (schizophrenia v. BD-I). Subsequently, groups were defined as \"executively spared\" (ES) based on the achievement of greater than 50% accuracy in the 2-back task performance (comparable to performance in the control group) or \"executively deficit\" (ED) based on the achievement of less than 50% accuracy.\\n\\nRESULTS: Our study included 40 patients with schizophrenia-spectrum disorders, 30 patients with BD-I and 34 controls. Both the schizophrenia and BD-I groups showed grey matter volume reductions relative to the control group, but not relative to each other. The ED subtype (n = 32 [10 BD-I, 22 schizophrenia]) showed grey matter volume reductions in the bilateral superior and medial frontal gyri, right inferior opercular gyri and hippocampus relative to controls. The ES subtype (n = 38 [20 BD-I, 18 schizophrenia]) showed grey matter volume reductions in the right precuneus and left superior and medial orbital frontal gyri relative to controls. The ED subtype showed grey matter volume reduction in the right inferior frontal and precentral gyri relative to the ES subtype. There were no significant differences in white matter volume in any group comparisons.\\n\\nLIMITATIONS: This analysis was limited by small sample sizes. Further, insufficient numbers were available to assess a control-deficit comparison group. We were unable to assess the effects of mood stabilizer dose on brain structure.\\n\\nCONCLUSION: Neuroanatomical commonalities are evident among patients with schizophrenia-spectrum disorders and BD-I with working memory deficits. Reduced inferior frontal lobe volume may mediate cognitive deficits shared across the psychosis-mood spectrum.","author":[{"dropping-particle":"","family":"Shepherd","given":"Alana M.","non-dropping-particle":"","parse-names":false,"suffix":""},{"dropping-particle":"","family":"Quidé","given":"Yann","non-dropping-particle":"","parse-names":false,"suffix":""},{"dropping-particle":"","family":"Laurens","given":"Kristin R.","non-dropping-particle":"","parse-names":false,"suffix":""},{"dropping-particle":"","family":"O’Reilly","given":"Nicole","non-dropping-particle":"","parse-names":false,"suffix":""},{"dropping-particle":"","family":"Rowland","given":"Jesseca E.","non-dropping-particle":"","parse-names":false,"suffix":""},{"dropping-particle":"","family":"Mitchell","given":"Philip B.","non-dropping-particle":"","parse-names":false,"suffix":""},{"dropping-particle":"","family":"Vaughan","given":"Carr J.","non-dropping-particle":"","parse-names":false,"suffix":""},{"dropping-particle":"","family":"Green","given":"Melissa J.","non-dropping-particle":"","parse-names":false,"suffix":""}],"container-title":"Journal of Psychiatry and Neuroscience","id":"ITEM-1","issued":{"date-parts":[["2015"]]},"title":"Shared intermediate phenotypes for schizophrenia and bipolar disorder: Neuroanatomical features of subtypes distinguished by executive dysfunction","type":"article-journal"},"uris":["http://www.mendeley.com/documents/?uuid=8372a9eb-1a70-3a03-8d7e-cbc3effe1760"]}],"mendeley":{"formattedCitation":"(Shepherd et al., 2015)","manualFormatting":"Shepherd et al., 2015","plainTextFormattedCitation":"(Shepherd et al., 2015)","previouslyFormattedCitation":"(Shepherd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hepherd et al., 2015</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550C99F" w14:textId="614A769B" w:rsidR="00E72584" w:rsidRPr="00B960C8" w:rsidRDefault="00E72584" w:rsidP="00E72584">
            <w:pPr>
              <w:pStyle w:val="TableContents"/>
              <w:spacing w:after="46" w:line="240" w:lineRule="auto"/>
              <w:rPr>
                <w:sz w:val="20"/>
                <w:szCs w:val="20"/>
                <w:lang w:val="en-US"/>
              </w:rPr>
            </w:pPr>
            <w:r w:rsidRPr="00B960C8">
              <w:rPr>
                <w:sz w:val="20"/>
                <w:szCs w:val="20"/>
                <w:lang w:val="en-US"/>
              </w:rPr>
              <w:t>40 (60)</w:t>
            </w:r>
          </w:p>
        </w:tc>
        <w:tc>
          <w:tcPr>
            <w:tcW w:w="1260" w:type="dxa"/>
            <w:tcBorders>
              <w:top w:val="single" w:sz="2" w:space="0" w:color="000001"/>
              <w:left w:val="single" w:sz="2" w:space="0" w:color="000001"/>
              <w:bottom w:val="single" w:sz="2" w:space="0" w:color="000001"/>
            </w:tcBorders>
            <w:shd w:val="clear" w:color="auto" w:fill="auto"/>
          </w:tcPr>
          <w:p w14:paraId="4753C03D"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2.93 (10.6)</w:t>
            </w:r>
          </w:p>
        </w:tc>
        <w:tc>
          <w:tcPr>
            <w:tcW w:w="1254" w:type="dxa"/>
            <w:tcBorders>
              <w:top w:val="single" w:sz="2" w:space="0" w:color="000001"/>
              <w:left w:val="single" w:sz="2" w:space="0" w:color="000001"/>
              <w:bottom w:val="single" w:sz="2" w:space="0" w:color="000001"/>
              <w:right w:val="single" w:sz="2" w:space="0" w:color="000001"/>
            </w:tcBorders>
          </w:tcPr>
          <w:p w14:paraId="7302B814" w14:textId="0CDB56DF" w:rsidR="00E72584" w:rsidRPr="00B960C8" w:rsidRDefault="00E72584" w:rsidP="00E72584">
            <w:pPr>
              <w:pStyle w:val="TableContents"/>
              <w:spacing w:after="46" w:line="240" w:lineRule="auto"/>
              <w:rPr>
                <w:sz w:val="20"/>
                <w:szCs w:val="20"/>
                <w:lang w:val="en-US"/>
              </w:rPr>
            </w:pPr>
            <w:r w:rsidRPr="00B960C8">
              <w:rPr>
                <w:sz w:val="20"/>
                <w:szCs w:val="20"/>
                <w:lang w:val="en-US"/>
              </w:rPr>
              <w:t>92.5</w:t>
            </w:r>
          </w:p>
        </w:tc>
        <w:tc>
          <w:tcPr>
            <w:tcW w:w="1182" w:type="dxa"/>
            <w:tcBorders>
              <w:top w:val="single" w:sz="2" w:space="0" w:color="000001"/>
              <w:left w:val="single" w:sz="2" w:space="0" w:color="000001"/>
              <w:bottom w:val="single" w:sz="2" w:space="0" w:color="000001"/>
              <w:right w:val="single" w:sz="2" w:space="0" w:color="000001"/>
            </w:tcBorders>
          </w:tcPr>
          <w:p w14:paraId="4A5CC1E3" w14:textId="347702F1" w:rsidR="00E72584" w:rsidRPr="00B960C8" w:rsidRDefault="00E72584" w:rsidP="00E72584">
            <w:pPr>
              <w:pStyle w:val="TableContents"/>
              <w:spacing w:after="46" w:line="240" w:lineRule="auto"/>
              <w:rPr>
                <w:sz w:val="20"/>
                <w:szCs w:val="20"/>
                <w:lang w:val="en-US"/>
              </w:rPr>
            </w:pPr>
            <w:r>
              <w:rPr>
                <w:sz w:val="20"/>
                <w:szCs w:val="20"/>
                <w:lang w:val="en-US"/>
              </w:rPr>
              <w:t>17.84 (NA)*</w:t>
            </w:r>
          </w:p>
        </w:tc>
        <w:tc>
          <w:tcPr>
            <w:tcW w:w="1330" w:type="dxa"/>
            <w:tcBorders>
              <w:top w:val="single" w:sz="2" w:space="0" w:color="000001"/>
              <w:left w:val="single" w:sz="2" w:space="0" w:color="000001"/>
              <w:bottom w:val="single" w:sz="2" w:space="0" w:color="000001"/>
              <w:right w:val="single" w:sz="2" w:space="0" w:color="000001"/>
            </w:tcBorders>
          </w:tcPr>
          <w:p w14:paraId="56D267DF" w14:textId="7799B274" w:rsidR="00E72584" w:rsidRPr="00B960C8" w:rsidRDefault="00E72584" w:rsidP="00E72584">
            <w:pPr>
              <w:pStyle w:val="TableContents"/>
              <w:spacing w:after="46" w:line="240" w:lineRule="auto"/>
              <w:rPr>
                <w:sz w:val="20"/>
                <w:szCs w:val="20"/>
                <w:lang w:val="en-US"/>
              </w:rPr>
            </w:pPr>
            <w:r w:rsidRPr="00C91329">
              <w:rPr>
                <w:sz w:val="20"/>
                <w:szCs w:val="20"/>
                <w:lang w:val="en-US"/>
              </w:rPr>
              <w:t>63.54 (NA)</w:t>
            </w:r>
            <w:r>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tcPr>
          <w:p w14:paraId="1C64E045" w14:textId="189896DA" w:rsidR="00E72584" w:rsidRPr="00B960C8" w:rsidRDefault="00E72584" w:rsidP="00E72584">
            <w:pPr>
              <w:pStyle w:val="TableContents"/>
              <w:spacing w:after="46" w:line="240" w:lineRule="auto"/>
              <w:rPr>
                <w:sz w:val="20"/>
                <w:szCs w:val="20"/>
                <w:lang w:val="en-US"/>
              </w:rPr>
            </w:pPr>
            <w:r>
              <w:rPr>
                <w:sz w:val="20"/>
                <w:szCs w:val="20"/>
                <w:lang w:val="en-US"/>
              </w:rPr>
              <w:t>15.33 (6.1)</w:t>
            </w:r>
          </w:p>
        </w:tc>
        <w:tc>
          <w:tcPr>
            <w:tcW w:w="1190" w:type="dxa"/>
            <w:tcBorders>
              <w:top w:val="single" w:sz="2" w:space="0" w:color="000001"/>
              <w:left w:val="single" w:sz="2" w:space="0" w:color="000001"/>
              <w:bottom w:val="single" w:sz="2" w:space="0" w:color="000001"/>
              <w:right w:val="single" w:sz="2" w:space="0" w:color="000001"/>
            </w:tcBorders>
          </w:tcPr>
          <w:p w14:paraId="71AD1759" w14:textId="044A7DDB" w:rsidR="00E72584" w:rsidRPr="00B960C8" w:rsidRDefault="00E72584" w:rsidP="00E72584">
            <w:pPr>
              <w:pStyle w:val="TableContents"/>
              <w:spacing w:after="46" w:line="240" w:lineRule="auto"/>
              <w:rPr>
                <w:sz w:val="20"/>
                <w:szCs w:val="20"/>
                <w:lang w:val="en-US"/>
              </w:rPr>
            </w:pPr>
            <w:r>
              <w:rPr>
                <w:sz w:val="20"/>
                <w:szCs w:val="20"/>
                <w:lang w:val="en-US"/>
              </w:rPr>
              <w:t>16.23 (6.3)</w:t>
            </w:r>
          </w:p>
        </w:tc>
        <w:tc>
          <w:tcPr>
            <w:tcW w:w="1208" w:type="dxa"/>
            <w:tcBorders>
              <w:top w:val="single" w:sz="2" w:space="0" w:color="000001"/>
              <w:left w:val="single" w:sz="2" w:space="0" w:color="000001"/>
              <w:bottom w:val="single" w:sz="2" w:space="0" w:color="000001"/>
              <w:right w:val="single" w:sz="2" w:space="0" w:color="000001"/>
            </w:tcBorders>
          </w:tcPr>
          <w:p w14:paraId="5BC999FC" w14:textId="74BE212A" w:rsidR="00E72584" w:rsidRPr="00B960C8" w:rsidRDefault="00E72584" w:rsidP="00E72584">
            <w:pPr>
              <w:pStyle w:val="TableContents"/>
              <w:spacing w:after="46" w:line="240" w:lineRule="auto"/>
              <w:rPr>
                <w:sz w:val="20"/>
                <w:szCs w:val="20"/>
                <w:lang w:val="en-US"/>
              </w:rPr>
            </w:pPr>
            <w:r>
              <w:rPr>
                <w:sz w:val="20"/>
                <w:szCs w:val="20"/>
                <w:lang w:val="en-US"/>
              </w:rPr>
              <w:t>31.98 (8.9)</w:t>
            </w:r>
          </w:p>
        </w:tc>
        <w:tc>
          <w:tcPr>
            <w:tcW w:w="1140" w:type="dxa"/>
            <w:tcBorders>
              <w:top w:val="single" w:sz="2" w:space="0" w:color="000001"/>
              <w:left w:val="single" w:sz="2" w:space="0" w:color="000001"/>
              <w:bottom w:val="single" w:sz="2" w:space="0" w:color="000001"/>
            </w:tcBorders>
            <w:shd w:val="clear" w:color="auto" w:fill="auto"/>
          </w:tcPr>
          <w:p w14:paraId="63870D96" w14:textId="38395E33" w:rsidR="00E72584" w:rsidRPr="00B960C8" w:rsidRDefault="00E72584" w:rsidP="00E72584">
            <w:pPr>
              <w:pStyle w:val="TableContents"/>
              <w:spacing w:after="46" w:line="240" w:lineRule="auto"/>
              <w:rPr>
                <w:sz w:val="20"/>
                <w:szCs w:val="20"/>
                <w:lang w:val="en-US"/>
              </w:rPr>
            </w:pPr>
            <w:r w:rsidRPr="00B960C8">
              <w:rPr>
                <w:sz w:val="20"/>
                <w:szCs w:val="20"/>
                <w:lang w:val="en-US"/>
              </w:rPr>
              <w:t>34 (47.0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F21117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6 (10.6)</w:t>
            </w:r>
          </w:p>
        </w:tc>
      </w:tr>
      <w:tr w:rsidR="00315A35" w:rsidRPr="00BC63D4" w14:paraId="3886A37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A883331" w14:textId="2087C66A" w:rsidR="00315A35" w:rsidRPr="00B960C8" w:rsidRDefault="00315A35"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8.12.001","ISSN":"18727506","PMID":"30544051","abstract":"Structural brain abnormalities, including decreased gray matter (GM) and white matter (WM) volume, have been observed in patients with schizophrenia. These decrements were found to be associated with positive and negative symptoms, but affective symptoms (depression and anxiety) were poorly explored. We hypothesized that abnormalities in GM and WM volume might also be related to affective symptoms. GM and WM volumes were calculated from high-resolution T1 structural images acquired from 24 patients with schizophrenia and 26 healthy controls, and the associations of positive, negative, and affective symptoms with the brain volumes that showed significant reduction in patients were investigated. Patients demonstrated GM volume reductions in the bilateral prefrontal cortex, and WM volume reductions in the right frontal and left corpus callosum. Prefrontal cortex volume was significantly and inversely associated with both auditory-verbal hallucinations and depression severity. WM volume alterations, in contrast, were related to alogia, anhedonia, and delusions. The combined impact of auditory-verbal hallucinations and depression on similar sub-regions of the prefrontal cortex suggests that depression is involved in hearing voices. Further, this adverse impact of depression on prefrontal GM volume may underlie the impairment demonstrated by these patients in cognitive tasks that rely on executive processes.","author":[{"dropping-particle":"","family":"Siddi","given":"Sara","non-dropping-particle":"","parse-names":false,"suffix":""},{"dropping-particle":"","family":"Nuñez","given":"Christian","non-dropping-particle":"","parse-names":false,"suffix":""},{"dropping-particle":"","family":"Senior","given":"Carl","non-dropping-particle":"","parse-names":false,"suffix":""},{"dropping-particle":"","family":"Preti","given":"Antonio","non-dropping-particle":"","parse-names":false,"suffix":""},{"dropping-particle":"","family":"Cuevas-Esteban","given":"Jorge","non-dropping-particle":"","parse-names":false,"suffix":""},{"dropping-particle":"","family":"Ochoa","given":"Susana","non-dropping-particle":"","parse-names":false,"suffix":""},{"dropping-particle":"","family":"Brébion","given":"Gildas","non-dropping-particle":"","parse-names":false,"suffix":""},{"dropping-particle":"","family":"Stephan-Otto","given":"Christian","non-dropping-particle":"","parse-names":false,"suffix":""}],"container-title":"Psychiatry Research - Neuroimaging","id":"ITEM-1","issued":{"date-parts":[["2019","1","30"]]},"page":"55-63","publisher":"Elsevier Ireland Ltd","title":"Depression, auditory-verbal hallucinations, and delusions in patients with schizophrenia: Different patterns of association with prefrontal gray and white matter volume","type":"article-journal","volume":"283"},"uris":["http://www.mendeley.com/documents/?uuid=0a96e9c2-e893-3595-929e-474cce96652e"]}],"mendeley":{"formattedCitation":"(Siddi et al., 2019)","manualFormatting":"Siddi et al., 2019","plainTextFormattedCitation":"(Siddi et al., 2019)","previouslyFormattedCitation":"(Siddi et al., 2019)"},"properties":{"noteIndex":0},"schema":"https://github.com/citation-style-language/schema/raw/master/csl-citation.json"}</w:instrText>
            </w:r>
            <w:r>
              <w:rPr>
                <w:sz w:val="20"/>
                <w:szCs w:val="20"/>
                <w:lang w:val="en-US"/>
              </w:rPr>
              <w:fldChar w:fldCharType="separate"/>
            </w:r>
            <w:r w:rsidRPr="00315A35">
              <w:rPr>
                <w:noProof/>
                <w:sz w:val="20"/>
                <w:szCs w:val="20"/>
                <w:lang w:val="en-US"/>
              </w:rPr>
              <w:t>Siddi et al., 2019</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620D651" w14:textId="0B039711" w:rsidR="00315A35" w:rsidRPr="00B960C8" w:rsidRDefault="00315A35" w:rsidP="00E72584">
            <w:pPr>
              <w:pStyle w:val="TableContents"/>
              <w:spacing w:after="46" w:line="240" w:lineRule="auto"/>
              <w:rPr>
                <w:sz w:val="20"/>
                <w:szCs w:val="20"/>
                <w:lang w:val="en-US"/>
              </w:rPr>
            </w:pPr>
            <w:r>
              <w:rPr>
                <w:sz w:val="20"/>
                <w:szCs w:val="20"/>
                <w:lang w:val="en-US"/>
              </w:rPr>
              <w:t>26 (57.69)</w:t>
            </w:r>
          </w:p>
        </w:tc>
        <w:tc>
          <w:tcPr>
            <w:tcW w:w="1260" w:type="dxa"/>
            <w:tcBorders>
              <w:top w:val="single" w:sz="2" w:space="0" w:color="000001"/>
              <w:left w:val="single" w:sz="2" w:space="0" w:color="000001"/>
              <w:bottom w:val="single" w:sz="2" w:space="0" w:color="000001"/>
            </w:tcBorders>
            <w:shd w:val="clear" w:color="auto" w:fill="auto"/>
          </w:tcPr>
          <w:p w14:paraId="34CA8A0A" w14:textId="59C0B20B" w:rsidR="00315A35" w:rsidRPr="00B960C8" w:rsidRDefault="00315A35" w:rsidP="00E72584">
            <w:pPr>
              <w:pStyle w:val="TableContents"/>
              <w:spacing w:after="46" w:line="240" w:lineRule="auto"/>
              <w:rPr>
                <w:sz w:val="20"/>
                <w:szCs w:val="20"/>
                <w:lang w:val="en-US"/>
              </w:rPr>
            </w:pPr>
            <w:r>
              <w:rPr>
                <w:sz w:val="20"/>
                <w:szCs w:val="20"/>
                <w:lang w:val="en-US"/>
              </w:rPr>
              <w:t>36.9 (9.1)</w:t>
            </w:r>
          </w:p>
        </w:tc>
        <w:tc>
          <w:tcPr>
            <w:tcW w:w="1254" w:type="dxa"/>
            <w:tcBorders>
              <w:top w:val="single" w:sz="2" w:space="0" w:color="000001"/>
              <w:left w:val="single" w:sz="2" w:space="0" w:color="000001"/>
              <w:bottom w:val="single" w:sz="2" w:space="0" w:color="000001"/>
              <w:right w:val="single" w:sz="2" w:space="0" w:color="000001"/>
            </w:tcBorders>
          </w:tcPr>
          <w:p w14:paraId="591E6657" w14:textId="40CD55D9" w:rsidR="00315A35" w:rsidRPr="00B960C8" w:rsidRDefault="00315A35"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E490718" w14:textId="05BAF53E" w:rsidR="00315A35" w:rsidRDefault="00315A35" w:rsidP="00E72584">
            <w:pPr>
              <w:pStyle w:val="TableContents"/>
              <w:spacing w:after="46" w:line="240" w:lineRule="auto"/>
              <w:rPr>
                <w:sz w:val="20"/>
                <w:szCs w:val="20"/>
                <w:lang w:val="en-US"/>
              </w:rPr>
            </w:pPr>
            <w:r>
              <w:rPr>
                <w:sz w:val="20"/>
                <w:szCs w:val="20"/>
                <w:lang w:val="en-US"/>
              </w:rPr>
              <w:t>13.2 (9.9)</w:t>
            </w:r>
          </w:p>
        </w:tc>
        <w:tc>
          <w:tcPr>
            <w:tcW w:w="1330" w:type="dxa"/>
            <w:tcBorders>
              <w:top w:val="single" w:sz="2" w:space="0" w:color="000001"/>
              <w:left w:val="single" w:sz="2" w:space="0" w:color="000001"/>
              <w:bottom w:val="single" w:sz="2" w:space="0" w:color="000001"/>
              <w:right w:val="single" w:sz="2" w:space="0" w:color="000001"/>
            </w:tcBorders>
          </w:tcPr>
          <w:p w14:paraId="52A22EB6" w14:textId="05754B2E" w:rsidR="00315A35" w:rsidRPr="00B960C8" w:rsidRDefault="00315A35"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2E6D3DC" w14:textId="2E61B352" w:rsidR="00315A35" w:rsidRDefault="00315A35"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C5A6D4C" w14:textId="45164E06" w:rsidR="00315A35" w:rsidRDefault="00315A35"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41FD64D" w14:textId="6462EFEE" w:rsidR="00315A35" w:rsidRDefault="00315A35"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246D0BB6" w14:textId="0E9A524E" w:rsidR="00315A35" w:rsidRPr="00B960C8" w:rsidRDefault="00315A35" w:rsidP="00E72584">
            <w:pPr>
              <w:pStyle w:val="TableContents"/>
              <w:spacing w:after="46" w:line="240" w:lineRule="auto"/>
              <w:rPr>
                <w:sz w:val="20"/>
                <w:szCs w:val="20"/>
                <w:lang w:val="en-US"/>
              </w:rPr>
            </w:pPr>
            <w:r>
              <w:rPr>
                <w:sz w:val="20"/>
                <w:szCs w:val="20"/>
                <w:lang w:val="en-US"/>
              </w:rPr>
              <w:t>24 (58.3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6670064" w14:textId="185F03C4" w:rsidR="00315A35" w:rsidRPr="00B960C8" w:rsidRDefault="00315A35" w:rsidP="00E72584">
            <w:pPr>
              <w:pStyle w:val="TableContents"/>
              <w:spacing w:after="46" w:line="240" w:lineRule="auto"/>
              <w:rPr>
                <w:sz w:val="20"/>
                <w:szCs w:val="20"/>
                <w:lang w:val="en-US"/>
              </w:rPr>
            </w:pPr>
            <w:r>
              <w:rPr>
                <w:sz w:val="20"/>
                <w:szCs w:val="20"/>
                <w:lang w:val="en-US"/>
              </w:rPr>
              <w:t>41.1 (9.7)</w:t>
            </w:r>
          </w:p>
        </w:tc>
      </w:tr>
      <w:tr w:rsidR="00E72584" w:rsidRPr="00BC63D4" w14:paraId="24CC3D7B"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A2B859A" w14:textId="278DE0F3"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07/s00234-014-1325-3","ISSN":"0028-3940","abstract":"Introduction: To investigate whether the motor functional alterations in schizophrenia (SZ) are also associated with structural changes in the related brain areas using functional magnetic resonance imaging (fMRI) and voxel-based morphometry (VBM). Methods: A sample of 14 right-handed SZ patients and 14 right-handed healthy control subjects matched for age, sex, and education were examined with structural high-resolution T1-weighted MRI; fMRI images were obtained during right index finger-tapping task in the same session. Results: fMRI results showed reduced functional activation in the motor areas (contralateral precentral and postcentral gyrus) and ipsilateral cerebellum in SZ subjects as compared to healthy controls (n=14). VBM analysis also revealed reduced grey matter in motor areas and white matter reduction in cerebellum of SZ subjects as compared to controls. Conclusion: The present study provides an evidence for a possible association between structural alterations in the motor cortex and disturbed functional activation in the motor areas in persons affected with SZ during a simple finger-tapping task. © 2014 Springer-Verlag.","author":[{"dropping-particle":"","family":"Singh","given":"Sadhana","non-dropping-particle":"","parse-names":false,"suffix":""},{"dropping-particle":"","family":"Goyal","given":"Satnam","non-dropping-particle":"","parse-names":false,"suffix":""},{"dropping-particle":"","family":"Modi","given":"Shilpi","non-dropping-particle":"","parse-names":false,"suffix":""},{"dropping-particle":"","family":"Kumar","given":"Pawan","non-dropping-particle":"","parse-names":false,"suffix":""},{"dropping-particle":"","family":"Singh","given":"Namita","non-dropping-particle":"","parse-names":false,"suffix":""},{"dropping-particle":"","family":"Bhatia","given":"Triptish","non-dropping-particle":"","parse-names":false,"suffix":""},{"dropping-particle":"","family":"Deshpande","given":"Smita N.","non-dropping-particle":"","parse-names":false,"suffix":""},{"dropping-particle":"","family":"Khushu","given":"Subash","non-dropping-particle":"","parse-names":false,"suffix":""}],"container-title":"Neuroradiology","id":"ITEM-1","issue":"5","issued":{"date-parts":[["2014","5","23"]]},"page":"413-422","publisher":"Springer Verlag","title":"Motor function deficits in schizophrenia: an fMRI and VBM study","type":"article-journal","volume":"56"},"uris":["http://www.mendeley.com/documents/?uuid=7824d86a-893a-31b9-a7ce-4924ca7eaaac"]}],"mendeley":{"formattedCitation":"(Singh et al., 2014)","manualFormatting":"Singh et al., 2014","plainTextFormattedCitation":"(Singh et al., 2014)","previouslyFormattedCitation":"(Singh et al., 2014)"},"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ingh et al., 2014</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2B12169" w14:textId="3A35DC68" w:rsidR="00E72584" w:rsidRPr="00B960C8" w:rsidRDefault="00E72584" w:rsidP="00E72584">
            <w:pPr>
              <w:pStyle w:val="TableContents"/>
              <w:spacing w:after="46" w:line="240" w:lineRule="auto"/>
              <w:rPr>
                <w:sz w:val="20"/>
                <w:szCs w:val="20"/>
                <w:lang w:val="en-US"/>
              </w:rPr>
            </w:pPr>
            <w:r w:rsidRPr="00B960C8">
              <w:rPr>
                <w:sz w:val="20"/>
                <w:szCs w:val="20"/>
                <w:lang w:val="en-US"/>
              </w:rPr>
              <w:t>14 (57.14)</w:t>
            </w:r>
          </w:p>
        </w:tc>
        <w:tc>
          <w:tcPr>
            <w:tcW w:w="1260" w:type="dxa"/>
            <w:tcBorders>
              <w:top w:val="single" w:sz="2" w:space="0" w:color="000001"/>
              <w:left w:val="single" w:sz="2" w:space="0" w:color="000001"/>
              <w:bottom w:val="single" w:sz="2" w:space="0" w:color="000001"/>
            </w:tcBorders>
            <w:shd w:val="clear" w:color="auto" w:fill="auto"/>
          </w:tcPr>
          <w:p w14:paraId="405BA96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06 (9.89)</w:t>
            </w:r>
          </w:p>
        </w:tc>
        <w:tc>
          <w:tcPr>
            <w:tcW w:w="1254" w:type="dxa"/>
            <w:tcBorders>
              <w:top w:val="single" w:sz="2" w:space="0" w:color="000001"/>
              <w:left w:val="single" w:sz="2" w:space="0" w:color="000001"/>
              <w:bottom w:val="single" w:sz="2" w:space="0" w:color="000001"/>
              <w:right w:val="single" w:sz="2" w:space="0" w:color="000001"/>
            </w:tcBorders>
          </w:tcPr>
          <w:p w14:paraId="177E188E" w14:textId="55A070A4"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5B80AE0A" w14:textId="54B89CB5" w:rsidR="00E72584" w:rsidRPr="00B960C8" w:rsidRDefault="00E72584" w:rsidP="00E72584">
            <w:pPr>
              <w:pStyle w:val="TableContents"/>
              <w:spacing w:after="46" w:line="240" w:lineRule="auto"/>
              <w:rPr>
                <w:sz w:val="20"/>
                <w:szCs w:val="20"/>
                <w:lang w:val="en-US"/>
              </w:rPr>
            </w:pPr>
            <w:r>
              <w:rPr>
                <w:sz w:val="20"/>
                <w:szCs w:val="20"/>
                <w:lang w:val="en-US"/>
              </w:rPr>
              <w:t>9.6 (4.3)</w:t>
            </w:r>
          </w:p>
        </w:tc>
        <w:tc>
          <w:tcPr>
            <w:tcW w:w="1330" w:type="dxa"/>
            <w:tcBorders>
              <w:top w:val="single" w:sz="2" w:space="0" w:color="000001"/>
              <w:left w:val="single" w:sz="2" w:space="0" w:color="000001"/>
              <w:bottom w:val="single" w:sz="2" w:space="0" w:color="000001"/>
              <w:right w:val="single" w:sz="2" w:space="0" w:color="000001"/>
            </w:tcBorders>
          </w:tcPr>
          <w:p w14:paraId="36B06912" w14:textId="78F26DD3"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4B80F56" w14:textId="79FC7594"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13E9C2C" w14:textId="23827A61"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F47036A" w14:textId="3BF722F4"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72A1A725" w14:textId="1D77FE69" w:rsidR="00E72584" w:rsidRPr="00B960C8" w:rsidRDefault="00E72584" w:rsidP="00E72584">
            <w:pPr>
              <w:pStyle w:val="TableContents"/>
              <w:spacing w:after="46" w:line="240" w:lineRule="auto"/>
              <w:rPr>
                <w:sz w:val="20"/>
                <w:szCs w:val="20"/>
                <w:lang w:val="en-US"/>
              </w:rPr>
            </w:pPr>
            <w:r w:rsidRPr="00B960C8">
              <w:rPr>
                <w:sz w:val="20"/>
                <w:szCs w:val="20"/>
                <w:lang w:val="en-US"/>
              </w:rPr>
              <w:t>14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3E963DC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63 (7.64)</w:t>
            </w:r>
          </w:p>
        </w:tc>
      </w:tr>
      <w:tr w:rsidR="00E72584" w:rsidRPr="00BC63D4" w14:paraId="7F0D87D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A5F50C7" w14:textId="5933C8CB" w:rsidR="00E72584" w:rsidRPr="00B960C8" w:rsidRDefault="00E72584" w:rsidP="00E72584">
            <w:pPr>
              <w:spacing w:after="46" w:line="240" w:lineRule="auto"/>
              <w:rPr>
                <w:sz w:val="20"/>
                <w:szCs w:val="20"/>
                <w:lang w:val="en-US"/>
              </w:rPr>
            </w:pPr>
            <w:r w:rsidRPr="00B960C8">
              <w:rPr>
                <w:sz w:val="20"/>
                <w:szCs w:val="20"/>
                <w:lang w:val="en-US"/>
              </w:rPr>
              <w:lastRenderedPageBreak/>
              <w:fldChar w:fldCharType="begin" w:fldLock="1"/>
            </w:r>
            <w:r>
              <w:rPr>
                <w:sz w:val="20"/>
                <w:szCs w:val="20"/>
                <w:lang w:val="en-US"/>
              </w:rPr>
              <w:instrText>ADDIN CSL_CITATION {"citationItems":[{"id":"ITEM-1","itemData":{"abstract":"Empathy deficit is a core feature of schizophrenia which may lead to social dysfunction. The present study was carried out to investigate functional and structural abnormalities associated with empathy in patients with schizophrenia using functional magnetic resonance imaging (fMRI) and voxel-based morphometry (VBM). A sample of 14 schizophrenia patients and 14 healthy control subjects matched for age, sex and education were examined with structural high-resolution T1-weighted MRI; fMRI images were obtained during empathy task in the same session. The analysis was carried out using SPM8 software. On behavioural assessment, schizophrenic patients (83.00±29.04) showed less scores for sadness compared to healthy controls (128.70±22.26) (p&lt;0.001). fMRI results also showed reduced clusters of activation in the bilateral fusiform gyrus, left lingual gyrus, left middle and inferior occipital gyrus in schizophrenic subjects as compared to controls during empathy task. In the same brain areas, VBM results also showed reduced grey and white matter volumes. The present study provides an evidence for an association between structural alterations and disturbed functional brain activation during empathy task in persons affected with schizophrenia. These findings suggest a biological basis for social cognition deficits in schizophrenics.","author":[{"dropping-particle":"","family":"Singh","given":"Sadhana","non-dropping-particle":"","parse-names":false,"suffix":""},{"dropping-particle":"","family":"Modi","given":"Shilpi","non-dropping-particle":"","parse-names":false,"suffix":""},{"dropping-particle":"","family":"Goyal","given":"Satnam","non-dropping-particle":"","parse-names":false,"suffix":""},{"dropping-particle":"","family":"Kaur","given":"Prabhjot","non-dropping-particle":"","parse-names":false,"suffix":""},{"dropping-particle":"","family":"Singh","given":"Namita","non-dropping-particle":"","parse-names":false,"suffix":""},{"dropping-particle":"","family":"Bhatia","given":"Triptish","non-dropping-particle":"","parse-names":false,"suffix":""},{"dropping-particle":"","family":"Deshpande","given":"Smita N","non-dropping-particle":"","parse-names":false,"suffix":""},{"dropping-particle":"","family":"Khushu","given":"Subash","non-dropping-particle":"","parse-names":false,"suffix":""}],"container-title":"J Biosci","id":"ITEM-1","issue":"2","issued":{"date-parts":[["2015"]]},"page":"355-364","title":"Functional and structural abnormalities associated with empathy in patients with schizophrenia: An fMRI and VBM study","type":"article-journal","volume":"40"},"uris":["http://www.mendeley.com/documents/?uuid=43c1fd85-411c-37de-9c93-74ccb35d4e27"]}],"mendeley":{"formattedCitation":"(Singh et al., 2015)","manualFormatting":"Singh et al., 2015","plainTextFormattedCitation":"(Singh et al., 2015)","previouslyFormattedCitation":"(Singh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ingh et al., 2015</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5AACBDE" w14:textId="478F0C92" w:rsidR="00E72584" w:rsidRPr="00B960C8" w:rsidRDefault="00E72584" w:rsidP="00E72584">
            <w:pPr>
              <w:pStyle w:val="TableContents"/>
              <w:spacing w:after="46" w:line="240" w:lineRule="auto"/>
              <w:rPr>
                <w:sz w:val="20"/>
                <w:szCs w:val="20"/>
                <w:lang w:val="en-US"/>
              </w:rPr>
            </w:pPr>
            <w:r w:rsidRPr="00B960C8">
              <w:rPr>
                <w:sz w:val="20"/>
                <w:szCs w:val="20"/>
                <w:lang w:val="en-US"/>
              </w:rPr>
              <w:t>14 (78.57)</w:t>
            </w:r>
          </w:p>
        </w:tc>
        <w:tc>
          <w:tcPr>
            <w:tcW w:w="1260" w:type="dxa"/>
            <w:tcBorders>
              <w:top w:val="single" w:sz="2" w:space="0" w:color="000001"/>
              <w:left w:val="single" w:sz="2" w:space="0" w:color="000001"/>
              <w:bottom w:val="single" w:sz="2" w:space="0" w:color="000001"/>
            </w:tcBorders>
            <w:shd w:val="clear" w:color="auto" w:fill="auto"/>
          </w:tcPr>
          <w:p w14:paraId="445BDADD"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1.5 (9.4)</w:t>
            </w:r>
          </w:p>
        </w:tc>
        <w:tc>
          <w:tcPr>
            <w:tcW w:w="1254" w:type="dxa"/>
            <w:tcBorders>
              <w:top w:val="single" w:sz="2" w:space="0" w:color="000001"/>
              <w:left w:val="single" w:sz="2" w:space="0" w:color="000001"/>
              <w:bottom w:val="single" w:sz="2" w:space="0" w:color="000001"/>
              <w:right w:val="single" w:sz="2" w:space="0" w:color="000001"/>
            </w:tcBorders>
          </w:tcPr>
          <w:p w14:paraId="12E83A9D" w14:textId="070E364C"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21D42D8" w14:textId="4960BEB2" w:rsidR="00E72584" w:rsidRPr="00B960C8" w:rsidRDefault="00E72584" w:rsidP="00E72584">
            <w:pPr>
              <w:pStyle w:val="TableContents"/>
              <w:spacing w:after="46" w:line="240" w:lineRule="auto"/>
              <w:rPr>
                <w:sz w:val="20"/>
                <w:szCs w:val="20"/>
                <w:lang w:val="en-US"/>
              </w:rPr>
            </w:pPr>
            <w:r>
              <w:rPr>
                <w:sz w:val="20"/>
                <w:szCs w:val="20"/>
                <w:lang w:val="en-US"/>
              </w:rPr>
              <w:t>10.03 (6.96)</w:t>
            </w:r>
          </w:p>
        </w:tc>
        <w:tc>
          <w:tcPr>
            <w:tcW w:w="1330" w:type="dxa"/>
            <w:tcBorders>
              <w:top w:val="single" w:sz="2" w:space="0" w:color="000001"/>
              <w:left w:val="single" w:sz="2" w:space="0" w:color="000001"/>
              <w:bottom w:val="single" w:sz="2" w:space="0" w:color="000001"/>
              <w:right w:val="single" w:sz="2" w:space="0" w:color="000001"/>
            </w:tcBorders>
          </w:tcPr>
          <w:p w14:paraId="4231F7B0" w14:textId="076C3DDA"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0250F3F" w14:textId="373AA825"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8E73562" w14:textId="2B8A3AFB"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5CA805D6" w14:textId="7A8C3230"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79A3FF1" w14:textId="69789D61" w:rsidR="00E72584" w:rsidRPr="00B960C8" w:rsidRDefault="00E72584" w:rsidP="00E72584">
            <w:pPr>
              <w:pStyle w:val="TableContents"/>
              <w:spacing w:after="46" w:line="240" w:lineRule="auto"/>
              <w:rPr>
                <w:sz w:val="20"/>
                <w:szCs w:val="20"/>
                <w:lang w:val="en-US"/>
              </w:rPr>
            </w:pPr>
            <w:r w:rsidRPr="00B960C8">
              <w:rPr>
                <w:sz w:val="20"/>
                <w:szCs w:val="20"/>
                <w:lang w:val="en-US"/>
              </w:rPr>
              <w:t>14 (71.4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393FAE9"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7.21 (4.78)</w:t>
            </w:r>
          </w:p>
        </w:tc>
      </w:tr>
      <w:tr w:rsidR="00E72584" w:rsidRPr="00BC63D4" w14:paraId="0DFCBDF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5225DF0" w14:textId="11C20A24"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07/s00234-017-1954-4","ISSN":"14321920","PMID":"29230507","abstract":"Schizophrenia patients show cognitive and mood impairments, including memory loss and depression, suggesting damage in the brain regions. The hippocampus is a brain structure that is significantly involved in memory and mood function and shows impairment in schizophrenia. In the present study, we examined the regional hippocampal changes in schizophrenia patients using voxel-based morphometry (VBM), Freesurfer, and proton magnetic resonance spectroscopy (1H MRS) procedures.","author":[{"dropping-particle":"","family":"Singh","given":"Sadhana","non-dropping-particle":"","parse-names":false,"suffix":""},{"dropping-particle":"","family":"Khushu","given":"Subash","non-dropping-particle":"","parse-names":false,"suffix":""},{"dropping-particle":"","family":"Kumar","given":"Pawan","non-dropping-particle":"","parse-names":false,"suffix":""},{"dropping-particle":"","family":"Goyal","given":"Satnam","non-dropping-particle":"","parse-names":false,"suffix":""},{"dropping-particle":"","family":"Bhatia","given":"Triptish","non-dropping-particle":"","parse-names":false,"suffix":""},{"dropping-particle":"","family":"Deshpande","given":"Smita N.","non-dropping-particle":"","parse-names":false,"suffix":""}],"container-title":"Neuroradiology","id":"ITEM-1","issued":{"date-parts":[["2018"]]},"title":"Evidence for regional hippocampal damage in patients with schizophrenia","type":"article-journal"},"uris":["http://www.mendeley.com/documents/?uuid=6c3078e4-dc49-3224-a73f-79e9a5ebd862"]}],"mendeley":{"formattedCitation":"(Singh et al., 2018)","manualFormatting":"Singh et al., 2018","plainTextFormattedCitation":"(Singh et al., 2018)","previouslyFormattedCitation":"(Singh et al., 2018)"},"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ingh et al., 2018</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27A97A1" w14:textId="5F57D31B" w:rsidR="00E72584" w:rsidRPr="00B960C8" w:rsidRDefault="00E72584" w:rsidP="00E72584">
            <w:pPr>
              <w:pStyle w:val="TableContents"/>
              <w:spacing w:after="46" w:line="240" w:lineRule="auto"/>
              <w:rPr>
                <w:sz w:val="20"/>
                <w:szCs w:val="20"/>
                <w:lang w:val="en-US"/>
              </w:rPr>
            </w:pPr>
            <w:r w:rsidRPr="00B960C8">
              <w:rPr>
                <w:sz w:val="20"/>
                <w:szCs w:val="20"/>
                <w:lang w:val="en-US"/>
              </w:rPr>
              <w:t>28 (42.86)</w:t>
            </w:r>
          </w:p>
        </w:tc>
        <w:tc>
          <w:tcPr>
            <w:tcW w:w="1260" w:type="dxa"/>
            <w:tcBorders>
              <w:top w:val="single" w:sz="2" w:space="0" w:color="000001"/>
              <w:left w:val="single" w:sz="2" w:space="0" w:color="000001"/>
              <w:bottom w:val="single" w:sz="2" w:space="0" w:color="000001"/>
            </w:tcBorders>
            <w:shd w:val="clear" w:color="auto" w:fill="auto"/>
          </w:tcPr>
          <w:p w14:paraId="4417D45A"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89 (9.34)</w:t>
            </w:r>
          </w:p>
        </w:tc>
        <w:tc>
          <w:tcPr>
            <w:tcW w:w="1254" w:type="dxa"/>
            <w:tcBorders>
              <w:top w:val="single" w:sz="2" w:space="0" w:color="000001"/>
              <w:left w:val="single" w:sz="2" w:space="0" w:color="000001"/>
              <w:bottom w:val="single" w:sz="2" w:space="0" w:color="000001"/>
              <w:right w:val="single" w:sz="2" w:space="0" w:color="000001"/>
            </w:tcBorders>
          </w:tcPr>
          <w:p w14:paraId="613A6ADE" w14:textId="4745B89B"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922AF40" w14:textId="1F807E92" w:rsidR="00E72584" w:rsidRPr="00B960C8" w:rsidRDefault="00E72584" w:rsidP="00E72584">
            <w:pPr>
              <w:pStyle w:val="TableContents"/>
              <w:spacing w:after="46" w:line="240" w:lineRule="auto"/>
              <w:rPr>
                <w:sz w:val="20"/>
                <w:szCs w:val="20"/>
                <w:lang w:val="en-US"/>
              </w:rPr>
            </w:pPr>
            <w:r>
              <w:rPr>
                <w:sz w:val="20"/>
                <w:szCs w:val="20"/>
                <w:lang w:val="en-US"/>
              </w:rPr>
              <w:t>9.99 (6.74)</w:t>
            </w:r>
          </w:p>
        </w:tc>
        <w:tc>
          <w:tcPr>
            <w:tcW w:w="1330" w:type="dxa"/>
            <w:tcBorders>
              <w:top w:val="single" w:sz="2" w:space="0" w:color="000001"/>
              <w:left w:val="single" w:sz="2" w:space="0" w:color="000001"/>
              <w:bottom w:val="single" w:sz="2" w:space="0" w:color="000001"/>
              <w:right w:val="single" w:sz="2" w:space="0" w:color="000001"/>
            </w:tcBorders>
          </w:tcPr>
          <w:p w14:paraId="710041C1" w14:textId="5E8D93F5"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B74D9BA" w14:textId="761AC734"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C95ACB9" w14:textId="7FDCB208"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2F070E5E" w14:textId="2D2F84E7"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2A9F39A" w14:textId="0602EDE7" w:rsidR="00E72584" w:rsidRPr="00B960C8" w:rsidRDefault="00E72584" w:rsidP="00E72584">
            <w:pPr>
              <w:pStyle w:val="TableContents"/>
              <w:spacing w:after="46" w:line="240" w:lineRule="auto"/>
              <w:rPr>
                <w:sz w:val="20"/>
                <w:szCs w:val="20"/>
                <w:lang w:val="en-US"/>
              </w:rPr>
            </w:pPr>
            <w:r w:rsidRPr="00B960C8">
              <w:rPr>
                <w:sz w:val="20"/>
                <w:szCs w:val="20"/>
                <w:lang w:val="en-US"/>
              </w:rPr>
              <w:t>28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CF3547B"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1.44 (7.36)</w:t>
            </w:r>
          </w:p>
        </w:tc>
      </w:tr>
      <w:tr w:rsidR="00315A35" w:rsidRPr="00BC63D4" w14:paraId="2058CE28"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3EF57DE" w14:textId="036461DC" w:rsidR="00315A35" w:rsidRPr="00B960C8" w:rsidRDefault="00315A35" w:rsidP="00E72584">
            <w:pPr>
              <w:spacing w:after="46" w:line="240" w:lineRule="auto"/>
              <w:rPr>
                <w:sz w:val="20"/>
                <w:szCs w:val="20"/>
                <w:lang w:val="en-US"/>
              </w:rPr>
            </w:pPr>
            <w:r>
              <w:rPr>
                <w:sz w:val="20"/>
                <w:szCs w:val="20"/>
                <w:lang w:val="en-US"/>
              </w:rPr>
              <w:fldChar w:fldCharType="begin" w:fldLock="1"/>
            </w:r>
            <w:r w:rsidR="000477DC">
              <w:rPr>
                <w:sz w:val="20"/>
                <w:szCs w:val="20"/>
                <w:lang w:val="en-US"/>
              </w:rPr>
              <w:instrText>ADDIN CSL_CITATION {"citationItems":[{"id":"ITEM-1","itemData":{"DOI":"10.2147/NDT.S80438","ISSN":"11782021","abstract":"Background: Although schizophrenia and bipolar disorder (BD) are classified as different disease entities, they share critical pathognomonic symptoms in terms of hallucination and delusion. Because the characteristics of clinical symptoms are not sufficient to differentiate schizophrenia from BD, several studies have applied brain imaging methods to provide biological evidence of differences. We compared gray matter (GM) volume differences in schizophrenia and BD patients and examined volumetric differences associated with hallucination and delusion in these two groups. Methods: Ninety-three schizophrenia patients and 75 BD patients who were followed for at least 3 years in an outpatient department were recruited for this study. Magnetic resonance data from 71 schizophrenia patients and 44 BD patients were obtained using a 3.0 T scanner. Volumetric differences were analyzed using Matlab 8.0.0 and SPM8 software. Results: The results showed that delusion symptoms were negatively correlated with GM volume within both frontal and both temporal cortices in the schizophrenia group and were negatively correlated with GM volume within the bilateral frontal cortices in the BD group. Hallucination symptoms were negatively correlated with GM volume within the bilateral frontal, bilateral temporal, and left parietal cortices in the schizophrenia group and were negatively correlated with GM volume within the bilateral frontal, right parietal, occipital, and insular cortices in the BD group. Conclusion: Delusions in schizophrenia were correlated with GM volume in multiple brain regions, including the frontal, temporal, and parietal cortices, compared to those in patients with BD. Hallucination was associated with temporal lobe GM volume in patients with schizophrenia and with insular cortex GM volume in patients with BD.","author":[{"dropping-particle":"","family":"Song","given":"Jinuk","non-dropping-particle":"","parse-names":false,"suffix":""},{"dropping-particle":"","family":"Han","given":"Doug Hyun","non-dropping-particle":"","parse-names":false,"suffix":""},{"dropping-particle":"","family":"Kim","given":"Sun Mi","non-dropping-particle":"","parse-names":false,"suffix":""},{"dropping-particle":"","family":"Hong","given":"Ji Sun","non-dropping-particle":"","parse-names":false,"suffix":""},{"dropping-particle":"","family":"Min","given":"Kyung Joon","non-dropping-particle":"","parse-names":false,"suffix":""},{"dropping-particle":"","family":"Cheong","given":"Jae Hoon","non-dropping-particle":"","parse-names":false,"suffix":""},{"dropping-particle":"","family":"Kim","given":"Bung Nyun","non-dropping-particle":"","parse-names":false,"suffix":""}],"container-title":"Neuropsychiatric Disease and Treatment","id":"ITEM-1","issued":{"date-parts":[["2015","5","18"]]},"page":"1211-1219","publisher":"Dove Medical Press Ltd.","title":"Differences in gray matter volume corresponding to delusion and hallucination in patients with schizophrenia compared with patients who have bipolar disorder","type":"article-journal","volume":"11"},"uris":["http://www.mendeley.com/documents/?uuid=77d55529-b89e-32ac-bf8e-1b7cc6d47c80"]}],"mendeley":{"formattedCitation":"(Song et al., 2015)","manualFormatting":"Song et al., 2015","plainTextFormattedCitation":"(Song et al., 2015)","previouslyFormattedCitation":"(Song et al., 2015)"},"properties":{"noteIndex":0},"schema":"https://github.com/citation-style-language/schema/raw/master/csl-citation.json"}</w:instrText>
            </w:r>
            <w:r>
              <w:rPr>
                <w:sz w:val="20"/>
                <w:szCs w:val="20"/>
                <w:lang w:val="en-US"/>
              </w:rPr>
              <w:fldChar w:fldCharType="separate"/>
            </w:r>
            <w:r w:rsidRPr="00315A35">
              <w:rPr>
                <w:noProof/>
                <w:sz w:val="20"/>
                <w:szCs w:val="20"/>
                <w:lang w:val="en-US"/>
              </w:rPr>
              <w:t>Song et al., 2015</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00A95C0" w14:textId="22D5EE97" w:rsidR="00315A35" w:rsidRPr="00B960C8" w:rsidRDefault="00315A35" w:rsidP="00E72584">
            <w:pPr>
              <w:pStyle w:val="TableContents"/>
              <w:spacing w:after="46" w:line="240" w:lineRule="auto"/>
              <w:rPr>
                <w:sz w:val="20"/>
                <w:szCs w:val="20"/>
                <w:lang w:val="en-US"/>
              </w:rPr>
            </w:pPr>
            <w:r>
              <w:rPr>
                <w:sz w:val="20"/>
                <w:szCs w:val="20"/>
                <w:lang w:val="en-US"/>
              </w:rPr>
              <w:t>71 (40.85)</w:t>
            </w:r>
          </w:p>
        </w:tc>
        <w:tc>
          <w:tcPr>
            <w:tcW w:w="1260" w:type="dxa"/>
            <w:tcBorders>
              <w:top w:val="single" w:sz="2" w:space="0" w:color="000001"/>
              <w:left w:val="single" w:sz="2" w:space="0" w:color="000001"/>
              <w:bottom w:val="single" w:sz="2" w:space="0" w:color="000001"/>
            </w:tcBorders>
            <w:shd w:val="clear" w:color="auto" w:fill="auto"/>
          </w:tcPr>
          <w:p w14:paraId="011F9FC6" w14:textId="4A9A2032" w:rsidR="00315A35" w:rsidRPr="00B960C8" w:rsidRDefault="00315A35" w:rsidP="00E72584">
            <w:pPr>
              <w:pStyle w:val="TableContents"/>
              <w:spacing w:after="46" w:line="240" w:lineRule="auto"/>
              <w:rPr>
                <w:sz w:val="20"/>
                <w:szCs w:val="20"/>
                <w:lang w:val="en-US"/>
              </w:rPr>
            </w:pPr>
            <w:r>
              <w:rPr>
                <w:sz w:val="20"/>
                <w:szCs w:val="20"/>
                <w:lang w:val="en-US"/>
              </w:rPr>
              <w:t>35.6 (14.7)</w:t>
            </w:r>
          </w:p>
        </w:tc>
        <w:tc>
          <w:tcPr>
            <w:tcW w:w="1254" w:type="dxa"/>
            <w:tcBorders>
              <w:top w:val="single" w:sz="2" w:space="0" w:color="000001"/>
              <w:left w:val="single" w:sz="2" w:space="0" w:color="000001"/>
              <w:bottom w:val="single" w:sz="2" w:space="0" w:color="000001"/>
              <w:right w:val="single" w:sz="2" w:space="0" w:color="000001"/>
            </w:tcBorders>
          </w:tcPr>
          <w:p w14:paraId="35412B2C" w14:textId="2C7EBA74" w:rsidR="00315A35" w:rsidRPr="00B960C8" w:rsidRDefault="00315A35"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0221253" w14:textId="32413BB7" w:rsidR="00315A35" w:rsidRDefault="00315A35"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5625C93D" w14:textId="3454F8AC" w:rsidR="00315A35" w:rsidRPr="00B960C8" w:rsidRDefault="00315A35" w:rsidP="00E72584">
            <w:pPr>
              <w:pStyle w:val="TableContents"/>
              <w:spacing w:after="46" w:line="240" w:lineRule="auto"/>
              <w:rPr>
                <w:sz w:val="20"/>
                <w:szCs w:val="20"/>
                <w:lang w:val="en-US"/>
              </w:rPr>
            </w:pPr>
            <w:r>
              <w:rPr>
                <w:sz w:val="20"/>
                <w:szCs w:val="20"/>
                <w:lang w:val="en-US"/>
              </w:rPr>
              <w:t>80.3 (12.2)</w:t>
            </w:r>
          </w:p>
        </w:tc>
        <w:tc>
          <w:tcPr>
            <w:tcW w:w="1176" w:type="dxa"/>
            <w:tcBorders>
              <w:top w:val="single" w:sz="2" w:space="0" w:color="000001"/>
              <w:left w:val="single" w:sz="2" w:space="0" w:color="000001"/>
              <w:bottom w:val="single" w:sz="2" w:space="0" w:color="000001"/>
              <w:right w:val="single" w:sz="2" w:space="0" w:color="000001"/>
            </w:tcBorders>
          </w:tcPr>
          <w:p w14:paraId="02A60B82" w14:textId="5EC5ED76" w:rsidR="00315A35" w:rsidRDefault="00315A35" w:rsidP="00E72584">
            <w:pPr>
              <w:pStyle w:val="TableContents"/>
              <w:spacing w:after="46" w:line="240" w:lineRule="auto"/>
              <w:rPr>
                <w:sz w:val="20"/>
                <w:szCs w:val="20"/>
                <w:lang w:val="en-US"/>
              </w:rPr>
            </w:pPr>
            <w:r>
              <w:rPr>
                <w:sz w:val="20"/>
                <w:szCs w:val="20"/>
                <w:lang w:val="en-US"/>
              </w:rPr>
              <w:t>25.5 (5.3)</w:t>
            </w:r>
          </w:p>
        </w:tc>
        <w:tc>
          <w:tcPr>
            <w:tcW w:w="1190" w:type="dxa"/>
            <w:tcBorders>
              <w:top w:val="single" w:sz="2" w:space="0" w:color="000001"/>
              <w:left w:val="single" w:sz="2" w:space="0" w:color="000001"/>
              <w:bottom w:val="single" w:sz="2" w:space="0" w:color="000001"/>
              <w:right w:val="single" w:sz="2" w:space="0" w:color="000001"/>
            </w:tcBorders>
          </w:tcPr>
          <w:p w14:paraId="37142A08" w14:textId="4AC00973" w:rsidR="00315A35" w:rsidRDefault="00315A35" w:rsidP="00E72584">
            <w:pPr>
              <w:pStyle w:val="TableContents"/>
              <w:spacing w:after="46" w:line="240" w:lineRule="auto"/>
              <w:rPr>
                <w:sz w:val="20"/>
                <w:szCs w:val="20"/>
                <w:lang w:val="en-US"/>
              </w:rPr>
            </w:pPr>
            <w:r>
              <w:rPr>
                <w:sz w:val="20"/>
                <w:szCs w:val="20"/>
                <w:lang w:val="en-US"/>
              </w:rPr>
              <w:t>15.2 (5.1)</w:t>
            </w:r>
          </w:p>
        </w:tc>
        <w:tc>
          <w:tcPr>
            <w:tcW w:w="1208" w:type="dxa"/>
            <w:tcBorders>
              <w:top w:val="single" w:sz="2" w:space="0" w:color="000001"/>
              <w:left w:val="single" w:sz="2" w:space="0" w:color="000001"/>
              <w:bottom w:val="single" w:sz="2" w:space="0" w:color="000001"/>
              <w:right w:val="single" w:sz="2" w:space="0" w:color="000001"/>
            </w:tcBorders>
          </w:tcPr>
          <w:p w14:paraId="1B9D4A68" w14:textId="675EECF4" w:rsidR="00315A35" w:rsidRDefault="00315A35" w:rsidP="00E72584">
            <w:pPr>
              <w:pStyle w:val="TableContents"/>
              <w:spacing w:after="46" w:line="240" w:lineRule="auto"/>
              <w:rPr>
                <w:sz w:val="20"/>
                <w:szCs w:val="20"/>
                <w:lang w:val="en-US"/>
              </w:rPr>
            </w:pPr>
            <w:r>
              <w:rPr>
                <w:sz w:val="20"/>
                <w:szCs w:val="20"/>
                <w:lang w:val="en-US"/>
              </w:rPr>
              <w:t>39.6 (NA)*</w:t>
            </w:r>
          </w:p>
        </w:tc>
        <w:tc>
          <w:tcPr>
            <w:tcW w:w="1140" w:type="dxa"/>
            <w:tcBorders>
              <w:top w:val="single" w:sz="2" w:space="0" w:color="000001"/>
              <w:left w:val="single" w:sz="2" w:space="0" w:color="000001"/>
              <w:bottom w:val="single" w:sz="2" w:space="0" w:color="000001"/>
            </w:tcBorders>
            <w:shd w:val="clear" w:color="auto" w:fill="auto"/>
          </w:tcPr>
          <w:p w14:paraId="7C3C258F" w14:textId="163A2FA8" w:rsidR="00315A35" w:rsidRPr="00B960C8" w:rsidRDefault="00315A35" w:rsidP="00E72584">
            <w:pPr>
              <w:pStyle w:val="TableContents"/>
              <w:spacing w:after="46" w:line="240" w:lineRule="auto"/>
              <w:rPr>
                <w:sz w:val="20"/>
                <w:szCs w:val="20"/>
                <w:lang w:val="en-US"/>
              </w:rPr>
            </w:pPr>
            <w:r>
              <w:rPr>
                <w:sz w:val="20"/>
                <w:szCs w:val="20"/>
                <w:lang w:val="en-US"/>
              </w:rPr>
              <w:t>35 (31.4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A79DE7B" w14:textId="34CF2695" w:rsidR="00315A35" w:rsidRPr="00B960C8" w:rsidRDefault="00315A35" w:rsidP="00E72584">
            <w:pPr>
              <w:pStyle w:val="TableContents"/>
              <w:spacing w:after="46" w:line="240" w:lineRule="auto"/>
              <w:rPr>
                <w:sz w:val="20"/>
                <w:szCs w:val="20"/>
                <w:lang w:val="en-US"/>
              </w:rPr>
            </w:pPr>
            <w:r>
              <w:rPr>
                <w:sz w:val="20"/>
                <w:szCs w:val="20"/>
                <w:lang w:val="en-US"/>
              </w:rPr>
              <w:t>33.9 (14.5)</w:t>
            </w:r>
          </w:p>
        </w:tc>
      </w:tr>
      <w:tr w:rsidR="000477DC" w:rsidRPr="00BC63D4" w14:paraId="473EA02B"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FB728F9" w14:textId="133244E0" w:rsidR="000477DC" w:rsidRPr="00B960C8" w:rsidRDefault="000477DC"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2.04.015","ISSN":"09254927","PMID":"23158777","abstract":"Although the psychotic phenomena of schizophrenia have been extensively investigated, somatic delusions and hallucinations have seldom been reported and their mechanisms are substantially unexplored. Here, we aimed to identify the brain structural correlates of somatic psychotic phenomena using combined volumetry and diffusivity structural neuroimaging techniques. Seventy-five individuals with a DSM-IV-TR diagnosis of schizophrenia and 75 healthy controls (HC) underwent a comprehensive clinical assessment, a high-resolution T1-weighted magnetic resonance imaging and a diffusion tensor imaging protocol using a 3T MRI scanner. Voxel-based volumetry and mean diffusivity (MD) of gray matter (GM) and fractional anisotropy (FA) of white matter (WM) of the whole brain were calculated for each subject. Reduced left fronto-insular GM volume was found in patients with somatic delusions compared with patients without somatic delusions and HC. Increased GM volume was found in the bilateral thalami, primarily in the right ventral-anterior thalamic nucleus projecting to the prefrontal-temporal cortices and the bilateral pars triangularis of the inferior frontal lobe, of patients with somatic hallucinations and HC compared with patients without somatic hallucinations. No differences emerged in GM MD and in WM FA between patients with and without psychotic somatic phenomena (i.e. delusions or hallucinations). These findings provide the first evidence that a frontal-thalamic structural perturbation mediates somatic psychotic phenomena in schizophrenia. © 2012 Elsevier Ireland Ltd.","author":[{"dropping-particle":"","family":"Spalletta","given":"Gianfranco","non-dropping-particle":"","parse-names":false,"suffix":""},{"dropping-particle":"","family":"Piras","given":"Fabrizio","non-dropping-particle":"","parse-names":false,"suffix":""},{"dropping-particle":"","family":"Alex Rubino","given":"Ivo","non-dropping-particle":"","parse-names":false,"suffix":""},{"dropping-particle":"","family":"Caltagirone","given":"Carlo","non-dropping-particle":"","parse-names":false,"suffix":""},{"dropping-particle":"","family":"Fagioli","given":"Sabrina","non-dropping-particle":"","parse-names":false,"suffix":""}],"container-title":"Psychiatry Research - Neuroimaging","id":"ITEM-1","issue":"1","issued":{"date-parts":[["2013","4","30"]]},"page":"54-64","publisher":"Elsevier","title":"Fronto-thalamic volumetry markers of somatic delusions and hallucinations in schizophrenia","type":"article-journal","volume":"212"},"uris":["http://www.mendeley.com/documents/?uuid=3c2598fd-e61f-33a4-bc00-76b4eb20a771"]}],"mendeley":{"formattedCitation":"(Spalletta, Piras, Alex Rubino, Caltagirone, &amp; Fagioli, 2013)","manualFormatting":"Spalletta et al., 2013","plainTextFormattedCitation":"(Spalletta, Piras, Alex Rubino, Caltagirone, &amp; Fagioli, 2013)","previouslyFormattedCitation":"(Spalletta, Piras, Alex Rubino, Caltagirone, &amp; Fagioli, 2013)"},"properties":{"noteIndex":0},"schema":"https://github.com/citation-style-language/schema/raw/master/csl-citation.json"}</w:instrText>
            </w:r>
            <w:r>
              <w:rPr>
                <w:sz w:val="20"/>
                <w:szCs w:val="20"/>
                <w:lang w:val="en-US"/>
              </w:rPr>
              <w:fldChar w:fldCharType="separate"/>
            </w:r>
            <w:r w:rsidRPr="000477DC">
              <w:rPr>
                <w:noProof/>
                <w:sz w:val="20"/>
                <w:szCs w:val="20"/>
                <w:lang w:val="en-US"/>
              </w:rPr>
              <w:t>Spalletta et al., 2013</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0ABC6D3" w14:textId="145E4965" w:rsidR="000477DC" w:rsidRPr="00B960C8" w:rsidRDefault="000477DC" w:rsidP="00E72584">
            <w:pPr>
              <w:pStyle w:val="TableContents"/>
              <w:spacing w:after="46" w:line="240" w:lineRule="auto"/>
              <w:rPr>
                <w:sz w:val="20"/>
                <w:szCs w:val="20"/>
                <w:lang w:val="en-US"/>
              </w:rPr>
            </w:pPr>
            <w:r>
              <w:rPr>
                <w:sz w:val="20"/>
                <w:szCs w:val="20"/>
                <w:lang w:val="en-US"/>
              </w:rPr>
              <w:t>53 (66.04)</w:t>
            </w:r>
          </w:p>
        </w:tc>
        <w:tc>
          <w:tcPr>
            <w:tcW w:w="1260" w:type="dxa"/>
            <w:tcBorders>
              <w:top w:val="single" w:sz="2" w:space="0" w:color="000001"/>
              <w:left w:val="single" w:sz="2" w:space="0" w:color="000001"/>
              <w:bottom w:val="single" w:sz="2" w:space="0" w:color="000001"/>
            </w:tcBorders>
            <w:shd w:val="clear" w:color="auto" w:fill="auto"/>
          </w:tcPr>
          <w:p w14:paraId="38F77BEC" w14:textId="2284408B" w:rsidR="000477DC" w:rsidRPr="00B960C8" w:rsidRDefault="000477DC" w:rsidP="00E72584">
            <w:pPr>
              <w:pStyle w:val="TableContents"/>
              <w:spacing w:after="46" w:line="240" w:lineRule="auto"/>
              <w:rPr>
                <w:sz w:val="20"/>
                <w:szCs w:val="20"/>
                <w:lang w:val="en-US"/>
              </w:rPr>
            </w:pPr>
            <w:r>
              <w:rPr>
                <w:sz w:val="20"/>
                <w:szCs w:val="20"/>
                <w:lang w:val="en-US"/>
              </w:rPr>
              <w:t>42.51 (11.51)</w:t>
            </w:r>
          </w:p>
        </w:tc>
        <w:tc>
          <w:tcPr>
            <w:tcW w:w="1254" w:type="dxa"/>
            <w:tcBorders>
              <w:top w:val="single" w:sz="2" w:space="0" w:color="000001"/>
              <w:left w:val="single" w:sz="2" w:space="0" w:color="000001"/>
              <w:bottom w:val="single" w:sz="2" w:space="0" w:color="000001"/>
              <w:right w:val="single" w:sz="2" w:space="0" w:color="000001"/>
            </w:tcBorders>
          </w:tcPr>
          <w:p w14:paraId="0959DC76" w14:textId="60731FA0" w:rsidR="000477DC" w:rsidRPr="00B960C8" w:rsidRDefault="000477DC"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576B5888" w14:textId="4B21B143" w:rsidR="000477DC" w:rsidRDefault="000477DC"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4C30460D" w14:textId="51E45797" w:rsidR="000477DC" w:rsidRPr="00B960C8" w:rsidRDefault="000477DC" w:rsidP="00E72584">
            <w:pPr>
              <w:pStyle w:val="TableContents"/>
              <w:spacing w:after="46" w:line="240" w:lineRule="auto"/>
              <w:rPr>
                <w:sz w:val="20"/>
                <w:szCs w:val="20"/>
                <w:lang w:val="en-US"/>
              </w:rPr>
            </w:pPr>
            <w:r>
              <w:rPr>
                <w:sz w:val="20"/>
                <w:szCs w:val="20"/>
                <w:lang w:val="en-US"/>
              </w:rPr>
              <w:t>94.04 (NA)*</w:t>
            </w:r>
          </w:p>
        </w:tc>
        <w:tc>
          <w:tcPr>
            <w:tcW w:w="1176" w:type="dxa"/>
            <w:tcBorders>
              <w:top w:val="single" w:sz="2" w:space="0" w:color="000001"/>
              <w:left w:val="single" w:sz="2" w:space="0" w:color="000001"/>
              <w:bottom w:val="single" w:sz="2" w:space="0" w:color="000001"/>
              <w:right w:val="single" w:sz="2" w:space="0" w:color="000001"/>
            </w:tcBorders>
          </w:tcPr>
          <w:p w14:paraId="72FC4918" w14:textId="58A1D015" w:rsidR="000477DC" w:rsidRDefault="000477DC" w:rsidP="00E72584">
            <w:pPr>
              <w:pStyle w:val="TableContents"/>
              <w:spacing w:after="46" w:line="240" w:lineRule="auto"/>
              <w:rPr>
                <w:sz w:val="20"/>
                <w:szCs w:val="20"/>
                <w:lang w:val="en-US"/>
              </w:rPr>
            </w:pPr>
            <w:r>
              <w:rPr>
                <w:sz w:val="20"/>
                <w:szCs w:val="20"/>
                <w:lang w:val="en-US"/>
              </w:rPr>
              <w:t>22.55 (5.52)</w:t>
            </w:r>
          </w:p>
        </w:tc>
        <w:tc>
          <w:tcPr>
            <w:tcW w:w="1190" w:type="dxa"/>
            <w:tcBorders>
              <w:top w:val="single" w:sz="2" w:space="0" w:color="000001"/>
              <w:left w:val="single" w:sz="2" w:space="0" w:color="000001"/>
              <w:bottom w:val="single" w:sz="2" w:space="0" w:color="000001"/>
              <w:right w:val="single" w:sz="2" w:space="0" w:color="000001"/>
            </w:tcBorders>
          </w:tcPr>
          <w:p w14:paraId="538D1EE5" w14:textId="54898E1E" w:rsidR="000477DC" w:rsidRDefault="000477DC" w:rsidP="00E72584">
            <w:pPr>
              <w:pStyle w:val="TableContents"/>
              <w:spacing w:after="46" w:line="240" w:lineRule="auto"/>
              <w:rPr>
                <w:sz w:val="20"/>
                <w:szCs w:val="20"/>
                <w:lang w:val="en-US"/>
              </w:rPr>
            </w:pPr>
            <w:r>
              <w:rPr>
                <w:sz w:val="20"/>
                <w:szCs w:val="20"/>
                <w:lang w:val="en-US"/>
              </w:rPr>
              <w:t>21.02 (7.6)</w:t>
            </w:r>
          </w:p>
        </w:tc>
        <w:tc>
          <w:tcPr>
            <w:tcW w:w="1208" w:type="dxa"/>
            <w:tcBorders>
              <w:top w:val="single" w:sz="2" w:space="0" w:color="000001"/>
              <w:left w:val="single" w:sz="2" w:space="0" w:color="000001"/>
              <w:bottom w:val="single" w:sz="2" w:space="0" w:color="000001"/>
              <w:right w:val="single" w:sz="2" w:space="0" w:color="000001"/>
            </w:tcBorders>
          </w:tcPr>
          <w:p w14:paraId="67E716B9" w14:textId="32F19B33" w:rsidR="000477DC" w:rsidRDefault="000477DC" w:rsidP="00E72584">
            <w:pPr>
              <w:pStyle w:val="TableContents"/>
              <w:spacing w:after="46" w:line="240" w:lineRule="auto"/>
              <w:rPr>
                <w:sz w:val="20"/>
                <w:szCs w:val="20"/>
                <w:lang w:val="en-US"/>
              </w:rPr>
            </w:pPr>
            <w:r>
              <w:rPr>
                <w:sz w:val="20"/>
                <w:szCs w:val="20"/>
                <w:lang w:val="en-US"/>
              </w:rPr>
              <w:t>48.47 (10.71)</w:t>
            </w:r>
          </w:p>
        </w:tc>
        <w:tc>
          <w:tcPr>
            <w:tcW w:w="1140" w:type="dxa"/>
            <w:tcBorders>
              <w:top w:val="single" w:sz="2" w:space="0" w:color="000001"/>
              <w:left w:val="single" w:sz="2" w:space="0" w:color="000001"/>
              <w:bottom w:val="single" w:sz="2" w:space="0" w:color="000001"/>
            </w:tcBorders>
            <w:shd w:val="clear" w:color="auto" w:fill="auto"/>
          </w:tcPr>
          <w:p w14:paraId="275FA7C0" w14:textId="558F2114" w:rsidR="000477DC" w:rsidRPr="00B960C8" w:rsidRDefault="00C60B5D" w:rsidP="00E72584">
            <w:pPr>
              <w:pStyle w:val="TableContents"/>
              <w:spacing w:after="46" w:line="240" w:lineRule="auto"/>
              <w:rPr>
                <w:sz w:val="20"/>
                <w:szCs w:val="20"/>
                <w:lang w:val="en-US"/>
              </w:rPr>
            </w:pPr>
            <w:r>
              <w:rPr>
                <w:sz w:val="20"/>
                <w:szCs w:val="20"/>
                <w:lang w:val="en-US"/>
              </w:rPr>
              <w:t>75 (66.6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BB343D9" w14:textId="34554133" w:rsidR="000477DC" w:rsidRPr="00B960C8" w:rsidRDefault="00C60B5D" w:rsidP="00E72584">
            <w:pPr>
              <w:pStyle w:val="TableContents"/>
              <w:spacing w:after="46" w:line="240" w:lineRule="auto"/>
              <w:rPr>
                <w:sz w:val="20"/>
                <w:szCs w:val="20"/>
                <w:lang w:val="en-US"/>
              </w:rPr>
            </w:pPr>
            <w:r>
              <w:rPr>
                <w:sz w:val="20"/>
                <w:szCs w:val="20"/>
                <w:lang w:val="en-US"/>
              </w:rPr>
              <w:t>41.6 (15.7)</w:t>
            </w:r>
          </w:p>
        </w:tc>
      </w:tr>
      <w:tr w:rsidR="00E72584" w:rsidRPr="00BC63D4" w14:paraId="6814A01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4115B71" w14:textId="3DD09A64"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nicl.2013.12.007","ISSN":"22131582","abstract":"Substantial heterogeneity remains across studies investigating changes in gray matter in schizophrenia. Differences in methodology, heterogeneous symptom patterns and symptom trajectories may contribute to inconsistent findings. To address this problem, we recently proposed to group patients by symptom dimensions, which map on the language, the limbic and the motor systems. The aim of the present study was to investigate whether patients with prevalent symptoms of emotional dysregulation would show structural neuronal abnormalities in the limbic system. Method: 43 right-handed medicated patients with schizophrenia were assessed with the Bern Psychopathology Scale (BPS). The patients and a control group of 34 healthy individuals underwent structural imaging at a 3T MRI scanner. Whole brain voxel-based morphometry (VBM) was compared between patient subgroups with different severity of emotional dysregulation. Group comparisons (comparison between patients with severe emotional dysregulation, patients with mild emotional dysregulation, patients with no emotional dysregulation and healthy controls) were performed using a one way ANOVA and ANCOVA respectively. Results: Patients with severe emotional dysregulation had significantly decreased gray matter density in a large cluster including the right ventral striatum and the head of the caudate compared to patients without emotional dysregulation. Comparing patients with severe emotional dysregulation and healthy controls, several clusters of significant decreased GM density were detected in patients, including the right ventral striatum, head of the caudate, left hippocampus, bilateral thalamus, dorsolateral prefrontal and orbitofrontal cortex. The significant effect in the ventral striatum was lost when patients with and without emotional dysregulation were pooled and compared with controls. Discussion: Decreased gray matter density in a large cluster including the right ventral striatum was associated with severe symptoms of emotional dysregulation in patients with schizophrenia. The ventral striatum is an important part of the limbic system, and was indicated to be involved in the generation of incentive salience and psychotic symptoms. Only patients with severe emotional dysregulation had decreased gray matter in several brain structures associated with emotion and reward processing compared to healthy controls. The results support the hypothesis that grouping patients according to specific clinical sympt…","author":[{"dropping-particle":"","family":"Stegmayer","given":"Katharina","non-dropping-particle":"","parse-names":false,"suffix":""},{"dropping-particle":"","family":"Horn","given":"Helge","non-dropping-particle":"","parse-names":false,"suffix":""},{"dropping-particle":"","family":"Federspiel","given":"Andrea","non-dropping-particle":"","parse-names":false,"suffix":""},{"dropping-particle":"","family":"Razavi","given":"Nadja","non-dropping-particle":"","parse-names":false,"suffix":""},{"dropping-particle":"","family":"Bracht","given":"Tobias","non-dropping-particle":"","parse-names":false,"suffix":""},{"dropping-particle":"","family":"Laimböck","given":"Karin","non-dropping-particle":"","parse-names":false,"suffix":""},{"dropping-particle":"","family":"Strik","given":"Werner","non-dropping-particle":"","parse-names":false,"suffix":""},{"dropping-particle":"","family":"Dierks","given":"Thomas","non-dropping-particle":"","parse-names":false,"suffix":""},{"dropping-particle":"","family":"Wiest","given":"Roland","non-dropping-particle":"","parse-names":false,"suffix":""},{"dropping-particle":"","family":"Müller","given":"Thomas J.","non-dropping-particle":"","parse-names":false,"suffix":""},{"dropping-particle":"","family":"Walther","given":"Sebastian","non-dropping-particle":"","parse-names":false,"suffix":""}],"container-title":"NeuroImage: Clinical","id":"ITEM-1","issued":{"date-parts":[["2014"]]},"page":"232-239","publisher":"Elsevier","title":"Ventral striatum gray matter density reduction in patients with schizophrenia and psychotic emotional dysregulation","type":"article-journal","volume":"4"},"uris":["http://www.mendeley.com/documents/?uuid=020347d6-2a33-36ef-995e-62331487e7d1"]}],"mendeley":{"formattedCitation":"(Stegmayer et al., 2014)","manualFormatting":"Stegmayer et al., 2014","plainTextFormattedCitation":"(Stegmayer et al., 2014)","previouslyFormattedCitation":"(Stegmayer et al., 2014)"},"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tegmayer et al., 2014</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8EDD14C" w14:textId="12B7A5D5" w:rsidR="00E72584" w:rsidRPr="00B960C8" w:rsidRDefault="00E72584" w:rsidP="00E72584">
            <w:pPr>
              <w:pStyle w:val="TableContents"/>
              <w:spacing w:after="46" w:line="240" w:lineRule="auto"/>
              <w:rPr>
                <w:sz w:val="20"/>
                <w:szCs w:val="20"/>
                <w:lang w:val="en-US"/>
              </w:rPr>
            </w:pPr>
            <w:r w:rsidRPr="00B960C8">
              <w:rPr>
                <w:sz w:val="20"/>
                <w:szCs w:val="20"/>
                <w:lang w:val="en-US"/>
              </w:rPr>
              <w:t>43 (62.79)</w:t>
            </w:r>
          </w:p>
        </w:tc>
        <w:tc>
          <w:tcPr>
            <w:tcW w:w="1260" w:type="dxa"/>
            <w:tcBorders>
              <w:top w:val="single" w:sz="2" w:space="0" w:color="000001"/>
              <w:left w:val="single" w:sz="2" w:space="0" w:color="000001"/>
              <w:bottom w:val="single" w:sz="2" w:space="0" w:color="000001"/>
            </w:tcBorders>
            <w:shd w:val="clear" w:color="auto" w:fill="auto"/>
          </w:tcPr>
          <w:p w14:paraId="768322E1"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4.1 (10.9)</w:t>
            </w:r>
          </w:p>
        </w:tc>
        <w:tc>
          <w:tcPr>
            <w:tcW w:w="1254" w:type="dxa"/>
            <w:tcBorders>
              <w:top w:val="single" w:sz="2" w:space="0" w:color="000001"/>
              <w:left w:val="single" w:sz="2" w:space="0" w:color="000001"/>
              <w:bottom w:val="single" w:sz="2" w:space="0" w:color="000001"/>
              <w:right w:val="single" w:sz="2" w:space="0" w:color="000001"/>
            </w:tcBorders>
          </w:tcPr>
          <w:p w14:paraId="1FDDFC83" w14:textId="58C7F896" w:rsidR="00E72584" w:rsidRPr="00B960C8" w:rsidRDefault="00E72584" w:rsidP="00E72584">
            <w:pPr>
              <w:pStyle w:val="TableContents"/>
              <w:spacing w:after="46" w:line="240" w:lineRule="auto"/>
              <w:rPr>
                <w:sz w:val="20"/>
                <w:szCs w:val="20"/>
                <w:lang w:val="en-US"/>
              </w:rPr>
            </w:pPr>
            <w:r w:rsidRPr="00B960C8">
              <w:rPr>
                <w:sz w:val="20"/>
                <w:szCs w:val="20"/>
                <w:lang w:val="en-US"/>
              </w:rPr>
              <w:t>93.02</w:t>
            </w:r>
          </w:p>
        </w:tc>
        <w:tc>
          <w:tcPr>
            <w:tcW w:w="1182" w:type="dxa"/>
            <w:tcBorders>
              <w:top w:val="single" w:sz="2" w:space="0" w:color="000001"/>
              <w:left w:val="single" w:sz="2" w:space="0" w:color="000001"/>
              <w:bottom w:val="single" w:sz="2" w:space="0" w:color="000001"/>
              <w:right w:val="single" w:sz="2" w:space="0" w:color="000001"/>
            </w:tcBorders>
          </w:tcPr>
          <w:p w14:paraId="222D0149" w14:textId="1F845A98" w:rsidR="00E72584" w:rsidRPr="00B960C8" w:rsidRDefault="00E72584" w:rsidP="00E72584">
            <w:pPr>
              <w:pStyle w:val="TableContents"/>
              <w:spacing w:after="46" w:line="240" w:lineRule="auto"/>
              <w:rPr>
                <w:sz w:val="20"/>
                <w:szCs w:val="20"/>
                <w:lang w:val="en-US"/>
              </w:rPr>
            </w:pPr>
            <w:r>
              <w:rPr>
                <w:sz w:val="20"/>
                <w:szCs w:val="20"/>
                <w:lang w:val="en-US"/>
              </w:rPr>
              <w:t>8.7 (9.3)</w:t>
            </w:r>
          </w:p>
        </w:tc>
        <w:tc>
          <w:tcPr>
            <w:tcW w:w="1330" w:type="dxa"/>
            <w:tcBorders>
              <w:top w:val="single" w:sz="2" w:space="0" w:color="000001"/>
              <w:left w:val="single" w:sz="2" w:space="0" w:color="000001"/>
              <w:bottom w:val="single" w:sz="2" w:space="0" w:color="000001"/>
              <w:right w:val="single" w:sz="2" w:space="0" w:color="000001"/>
            </w:tcBorders>
          </w:tcPr>
          <w:p w14:paraId="1994854C" w14:textId="78720DF2" w:rsidR="00E72584" w:rsidRPr="00B960C8" w:rsidRDefault="00E72584" w:rsidP="00E72584">
            <w:pPr>
              <w:pStyle w:val="TableContents"/>
              <w:spacing w:after="46" w:line="240" w:lineRule="auto"/>
              <w:rPr>
                <w:sz w:val="20"/>
                <w:szCs w:val="20"/>
                <w:lang w:val="en-US"/>
              </w:rPr>
            </w:pPr>
            <w:r w:rsidRPr="00B960C8">
              <w:rPr>
                <w:sz w:val="20"/>
                <w:szCs w:val="20"/>
                <w:lang w:val="en-US"/>
              </w:rPr>
              <w:t>57.4 (17.3)</w:t>
            </w:r>
          </w:p>
        </w:tc>
        <w:tc>
          <w:tcPr>
            <w:tcW w:w="1176" w:type="dxa"/>
            <w:tcBorders>
              <w:top w:val="single" w:sz="2" w:space="0" w:color="000001"/>
              <w:left w:val="single" w:sz="2" w:space="0" w:color="000001"/>
              <w:bottom w:val="single" w:sz="2" w:space="0" w:color="000001"/>
              <w:right w:val="single" w:sz="2" w:space="0" w:color="000001"/>
            </w:tcBorders>
          </w:tcPr>
          <w:p w14:paraId="5BC7810B" w14:textId="2684A714" w:rsidR="00E72584" w:rsidRPr="00B960C8" w:rsidRDefault="00E72584" w:rsidP="00E72584">
            <w:pPr>
              <w:pStyle w:val="TableContents"/>
              <w:spacing w:after="46" w:line="240" w:lineRule="auto"/>
              <w:rPr>
                <w:sz w:val="20"/>
                <w:szCs w:val="20"/>
                <w:lang w:val="en-US"/>
              </w:rPr>
            </w:pPr>
            <w:r>
              <w:rPr>
                <w:sz w:val="20"/>
                <w:szCs w:val="20"/>
                <w:lang w:val="en-US"/>
              </w:rPr>
              <w:t>15.4 (5.7)</w:t>
            </w:r>
          </w:p>
        </w:tc>
        <w:tc>
          <w:tcPr>
            <w:tcW w:w="1190" w:type="dxa"/>
            <w:tcBorders>
              <w:top w:val="single" w:sz="2" w:space="0" w:color="000001"/>
              <w:left w:val="single" w:sz="2" w:space="0" w:color="000001"/>
              <w:bottom w:val="single" w:sz="2" w:space="0" w:color="000001"/>
              <w:right w:val="single" w:sz="2" w:space="0" w:color="000001"/>
            </w:tcBorders>
          </w:tcPr>
          <w:p w14:paraId="618BCEA5" w14:textId="3A61E595" w:rsidR="00E72584" w:rsidRPr="00B960C8" w:rsidRDefault="00E72584" w:rsidP="00E72584">
            <w:pPr>
              <w:pStyle w:val="TableContents"/>
              <w:spacing w:after="46" w:line="240" w:lineRule="auto"/>
              <w:rPr>
                <w:sz w:val="20"/>
                <w:szCs w:val="20"/>
                <w:lang w:val="en-US"/>
              </w:rPr>
            </w:pPr>
            <w:r>
              <w:rPr>
                <w:sz w:val="20"/>
                <w:szCs w:val="20"/>
                <w:lang w:val="en-US"/>
              </w:rPr>
              <w:t>14.6 (6.4)</w:t>
            </w:r>
          </w:p>
        </w:tc>
        <w:tc>
          <w:tcPr>
            <w:tcW w:w="1208" w:type="dxa"/>
            <w:tcBorders>
              <w:top w:val="single" w:sz="2" w:space="0" w:color="000001"/>
              <w:left w:val="single" w:sz="2" w:space="0" w:color="000001"/>
              <w:bottom w:val="single" w:sz="2" w:space="0" w:color="000001"/>
              <w:right w:val="single" w:sz="2" w:space="0" w:color="000001"/>
            </w:tcBorders>
          </w:tcPr>
          <w:p w14:paraId="04C62A12" w14:textId="472BD39F" w:rsidR="00E72584" w:rsidRPr="00B960C8" w:rsidRDefault="00E72584" w:rsidP="00E72584">
            <w:pPr>
              <w:pStyle w:val="TableContents"/>
              <w:spacing w:after="46" w:line="240" w:lineRule="auto"/>
              <w:rPr>
                <w:sz w:val="20"/>
                <w:szCs w:val="20"/>
                <w:lang w:val="en-US"/>
              </w:rPr>
            </w:pPr>
            <w:r>
              <w:rPr>
                <w:sz w:val="20"/>
                <w:szCs w:val="20"/>
                <w:lang w:val="en-US"/>
              </w:rPr>
              <w:t>27.4 (NA)*</w:t>
            </w:r>
          </w:p>
        </w:tc>
        <w:tc>
          <w:tcPr>
            <w:tcW w:w="1140" w:type="dxa"/>
            <w:tcBorders>
              <w:top w:val="single" w:sz="2" w:space="0" w:color="000001"/>
              <w:left w:val="single" w:sz="2" w:space="0" w:color="000001"/>
              <w:bottom w:val="single" w:sz="2" w:space="0" w:color="000001"/>
            </w:tcBorders>
            <w:shd w:val="clear" w:color="auto" w:fill="auto"/>
          </w:tcPr>
          <w:p w14:paraId="3397233D" w14:textId="36C828A8" w:rsidR="00E72584" w:rsidRPr="00B960C8" w:rsidRDefault="00E72584" w:rsidP="00E72584">
            <w:pPr>
              <w:pStyle w:val="TableContents"/>
              <w:spacing w:after="46" w:line="240" w:lineRule="auto"/>
              <w:rPr>
                <w:sz w:val="20"/>
                <w:szCs w:val="20"/>
                <w:lang w:val="en-US"/>
              </w:rPr>
            </w:pPr>
            <w:r w:rsidRPr="00B960C8">
              <w:rPr>
                <w:sz w:val="20"/>
                <w:szCs w:val="20"/>
                <w:lang w:val="en-US"/>
              </w:rPr>
              <w:t>34 (47.0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82FAD3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7.1 (12.3)</w:t>
            </w:r>
          </w:p>
        </w:tc>
      </w:tr>
      <w:tr w:rsidR="00E72584" w:rsidRPr="00BC63D4" w14:paraId="3696A43C"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A4FA53E" w14:textId="0B8540B2"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07/s00213-017-4533-9","ISBN":"00333158 (ISSN)","ISSN":"14322072","PMID":"28210783","abstract":"Functional and structural brain changes associated with the cognitive processing of emotional visual stimuli were assessed in schizophrenic patients after 16 weeks of antipsychotic treatment with ziprasidone. Forty-five adults aged 18 to 40 were recruited: 15 schizophrenia patients (DSM-IV criteria) treated with ziprasidone (mean daily dose = 120 mg), 15 patients treated with other antipsychotics, and 15 healthy controls who did not receive any medication. Functional and structural neuroimaging data were acquired at baseline and 16 weeks after treatment initiation. In each session, participants selected stimuli, taken from standardized sets, based on their emotional valence. After ziprasidone treatment, several prefrontal regions, typically involved in cognitive control (anterior cingulate and ventrolateral prefrontal cortices), were significantly activated in patients in response to positive versus negative stimuli. This effect was greater whenever they had to select negative compared to positive stimuli, indicating an asymmetric effect of cognitive treatment of emotionally laden information. No such changes were observed for patients under other antipsychotics. In addition, there was an increase in the brain volume commonly recruited by healthy controls and patients under ziprasidone, in response to cognitive processing of emotional information. The structural analysis showed no significant changes in the density of gray and white matter in ziprasidone-treated patients compared to patients receiving other antipsychotic treatments. Our results suggest that functional changes in brain activity after ziprasidone medication precede structural and clinical manifestations, as markers that the treatment is efficient in restoring the functionality of prefrontal circuits involved in processing emotionally laden information in schizophrenia.","author":[{"dropping-particle":"","family":"Stip","given":"Emmanuel","non-dropping-particle":"","parse-names":false,"suffix":""},{"dropping-particle":"","family":"Cherbal","given":"Adel","non-dropping-particle":"","parse-names":false,"suffix":""},{"dropping-particle":"","family":"Luck","given":"David","non-dropping-particle":"","parse-names":false,"suffix":""},{"dropping-particle":"","family":"Zhornitsky","given":"Simon","non-dropping-particle":"","parse-names":false,"suffix":""},{"dropping-particle":"","family":"Bentaleb","given":"Lahcen Ait","non-dropping-particle":"","parse-names":false,"suffix":""},{"dropping-particle":"","family":"Lungu","given":"Ovidiu","non-dropping-particle":"","parse-names":false,"suffix":""}],"container-title":"Psychopharmacology","id":"ITEM-1","issued":{"date-parts":[["2017"]]},"title":"A neuroimaging study of emotion–cognition interaction in schizophrenia: the effect of ziprasidone treatment","type":"article-journal"},"uris":["http://www.mendeley.com/documents/?uuid=fd89b43e-01e8-34dc-9730-ccf1a9a482c8"]}],"mendeley":{"formattedCitation":"(Stip et al., 2017)","manualFormatting":"Stip et al., 2017","plainTextFormattedCitation":"(Stip et al., 2017)","previouslyFormattedCitation":"(Stip et al., 2017)"},"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tip et al., 2017</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C832F83" w14:textId="7D1D679D" w:rsidR="00E72584" w:rsidRPr="00B960C8" w:rsidRDefault="00E72584" w:rsidP="00E72584">
            <w:pPr>
              <w:pStyle w:val="TableContents"/>
              <w:spacing w:after="46" w:line="240" w:lineRule="auto"/>
              <w:rPr>
                <w:sz w:val="20"/>
                <w:szCs w:val="20"/>
                <w:lang w:val="en-US"/>
              </w:rPr>
            </w:pPr>
            <w:r w:rsidRPr="00B960C8">
              <w:rPr>
                <w:sz w:val="20"/>
                <w:szCs w:val="20"/>
                <w:lang w:val="en-US"/>
              </w:rPr>
              <w:t>15 (66.67)</w:t>
            </w:r>
          </w:p>
        </w:tc>
        <w:tc>
          <w:tcPr>
            <w:tcW w:w="1260" w:type="dxa"/>
            <w:tcBorders>
              <w:top w:val="single" w:sz="2" w:space="0" w:color="000001"/>
              <w:left w:val="single" w:sz="2" w:space="0" w:color="000001"/>
              <w:bottom w:val="single" w:sz="2" w:space="0" w:color="000001"/>
            </w:tcBorders>
            <w:shd w:val="clear" w:color="auto" w:fill="auto"/>
          </w:tcPr>
          <w:p w14:paraId="2FC2955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2 (7.4)</w:t>
            </w:r>
          </w:p>
        </w:tc>
        <w:tc>
          <w:tcPr>
            <w:tcW w:w="1254" w:type="dxa"/>
            <w:tcBorders>
              <w:top w:val="single" w:sz="2" w:space="0" w:color="000001"/>
              <w:left w:val="single" w:sz="2" w:space="0" w:color="000001"/>
              <w:bottom w:val="single" w:sz="2" w:space="0" w:color="000001"/>
              <w:right w:val="single" w:sz="2" w:space="0" w:color="000001"/>
            </w:tcBorders>
          </w:tcPr>
          <w:p w14:paraId="56E757BC" w14:textId="0A986A03"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041DA530" w14:textId="33942B7F"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7F60AAA2" w14:textId="4A8DE4FD" w:rsidR="00E72584" w:rsidRPr="00B960C8" w:rsidRDefault="00E72584" w:rsidP="00E72584">
            <w:pPr>
              <w:pStyle w:val="TableContents"/>
              <w:spacing w:after="46" w:line="240" w:lineRule="auto"/>
              <w:rPr>
                <w:sz w:val="20"/>
                <w:szCs w:val="20"/>
                <w:lang w:val="en-US"/>
              </w:rPr>
            </w:pPr>
            <w:r w:rsidRPr="00B960C8">
              <w:rPr>
                <w:sz w:val="20"/>
                <w:szCs w:val="20"/>
                <w:lang w:val="en-US"/>
              </w:rPr>
              <w:t>77.15 (5.36)</w:t>
            </w:r>
          </w:p>
        </w:tc>
        <w:tc>
          <w:tcPr>
            <w:tcW w:w="1176" w:type="dxa"/>
            <w:tcBorders>
              <w:top w:val="single" w:sz="2" w:space="0" w:color="000001"/>
              <w:left w:val="single" w:sz="2" w:space="0" w:color="000001"/>
              <w:bottom w:val="single" w:sz="2" w:space="0" w:color="000001"/>
              <w:right w:val="single" w:sz="2" w:space="0" w:color="000001"/>
            </w:tcBorders>
          </w:tcPr>
          <w:p w14:paraId="30B33DD4" w14:textId="708829C1" w:rsidR="00E72584" w:rsidRPr="00B960C8" w:rsidRDefault="00E72584" w:rsidP="00E72584">
            <w:pPr>
              <w:pStyle w:val="TableContents"/>
              <w:spacing w:after="46" w:line="240" w:lineRule="auto"/>
              <w:rPr>
                <w:sz w:val="20"/>
                <w:szCs w:val="20"/>
                <w:lang w:val="en-US"/>
              </w:rPr>
            </w:pPr>
            <w:r>
              <w:rPr>
                <w:sz w:val="20"/>
                <w:szCs w:val="20"/>
                <w:lang w:val="en-US"/>
              </w:rPr>
              <w:t>17.3 (3.32)</w:t>
            </w:r>
          </w:p>
        </w:tc>
        <w:tc>
          <w:tcPr>
            <w:tcW w:w="1190" w:type="dxa"/>
            <w:tcBorders>
              <w:top w:val="single" w:sz="2" w:space="0" w:color="000001"/>
              <w:left w:val="single" w:sz="2" w:space="0" w:color="000001"/>
              <w:bottom w:val="single" w:sz="2" w:space="0" w:color="000001"/>
              <w:right w:val="single" w:sz="2" w:space="0" w:color="000001"/>
            </w:tcBorders>
          </w:tcPr>
          <w:p w14:paraId="0EDF2868" w14:textId="11062A45" w:rsidR="00E72584" w:rsidRPr="00B960C8" w:rsidRDefault="00E72584" w:rsidP="00E72584">
            <w:pPr>
              <w:pStyle w:val="TableContents"/>
              <w:spacing w:after="46" w:line="240" w:lineRule="auto"/>
              <w:rPr>
                <w:sz w:val="20"/>
                <w:szCs w:val="20"/>
                <w:lang w:val="en-US"/>
              </w:rPr>
            </w:pPr>
            <w:r>
              <w:rPr>
                <w:sz w:val="20"/>
                <w:szCs w:val="20"/>
                <w:lang w:val="en-US"/>
              </w:rPr>
              <w:t>18.6 (3.47)</w:t>
            </w:r>
          </w:p>
        </w:tc>
        <w:tc>
          <w:tcPr>
            <w:tcW w:w="1208" w:type="dxa"/>
            <w:tcBorders>
              <w:top w:val="single" w:sz="2" w:space="0" w:color="000001"/>
              <w:left w:val="single" w:sz="2" w:space="0" w:color="000001"/>
              <w:bottom w:val="single" w:sz="2" w:space="0" w:color="000001"/>
              <w:right w:val="single" w:sz="2" w:space="0" w:color="000001"/>
            </w:tcBorders>
          </w:tcPr>
          <w:p w14:paraId="1E259350" w14:textId="025B5F16" w:rsidR="00E72584" w:rsidRPr="00B960C8" w:rsidRDefault="00E72584" w:rsidP="00E72584">
            <w:pPr>
              <w:pStyle w:val="TableContents"/>
              <w:spacing w:after="46" w:line="240" w:lineRule="auto"/>
              <w:rPr>
                <w:sz w:val="20"/>
                <w:szCs w:val="20"/>
                <w:lang w:val="en-US"/>
              </w:rPr>
            </w:pPr>
            <w:r>
              <w:rPr>
                <w:sz w:val="20"/>
                <w:szCs w:val="20"/>
                <w:lang w:val="en-US"/>
              </w:rPr>
              <w:t>42 (3.18)</w:t>
            </w:r>
          </w:p>
        </w:tc>
        <w:tc>
          <w:tcPr>
            <w:tcW w:w="1140" w:type="dxa"/>
            <w:tcBorders>
              <w:top w:val="single" w:sz="2" w:space="0" w:color="000001"/>
              <w:left w:val="single" w:sz="2" w:space="0" w:color="000001"/>
              <w:bottom w:val="single" w:sz="2" w:space="0" w:color="000001"/>
            </w:tcBorders>
            <w:shd w:val="clear" w:color="auto" w:fill="auto"/>
          </w:tcPr>
          <w:p w14:paraId="0056C668" w14:textId="3B476D11" w:rsidR="00E72584" w:rsidRPr="00B960C8" w:rsidRDefault="00E72584" w:rsidP="00E72584">
            <w:pPr>
              <w:pStyle w:val="TableContents"/>
              <w:spacing w:after="46" w:line="240" w:lineRule="auto"/>
              <w:rPr>
                <w:sz w:val="20"/>
                <w:szCs w:val="20"/>
                <w:lang w:val="en-US"/>
              </w:rPr>
            </w:pPr>
            <w:r w:rsidRPr="00B960C8">
              <w:rPr>
                <w:sz w:val="20"/>
                <w:szCs w:val="20"/>
                <w:lang w:val="en-US"/>
              </w:rPr>
              <w:t>15 (4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C063E7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0.6 (6.2)</w:t>
            </w:r>
          </w:p>
        </w:tc>
      </w:tr>
      <w:tr w:rsidR="00E72584" w:rsidRPr="00BC63D4" w14:paraId="56137F2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C276D95" w14:textId="5B1DA964"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111/pcn.12120","ISSN":"14401819","abstract":"Aims The aim of this study was to assess the relation between cognition, gray matter (GM) volumes and gamma noise power (amount of background oscillatory activity in the gamma band) in schizophrenia. Methods We explored the relation between cognitive performance and regional GM volumes using voxel-based morphometry (VBM), in order to discover if the association between gamma noise power (an electroencephalography measurement of background activity in the gamma band) and cognition is observed through structural deficits related to the disease. Noise power, magnetic resonance imaging and cognitive assessments were obtained in 17 drug-free paranoid patients with schizophrenia and 13 healthy controls. Results In comparison with controls, patients showed GM deficits at posterior cingulate (bilateral),left inferior parietal (supramarginal gyrus) and left inferior dorsolateral prefrontal regions. Patients exhibited a direct association between performance in working memory and right temporal (superior and inferior gyri) GM densities. They also displayed a negative association between right anterior cerebellum volume and gamma noise power at the frontal midline (Fz) site. Conclusion A structural deficit in the cerebellum may be involved in gamma activity disorganization in schizophrenia. Temporal structural deficits may relate to cognitive dysfunction in this illness. © 2013 The Authors.","author":[{"dropping-particle":"","family":"Suazo","given":"Vanessa","non-dropping-particle":"","parse-names":false,"suffix":""},{"dropping-particle":"","family":"Díez","given":"Álvaro","non-dropping-particle":"","parse-names":false,"suffix":""},{"dropping-particle":"","family":"Montes","given":"Carlos","non-dropping-particle":"","parse-names":false,"suffix":""},{"dropping-particle":"","family":"Molina","given":"Vicente","non-dropping-particle":"","parse-names":false,"suffix":""}],"container-title":"Psychiatry and Clinical Neurosciences","id":"ITEM-1","issue":"3","issued":{"date-parts":[["2014"]]},"page":"206-215","title":"Structural correlates of cognitive deficit and elevated gamma noise power in schizophrenia","type":"article-journal","volume":"68"},"uris":["http://www.mendeley.com/documents/?uuid=ffc2f344-d965-427d-a932-072f9988536e"]}],"mendeley":{"formattedCitation":"(Suazo, Díez, Montes, &amp; Molina, 2014)","manualFormatting":"Suazo et al., 2014","plainTextFormattedCitation":"(Suazo, Díez, Montes, &amp; Molina, 2014)","previouslyFormattedCitation":"(Suazo, Díez, Montes, &amp; Molina, 2014)"},"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Suazo et al., 2014</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FA3DA87" w14:textId="2CA889F1" w:rsidR="00E72584" w:rsidRPr="00B960C8" w:rsidRDefault="00E72584" w:rsidP="00E72584">
            <w:pPr>
              <w:pStyle w:val="TableContents"/>
              <w:spacing w:after="46" w:line="240" w:lineRule="auto"/>
              <w:rPr>
                <w:sz w:val="20"/>
                <w:szCs w:val="20"/>
                <w:lang w:val="en-US"/>
              </w:rPr>
            </w:pPr>
            <w:r w:rsidRPr="00B960C8">
              <w:rPr>
                <w:sz w:val="20"/>
                <w:szCs w:val="20"/>
                <w:lang w:val="en-US"/>
              </w:rPr>
              <w:t>17 (58.82)</w:t>
            </w:r>
          </w:p>
        </w:tc>
        <w:tc>
          <w:tcPr>
            <w:tcW w:w="1260" w:type="dxa"/>
            <w:tcBorders>
              <w:top w:val="single" w:sz="2" w:space="0" w:color="000001"/>
              <w:left w:val="single" w:sz="2" w:space="0" w:color="000001"/>
              <w:bottom w:val="single" w:sz="2" w:space="0" w:color="000001"/>
            </w:tcBorders>
            <w:shd w:val="clear" w:color="auto" w:fill="auto"/>
          </w:tcPr>
          <w:p w14:paraId="6C03280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3.29 (10.48)</w:t>
            </w:r>
          </w:p>
        </w:tc>
        <w:tc>
          <w:tcPr>
            <w:tcW w:w="1254" w:type="dxa"/>
            <w:tcBorders>
              <w:top w:val="single" w:sz="2" w:space="0" w:color="000001"/>
              <w:left w:val="single" w:sz="2" w:space="0" w:color="000001"/>
              <w:bottom w:val="single" w:sz="2" w:space="0" w:color="000001"/>
              <w:right w:val="single" w:sz="2" w:space="0" w:color="000001"/>
            </w:tcBorders>
          </w:tcPr>
          <w:p w14:paraId="5022D30E" w14:textId="1427AE90"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6307A384" w14:textId="56557C67" w:rsidR="00E72584" w:rsidRPr="00B960C8" w:rsidRDefault="00E72584" w:rsidP="00E72584">
            <w:pPr>
              <w:pStyle w:val="TableContents"/>
              <w:spacing w:after="46" w:line="240" w:lineRule="auto"/>
              <w:rPr>
                <w:sz w:val="20"/>
                <w:szCs w:val="20"/>
                <w:lang w:val="en-US"/>
              </w:rPr>
            </w:pPr>
            <w:r>
              <w:rPr>
                <w:sz w:val="20"/>
                <w:szCs w:val="20"/>
                <w:lang w:val="en-US"/>
              </w:rPr>
              <w:t>5.28 (9.14)</w:t>
            </w:r>
          </w:p>
        </w:tc>
        <w:tc>
          <w:tcPr>
            <w:tcW w:w="1330" w:type="dxa"/>
            <w:tcBorders>
              <w:top w:val="single" w:sz="2" w:space="0" w:color="000001"/>
              <w:left w:val="single" w:sz="2" w:space="0" w:color="000001"/>
              <w:bottom w:val="single" w:sz="2" w:space="0" w:color="000001"/>
              <w:right w:val="single" w:sz="2" w:space="0" w:color="000001"/>
            </w:tcBorders>
          </w:tcPr>
          <w:p w14:paraId="33E4CE5B" w14:textId="4096A34A" w:rsidR="00E72584" w:rsidRPr="00B960C8" w:rsidRDefault="00E72584" w:rsidP="00E72584">
            <w:pPr>
              <w:pStyle w:val="TableContents"/>
              <w:spacing w:after="46" w:line="240" w:lineRule="auto"/>
              <w:rPr>
                <w:sz w:val="20"/>
                <w:szCs w:val="20"/>
                <w:lang w:val="en-US"/>
              </w:rPr>
            </w:pPr>
            <w:r w:rsidRPr="00B960C8">
              <w:rPr>
                <w:sz w:val="20"/>
                <w:szCs w:val="20"/>
                <w:lang w:val="en-US"/>
              </w:rPr>
              <w:t>74.2 (11.21)</w:t>
            </w:r>
          </w:p>
        </w:tc>
        <w:tc>
          <w:tcPr>
            <w:tcW w:w="1176" w:type="dxa"/>
            <w:tcBorders>
              <w:top w:val="single" w:sz="2" w:space="0" w:color="000001"/>
              <w:left w:val="single" w:sz="2" w:space="0" w:color="000001"/>
              <w:bottom w:val="single" w:sz="2" w:space="0" w:color="000001"/>
              <w:right w:val="single" w:sz="2" w:space="0" w:color="000001"/>
            </w:tcBorders>
          </w:tcPr>
          <w:p w14:paraId="2A08D75C" w14:textId="4EF9FF10" w:rsidR="00E72584" w:rsidRPr="00B960C8" w:rsidRDefault="00E72584" w:rsidP="00E72584">
            <w:pPr>
              <w:pStyle w:val="TableContents"/>
              <w:spacing w:after="46" w:line="240" w:lineRule="auto"/>
              <w:rPr>
                <w:sz w:val="20"/>
                <w:szCs w:val="20"/>
                <w:lang w:val="en-US"/>
              </w:rPr>
            </w:pPr>
            <w:r>
              <w:rPr>
                <w:sz w:val="20"/>
                <w:szCs w:val="20"/>
                <w:lang w:val="en-US"/>
              </w:rPr>
              <w:t>20.93 (4.28)</w:t>
            </w:r>
          </w:p>
        </w:tc>
        <w:tc>
          <w:tcPr>
            <w:tcW w:w="1190" w:type="dxa"/>
            <w:tcBorders>
              <w:top w:val="single" w:sz="2" w:space="0" w:color="000001"/>
              <w:left w:val="single" w:sz="2" w:space="0" w:color="000001"/>
              <w:bottom w:val="single" w:sz="2" w:space="0" w:color="000001"/>
              <w:right w:val="single" w:sz="2" w:space="0" w:color="000001"/>
            </w:tcBorders>
          </w:tcPr>
          <w:p w14:paraId="6AF4D989" w14:textId="31C27461" w:rsidR="00E72584" w:rsidRPr="00B960C8" w:rsidRDefault="00E72584" w:rsidP="00E72584">
            <w:pPr>
              <w:pStyle w:val="TableContents"/>
              <w:spacing w:after="46" w:line="240" w:lineRule="auto"/>
              <w:rPr>
                <w:sz w:val="20"/>
                <w:szCs w:val="20"/>
                <w:lang w:val="en-US"/>
              </w:rPr>
            </w:pPr>
            <w:r>
              <w:rPr>
                <w:sz w:val="20"/>
                <w:szCs w:val="20"/>
                <w:lang w:val="en-US"/>
              </w:rPr>
              <w:t>16.53 (3.94)</w:t>
            </w:r>
          </w:p>
        </w:tc>
        <w:tc>
          <w:tcPr>
            <w:tcW w:w="1208" w:type="dxa"/>
            <w:tcBorders>
              <w:top w:val="single" w:sz="2" w:space="0" w:color="000001"/>
              <w:left w:val="single" w:sz="2" w:space="0" w:color="000001"/>
              <w:bottom w:val="single" w:sz="2" w:space="0" w:color="000001"/>
              <w:right w:val="single" w:sz="2" w:space="0" w:color="000001"/>
            </w:tcBorders>
          </w:tcPr>
          <w:p w14:paraId="367CB58F" w14:textId="61609E16" w:rsidR="00E72584" w:rsidRPr="00B960C8" w:rsidRDefault="00E72584" w:rsidP="00E72584">
            <w:pPr>
              <w:pStyle w:val="TableContents"/>
              <w:spacing w:after="46" w:line="240" w:lineRule="auto"/>
              <w:rPr>
                <w:sz w:val="20"/>
                <w:szCs w:val="20"/>
                <w:lang w:val="en-US"/>
              </w:rPr>
            </w:pPr>
            <w:r>
              <w:rPr>
                <w:sz w:val="20"/>
                <w:szCs w:val="20"/>
                <w:lang w:val="en-US"/>
              </w:rPr>
              <w:t>36.74 (NA)*</w:t>
            </w:r>
          </w:p>
        </w:tc>
        <w:tc>
          <w:tcPr>
            <w:tcW w:w="1140" w:type="dxa"/>
            <w:tcBorders>
              <w:top w:val="single" w:sz="2" w:space="0" w:color="000001"/>
              <w:left w:val="single" w:sz="2" w:space="0" w:color="000001"/>
              <w:bottom w:val="single" w:sz="2" w:space="0" w:color="000001"/>
            </w:tcBorders>
            <w:shd w:val="clear" w:color="auto" w:fill="auto"/>
          </w:tcPr>
          <w:p w14:paraId="3718DA37" w14:textId="51C75497" w:rsidR="00E72584" w:rsidRPr="00B960C8" w:rsidRDefault="00E72584" w:rsidP="00E72584">
            <w:pPr>
              <w:pStyle w:val="TableContents"/>
              <w:spacing w:after="46" w:line="240" w:lineRule="auto"/>
              <w:rPr>
                <w:sz w:val="20"/>
                <w:szCs w:val="20"/>
                <w:lang w:val="en-US"/>
              </w:rPr>
            </w:pPr>
            <w:r w:rsidRPr="00B960C8">
              <w:rPr>
                <w:sz w:val="20"/>
                <w:szCs w:val="20"/>
                <w:lang w:val="en-US"/>
              </w:rPr>
              <w:t>13 (76.9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F7852F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0.92 (11.48)</w:t>
            </w:r>
          </w:p>
        </w:tc>
      </w:tr>
      <w:tr w:rsidR="008A64AD" w:rsidRPr="00BC63D4" w14:paraId="7C6F5F8C"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E1ACAE6" w14:textId="5D30886B" w:rsidR="008A64AD" w:rsidRPr="00B960C8" w:rsidRDefault="008A64AD" w:rsidP="00E72584">
            <w:pPr>
              <w:spacing w:after="46" w:line="240" w:lineRule="auto"/>
              <w:rPr>
                <w:sz w:val="20"/>
                <w:szCs w:val="20"/>
                <w:lang w:val="en-US"/>
              </w:rPr>
            </w:pPr>
            <w:r>
              <w:rPr>
                <w:sz w:val="20"/>
                <w:szCs w:val="20"/>
                <w:lang w:val="en-US"/>
              </w:rPr>
              <w:fldChar w:fldCharType="begin" w:fldLock="1"/>
            </w:r>
            <w:r w:rsidR="00812BDE">
              <w:rPr>
                <w:sz w:val="20"/>
                <w:szCs w:val="20"/>
                <w:lang w:val="en-US"/>
              </w:rPr>
              <w:instrText>ADDIN CSL_CITATION {"citationItems":[{"id":"ITEM-1","itemData":{"DOI":"10.1155/2020/8859388","ISSN":"16875443","PMID":"33381163","abstract":"Background. Cognitive impairments are documented in schizophrenia (SZ) and bipolar disorder (BD) and may be related to gray matter volumes (GMVs). Thus, this study is aimed at exploring whether the association between cognitive impairments and GMV alterations is similar in patients with SZ and BD and understanding the underlying neurobiological mechanisms. Methods. A total of 137 adult subjects (46 with SZ, 35 with BD, and 56 age-, sex-, and education-matched healthy controls (HC)) completed the MATRICS Consensus Cognitive Battery (MCCB) and structural magnetic resonance imaging scanning. We performed group comparisons of the cognitive impairments, the GMV alterations, and the association between them. Results. Compared with HC, the patients with SZ and BD showed shared deficits in 4 cognitive domains (i.e., processing speed, working memory, problem solving, and social cognition) and the composite. SZ and BD had commonly decreased GMVs, mainly in the insula, superior temporal pole, amygdala, anterior cingulate, and frontal cortices (superior, middle, opercular inferior, and orbital frontal gyrus). No correlation between MCCB scores and GMVs was detected in SZ. However, for BD, working memory was relevant to the right hemisphere (i.e., right insula, amygdala, superior temporal pole, and medial and dorsolateral superior frontal gyrus). Limitations. The major limitations were that not all patients were the first-episode status and no medication. Conclusions. The association was mainly limited to the BD group. Thus, the underlying pathophysiology of the cognitive deficits, in terms of GMV alterations, may be diverse between two disorders.","author":[{"dropping-particle":"","family":"Sun","given":"Ting","non-dropping-particle":"","parse-names":false,"suffix":""},{"dropping-particle":"","family":"Zhao","given":"Pengfei","non-dropping-particle":"","parse-names":false,"suffix":""},{"dropping-particle":"","family":"Jiang","given":"Xiaowei","non-dropping-particle":"","parse-names":false,"suffix":""},{"dropping-particle":"","family":"Zhou","given":"Yifang","non-dropping-particle":"","parse-names":false,"suffix":""},{"dropping-particle":"","family":"Li","given":"Chao","non-dropping-particle":"","parse-names":false,"suffix":""},{"dropping-particle":"","family":"Jia","given":"Linna","non-dropping-particle":"","parse-names":false,"suffix":""},{"dropping-particle":"","family":"Tang","given":"Yanqing","non-dropping-particle":"","parse-names":false,"suffix":""}],"container-title":"Neural Plasticity","id":"ITEM-1","issued":{"date-parts":[["2020"]]},"publisher":"Hindawi Limited","title":"Distinct Associations of Cognitive Impairments and Reduced Gray Matter Volumes in Remitted Patients with Schizophrenia and Bipolar Disorder","type":"article-journal","volume":"2020"},"uris":["http://www.mendeley.com/documents/?uuid=db603081-99ad-3142-b5c3-45447141f4fa"]}],"mendeley":{"formattedCitation":"(Sun et al., 2020)","manualFormatting":"Sun et al., 2020","plainTextFormattedCitation":"(Sun et al., 2020)","previouslyFormattedCitation":"(Sun et al., 2020)"},"properties":{"noteIndex":0},"schema":"https://github.com/citation-style-language/schema/raw/master/csl-citation.json"}</w:instrText>
            </w:r>
            <w:r>
              <w:rPr>
                <w:sz w:val="20"/>
                <w:szCs w:val="20"/>
                <w:lang w:val="en-US"/>
              </w:rPr>
              <w:fldChar w:fldCharType="separate"/>
            </w:r>
            <w:r w:rsidRPr="008A64AD">
              <w:rPr>
                <w:noProof/>
                <w:sz w:val="20"/>
                <w:szCs w:val="20"/>
                <w:lang w:val="en-US"/>
              </w:rPr>
              <w:t>Sun et al., 202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4E6A1B7" w14:textId="0EA884F3" w:rsidR="008A64AD" w:rsidRPr="00B960C8" w:rsidRDefault="008A64AD" w:rsidP="00E72584">
            <w:pPr>
              <w:pStyle w:val="TableContents"/>
              <w:spacing w:after="46" w:line="240" w:lineRule="auto"/>
              <w:rPr>
                <w:sz w:val="20"/>
                <w:szCs w:val="20"/>
                <w:lang w:val="en-US"/>
              </w:rPr>
            </w:pPr>
            <w:r>
              <w:rPr>
                <w:sz w:val="20"/>
                <w:szCs w:val="20"/>
                <w:lang w:val="en-US"/>
              </w:rPr>
              <w:t>46 (28.26)</w:t>
            </w:r>
          </w:p>
        </w:tc>
        <w:tc>
          <w:tcPr>
            <w:tcW w:w="1260" w:type="dxa"/>
            <w:tcBorders>
              <w:top w:val="single" w:sz="2" w:space="0" w:color="000001"/>
              <w:left w:val="single" w:sz="2" w:space="0" w:color="000001"/>
              <w:bottom w:val="single" w:sz="2" w:space="0" w:color="000001"/>
            </w:tcBorders>
            <w:shd w:val="clear" w:color="auto" w:fill="auto"/>
          </w:tcPr>
          <w:p w14:paraId="1ED699E3" w14:textId="72E436D5" w:rsidR="008A64AD" w:rsidRPr="00B960C8" w:rsidRDefault="00812BDE" w:rsidP="00E72584">
            <w:pPr>
              <w:pStyle w:val="TableContents"/>
              <w:spacing w:after="46" w:line="240" w:lineRule="auto"/>
              <w:rPr>
                <w:sz w:val="20"/>
                <w:szCs w:val="20"/>
                <w:lang w:val="en-US"/>
              </w:rPr>
            </w:pPr>
            <w:r>
              <w:rPr>
                <w:sz w:val="20"/>
                <w:szCs w:val="20"/>
                <w:lang w:val="en-US"/>
              </w:rPr>
              <w:t>29.7 (8.9)</w:t>
            </w:r>
          </w:p>
        </w:tc>
        <w:tc>
          <w:tcPr>
            <w:tcW w:w="1254" w:type="dxa"/>
            <w:tcBorders>
              <w:top w:val="single" w:sz="2" w:space="0" w:color="000001"/>
              <w:left w:val="single" w:sz="2" w:space="0" w:color="000001"/>
              <w:bottom w:val="single" w:sz="2" w:space="0" w:color="000001"/>
              <w:right w:val="single" w:sz="2" w:space="0" w:color="000001"/>
            </w:tcBorders>
          </w:tcPr>
          <w:p w14:paraId="29DA59FB" w14:textId="7CEE6776" w:rsidR="008A64AD" w:rsidRPr="00B960C8" w:rsidRDefault="00812BDE" w:rsidP="00E72584">
            <w:pPr>
              <w:pStyle w:val="TableContents"/>
              <w:spacing w:after="46" w:line="240" w:lineRule="auto"/>
              <w:rPr>
                <w:sz w:val="20"/>
                <w:szCs w:val="20"/>
                <w:lang w:val="en-US"/>
              </w:rPr>
            </w:pPr>
            <w:r>
              <w:rPr>
                <w:sz w:val="20"/>
                <w:szCs w:val="20"/>
                <w:lang w:val="en-US"/>
              </w:rPr>
              <w:t>91.3</w:t>
            </w:r>
          </w:p>
        </w:tc>
        <w:tc>
          <w:tcPr>
            <w:tcW w:w="1182" w:type="dxa"/>
            <w:tcBorders>
              <w:top w:val="single" w:sz="2" w:space="0" w:color="000001"/>
              <w:left w:val="single" w:sz="2" w:space="0" w:color="000001"/>
              <w:bottom w:val="single" w:sz="2" w:space="0" w:color="000001"/>
              <w:right w:val="single" w:sz="2" w:space="0" w:color="000001"/>
            </w:tcBorders>
          </w:tcPr>
          <w:p w14:paraId="38BAB4B8" w14:textId="052758BE" w:rsidR="008A64AD" w:rsidRDefault="00812BDE" w:rsidP="00E72584">
            <w:pPr>
              <w:pStyle w:val="TableContents"/>
              <w:spacing w:after="46" w:line="240" w:lineRule="auto"/>
              <w:rPr>
                <w:sz w:val="20"/>
                <w:szCs w:val="20"/>
                <w:lang w:val="en-US"/>
              </w:rPr>
            </w:pPr>
            <w:r>
              <w:rPr>
                <w:sz w:val="20"/>
                <w:szCs w:val="20"/>
                <w:lang w:val="en-US"/>
              </w:rPr>
              <w:t>3.51 (4.61)</w:t>
            </w:r>
          </w:p>
        </w:tc>
        <w:tc>
          <w:tcPr>
            <w:tcW w:w="1330" w:type="dxa"/>
            <w:tcBorders>
              <w:top w:val="single" w:sz="2" w:space="0" w:color="000001"/>
              <w:left w:val="single" w:sz="2" w:space="0" w:color="000001"/>
              <w:bottom w:val="single" w:sz="2" w:space="0" w:color="000001"/>
              <w:right w:val="single" w:sz="2" w:space="0" w:color="000001"/>
            </w:tcBorders>
          </w:tcPr>
          <w:p w14:paraId="6DB3DC12" w14:textId="544E219F" w:rsidR="008A64AD" w:rsidRPr="00B960C8" w:rsidRDefault="00812BDE"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80E8797" w14:textId="68C55D03" w:rsidR="008A64AD" w:rsidRDefault="00812BDE"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07478CE" w14:textId="44F4913C" w:rsidR="008A64AD" w:rsidRDefault="00812BDE"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F4B6595" w14:textId="12B22BA6" w:rsidR="008A64AD" w:rsidRDefault="00812BDE"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2A84CA70" w14:textId="2D11AEA2" w:rsidR="008A64AD" w:rsidRPr="00B960C8" w:rsidRDefault="00812BDE" w:rsidP="00E72584">
            <w:pPr>
              <w:pStyle w:val="TableContents"/>
              <w:spacing w:after="46" w:line="240" w:lineRule="auto"/>
              <w:rPr>
                <w:sz w:val="20"/>
                <w:szCs w:val="20"/>
                <w:lang w:val="en-US"/>
              </w:rPr>
            </w:pPr>
            <w:r>
              <w:rPr>
                <w:sz w:val="20"/>
                <w:szCs w:val="20"/>
                <w:lang w:val="en-US"/>
              </w:rPr>
              <w:t>56 (37.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3570533" w14:textId="65DE09DA" w:rsidR="008A64AD" w:rsidRPr="00B960C8" w:rsidRDefault="00812BDE" w:rsidP="00E72584">
            <w:pPr>
              <w:pStyle w:val="TableContents"/>
              <w:spacing w:after="46" w:line="240" w:lineRule="auto"/>
              <w:rPr>
                <w:sz w:val="20"/>
                <w:szCs w:val="20"/>
                <w:lang w:val="en-US"/>
              </w:rPr>
            </w:pPr>
            <w:r>
              <w:rPr>
                <w:sz w:val="20"/>
                <w:szCs w:val="20"/>
                <w:lang w:val="en-US"/>
              </w:rPr>
              <w:t>29.54 (9.41)</w:t>
            </w:r>
          </w:p>
        </w:tc>
      </w:tr>
      <w:tr w:rsidR="00812BDE" w:rsidRPr="00CE7B32" w14:paraId="347BDE58"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5508F3AD" w14:textId="4A26B106" w:rsidR="00812BDE" w:rsidRPr="00DC449C" w:rsidRDefault="00812BDE" w:rsidP="00E72584">
            <w:pPr>
              <w:spacing w:after="46" w:line="240" w:lineRule="auto"/>
              <w:rPr>
                <w:sz w:val="20"/>
                <w:szCs w:val="20"/>
                <w:lang w:val="pt-PT"/>
              </w:rPr>
            </w:pPr>
            <w:r>
              <w:rPr>
                <w:sz w:val="20"/>
                <w:szCs w:val="20"/>
                <w:lang w:val="en-US"/>
              </w:rPr>
              <w:fldChar w:fldCharType="begin" w:fldLock="1"/>
            </w:r>
            <w:r>
              <w:rPr>
                <w:sz w:val="20"/>
                <w:szCs w:val="20"/>
                <w:lang w:val="en-US"/>
              </w:rPr>
              <w:instrText>ADDIN CSL_CITATION {"citationItems":[{"id":"ITEM-1","itemData":{"DOI":"10.3389/fpsyt.2017.00127","ISSN":"16640640","abstract":"The phenomenological and, consequently, pathophysiological heterogeneity of schizophrenia may be substantially decreased by determining etiologically valid subgroups. In a cross-sectional study, we analyzed the brain structural impairments of outpatients with schizophrenia using concurrent subgrouping methods, partly to enhance the extensity of exploration, and partly to estimate the validation of the divisions. High resolution T1-weighted MR images were obtained for 21 patients and 13 healthy controls. Localized gray matter volumetric deficits were defined with optimized voxel-based morphometry. Employing two concurrent methods (i.e., the widely known deficit-non-deficit division vs. the neurocognitive clusters we identified earlier) the patient group was iteratively divided into two subgroups, and their volumetric peculiarities were compared with one another and with healthy controls. Our division revealed more significant differences demonstrating bilateral brain structural deficits, which affected the association cortices, primarily the heteromodal fields and partly the unimodal fields. This is the first study that showed that abnormalities of the association cortices can be bihemispherial and expanded in schizophrenia, even in the cases of outpatients living integrated in society. Our result suggests that the extended association cortex abnormalities could constitute substantial and determining neurological substrates in the phenomenology and aetiopathogenesis of schizophrenia, at least in a subgroup of patients with more unfavorable neurocognitive characteristics.","author":[{"dropping-particle":"","family":"Szendi","given":"István","non-dropping-particle":"","pars</w:instrText>
            </w:r>
            <w:r w:rsidRPr="00DC449C">
              <w:rPr>
                <w:sz w:val="20"/>
                <w:szCs w:val="20"/>
                <w:lang w:val="pt-PT"/>
              </w:rPr>
              <w:instrText>e-names":false,"suffix":""},{"dropping-particle":"","family":"Szabó","given":"Nikoletta","non-dropping-particle":"","parse-names":false,"suffix":""},{"dropping-particle":"","family":"Domján","given":"Nóra","non-dropping-particle":"","parse-names":false,"suffix":""},{"dropping-particle":"","family":"Kincses","given":"Zsigmond Tamás","non-dropping-particle":"","parse-names":false,"suffix":""},{"dropping-particle":"","family":"Palkó","given":"András","non-dropping-particle":"","parse-names":false,"suffix":""},{"dropping-particle":"","family":"Vécsei","given":"László","non-dropping-particle":"","parse-names":false,"suffix":""},{"dropping-particle":"","family":"Racsmány","given":"Mihály","non-dropping-particle":"","parse-names":false,"suffix":""}],"container-title":"Frontiers in Psychiatry","id":"ITEM-1","issue":"JUL","issued":{"date-parts":[["2017","7","20"]]},"page":"127","publisher":"Frontiers Media S.A.","title":"A new division of schizophrenia revealed expanded bilateral brain structural abnormalities of the association cortices","type":"article-journal","volume":"8"},"uris":["http://www.mendeley.com/documents/?uuid=36c42b3d-12a8-3d9e-91be-c8b34d58040c"]}],"mendeley":{"formattedCitation":"(Szendi et al., 2017)","manualFormatting":"Szendi et al., 2017","plainTextFormattedCitation":"(Szendi et al., 2017)","previouslyFormattedCitation":"(Szendi et al., 2017)"},"properties":{"noteIndex":0},"schema":"https://github.com/citation-style-language/schema/raw/master/csl-citation.json"}</w:instrText>
            </w:r>
            <w:r>
              <w:rPr>
                <w:sz w:val="20"/>
                <w:szCs w:val="20"/>
                <w:lang w:val="en-US"/>
              </w:rPr>
              <w:fldChar w:fldCharType="separate"/>
            </w:r>
            <w:r w:rsidRPr="00DC449C">
              <w:rPr>
                <w:noProof/>
                <w:sz w:val="20"/>
                <w:szCs w:val="20"/>
                <w:lang w:val="pt-PT"/>
              </w:rPr>
              <w:t>Szendi et al., 2017</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3790A9D" w14:textId="67518A3D" w:rsidR="00812BDE" w:rsidRPr="00DC449C" w:rsidRDefault="00812BDE" w:rsidP="00E72584">
            <w:pPr>
              <w:pStyle w:val="TableContents"/>
              <w:spacing w:after="46" w:line="240" w:lineRule="auto"/>
              <w:rPr>
                <w:sz w:val="20"/>
                <w:szCs w:val="20"/>
                <w:lang w:val="pt-PT"/>
              </w:rPr>
            </w:pPr>
            <w:r w:rsidRPr="00DC449C">
              <w:rPr>
                <w:sz w:val="20"/>
                <w:szCs w:val="20"/>
                <w:lang w:val="pt-PT"/>
              </w:rPr>
              <w:t>21 (52.4)</w:t>
            </w:r>
          </w:p>
        </w:tc>
        <w:tc>
          <w:tcPr>
            <w:tcW w:w="1260" w:type="dxa"/>
            <w:tcBorders>
              <w:top w:val="single" w:sz="2" w:space="0" w:color="000001"/>
              <w:left w:val="single" w:sz="2" w:space="0" w:color="000001"/>
              <w:bottom w:val="single" w:sz="2" w:space="0" w:color="000001"/>
            </w:tcBorders>
            <w:shd w:val="clear" w:color="auto" w:fill="auto"/>
          </w:tcPr>
          <w:p w14:paraId="65990FE9" w14:textId="18D5FEC4" w:rsidR="00812BDE" w:rsidRPr="00DC449C" w:rsidRDefault="00812BDE" w:rsidP="00E72584">
            <w:pPr>
              <w:pStyle w:val="TableContents"/>
              <w:spacing w:after="46" w:line="240" w:lineRule="auto"/>
              <w:rPr>
                <w:sz w:val="20"/>
                <w:szCs w:val="20"/>
                <w:lang w:val="pt-PT"/>
              </w:rPr>
            </w:pPr>
            <w:r w:rsidRPr="00DC449C">
              <w:rPr>
                <w:sz w:val="20"/>
                <w:szCs w:val="20"/>
                <w:lang w:val="pt-PT"/>
              </w:rPr>
              <w:t>39 (NA)</w:t>
            </w:r>
          </w:p>
        </w:tc>
        <w:tc>
          <w:tcPr>
            <w:tcW w:w="1254" w:type="dxa"/>
            <w:tcBorders>
              <w:top w:val="single" w:sz="2" w:space="0" w:color="000001"/>
              <w:left w:val="single" w:sz="2" w:space="0" w:color="000001"/>
              <w:bottom w:val="single" w:sz="2" w:space="0" w:color="000001"/>
              <w:right w:val="single" w:sz="2" w:space="0" w:color="000001"/>
            </w:tcBorders>
          </w:tcPr>
          <w:p w14:paraId="3C04468B" w14:textId="3ADC2369" w:rsidR="00812BDE" w:rsidRPr="00DC449C" w:rsidRDefault="00812BDE" w:rsidP="00E72584">
            <w:pPr>
              <w:pStyle w:val="TableContents"/>
              <w:spacing w:after="46" w:line="240" w:lineRule="auto"/>
              <w:rPr>
                <w:sz w:val="20"/>
                <w:szCs w:val="20"/>
                <w:lang w:val="pt-PT"/>
              </w:rPr>
            </w:pPr>
            <w:r w:rsidRPr="00DC449C">
              <w:rPr>
                <w:sz w:val="20"/>
                <w:szCs w:val="20"/>
                <w:lang w:val="pt-PT"/>
              </w:rPr>
              <w:t>100</w:t>
            </w:r>
          </w:p>
        </w:tc>
        <w:tc>
          <w:tcPr>
            <w:tcW w:w="1182" w:type="dxa"/>
            <w:tcBorders>
              <w:top w:val="single" w:sz="2" w:space="0" w:color="000001"/>
              <w:left w:val="single" w:sz="2" w:space="0" w:color="000001"/>
              <w:bottom w:val="single" w:sz="2" w:space="0" w:color="000001"/>
              <w:right w:val="single" w:sz="2" w:space="0" w:color="000001"/>
            </w:tcBorders>
          </w:tcPr>
          <w:p w14:paraId="0B1327BA" w14:textId="53EF8686" w:rsidR="00812BDE" w:rsidRPr="00DC449C" w:rsidRDefault="00812BDE" w:rsidP="00E72584">
            <w:pPr>
              <w:pStyle w:val="TableContents"/>
              <w:spacing w:after="46" w:line="240" w:lineRule="auto"/>
              <w:rPr>
                <w:sz w:val="20"/>
                <w:szCs w:val="20"/>
                <w:lang w:val="pt-PT"/>
              </w:rPr>
            </w:pPr>
            <w:r w:rsidRPr="00DC449C">
              <w:rPr>
                <w:sz w:val="20"/>
                <w:szCs w:val="20"/>
                <w:lang w:val="pt-PT"/>
              </w:rPr>
              <w:t>14 (NA)</w:t>
            </w:r>
          </w:p>
        </w:tc>
        <w:tc>
          <w:tcPr>
            <w:tcW w:w="1330" w:type="dxa"/>
            <w:tcBorders>
              <w:top w:val="single" w:sz="2" w:space="0" w:color="000001"/>
              <w:left w:val="single" w:sz="2" w:space="0" w:color="000001"/>
              <w:bottom w:val="single" w:sz="2" w:space="0" w:color="000001"/>
              <w:right w:val="single" w:sz="2" w:space="0" w:color="000001"/>
            </w:tcBorders>
          </w:tcPr>
          <w:p w14:paraId="78E7CD41" w14:textId="0886B766" w:rsidR="00812BDE" w:rsidRPr="00DC449C" w:rsidRDefault="00812BDE" w:rsidP="00E72584">
            <w:pPr>
              <w:pStyle w:val="TableContents"/>
              <w:spacing w:after="46" w:line="240" w:lineRule="auto"/>
              <w:rPr>
                <w:sz w:val="20"/>
                <w:szCs w:val="20"/>
                <w:lang w:val="pt-PT"/>
              </w:rPr>
            </w:pPr>
            <w:r w:rsidRPr="00DC449C">
              <w:rPr>
                <w:sz w:val="20"/>
                <w:szCs w:val="20"/>
                <w:lang w:val="pt-PT"/>
              </w:rPr>
              <w:t>61 (NA)</w:t>
            </w:r>
          </w:p>
        </w:tc>
        <w:tc>
          <w:tcPr>
            <w:tcW w:w="1176" w:type="dxa"/>
            <w:tcBorders>
              <w:top w:val="single" w:sz="2" w:space="0" w:color="000001"/>
              <w:left w:val="single" w:sz="2" w:space="0" w:color="000001"/>
              <w:bottom w:val="single" w:sz="2" w:space="0" w:color="000001"/>
              <w:right w:val="single" w:sz="2" w:space="0" w:color="000001"/>
            </w:tcBorders>
          </w:tcPr>
          <w:p w14:paraId="6FBA29C7" w14:textId="5DF3B4D5" w:rsidR="00812BDE" w:rsidRPr="00DC449C" w:rsidRDefault="00812BDE" w:rsidP="00E72584">
            <w:pPr>
              <w:pStyle w:val="TableContents"/>
              <w:spacing w:after="46" w:line="240" w:lineRule="auto"/>
              <w:rPr>
                <w:sz w:val="20"/>
                <w:szCs w:val="20"/>
                <w:lang w:val="pt-PT"/>
              </w:rPr>
            </w:pPr>
            <w:r w:rsidRPr="00DC449C">
              <w:rPr>
                <w:sz w:val="20"/>
                <w:szCs w:val="20"/>
                <w:lang w:val="pt-PT"/>
              </w:rPr>
              <w:t>11 (NA)</w:t>
            </w:r>
          </w:p>
        </w:tc>
        <w:tc>
          <w:tcPr>
            <w:tcW w:w="1190" w:type="dxa"/>
            <w:tcBorders>
              <w:top w:val="single" w:sz="2" w:space="0" w:color="000001"/>
              <w:left w:val="single" w:sz="2" w:space="0" w:color="000001"/>
              <w:bottom w:val="single" w:sz="2" w:space="0" w:color="000001"/>
              <w:right w:val="single" w:sz="2" w:space="0" w:color="000001"/>
            </w:tcBorders>
          </w:tcPr>
          <w:p w14:paraId="53E1982D" w14:textId="7C4F7ECD" w:rsidR="00812BDE" w:rsidRPr="00DC449C" w:rsidRDefault="00812BDE" w:rsidP="00E72584">
            <w:pPr>
              <w:pStyle w:val="TableContents"/>
              <w:spacing w:after="46" w:line="240" w:lineRule="auto"/>
              <w:rPr>
                <w:sz w:val="20"/>
                <w:szCs w:val="20"/>
                <w:lang w:val="pt-PT"/>
              </w:rPr>
            </w:pPr>
            <w:r w:rsidRPr="00DC449C">
              <w:rPr>
                <w:sz w:val="20"/>
                <w:szCs w:val="20"/>
                <w:lang w:val="pt-PT"/>
              </w:rPr>
              <w:t>18.13 (NA)</w:t>
            </w:r>
          </w:p>
        </w:tc>
        <w:tc>
          <w:tcPr>
            <w:tcW w:w="1208" w:type="dxa"/>
            <w:tcBorders>
              <w:top w:val="single" w:sz="2" w:space="0" w:color="000001"/>
              <w:left w:val="single" w:sz="2" w:space="0" w:color="000001"/>
              <w:bottom w:val="single" w:sz="2" w:space="0" w:color="000001"/>
              <w:right w:val="single" w:sz="2" w:space="0" w:color="000001"/>
            </w:tcBorders>
          </w:tcPr>
          <w:p w14:paraId="1097CAF2" w14:textId="4FE3089F" w:rsidR="00812BDE" w:rsidRPr="00DC449C" w:rsidRDefault="00812BDE" w:rsidP="00E72584">
            <w:pPr>
              <w:pStyle w:val="TableContents"/>
              <w:spacing w:after="46" w:line="240" w:lineRule="auto"/>
              <w:rPr>
                <w:sz w:val="20"/>
                <w:szCs w:val="20"/>
                <w:lang w:val="pt-PT"/>
              </w:rPr>
            </w:pPr>
            <w:r w:rsidRPr="00DC449C">
              <w:rPr>
                <w:sz w:val="20"/>
                <w:szCs w:val="20"/>
                <w:lang w:val="pt-PT"/>
              </w:rPr>
              <w:t>31 (NA)</w:t>
            </w:r>
          </w:p>
        </w:tc>
        <w:tc>
          <w:tcPr>
            <w:tcW w:w="1140" w:type="dxa"/>
            <w:tcBorders>
              <w:top w:val="single" w:sz="2" w:space="0" w:color="000001"/>
              <w:left w:val="single" w:sz="2" w:space="0" w:color="000001"/>
              <w:bottom w:val="single" w:sz="2" w:space="0" w:color="000001"/>
            </w:tcBorders>
            <w:shd w:val="clear" w:color="auto" w:fill="auto"/>
          </w:tcPr>
          <w:p w14:paraId="2A515C2A" w14:textId="251C5CB8" w:rsidR="00812BDE" w:rsidRPr="00DC449C" w:rsidRDefault="00812BDE" w:rsidP="00E72584">
            <w:pPr>
              <w:pStyle w:val="TableContents"/>
              <w:spacing w:after="46" w:line="240" w:lineRule="auto"/>
              <w:rPr>
                <w:sz w:val="20"/>
                <w:szCs w:val="20"/>
                <w:lang w:val="pt-PT"/>
              </w:rPr>
            </w:pPr>
            <w:r w:rsidRPr="00DC449C">
              <w:rPr>
                <w:sz w:val="20"/>
                <w:szCs w:val="20"/>
                <w:lang w:val="pt-PT"/>
              </w:rPr>
              <w:t>13 (46.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0E497E38" w14:textId="027B9ADD" w:rsidR="00812BDE" w:rsidRPr="00DC449C" w:rsidRDefault="00812BDE" w:rsidP="00E72584">
            <w:pPr>
              <w:pStyle w:val="TableContents"/>
              <w:spacing w:after="46" w:line="240" w:lineRule="auto"/>
              <w:rPr>
                <w:sz w:val="20"/>
                <w:szCs w:val="20"/>
                <w:lang w:val="pt-PT"/>
              </w:rPr>
            </w:pPr>
            <w:r w:rsidRPr="00DC449C">
              <w:rPr>
                <w:sz w:val="20"/>
                <w:szCs w:val="20"/>
                <w:lang w:val="pt-PT"/>
              </w:rPr>
              <w:t>34 (NA)</w:t>
            </w:r>
          </w:p>
        </w:tc>
      </w:tr>
      <w:tr w:rsidR="00E72584" w:rsidRPr="00BC63D4" w14:paraId="49F4823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503036B" w14:textId="4A23A82B"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pt-PT"/>
              </w:rPr>
              <w:instrText>ADDIN CSL_CITATION {"citationItems":[{"id":"ITEM-1","itemData":{"DOI":"10.1371/journal.pone.0138737","ISSN":"1932-6203","PMID":"26406464","abstract":"Self-evaluation plays an important role in adaptive functioning and is a process that is typically impaired in patients with schizophrenia. Underlying neural mechanisms for this dysfunction may be associated with manifested psychosis. However, the brain substrates underlying this deficit are not well known. The present study used brain blood oxygen level dependent (BOLD) functional magnetic resonance imaging (fMRI) and gray matter voxel-based morphometry to explore the functional and structural brain correlates of self-evaluation deficits in schizophrenia. Eighteen patients with schizophrenia and 17 healthy controls were recruited and asked to judge whether a set of personality-trait adjectives were appropriate for describing themselves, a familiar other, or whether the adjectives were of positive or negative valence. Patients had slower response times for negative trait attributions than controls did; responses to positive trait attributions were faster than those for negative traits among the patient group, while no differences were observed in the control group. Control subjects showed greater activation within the dorsal medial prefrontal cortex (dMPFC) and the anterior cingulate cortex (ACC) than the patient group during the self-evaluation &gt; semantic positivity-evaluation contrast. Patients showed greater activation mainly within the posterior cingulate gyrus (PCC) as compared to controls for the other-evaluation &gt; semantic positivity-evaluation contrast. Furthermore, gray matter volume was reduced in the MPFC, temporal lobe, cuneus, and the dorsal lateral prefrontal cortex (DLPFC) among the patient group when compared to controls. The present study adds to previous findings regarding self- and other-referential processing in schizophrenia, providing support for neurobiological models of self-reflection impairment.","author":[{"dropping-particle":"","family":"Tan","given":"Shuping","non-dropping-particle":"","parse-names":false,"suffix":""},{"dropping-particle":"","family":"Zhao","given":"Yanli","non-dropping-particle":"","parse-names":false,"suffix":""},{"dropping-particle":"","family":"Jin","given":"Zhen","non-dropping-particle":"","parse-names":false,"suffix":""},{"dropping-particle":"","family":"Zhou","given":"Dongfeng","non-dropping-particle":"","parse-names":false,"suffix":""},{"dropping-particle":"","family":"Yang","given":"Fude","non-dropping-particle":"","parse-names":false,"suffix":""},{"dropping-particle":"","family":"Tan","given":"Yunlong","non-dropping-particle":"","parse-names":false,"suffix":""},{"dropping-particle":"","family":"Zhu","given":"Xiaolin","non-dropping-particle":"","parse-names":false,"suffix":""},{"dropping-particle":"","family":"Zou","given":"Yizhuang","non-dropping-particle":"","parse-names":false,"suffix":""},{"dropping-particle":"","family":"Zen","given":"Yawei","non-dropping-particle":"","parse-names":false,"suffix":""},{"dropping-particle":"","family":"Fan","given":"Fengmei","non-dropping-particle":"","parse-names":false,"suffix":""}],"container-title":"PLOS ONE","id":"ITEM-1","issue":"9","issued":{"date-parts":[["2015"]]},"page":"e0138737","publisher":"Public Library of Science","title":"Brain Correlates of Self-Evaluation Deficits in Schizophrenia: A Combined Functional and Structural MRI Study","type":"article-journal","volume":"10"},"uris":["http://www.mendeley.com/documents/?uuid=78051b3b-5f51-3a99-82a5-e9134802ca2a"]}],"mendeley":{"formattedCitation":"(S. Tan et al., 2015)","manualFormatting":"Tan et al., 2015","plainTextFormattedCitation":"(S. Tan et al., 2015)","previouslyFormattedCitation":"(S. Tan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Tan et al., 2015</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1FA6F571" w14:textId="72E032D4" w:rsidR="00E72584" w:rsidRPr="00B960C8" w:rsidRDefault="00E72584" w:rsidP="00E72584">
            <w:pPr>
              <w:pStyle w:val="TableContents"/>
              <w:spacing w:after="46" w:line="240" w:lineRule="auto"/>
              <w:rPr>
                <w:sz w:val="20"/>
                <w:szCs w:val="20"/>
                <w:lang w:val="en-US"/>
              </w:rPr>
            </w:pPr>
            <w:r w:rsidRPr="00B960C8">
              <w:rPr>
                <w:sz w:val="20"/>
                <w:szCs w:val="20"/>
                <w:lang w:val="en-US"/>
              </w:rPr>
              <w:t>18 (61.11)</w:t>
            </w:r>
          </w:p>
        </w:tc>
        <w:tc>
          <w:tcPr>
            <w:tcW w:w="1260" w:type="dxa"/>
            <w:tcBorders>
              <w:top w:val="single" w:sz="2" w:space="0" w:color="000001"/>
              <w:left w:val="single" w:sz="2" w:space="0" w:color="000001"/>
              <w:bottom w:val="single" w:sz="2" w:space="0" w:color="000001"/>
            </w:tcBorders>
            <w:shd w:val="clear" w:color="auto" w:fill="auto"/>
          </w:tcPr>
          <w:p w14:paraId="6322B429"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5 (5.48)</w:t>
            </w:r>
          </w:p>
        </w:tc>
        <w:tc>
          <w:tcPr>
            <w:tcW w:w="1254" w:type="dxa"/>
            <w:tcBorders>
              <w:top w:val="single" w:sz="2" w:space="0" w:color="000001"/>
              <w:left w:val="single" w:sz="2" w:space="0" w:color="000001"/>
              <w:bottom w:val="single" w:sz="2" w:space="0" w:color="000001"/>
              <w:right w:val="single" w:sz="2" w:space="0" w:color="000001"/>
            </w:tcBorders>
          </w:tcPr>
          <w:p w14:paraId="45666701" w14:textId="51608A00"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048A709A" w14:textId="28927062" w:rsidR="00E72584" w:rsidRPr="00B960C8" w:rsidRDefault="00E72584" w:rsidP="00E72584">
            <w:pPr>
              <w:pStyle w:val="TableContents"/>
              <w:spacing w:after="46" w:line="240" w:lineRule="auto"/>
              <w:rPr>
                <w:sz w:val="20"/>
                <w:szCs w:val="20"/>
                <w:lang w:val="en-US"/>
              </w:rPr>
            </w:pPr>
            <w:r>
              <w:rPr>
                <w:sz w:val="20"/>
                <w:szCs w:val="20"/>
                <w:lang w:val="en-US"/>
              </w:rPr>
              <w:t>15.9 (6.3)</w:t>
            </w:r>
          </w:p>
        </w:tc>
        <w:tc>
          <w:tcPr>
            <w:tcW w:w="1330" w:type="dxa"/>
            <w:tcBorders>
              <w:top w:val="single" w:sz="2" w:space="0" w:color="000001"/>
              <w:left w:val="single" w:sz="2" w:space="0" w:color="000001"/>
              <w:bottom w:val="single" w:sz="2" w:space="0" w:color="000001"/>
              <w:right w:val="single" w:sz="2" w:space="0" w:color="000001"/>
            </w:tcBorders>
          </w:tcPr>
          <w:p w14:paraId="3C31D2E9" w14:textId="6E031E81" w:rsidR="00E72584" w:rsidRPr="00B960C8" w:rsidRDefault="00E72584" w:rsidP="00E72584">
            <w:pPr>
              <w:pStyle w:val="TableContents"/>
              <w:spacing w:after="46" w:line="240" w:lineRule="auto"/>
              <w:rPr>
                <w:sz w:val="20"/>
                <w:szCs w:val="20"/>
                <w:lang w:val="en-US"/>
              </w:rPr>
            </w:pPr>
            <w:r w:rsidRPr="00B960C8">
              <w:rPr>
                <w:sz w:val="20"/>
                <w:szCs w:val="20"/>
                <w:lang w:val="en-US"/>
              </w:rPr>
              <w:t>59.1 (12.3)</w:t>
            </w:r>
          </w:p>
        </w:tc>
        <w:tc>
          <w:tcPr>
            <w:tcW w:w="1176" w:type="dxa"/>
            <w:tcBorders>
              <w:top w:val="single" w:sz="2" w:space="0" w:color="000001"/>
              <w:left w:val="single" w:sz="2" w:space="0" w:color="000001"/>
              <w:bottom w:val="single" w:sz="2" w:space="0" w:color="000001"/>
              <w:right w:val="single" w:sz="2" w:space="0" w:color="000001"/>
            </w:tcBorders>
          </w:tcPr>
          <w:p w14:paraId="53BC9A66" w14:textId="62F6E947" w:rsidR="00E72584" w:rsidRPr="00B960C8" w:rsidRDefault="00E72584" w:rsidP="00E72584">
            <w:pPr>
              <w:pStyle w:val="TableContents"/>
              <w:spacing w:after="46" w:line="240" w:lineRule="auto"/>
              <w:rPr>
                <w:sz w:val="20"/>
                <w:szCs w:val="20"/>
                <w:lang w:val="en-US"/>
              </w:rPr>
            </w:pPr>
            <w:r>
              <w:rPr>
                <w:sz w:val="20"/>
                <w:szCs w:val="20"/>
                <w:lang w:val="en-US"/>
              </w:rPr>
              <w:t>8.7 (3.7)</w:t>
            </w:r>
          </w:p>
        </w:tc>
        <w:tc>
          <w:tcPr>
            <w:tcW w:w="1190" w:type="dxa"/>
            <w:tcBorders>
              <w:top w:val="single" w:sz="2" w:space="0" w:color="000001"/>
              <w:left w:val="single" w:sz="2" w:space="0" w:color="000001"/>
              <w:bottom w:val="single" w:sz="2" w:space="0" w:color="000001"/>
              <w:right w:val="single" w:sz="2" w:space="0" w:color="000001"/>
            </w:tcBorders>
          </w:tcPr>
          <w:p w14:paraId="15E06E01" w14:textId="25F18704" w:rsidR="00E72584" w:rsidRPr="00B960C8" w:rsidRDefault="00E72584" w:rsidP="00E72584">
            <w:pPr>
              <w:pStyle w:val="TableContents"/>
              <w:spacing w:after="46" w:line="240" w:lineRule="auto"/>
              <w:rPr>
                <w:sz w:val="20"/>
                <w:szCs w:val="20"/>
                <w:lang w:val="en-US"/>
              </w:rPr>
            </w:pPr>
            <w:r>
              <w:rPr>
                <w:sz w:val="20"/>
                <w:szCs w:val="20"/>
                <w:lang w:val="en-US"/>
              </w:rPr>
              <w:t>21.7 (6)</w:t>
            </w:r>
          </w:p>
        </w:tc>
        <w:tc>
          <w:tcPr>
            <w:tcW w:w="1208" w:type="dxa"/>
            <w:tcBorders>
              <w:top w:val="single" w:sz="2" w:space="0" w:color="000001"/>
              <w:left w:val="single" w:sz="2" w:space="0" w:color="000001"/>
              <w:bottom w:val="single" w:sz="2" w:space="0" w:color="000001"/>
              <w:right w:val="single" w:sz="2" w:space="0" w:color="000001"/>
            </w:tcBorders>
          </w:tcPr>
          <w:p w14:paraId="71FEBBB1" w14:textId="38D4D995" w:rsidR="00E72584" w:rsidRPr="00B960C8" w:rsidRDefault="00E72584" w:rsidP="00E72584">
            <w:pPr>
              <w:pStyle w:val="TableContents"/>
              <w:spacing w:after="46" w:line="240" w:lineRule="auto"/>
              <w:rPr>
                <w:sz w:val="20"/>
                <w:szCs w:val="20"/>
                <w:lang w:val="en-US"/>
              </w:rPr>
            </w:pPr>
            <w:r>
              <w:rPr>
                <w:sz w:val="20"/>
                <w:szCs w:val="20"/>
                <w:lang w:val="en-US"/>
              </w:rPr>
              <w:t>28.7 (NA)*</w:t>
            </w:r>
          </w:p>
        </w:tc>
        <w:tc>
          <w:tcPr>
            <w:tcW w:w="1140" w:type="dxa"/>
            <w:tcBorders>
              <w:top w:val="single" w:sz="2" w:space="0" w:color="000001"/>
              <w:left w:val="single" w:sz="2" w:space="0" w:color="000001"/>
              <w:bottom w:val="single" w:sz="2" w:space="0" w:color="000001"/>
            </w:tcBorders>
            <w:shd w:val="clear" w:color="auto" w:fill="auto"/>
          </w:tcPr>
          <w:p w14:paraId="4E0E7240" w14:textId="47BCAC8A" w:rsidR="00E72584" w:rsidRPr="00B960C8" w:rsidRDefault="00E72584" w:rsidP="00E72584">
            <w:pPr>
              <w:pStyle w:val="TableContents"/>
              <w:spacing w:after="46" w:line="240" w:lineRule="auto"/>
              <w:rPr>
                <w:sz w:val="20"/>
                <w:szCs w:val="20"/>
                <w:lang w:val="en-US"/>
              </w:rPr>
            </w:pPr>
            <w:r w:rsidRPr="00B960C8">
              <w:rPr>
                <w:sz w:val="20"/>
                <w:szCs w:val="20"/>
                <w:lang w:val="en-US"/>
              </w:rPr>
              <w:t>17 (58.8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B41E4D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1.2 (3.85)</w:t>
            </w:r>
          </w:p>
        </w:tc>
      </w:tr>
      <w:tr w:rsidR="00E72584" w:rsidRPr="00BC63D4" w14:paraId="15801679"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43452B8" w14:textId="038CEA14"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371/journal.pone.0028794","ISSN":"19326203","abstract":"Background: Shared neuropathological features between schizophrenic patients and their first-degree relatives have potential as indicators of genetic vulnerability to schizophrenia. We sought to explore genetic influences on brain morphology and function in schizophrenic patients and their relatives. Methods: Using a multimodal imaging strategy, we studied 33 schizophrenic patients, 55 of their unaffected parents, 30 healthy controls for patients, and 29 healthy controls for parents with voxel-based morphometry of structural MRI scans and functional connectivity analysis of resting-state functional MRI data. Results: Schizophrenic patients showed widespread gray matter reductions in the bilateral frontal cortices, bilateral insulae, bilateral occipital cortices, left amygdala and right thalamus, whereas their parents showed more localized reductions in the left amygdala, left thalamus and right orbitofrontal cortex. Patients and their parents shared gray matter loss in the left amygdala. Further investigation of the resting-state functional connectivity of the amygdala in the patients showed abnormal functional connectivity with the bilateral orbitofrontal cortices, bilateral precunei, bilateral dorsolateral frontal cortices and right insula. Their parents showed slightly less, but similar changes in the pattern in the amygdala connectivity. Co-occurrences of abnormal connectivity of the left amygdala with the left orbitofrontal cortex, right dorsolateral frontal cortex and right precuneus were observed in schizophrenic patients and their parents. Conclusions: Our findings suggest a potential genetic influence on structural and functional abnormalities of the amygdala in schizophrenia. Such information could help future efforts to identify the endophenotypes that characterize the complex disorder of schizophrenia. © 2011 Tian et al.","author":[{"dropping-particle":"","family":"Tian","given":"Lin","non-dropping-particle":"","parse-names":false,"suffix":""},{"dropping-particle":"","family":"Meng","given":"Chun","non-dropping-particle":"","parse-names":false,"suffix":""},{"dropping-particle":"","family":"Yan","given":"Hao","non-dropping-particle":"","parse-names":false,"suffix":""},{"dropping-particle":"","family":"Zhao","given":"Qiang","non-dropping-particle":"","parse-names":false,"suffix":""},{"dropping-particle":"","family":"Liu","given":"Qi","non-dropping-particle":"","parse-names":false,"suffix":""},{"dropping-particle":"","family":"Yan","given":"Jun","non-dropping-particle":"","parse-names":false,"suffix":""},{"dropping-particle":"","family":"Han","given":"Yonghua","non-dropping-particle":"","parse-names":false,"suffix":""},{"dropping-particle":"","family":"Yuan","given":"Huishu","non-dropping-particle":"","parse-names":false,"suffix":""},{"dropping-particle":"","family":"Wang","given":"Lifang","non-dropping-particle":"","parse-names":false,"suffix":""},{"dropping-particle":"","family":"Yue","given":"Weihua","non-dropping-particle":"","parse-names":false,"suffix":""},{"dropping-particle":"","family":"Zhang","given":"Yanbo","non-dropping-particle":"","parse-names":false,"suffix":""},{"dropping-particle":"","family":"Li","given":"Xinmin","non-dropping-particle":"","parse-names":false,"suffix":""},{"dropping-particle":"","family":"Zhu","given":"Chaozhe","non-dropping-particle":"","parse-names":false,"suffix":""},{"dropping-particle":"","family":"He","given":"Yong","non-dropping-particle":"","parse-names":false,"suffix":""},{"dropping-particle":"","family":"Zhang","given":"Dai","non-dropping-particle":"","parse-names":false,"suffix":""}],"container-title":"PLoS ONE","id":"ITEM-1","issue":"12","issued":{"date-parts":[["2011","12","8"]]},"publisher":"Public Library of Science","title":"Convergent evidence from multimodal imaging reveals amygdala abnormalities in schizophrenic patients and their first-degree relatives","type":"article-journal","volume":"6"},"uris":["http://www.mendeley.com/documents/?uuid=3bdd5577-1c29-33f0-8204-b3fe2e57fa99"]}],"mendeley":{"formattedCitation":"(Tian et al., 2011)","manualFormatting":"Tian et al., 2011","plainTextFormattedCitation":"(Tian et al., 2011)","previouslyFormattedCitation":"(Tian et al., 2011)"},"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Tian et al., 2011</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6563569" w14:textId="224EE2B3" w:rsidR="00E72584" w:rsidRPr="00B960C8" w:rsidRDefault="00E72584" w:rsidP="00E72584">
            <w:pPr>
              <w:pStyle w:val="TableContents"/>
              <w:spacing w:after="46" w:line="240" w:lineRule="auto"/>
              <w:rPr>
                <w:sz w:val="20"/>
                <w:szCs w:val="20"/>
                <w:lang w:val="en-US"/>
              </w:rPr>
            </w:pPr>
            <w:r w:rsidRPr="00B960C8">
              <w:rPr>
                <w:sz w:val="20"/>
                <w:szCs w:val="20"/>
                <w:lang w:val="en-US"/>
              </w:rPr>
              <w:t>30 (56.67)</w:t>
            </w:r>
          </w:p>
        </w:tc>
        <w:tc>
          <w:tcPr>
            <w:tcW w:w="1260" w:type="dxa"/>
            <w:tcBorders>
              <w:top w:val="single" w:sz="2" w:space="0" w:color="000001"/>
              <w:left w:val="single" w:sz="2" w:space="0" w:color="000001"/>
              <w:bottom w:val="single" w:sz="2" w:space="0" w:color="000001"/>
            </w:tcBorders>
            <w:shd w:val="clear" w:color="auto" w:fill="auto"/>
          </w:tcPr>
          <w:p w14:paraId="544BCB7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63 (3.76)</w:t>
            </w:r>
          </w:p>
        </w:tc>
        <w:tc>
          <w:tcPr>
            <w:tcW w:w="1254" w:type="dxa"/>
            <w:tcBorders>
              <w:top w:val="single" w:sz="2" w:space="0" w:color="000001"/>
              <w:left w:val="single" w:sz="2" w:space="0" w:color="000001"/>
              <w:bottom w:val="single" w:sz="2" w:space="0" w:color="000001"/>
              <w:right w:val="single" w:sz="2" w:space="0" w:color="000001"/>
            </w:tcBorders>
          </w:tcPr>
          <w:p w14:paraId="7AC8A722" w14:textId="7F9B0AF9"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EC0B191" w14:textId="14EE27D6" w:rsidR="00E72584" w:rsidRPr="00B960C8" w:rsidRDefault="00E72584" w:rsidP="00E72584">
            <w:pPr>
              <w:pStyle w:val="TableContents"/>
              <w:spacing w:after="46" w:line="240" w:lineRule="auto"/>
              <w:rPr>
                <w:sz w:val="20"/>
                <w:szCs w:val="20"/>
                <w:lang w:val="en-US"/>
              </w:rPr>
            </w:pPr>
            <w:r>
              <w:rPr>
                <w:sz w:val="20"/>
                <w:szCs w:val="20"/>
                <w:lang w:val="en-US"/>
              </w:rPr>
              <w:t>3.25 (2.77)</w:t>
            </w:r>
          </w:p>
        </w:tc>
        <w:tc>
          <w:tcPr>
            <w:tcW w:w="1330" w:type="dxa"/>
            <w:tcBorders>
              <w:top w:val="single" w:sz="2" w:space="0" w:color="000001"/>
              <w:left w:val="single" w:sz="2" w:space="0" w:color="000001"/>
              <w:bottom w:val="single" w:sz="2" w:space="0" w:color="000001"/>
              <w:right w:val="single" w:sz="2" w:space="0" w:color="000001"/>
            </w:tcBorders>
          </w:tcPr>
          <w:p w14:paraId="4D7FA849" w14:textId="08B625CA" w:rsidR="00E72584" w:rsidRPr="00B960C8" w:rsidRDefault="00E72584" w:rsidP="00E72584">
            <w:pPr>
              <w:pStyle w:val="TableContents"/>
              <w:spacing w:after="46" w:line="240" w:lineRule="auto"/>
              <w:rPr>
                <w:sz w:val="20"/>
                <w:szCs w:val="20"/>
                <w:lang w:val="en-US"/>
              </w:rPr>
            </w:pPr>
            <w:r w:rsidRPr="00B960C8">
              <w:rPr>
                <w:sz w:val="20"/>
                <w:szCs w:val="20"/>
                <w:lang w:val="en-US"/>
              </w:rPr>
              <w:t>67.27 (11.81)</w:t>
            </w:r>
          </w:p>
        </w:tc>
        <w:tc>
          <w:tcPr>
            <w:tcW w:w="1176" w:type="dxa"/>
            <w:tcBorders>
              <w:top w:val="single" w:sz="2" w:space="0" w:color="000001"/>
              <w:left w:val="single" w:sz="2" w:space="0" w:color="000001"/>
              <w:bottom w:val="single" w:sz="2" w:space="0" w:color="000001"/>
              <w:right w:val="single" w:sz="2" w:space="0" w:color="000001"/>
            </w:tcBorders>
          </w:tcPr>
          <w:p w14:paraId="0337B282" w14:textId="24FA5D8C" w:rsidR="00E72584" w:rsidRPr="00B960C8" w:rsidRDefault="00E72584" w:rsidP="00E72584">
            <w:pPr>
              <w:pStyle w:val="TableContents"/>
              <w:spacing w:after="46" w:line="240" w:lineRule="auto"/>
              <w:rPr>
                <w:sz w:val="20"/>
                <w:szCs w:val="20"/>
                <w:lang w:val="en-US"/>
              </w:rPr>
            </w:pPr>
            <w:r>
              <w:rPr>
                <w:sz w:val="20"/>
                <w:szCs w:val="20"/>
                <w:lang w:val="en-US"/>
              </w:rPr>
              <w:t>19.37 (4.6)</w:t>
            </w:r>
          </w:p>
        </w:tc>
        <w:tc>
          <w:tcPr>
            <w:tcW w:w="1190" w:type="dxa"/>
            <w:tcBorders>
              <w:top w:val="single" w:sz="2" w:space="0" w:color="000001"/>
              <w:left w:val="single" w:sz="2" w:space="0" w:color="000001"/>
              <w:bottom w:val="single" w:sz="2" w:space="0" w:color="000001"/>
              <w:right w:val="single" w:sz="2" w:space="0" w:color="000001"/>
            </w:tcBorders>
          </w:tcPr>
          <w:p w14:paraId="46CAE4AB" w14:textId="50AB697F" w:rsidR="00E72584" w:rsidRPr="00B960C8" w:rsidRDefault="00E72584" w:rsidP="00E72584">
            <w:pPr>
              <w:pStyle w:val="TableContents"/>
              <w:spacing w:after="46" w:line="240" w:lineRule="auto"/>
              <w:rPr>
                <w:sz w:val="20"/>
                <w:szCs w:val="20"/>
                <w:lang w:val="en-US"/>
              </w:rPr>
            </w:pPr>
            <w:r>
              <w:rPr>
                <w:sz w:val="20"/>
                <w:szCs w:val="20"/>
                <w:lang w:val="en-US"/>
              </w:rPr>
              <w:t>16.13 (4.65)</w:t>
            </w:r>
          </w:p>
        </w:tc>
        <w:tc>
          <w:tcPr>
            <w:tcW w:w="1208" w:type="dxa"/>
            <w:tcBorders>
              <w:top w:val="single" w:sz="2" w:space="0" w:color="000001"/>
              <w:left w:val="single" w:sz="2" w:space="0" w:color="000001"/>
              <w:bottom w:val="single" w:sz="2" w:space="0" w:color="000001"/>
              <w:right w:val="single" w:sz="2" w:space="0" w:color="000001"/>
            </w:tcBorders>
          </w:tcPr>
          <w:p w14:paraId="67CF5CE4" w14:textId="56C9CEBF" w:rsidR="00E72584" w:rsidRPr="00B960C8" w:rsidRDefault="00E72584" w:rsidP="00E72584">
            <w:pPr>
              <w:pStyle w:val="TableContents"/>
              <w:spacing w:after="46" w:line="240" w:lineRule="auto"/>
              <w:rPr>
                <w:sz w:val="20"/>
                <w:szCs w:val="20"/>
                <w:lang w:val="en-US"/>
              </w:rPr>
            </w:pPr>
            <w:r>
              <w:rPr>
                <w:sz w:val="20"/>
                <w:szCs w:val="20"/>
                <w:lang w:val="en-US"/>
              </w:rPr>
              <w:t>31.77 (NA)*</w:t>
            </w:r>
          </w:p>
        </w:tc>
        <w:tc>
          <w:tcPr>
            <w:tcW w:w="1140" w:type="dxa"/>
            <w:tcBorders>
              <w:top w:val="single" w:sz="2" w:space="0" w:color="000001"/>
              <w:left w:val="single" w:sz="2" w:space="0" w:color="000001"/>
              <w:bottom w:val="single" w:sz="2" w:space="0" w:color="000001"/>
            </w:tcBorders>
            <w:shd w:val="clear" w:color="auto" w:fill="auto"/>
          </w:tcPr>
          <w:p w14:paraId="41690F5F" w14:textId="63D0EA62" w:rsidR="00E72584" w:rsidRPr="00B960C8" w:rsidRDefault="00E72584" w:rsidP="00E72584">
            <w:pPr>
              <w:pStyle w:val="TableContents"/>
              <w:spacing w:after="46" w:line="240" w:lineRule="auto"/>
              <w:rPr>
                <w:sz w:val="20"/>
                <w:szCs w:val="20"/>
                <w:lang w:val="en-US"/>
              </w:rPr>
            </w:pPr>
            <w:r w:rsidRPr="00B960C8">
              <w:rPr>
                <w:sz w:val="20"/>
                <w:szCs w:val="20"/>
                <w:lang w:val="en-US"/>
              </w:rPr>
              <w:t>30 (6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67F878D"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2.77 (3.34)</w:t>
            </w:r>
          </w:p>
        </w:tc>
      </w:tr>
      <w:tr w:rsidR="00E72584" w:rsidRPr="00BC63D4" w14:paraId="02A089E0"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DEAE94F" w14:textId="4F97B288"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euroneuro.2009.07.007","ISSN":"0924977X","abstract":"Accumulating evidence suggest a life-long impact of disease related mechanisms on brain structure in schizophrenia which may be modified by antipsychotic treatment. The aim of the present study was to investigate in a large sample of patients with schizophrenia the effect of illness duration and antipsychotic treatment on brain structure. Seventy-one schizophrenic patients and 79 age and gender matched healthy participants underwent brain magnetic resonance imaging (MRI). All images were processed with voxel based morphometry, using SPM5. Compared to healthy participants, patients showed decrements in gray matter volume in the left medial and left inferior frontal gyrus. In addition, duration of illness was negatively associated with gray matter volume in prefrontal regions bilaterally, in the temporal pole on the left and the caudal superior temporal gyrus on the right. Cumulative exposure to antipsychotics correlated positively with gray matter volumes in the cingulate gyrus for typical agents and in the thalamus for atypical drugs. These findings (a) indicate that structural abnormalities in prefrontal and temporal cortices in schizophrenia are progressive and, (b) suggest that antipsychotic medication has a significant impact on brain morphology. © 2009 Elsevier B.V. and ECNP.","author":[{"dropping-particle":"","family":"Tomelleri","given":"Luisa","non-dropping-particle":"","parse-names":false,"suffix":""},{"dropping-particle":"","family":"Jogia","given":"Jigar","non-dropping-particle":"","parse-names":false,"suffix":""},{"dropping-particle":"","family":"Perlini","given":"Cinzia","non-dropping-particle":"","parse-names":false,"suffix":""},{"dropping-particle":"","family":"Bellani","given":"Marcella","non-dropping-particle":"","parse-names":false,"suffix":""},{"dropping-particle":"","family":"Ferro","given":"Adele","non-dropping-particle":"","parse-names":false,"suffix":""},{"dropping-particle":"","family":"Rambaldelli","given":"Gianluca","non-dropping-particle":"","parse-names":false,"suffix":""},{"dropping-particle":"","family":"Tansella","given":"Michele","non-dropping-particle":"","parse-names":false,"suffix":""},{"dropping-particle":"","family":"Frangou","given":"Sophia","non-dropping-particle":"","parse-names":false,"suffix":""},{"dropping-particle":"","family":"Brambilla","given":"Paolo","non-dropping-particle":"","parse-names":false,"suffix":""}],"container-title":"European Neuropsychopharmacology","id":"ITEM-1","issue":"12","issued":{"date-parts":[["2009","12","1"]]},"page":"835-840","publisher":"Elsevier","title":"Brain structural changes associated with chronicity and antipsychotic treatment in schizophrenia","type":"article-journal","volume":"19"},"uris":["http://www.mendeley.com/documents/?uuid=d48b1e67-3f9b-3c37-bdc7-85726aa9d3a5"]}],"mendeley":{"formattedCitation":"(Tomelleri et al., 2009)","manualFormatting":"Tomelleri et al., 2009","plainTextFormattedCitation":"(Tomelleri et al., 2009)","previouslyFormattedCitation":"(Tomelleri et al., 2009)"},"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Tomelleri et al., 2009</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805753B" w14:textId="23B00970" w:rsidR="00E72584" w:rsidRPr="00B960C8" w:rsidRDefault="00E72584" w:rsidP="00E72584">
            <w:pPr>
              <w:pStyle w:val="TableContents"/>
              <w:spacing w:after="46" w:line="240" w:lineRule="auto"/>
              <w:rPr>
                <w:sz w:val="20"/>
                <w:szCs w:val="20"/>
                <w:lang w:val="en-US"/>
              </w:rPr>
            </w:pPr>
            <w:r w:rsidRPr="00B960C8">
              <w:rPr>
                <w:sz w:val="20"/>
                <w:szCs w:val="20"/>
                <w:lang w:val="en-US"/>
              </w:rPr>
              <w:t>70 (64.29)</w:t>
            </w:r>
          </w:p>
        </w:tc>
        <w:tc>
          <w:tcPr>
            <w:tcW w:w="1260" w:type="dxa"/>
            <w:tcBorders>
              <w:top w:val="single" w:sz="2" w:space="0" w:color="000001"/>
              <w:left w:val="single" w:sz="2" w:space="0" w:color="000001"/>
              <w:bottom w:val="single" w:sz="2" w:space="0" w:color="000001"/>
            </w:tcBorders>
            <w:shd w:val="clear" w:color="auto" w:fill="auto"/>
          </w:tcPr>
          <w:p w14:paraId="346F4A4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9.73 (10.94)</w:t>
            </w:r>
          </w:p>
        </w:tc>
        <w:tc>
          <w:tcPr>
            <w:tcW w:w="1254" w:type="dxa"/>
            <w:tcBorders>
              <w:top w:val="single" w:sz="2" w:space="0" w:color="000001"/>
              <w:left w:val="single" w:sz="2" w:space="0" w:color="000001"/>
              <w:bottom w:val="single" w:sz="2" w:space="0" w:color="000001"/>
              <w:right w:val="single" w:sz="2" w:space="0" w:color="000001"/>
            </w:tcBorders>
          </w:tcPr>
          <w:p w14:paraId="2C804FB8" w14:textId="7A00DEA6" w:rsidR="00E72584" w:rsidRPr="00B960C8" w:rsidRDefault="00E72584" w:rsidP="00E72584">
            <w:pPr>
              <w:pStyle w:val="TableContents"/>
              <w:spacing w:after="46" w:line="240" w:lineRule="auto"/>
              <w:rPr>
                <w:sz w:val="20"/>
                <w:szCs w:val="20"/>
                <w:lang w:val="en-US"/>
              </w:rPr>
            </w:pPr>
            <w:r w:rsidRPr="00B960C8">
              <w:rPr>
                <w:sz w:val="20"/>
                <w:szCs w:val="20"/>
                <w:lang w:val="en-US"/>
              </w:rPr>
              <w:t>97.14</w:t>
            </w:r>
          </w:p>
        </w:tc>
        <w:tc>
          <w:tcPr>
            <w:tcW w:w="1182" w:type="dxa"/>
            <w:tcBorders>
              <w:top w:val="single" w:sz="2" w:space="0" w:color="000001"/>
              <w:left w:val="single" w:sz="2" w:space="0" w:color="000001"/>
              <w:bottom w:val="single" w:sz="2" w:space="0" w:color="000001"/>
              <w:right w:val="single" w:sz="2" w:space="0" w:color="000001"/>
            </w:tcBorders>
          </w:tcPr>
          <w:p w14:paraId="517F10D9" w14:textId="0F7AF41E" w:rsidR="00E72584" w:rsidRPr="00B960C8" w:rsidRDefault="00E72584" w:rsidP="00E72584">
            <w:pPr>
              <w:pStyle w:val="TableContents"/>
              <w:spacing w:after="46" w:line="240" w:lineRule="auto"/>
              <w:rPr>
                <w:sz w:val="20"/>
                <w:szCs w:val="20"/>
                <w:lang w:val="en-US"/>
              </w:rPr>
            </w:pPr>
            <w:r>
              <w:rPr>
                <w:sz w:val="20"/>
                <w:szCs w:val="20"/>
                <w:lang w:val="en-US"/>
              </w:rPr>
              <w:t>14.13 (10.73)</w:t>
            </w:r>
          </w:p>
        </w:tc>
        <w:tc>
          <w:tcPr>
            <w:tcW w:w="1330" w:type="dxa"/>
            <w:tcBorders>
              <w:top w:val="single" w:sz="2" w:space="0" w:color="000001"/>
              <w:left w:val="single" w:sz="2" w:space="0" w:color="000001"/>
              <w:bottom w:val="single" w:sz="2" w:space="0" w:color="000001"/>
              <w:right w:val="single" w:sz="2" w:space="0" w:color="000001"/>
            </w:tcBorders>
          </w:tcPr>
          <w:p w14:paraId="6B14E40F" w14:textId="4ED471A7"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DD759D4" w14:textId="2D68B68F"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71F266F" w14:textId="49AA2B7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3503A579" w14:textId="357530F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12B627DB" w14:textId="40828E94" w:rsidR="00E72584" w:rsidRPr="00B960C8" w:rsidRDefault="00E72584" w:rsidP="00E72584">
            <w:pPr>
              <w:pStyle w:val="TableContents"/>
              <w:spacing w:after="46" w:line="240" w:lineRule="auto"/>
              <w:rPr>
                <w:sz w:val="20"/>
                <w:szCs w:val="20"/>
                <w:lang w:val="en-US"/>
              </w:rPr>
            </w:pPr>
            <w:r w:rsidRPr="00B960C8">
              <w:rPr>
                <w:sz w:val="20"/>
                <w:szCs w:val="20"/>
                <w:lang w:val="en-US"/>
              </w:rPr>
              <w:t>79 (51.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123B9EC"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40.29 (11.91)</w:t>
            </w:r>
          </w:p>
        </w:tc>
      </w:tr>
      <w:tr w:rsidR="00E72584" w:rsidRPr="00BC63D4" w14:paraId="1E96F627"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3D602A8" w14:textId="43398CDD"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schres.2015.01.032","ISSN":"15732509","abstract":"Previous evidence indicates that structural brain alterations are already present in the early phases of psychosis. In this study we aim to investigate the relationships among the different diagnoses in the spectrum of non-affective psychosis. A hundred-and-one first-episode psychosis patients (FEP) and 69 healthy volunteers, matched for age, gender, handedness and educational level were analyzed by structural MRI and high-dimensional voxel-based morphometry as implemented in SPM8 software. We obtained three main results: (1) FEP patients showed reduction of grey matter volume (GMV) in the frontal, temporal and occipital lobes, left insula and cerebellum. (2) Age of disease onset was an important factor revealing a gradual decrease of GMV (healthy controls. &gt;. late onset. &gt;. intermediate onset. &gt;. early onset) in the frontal, temporal and occipital lobes, insula and cerebellum. (3) A gradual reduction of GMV related to diagnosis spectrum in the frontal, temporal, parietal and occipital lobes of schizophrenia patients being the most affected. These results suggest that an earlier onset of psychosis is linked to an earlier disease-related disruption of structural brain development, which may be most pronounced in schizophrenia compared to other psychoses.","author":[{"dropping-particle":"","family":"Tordesillas-Gutierrez","given":"Diana","non-dropping-particle":"","parse-names":false,"suffix":""},{"dropping-particle":"","family":"Koutsouleris","given":"Nikolaos","non-dropping-particle":"","parse-names":false,"suffix":""},{"dropping-particle":"","family":"Roiz-Santiañez","given":"Roberto","non-dropping-particle":"","parse-names":false,"suffix":""},{"dropping-particle":"","family":"Meisenzahl","given":"Eva","non-dropping-particle":"","parse-names":false,"suffix":""},{"dropping-particle":"","family":"Ayesa-Arriola","given":"Rosa","non-dropping-particle":"","parse-names":false,"suffix":""},{"dropping-particle":"","family":"Marco de Lucas","given":"Enrique","non-dropping-particle":"","parse-names":false,"suffix":""},{"dropping-particle":"","family":"Soriano-Mas","given":"Carles","non-dropping-particle":"","parse-names":false,"suffix":""},{"dropping-particle":"","family":"Suarez-Pinilla","given":"Paula","non-dropping-particle":"","parse-names":false,"suffix":""},{"dropping-particle":"","family":"Crespo-Facorro","given":"Benedicto","non-dropping-particle":"","parse-names":false,"suffix":""}],"container-title":"Schizophrenia Research","id":"ITEM-1","issued":{"date-parts":[["2015"]]},"title":"Grey matter volume differences in non-affective psychosis and the effects of age of onset on grey matter volumes: A voxelwise study","type":"article-journal"},"uris":["http://www.mendeley.com/documents/?uuid=2a7737d8-9223-3170-a1ad-64c886729a00"]}],"mendeley":{"formattedCitation":"(Tordesillas-Gutierrez et al., 2015)","manualFormatting":"Tordesillas-Gutierrez et al., 2015","plainTextFormattedCitation":"(Tordesillas-Gutierrez et al., 2015)","previouslyFormattedCitation":"(Tordesillas-Gutierrez et al., 201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Tordesillas-Gutierrez et al., 2015</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2430CE49" w14:textId="0CC1A3BF" w:rsidR="00E72584" w:rsidRPr="00B960C8" w:rsidRDefault="00E72584" w:rsidP="00E72584">
            <w:pPr>
              <w:pStyle w:val="TableContents"/>
              <w:spacing w:after="46" w:line="240" w:lineRule="auto"/>
              <w:rPr>
                <w:sz w:val="20"/>
                <w:szCs w:val="20"/>
                <w:lang w:val="en-US"/>
              </w:rPr>
            </w:pPr>
            <w:r w:rsidRPr="00B960C8">
              <w:rPr>
                <w:sz w:val="20"/>
                <w:szCs w:val="20"/>
                <w:lang w:val="en-US"/>
              </w:rPr>
              <w:t>101 (66.34)</w:t>
            </w:r>
          </w:p>
        </w:tc>
        <w:tc>
          <w:tcPr>
            <w:tcW w:w="1260" w:type="dxa"/>
            <w:tcBorders>
              <w:top w:val="single" w:sz="2" w:space="0" w:color="000001"/>
              <w:left w:val="single" w:sz="2" w:space="0" w:color="000001"/>
              <w:bottom w:val="single" w:sz="2" w:space="0" w:color="000001"/>
            </w:tcBorders>
            <w:shd w:val="clear" w:color="auto" w:fill="auto"/>
          </w:tcPr>
          <w:p w14:paraId="7F669C89"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6.93 (5.58)</w:t>
            </w:r>
          </w:p>
        </w:tc>
        <w:tc>
          <w:tcPr>
            <w:tcW w:w="1254" w:type="dxa"/>
            <w:tcBorders>
              <w:top w:val="single" w:sz="2" w:space="0" w:color="000001"/>
              <w:left w:val="single" w:sz="2" w:space="0" w:color="000001"/>
              <w:bottom w:val="single" w:sz="2" w:space="0" w:color="000001"/>
              <w:right w:val="single" w:sz="2" w:space="0" w:color="000001"/>
            </w:tcBorders>
          </w:tcPr>
          <w:p w14:paraId="1E9021B1" w14:textId="0E6A919A"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A6948C3" w14:textId="7AF3DF4A" w:rsidR="00E72584" w:rsidRPr="00B960C8" w:rsidRDefault="00E72584" w:rsidP="00E72584">
            <w:pPr>
              <w:pStyle w:val="TableContents"/>
              <w:spacing w:after="46" w:line="240" w:lineRule="auto"/>
              <w:rPr>
                <w:sz w:val="20"/>
                <w:szCs w:val="20"/>
                <w:lang w:val="en-US"/>
              </w:rPr>
            </w:pPr>
            <w:r>
              <w:rPr>
                <w:sz w:val="20"/>
                <w:szCs w:val="20"/>
                <w:lang w:val="en-US"/>
              </w:rPr>
              <w:t>0.55 (NA)*</w:t>
            </w:r>
          </w:p>
        </w:tc>
        <w:tc>
          <w:tcPr>
            <w:tcW w:w="1330" w:type="dxa"/>
            <w:tcBorders>
              <w:top w:val="single" w:sz="2" w:space="0" w:color="000001"/>
              <w:left w:val="single" w:sz="2" w:space="0" w:color="000001"/>
              <w:bottom w:val="single" w:sz="2" w:space="0" w:color="000001"/>
              <w:right w:val="single" w:sz="2" w:space="0" w:color="000001"/>
            </w:tcBorders>
          </w:tcPr>
          <w:p w14:paraId="49C2B918" w14:textId="4718E125"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8B80FC0" w14:textId="51C2ECA6"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14D31A0" w14:textId="3E8AC80C"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7745A358" w14:textId="631D1E0B"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541922ED" w14:textId="263649DC" w:rsidR="00E72584" w:rsidRPr="00B960C8" w:rsidRDefault="00E72584" w:rsidP="00E72584">
            <w:pPr>
              <w:pStyle w:val="TableContents"/>
              <w:spacing w:after="46" w:line="240" w:lineRule="auto"/>
              <w:rPr>
                <w:sz w:val="20"/>
                <w:szCs w:val="20"/>
                <w:lang w:val="en-US"/>
              </w:rPr>
            </w:pPr>
            <w:r w:rsidRPr="00B960C8">
              <w:rPr>
                <w:sz w:val="20"/>
                <w:szCs w:val="20"/>
                <w:lang w:val="en-US"/>
              </w:rPr>
              <w:t>69 (69.5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35DBFE1"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6.16 (5.96)</w:t>
            </w:r>
          </w:p>
        </w:tc>
      </w:tr>
      <w:tr w:rsidR="004B3EDF" w:rsidRPr="00BC63D4" w14:paraId="7F54AF5D"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F0BA9B2" w14:textId="5344A456" w:rsidR="004B3EDF" w:rsidRDefault="004B3EDF" w:rsidP="00E72584">
            <w:pPr>
              <w:spacing w:after="46" w:line="240" w:lineRule="auto"/>
              <w:rPr>
                <w:sz w:val="20"/>
                <w:szCs w:val="20"/>
                <w:lang w:val="en-US"/>
              </w:rPr>
            </w:pPr>
            <w:r>
              <w:rPr>
                <w:sz w:val="20"/>
                <w:szCs w:val="20"/>
                <w:lang w:val="en-US"/>
              </w:rPr>
              <w:fldChar w:fldCharType="begin" w:fldLock="1"/>
            </w:r>
            <w:r w:rsidR="007C7C1B">
              <w:rPr>
                <w:sz w:val="20"/>
                <w:szCs w:val="20"/>
                <w:lang w:val="en-US"/>
              </w:rPr>
              <w:instrText>ADDIN CSL_CITATION {"citationItems":[{"id":"ITEM-1","itemData":{"DOI":"10.1016/j.schres.2007.08.019","ISSN":"09209964","abstract":"Objective: Many studies have evaluated differences in gray matter volume in schizophrenia, but have not considered the possible effects of smoking, which is extraordinarily common in people with the illness. The present study used voxel-based morphometry (VBM) to examine differences in gray matter in subjects with schizophrenia and evaluate the effects of smoking on this measure. Methods: Thirty-two subjects with schizophrenia (14 smokers, 18 non-smokers) and 32 healthy comparison subjects participated in the study. Whole brain, voxel-wise analyses of regional gray matter volume were conducted using voxel-based morphometry (VBM). Results: Reduced gray matter was observed in the schizophrenia group in the orbitofrontal cortex, bilateral insula and superior temporal gyri (STG), bilateral dorsolateral prefrontal cortices (DLPFC), medial frontal gyrus, and cingulate gyrus. Within this group, smoking subjects had greater lateral prefrontal and STG gray matter volumes relative to non-smoking subjects. Conclusions: The finding of reduced gray matter volume in prefrontal and temporal regions in schizophrenia is consistent with prior anatomical tracing and whole-brain voxel-based studies. Greater gray matter volumes in smoking relative to non-smoking subjects with schizophrenia highlight a potential experimental confound in volumetric studies and suggests that smoking may be associated with a relative preservation of lateral prefrontal and temporal gray matter in schizophrenia.","author":[{"dropping-particle":"","family":"Tregellas","given":"J R","non-dropping-particle":"","parse-names":false,"suffix":""},{"dropping-particle":"","family":"Shatti","given":"S","non-dropping-particle":"","parse-names":false,"suffix":""},{"dropping-particle":"","family":"Tanabe","given":"J L","non-dropping-particle":"","parse-names":false,"suffix":""},{"dropping-particle":"","family":"Martin","given":"L F","non-dropping-particle":"","parse-names":false,"suffix":""},{"dropping-particle":"","family":"Gibson","given":"L","non-dropping-particle":"","parse-names":false,"suffix":""},{"dropping-particle":"","family":"Wylie","given":"K","non-dropping-particle":"","parse-names":false,"suffix":""},{"dropping-particle":"","family":"Rojas","given":"D C","non-dropping-particle":"","parse-names":false,"suffix":""}],"container-title":"Schizophrenia Research","id":"ITEM-1","issue":"1-3","issued":{"date-parts":[["2007"]]},"note":"cited By 53\nthis one VBM","page":"242-249","title":"Gray matter volume differences and the effects of smoking on gray matter in schizophrenia","type":"article-journal","volume":"97"},"uris":["http://www.mendeley.com/documents/?uuid=81887da7-c104-4cc0-881d-c96bbaffc745"]}],"mendeley":{"formattedCitation":"(Tregellas et al., 2007)","manualFormatting":"Tregellas et al., 2007","plainTextFormattedCitation":"(Tregellas et al., 2007)","previouslyFormattedCitation":"(Tregellas et al., 2007)"},"properties":{"noteIndex":0},"schema":"https://github.com/citation-style-language/schema/raw/master/csl-citation.json"}</w:instrText>
            </w:r>
            <w:r>
              <w:rPr>
                <w:sz w:val="20"/>
                <w:szCs w:val="20"/>
                <w:lang w:val="en-US"/>
              </w:rPr>
              <w:fldChar w:fldCharType="separate"/>
            </w:r>
            <w:r w:rsidRPr="004B3EDF">
              <w:rPr>
                <w:noProof/>
                <w:sz w:val="20"/>
                <w:szCs w:val="20"/>
                <w:lang w:val="en-US"/>
              </w:rPr>
              <w:t>Tregellas et al., 2007</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D79F2C6" w14:textId="143FFF3A" w:rsidR="004B3EDF" w:rsidRDefault="004B3EDF" w:rsidP="00E72584">
            <w:pPr>
              <w:pStyle w:val="TableContents"/>
              <w:spacing w:after="46" w:line="240" w:lineRule="auto"/>
              <w:rPr>
                <w:sz w:val="20"/>
                <w:szCs w:val="20"/>
                <w:lang w:val="en-US"/>
              </w:rPr>
            </w:pPr>
            <w:r>
              <w:rPr>
                <w:sz w:val="20"/>
                <w:szCs w:val="20"/>
                <w:lang w:val="en-US"/>
              </w:rPr>
              <w:t>32 (65.62)</w:t>
            </w:r>
          </w:p>
        </w:tc>
        <w:tc>
          <w:tcPr>
            <w:tcW w:w="1260" w:type="dxa"/>
            <w:tcBorders>
              <w:top w:val="single" w:sz="2" w:space="0" w:color="000001"/>
              <w:left w:val="single" w:sz="2" w:space="0" w:color="000001"/>
              <w:bottom w:val="single" w:sz="2" w:space="0" w:color="000001"/>
            </w:tcBorders>
            <w:shd w:val="clear" w:color="auto" w:fill="auto"/>
          </w:tcPr>
          <w:p w14:paraId="1A6358FE" w14:textId="189C3F00" w:rsidR="004B3EDF" w:rsidRDefault="004B3EDF" w:rsidP="00E72584">
            <w:pPr>
              <w:pStyle w:val="TableContents"/>
              <w:spacing w:after="46" w:line="240" w:lineRule="auto"/>
              <w:rPr>
                <w:sz w:val="20"/>
                <w:szCs w:val="20"/>
                <w:lang w:val="en-US"/>
              </w:rPr>
            </w:pPr>
            <w:r>
              <w:rPr>
                <w:sz w:val="20"/>
                <w:szCs w:val="20"/>
                <w:lang w:val="en-US"/>
              </w:rPr>
              <w:t>39.6 (8.8)</w:t>
            </w:r>
          </w:p>
        </w:tc>
        <w:tc>
          <w:tcPr>
            <w:tcW w:w="1254" w:type="dxa"/>
            <w:tcBorders>
              <w:top w:val="single" w:sz="2" w:space="0" w:color="000001"/>
              <w:left w:val="single" w:sz="2" w:space="0" w:color="000001"/>
              <w:bottom w:val="single" w:sz="2" w:space="0" w:color="000001"/>
              <w:right w:val="single" w:sz="2" w:space="0" w:color="000001"/>
            </w:tcBorders>
          </w:tcPr>
          <w:p w14:paraId="7059D18D" w14:textId="28CD13CA" w:rsidR="004B3EDF" w:rsidRDefault="004B3EDF"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40C900CA" w14:textId="307A2BAD" w:rsidR="004B3EDF" w:rsidRDefault="007C7C1B"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7A3014E1" w14:textId="0C2A1234" w:rsidR="004B3EDF" w:rsidRDefault="007C7C1B" w:rsidP="00DC449C">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19DF13A" w14:textId="098F6D6C" w:rsidR="004B3EDF" w:rsidRDefault="007C7C1B"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33C10B7" w14:textId="78A92B5E" w:rsidR="004B3EDF" w:rsidRDefault="007C7C1B"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725A23BB" w14:textId="31034138" w:rsidR="004B3EDF" w:rsidRDefault="007C7C1B"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0719A251" w14:textId="5A2C38A1" w:rsidR="004B3EDF" w:rsidRDefault="007C7C1B" w:rsidP="00E72584">
            <w:pPr>
              <w:pStyle w:val="TableContents"/>
              <w:spacing w:after="46" w:line="240" w:lineRule="auto"/>
              <w:rPr>
                <w:sz w:val="20"/>
                <w:szCs w:val="20"/>
                <w:lang w:val="en-US"/>
              </w:rPr>
            </w:pPr>
            <w:r>
              <w:rPr>
                <w:sz w:val="20"/>
                <w:szCs w:val="20"/>
                <w:lang w:val="en-US"/>
              </w:rPr>
              <w:t>32 (43.7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D74A7C2" w14:textId="612A304A" w:rsidR="004B3EDF" w:rsidRDefault="007C7C1B" w:rsidP="00E72584">
            <w:pPr>
              <w:pStyle w:val="TableContents"/>
              <w:spacing w:after="46" w:line="240" w:lineRule="auto"/>
              <w:rPr>
                <w:sz w:val="20"/>
                <w:szCs w:val="20"/>
                <w:lang w:val="en-US"/>
              </w:rPr>
            </w:pPr>
            <w:r>
              <w:rPr>
                <w:sz w:val="20"/>
                <w:szCs w:val="20"/>
                <w:lang w:val="en-US"/>
              </w:rPr>
              <w:t>35.3 (9.3)</w:t>
            </w:r>
          </w:p>
        </w:tc>
      </w:tr>
      <w:tr w:rsidR="00DC449C" w:rsidRPr="00BC63D4" w14:paraId="6B30356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7CFC2F2" w14:textId="7C423A8C" w:rsidR="00DC449C" w:rsidRDefault="00DC449C" w:rsidP="00E72584">
            <w:pPr>
              <w:spacing w:after="46" w:line="240" w:lineRule="auto"/>
              <w:rPr>
                <w:sz w:val="20"/>
                <w:szCs w:val="20"/>
                <w:lang w:val="en-US"/>
              </w:rPr>
            </w:pPr>
            <w:r>
              <w:rPr>
                <w:sz w:val="20"/>
                <w:szCs w:val="20"/>
                <w:lang w:val="en-US"/>
              </w:rPr>
              <w:fldChar w:fldCharType="begin" w:fldLock="1"/>
            </w:r>
            <w:r w:rsidR="00954B70">
              <w:rPr>
                <w:sz w:val="20"/>
                <w:szCs w:val="20"/>
                <w:lang w:val="en-US"/>
              </w:rPr>
              <w:instrText>ADDIN CSL_CITATION {"citationItems":[{"id":"ITEM-1","itemData":{"DOI":"10.1016/j.nicl.2013.12.008","ISSN":"22131582","abstract":"Introduction Auditory verbal hallucinations (AVH) in schizophrenia (SZ) have been proposed to result from abnormal local, interregional and interhemispheric integration of brain signals in regions involved in language production and perception. This abnormal functional integration may find its base in morphological abnormalities. Structurally, AVHs have been frequently linked to abnormal morphology of the superior temporal gyrus (STG), but only a few studies investigated the relation of hallucination presence with both whole-brain gray matter (GM) and white matter (WM) morphometry. Methods Using a unified voxel-based morphometry-DARTEL approach, we investigated correlates of AVH presence in 51 schizophrenia patients (20 non-hallucinating [SZ -], 31 hallucinating [SZ +]), and included 51 age and sex matched healthy participants. Effects are reported at p &lt;.05 FWE corrected. Results Patients showed lower GM volume of the left STG than controls, irrespective of AVH presence. In addition, SZ + showed lower GM volume of the left inferior frontal and right parahippocampal gyrus, and higher WM volume of the left postcentral and superior parietal lobule than controls. Finally, volume of the putamen was lower in SZ + compared to SZ -. No effects on corpus callosum morphometry were observed. Delusion severity, general positive and negative symptomatology illness duration, and medication status could not explain the results. Discussion Results suggest that STG GM abnormalities underlie the general susceptibility to experience psychotic symptoms and that additional abnormalities in a network of medial temporal, ventrolateral, putaminal, and parietal regions related to verbal memory and speech production may specifically increase the likelihood of experiencing AVH. Future studies should clarify the meaning of morphometry abnormalities for functional interregional communication. © 2013 The Authors.","author":[{"dropping-particle":"","family":"Tol","given":"M.-J.","non-dropping-particle":"Van","parse-names":false,"suffix":""},{"dropping-particle":"","family":"Meer","given":"L","non-dropping-particle":"Van Der","parse-names":false,"suffix":""},{"dropping-particle":"","family":"Bruggeman","given":"R","non-dropping-particle":"","parse-names":false,"suffix":""},{"dropping-particle":"","family":"Modinos","given":"G","non-dropping-particle":"","parse-names":false,"suffix":""},{"dropping-particle":"","family":"Knegtering","given":"H","non-dropping-particle":"","parse-names":false,"suffix":""},{"dropping-particle":"","family":"Aleman","given":"A","non-dropping-particle":"","parse-names":false,"suffix":""}],"container-title":"NeuroImage: Clinical","id":"ITEM-1","issued":{"date-parts":[["2014"]]},"note":"cited By 41","page":"249-257","title":"Voxel-based gray and white matter morphometry correlates of hallucinations in schizophrenia: The superior temporal gyrus does not stand alone","type":"article-journal","volume":"4"},"uris":["http://www.mendeley.com/documents/?uuid=ed4a1551-2216-48cc-ab62-8e34c204e8c3"]}],"mendeley":{"formattedCitation":"(Van Tol et al., 2014)","manualFormatting":"Van Tol et al., 2014","plainTextFormattedCitation":"(Van Tol et al., 2014)","previouslyFormattedCitation":"(Van Tol et al., 2014)"},"properties":{"noteIndex":0},"schema":"https://github.com/citation-style-language/schema/raw/master/csl-citation.json"}</w:instrText>
            </w:r>
            <w:r>
              <w:rPr>
                <w:sz w:val="20"/>
                <w:szCs w:val="20"/>
                <w:lang w:val="en-US"/>
              </w:rPr>
              <w:fldChar w:fldCharType="separate"/>
            </w:r>
            <w:r w:rsidRPr="00DC449C">
              <w:rPr>
                <w:noProof/>
                <w:sz w:val="20"/>
                <w:szCs w:val="20"/>
                <w:lang w:val="en-US"/>
              </w:rPr>
              <w:t>Van Tol et al., 2014</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876997B" w14:textId="2100E852" w:rsidR="00DC449C" w:rsidRDefault="00DC449C" w:rsidP="00E72584">
            <w:pPr>
              <w:pStyle w:val="TableContents"/>
              <w:spacing w:after="46" w:line="240" w:lineRule="auto"/>
              <w:rPr>
                <w:sz w:val="20"/>
                <w:szCs w:val="20"/>
                <w:lang w:val="en-US"/>
              </w:rPr>
            </w:pPr>
            <w:r>
              <w:rPr>
                <w:sz w:val="20"/>
                <w:szCs w:val="20"/>
                <w:lang w:val="en-US"/>
              </w:rPr>
              <w:t>51 (86.27)</w:t>
            </w:r>
          </w:p>
        </w:tc>
        <w:tc>
          <w:tcPr>
            <w:tcW w:w="1260" w:type="dxa"/>
            <w:tcBorders>
              <w:top w:val="single" w:sz="2" w:space="0" w:color="000001"/>
              <w:left w:val="single" w:sz="2" w:space="0" w:color="000001"/>
              <w:bottom w:val="single" w:sz="2" w:space="0" w:color="000001"/>
            </w:tcBorders>
            <w:shd w:val="clear" w:color="auto" w:fill="auto"/>
          </w:tcPr>
          <w:p w14:paraId="48EAB5CF" w14:textId="1A0F3AA3" w:rsidR="00DC449C" w:rsidRDefault="00DC449C" w:rsidP="00E72584">
            <w:pPr>
              <w:pStyle w:val="TableContents"/>
              <w:spacing w:after="46" w:line="240" w:lineRule="auto"/>
              <w:rPr>
                <w:sz w:val="20"/>
                <w:szCs w:val="20"/>
                <w:lang w:val="en-US"/>
              </w:rPr>
            </w:pPr>
            <w:r>
              <w:rPr>
                <w:sz w:val="20"/>
                <w:szCs w:val="20"/>
                <w:lang w:val="en-US"/>
              </w:rPr>
              <w:t>34.04 (11.4)</w:t>
            </w:r>
          </w:p>
        </w:tc>
        <w:tc>
          <w:tcPr>
            <w:tcW w:w="1254" w:type="dxa"/>
            <w:tcBorders>
              <w:top w:val="single" w:sz="2" w:space="0" w:color="000001"/>
              <w:left w:val="single" w:sz="2" w:space="0" w:color="000001"/>
              <w:bottom w:val="single" w:sz="2" w:space="0" w:color="000001"/>
              <w:right w:val="single" w:sz="2" w:space="0" w:color="000001"/>
            </w:tcBorders>
          </w:tcPr>
          <w:p w14:paraId="6F4DB3E4" w14:textId="1426E1FC" w:rsidR="00DC449C" w:rsidRDefault="00DC449C" w:rsidP="00E72584">
            <w:pPr>
              <w:pStyle w:val="TableContents"/>
              <w:spacing w:after="46" w:line="240" w:lineRule="auto"/>
              <w:rPr>
                <w:sz w:val="20"/>
                <w:szCs w:val="20"/>
                <w:lang w:val="en-US"/>
              </w:rPr>
            </w:pPr>
            <w:r>
              <w:rPr>
                <w:sz w:val="20"/>
                <w:szCs w:val="20"/>
                <w:lang w:val="en-US"/>
              </w:rPr>
              <w:t>80.39</w:t>
            </w:r>
          </w:p>
        </w:tc>
        <w:tc>
          <w:tcPr>
            <w:tcW w:w="1182" w:type="dxa"/>
            <w:tcBorders>
              <w:top w:val="single" w:sz="2" w:space="0" w:color="000001"/>
              <w:left w:val="single" w:sz="2" w:space="0" w:color="000001"/>
              <w:bottom w:val="single" w:sz="2" w:space="0" w:color="000001"/>
              <w:right w:val="single" w:sz="2" w:space="0" w:color="000001"/>
            </w:tcBorders>
          </w:tcPr>
          <w:p w14:paraId="12FB2F09" w14:textId="0780E51A" w:rsidR="00DC449C" w:rsidRDefault="00DC449C" w:rsidP="00E72584">
            <w:pPr>
              <w:pStyle w:val="TableContents"/>
              <w:spacing w:after="46" w:line="240" w:lineRule="auto"/>
              <w:rPr>
                <w:sz w:val="20"/>
                <w:szCs w:val="20"/>
                <w:lang w:val="en-US"/>
              </w:rPr>
            </w:pPr>
            <w:r>
              <w:rPr>
                <w:sz w:val="20"/>
                <w:szCs w:val="20"/>
                <w:lang w:val="en-US"/>
              </w:rPr>
              <w:t>8.77 (8.71)</w:t>
            </w:r>
          </w:p>
        </w:tc>
        <w:tc>
          <w:tcPr>
            <w:tcW w:w="1330" w:type="dxa"/>
            <w:tcBorders>
              <w:top w:val="single" w:sz="2" w:space="0" w:color="000001"/>
              <w:left w:val="single" w:sz="2" w:space="0" w:color="000001"/>
              <w:bottom w:val="single" w:sz="2" w:space="0" w:color="000001"/>
              <w:right w:val="single" w:sz="2" w:space="0" w:color="000001"/>
            </w:tcBorders>
          </w:tcPr>
          <w:p w14:paraId="494833D3" w14:textId="344ADB52" w:rsidR="00DC449C" w:rsidRDefault="00DC449C" w:rsidP="00DC449C">
            <w:pPr>
              <w:pStyle w:val="TableContents"/>
              <w:spacing w:after="46" w:line="240" w:lineRule="auto"/>
              <w:rPr>
                <w:sz w:val="20"/>
                <w:szCs w:val="20"/>
                <w:lang w:val="en-US"/>
              </w:rPr>
            </w:pPr>
            <w:r>
              <w:rPr>
                <w:sz w:val="20"/>
                <w:szCs w:val="20"/>
                <w:lang w:val="en-US"/>
              </w:rPr>
              <w:t>58.24 (NA)*</w:t>
            </w:r>
          </w:p>
        </w:tc>
        <w:tc>
          <w:tcPr>
            <w:tcW w:w="1176" w:type="dxa"/>
            <w:tcBorders>
              <w:top w:val="single" w:sz="2" w:space="0" w:color="000001"/>
              <w:left w:val="single" w:sz="2" w:space="0" w:color="000001"/>
              <w:bottom w:val="single" w:sz="2" w:space="0" w:color="000001"/>
              <w:right w:val="single" w:sz="2" w:space="0" w:color="000001"/>
            </w:tcBorders>
          </w:tcPr>
          <w:p w14:paraId="71F91166" w14:textId="4EA47EB1" w:rsidR="00DC449C" w:rsidRDefault="00DC449C" w:rsidP="00E72584">
            <w:pPr>
              <w:pStyle w:val="TableContents"/>
              <w:spacing w:after="46" w:line="240" w:lineRule="auto"/>
              <w:rPr>
                <w:sz w:val="20"/>
                <w:szCs w:val="20"/>
                <w:lang w:val="en-US"/>
              </w:rPr>
            </w:pPr>
            <w:r>
              <w:rPr>
                <w:sz w:val="20"/>
                <w:szCs w:val="20"/>
                <w:lang w:val="en-US"/>
              </w:rPr>
              <w:t>14.03 (NA)</w:t>
            </w:r>
          </w:p>
        </w:tc>
        <w:tc>
          <w:tcPr>
            <w:tcW w:w="1190" w:type="dxa"/>
            <w:tcBorders>
              <w:top w:val="single" w:sz="2" w:space="0" w:color="000001"/>
              <w:left w:val="single" w:sz="2" w:space="0" w:color="000001"/>
              <w:bottom w:val="single" w:sz="2" w:space="0" w:color="000001"/>
              <w:right w:val="single" w:sz="2" w:space="0" w:color="000001"/>
            </w:tcBorders>
          </w:tcPr>
          <w:p w14:paraId="7B1D5788" w14:textId="524A323A" w:rsidR="00DC449C" w:rsidRDefault="00DC449C" w:rsidP="00E72584">
            <w:pPr>
              <w:pStyle w:val="TableContents"/>
              <w:spacing w:after="46" w:line="240" w:lineRule="auto"/>
              <w:rPr>
                <w:sz w:val="20"/>
                <w:szCs w:val="20"/>
                <w:lang w:val="en-US"/>
              </w:rPr>
            </w:pPr>
            <w:r>
              <w:rPr>
                <w:sz w:val="20"/>
                <w:szCs w:val="20"/>
                <w:lang w:val="en-US"/>
              </w:rPr>
              <w:t>14.37 (4.18)</w:t>
            </w:r>
          </w:p>
        </w:tc>
        <w:tc>
          <w:tcPr>
            <w:tcW w:w="1208" w:type="dxa"/>
            <w:tcBorders>
              <w:top w:val="single" w:sz="2" w:space="0" w:color="000001"/>
              <w:left w:val="single" w:sz="2" w:space="0" w:color="000001"/>
              <w:bottom w:val="single" w:sz="2" w:space="0" w:color="000001"/>
              <w:right w:val="single" w:sz="2" w:space="0" w:color="000001"/>
            </w:tcBorders>
          </w:tcPr>
          <w:p w14:paraId="2FB408C0" w14:textId="2DF6EEFC" w:rsidR="00DC449C" w:rsidRDefault="00DC449C" w:rsidP="00E72584">
            <w:pPr>
              <w:pStyle w:val="TableContents"/>
              <w:spacing w:after="46" w:line="240" w:lineRule="auto"/>
              <w:rPr>
                <w:sz w:val="20"/>
                <w:szCs w:val="20"/>
                <w:lang w:val="en-US"/>
              </w:rPr>
            </w:pPr>
            <w:r>
              <w:rPr>
                <w:sz w:val="20"/>
                <w:szCs w:val="20"/>
                <w:lang w:val="en-US"/>
              </w:rPr>
              <w:t>29.84 (7.29)</w:t>
            </w:r>
          </w:p>
        </w:tc>
        <w:tc>
          <w:tcPr>
            <w:tcW w:w="1140" w:type="dxa"/>
            <w:tcBorders>
              <w:top w:val="single" w:sz="2" w:space="0" w:color="000001"/>
              <w:left w:val="single" w:sz="2" w:space="0" w:color="000001"/>
              <w:bottom w:val="single" w:sz="2" w:space="0" w:color="000001"/>
            </w:tcBorders>
            <w:shd w:val="clear" w:color="auto" w:fill="auto"/>
          </w:tcPr>
          <w:p w14:paraId="28C06978" w14:textId="1F57C6D7" w:rsidR="00DC449C" w:rsidRDefault="00DC449C" w:rsidP="00E72584">
            <w:pPr>
              <w:pStyle w:val="TableContents"/>
              <w:spacing w:after="46" w:line="240" w:lineRule="auto"/>
              <w:rPr>
                <w:sz w:val="20"/>
                <w:szCs w:val="20"/>
                <w:lang w:val="en-US"/>
              </w:rPr>
            </w:pPr>
            <w:r>
              <w:rPr>
                <w:sz w:val="20"/>
                <w:szCs w:val="20"/>
                <w:lang w:val="en-US"/>
              </w:rPr>
              <w:t>51 (72.5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89AF183" w14:textId="4F2B0516" w:rsidR="00DC449C" w:rsidRDefault="00DC449C" w:rsidP="00E72584">
            <w:pPr>
              <w:pStyle w:val="TableContents"/>
              <w:spacing w:after="46" w:line="240" w:lineRule="auto"/>
              <w:rPr>
                <w:sz w:val="20"/>
                <w:szCs w:val="20"/>
                <w:lang w:val="en-US"/>
              </w:rPr>
            </w:pPr>
            <w:r>
              <w:rPr>
                <w:sz w:val="20"/>
                <w:szCs w:val="20"/>
                <w:lang w:val="en-US"/>
              </w:rPr>
              <w:t>36.14 (10.93)</w:t>
            </w:r>
          </w:p>
        </w:tc>
      </w:tr>
      <w:tr w:rsidR="00C63029" w:rsidRPr="00BC63D4" w14:paraId="6580A87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817879C" w14:textId="37C7B404" w:rsidR="00C63029" w:rsidRDefault="00C63029" w:rsidP="00E72584">
            <w:pPr>
              <w:spacing w:after="46" w:line="240" w:lineRule="auto"/>
              <w:rPr>
                <w:sz w:val="20"/>
                <w:szCs w:val="20"/>
                <w:lang w:val="en-US"/>
              </w:rPr>
            </w:pPr>
            <w:r>
              <w:rPr>
                <w:sz w:val="20"/>
                <w:szCs w:val="20"/>
                <w:lang w:val="en-US"/>
              </w:rPr>
              <w:fldChar w:fldCharType="begin" w:fldLock="1"/>
            </w:r>
            <w:r w:rsidR="00E450A2">
              <w:rPr>
                <w:sz w:val="20"/>
                <w:szCs w:val="20"/>
                <w:lang w:val="en-US"/>
              </w:rPr>
              <w:instrText>ADDIN CSL_CITATION {"citationItems":[{"id":"ITEM-1","itemData":{"DOI":"10.4103/0019-5545.58892","ISSN":"00195545","abstract":"Background: Previous Magnetic Resonance Imaging (MRI) studies using manual techniques reporting significant relationship between psychopathology and gray matter volume in schizophrenia are limited by various confounding factors. None used automated image analysis to examine gray matter volume correlates of psychopathology in antipsychotic-nave schizophrenia patients. Aim: This study aimed at examining the relationship between psychopathology and gray matter volume abnormalities in antipsychotic-nave schizophrenia patients. Patients and Methods: MRI of 30 antipsychotic-nave schizophrenia (DSM-IV) patients and 27 age-, sex- education- and handedness-matched healthy controls were compared for gray matter volume differences using Optimized Voxel-based Morphometry (VBM)-an automated, rapid and unbiased technique. Psychopathology was measured using Positive and Negative Syndrome Scale (PANSS) with good inter-rater reliability. The correlations between PANSS scores and gray matter volume were examined using VBM. Results: Schizophrenia patients had significant gray matter volume deficits in frontal, cingulate, temporal, insula and precuneus cortices; thalamus, caudate and cerebellum. Positive syndrome score had significant negative correlation with left superior temporal gyrus volume. Negative syndrome score had significant inverse correlation with frontal, cingulate and cerebellar gray matter volumes. Conclusions: Cortical and cerebellar gray matter volume deficits and their significant negative correlations with psychopathology scores are supportive of Cognitive Dysmetria′ in schizophrenia.","author":[{"dropping-particle":"","family":"Venkatasubramanian","given":"G","non-dropping-particle":"","parse-names":false,"suffix":""}],"container-title":"Indian Journal of Psychiatry","id":"ITEM-1","issue":"1","issued":{"date-parts":[["2010"]]},"note":"cited By 16","page":"28-36","title":"Neuroanatomical correlates of psychopathology in antipsychotic-naive schizophrenia","type":"article-journal","volume":"52"},"uris":["http://www.mendeley.com/documents/?uuid=5409f8a1-7cf9-49d5-9995-7a7696723c45"]}],"mendeley":{"formattedCitation":"(Venkatasubramanian, 2010)","manualFormatting":"Venkatasubramanian, 2010","plainTextFormattedCitation":"(Venkatasubramanian, 2010)","previouslyFormattedCitation":"(Venkatasubramanian, 2010)"},"properties":{"noteIndex":0},"schema":"https://github.com/citation-style-language/schema/raw/master/csl-citation.json"}</w:instrText>
            </w:r>
            <w:r>
              <w:rPr>
                <w:sz w:val="20"/>
                <w:szCs w:val="20"/>
                <w:lang w:val="en-US"/>
              </w:rPr>
              <w:fldChar w:fldCharType="separate"/>
            </w:r>
            <w:r w:rsidRPr="00C63029">
              <w:rPr>
                <w:noProof/>
                <w:sz w:val="20"/>
                <w:szCs w:val="20"/>
                <w:lang w:val="en-US"/>
              </w:rPr>
              <w:t>Venkatasubramanian, 2010</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9BA5D6A" w14:textId="76C9BFCD" w:rsidR="00C63029" w:rsidRDefault="00C63029" w:rsidP="00E72584">
            <w:pPr>
              <w:pStyle w:val="TableContents"/>
              <w:spacing w:after="46" w:line="240" w:lineRule="auto"/>
              <w:rPr>
                <w:sz w:val="20"/>
                <w:szCs w:val="20"/>
                <w:lang w:val="en-US"/>
              </w:rPr>
            </w:pPr>
            <w:r>
              <w:rPr>
                <w:sz w:val="20"/>
                <w:szCs w:val="20"/>
                <w:lang w:val="en-US"/>
              </w:rPr>
              <w:t>30 (70)</w:t>
            </w:r>
          </w:p>
        </w:tc>
        <w:tc>
          <w:tcPr>
            <w:tcW w:w="1260" w:type="dxa"/>
            <w:tcBorders>
              <w:top w:val="single" w:sz="2" w:space="0" w:color="000001"/>
              <w:left w:val="single" w:sz="2" w:space="0" w:color="000001"/>
              <w:bottom w:val="single" w:sz="2" w:space="0" w:color="000001"/>
            </w:tcBorders>
            <w:shd w:val="clear" w:color="auto" w:fill="auto"/>
          </w:tcPr>
          <w:p w14:paraId="3D9E7B28" w14:textId="0D2A5453" w:rsidR="00C63029" w:rsidRDefault="00C63029" w:rsidP="00E72584">
            <w:pPr>
              <w:pStyle w:val="TableContents"/>
              <w:spacing w:after="46" w:line="240" w:lineRule="auto"/>
              <w:rPr>
                <w:sz w:val="20"/>
                <w:szCs w:val="20"/>
                <w:lang w:val="en-US"/>
              </w:rPr>
            </w:pPr>
            <w:r>
              <w:rPr>
                <w:sz w:val="20"/>
                <w:szCs w:val="20"/>
                <w:lang w:val="en-US"/>
              </w:rPr>
              <w:t>30.1 (8.3)</w:t>
            </w:r>
          </w:p>
        </w:tc>
        <w:tc>
          <w:tcPr>
            <w:tcW w:w="1254" w:type="dxa"/>
            <w:tcBorders>
              <w:top w:val="single" w:sz="2" w:space="0" w:color="000001"/>
              <w:left w:val="single" w:sz="2" w:space="0" w:color="000001"/>
              <w:bottom w:val="single" w:sz="2" w:space="0" w:color="000001"/>
              <w:right w:val="single" w:sz="2" w:space="0" w:color="000001"/>
            </w:tcBorders>
          </w:tcPr>
          <w:p w14:paraId="03E78A99" w14:textId="2BF1ABFA" w:rsidR="00C63029" w:rsidRDefault="00C63029" w:rsidP="00E72584">
            <w:pPr>
              <w:pStyle w:val="TableContents"/>
              <w:spacing w:after="46" w:line="240" w:lineRule="auto"/>
              <w:rPr>
                <w:sz w:val="20"/>
                <w:szCs w:val="20"/>
                <w:lang w:val="en-US"/>
              </w:rPr>
            </w:pPr>
            <w:r>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64BCB39F" w14:textId="4B052FE6" w:rsidR="00C63029" w:rsidRDefault="00C63029" w:rsidP="00E72584">
            <w:pPr>
              <w:pStyle w:val="TableContents"/>
              <w:spacing w:after="46" w:line="240" w:lineRule="auto"/>
              <w:rPr>
                <w:sz w:val="20"/>
                <w:szCs w:val="20"/>
                <w:lang w:val="en-US"/>
              </w:rPr>
            </w:pPr>
            <w:r>
              <w:rPr>
                <w:sz w:val="20"/>
                <w:szCs w:val="20"/>
                <w:lang w:val="en-US"/>
              </w:rPr>
              <w:t>3.48 (2.99)</w:t>
            </w:r>
          </w:p>
        </w:tc>
        <w:tc>
          <w:tcPr>
            <w:tcW w:w="1330" w:type="dxa"/>
            <w:tcBorders>
              <w:top w:val="single" w:sz="2" w:space="0" w:color="000001"/>
              <w:left w:val="single" w:sz="2" w:space="0" w:color="000001"/>
              <w:bottom w:val="single" w:sz="2" w:space="0" w:color="000001"/>
              <w:right w:val="single" w:sz="2" w:space="0" w:color="000001"/>
            </w:tcBorders>
          </w:tcPr>
          <w:p w14:paraId="3643C2C3" w14:textId="7586141F" w:rsidR="00C63029" w:rsidRDefault="00C63029" w:rsidP="00E72584">
            <w:pPr>
              <w:pStyle w:val="TableContents"/>
              <w:spacing w:after="46" w:line="240" w:lineRule="auto"/>
              <w:rPr>
                <w:sz w:val="20"/>
                <w:szCs w:val="20"/>
                <w:lang w:val="en-US"/>
              </w:rPr>
            </w:pPr>
            <w:r>
              <w:rPr>
                <w:sz w:val="20"/>
                <w:szCs w:val="20"/>
                <w:lang w:val="en-US"/>
              </w:rPr>
              <w:t>84 (NA)*</w:t>
            </w:r>
          </w:p>
        </w:tc>
        <w:tc>
          <w:tcPr>
            <w:tcW w:w="1176" w:type="dxa"/>
            <w:tcBorders>
              <w:top w:val="single" w:sz="2" w:space="0" w:color="000001"/>
              <w:left w:val="single" w:sz="2" w:space="0" w:color="000001"/>
              <w:bottom w:val="single" w:sz="2" w:space="0" w:color="000001"/>
              <w:right w:val="single" w:sz="2" w:space="0" w:color="000001"/>
            </w:tcBorders>
          </w:tcPr>
          <w:p w14:paraId="6093912C" w14:textId="79926D21" w:rsidR="00C63029" w:rsidRDefault="00C63029" w:rsidP="00E72584">
            <w:pPr>
              <w:pStyle w:val="TableContents"/>
              <w:spacing w:after="46" w:line="240" w:lineRule="auto"/>
              <w:rPr>
                <w:sz w:val="20"/>
                <w:szCs w:val="20"/>
                <w:lang w:val="en-US"/>
              </w:rPr>
            </w:pPr>
            <w:r>
              <w:rPr>
                <w:sz w:val="20"/>
                <w:szCs w:val="20"/>
                <w:lang w:val="en-US"/>
              </w:rPr>
              <w:t>22 (8)</w:t>
            </w:r>
          </w:p>
        </w:tc>
        <w:tc>
          <w:tcPr>
            <w:tcW w:w="1190" w:type="dxa"/>
            <w:tcBorders>
              <w:top w:val="single" w:sz="2" w:space="0" w:color="000001"/>
              <w:left w:val="single" w:sz="2" w:space="0" w:color="000001"/>
              <w:bottom w:val="single" w:sz="2" w:space="0" w:color="000001"/>
              <w:right w:val="single" w:sz="2" w:space="0" w:color="000001"/>
            </w:tcBorders>
          </w:tcPr>
          <w:p w14:paraId="18353920" w14:textId="439B1ADD" w:rsidR="00C63029" w:rsidRDefault="00C63029" w:rsidP="00E72584">
            <w:pPr>
              <w:pStyle w:val="TableContents"/>
              <w:spacing w:after="46" w:line="240" w:lineRule="auto"/>
              <w:rPr>
                <w:sz w:val="20"/>
                <w:szCs w:val="20"/>
                <w:lang w:val="en-US"/>
              </w:rPr>
            </w:pPr>
            <w:r>
              <w:rPr>
                <w:sz w:val="20"/>
                <w:szCs w:val="20"/>
                <w:lang w:val="en-US"/>
              </w:rPr>
              <w:t>23 (9)</w:t>
            </w:r>
          </w:p>
        </w:tc>
        <w:tc>
          <w:tcPr>
            <w:tcW w:w="1208" w:type="dxa"/>
            <w:tcBorders>
              <w:top w:val="single" w:sz="2" w:space="0" w:color="000001"/>
              <w:left w:val="single" w:sz="2" w:space="0" w:color="000001"/>
              <w:bottom w:val="single" w:sz="2" w:space="0" w:color="000001"/>
              <w:right w:val="single" w:sz="2" w:space="0" w:color="000001"/>
            </w:tcBorders>
          </w:tcPr>
          <w:p w14:paraId="4CDD48EE" w14:textId="0747F9CC" w:rsidR="00C63029" w:rsidRDefault="00C63029" w:rsidP="00E72584">
            <w:pPr>
              <w:pStyle w:val="TableContents"/>
              <w:spacing w:after="46" w:line="240" w:lineRule="auto"/>
              <w:rPr>
                <w:sz w:val="20"/>
                <w:szCs w:val="20"/>
                <w:lang w:val="en-US"/>
              </w:rPr>
            </w:pPr>
            <w:r>
              <w:rPr>
                <w:sz w:val="20"/>
                <w:szCs w:val="20"/>
                <w:lang w:val="en-US"/>
              </w:rPr>
              <w:t>39 (8)</w:t>
            </w:r>
          </w:p>
        </w:tc>
        <w:tc>
          <w:tcPr>
            <w:tcW w:w="1140" w:type="dxa"/>
            <w:tcBorders>
              <w:top w:val="single" w:sz="2" w:space="0" w:color="000001"/>
              <w:left w:val="single" w:sz="2" w:space="0" w:color="000001"/>
              <w:bottom w:val="single" w:sz="2" w:space="0" w:color="000001"/>
            </w:tcBorders>
            <w:shd w:val="clear" w:color="auto" w:fill="auto"/>
          </w:tcPr>
          <w:p w14:paraId="6043B72A" w14:textId="567F1ABD" w:rsidR="00C63029" w:rsidRDefault="00C63029" w:rsidP="00E72584">
            <w:pPr>
              <w:pStyle w:val="TableContents"/>
              <w:spacing w:after="46" w:line="240" w:lineRule="auto"/>
              <w:rPr>
                <w:sz w:val="20"/>
                <w:szCs w:val="20"/>
                <w:lang w:val="en-US"/>
              </w:rPr>
            </w:pPr>
            <w:r>
              <w:rPr>
                <w:sz w:val="20"/>
                <w:szCs w:val="20"/>
                <w:lang w:val="en-US"/>
              </w:rPr>
              <w:t>27 (70.3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0D6A4E5" w14:textId="3BA7C8FC" w:rsidR="00C63029" w:rsidRDefault="00C63029" w:rsidP="00E72584">
            <w:pPr>
              <w:pStyle w:val="TableContents"/>
              <w:spacing w:after="46" w:line="240" w:lineRule="auto"/>
              <w:rPr>
                <w:sz w:val="20"/>
                <w:szCs w:val="20"/>
                <w:lang w:val="en-US"/>
              </w:rPr>
            </w:pPr>
            <w:r>
              <w:rPr>
                <w:sz w:val="20"/>
                <w:szCs w:val="20"/>
                <w:lang w:val="en-US"/>
              </w:rPr>
              <w:t>27.4 (7)</w:t>
            </w:r>
          </w:p>
        </w:tc>
      </w:tr>
      <w:tr w:rsidR="00812BDE" w:rsidRPr="00BC63D4" w14:paraId="675E09D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A10EF93" w14:textId="491C5B33" w:rsidR="00812BDE" w:rsidRPr="00B960C8" w:rsidRDefault="00812BDE"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9758/cpn.2015.13.1.68","ISSN":"17381088","abstract":"Objective: We examined the effect of risk alleles of polymorphisms of three schizophrenia risk genes that mediate monoamine signalling in the brain on regional brain volumes of schizophrenia and healthy control subjects. The risk alleles and the gene polymorphisms studied were: Val allele of catechol o-methyltransferase (COMT) rs4680 polymorphism; short allele of 5-hydroxy tryptamine transporter linked polymorphic region (5HTTLPR) polymorphism; and T allele of 5-hydroxy tryptamine 2A (5HT2A) rs6314 polymorphism. Methods: The study was carried out on patients with recent onset schizophrenia (n=41) recruited from the outpatient department of National Institute of Mental Health and Neurosciences, Bangalore, India and healthy control subjects (n=39), belonging to South Indian Dravidian ethnicity. Individual and additive effects of risk alleles of the above gene polymorphisms on brain morphometry Results: Irrespective of phenotypes, individuals with the risk allele T of the rs6314 polymorphism of 5HT2A gene showed greater (at cluster-extent equivalent to family wise error-correction [FWEc] p&lt;0.05) regional brain volumes in the left inferior temporal and left inferior occipital gyri. Those with the risk alleles of the other two polymorphisms showed a trend (at p&lt;0.001, uncorrected) towards lower regional brain volumes. A trend (at p&lt;0.001, uncorrected) towards additive effects of the above 3 risk alleles (subjects with 2 or 3 risk alleles vs. those with 1 or no risk alleles) on brain morphology was also noted. Conclusion: The findings of the present study have implications in understanding the role of individual and additive effects of genetic variants in mediating regional brain morphometry in health and disease. were explored using voxel-based morphometry. Copyright © 2015, Korean College of Neuropsychopharmacology.","author":[{"dropping-particle":"","family":"Vijayakumari","given":"A A","non-dropping-particle":"","parse-names":false,"suffix":""},{"dropping-particle":"","family":"John","given":"J P","non-dropping-particle":"","parse-names":false,"suffix":""},{"dropping-particle":"","family":"Halahalli","given":"H N","non-dropping-particle":"","parse-names":false,"suffix":""},{"dropping-particle":"","family":"Paul","given":"P","non-dropping-particle":"","parse-names":false,"suffix":""},{"dropping-particle":"","family":"Thirunavukkarasu","given":"P","non-dropping-particle":"","parse-names":false,"suffix":""},{"dropping-particle":"","family":"Purushottam","given":"M","non-dropping-particle":"","parse-names":false,"suffix":""},{"dropping-particle":"","family":"Jain","given":"S","non-dropping-particle":"","parse-names":false,"suffix":""}],"container-title":"Clinical Psychopharmacology and Neuroscience","id":"ITEM-1","issue":"1","issued":{"date-parts":[["2015"]]},"note":"cited By 9","page":"68-82","publisher":"Korean College of Neuropsychopharmacology","title":"Effect of polymorphisms of three genes mediating monoamine signalling on brain morphometry in schizophrenia and healthy subjects","type":"article-journal","volume":"13"},"uris":["http://www.mendeley.com/documents/?uuid=7ec61f0d-4f59-423e-ad13-0fd4fe0228d9"]}],"mendeley":{"formattedCitation":"(Vijayakumari et al., 2015)","manualFormatting":"Vijayakumari et al., 2015","plainTextFormattedCitation":"(Vijayakumari et al., 2015)","previouslyFormattedCitation":"(Vijayakumari et al., 2015)"},"properties":{"noteIndex":0},"schema":"https://github.com/citation-style-language/schema/raw/master/csl-citation.json"}</w:instrText>
            </w:r>
            <w:r>
              <w:rPr>
                <w:sz w:val="20"/>
                <w:szCs w:val="20"/>
                <w:lang w:val="en-US"/>
              </w:rPr>
              <w:fldChar w:fldCharType="separate"/>
            </w:r>
            <w:r w:rsidRPr="00812BDE">
              <w:rPr>
                <w:noProof/>
                <w:sz w:val="20"/>
                <w:szCs w:val="20"/>
                <w:lang w:val="en-US"/>
              </w:rPr>
              <w:t>Vijayakumari et al., 2015</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6C3AED9" w14:textId="0A044B48" w:rsidR="00812BDE" w:rsidRPr="00B960C8" w:rsidRDefault="00812BDE" w:rsidP="00E72584">
            <w:pPr>
              <w:pStyle w:val="TableContents"/>
              <w:spacing w:after="46" w:line="240" w:lineRule="auto"/>
              <w:rPr>
                <w:sz w:val="20"/>
                <w:szCs w:val="20"/>
                <w:lang w:val="en-US"/>
              </w:rPr>
            </w:pPr>
            <w:r>
              <w:rPr>
                <w:sz w:val="20"/>
                <w:szCs w:val="20"/>
                <w:lang w:val="en-US"/>
              </w:rPr>
              <w:t>41 (70.73)</w:t>
            </w:r>
          </w:p>
        </w:tc>
        <w:tc>
          <w:tcPr>
            <w:tcW w:w="1260" w:type="dxa"/>
            <w:tcBorders>
              <w:top w:val="single" w:sz="2" w:space="0" w:color="000001"/>
              <w:left w:val="single" w:sz="2" w:space="0" w:color="000001"/>
              <w:bottom w:val="single" w:sz="2" w:space="0" w:color="000001"/>
            </w:tcBorders>
            <w:shd w:val="clear" w:color="auto" w:fill="auto"/>
          </w:tcPr>
          <w:p w14:paraId="0C178983" w14:textId="45E2A2C9" w:rsidR="00812BDE" w:rsidRPr="00B960C8" w:rsidRDefault="00812BDE" w:rsidP="00E72584">
            <w:pPr>
              <w:pStyle w:val="TableContents"/>
              <w:spacing w:after="46" w:line="240" w:lineRule="auto"/>
              <w:rPr>
                <w:sz w:val="20"/>
                <w:szCs w:val="20"/>
                <w:lang w:val="en-US"/>
              </w:rPr>
            </w:pPr>
            <w:r>
              <w:rPr>
                <w:sz w:val="20"/>
                <w:szCs w:val="20"/>
                <w:lang w:val="en-US"/>
              </w:rPr>
              <w:t>27.34 (7.48)</w:t>
            </w:r>
          </w:p>
        </w:tc>
        <w:tc>
          <w:tcPr>
            <w:tcW w:w="1254" w:type="dxa"/>
            <w:tcBorders>
              <w:top w:val="single" w:sz="2" w:space="0" w:color="000001"/>
              <w:left w:val="single" w:sz="2" w:space="0" w:color="000001"/>
              <w:bottom w:val="single" w:sz="2" w:space="0" w:color="000001"/>
              <w:right w:val="single" w:sz="2" w:space="0" w:color="000001"/>
            </w:tcBorders>
          </w:tcPr>
          <w:p w14:paraId="7E030F6C" w14:textId="4C5E4913" w:rsidR="00812BDE" w:rsidRPr="00B960C8" w:rsidRDefault="00812BDE" w:rsidP="00E72584">
            <w:pPr>
              <w:pStyle w:val="TableContents"/>
              <w:spacing w:after="46" w:line="240" w:lineRule="auto"/>
              <w:rPr>
                <w:sz w:val="20"/>
                <w:szCs w:val="20"/>
                <w:lang w:val="en-US"/>
              </w:rPr>
            </w:pPr>
            <w:r>
              <w:rPr>
                <w:sz w:val="20"/>
                <w:szCs w:val="20"/>
                <w:lang w:val="en-US"/>
              </w:rPr>
              <w:t>39.02</w:t>
            </w:r>
          </w:p>
        </w:tc>
        <w:tc>
          <w:tcPr>
            <w:tcW w:w="1182" w:type="dxa"/>
            <w:tcBorders>
              <w:top w:val="single" w:sz="2" w:space="0" w:color="000001"/>
              <w:left w:val="single" w:sz="2" w:space="0" w:color="000001"/>
              <w:bottom w:val="single" w:sz="2" w:space="0" w:color="000001"/>
              <w:right w:val="single" w:sz="2" w:space="0" w:color="000001"/>
            </w:tcBorders>
          </w:tcPr>
          <w:p w14:paraId="5673A236" w14:textId="3D5C8771" w:rsidR="00812BDE" w:rsidRDefault="00812BDE" w:rsidP="00E72584">
            <w:pPr>
              <w:pStyle w:val="TableContents"/>
              <w:spacing w:after="46" w:line="240" w:lineRule="auto"/>
              <w:rPr>
                <w:sz w:val="20"/>
                <w:szCs w:val="20"/>
                <w:lang w:val="en-US"/>
              </w:rPr>
            </w:pPr>
            <w:r>
              <w:rPr>
                <w:sz w:val="20"/>
                <w:szCs w:val="20"/>
                <w:lang w:val="en-US"/>
              </w:rPr>
              <w:t>2.05 (1.5)</w:t>
            </w:r>
          </w:p>
        </w:tc>
        <w:tc>
          <w:tcPr>
            <w:tcW w:w="1330" w:type="dxa"/>
            <w:tcBorders>
              <w:top w:val="single" w:sz="2" w:space="0" w:color="000001"/>
              <w:left w:val="single" w:sz="2" w:space="0" w:color="000001"/>
              <w:bottom w:val="single" w:sz="2" w:space="0" w:color="000001"/>
              <w:right w:val="single" w:sz="2" w:space="0" w:color="000001"/>
            </w:tcBorders>
          </w:tcPr>
          <w:p w14:paraId="2D22D4C0" w14:textId="7D6FEB06" w:rsidR="00812BDE" w:rsidRPr="00B960C8" w:rsidRDefault="00812BDE" w:rsidP="00E72584">
            <w:pPr>
              <w:pStyle w:val="TableContents"/>
              <w:spacing w:after="46" w:line="240" w:lineRule="auto"/>
              <w:rPr>
                <w:sz w:val="20"/>
                <w:szCs w:val="20"/>
                <w:lang w:val="en-US"/>
              </w:rPr>
            </w:pPr>
            <w:r>
              <w:rPr>
                <w:sz w:val="20"/>
                <w:szCs w:val="20"/>
                <w:lang w:val="en-US"/>
              </w:rPr>
              <w:t>54.67 (17.32)</w:t>
            </w:r>
          </w:p>
        </w:tc>
        <w:tc>
          <w:tcPr>
            <w:tcW w:w="1176" w:type="dxa"/>
            <w:tcBorders>
              <w:top w:val="single" w:sz="2" w:space="0" w:color="000001"/>
              <w:left w:val="single" w:sz="2" w:space="0" w:color="000001"/>
              <w:bottom w:val="single" w:sz="2" w:space="0" w:color="000001"/>
              <w:right w:val="single" w:sz="2" w:space="0" w:color="000001"/>
            </w:tcBorders>
          </w:tcPr>
          <w:p w14:paraId="2C488924" w14:textId="334E282D" w:rsidR="00812BDE" w:rsidRDefault="00812BDE" w:rsidP="00E72584">
            <w:pPr>
              <w:pStyle w:val="TableContents"/>
              <w:spacing w:after="46" w:line="240" w:lineRule="auto"/>
              <w:rPr>
                <w:sz w:val="20"/>
                <w:szCs w:val="20"/>
                <w:lang w:val="en-US"/>
              </w:rPr>
            </w:pPr>
            <w:r>
              <w:rPr>
                <w:sz w:val="20"/>
                <w:szCs w:val="20"/>
                <w:lang w:val="en-US"/>
              </w:rPr>
              <w:t>14.42 (6.77)</w:t>
            </w:r>
          </w:p>
        </w:tc>
        <w:tc>
          <w:tcPr>
            <w:tcW w:w="1190" w:type="dxa"/>
            <w:tcBorders>
              <w:top w:val="single" w:sz="2" w:space="0" w:color="000001"/>
              <w:left w:val="single" w:sz="2" w:space="0" w:color="000001"/>
              <w:bottom w:val="single" w:sz="2" w:space="0" w:color="000001"/>
              <w:right w:val="single" w:sz="2" w:space="0" w:color="000001"/>
            </w:tcBorders>
          </w:tcPr>
          <w:p w14:paraId="75C1F72D" w14:textId="75C6773E" w:rsidR="00812BDE" w:rsidRDefault="00812BDE" w:rsidP="00E72584">
            <w:pPr>
              <w:pStyle w:val="TableContents"/>
              <w:spacing w:after="46" w:line="240" w:lineRule="auto"/>
              <w:rPr>
                <w:sz w:val="20"/>
                <w:szCs w:val="20"/>
                <w:lang w:val="en-US"/>
              </w:rPr>
            </w:pPr>
            <w:r>
              <w:rPr>
                <w:sz w:val="20"/>
                <w:szCs w:val="20"/>
                <w:lang w:val="en-US"/>
              </w:rPr>
              <w:t>14.27 (6.43)</w:t>
            </w:r>
          </w:p>
        </w:tc>
        <w:tc>
          <w:tcPr>
            <w:tcW w:w="1208" w:type="dxa"/>
            <w:tcBorders>
              <w:top w:val="single" w:sz="2" w:space="0" w:color="000001"/>
              <w:left w:val="single" w:sz="2" w:space="0" w:color="000001"/>
              <w:bottom w:val="single" w:sz="2" w:space="0" w:color="000001"/>
              <w:right w:val="single" w:sz="2" w:space="0" w:color="000001"/>
            </w:tcBorders>
          </w:tcPr>
          <w:p w14:paraId="2D347608" w14:textId="7D486919" w:rsidR="00812BDE" w:rsidRDefault="00812BDE" w:rsidP="00E72584">
            <w:pPr>
              <w:pStyle w:val="TableContents"/>
              <w:spacing w:after="46" w:line="240" w:lineRule="auto"/>
              <w:rPr>
                <w:sz w:val="20"/>
                <w:szCs w:val="20"/>
                <w:lang w:val="en-US"/>
              </w:rPr>
            </w:pPr>
            <w:r>
              <w:rPr>
                <w:sz w:val="20"/>
                <w:szCs w:val="20"/>
                <w:lang w:val="en-US"/>
              </w:rPr>
              <w:t>25.97 (8.94)</w:t>
            </w:r>
          </w:p>
        </w:tc>
        <w:tc>
          <w:tcPr>
            <w:tcW w:w="1140" w:type="dxa"/>
            <w:tcBorders>
              <w:top w:val="single" w:sz="2" w:space="0" w:color="000001"/>
              <w:left w:val="single" w:sz="2" w:space="0" w:color="000001"/>
              <w:bottom w:val="single" w:sz="2" w:space="0" w:color="000001"/>
            </w:tcBorders>
            <w:shd w:val="clear" w:color="auto" w:fill="auto"/>
          </w:tcPr>
          <w:p w14:paraId="50A0CDF9" w14:textId="47645801" w:rsidR="00812BDE" w:rsidRPr="00B960C8" w:rsidRDefault="00812BDE" w:rsidP="00E72584">
            <w:pPr>
              <w:pStyle w:val="TableContents"/>
              <w:spacing w:after="46" w:line="240" w:lineRule="auto"/>
              <w:rPr>
                <w:sz w:val="20"/>
                <w:szCs w:val="20"/>
                <w:lang w:val="en-US"/>
              </w:rPr>
            </w:pPr>
            <w:r>
              <w:rPr>
                <w:sz w:val="20"/>
                <w:szCs w:val="20"/>
                <w:lang w:val="en-US"/>
              </w:rPr>
              <w:t>39 (82.0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440AA4B8" w14:textId="729CD137" w:rsidR="00812BDE" w:rsidRPr="00B960C8" w:rsidRDefault="00812BDE" w:rsidP="00E72584">
            <w:pPr>
              <w:pStyle w:val="TableContents"/>
              <w:spacing w:after="46" w:line="240" w:lineRule="auto"/>
              <w:rPr>
                <w:sz w:val="20"/>
                <w:szCs w:val="20"/>
                <w:lang w:val="en-US"/>
              </w:rPr>
            </w:pPr>
            <w:r>
              <w:rPr>
                <w:sz w:val="20"/>
                <w:szCs w:val="20"/>
                <w:lang w:val="en-US"/>
              </w:rPr>
              <w:t>26.26 (5.85)</w:t>
            </w:r>
          </w:p>
        </w:tc>
      </w:tr>
      <w:tr w:rsidR="00997BC6" w:rsidRPr="00BC63D4" w14:paraId="78B075F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8B19953" w14:textId="3BD29826" w:rsidR="00997BC6" w:rsidRPr="00B960C8" w:rsidRDefault="00997BC6" w:rsidP="00E72584">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0.12.002","ISSN":"09254927","PMID":"21511443","abstract":"Reduced motor activity has been reported in schizophrenia and was associated with subtype, psychopathology and medication. Still, little is known about the neurobiology of motor retardation. To identify neural correlates of motor activity, resting state cerebral blood flow (CBF) was correlated with objective motor activity of the same day. Participants comprised 11 schizophrenia patients and 14 controls who underwent magnetic resonance imaging with arterial spin labeling and wrist actigraphy. Patients had reduced activity levels and reduced perfusion of the left parahippocampal gyrus, left middle temporal gyrus, right thalamus, and right prefrontal cortex. In controls, but not in schizophrenia, CBF was correlated with activity in the right thalamic ventral anterior (VA) nucleus, a key module within basal ganglia-cortical motor circuits. In contrast, only in schizophrenia patients positive correlations of CBF and motor activity were found in bilateral prefrontal areas and in the right rostral cingulate motor area (rCMA). Grey matter volume correlated with motor activity only in the left posterior cingulate cortex of the patients. The findings suggest that basal ganglia motor control is impaired in schizophrenia. In addition, CBF of cortical areas critical for motor control was associated with volitional motor behavior, which may be a compensatory mechanism for basal ganglia dysfunction. © 2010 Elsevier Ireland Ltd.","author":[{"dropping-particle":"","family":"Walther","given":"Sebastian","non-dropping-particle":"","parse-names":false,"suffix":""},{"dropping-particle":"","family":"Federspiel","given":"Andrea","non-dropping-particle":"","parse-names":false,"suffix":""},{"dropping-particle":"","family":"Horn","given":"Helge","non-dropping-particle":"","parse-names":false,"suffix":""},{"dropping-particle":"","family":"Razavi","given":"Nadja","non-dropping-particle":"","parse-names":false,"suffix":""},{"dropping-particle":"","family":"Wiest","given":"Roland","non-dropping-particle":"","parse-names":false,"suffix":""},{"dropping-particle":"","family":"Dierks","given":"Thomas","non-dropping-particle":"","parse-names":false,"suffix":""},{"dropping-particle":"","family":"Strik","given":"Werner","non-dropping-particle":"","parse-names":false,"suffix":""},{"dropping-particle":"","family":"Müller","given":"Thomas Jörg","non-dropping-particle":"","parse-names":false,"suffix":""}],"container-title":"Psychiatry Research - Neuroimaging","id":"ITEM-1","issue":"2","issued":{"date-parts":[["2011","5","31"]]},"note":"From Duplicate 1 (Resting state cerebral blood flow and objective motor activity reveal basal ganglia dysfunction in schizophrenia - Walther, S; Federspiel, A; Horn, H; Razavi, N; Wiest, R; Dierks, T; Strik, W; Müller, T J)\n\ncited By 81","page":"117-124","title":"Resting state cerebral blood flow and objective motor activity reveal basal ganglia dysfunction in schizophrenia","type":"article-journal","volume":"192"},"uris":["http://www.mendeley.com/documents/?uuid=2dfc9626-b86f-4f96-b718-929e42dd358c"]}],"mendeley":{"formattedCitation":"(Walther et al., 2011)","manualFormatting":"Walther et al., 2011","plainTextFormattedCitation":"(Walther et al., 2011)","previouslyFormattedCitation":"(Walther et al., 2011)"},"properties":{"noteIndex":0},"schema":"https://github.com/citation-style-language/schema/raw/master/csl-citation.json"}</w:instrText>
            </w:r>
            <w:r>
              <w:rPr>
                <w:sz w:val="20"/>
                <w:szCs w:val="20"/>
                <w:lang w:val="en-US"/>
              </w:rPr>
              <w:fldChar w:fldCharType="separate"/>
            </w:r>
            <w:r w:rsidRPr="00997BC6">
              <w:rPr>
                <w:noProof/>
                <w:sz w:val="20"/>
                <w:szCs w:val="20"/>
                <w:lang w:val="en-US"/>
              </w:rPr>
              <w:t>Walther et al., 2011</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053D0AE" w14:textId="63F669FD" w:rsidR="00997BC6" w:rsidRPr="00B960C8" w:rsidRDefault="00997BC6" w:rsidP="00E72584">
            <w:pPr>
              <w:pStyle w:val="TableContents"/>
              <w:spacing w:after="46" w:line="240" w:lineRule="auto"/>
              <w:rPr>
                <w:sz w:val="20"/>
                <w:szCs w:val="20"/>
                <w:lang w:val="en-US"/>
              </w:rPr>
            </w:pPr>
            <w:r>
              <w:rPr>
                <w:sz w:val="20"/>
                <w:szCs w:val="20"/>
                <w:lang w:val="en-US"/>
              </w:rPr>
              <w:t>11 (73)</w:t>
            </w:r>
          </w:p>
        </w:tc>
        <w:tc>
          <w:tcPr>
            <w:tcW w:w="1260" w:type="dxa"/>
            <w:tcBorders>
              <w:top w:val="single" w:sz="2" w:space="0" w:color="000001"/>
              <w:left w:val="single" w:sz="2" w:space="0" w:color="000001"/>
              <w:bottom w:val="single" w:sz="2" w:space="0" w:color="000001"/>
            </w:tcBorders>
            <w:shd w:val="clear" w:color="auto" w:fill="auto"/>
          </w:tcPr>
          <w:p w14:paraId="0A7980A6" w14:textId="371DFFF3" w:rsidR="00997BC6" w:rsidRPr="00B960C8" w:rsidRDefault="00997BC6" w:rsidP="00E72584">
            <w:pPr>
              <w:pStyle w:val="TableContents"/>
              <w:spacing w:after="46" w:line="240" w:lineRule="auto"/>
              <w:rPr>
                <w:sz w:val="20"/>
                <w:szCs w:val="20"/>
                <w:lang w:val="en-US"/>
              </w:rPr>
            </w:pPr>
            <w:r>
              <w:rPr>
                <w:sz w:val="20"/>
                <w:szCs w:val="20"/>
                <w:lang w:val="en-US"/>
              </w:rPr>
              <w:t>35.36 (12.54)</w:t>
            </w:r>
          </w:p>
        </w:tc>
        <w:tc>
          <w:tcPr>
            <w:tcW w:w="1254" w:type="dxa"/>
            <w:tcBorders>
              <w:top w:val="single" w:sz="2" w:space="0" w:color="000001"/>
              <w:left w:val="single" w:sz="2" w:space="0" w:color="000001"/>
              <w:bottom w:val="single" w:sz="2" w:space="0" w:color="000001"/>
              <w:right w:val="single" w:sz="2" w:space="0" w:color="000001"/>
            </w:tcBorders>
          </w:tcPr>
          <w:p w14:paraId="7249272F" w14:textId="32E2F63E" w:rsidR="00997BC6" w:rsidRPr="00B960C8" w:rsidRDefault="00997BC6"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B712FD4" w14:textId="1F8E4C82" w:rsidR="00997BC6" w:rsidRDefault="00997BC6" w:rsidP="00E72584">
            <w:pPr>
              <w:pStyle w:val="TableContents"/>
              <w:spacing w:after="46" w:line="240" w:lineRule="auto"/>
              <w:rPr>
                <w:sz w:val="20"/>
                <w:szCs w:val="20"/>
                <w:lang w:val="en-US"/>
              </w:rPr>
            </w:pPr>
            <w:r>
              <w:rPr>
                <w:sz w:val="20"/>
                <w:szCs w:val="20"/>
                <w:lang w:val="en-US"/>
              </w:rPr>
              <w:t>8.93 (13.29)</w:t>
            </w:r>
          </w:p>
        </w:tc>
        <w:tc>
          <w:tcPr>
            <w:tcW w:w="1330" w:type="dxa"/>
            <w:tcBorders>
              <w:top w:val="single" w:sz="2" w:space="0" w:color="000001"/>
              <w:left w:val="single" w:sz="2" w:space="0" w:color="000001"/>
              <w:bottom w:val="single" w:sz="2" w:space="0" w:color="000001"/>
              <w:right w:val="single" w:sz="2" w:space="0" w:color="000001"/>
            </w:tcBorders>
          </w:tcPr>
          <w:p w14:paraId="4044DEA9" w14:textId="5930BC79" w:rsidR="00997BC6" w:rsidRPr="00B960C8" w:rsidRDefault="00997BC6" w:rsidP="00E72584">
            <w:pPr>
              <w:pStyle w:val="TableContents"/>
              <w:spacing w:after="46" w:line="240" w:lineRule="auto"/>
              <w:rPr>
                <w:sz w:val="20"/>
                <w:szCs w:val="20"/>
                <w:lang w:val="en-US"/>
              </w:rPr>
            </w:pPr>
            <w:r>
              <w:rPr>
                <w:sz w:val="20"/>
                <w:szCs w:val="20"/>
                <w:lang w:val="en-US"/>
              </w:rPr>
              <w:t>54.27 (14.11)</w:t>
            </w:r>
          </w:p>
        </w:tc>
        <w:tc>
          <w:tcPr>
            <w:tcW w:w="1176" w:type="dxa"/>
            <w:tcBorders>
              <w:top w:val="single" w:sz="2" w:space="0" w:color="000001"/>
              <w:left w:val="single" w:sz="2" w:space="0" w:color="000001"/>
              <w:bottom w:val="single" w:sz="2" w:space="0" w:color="000001"/>
              <w:right w:val="single" w:sz="2" w:space="0" w:color="000001"/>
            </w:tcBorders>
          </w:tcPr>
          <w:p w14:paraId="2D1EE2F8" w14:textId="15DD66C7" w:rsidR="00997BC6" w:rsidRDefault="00997BC6" w:rsidP="00E72584">
            <w:pPr>
              <w:pStyle w:val="TableContents"/>
              <w:spacing w:after="46" w:line="240" w:lineRule="auto"/>
              <w:rPr>
                <w:sz w:val="20"/>
                <w:szCs w:val="20"/>
                <w:lang w:val="en-US"/>
              </w:rPr>
            </w:pPr>
            <w:r>
              <w:rPr>
                <w:sz w:val="20"/>
                <w:szCs w:val="20"/>
                <w:lang w:val="en-US"/>
              </w:rPr>
              <w:t>11.73 (4.45)</w:t>
            </w:r>
          </w:p>
        </w:tc>
        <w:tc>
          <w:tcPr>
            <w:tcW w:w="1190" w:type="dxa"/>
            <w:tcBorders>
              <w:top w:val="single" w:sz="2" w:space="0" w:color="000001"/>
              <w:left w:val="single" w:sz="2" w:space="0" w:color="000001"/>
              <w:bottom w:val="single" w:sz="2" w:space="0" w:color="000001"/>
              <w:right w:val="single" w:sz="2" w:space="0" w:color="000001"/>
            </w:tcBorders>
          </w:tcPr>
          <w:p w14:paraId="14F61B50" w14:textId="239A76CB" w:rsidR="00997BC6" w:rsidRDefault="00997BC6" w:rsidP="00E72584">
            <w:pPr>
              <w:pStyle w:val="TableContents"/>
              <w:spacing w:after="46" w:line="240" w:lineRule="auto"/>
              <w:rPr>
                <w:sz w:val="20"/>
                <w:szCs w:val="20"/>
                <w:lang w:val="en-US"/>
              </w:rPr>
            </w:pPr>
            <w:r>
              <w:rPr>
                <w:sz w:val="20"/>
                <w:szCs w:val="20"/>
                <w:lang w:val="en-US"/>
              </w:rPr>
              <w:t>18 (7.59)</w:t>
            </w:r>
          </w:p>
        </w:tc>
        <w:tc>
          <w:tcPr>
            <w:tcW w:w="1208" w:type="dxa"/>
            <w:tcBorders>
              <w:top w:val="single" w:sz="2" w:space="0" w:color="000001"/>
              <w:left w:val="single" w:sz="2" w:space="0" w:color="000001"/>
              <w:bottom w:val="single" w:sz="2" w:space="0" w:color="000001"/>
              <w:right w:val="single" w:sz="2" w:space="0" w:color="000001"/>
            </w:tcBorders>
          </w:tcPr>
          <w:p w14:paraId="40829006" w14:textId="63FB4755" w:rsidR="00997BC6" w:rsidRDefault="00997BC6" w:rsidP="00E72584">
            <w:pPr>
              <w:pStyle w:val="TableContents"/>
              <w:spacing w:after="46" w:line="240" w:lineRule="auto"/>
              <w:rPr>
                <w:sz w:val="20"/>
                <w:szCs w:val="20"/>
                <w:lang w:val="en-US"/>
              </w:rPr>
            </w:pPr>
            <w:r>
              <w:rPr>
                <w:sz w:val="20"/>
                <w:szCs w:val="20"/>
                <w:lang w:val="en-US"/>
              </w:rPr>
              <w:t>24.54 (NA)*</w:t>
            </w:r>
          </w:p>
        </w:tc>
        <w:tc>
          <w:tcPr>
            <w:tcW w:w="1140" w:type="dxa"/>
            <w:tcBorders>
              <w:top w:val="single" w:sz="2" w:space="0" w:color="000001"/>
              <w:left w:val="single" w:sz="2" w:space="0" w:color="000001"/>
              <w:bottom w:val="single" w:sz="2" w:space="0" w:color="000001"/>
            </w:tcBorders>
            <w:shd w:val="clear" w:color="auto" w:fill="auto"/>
          </w:tcPr>
          <w:p w14:paraId="6BDC065A" w14:textId="4DFB39C3" w:rsidR="00997BC6" w:rsidRPr="00B960C8" w:rsidRDefault="00997BC6" w:rsidP="00E72584">
            <w:pPr>
              <w:pStyle w:val="TableContents"/>
              <w:spacing w:after="46" w:line="240" w:lineRule="auto"/>
              <w:rPr>
                <w:sz w:val="20"/>
                <w:szCs w:val="20"/>
                <w:lang w:val="en-US"/>
              </w:rPr>
            </w:pPr>
            <w:r>
              <w:rPr>
                <w:sz w:val="20"/>
                <w:szCs w:val="20"/>
                <w:lang w:val="en-US"/>
              </w:rPr>
              <w:t>14 (5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2EC922B" w14:textId="0CD62D13" w:rsidR="00997BC6" w:rsidRPr="00B960C8" w:rsidRDefault="00997BC6" w:rsidP="00E72584">
            <w:pPr>
              <w:pStyle w:val="TableContents"/>
              <w:spacing w:after="46" w:line="240" w:lineRule="auto"/>
              <w:rPr>
                <w:sz w:val="20"/>
                <w:szCs w:val="20"/>
                <w:lang w:val="en-US"/>
              </w:rPr>
            </w:pPr>
            <w:r>
              <w:rPr>
                <w:sz w:val="20"/>
                <w:szCs w:val="20"/>
                <w:lang w:val="en-US"/>
              </w:rPr>
              <w:t>31.71 (6.08)</w:t>
            </w:r>
          </w:p>
        </w:tc>
      </w:tr>
      <w:tr w:rsidR="00E72584" w:rsidRPr="00BC63D4" w14:paraId="7C6A4F41"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206E00B9" w14:textId="61D4AF00"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523/JNEUROSCI.3514-10.2010","ISSN":"15292401","abstract":"Memory for context and episodic memory have been identified as primary contributors to cognitive impairments in schizophrenia. This study examined neural networks involved in episodic memory-for-context in schizophrenia using a multimodal strategy including a graph theoretical approach, combined with an assessment of the contribution of structural impairments to disruption in the efficiency of functional brain networks. Twenty-three patients with schizophrenia and 33 healthy controls performed an episodic memory-for-context task while undergoing functional magnetic resonance imaging scanning. Graph theory was used to characterize the small-world properties of functional connections between activated regions, and a morphometric analysis was used to investigate schizophrenia-related structural deficits. Similar functional activations were identified in the two groups; however, although small-world properties were present in the topological organization of the functional networks in both groups, significant reductions in local, but not global, efficiency were observed in the schizophrenia group. Several key network \"hub\" regions related to recollection, such as the bilateral dorsal anterior cingulate gyrus, showed reduced gray matter volume in schizophrenia patients. These findings suggest that loss of gray matter volume may contribute to local inefficiencies in the architecture of the network underlying memory-for-context in schizophrenia. Copyright © 2010 the authors.","author":[{"dropping-particle":"","family":"Wang","given":"Liang","non-dropping-particle":"","parse-names":false,"suffix":""},{"dropping-particle":"","family":"Metzak","given":"Paul D.","non-dropping-particle":"","parse-names":false,"suffix":""},{"dropping-particle":"","family":"Honer","given":"William G.","non-dropping-particle":"","parse-names":false,"suffix":""},{"dropping-particle":"","family":"Woodward","given":"Todd S.","non-dropping-particle":"","parse-names":false,"suffix":""}],"container-title":"Journal of Neuroscience","id":"ITEM-1","issue":"39","issued":{"date-parts":[["2010","9","29"]]},"page":"13171-13179","publisher":"Society for Neuroscience","title":"Impaired efficiency of functional networks underlying episodic memory-for-context in schizophrenia","type":"article-journal","volume":"30"},"uris":["http://www.mendeley.com/documents/?uuid=e3490f5a-0610-3073-93be-1d76d46096ba"]}],"mendeley":{"formattedCitation":"(Wang, Metzak, Honer, &amp; Woodward, 2010)","manualFormatting":"Wang et al., 2010","plainTextFormattedCitation":"(Wang, Metzak, Honer, &amp; Woodward, 2010)","previouslyFormattedCitation":"(Wang, Metzak, Honer, &amp; Woodward, 2010)"},"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Wang et al., 2010</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71E88C8" w14:textId="319D1661" w:rsidR="00E72584" w:rsidRPr="00B960C8" w:rsidRDefault="00E72584" w:rsidP="00E72584">
            <w:pPr>
              <w:pStyle w:val="TableContents"/>
              <w:spacing w:after="46" w:line="240" w:lineRule="auto"/>
              <w:rPr>
                <w:sz w:val="20"/>
                <w:szCs w:val="20"/>
                <w:lang w:val="en-US"/>
              </w:rPr>
            </w:pPr>
            <w:r w:rsidRPr="00B960C8">
              <w:rPr>
                <w:sz w:val="20"/>
                <w:szCs w:val="20"/>
                <w:lang w:val="en-US"/>
              </w:rPr>
              <w:t>23 (65.22)</w:t>
            </w:r>
          </w:p>
        </w:tc>
        <w:tc>
          <w:tcPr>
            <w:tcW w:w="1260" w:type="dxa"/>
            <w:tcBorders>
              <w:top w:val="single" w:sz="2" w:space="0" w:color="000001"/>
              <w:left w:val="single" w:sz="2" w:space="0" w:color="000001"/>
              <w:bottom w:val="single" w:sz="2" w:space="0" w:color="000001"/>
            </w:tcBorders>
            <w:shd w:val="clear" w:color="auto" w:fill="auto"/>
          </w:tcPr>
          <w:p w14:paraId="297236C0"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0 (9.2)</w:t>
            </w:r>
          </w:p>
        </w:tc>
        <w:tc>
          <w:tcPr>
            <w:tcW w:w="1254" w:type="dxa"/>
            <w:tcBorders>
              <w:top w:val="single" w:sz="2" w:space="0" w:color="000001"/>
              <w:left w:val="single" w:sz="2" w:space="0" w:color="000001"/>
              <w:bottom w:val="single" w:sz="2" w:space="0" w:color="000001"/>
              <w:right w:val="single" w:sz="2" w:space="0" w:color="000001"/>
            </w:tcBorders>
          </w:tcPr>
          <w:p w14:paraId="1DAB3247" w14:textId="296067D6" w:rsidR="00E72584" w:rsidRPr="00B960C8" w:rsidRDefault="00E72584" w:rsidP="00E72584">
            <w:pPr>
              <w:pStyle w:val="TableContents"/>
              <w:spacing w:after="46" w:line="240" w:lineRule="auto"/>
              <w:rPr>
                <w:sz w:val="20"/>
                <w:szCs w:val="20"/>
                <w:lang w:val="en-US"/>
              </w:rPr>
            </w:pPr>
            <w:r w:rsidRPr="00B960C8">
              <w:rPr>
                <w:sz w:val="20"/>
                <w:szCs w:val="20"/>
                <w:lang w:val="en-US"/>
              </w:rPr>
              <w:t>95.65</w:t>
            </w:r>
          </w:p>
        </w:tc>
        <w:tc>
          <w:tcPr>
            <w:tcW w:w="1182" w:type="dxa"/>
            <w:tcBorders>
              <w:top w:val="single" w:sz="2" w:space="0" w:color="000001"/>
              <w:left w:val="single" w:sz="2" w:space="0" w:color="000001"/>
              <w:bottom w:val="single" w:sz="2" w:space="0" w:color="000001"/>
              <w:right w:val="single" w:sz="2" w:space="0" w:color="000001"/>
            </w:tcBorders>
          </w:tcPr>
          <w:p w14:paraId="4BB48F0E" w14:textId="78CA0327" w:rsidR="00E72584" w:rsidRPr="00B960C8" w:rsidRDefault="00E72584" w:rsidP="00E72584">
            <w:pPr>
              <w:pStyle w:val="TableContents"/>
              <w:spacing w:after="46" w:line="240" w:lineRule="auto"/>
              <w:rPr>
                <w:sz w:val="20"/>
                <w:szCs w:val="20"/>
                <w:lang w:val="en-US"/>
              </w:rPr>
            </w:pPr>
            <w:r>
              <w:rPr>
                <w:sz w:val="20"/>
                <w:szCs w:val="20"/>
                <w:lang w:val="en-US"/>
              </w:rPr>
              <w:t>8.1 (8)</w:t>
            </w:r>
          </w:p>
        </w:tc>
        <w:tc>
          <w:tcPr>
            <w:tcW w:w="1330" w:type="dxa"/>
            <w:tcBorders>
              <w:top w:val="single" w:sz="2" w:space="0" w:color="000001"/>
              <w:left w:val="single" w:sz="2" w:space="0" w:color="000001"/>
              <w:bottom w:val="single" w:sz="2" w:space="0" w:color="000001"/>
              <w:right w:val="single" w:sz="2" w:space="0" w:color="000001"/>
            </w:tcBorders>
          </w:tcPr>
          <w:p w14:paraId="14F5C552" w14:textId="20821B3D"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56FC5A4" w14:textId="4DF95E9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1426EAD" w14:textId="54967CDF"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00613FA" w14:textId="62207D59"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8E0EDF1" w14:textId="51E95911" w:rsidR="00E72584" w:rsidRPr="00B960C8" w:rsidRDefault="00E72584" w:rsidP="00E72584">
            <w:pPr>
              <w:pStyle w:val="TableContents"/>
              <w:spacing w:after="46" w:line="240" w:lineRule="auto"/>
              <w:rPr>
                <w:sz w:val="20"/>
                <w:szCs w:val="20"/>
                <w:lang w:val="en-US"/>
              </w:rPr>
            </w:pPr>
            <w:r w:rsidRPr="00B960C8">
              <w:rPr>
                <w:sz w:val="20"/>
                <w:szCs w:val="20"/>
                <w:lang w:val="en-US"/>
              </w:rPr>
              <w:t>33 (48.48)</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81518EF"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7.3 (7.6)</w:t>
            </w:r>
          </w:p>
        </w:tc>
      </w:tr>
      <w:tr w:rsidR="00E72584" w:rsidRPr="00BC63D4" w14:paraId="35A63298"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56F66EE" w14:textId="5F772539"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bbr.2011.10.034","ISSN":"01664328","abstract":"Schizophrenia (SCZ) and bipolar disorder (BP) are associated with neuropathological brain changes, which are believed to disrupt connectivity between brain processes and may have common properties. Patients at first psychotic episode are unique, as one can assess brain alterations at illness inception, when many confounders are reduced or absent.SCZ (N=25) and BP (N=24) patients were recruited in a regional first episode psychosis MRI study. VBM methods were used to study gray matter (GM) and white matter (WM) differences between patient groups and case by case matched controls.For both groups, deficits identified are more discrete than those typically reported in later stages of illness. SCZ patients showed some evidence of GM loss in cortical areas but most notable were in limbic structures such as hippocampus, thalamus and striatum and cerebellum. Consistent with disturbed neural connectivity WM alterations were also observed in limbic structures, the corpus callosum and many subgyral and sublobar regions in the parietal, temporal and frontal lobes. BP patients displayed less evidence of volume changes overall, compared to normal healthy participants, but those changes observed were primarily in WM areas which overlapped with regions identified in SCZ, including thalamus and cerebellum and subgyral and sublobar sites.At first episode of psychosis there is evidence of a neuroanatomical overlap between SCZ and BP with respect to brain structural changes, consistent with disturbed neural connectivity. There are also important differences however in that SCZ displays more extensive structural alteration. © 2011 Elsevier B.V.","author":[{"dropping-particle":"","family":"Watson","given":"David R.","non-dropping-particle":"","parse-names":false,"suffix":""},{"dropping-particle":"","family":"Anderson","given":"Julie M.E.","non-dropping-particle":"","parse-names":false,"suffix":""},{"dropping-particle":"","family":"Bai","given":"Feng","non-dropping-particle":"","parse-names":false,"suffix":""},{"dropping-particle":"","family":"Barrett","given":"Suzanne L.","non-dropping-particle":"","parse-names":false,"suffix":""},{"dropping-particle":"","family":"McGinnity","given":"T. Martin","non-dropping-particle":"","parse-names":false,"suffix":""},{"dropping-particle":"","family":"Mulholland","given":"Ciaran C.","non-dropping-particle":"","parse-names":false,"suffix":""},{"dropping-particle":"","family":"Rushe","given":"Teresa M.","non-dropping-particle":"","parse-names":false,"suffix":""},{"dropping-particle":"","family":"Cooper","given":"Stephen J.","non-dropping-particle":"","parse-names":false,"suffix":""}],"container-title":"Behavioural Brain Research","id":"ITEM-1","issue":"1","issued":{"date-parts":[["2012","2","1"]]},"page":"91-99","publisher":"Elsevier","title":"A voxel based morphometry study investigating brain structural changes in first episode psychosis","type":"article-journal","volume":"227"},"uris":["http://www.mendeley.com/documents/?uuid=eb5dc684-9176-3fdf-aab2-805b8aabd5d1"]}],"mendeley":{"formattedCitation":"(Watson et al., 2012)","manualFormatting":"Watson et al., 2012","plainTextFormattedCitation":"(Watson et al., 2012)","previouslyFormattedCitation":"(Watson et al., 2012)"},"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Watson et al., 2012</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DCC64BE" w14:textId="5D46028E" w:rsidR="00E72584" w:rsidRPr="00B960C8" w:rsidRDefault="00E72584" w:rsidP="00E72584">
            <w:pPr>
              <w:pStyle w:val="TableContents"/>
              <w:spacing w:after="46" w:line="240" w:lineRule="auto"/>
              <w:rPr>
                <w:sz w:val="20"/>
                <w:szCs w:val="20"/>
                <w:lang w:val="en-US"/>
              </w:rPr>
            </w:pPr>
            <w:r w:rsidRPr="00B960C8">
              <w:rPr>
                <w:sz w:val="20"/>
                <w:szCs w:val="20"/>
                <w:lang w:val="en-US"/>
              </w:rPr>
              <w:t>25 (76)</w:t>
            </w:r>
          </w:p>
        </w:tc>
        <w:tc>
          <w:tcPr>
            <w:tcW w:w="1260" w:type="dxa"/>
            <w:tcBorders>
              <w:top w:val="single" w:sz="2" w:space="0" w:color="000001"/>
              <w:left w:val="single" w:sz="2" w:space="0" w:color="000001"/>
              <w:bottom w:val="single" w:sz="2" w:space="0" w:color="000001"/>
            </w:tcBorders>
            <w:shd w:val="clear" w:color="auto" w:fill="auto"/>
          </w:tcPr>
          <w:p w14:paraId="5541B44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8.8 (9)</w:t>
            </w:r>
          </w:p>
        </w:tc>
        <w:tc>
          <w:tcPr>
            <w:tcW w:w="1254" w:type="dxa"/>
            <w:tcBorders>
              <w:top w:val="single" w:sz="2" w:space="0" w:color="000001"/>
              <w:left w:val="single" w:sz="2" w:space="0" w:color="000001"/>
              <w:bottom w:val="single" w:sz="2" w:space="0" w:color="000001"/>
              <w:right w:val="single" w:sz="2" w:space="0" w:color="000001"/>
            </w:tcBorders>
          </w:tcPr>
          <w:p w14:paraId="54ADC6F5" w14:textId="727C3AA1"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9B68391" w14:textId="78E7F74F" w:rsidR="00E72584" w:rsidRPr="00B960C8" w:rsidRDefault="00E72584" w:rsidP="00E72584">
            <w:pPr>
              <w:pStyle w:val="TableContents"/>
              <w:spacing w:after="46" w:line="240" w:lineRule="auto"/>
              <w:rPr>
                <w:sz w:val="20"/>
                <w:szCs w:val="20"/>
                <w:lang w:val="en-US"/>
              </w:rPr>
            </w:pPr>
            <w:r>
              <w:rPr>
                <w:sz w:val="20"/>
                <w:szCs w:val="20"/>
                <w:lang w:val="en-US"/>
              </w:rPr>
              <w:t>1.24 (0.83)</w:t>
            </w:r>
          </w:p>
        </w:tc>
        <w:tc>
          <w:tcPr>
            <w:tcW w:w="1330" w:type="dxa"/>
            <w:tcBorders>
              <w:top w:val="single" w:sz="2" w:space="0" w:color="000001"/>
              <w:left w:val="single" w:sz="2" w:space="0" w:color="000001"/>
              <w:bottom w:val="single" w:sz="2" w:space="0" w:color="000001"/>
              <w:right w:val="single" w:sz="2" w:space="0" w:color="000001"/>
            </w:tcBorders>
          </w:tcPr>
          <w:p w14:paraId="0E7D11B6" w14:textId="3A5BC1FC" w:rsidR="00E72584" w:rsidRPr="00B960C8" w:rsidRDefault="00E72584" w:rsidP="00E72584">
            <w:pPr>
              <w:pStyle w:val="TableContents"/>
              <w:spacing w:after="46" w:line="240" w:lineRule="auto"/>
              <w:rPr>
                <w:sz w:val="20"/>
                <w:szCs w:val="20"/>
                <w:lang w:val="en-US"/>
              </w:rPr>
            </w:pPr>
            <w:r w:rsidRPr="00B960C8">
              <w:rPr>
                <w:sz w:val="20"/>
                <w:szCs w:val="20"/>
                <w:lang w:val="en-US"/>
              </w:rPr>
              <w:t>69 (14)</w:t>
            </w:r>
          </w:p>
        </w:tc>
        <w:tc>
          <w:tcPr>
            <w:tcW w:w="1176" w:type="dxa"/>
            <w:tcBorders>
              <w:top w:val="single" w:sz="2" w:space="0" w:color="000001"/>
              <w:left w:val="single" w:sz="2" w:space="0" w:color="000001"/>
              <w:bottom w:val="single" w:sz="2" w:space="0" w:color="000001"/>
              <w:right w:val="single" w:sz="2" w:space="0" w:color="000001"/>
            </w:tcBorders>
          </w:tcPr>
          <w:p w14:paraId="44310470" w14:textId="2211B831"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64FA2F8" w14:textId="0B4F439A"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1DBAF261" w14:textId="29982410"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59E20DFE" w14:textId="35342B75" w:rsidR="00E72584" w:rsidRPr="00B960C8" w:rsidRDefault="00E72584" w:rsidP="00E72584">
            <w:pPr>
              <w:pStyle w:val="TableContents"/>
              <w:spacing w:after="46" w:line="240" w:lineRule="auto"/>
              <w:rPr>
                <w:sz w:val="20"/>
                <w:szCs w:val="20"/>
                <w:lang w:val="en-US"/>
              </w:rPr>
            </w:pPr>
            <w:r w:rsidRPr="00B960C8">
              <w:rPr>
                <w:sz w:val="20"/>
                <w:szCs w:val="20"/>
                <w:lang w:val="en-US"/>
              </w:rPr>
              <w:t>25 (76)</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03FAB9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8.2 (8.5)</w:t>
            </w:r>
          </w:p>
        </w:tc>
      </w:tr>
      <w:tr w:rsidR="00E72584" w:rsidRPr="00BC63D4" w14:paraId="470E738F"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43EFC54A" w14:textId="53093E8D"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16/j.pscychresns.2005.05.010","ISSN":"09254927","abstract":"Several studies have investigated grey matter reductions in first episode schizophrenia (FES), but few have examined the relationship between grey matter reduction and clinical profile. A group of 31 patients with strictly defined FES and 30 healthy controls underwent T1-weighted magnetic resonance imaging (MRI) scan. Voxel-based morphometry in SPM99 was used to identify four distinct regions of grey matter reduction in the FES subjects. The regions of interest (ROIs) were in the left ventral prefrontal cortex (ROI 1), left parietal and temporal cortices (ROI 2), right cerebellum (ROI 3), and right frontal and parietal cortices (ROI 4). These regions of reduction were transformed into binary masks, which were convolved with patients' pre-processed grey matter images. Patients' grey matter volumes in these regions were correlated with their composite scores on the following three symptom dimensions: Psychomotor Poverty, Disorganization and Reality Distortion. The volumes of ROIs 1, 2 and 4 were found to be significantly correlated with the Reality Distortion syndrome score. Our findings indicate that distinct, widespread grey matter reductions are present very early in the course of schizophrenia. The results also suggest a possible structural underpinning for the abnormal brain activity typically associated with symptoms of Reality Distortion. © 2005 Elsevier Ireland Ltd. All rights reserved.","author":[{"dropping-particle":"","family":"Whitford","given":"Thomas J.","non-dropping-particle":"","parse-names":false,"suffix":""},{"dropping-particle":"","family":"Farrow","given":"Tom F.D.","non-dropping-particle":"","parse-names":false,"suffix":""},{"dropping-particle":"","family":"Gomes","given":"Lavier","non-dropping-particle":"","parse-names":false,"suffix":""},{"dropping-particle":"","family":"Brennan","given":"John","non-dropping-particle":"","parse-names":false,"suffix":""},{"dropping-particle":"","family":"Harris","given":"Anthony W.F.","non-dropping-particle":"","parse-names":false,"suffix":""},{"dropping-particle":"","family":"Williams","given":"Leanne M.","non-dropping-particle":"","parse-names":false,"suffix":""}],"container-title":"Psychiatry Research - Neuroimaging","id":"ITEM-1","issue":"3","issued":{"date-parts":[["2005","8","30"]]},"page":"229-238","publisher":"Elsevier","title":"Grey matter deficits and symptom profile in first episode schizophrenia","type":"article-journal","volume":"139"},"uris":["http://www.mendeley.com/documents/?uuid=55fa4da2-db80-3280-8642-ebeb808c3cba"]}],"mendeley":{"formattedCitation":"(Whitford et al., 2005)","manualFormatting":"Whitford et al., 2005","plainTextFormattedCitation":"(Whitford et al., 2005)","previouslyFormattedCitation":"(Whitford et al., 2005)"},"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Whitford et al., 2005</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60707A14" w14:textId="73F41293" w:rsidR="00E72584" w:rsidRPr="00B960C8" w:rsidRDefault="00E72584" w:rsidP="00E72584">
            <w:pPr>
              <w:pStyle w:val="TableContents"/>
              <w:spacing w:after="46" w:line="240" w:lineRule="auto"/>
              <w:rPr>
                <w:sz w:val="20"/>
                <w:szCs w:val="20"/>
                <w:lang w:val="en-US"/>
              </w:rPr>
            </w:pPr>
            <w:r w:rsidRPr="00B960C8">
              <w:rPr>
                <w:sz w:val="20"/>
                <w:szCs w:val="20"/>
                <w:lang w:val="en-US"/>
              </w:rPr>
              <w:t>31 (64.52)</w:t>
            </w:r>
          </w:p>
        </w:tc>
        <w:tc>
          <w:tcPr>
            <w:tcW w:w="1260" w:type="dxa"/>
            <w:tcBorders>
              <w:top w:val="single" w:sz="2" w:space="0" w:color="000001"/>
              <w:left w:val="single" w:sz="2" w:space="0" w:color="000001"/>
              <w:bottom w:val="single" w:sz="2" w:space="0" w:color="000001"/>
            </w:tcBorders>
            <w:shd w:val="clear" w:color="auto" w:fill="auto"/>
          </w:tcPr>
          <w:p w14:paraId="5608351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19.3 (3.5)</w:t>
            </w:r>
          </w:p>
        </w:tc>
        <w:tc>
          <w:tcPr>
            <w:tcW w:w="1254" w:type="dxa"/>
            <w:tcBorders>
              <w:top w:val="single" w:sz="2" w:space="0" w:color="000001"/>
              <w:left w:val="single" w:sz="2" w:space="0" w:color="000001"/>
              <w:bottom w:val="single" w:sz="2" w:space="0" w:color="000001"/>
              <w:right w:val="single" w:sz="2" w:space="0" w:color="000001"/>
            </w:tcBorders>
          </w:tcPr>
          <w:p w14:paraId="13E8CB48" w14:textId="22E2340B" w:rsidR="00E72584" w:rsidRPr="00B960C8" w:rsidRDefault="00E72584" w:rsidP="00E72584">
            <w:pPr>
              <w:pStyle w:val="TableContents"/>
              <w:spacing w:after="46" w:line="240" w:lineRule="auto"/>
              <w:rPr>
                <w:sz w:val="20"/>
                <w:szCs w:val="20"/>
                <w:lang w:val="en-US"/>
              </w:rPr>
            </w:pPr>
            <w:r w:rsidRPr="00B960C8">
              <w:rPr>
                <w:sz w:val="20"/>
                <w:szCs w:val="20"/>
                <w:lang w:val="en-US"/>
              </w:rPr>
              <w:t>87.1</w:t>
            </w:r>
          </w:p>
        </w:tc>
        <w:tc>
          <w:tcPr>
            <w:tcW w:w="1182" w:type="dxa"/>
            <w:tcBorders>
              <w:top w:val="single" w:sz="2" w:space="0" w:color="000001"/>
              <w:left w:val="single" w:sz="2" w:space="0" w:color="000001"/>
              <w:bottom w:val="single" w:sz="2" w:space="0" w:color="000001"/>
              <w:right w:val="single" w:sz="2" w:space="0" w:color="000001"/>
            </w:tcBorders>
          </w:tcPr>
          <w:p w14:paraId="64CB5788" w14:textId="7607938C" w:rsidR="00E72584" w:rsidRPr="00B960C8" w:rsidRDefault="00E72584" w:rsidP="00E72584">
            <w:pPr>
              <w:pStyle w:val="TableContents"/>
              <w:spacing w:after="46" w:line="240" w:lineRule="auto"/>
              <w:rPr>
                <w:sz w:val="20"/>
                <w:szCs w:val="20"/>
                <w:lang w:val="en-US"/>
              </w:rPr>
            </w:pPr>
            <w:r>
              <w:rPr>
                <w:sz w:val="20"/>
                <w:szCs w:val="20"/>
                <w:lang w:val="en-US"/>
              </w:rPr>
              <w:t>0.53 (0.68)</w:t>
            </w:r>
          </w:p>
        </w:tc>
        <w:tc>
          <w:tcPr>
            <w:tcW w:w="1330" w:type="dxa"/>
            <w:tcBorders>
              <w:top w:val="single" w:sz="2" w:space="0" w:color="000001"/>
              <w:left w:val="single" w:sz="2" w:space="0" w:color="000001"/>
              <w:bottom w:val="single" w:sz="2" w:space="0" w:color="000001"/>
              <w:right w:val="single" w:sz="2" w:space="0" w:color="000001"/>
            </w:tcBorders>
          </w:tcPr>
          <w:p w14:paraId="4B9DCF8E" w14:textId="6D2DBDAE" w:rsidR="00E72584" w:rsidRPr="00B960C8" w:rsidRDefault="00E72584" w:rsidP="00E72584">
            <w:pPr>
              <w:pStyle w:val="TableContents"/>
              <w:spacing w:after="46" w:line="240" w:lineRule="auto"/>
              <w:rPr>
                <w:sz w:val="20"/>
                <w:szCs w:val="20"/>
                <w:lang w:val="en-US"/>
              </w:rPr>
            </w:pPr>
            <w:r w:rsidRPr="00B960C8">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397513E" w14:textId="07EA182D"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51EF4CF" w14:textId="444E2EEE"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6A285B6F" w14:textId="5C23DC92" w:rsidR="00E72584" w:rsidRPr="00B960C8" w:rsidRDefault="00E72584"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67E9D618" w14:textId="52D81525" w:rsidR="00E72584" w:rsidRPr="00B960C8" w:rsidRDefault="00E72584" w:rsidP="00E72584">
            <w:pPr>
              <w:pStyle w:val="TableContents"/>
              <w:spacing w:after="46" w:line="240" w:lineRule="auto"/>
              <w:rPr>
                <w:sz w:val="20"/>
                <w:szCs w:val="20"/>
                <w:lang w:val="en-US"/>
              </w:rPr>
            </w:pPr>
            <w:r w:rsidRPr="00B960C8">
              <w:rPr>
                <w:sz w:val="20"/>
                <w:szCs w:val="20"/>
                <w:lang w:val="en-US"/>
              </w:rPr>
              <w:t>30 (66.6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0C740D2"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19.3 (3)</w:t>
            </w:r>
          </w:p>
        </w:tc>
      </w:tr>
      <w:tr w:rsidR="00954B70" w:rsidRPr="00BC63D4" w14:paraId="62102418"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983C96E" w14:textId="06C7259E" w:rsidR="00954B70" w:rsidRPr="00B960C8" w:rsidRDefault="00954B70"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eurpsy.2008.02.002","ISSN":"09249338","abstract":"While functional neuroimaging studies on attention and executive function in schizophrenia have reported several functionally aberrant cortical regions, less is known about the relationship of cognitive impairment and regional volume alterations. In order to investigate the relationship between cognitive impairment and structural alterations, we studied healthy control subjects and partially remitted, medicated inpatients with DSM-IV schizophrenia using voxel-based morphometry (VBM) and a standardised neuropsychological test battery. Schizophrenic patients showed reduced grey matter (GM) density in the bilateral temporal cortex, the left inferior parietal lobule, the cingulate gyrus and the left middle frontal gyrus. Reduced GM volume was additionally found in the left hippocampal gyrus and the right superior frontal cortex. Reduced white matter density was found in the posterior corpus callosum. Structure-cognition regression analyses revealed that decreased GM density of the left inferior parietal and the right middle temporal cortex was associated with worse performance during divided attention. Worse performance during the spatial span was associated with volumetric abnormalities of the hippocampal gyrus. These results indicate that regional abnormalities in brain structure may offer an account for some impaired cognitive domains in patients with schizophrenia, while other cognitive domains may remain relatively less affected by volumetric alterations. © 2008 Elsevier Masson SAS. All rights reserved.","author":[{"dropping-particle":"","family":"Wolf","given":"R C","non-dropping-particle":"","parse-names":false,"suffix":""},{"dropping-particle":"","family":"Höse","given":"A","non-dropping-particle":"","parse-names":false,"suffix":""},{"dropping-particle":"","family":"Frasch","given":"K","non-dropping-particle":"","parse-names":false,"suffix":""},{"dropping-particle":"","family":"Walter","given":"H","non-dropping-particle":"","parse-names":false,"suffix":""},{"dropping-particle":"","family":"Vasic","given":"N","non-dropping-particle":"","parse-names":false,"suffix":""}],"container-title":"European Psychiatry","id":"ITEM-1","issue":"8","issued":{"date-parts":[["2008"]]},"note":"cited By 61","page":"541-548","title":"Volumetric abnormalities associated with cognitive deficits in patients with schizophrenia","type":"article-journal","volume":"23"},"uris":["http://www.mendeley.com/documents/?uuid=c498b647-8cc1-4dc3-a90b-54dceecb5294"]}],"mendeley":{"formattedCitation":"(R. C. Wolf, Höse, Frasch, Walter, &amp; Vasic, 2008)","manualFormatting":"Wolf et al., 2008","plainTextFormattedCitation":"(R. C. Wolf, Höse, Frasch, Walter, &amp; Vasic, 2008)","previouslyFormattedCitation":"(R. C. Wolf, Höse, Frasch, Walter, &amp; Vasic, 2008)"},"properties":{"noteIndex":0},"schema":"https://github.com/citation-style-language/schema/raw/master/csl-citation.json"}</w:instrText>
            </w:r>
            <w:r>
              <w:rPr>
                <w:sz w:val="20"/>
                <w:szCs w:val="20"/>
                <w:lang w:val="en-US"/>
              </w:rPr>
              <w:fldChar w:fldCharType="separate"/>
            </w:r>
            <w:r w:rsidRPr="00954B70">
              <w:rPr>
                <w:noProof/>
                <w:sz w:val="20"/>
                <w:szCs w:val="20"/>
                <w:lang w:val="en-US"/>
              </w:rPr>
              <w:t>Wolf et al., 2008</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7FD37060" w14:textId="639BBBFE" w:rsidR="00954B70" w:rsidRPr="00B960C8" w:rsidRDefault="00954B70" w:rsidP="00E72584">
            <w:pPr>
              <w:pStyle w:val="TableContents"/>
              <w:spacing w:after="46" w:line="240" w:lineRule="auto"/>
              <w:rPr>
                <w:sz w:val="20"/>
                <w:szCs w:val="20"/>
                <w:lang w:val="en-US"/>
              </w:rPr>
            </w:pPr>
            <w:r>
              <w:rPr>
                <w:sz w:val="20"/>
                <w:szCs w:val="20"/>
                <w:lang w:val="en-US"/>
              </w:rPr>
              <w:t>28 (71.43)</w:t>
            </w:r>
          </w:p>
        </w:tc>
        <w:tc>
          <w:tcPr>
            <w:tcW w:w="1260" w:type="dxa"/>
            <w:tcBorders>
              <w:top w:val="single" w:sz="2" w:space="0" w:color="000001"/>
              <w:left w:val="single" w:sz="2" w:space="0" w:color="000001"/>
              <w:bottom w:val="single" w:sz="2" w:space="0" w:color="000001"/>
            </w:tcBorders>
            <w:shd w:val="clear" w:color="auto" w:fill="auto"/>
          </w:tcPr>
          <w:p w14:paraId="6D8B16E5" w14:textId="4E17D418" w:rsidR="00954B70" w:rsidRPr="00B960C8" w:rsidRDefault="00954B70" w:rsidP="00E72584">
            <w:pPr>
              <w:pStyle w:val="TableContents"/>
              <w:spacing w:after="46" w:line="240" w:lineRule="auto"/>
              <w:rPr>
                <w:sz w:val="20"/>
                <w:szCs w:val="20"/>
                <w:lang w:val="en-US"/>
              </w:rPr>
            </w:pPr>
            <w:r>
              <w:rPr>
                <w:sz w:val="20"/>
                <w:szCs w:val="20"/>
                <w:lang w:val="en-US"/>
              </w:rPr>
              <w:t>33.1 (7)</w:t>
            </w:r>
          </w:p>
        </w:tc>
        <w:tc>
          <w:tcPr>
            <w:tcW w:w="1254" w:type="dxa"/>
            <w:tcBorders>
              <w:top w:val="single" w:sz="2" w:space="0" w:color="000001"/>
              <w:left w:val="single" w:sz="2" w:space="0" w:color="000001"/>
              <w:bottom w:val="single" w:sz="2" w:space="0" w:color="000001"/>
              <w:right w:val="single" w:sz="2" w:space="0" w:color="000001"/>
            </w:tcBorders>
          </w:tcPr>
          <w:p w14:paraId="0BFA517F" w14:textId="38EE3864" w:rsidR="00954B70" w:rsidRPr="00B960C8" w:rsidRDefault="00954B70" w:rsidP="00E72584">
            <w:pPr>
              <w:pStyle w:val="TableContents"/>
              <w:spacing w:after="46" w:line="240" w:lineRule="auto"/>
              <w:rPr>
                <w:sz w:val="20"/>
                <w:szCs w:val="20"/>
                <w:lang w:val="en-US"/>
              </w:rPr>
            </w:pPr>
            <w:r>
              <w:rPr>
                <w:sz w:val="20"/>
                <w:szCs w:val="20"/>
                <w:lang w:val="en-US"/>
              </w:rPr>
              <w:t>96.43</w:t>
            </w:r>
          </w:p>
        </w:tc>
        <w:tc>
          <w:tcPr>
            <w:tcW w:w="1182" w:type="dxa"/>
            <w:tcBorders>
              <w:top w:val="single" w:sz="2" w:space="0" w:color="000001"/>
              <w:left w:val="single" w:sz="2" w:space="0" w:color="000001"/>
              <w:bottom w:val="single" w:sz="2" w:space="0" w:color="000001"/>
              <w:right w:val="single" w:sz="2" w:space="0" w:color="000001"/>
            </w:tcBorders>
          </w:tcPr>
          <w:p w14:paraId="1D1523D2" w14:textId="3ABA3E4E" w:rsidR="00954B70" w:rsidRDefault="00954B70" w:rsidP="00E72584">
            <w:pPr>
              <w:pStyle w:val="TableContents"/>
              <w:spacing w:after="46" w:line="240" w:lineRule="auto"/>
              <w:rPr>
                <w:sz w:val="20"/>
                <w:szCs w:val="20"/>
                <w:lang w:val="en-US"/>
              </w:rPr>
            </w:pPr>
            <w:r>
              <w:rPr>
                <w:sz w:val="20"/>
                <w:szCs w:val="20"/>
                <w:lang w:val="en-US"/>
              </w:rPr>
              <w:t>5.82 (4.48)</w:t>
            </w:r>
          </w:p>
        </w:tc>
        <w:tc>
          <w:tcPr>
            <w:tcW w:w="1330" w:type="dxa"/>
            <w:tcBorders>
              <w:top w:val="single" w:sz="2" w:space="0" w:color="000001"/>
              <w:left w:val="single" w:sz="2" w:space="0" w:color="000001"/>
              <w:bottom w:val="single" w:sz="2" w:space="0" w:color="000001"/>
              <w:right w:val="single" w:sz="2" w:space="0" w:color="000001"/>
            </w:tcBorders>
          </w:tcPr>
          <w:p w14:paraId="4F0BE8FC" w14:textId="63A98865" w:rsidR="00954B70" w:rsidRPr="00B960C8" w:rsidRDefault="00954B70" w:rsidP="00E72584">
            <w:pPr>
              <w:pStyle w:val="TableContents"/>
              <w:spacing w:after="46" w:line="240" w:lineRule="auto"/>
              <w:rPr>
                <w:sz w:val="20"/>
                <w:szCs w:val="20"/>
                <w:lang w:val="en-US"/>
              </w:rPr>
            </w:pPr>
            <w:r>
              <w:rPr>
                <w:sz w:val="20"/>
                <w:szCs w:val="20"/>
                <w:lang w:val="en-US"/>
              </w:rPr>
              <w:t>63 (18.4)</w:t>
            </w:r>
          </w:p>
        </w:tc>
        <w:tc>
          <w:tcPr>
            <w:tcW w:w="1176" w:type="dxa"/>
            <w:tcBorders>
              <w:top w:val="single" w:sz="2" w:space="0" w:color="000001"/>
              <w:left w:val="single" w:sz="2" w:space="0" w:color="000001"/>
              <w:bottom w:val="single" w:sz="2" w:space="0" w:color="000001"/>
              <w:right w:val="single" w:sz="2" w:space="0" w:color="000001"/>
            </w:tcBorders>
          </w:tcPr>
          <w:p w14:paraId="16F5E025" w14:textId="41B1B5C9" w:rsidR="00954B70" w:rsidRDefault="00954B70" w:rsidP="00E72584">
            <w:pPr>
              <w:pStyle w:val="TableContents"/>
              <w:spacing w:after="46" w:line="240" w:lineRule="auto"/>
              <w:rPr>
                <w:sz w:val="20"/>
                <w:szCs w:val="20"/>
                <w:lang w:val="en-US"/>
              </w:rPr>
            </w:pPr>
            <w:r>
              <w:rPr>
                <w:sz w:val="20"/>
                <w:szCs w:val="20"/>
                <w:lang w:val="en-US"/>
              </w:rPr>
              <w:t>13 (4.9)</w:t>
            </w:r>
          </w:p>
        </w:tc>
        <w:tc>
          <w:tcPr>
            <w:tcW w:w="1190" w:type="dxa"/>
            <w:tcBorders>
              <w:top w:val="single" w:sz="2" w:space="0" w:color="000001"/>
              <w:left w:val="single" w:sz="2" w:space="0" w:color="000001"/>
              <w:bottom w:val="single" w:sz="2" w:space="0" w:color="000001"/>
              <w:right w:val="single" w:sz="2" w:space="0" w:color="000001"/>
            </w:tcBorders>
          </w:tcPr>
          <w:p w14:paraId="71A4A1B0" w14:textId="70E8F5E3" w:rsidR="00954B70" w:rsidRDefault="00954B70" w:rsidP="00E72584">
            <w:pPr>
              <w:pStyle w:val="TableContents"/>
              <w:spacing w:after="46" w:line="240" w:lineRule="auto"/>
              <w:rPr>
                <w:sz w:val="20"/>
                <w:szCs w:val="20"/>
                <w:lang w:val="en-US"/>
              </w:rPr>
            </w:pPr>
            <w:r>
              <w:rPr>
                <w:sz w:val="20"/>
                <w:szCs w:val="20"/>
                <w:lang w:val="en-US"/>
              </w:rPr>
              <w:t>18.4 (9.2)</w:t>
            </w:r>
          </w:p>
        </w:tc>
        <w:tc>
          <w:tcPr>
            <w:tcW w:w="1208" w:type="dxa"/>
            <w:tcBorders>
              <w:top w:val="single" w:sz="2" w:space="0" w:color="000001"/>
              <w:left w:val="single" w:sz="2" w:space="0" w:color="000001"/>
              <w:bottom w:val="single" w:sz="2" w:space="0" w:color="000001"/>
              <w:right w:val="single" w:sz="2" w:space="0" w:color="000001"/>
            </w:tcBorders>
          </w:tcPr>
          <w:p w14:paraId="53DBCA42" w14:textId="42C41070" w:rsidR="00954B70" w:rsidRDefault="00954B70" w:rsidP="00E72584">
            <w:pPr>
              <w:pStyle w:val="TableContents"/>
              <w:spacing w:after="46" w:line="240" w:lineRule="auto"/>
              <w:rPr>
                <w:sz w:val="20"/>
                <w:szCs w:val="20"/>
                <w:lang w:val="en-US"/>
              </w:rPr>
            </w:pPr>
            <w:r>
              <w:rPr>
                <w:sz w:val="20"/>
                <w:szCs w:val="20"/>
                <w:lang w:val="en-US"/>
              </w:rPr>
              <w:t>31.6 (NA)*</w:t>
            </w:r>
          </w:p>
        </w:tc>
        <w:tc>
          <w:tcPr>
            <w:tcW w:w="1140" w:type="dxa"/>
            <w:tcBorders>
              <w:top w:val="single" w:sz="2" w:space="0" w:color="000001"/>
              <w:left w:val="single" w:sz="2" w:space="0" w:color="000001"/>
              <w:bottom w:val="single" w:sz="2" w:space="0" w:color="000001"/>
            </w:tcBorders>
            <w:shd w:val="clear" w:color="auto" w:fill="auto"/>
          </w:tcPr>
          <w:p w14:paraId="31EB206B" w14:textId="466AD8EA" w:rsidR="00954B70" w:rsidRPr="00B960C8" w:rsidRDefault="008F0DD1" w:rsidP="00E72584">
            <w:pPr>
              <w:pStyle w:val="TableContents"/>
              <w:spacing w:after="46" w:line="240" w:lineRule="auto"/>
              <w:rPr>
                <w:sz w:val="20"/>
                <w:szCs w:val="20"/>
                <w:lang w:val="en-US"/>
              </w:rPr>
            </w:pPr>
            <w:r>
              <w:rPr>
                <w:sz w:val="20"/>
                <w:szCs w:val="20"/>
                <w:lang w:val="en-US"/>
              </w:rPr>
              <w:t>14 (64.39)</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4476591" w14:textId="1054D3ED" w:rsidR="00954B70" w:rsidRPr="00B960C8" w:rsidRDefault="008F0DD1" w:rsidP="00E72584">
            <w:pPr>
              <w:pStyle w:val="TableContents"/>
              <w:spacing w:after="46" w:line="240" w:lineRule="auto"/>
              <w:rPr>
                <w:sz w:val="20"/>
                <w:szCs w:val="20"/>
                <w:lang w:val="en-US"/>
              </w:rPr>
            </w:pPr>
            <w:r>
              <w:rPr>
                <w:sz w:val="20"/>
                <w:szCs w:val="20"/>
                <w:lang w:val="en-US"/>
              </w:rPr>
              <w:t>30.9 (9.5)</w:t>
            </w:r>
          </w:p>
        </w:tc>
      </w:tr>
      <w:tr w:rsidR="007C7C1B" w:rsidRPr="00BC63D4" w14:paraId="27FAE400"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3C543B2B" w14:textId="3DBDDABB" w:rsidR="007C7C1B" w:rsidRPr="00B960C8" w:rsidRDefault="007C7C1B"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2/hbm.20540","ISSN":"10659471","abstract":"We present a multivariate alternative to the voxel-based morphometry (VBM) approach called source-based morphometry (SBM), to study gray matter differences between patients and healthy controls. The SBM approach begins with the same preprocessing procedures as VBM. Next, independent component analysis is used to identify naturally grouping, maximally independent sources. Finally, statistical analyses are used to determine the significant sources and their relationship to other variables. The identified ''source networks,'' groups of spatially distinct regions with common covariation among subjects, provide information about localization of gray matter changes and their variation among individuals. In this study, we first compared VBM and SBM via a simulation and then applied both methods to real data obtained from 120 chronic schizophrenia patients and 120 healthy controls.SBM identified five gray matter sources as significantly associated with schizophrenia. These included sources in the bilateral temporal lobes, thalamus, basal ganglia, parietal lobe, and frontotemporal regions. None of these showed an effect of sex. Two sources in the bilateral temporal and parietal lobes showed age-related reductions. The most significant source of schizophrenia-related gray matter changes identified by SBM occurred in the bilateral temporal lobe, while the most significant change found by VBM occurred in the thalamus. The SBM approach found changes not identified by VBM in basal ganglia, parietal, and occipital lobe. These findings show that SBM is a multivariate alternative to VBM, with wide applicability to studying changes in brain structure. © 2008 Wiley-Liss, Inc.","author":[{"dropping-particle":"","family":"Xu","given":"L","non-dropping-particle":"","parse-names":false,"suffix":""},{"dropping-particle":"","family":"Groth","given":"K M","non-dropping-particle":"","parse-names":false,"suffix":""},{"dropping-particle":"","family":"Pearlson","given":"G","non-dropping-particle":"","parse-names":false,"suffix":""},{"dropping-particle":"","family":"Schretlen","given":"D J","non-dropping-particle":"","parse-names":false,"suffix":""},{"dropping-particle":"","family":"Calhoun","given":"V D","non-dropping-particle":"","parse-names":false,"suffix":""}],"container-title":"Human Brain Mapping","id":"ITEM-1","issue":"3","issued":{"date-parts":[["2009"]]},"note":"cited By 189","page":"711-724","title":"Source-based morphometry: The use of independent component analysis to identify gray matter differences with application to schizophrenia","type":"article-journal","volume":"30"},"uris":["http://www.mendeley.com/documents/?uuid=a380ea4b-3c96-4b56-a98b-06f865646451"]}],"mendeley":{"formattedCitation":"(Xu, Groth, Pearlson, Schretlen, &amp; Calhoun, 2009)","manualFormatting":"Xu et al., 2009","plainTextFormattedCitation":"(Xu, Groth, Pearlson, Schretlen, &amp; Calhoun, 2009)","previouslyFormattedCitation":"(Xu, Groth, Pearlson, Schretlen, &amp; Calhoun, 2009)"},"properties":{"noteIndex":0},"schema":"https://github.com/citation-style-language/schema/raw/master/csl-citation.json"}</w:instrText>
            </w:r>
            <w:r>
              <w:rPr>
                <w:sz w:val="20"/>
                <w:szCs w:val="20"/>
                <w:lang w:val="en-US"/>
              </w:rPr>
              <w:fldChar w:fldCharType="separate"/>
            </w:r>
            <w:r w:rsidRPr="007C7C1B">
              <w:rPr>
                <w:noProof/>
                <w:sz w:val="20"/>
                <w:szCs w:val="20"/>
                <w:lang w:val="en-US"/>
              </w:rPr>
              <w:t>Xu et al., 2009</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066EC3C1" w14:textId="2F3CD614" w:rsidR="007C7C1B" w:rsidRPr="00B960C8" w:rsidRDefault="007C7C1B" w:rsidP="00E72584">
            <w:pPr>
              <w:pStyle w:val="TableContents"/>
              <w:spacing w:after="46" w:line="240" w:lineRule="auto"/>
              <w:rPr>
                <w:sz w:val="20"/>
                <w:szCs w:val="20"/>
                <w:lang w:val="en-US"/>
              </w:rPr>
            </w:pPr>
            <w:r>
              <w:rPr>
                <w:sz w:val="20"/>
                <w:szCs w:val="20"/>
                <w:lang w:val="en-US"/>
              </w:rPr>
              <w:t>120 (57.5)</w:t>
            </w:r>
          </w:p>
        </w:tc>
        <w:tc>
          <w:tcPr>
            <w:tcW w:w="1260" w:type="dxa"/>
            <w:tcBorders>
              <w:top w:val="single" w:sz="2" w:space="0" w:color="000001"/>
              <w:left w:val="single" w:sz="2" w:space="0" w:color="000001"/>
              <w:bottom w:val="single" w:sz="2" w:space="0" w:color="000001"/>
            </w:tcBorders>
            <w:shd w:val="clear" w:color="auto" w:fill="auto"/>
          </w:tcPr>
          <w:p w14:paraId="62588280" w14:textId="1EC52161" w:rsidR="007C7C1B" w:rsidRPr="00B960C8" w:rsidRDefault="007C7C1B" w:rsidP="00E72584">
            <w:pPr>
              <w:pStyle w:val="TableContents"/>
              <w:spacing w:after="46" w:line="240" w:lineRule="auto"/>
              <w:rPr>
                <w:sz w:val="20"/>
                <w:szCs w:val="20"/>
                <w:lang w:val="en-US"/>
              </w:rPr>
            </w:pPr>
            <w:r>
              <w:rPr>
                <w:sz w:val="20"/>
                <w:szCs w:val="20"/>
                <w:lang w:val="en-US"/>
              </w:rPr>
              <w:t>42.1 (12.9)</w:t>
            </w:r>
          </w:p>
        </w:tc>
        <w:tc>
          <w:tcPr>
            <w:tcW w:w="1254" w:type="dxa"/>
            <w:tcBorders>
              <w:top w:val="single" w:sz="2" w:space="0" w:color="000001"/>
              <w:left w:val="single" w:sz="2" w:space="0" w:color="000001"/>
              <w:bottom w:val="single" w:sz="2" w:space="0" w:color="000001"/>
              <w:right w:val="single" w:sz="2" w:space="0" w:color="000001"/>
            </w:tcBorders>
          </w:tcPr>
          <w:p w14:paraId="78935BF6" w14:textId="3B011DCE" w:rsidR="007C7C1B" w:rsidRPr="00B960C8" w:rsidRDefault="007C7C1B"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483BE90C" w14:textId="41F1AC63" w:rsidR="007C7C1B" w:rsidRDefault="007C7C1B" w:rsidP="00E72584">
            <w:pPr>
              <w:pStyle w:val="TableContents"/>
              <w:spacing w:after="46" w:line="240" w:lineRule="auto"/>
              <w:rPr>
                <w:sz w:val="20"/>
                <w:szCs w:val="20"/>
                <w:lang w:val="en-US"/>
              </w:rPr>
            </w:pPr>
            <w:r>
              <w:rPr>
                <w:sz w:val="20"/>
                <w:szCs w:val="20"/>
                <w:lang w:val="en-US"/>
              </w:rPr>
              <w:t>NA</w:t>
            </w:r>
          </w:p>
        </w:tc>
        <w:tc>
          <w:tcPr>
            <w:tcW w:w="1330" w:type="dxa"/>
            <w:tcBorders>
              <w:top w:val="single" w:sz="2" w:space="0" w:color="000001"/>
              <w:left w:val="single" w:sz="2" w:space="0" w:color="000001"/>
              <w:bottom w:val="single" w:sz="2" w:space="0" w:color="000001"/>
              <w:right w:val="single" w:sz="2" w:space="0" w:color="000001"/>
            </w:tcBorders>
          </w:tcPr>
          <w:p w14:paraId="3D6854CA" w14:textId="195A53B5" w:rsidR="007C7C1B" w:rsidRPr="00B960C8" w:rsidRDefault="007C7C1B" w:rsidP="00E72584">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689A4A5" w14:textId="65764216" w:rsidR="007C7C1B" w:rsidRDefault="007C7C1B" w:rsidP="00E72584">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97E30EC" w14:textId="10A54BCE" w:rsidR="007C7C1B" w:rsidRDefault="007C7C1B" w:rsidP="00E72584">
            <w:pPr>
              <w:pStyle w:val="TableContents"/>
              <w:spacing w:after="46" w:line="240" w:lineRule="auto"/>
              <w:rPr>
                <w:sz w:val="20"/>
                <w:szCs w:val="20"/>
                <w:lang w:val="en-US"/>
              </w:rPr>
            </w:pPr>
            <w:r>
              <w:rPr>
                <w:sz w:val="20"/>
                <w:szCs w:val="20"/>
                <w:lang w:val="en-US"/>
              </w:rPr>
              <w:t>NA</w:t>
            </w:r>
          </w:p>
        </w:tc>
        <w:tc>
          <w:tcPr>
            <w:tcW w:w="1208" w:type="dxa"/>
            <w:tcBorders>
              <w:top w:val="single" w:sz="2" w:space="0" w:color="000001"/>
              <w:left w:val="single" w:sz="2" w:space="0" w:color="000001"/>
              <w:bottom w:val="single" w:sz="2" w:space="0" w:color="000001"/>
              <w:right w:val="single" w:sz="2" w:space="0" w:color="000001"/>
            </w:tcBorders>
          </w:tcPr>
          <w:p w14:paraId="0927A58E" w14:textId="0423D4AF" w:rsidR="007C7C1B" w:rsidRDefault="007C7C1B" w:rsidP="00E72584">
            <w:pPr>
              <w:pStyle w:val="TableContents"/>
              <w:spacing w:after="46" w:line="240" w:lineRule="auto"/>
              <w:rPr>
                <w:sz w:val="20"/>
                <w:szCs w:val="20"/>
                <w:lang w:val="en-US"/>
              </w:rPr>
            </w:pPr>
            <w:r>
              <w:rPr>
                <w:sz w:val="20"/>
                <w:szCs w:val="20"/>
                <w:lang w:val="en-US"/>
              </w:rPr>
              <w:t>NA</w:t>
            </w:r>
          </w:p>
        </w:tc>
        <w:tc>
          <w:tcPr>
            <w:tcW w:w="1140" w:type="dxa"/>
            <w:tcBorders>
              <w:top w:val="single" w:sz="2" w:space="0" w:color="000001"/>
              <w:left w:val="single" w:sz="2" w:space="0" w:color="000001"/>
              <w:bottom w:val="single" w:sz="2" w:space="0" w:color="000001"/>
            </w:tcBorders>
            <w:shd w:val="clear" w:color="auto" w:fill="auto"/>
          </w:tcPr>
          <w:p w14:paraId="5106E791" w14:textId="1430A258" w:rsidR="007C7C1B" w:rsidRPr="00B960C8" w:rsidRDefault="007C7C1B" w:rsidP="00E72584">
            <w:pPr>
              <w:pStyle w:val="TableContents"/>
              <w:spacing w:after="46" w:line="240" w:lineRule="auto"/>
              <w:rPr>
                <w:sz w:val="20"/>
                <w:szCs w:val="20"/>
                <w:lang w:val="en-US"/>
              </w:rPr>
            </w:pPr>
            <w:r>
              <w:rPr>
                <w:sz w:val="20"/>
                <w:szCs w:val="20"/>
                <w:lang w:val="en-US"/>
              </w:rPr>
              <w:t>120 (45.83)</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10EE7B3F" w14:textId="770723C8" w:rsidR="007C7C1B" w:rsidRPr="00B960C8" w:rsidRDefault="007C7C1B" w:rsidP="00E72584">
            <w:pPr>
              <w:pStyle w:val="TableContents"/>
              <w:spacing w:after="46" w:line="240" w:lineRule="auto"/>
              <w:rPr>
                <w:sz w:val="20"/>
                <w:szCs w:val="20"/>
                <w:lang w:val="en-US"/>
              </w:rPr>
            </w:pPr>
            <w:r>
              <w:rPr>
                <w:sz w:val="20"/>
                <w:szCs w:val="20"/>
                <w:lang w:val="en-US"/>
              </w:rPr>
              <w:t>42.8 (16.57)</w:t>
            </w:r>
          </w:p>
        </w:tc>
      </w:tr>
      <w:tr w:rsidR="00E72584" w:rsidRPr="00BC63D4" w14:paraId="61EB45A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074026E" w14:textId="176F3EEB" w:rsidR="00E72584" w:rsidRPr="00B960C8" w:rsidRDefault="00E72584" w:rsidP="00E72584">
            <w:pPr>
              <w:spacing w:after="46" w:line="240" w:lineRule="auto"/>
              <w:rPr>
                <w:sz w:val="20"/>
                <w:szCs w:val="20"/>
                <w:lang w:val="en-US"/>
              </w:rPr>
            </w:pPr>
            <w:r w:rsidRPr="00B960C8">
              <w:rPr>
                <w:sz w:val="20"/>
                <w:szCs w:val="20"/>
                <w:lang w:val="en-US"/>
              </w:rPr>
              <w:lastRenderedPageBreak/>
              <w:fldChar w:fldCharType="begin" w:fldLock="1"/>
            </w:r>
            <w:r>
              <w:rPr>
                <w:sz w:val="20"/>
                <w:szCs w:val="20"/>
                <w:lang w:val="en-US"/>
              </w:rPr>
              <w:instrText>ADDIN CSL_CITATION {"citationItems":[{"id":"ITEM-1","itemData":{"DOI":"10.1016/j.neuroimage.2006.10.046","ISSN":"10538119","abstract":"Impaired social cognition in schizophrenia is considered as the core contributor in the poor psychosocial functioning of schizophrenic patients. In this study, in order to better understand the neurobiological processes underlying social dysfunction in schizophrenia, we investigated regional structural brain abnormalities and emotion-attribution abilities in these patients. Twenty schizophrenic patients and 20 group-matched healthy comparison participants underwent magnetic resonance imaging (MRI) and were examined for emotion-attribution abilities by using the Perception of Affect Task (PAT). Voxel-based morphometry (VBM) was applied to investigate regional brain structural alterations. Relative to the healthy participants, the schizophrenic patients exhibited reduced gray matter concentrations in the left superior temporal gyrus, the medial prefrontal cortex (MPFC), right anterior cingulate gyrus, bilateral ventrolateral prefrontal cortex, and right insula. The schizophrenic patients performed poorly on emotion-attribution tasks. Importantly, poor performance on emotion attribution to protagonists in social situations was found to be associated with reductions in gray matter in the MPFC of the patient group. This preliminary result suggests that in schizophrenia, difficulties in understanding the emotional experiences of others are possible manifestations of structural abnormalities in the MPFC. This study provides the neurobiological correlates of social dysfunction in schizophrenia and links structural abnormalities with impaired social cognitive abilities. © 2007 Elsevier Inc. All rights reserved.","author":[{"dropping-particle":"","family":"Yamada","given":"Makiko","non-dropping-particle":"","parse-names":false,"suffix":""},{"dropping-particle":"","family":"Hirao","given":"Kazuyuki","non-dropping-particle":"","parse-names":false,"suffix":""},{"dropping-particle":"","family":"Namiki","given":"Chihiro","non-dropping-particle":"","parse-names":false,"suffix":""},{"dropping-particle":"","family":"Hanakawa","given":"Takashi","non-dropping-particle":"","parse-names":false,"suffix":""},{"dropping-particle":"","family":"Fukuyama","given":"Hidenao","non-dropping-particle":"","parse-names":false,"suffix":""},{"dropping-particle":"","family":"Hayashi","given":"Takuji","non-dropping-particle":"","parse-names":false,"suffix":""},{"dropping-particle":"","family":"Murai","given":"Toshiya","non-dropping-particle":"","parse-names":false,"suffix":""}],"container-title":"NeuroImage","id":"ITEM-1","issue":"1","issued":{"date-parts":[["2007","3","1"]]},"page":"292-298","publisher":"Academic Press","title":"Social cognition and frontal lobe pathology in schizophrenia: A voxel-based morphometric study","type":"article-journal","volume":"35"},"uris":["http://www.mendeley.com/documents/?uuid=1738f00c-3e4c-3299-9a3b-2e7a9ad45dbf"]}],"mendeley":{"formattedCitation":"(Yamada et al., 2007)","manualFormatting":"Yamada et al., 2007","plainTextFormattedCitation":"(Yamada et al., 2007)","previouslyFormattedCitation":"(Yamada et al., 2007)"},"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Yamada et al., 2007</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D8DE265" w14:textId="500824C4" w:rsidR="00E72584" w:rsidRPr="00B960C8" w:rsidRDefault="00E72584" w:rsidP="00E72584">
            <w:pPr>
              <w:pStyle w:val="TableContents"/>
              <w:spacing w:after="46" w:line="240" w:lineRule="auto"/>
              <w:rPr>
                <w:sz w:val="20"/>
                <w:szCs w:val="20"/>
                <w:lang w:val="en-US"/>
              </w:rPr>
            </w:pPr>
            <w:r w:rsidRPr="00B960C8">
              <w:rPr>
                <w:sz w:val="20"/>
                <w:szCs w:val="20"/>
                <w:lang w:val="en-US"/>
              </w:rPr>
              <w:t>20 (50)</w:t>
            </w:r>
          </w:p>
        </w:tc>
        <w:tc>
          <w:tcPr>
            <w:tcW w:w="1260" w:type="dxa"/>
            <w:tcBorders>
              <w:top w:val="single" w:sz="2" w:space="0" w:color="000001"/>
              <w:left w:val="single" w:sz="2" w:space="0" w:color="000001"/>
              <w:bottom w:val="single" w:sz="2" w:space="0" w:color="000001"/>
            </w:tcBorders>
            <w:shd w:val="clear" w:color="auto" w:fill="auto"/>
          </w:tcPr>
          <w:p w14:paraId="57330B84"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8.8 (7.2)</w:t>
            </w:r>
          </w:p>
        </w:tc>
        <w:tc>
          <w:tcPr>
            <w:tcW w:w="1254" w:type="dxa"/>
            <w:tcBorders>
              <w:top w:val="single" w:sz="2" w:space="0" w:color="000001"/>
              <w:left w:val="single" w:sz="2" w:space="0" w:color="000001"/>
              <w:bottom w:val="single" w:sz="2" w:space="0" w:color="000001"/>
              <w:right w:val="single" w:sz="2" w:space="0" w:color="000001"/>
            </w:tcBorders>
          </w:tcPr>
          <w:p w14:paraId="5C4DA416" w14:textId="5AF33FB8"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99CD7BB" w14:textId="1BB459D2" w:rsidR="00E72584" w:rsidRPr="00B960C8" w:rsidRDefault="00E72584" w:rsidP="00E72584">
            <w:pPr>
              <w:pStyle w:val="TableContents"/>
              <w:spacing w:after="46" w:line="240" w:lineRule="auto"/>
              <w:rPr>
                <w:sz w:val="20"/>
                <w:szCs w:val="20"/>
                <w:lang w:val="en-US"/>
              </w:rPr>
            </w:pPr>
            <w:r>
              <w:rPr>
                <w:sz w:val="20"/>
                <w:szCs w:val="20"/>
                <w:lang w:val="en-US"/>
              </w:rPr>
              <w:t>11.6 (8.7)</w:t>
            </w:r>
          </w:p>
        </w:tc>
        <w:tc>
          <w:tcPr>
            <w:tcW w:w="1330" w:type="dxa"/>
            <w:tcBorders>
              <w:top w:val="single" w:sz="2" w:space="0" w:color="000001"/>
              <w:left w:val="single" w:sz="2" w:space="0" w:color="000001"/>
              <w:bottom w:val="single" w:sz="2" w:space="0" w:color="000001"/>
              <w:right w:val="single" w:sz="2" w:space="0" w:color="000001"/>
            </w:tcBorders>
          </w:tcPr>
          <w:p w14:paraId="5A379EDA" w14:textId="0ED2B3F3" w:rsidR="00E72584" w:rsidRPr="00B960C8" w:rsidRDefault="00E72584" w:rsidP="00E72584">
            <w:pPr>
              <w:pStyle w:val="TableContents"/>
              <w:spacing w:after="46" w:line="240" w:lineRule="auto"/>
              <w:rPr>
                <w:sz w:val="20"/>
                <w:szCs w:val="20"/>
                <w:lang w:val="en-US"/>
              </w:rPr>
            </w:pPr>
            <w:r w:rsidRPr="00B960C8">
              <w:rPr>
                <w:sz w:val="20"/>
                <w:szCs w:val="20"/>
                <w:lang w:val="en-US"/>
              </w:rPr>
              <w:t>64.5 (19.8)</w:t>
            </w:r>
          </w:p>
        </w:tc>
        <w:tc>
          <w:tcPr>
            <w:tcW w:w="1176" w:type="dxa"/>
            <w:tcBorders>
              <w:top w:val="single" w:sz="2" w:space="0" w:color="000001"/>
              <w:left w:val="single" w:sz="2" w:space="0" w:color="000001"/>
              <w:bottom w:val="single" w:sz="2" w:space="0" w:color="000001"/>
              <w:right w:val="single" w:sz="2" w:space="0" w:color="000001"/>
            </w:tcBorders>
          </w:tcPr>
          <w:p w14:paraId="3C59DC2F" w14:textId="6254F1F0" w:rsidR="00E72584" w:rsidRPr="00B960C8" w:rsidRDefault="00E72584" w:rsidP="00E72584">
            <w:pPr>
              <w:pStyle w:val="TableContents"/>
              <w:spacing w:after="46" w:line="240" w:lineRule="auto"/>
              <w:rPr>
                <w:sz w:val="20"/>
                <w:szCs w:val="20"/>
                <w:lang w:val="en-US"/>
              </w:rPr>
            </w:pPr>
            <w:r>
              <w:rPr>
                <w:sz w:val="20"/>
                <w:szCs w:val="20"/>
                <w:lang w:val="en-US"/>
              </w:rPr>
              <w:t>16.4 (6.7)</w:t>
            </w:r>
          </w:p>
        </w:tc>
        <w:tc>
          <w:tcPr>
            <w:tcW w:w="1190" w:type="dxa"/>
            <w:tcBorders>
              <w:top w:val="single" w:sz="2" w:space="0" w:color="000001"/>
              <w:left w:val="single" w:sz="2" w:space="0" w:color="000001"/>
              <w:bottom w:val="single" w:sz="2" w:space="0" w:color="000001"/>
              <w:right w:val="single" w:sz="2" w:space="0" w:color="000001"/>
            </w:tcBorders>
          </w:tcPr>
          <w:p w14:paraId="16F1BAAC" w14:textId="433F9ED4" w:rsidR="00E72584" w:rsidRPr="00B960C8" w:rsidRDefault="00E72584" w:rsidP="00E72584">
            <w:pPr>
              <w:pStyle w:val="TableContents"/>
              <w:spacing w:after="46" w:line="240" w:lineRule="auto"/>
              <w:rPr>
                <w:sz w:val="20"/>
                <w:szCs w:val="20"/>
                <w:lang w:val="en-US"/>
              </w:rPr>
            </w:pPr>
            <w:r>
              <w:rPr>
                <w:sz w:val="20"/>
                <w:szCs w:val="20"/>
                <w:lang w:val="en-US"/>
              </w:rPr>
              <w:t>15.7 (6.5)</w:t>
            </w:r>
          </w:p>
        </w:tc>
        <w:tc>
          <w:tcPr>
            <w:tcW w:w="1208" w:type="dxa"/>
            <w:tcBorders>
              <w:top w:val="single" w:sz="2" w:space="0" w:color="000001"/>
              <w:left w:val="single" w:sz="2" w:space="0" w:color="000001"/>
              <w:bottom w:val="single" w:sz="2" w:space="0" w:color="000001"/>
              <w:right w:val="single" w:sz="2" w:space="0" w:color="000001"/>
            </w:tcBorders>
          </w:tcPr>
          <w:p w14:paraId="63316C56" w14:textId="434F4849" w:rsidR="00E72584" w:rsidRPr="00B960C8" w:rsidRDefault="00E72584" w:rsidP="00E72584">
            <w:pPr>
              <w:pStyle w:val="TableContents"/>
              <w:spacing w:after="46" w:line="240" w:lineRule="auto"/>
              <w:rPr>
                <w:sz w:val="20"/>
                <w:szCs w:val="20"/>
                <w:lang w:val="en-US"/>
              </w:rPr>
            </w:pPr>
            <w:r>
              <w:rPr>
                <w:sz w:val="20"/>
                <w:szCs w:val="20"/>
                <w:lang w:val="en-US"/>
              </w:rPr>
              <w:t>32.4 (10.1)</w:t>
            </w:r>
          </w:p>
        </w:tc>
        <w:tc>
          <w:tcPr>
            <w:tcW w:w="1140" w:type="dxa"/>
            <w:tcBorders>
              <w:top w:val="single" w:sz="2" w:space="0" w:color="000001"/>
              <w:left w:val="single" w:sz="2" w:space="0" w:color="000001"/>
              <w:bottom w:val="single" w:sz="2" w:space="0" w:color="000001"/>
            </w:tcBorders>
            <w:shd w:val="clear" w:color="auto" w:fill="auto"/>
          </w:tcPr>
          <w:p w14:paraId="010CDE74" w14:textId="69E24A58" w:rsidR="00E72584" w:rsidRPr="00B960C8" w:rsidRDefault="00E72584" w:rsidP="00E72584">
            <w:pPr>
              <w:pStyle w:val="TableContents"/>
              <w:spacing w:after="46" w:line="240" w:lineRule="auto"/>
              <w:rPr>
                <w:sz w:val="20"/>
                <w:szCs w:val="20"/>
                <w:lang w:val="en-US"/>
              </w:rPr>
            </w:pPr>
            <w:r w:rsidRPr="00B960C8">
              <w:rPr>
                <w:sz w:val="20"/>
                <w:szCs w:val="20"/>
                <w:lang w:val="en-US"/>
              </w:rPr>
              <w:t>20 (50)</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5BEC07C"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9.1 (7.1)</w:t>
            </w:r>
          </w:p>
        </w:tc>
      </w:tr>
      <w:tr w:rsidR="00E450A2" w:rsidRPr="00BC63D4" w14:paraId="3A1F3C7E"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6C1E0E18" w14:textId="5728C1B6" w:rsidR="00E450A2" w:rsidRPr="00B960C8" w:rsidRDefault="00E450A2"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9.110987","ISSN":"1872-7506 (Electronic)","PMID":"31629132","abstract":"Prospection, which has a close relationship with motivation and goal-directed  behavior, could be a potential target for alleviating negative symptoms. The present study aimed to examine the structural neural correlates of prospection impairments and the involvement of working memory in prospection in schizophrenia patients. Thirty-seven patients with schizophrenia and 28 healthy controls were recruited and all of them completed a prospection task. Working memory was assessed with the Letter Number Span test. In addition, all participants underwent a structural MRI scan. Voxel-based morphometry (VBM) analysis was used to measure grey matter (GM) volume. We found that in schizophrenia patients, GM loss in the right lateral prefrontal cortex (PFC) and the right ventral medial PFC was correlated with decreased internal details in the prospection task. Moreover, GM volume of the right lateral PFC was found to mediate the relationship between working memory and internal details in these patients. In conclusion, GM loss in the PFC is associated with prospection impairments in schizophrenia patients. Working memory deficits may partially account for prospection impairments in schizophrenia patients.","author":[{"dropping-particle":"","family":"Yang","given":"Zhuo-Ya ya","non-dropping-particle":"","parse-names":false,"suffix":""},{"dropping-particle":"","family":"Wang","given":"Shuang-Kun kun","non-dropping-particle":"","parse-names":false,"suffix":""},{"dropping-particle":"","family":"Li","given":"Ying","non-dropping-particle":"","parse-names":false,"suffix":""},{"dropping-particle":"","family":"Wang","given":"Yong-Ming Yi Yong ming","non-dropping-particle":"","parse-names":false,"suffix":""},{"dropping-particle":"","family":"Wang","given":"Yong-Ming Yi Yong ming","non-dropping-particle":"","parse-names":false,"suffix":""},{"dropping-particle":"","family":"Zhou","given":"Han-Yu yu","non-dropping-particle":"","parse-names":false,"suffix":""},{"dropping-particle":"","family":"Cai","given":"Xin-Lu lu","non-dropping-particle":"","parse-names":false,"suffix":""},{"dropping-particle":"","family":"Cheung","given":"Eric F.C. C","non-dropping-particle":"","parse-names":false,"suffix":""},{"dropping-particle":"","family":"Shum","given":"David H.K. K","non-dropping-particle":"","parse-names":false,"suffix":""},{"dropping-particle":"","family":"Öngür","given":"Dost","non-dropping-particle":"","parse-names":false,"suffix":""},{"dropping-particle":"","family":"Chan","given":"Raymond C.K. K","non-dropping-particle":"","parse-names":false,"suffix":""}],"container-title":"Psychiatry research. Neuroimaging","id":"ITEM-1","issued":{"date-parts":[["2019","11","30"]]},"language":"eng","page":"110987","publisher":"Elsevier Ireland Ltd","publisher-place":"Netherlands","title":"Neural correlates of prospection impairments in schizophrenia: Evidence from  voxel-based morphometry analysis.","type":"article-journal","volume":"293"},"uris":["http://www.mendeley.com/documents/?uuid=1bbcd418-5b07-4eab-bbe0-03d8a746a747"]}],"mendeley":{"formattedCitation":"(Z.-Y. ya Yang et al., 2019)","manualFormatting":"Yang et al., 2019","plainTextFormattedCitation":"(Z.-Y. ya Yang et al., 2019)","previouslyFormattedCitation":"(Z.-Y. ya Yang et al., 2019)"},"properties":{"noteIndex":0},"schema":"https://github.com/citation-style-language/schema/raw/master/csl-citation.json"}</w:instrText>
            </w:r>
            <w:r>
              <w:rPr>
                <w:sz w:val="20"/>
                <w:szCs w:val="20"/>
                <w:lang w:val="en-US"/>
              </w:rPr>
              <w:fldChar w:fldCharType="separate"/>
            </w:r>
            <w:r w:rsidRPr="00E450A2">
              <w:rPr>
                <w:noProof/>
                <w:sz w:val="20"/>
                <w:szCs w:val="20"/>
                <w:lang w:val="en-US"/>
              </w:rPr>
              <w:t>Yang et al., 2019</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580FB2AB" w14:textId="3D8C1AD7" w:rsidR="00E450A2" w:rsidRPr="00B960C8" w:rsidRDefault="00E450A2" w:rsidP="00E72584">
            <w:pPr>
              <w:pStyle w:val="TableContents"/>
              <w:spacing w:after="46" w:line="240" w:lineRule="auto"/>
              <w:rPr>
                <w:sz w:val="20"/>
                <w:szCs w:val="20"/>
                <w:lang w:val="en-US"/>
              </w:rPr>
            </w:pPr>
            <w:r>
              <w:rPr>
                <w:sz w:val="20"/>
                <w:szCs w:val="20"/>
                <w:lang w:val="en-US"/>
              </w:rPr>
              <w:t>37 (56.76)</w:t>
            </w:r>
          </w:p>
        </w:tc>
        <w:tc>
          <w:tcPr>
            <w:tcW w:w="1260" w:type="dxa"/>
            <w:tcBorders>
              <w:top w:val="single" w:sz="2" w:space="0" w:color="000001"/>
              <w:left w:val="single" w:sz="2" w:space="0" w:color="000001"/>
              <w:bottom w:val="single" w:sz="2" w:space="0" w:color="000001"/>
            </w:tcBorders>
            <w:shd w:val="clear" w:color="auto" w:fill="auto"/>
          </w:tcPr>
          <w:p w14:paraId="6D461F03" w14:textId="0803A8BE" w:rsidR="00E450A2" w:rsidRPr="00B960C8" w:rsidRDefault="00E450A2" w:rsidP="00E72584">
            <w:pPr>
              <w:pStyle w:val="TableContents"/>
              <w:spacing w:after="46" w:line="240" w:lineRule="auto"/>
              <w:rPr>
                <w:sz w:val="20"/>
                <w:szCs w:val="20"/>
                <w:lang w:val="en-US"/>
              </w:rPr>
            </w:pPr>
            <w:r>
              <w:rPr>
                <w:sz w:val="20"/>
                <w:szCs w:val="20"/>
                <w:lang w:val="en-US"/>
              </w:rPr>
              <w:t>42.03 (8.44)</w:t>
            </w:r>
          </w:p>
        </w:tc>
        <w:tc>
          <w:tcPr>
            <w:tcW w:w="1254" w:type="dxa"/>
            <w:tcBorders>
              <w:top w:val="single" w:sz="2" w:space="0" w:color="000001"/>
              <w:left w:val="single" w:sz="2" w:space="0" w:color="000001"/>
              <w:bottom w:val="single" w:sz="2" w:space="0" w:color="000001"/>
              <w:right w:val="single" w:sz="2" w:space="0" w:color="000001"/>
            </w:tcBorders>
          </w:tcPr>
          <w:p w14:paraId="3620AE93" w14:textId="735F5F05" w:rsidR="00E450A2" w:rsidRPr="00B960C8" w:rsidRDefault="00E450A2" w:rsidP="00E72584">
            <w:pPr>
              <w:pStyle w:val="TableContents"/>
              <w:spacing w:after="46" w:line="240" w:lineRule="auto"/>
              <w:rPr>
                <w:sz w:val="20"/>
                <w:szCs w:val="20"/>
                <w:lang w:val="en-US"/>
              </w:rPr>
            </w:pPr>
            <w:r>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1ED61A3E" w14:textId="621594D8" w:rsidR="00E450A2" w:rsidRDefault="00E450A2" w:rsidP="00E72584">
            <w:pPr>
              <w:pStyle w:val="TableContents"/>
              <w:spacing w:after="46" w:line="240" w:lineRule="auto"/>
              <w:rPr>
                <w:sz w:val="20"/>
                <w:szCs w:val="20"/>
                <w:lang w:val="en-US"/>
              </w:rPr>
            </w:pPr>
            <w:r>
              <w:rPr>
                <w:sz w:val="20"/>
                <w:szCs w:val="20"/>
                <w:lang w:val="en-US"/>
              </w:rPr>
              <w:t>18.41 (5.35)</w:t>
            </w:r>
          </w:p>
        </w:tc>
        <w:tc>
          <w:tcPr>
            <w:tcW w:w="1330" w:type="dxa"/>
            <w:tcBorders>
              <w:top w:val="single" w:sz="2" w:space="0" w:color="000001"/>
              <w:left w:val="single" w:sz="2" w:space="0" w:color="000001"/>
              <w:bottom w:val="single" w:sz="2" w:space="0" w:color="000001"/>
              <w:right w:val="single" w:sz="2" w:space="0" w:color="000001"/>
            </w:tcBorders>
          </w:tcPr>
          <w:p w14:paraId="16B97206" w14:textId="17D4376B" w:rsidR="00E450A2" w:rsidRPr="00C91329" w:rsidRDefault="00E450A2" w:rsidP="00E72584">
            <w:pPr>
              <w:pStyle w:val="TableContents"/>
              <w:spacing w:after="46" w:line="240" w:lineRule="auto"/>
              <w:rPr>
                <w:sz w:val="20"/>
                <w:szCs w:val="20"/>
                <w:lang w:val="en-US"/>
              </w:rPr>
            </w:pPr>
            <w:r>
              <w:rPr>
                <w:sz w:val="20"/>
                <w:szCs w:val="20"/>
                <w:lang w:val="en-US"/>
              </w:rPr>
              <w:t>51.15 (NA)*</w:t>
            </w:r>
          </w:p>
        </w:tc>
        <w:tc>
          <w:tcPr>
            <w:tcW w:w="1176" w:type="dxa"/>
            <w:tcBorders>
              <w:top w:val="single" w:sz="2" w:space="0" w:color="000001"/>
              <w:left w:val="single" w:sz="2" w:space="0" w:color="000001"/>
              <w:bottom w:val="single" w:sz="2" w:space="0" w:color="000001"/>
              <w:right w:val="single" w:sz="2" w:space="0" w:color="000001"/>
            </w:tcBorders>
          </w:tcPr>
          <w:p w14:paraId="63581E2E" w14:textId="5E5BAC20" w:rsidR="00E450A2" w:rsidRDefault="00E450A2" w:rsidP="00E72584">
            <w:pPr>
              <w:pStyle w:val="TableContents"/>
              <w:spacing w:after="46" w:line="240" w:lineRule="auto"/>
              <w:rPr>
                <w:sz w:val="20"/>
                <w:szCs w:val="20"/>
                <w:lang w:val="en-US"/>
              </w:rPr>
            </w:pPr>
            <w:r>
              <w:rPr>
                <w:sz w:val="20"/>
                <w:szCs w:val="20"/>
                <w:lang w:val="en-US"/>
              </w:rPr>
              <w:t>10.05 (3.99)</w:t>
            </w:r>
          </w:p>
        </w:tc>
        <w:tc>
          <w:tcPr>
            <w:tcW w:w="1190" w:type="dxa"/>
            <w:tcBorders>
              <w:top w:val="single" w:sz="2" w:space="0" w:color="000001"/>
              <w:left w:val="single" w:sz="2" w:space="0" w:color="000001"/>
              <w:bottom w:val="single" w:sz="2" w:space="0" w:color="000001"/>
              <w:right w:val="single" w:sz="2" w:space="0" w:color="000001"/>
            </w:tcBorders>
          </w:tcPr>
          <w:p w14:paraId="468AA7EC" w14:textId="077311B6" w:rsidR="00E450A2" w:rsidRDefault="00E450A2" w:rsidP="00E72584">
            <w:pPr>
              <w:pStyle w:val="TableContents"/>
              <w:spacing w:after="46" w:line="240" w:lineRule="auto"/>
              <w:rPr>
                <w:sz w:val="20"/>
                <w:szCs w:val="20"/>
                <w:lang w:val="en-US"/>
              </w:rPr>
            </w:pPr>
            <w:r>
              <w:rPr>
                <w:sz w:val="20"/>
                <w:szCs w:val="20"/>
                <w:lang w:val="en-US"/>
              </w:rPr>
              <w:t>15.32 (5.35)</w:t>
            </w:r>
          </w:p>
        </w:tc>
        <w:tc>
          <w:tcPr>
            <w:tcW w:w="1208" w:type="dxa"/>
            <w:tcBorders>
              <w:top w:val="single" w:sz="2" w:space="0" w:color="000001"/>
              <w:left w:val="single" w:sz="2" w:space="0" w:color="000001"/>
              <w:bottom w:val="single" w:sz="2" w:space="0" w:color="000001"/>
              <w:right w:val="single" w:sz="2" w:space="0" w:color="000001"/>
            </w:tcBorders>
          </w:tcPr>
          <w:p w14:paraId="5058E113" w14:textId="090CE182" w:rsidR="00E450A2" w:rsidRDefault="00E450A2" w:rsidP="00E72584">
            <w:pPr>
              <w:pStyle w:val="TableContents"/>
              <w:spacing w:after="46" w:line="240" w:lineRule="auto"/>
              <w:rPr>
                <w:sz w:val="20"/>
                <w:szCs w:val="20"/>
                <w:lang w:val="en-US"/>
              </w:rPr>
            </w:pPr>
            <w:r>
              <w:rPr>
                <w:sz w:val="20"/>
                <w:szCs w:val="20"/>
                <w:lang w:val="en-US"/>
              </w:rPr>
              <w:t>25.78 (7.04)</w:t>
            </w:r>
          </w:p>
        </w:tc>
        <w:tc>
          <w:tcPr>
            <w:tcW w:w="1140" w:type="dxa"/>
            <w:tcBorders>
              <w:top w:val="single" w:sz="2" w:space="0" w:color="000001"/>
              <w:left w:val="single" w:sz="2" w:space="0" w:color="000001"/>
              <w:bottom w:val="single" w:sz="2" w:space="0" w:color="000001"/>
            </w:tcBorders>
            <w:shd w:val="clear" w:color="auto" w:fill="auto"/>
          </w:tcPr>
          <w:p w14:paraId="7CBF75A8" w14:textId="27C1FC43" w:rsidR="00E450A2" w:rsidRPr="00B960C8" w:rsidRDefault="00E450A2" w:rsidP="00E72584">
            <w:pPr>
              <w:pStyle w:val="TableContents"/>
              <w:spacing w:after="46" w:line="240" w:lineRule="auto"/>
              <w:rPr>
                <w:sz w:val="20"/>
                <w:szCs w:val="20"/>
                <w:lang w:val="en-US"/>
              </w:rPr>
            </w:pPr>
            <w:r>
              <w:rPr>
                <w:sz w:val="20"/>
                <w:szCs w:val="20"/>
                <w:lang w:val="en-US"/>
              </w:rPr>
              <w:t>28 (57.14)</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5811B37A" w14:textId="49566BB1" w:rsidR="00E450A2" w:rsidRPr="00B960C8" w:rsidRDefault="00E450A2" w:rsidP="00E72584">
            <w:pPr>
              <w:pStyle w:val="TableContents"/>
              <w:spacing w:after="46" w:line="240" w:lineRule="auto"/>
              <w:rPr>
                <w:sz w:val="20"/>
                <w:szCs w:val="20"/>
                <w:lang w:val="en-US"/>
              </w:rPr>
            </w:pPr>
            <w:r>
              <w:rPr>
                <w:sz w:val="20"/>
                <w:szCs w:val="20"/>
                <w:lang w:val="en-US"/>
              </w:rPr>
              <w:t>40.54 (10.87)</w:t>
            </w:r>
          </w:p>
        </w:tc>
      </w:tr>
      <w:tr w:rsidR="00E72584" w:rsidRPr="00BC63D4" w14:paraId="071D050A"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19DC704A" w14:textId="4A5984E5"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093/schbul/sbx092","ISSN":"17451701","PMID":"29036371","abstract":"It is widely known that there is a high prevalence of cigarette smoking in schizophrenia. One of the explanations is the self-medication hypothesis. Based on this hypothesis, it has been suggested that nicotine has procognitive effect or even neuroprotective effect in schizophrenia. However, cigarettes contain numerous neurotoxic substances, making the net effect of cigarette smoking on brain function and structure complex. Indeed, recent studies have called into question the self-medication hypothesis. We aimed to test whether there is an interaction between diagnosis and smoking status in gray matter volume, ie, whether smoking has specific effects on gray matter or whether main effects of these 2 variables additively affect common brain regions. Magnetic resonance imaging (MRI) images were obtained from 4 groups: (1) normal controls with no smoking history, (2) normal controls currently smoking and/or with a past history of smoking, (3) schizophrenia patients with no smoking history, and (4) schizophrenia patients currently smoking and/or with a past history of smoking. We used voxel-based morphometry to compare gray matter volumes among the 4 groups. We did not find any interaction between diagnosis and smoking, but we did find negative additive effects of schizophrenia diagnosis and smoking status in the left prefrontal cortex. The decrease in left prefrontal volume was associated with greater numbers of cigarette pack years and severe positive and negative symptoms. The current findings do not support the neuroprotective effect of smoking on gross brain structure in schizophrenia, emphasizing the necessity of longitudinal studies to test causal relationships among these variables.","author":[{"dropping-particle":"","family":"Yokoyama","given":"Naoto","non-dropping-particle":"","parse-names":false,"suffix":""},{"dropping-particle":"","family":"Sasaki","given":"Hitoshi","non-dropping-particle":"","parse-names":false,"suffix":""},{"dropping-particle":"","family":"Mori","given":"Yasuo","non-dropping-particle":"","parse-names":false,"suffix":""},{"dropping-particle":"","family":"Ono","given":"Miki","non-dropping-particle":"","parse-names":false,"suffix":""},{"dropping-particle":"","family":"Tsurumi","given":"Kousuke","non-dropping-particle":"","parse-names":false,"suffix":""},{"dropping-particle":"","family":"Kawada","given":"Ryosaku","non-dropping-particle":"","parse-names":false,"suffix":""},{"dropping-particle":"","family":"Matsumoto","given":"Yukiko","non-dropping-particle":"","parse-names":false,"suffix":""},{"dropping-particle":"","family":"Yoshihara","given":"Yujiro","non-dropping-particle":"","parse-names":false,"suffix":""},{"dropping-particle":"","family":"Sugihara","given":"Genichi","non-dropping-particle":"","parse-names":false,"suffix":""},{"dropping-particle":"","family":"Miyata","given":"Jun","non-dropping-particle":"","parse-names":false,"suffix":""},{"dropping-particle":"","family":"Murai","given":"Toshiya","non-dropping-particle":"","parse-names":false,"suffix":""},{"dropping-particle":"","family":"Takahashi","given":"Hidehiko","non-dropping-particle":"","parse-names":false,"suffix":""}],"container-title":"Schizophrenia Bulletin","id":"ITEM-1","issued":{"date-parts":[["2018"]]},"title":"Additive Effect of Cigarette Smoking on Gray Matter Abnormalities in Schizophrenia","type":"article-journal"},"uris":["http://www.mendeley.com/documents/?uuid=e97f9b82-e54d-3431-8eae-d06ce3c63b94"]}],"mendeley":{"formattedCitation":"(Yokoyama et al., 2018)","manualFormatting":"Yokoyama et al., 2018","plainTextFormattedCitation":"(Yokoyama et al., 2018)","previouslyFormattedCitation":"(Yokoyama et al., 2018)"},"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Yokoyama et al., 2018</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8CC7F14" w14:textId="759690DA" w:rsidR="00E72584" w:rsidRPr="00B960C8" w:rsidRDefault="00E72584" w:rsidP="00E72584">
            <w:pPr>
              <w:pStyle w:val="TableContents"/>
              <w:spacing w:after="46" w:line="240" w:lineRule="auto"/>
              <w:rPr>
                <w:sz w:val="20"/>
                <w:szCs w:val="20"/>
                <w:lang w:val="en-US"/>
              </w:rPr>
            </w:pPr>
            <w:r w:rsidRPr="00B960C8">
              <w:rPr>
                <w:sz w:val="20"/>
                <w:szCs w:val="20"/>
                <w:lang w:val="en-US"/>
              </w:rPr>
              <w:t>60 (63.33)</w:t>
            </w:r>
          </w:p>
        </w:tc>
        <w:tc>
          <w:tcPr>
            <w:tcW w:w="1260" w:type="dxa"/>
            <w:tcBorders>
              <w:top w:val="single" w:sz="2" w:space="0" w:color="000001"/>
              <w:left w:val="single" w:sz="2" w:space="0" w:color="000001"/>
              <w:bottom w:val="single" w:sz="2" w:space="0" w:color="000001"/>
            </w:tcBorders>
            <w:shd w:val="clear" w:color="auto" w:fill="auto"/>
          </w:tcPr>
          <w:p w14:paraId="183404F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8.03 (8.95)</w:t>
            </w:r>
          </w:p>
        </w:tc>
        <w:tc>
          <w:tcPr>
            <w:tcW w:w="1254" w:type="dxa"/>
            <w:tcBorders>
              <w:top w:val="single" w:sz="2" w:space="0" w:color="000001"/>
              <w:left w:val="single" w:sz="2" w:space="0" w:color="000001"/>
              <w:bottom w:val="single" w:sz="2" w:space="0" w:color="000001"/>
              <w:right w:val="single" w:sz="2" w:space="0" w:color="000001"/>
            </w:tcBorders>
          </w:tcPr>
          <w:p w14:paraId="1EAE9A39" w14:textId="40E058C0"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2B5F3C2C" w14:textId="70E69FC8" w:rsidR="00E72584" w:rsidRPr="00B960C8" w:rsidRDefault="00E72584" w:rsidP="00E72584">
            <w:pPr>
              <w:pStyle w:val="TableContents"/>
              <w:spacing w:after="46" w:line="240" w:lineRule="auto"/>
              <w:rPr>
                <w:sz w:val="20"/>
                <w:szCs w:val="20"/>
                <w:lang w:val="en-US"/>
              </w:rPr>
            </w:pPr>
            <w:r>
              <w:rPr>
                <w:sz w:val="20"/>
                <w:szCs w:val="20"/>
                <w:lang w:val="en-US"/>
              </w:rPr>
              <w:t>11.26 (9.36)</w:t>
            </w:r>
          </w:p>
        </w:tc>
        <w:tc>
          <w:tcPr>
            <w:tcW w:w="1330" w:type="dxa"/>
            <w:tcBorders>
              <w:top w:val="single" w:sz="2" w:space="0" w:color="000001"/>
              <w:left w:val="single" w:sz="2" w:space="0" w:color="000001"/>
              <w:bottom w:val="single" w:sz="2" w:space="0" w:color="000001"/>
              <w:right w:val="single" w:sz="2" w:space="0" w:color="000001"/>
            </w:tcBorders>
          </w:tcPr>
          <w:p w14:paraId="07892B96" w14:textId="7537C551" w:rsidR="00E72584" w:rsidRPr="00B960C8" w:rsidRDefault="00E72584" w:rsidP="00E72584">
            <w:pPr>
              <w:pStyle w:val="TableContents"/>
              <w:spacing w:after="46" w:line="240" w:lineRule="auto"/>
              <w:rPr>
                <w:sz w:val="20"/>
                <w:szCs w:val="20"/>
                <w:lang w:val="en-US"/>
              </w:rPr>
            </w:pPr>
            <w:r w:rsidRPr="00C91329">
              <w:rPr>
                <w:sz w:val="20"/>
                <w:szCs w:val="20"/>
                <w:lang w:val="en-US"/>
              </w:rPr>
              <w:t>56.83 (NA)</w:t>
            </w:r>
            <w:r>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tcPr>
          <w:p w14:paraId="40A3708E" w14:textId="4724B3FB" w:rsidR="00E72584" w:rsidRPr="00B960C8" w:rsidRDefault="00E72584" w:rsidP="00E72584">
            <w:pPr>
              <w:pStyle w:val="TableContents"/>
              <w:spacing w:after="46" w:line="240" w:lineRule="auto"/>
              <w:rPr>
                <w:sz w:val="20"/>
                <w:szCs w:val="20"/>
                <w:lang w:val="en-US"/>
              </w:rPr>
            </w:pPr>
            <w:r>
              <w:rPr>
                <w:sz w:val="20"/>
                <w:szCs w:val="20"/>
                <w:lang w:val="en-US"/>
              </w:rPr>
              <w:t>12.22 (6.97)</w:t>
            </w:r>
          </w:p>
        </w:tc>
        <w:tc>
          <w:tcPr>
            <w:tcW w:w="1190" w:type="dxa"/>
            <w:tcBorders>
              <w:top w:val="single" w:sz="2" w:space="0" w:color="000001"/>
              <w:left w:val="single" w:sz="2" w:space="0" w:color="000001"/>
              <w:bottom w:val="single" w:sz="2" w:space="0" w:color="000001"/>
              <w:right w:val="single" w:sz="2" w:space="0" w:color="000001"/>
            </w:tcBorders>
          </w:tcPr>
          <w:p w14:paraId="6FA31E00" w14:textId="1061B0A7" w:rsidR="00E72584" w:rsidRPr="00B960C8" w:rsidRDefault="00E72584" w:rsidP="00E72584">
            <w:pPr>
              <w:pStyle w:val="TableContents"/>
              <w:spacing w:after="46" w:line="240" w:lineRule="auto"/>
              <w:rPr>
                <w:sz w:val="20"/>
                <w:szCs w:val="20"/>
                <w:lang w:val="en-US"/>
              </w:rPr>
            </w:pPr>
            <w:r>
              <w:rPr>
                <w:sz w:val="20"/>
                <w:szCs w:val="20"/>
                <w:lang w:val="en-US"/>
              </w:rPr>
              <w:t>14.4 (4.82)</w:t>
            </w:r>
          </w:p>
        </w:tc>
        <w:tc>
          <w:tcPr>
            <w:tcW w:w="1208" w:type="dxa"/>
            <w:tcBorders>
              <w:top w:val="single" w:sz="2" w:space="0" w:color="000001"/>
              <w:left w:val="single" w:sz="2" w:space="0" w:color="000001"/>
              <w:bottom w:val="single" w:sz="2" w:space="0" w:color="000001"/>
              <w:right w:val="single" w:sz="2" w:space="0" w:color="000001"/>
            </w:tcBorders>
          </w:tcPr>
          <w:p w14:paraId="3AA20E0A" w14:textId="3827D8F5" w:rsidR="00E72584" w:rsidRPr="00B960C8" w:rsidRDefault="00E72584" w:rsidP="00E72584">
            <w:pPr>
              <w:pStyle w:val="TableContents"/>
              <w:spacing w:after="46" w:line="240" w:lineRule="auto"/>
              <w:rPr>
                <w:sz w:val="20"/>
                <w:szCs w:val="20"/>
                <w:lang w:val="en-US"/>
              </w:rPr>
            </w:pPr>
            <w:r>
              <w:rPr>
                <w:sz w:val="20"/>
                <w:szCs w:val="20"/>
                <w:lang w:val="en-US"/>
              </w:rPr>
              <w:t>30.2 (9.19)</w:t>
            </w:r>
          </w:p>
        </w:tc>
        <w:tc>
          <w:tcPr>
            <w:tcW w:w="1140" w:type="dxa"/>
            <w:tcBorders>
              <w:top w:val="single" w:sz="2" w:space="0" w:color="000001"/>
              <w:left w:val="single" w:sz="2" w:space="0" w:color="000001"/>
              <w:bottom w:val="single" w:sz="2" w:space="0" w:color="000001"/>
            </w:tcBorders>
            <w:shd w:val="clear" w:color="auto" w:fill="auto"/>
          </w:tcPr>
          <w:p w14:paraId="7F94380D" w14:textId="3CAC5A32" w:rsidR="00E72584" w:rsidRPr="00B960C8" w:rsidRDefault="00E72584" w:rsidP="00E72584">
            <w:pPr>
              <w:pStyle w:val="TableContents"/>
              <w:spacing w:after="46" w:line="240" w:lineRule="auto"/>
              <w:rPr>
                <w:sz w:val="20"/>
                <w:szCs w:val="20"/>
                <w:lang w:val="en-US"/>
              </w:rPr>
            </w:pPr>
            <w:r w:rsidRPr="00B960C8">
              <w:rPr>
                <w:sz w:val="20"/>
                <w:szCs w:val="20"/>
                <w:lang w:val="en-US"/>
              </w:rPr>
              <w:t>40 (72.5)</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4374348"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5.05 (7.62)</w:t>
            </w:r>
          </w:p>
        </w:tc>
      </w:tr>
      <w:tr w:rsidR="00E72584" w:rsidRPr="00BC63D4" w14:paraId="0A62BCA2"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F57090D" w14:textId="7FA8DC0B"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Pr>
                <w:sz w:val="20"/>
                <w:szCs w:val="20"/>
                <w:lang w:val="en-US"/>
              </w:rPr>
              <w:instrText>ADDIN CSL_CITATION {"citationItems":[{"id":"ITEM-1","itemData":{"DOI":"10.1371/journal.pone.0147204","author":[{"dropping-particle":"","family":"Yue","given":"Ying","non-dropping-particle":"","parse-names":false,"suffix":""},{"dropping-particle":"","family":"Tan","given":"Ling","non-dropping-particle":"","parse-names":false,"suffix":""},{"dropping-particle":"","family":"Su","given":"Hui","non-dropping-particle":"","parse-names":false,"suffix":""},{"dropping-particle":"","family":"Kong","given":"Li","non-dropping-particle":"","parse-names":false,"suffix":""},{"dropping-particle":"","family":"Li","given":"Chunbo","non-dropping-particle":"","parse-names":false,"suffix":""},{"dropping-particle":"","family":"Xu","given":"Yifeng","non-dropping-particle":"","parse-names":false,"suffix":""},{"dropping-particle":"","family":"Wang","given":"Jijun","non-dropping-particle":"","parse-names":false,"suffix":""}],"container-title":"PLOS ONE","id":"ITEM-1","issued":{"date-parts":[["2016"]]},"title":"Regional Abnormality of Grey Matter in Schizophrenia: Effect from the Illness or Treatment?","type":"article-journal"},"uris":["http://www.mendeley.com/documents/?uuid=b8450058-a2b8-3102-8305-c4687ec40331"]}],"mendeley":{"formattedCitation":"(Yue et al., 2016)","manualFormatting":"Yue et al., 2016","plainTextFormattedCitation":"(Yue et al., 2016)","previouslyFormattedCitation":"(Yue et al., 2016)"},"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Yue et al., 2016</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9032F4F" w14:textId="2B1866C6" w:rsidR="00E72584" w:rsidRPr="00B960C8" w:rsidRDefault="00E72584" w:rsidP="00E72584">
            <w:pPr>
              <w:pStyle w:val="TableContents"/>
              <w:spacing w:after="46" w:line="240" w:lineRule="auto"/>
              <w:rPr>
                <w:sz w:val="20"/>
                <w:szCs w:val="20"/>
                <w:lang w:val="en-US"/>
              </w:rPr>
            </w:pPr>
            <w:r w:rsidRPr="00B960C8">
              <w:rPr>
                <w:sz w:val="20"/>
                <w:szCs w:val="20"/>
                <w:lang w:val="en-US"/>
              </w:rPr>
              <w:t>20 (50)</w:t>
            </w:r>
          </w:p>
        </w:tc>
        <w:tc>
          <w:tcPr>
            <w:tcW w:w="1260" w:type="dxa"/>
            <w:tcBorders>
              <w:top w:val="single" w:sz="2" w:space="0" w:color="000001"/>
              <w:left w:val="single" w:sz="2" w:space="0" w:color="000001"/>
              <w:bottom w:val="single" w:sz="2" w:space="0" w:color="000001"/>
            </w:tcBorders>
            <w:shd w:val="clear" w:color="auto" w:fill="auto"/>
          </w:tcPr>
          <w:p w14:paraId="1A3ABFA5"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4.45 (5.51)</w:t>
            </w:r>
          </w:p>
        </w:tc>
        <w:tc>
          <w:tcPr>
            <w:tcW w:w="1254" w:type="dxa"/>
            <w:tcBorders>
              <w:top w:val="single" w:sz="2" w:space="0" w:color="000001"/>
              <w:left w:val="single" w:sz="2" w:space="0" w:color="000001"/>
              <w:bottom w:val="single" w:sz="2" w:space="0" w:color="000001"/>
              <w:right w:val="single" w:sz="2" w:space="0" w:color="000001"/>
            </w:tcBorders>
          </w:tcPr>
          <w:p w14:paraId="5AD6DD87" w14:textId="79B98E98" w:rsidR="00E72584" w:rsidRPr="00B960C8" w:rsidRDefault="00E72584" w:rsidP="00E72584">
            <w:pPr>
              <w:pStyle w:val="TableContents"/>
              <w:spacing w:after="46" w:line="240" w:lineRule="auto"/>
              <w:rPr>
                <w:sz w:val="20"/>
                <w:szCs w:val="20"/>
                <w:lang w:val="en-US"/>
              </w:rPr>
            </w:pPr>
            <w:r w:rsidRPr="00B960C8">
              <w:rPr>
                <w:sz w:val="20"/>
                <w:szCs w:val="20"/>
                <w:lang w:val="en-US"/>
              </w:rPr>
              <w:t>100</w:t>
            </w:r>
          </w:p>
        </w:tc>
        <w:tc>
          <w:tcPr>
            <w:tcW w:w="1182" w:type="dxa"/>
            <w:tcBorders>
              <w:top w:val="single" w:sz="2" w:space="0" w:color="000001"/>
              <w:left w:val="single" w:sz="2" w:space="0" w:color="000001"/>
              <w:bottom w:val="single" w:sz="2" w:space="0" w:color="000001"/>
              <w:right w:val="single" w:sz="2" w:space="0" w:color="000001"/>
            </w:tcBorders>
          </w:tcPr>
          <w:p w14:paraId="7FFD73E8" w14:textId="5A8CBB55" w:rsidR="00E72584" w:rsidRPr="00B960C8" w:rsidRDefault="00E72584" w:rsidP="00E72584">
            <w:pPr>
              <w:pStyle w:val="TableContents"/>
              <w:spacing w:after="46" w:line="240" w:lineRule="auto"/>
              <w:rPr>
                <w:sz w:val="20"/>
                <w:szCs w:val="20"/>
                <w:lang w:val="en-US"/>
              </w:rPr>
            </w:pPr>
            <w:r>
              <w:rPr>
                <w:sz w:val="20"/>
                <w:szCs w:val="20"/>
                <w:lang w:val="en-US"/>
              </w:rPr>
              <w:t>1.91 (1.94)</w:t>
            </w:r>
          </w:p>
        </w:tc>
        <w:tc>
          <w:tcPr>
            <w:tcW w:w="1330" w:type="dxa"/>
            <w:tcBorders>
              <w:top w:val="single" w:sz="2" w:space="0" w:color="000001"/>
              <w:left w:val="single" w:sz="2" w:space="0" w:color="000001"/>
              <w:bottom w:val="single" w:sz="2" w:space="0" w:color="000001"/>
              <w:right w:val="single" w:sz="2" w:space="0" w:color="000001"/>
            </w:tcBorders>
          </w:tcPr>
          <w:p w14:paraId="7258ABF0" w14:textId="066BC033" w:rsidR="00E72584" w:rsidRPr="00B960C8" w:rsidRDefault="00E72584" w:rsidP="00E72584">
            <w:pPr>
              <w:pStyle w:val="TableContents"/>
              <w:spacing w:after="46" w:line="240" w:lineRule="auto"/>
              <w:rPr>
                <w:sz w:val="20"/>
                <w:szCs w:val="20"/>
                <w:lang w:val="en-US"/>
              </w:rPr>
            </w:pPr>
            <w:r w:rsidRPr="00B960C8">
              <w:rPr>
                <w:sz w:val="20"/>
                <w:szCs w:val="20"/>
                <w:lang w:val="en-US"/>
              </w:rPr>
              <w:t>88.95 (14.86)</w:t>
            </w:r>
          </w:p>
        </w:tc>
        <w:tc>
          <w:tcPr>
            <w:tcW w:w="1176" w:type="dxa"/>
            <w:tcBorders>
              <w:top w:val="single" w:sz="2" w:space="0" w:color="000001"/>
              <w:left w:val="single" w:sz="2" w:space="0" w:color="000001"/>
              <w:bottom w:val="single" w:sz="2" w:space="0" w:color="000001"/>
              <w:right w:val="single" w:sz="2" w:space="0" w:color="000001"/>
            </w:tcBorders>
          </w:tcPr>
          <w:p w14:paraId="0049C156" w14:textId="3615FAF5" w:rsidR="00E72584" w:rsidRPr="00B960C8" w:rsidRDefault="00E72584" w:rsidP="00E72584">
            <w:pPr>
              <w:pStyle w:val="TableContents"/>
              <w:spacing w:after="46" w:line="240" w:lineRule="auto"/>
              <w:rPr>
                <w:sz w:val="20"/>
                <w:szCs w:val="20"/>
                <w:lang w:val="en-US"/>
              </w:rPr>
            </w:pPr>
            <w:r>
              <w:rPr>
                <w:sz w:val="20"/>
                <w:szCs w:val="20"/>
                <w:lang w:val="en-US"/>
              </w:rPr>
              <w:t>21.25 (5.42)</w:t>
            </w:r>
          </w:p>
        </w:tc>
        <w:tc>
          <w:tcPr>
            <w:tcW w:w="1190" w:type="dxa"/>
            <w:tcBorders>
              <w:top w:val="single" w:sz="2" w:space="0" w:color="000001"/>
              <w:left w:val="single" w:sz="2" w:space="0" w:color="000001"/>
              <w:bottom w:val="single" w:sz="2" w:space="0" w:color="000001"/>
              <w:right w:val="single" w:sz="2" w:space="0" w:color="000001"/>
            </w:tcBorders>
          </w:tcPr>
          <w:p w14:paraId="511D809F" w14:textId="57BB0A36" w:rsidR="00E72584" w:rsidRPr="00B960C8" w:rsidRDefault="00E72584" w:rsidP="00E72584">
            <w:pPr>
              <w:pStyle w:val="TableContents"/>
              <w:spacing w:after="46" w:line="240" w:lineRule="auto"/>
              <w:rPr>
                <w:sz w:val="20"/>
                <w:szCs w:val="20"/>
                <w:lang w:val="en-US"/>
              </w:rPr>
            </w:pPr>
            <w:r>
              <w:rPr>
                <w:sz w:val="20"/>
                <w:szCs w:val="20"/>
                <w:lang w:val="en-US"/>
              </w:rPr>
              <w:t>19.1 (6.26)</w:t>
            </w:r>
          </w:p>
        </w:tc>
        <w:tc>
          <w:tcPr>
            <w:tcW w:w="1208" w:type="dxa"/>
            <w:tcBorders>
              <w:top w:val="single" w:sz="2" w:space="0" w:color="000001"/>
              <w:left w:val="single" w:sz="2" w:space="0" w:color="000001"/>
              <w:bottom w:val="single" w:sz="2" w:space="0" w:color="000001"/>
              <w:right w:val="single" w:sz="2" w:space="0" w:color="000001"/>
            </w:tcBorders>
          </w:tcPr>
          <w:p w14:paraId="2F43D076" w14:textId="04272A71" w:rsidR="00E72584" w:rsidRPr="00B960C8" w:rsidRDefault="00E72584" w:rsidP="00E72584">
            <w:pPr>
              <w:pStyle w:val="TableContents"/>
              <w:spacing w:after="46" w:line="240" w:lineRule="auto"/>
              <w:rPr>
                <w:sz w:val="20"/>
                <w:szCs w:val="20"/>
                <w:lang w:val="en-US"/>
              </w:rPr>
            </w:pPr>
            <w:r>
              <w:rPr>
                <w:sz w:val="20"/>
                <w:szCs w:val="20"/>
                <w:lang w:val="en-US"/>
              </w:rPr>
              <w:t>48.6 (8.1)</w:t>
            </w:r>
          </w:p>
        </w:tc>
        <w:tc>
          <w:tcPr>
            <w:tcW w:w="1140" w:type="dxa"/>
            <w:tcBorders>
              <w:top w:val="single" w:sz="2" w:space="0" w:color="000001"/>
              <w:left w:val="single" w:sz="2" w:space="0" w:color="000001"/>
              <w:bottom w:val="single" w:sz="2" w:space="0" w:color="000001"/>
            </w:tcBorders>
            <w:shd w:val="clear" w:color="auto" w:fill="auto"/>
          </w:tcPr>
          <w:p w14:paraId="395492C1" w14:textId="7E459A08" w:rsidR="00E72584" w:rsidRPr="00B960C8" w:rsidRDefault="00E72584" w:rsidP="00E72584">
            <w:pPr>
              <w:pStyle w:val="TableContents"/>
              <w:spacing w:after="46" w:line="240" w:lineRule="auto"/>
              <w:rPr>
                <w:sz w:val="20"/>
                <w:szCs w:val="20"/>
                <w:lang w:val="en-US"/>
              </w:rPr>
            </w:pPr>
            <w:r w:rsidRPr="00B960C8">
              <w:rPr>
                <w:sz w:val="20"/>
                <w:szCs w:val="20"/>
                <w:lang w:val="en-US"/>
              </w:rPr>
              <w:t>24 (54.17)</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7C8EB92C"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24.79 (6.11)</w:t>
            </w:r>
          </w:p>
        </w:tc>
      </w:tr>
      <w:tr w:rsidR="00E72584" w:rsidRPr="007C5899" w14:paraId="06EB4824"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08EB38D8" w14:textId="5CFBEE92" w:rsidR="00E72584" w:rsidRPr="00B960C8" w:rsidRDefault="00E72584" w:rsidP="00E72584">
            <w:pPr>
              <w:spacing w:after="46" w:line="240" w:lineRule="auto"/>
              <w:rPr>
                <w:sz w:val="20"/>
                <w:szCs w:val="20"/>
                <w:lang w:val="en-US"/>
              </w:rPr>
            </w:pPr>
            <w:r w:rsidRPr="00B960C8">
              <w:rPr>
                <w:sz w:val="20"/>
                <w:szCs w:val="20"/>
                <w:lang w:val="en-US"/>
              </w:rPr>
              <w:fldChar w:fldCharType="begin" w:fldLock="1"/>
            </w:r>
            <w:r w:rsidR="00D92B10">
              <w:rPr>
                <w:sz w:val="20"/>
                <w:szCs w:val="20"/>
                <w:lang w:val="en-US"/>
              </w:rPr>
              <w:instrText>ADDIN CSL_CITATION {"citationItems":[{"id":"ITEM-1","itemData":{"DOI":"10.1038/s41598-017-10688-1","ISSN":"20452322","abstract":"The current study aimed to explore age-variant trait differences of cortical gray matter volume (GMV) in a unique sample of first-episode and treatment-naïve patients with schizophrenia. A total of 158 subjects, including 26 adolescent-onset patients and 49 adult-onset patients as well as 83 age- and gender-matched controls were scanned using a 3T MRI scanner. Voxel-based morphometry (VBM) following Diffeomorphic Anatomical Registration Through Exponentiated Lie algebra (DARTEL) was used to explore group differences between patients and controls in regional GMV. We found that patients with schizophrenia had decreased GMV in the left parietal postcentral region that extended to the left frontal regions, the right middle temporal gyrus, the occipital lobe and the right cerebellum posterior pyramis. Further analysis showed a distinct pattern of gray matter alterations in adolescent-onset patients compared with both healthy controls and adult-onset patients. Relative to healthy controls, adolescent-onset patients showed GMV alterations in the left parietal postcentral gyrus, parahippocampal gyrus and right cerebellum posterior pyramis, while GMV deficits in adult-onset patients were focused on the cingulo-fronto-temporal module and right occipital regions. Our study identified differential cortical gray matter deficits between adolescent- and adulthood-onset patients with schizophrenia, which suggests that the cortical abnormalities in schizophrenia are likely adjusted by the developmental community structure of the human brain.","author":[{"dropping-particle":"","family":"Zhang","given":"Chengcheng","non-dropping-particle":"","parse-names":false,"suffix":""},{"dropping-particle":"","family":"Wang","given":"Qiang","non-dropping-particle":"","parse-names":false,"suffix":""},{"dropping-particle":"","family":"Ni","given":"Peiyan","non-dropping-particle":"","parse-names":false,"suffix":""},{"dropping-particle":"","family":"Deng","given":"Wei","non-dropping-particle":"","parse-names":false,"suffix":""},{"dropping-particle":"","family":"Li","given":"Yinfei","non-dropping-particle":"","parse-names":false,"suffix":""},{"dropping-particle":"","family":"Zhao","given":"Liansheng","non-dropping-particle":"","parse-names":false,"suffix":""},{"dropping-particle":"","family":"Ma","given":"Xiaohong","non-dropping-particle":"","parse-names":false,"suffix":""},{"dropping-particle":"","family":"Wang","given":"Yingcheng","non-dropping-particle":"","parse-names":false,"suffix":""},{"dropping-particle":"","family":"Yu","given":"Hua","non-dropping-particle":"","parse-names":false,"suffix":""},{"dropping-particle":"","family":"Li","given":"Xiaojing","non-dropping-particle":"","parse-names":false,"suffix":""},{"dropping-particle":"","family":"Zhang","given":"Pingping","non-dropping-particle":"","parse-names":false,"suffix":""},{"dropping-particle":"","family":"Meng","given":"Yajing","non-dropping-particle":"","parse-names":false,"suffix":""},{"dropping-particle":"","family":"Liang","given":"Sugai","non-dropping-particle":"","parse-names":false,"suffix":""},{"dropping-particle":"","family":"Li","given":"Mingli","non-dropping-particle":"","parse-names":false,"suffix":""},{"dropping-particle":"","family":"Li","given":"Tao","non-dropping-particle":"","parse-names":false,"suffix":""}],"container-title":"Scientific Reports","id":"ITEM-1","issue":"1","issued":{"date-parts":[["2017","12","1"]]},"publisher":"Nature Publishing Group","title":"Differential Cortical Gray Matter Deficits in Adolescent- and Adult-Onset First-Episode Treatment-Naïve Patients with Schizophrenia","type":"article-journal","volume":"7"},"uris":["http://www.mendeley.com/documents/?uuid=5661e9f4-e8f0-3846-bbc7-83e939b5fde2"]}],"mendeley":{"formattedCitation":"(C. Zhang et al., 2017)","manualFormatting":"Zhang et al., 2017","plainTextFormattedCitation":"(C. Zhang et al., 2017)","previouslyFormattedCitation":"(C. Zhang et al., 2017)"},"properties":{"noteIndex":0},"schema":"https://github.com/citation-style-language/schema/raw/master/csl-citation.json"}</w:instrText>
            </w:r>
            <w:r w:rsidRPr="00B960C8">
              <w:rPr>
                <w:sz w:val="20"/>
                <w:szCs w:val="20"/>
                <w:lang w:val="en-US"/>
              </w:rPr>
              <w:fldChar w:fldCharType="separate"/>
            </w:r>
            <w:r w:rsidRPr="00B960C8">
              <w:rPr>
                <w:noProof/>
                <w:sz w:val="20"/>
                <w:szCs w:val="20"/>
                <w:lang w:val="en-US"/>
              </w:rPr>
              <w:t>Zhang et al., 2017</w:t>
            </w:r>
            <w:r w:rsidRPr="00B960C8">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42F06D77" w14:textId="38671110" w:rsidR="00E72584" w:rsidRPr="00B960C8" w:rsidRDefault="00E72584" w:rsidP="00E72584">
            <w:pPr>
              <w:pStyle w:val="TableContents"/>
              <w:spacing w:after="46" w:line="240" w:lineRule="auto"/>
              <w:rPr>
                <w:sz w:val="20"/>
                <w:szCs w:val="20"/>
                <w:lang w:val="en-US"/>
              </w:rPr>
            </w:pPr>
            <w:r w:rsidRPr="00B960C8">
              <w:rPr>
                <w:sz w:val="20"/>
                <w:szCs w:val="20"/>
                <w:lang w:val="en-US"/>
              </w:rPr>
              <w:t>49 (40.82)</w:t>
            </w:r>
          </w:p>
        </w:tc>
        <w:tc>
          <w:tcPr>
            <w:tcW w:w="1260" w:type="dxa"/>
            <w:tcBorders>
              <w:top w:val="single" w:sz="2" w:space="0" w:color="000001"/>
              <w:left w:val="single" w:sz="2" w:space="0" w:color="000001"/>
              <w:bottom w:val="single" w:sz="2" w:space="0" w:color="000001"/>
            </w:tcBorders>
            <w:shd w:val="clear" w:color="auto" w:fill="auto"/>
          </w:tcPr>
          <w:p w14:paraId="1CA45483"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88 (5.94)</w:t>
            </w:r>
          </w:p>
        </w:tc>
        <w:tc>
          <w:tcPr>
            <w:tcW w:w="1254" w:type="dxa"/>
            <w:tcBorders>
              <w:top w:val="single" w:sz="2" w:space="0" w:color="000001"/>
              <w:left w:val="single" w:sz="2" w:space="0" w:color="000001"/>
              <w:bottom w:val="single" w:sz="2" w:space="0" w:color="000001"/>
              <w:right w:val="single" w:sz="2" w:space="0" w:color="000001"/>
            </w:tcBorders>
          </w:tcPr>
          <w:p w14:paraId="674AD6BE" w14:textId="5EA05D0B" w:rsidR="00E72584" w:rsidRPr="00B960C8" w:rsidRDefault="00E72584" w:rsidP="00E72584">
            <w:pPr>
              <w:pStyle w:val="TableContents"/>
              <w:spacing w:after="46" w:line="240" w:lineRule="auto"/>
              <w:rPr>
                <w:sz w:val="20"/>
                <w:szCs w:val="20"/>
                <w:lang w:val="en-US"/>
              </w:rPr>
            </w:pPr>
            <w:r w:rsidRPr="00B960C8">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3D1D16DB" w14:textId="63FB997F" w:rsidR="00E72584" w:rsidRPr="00B960C8" w:rsidRDefault="00E72584" w:rsidP="00E72584">
            <w:pPr>
              <w:pStyle w:val="TableContents"/>
              <w:spacing w:after="46" w:line="240" w:lineRule="auto"/>
              <w:rPr>
                <w:sz w:val="20"/>
                <w:szCs w:val="20"/>
                <w:lang w:val="en-US"/>
              </w:rPr>
            </w:pPr>
            <w:r>
              <w:rPr>
                <w:sz w:val="20"/>
                <w:szCs w:val="20"/>
                <w:lang w:val="en-US"/>
              </w:rPr>
              <w:t>0.4 (0.61)</w:t>
            </w:r>
          </w:p>
        </w:tc>
        <w:tc>
          <w:tcPr>
            <w:tcW w:w="1330" w:type="dxa"/>
            <w:tcBorders>
              <w:top w:val="single" w:sz="2" w:space="0" w:color="000001"/>
              <w:left w:val="single" w:sz="2" w:space="0" w:color="000001"/>
              <w:bottom w:val="single" w:sz="2" w:space="0" w:color="000001"/>
              <w:right w:val="single" w:sz="2" w:space="0" w:color="000001"/>
            </w:tcBorders>
          </w:tcPr>
          <w:p w14:paraId="11F71CE4" w14:textId="6EB92689" w:rsidR="00E72584" w:rsidRPr="00B960C8" w:rsidRDefault="00E72584" w:rsidP="00E72584">
            <w:pPr>
              <w:pStyle w:val="TableContents"/>
              <w:spacing w:after="46" w:line="240" w:lineRule="auto"/>
              <w:rPr>
                <w:sz w:val="20"/>
                <w:szCs w:val="20"/>
                <w:lang w:val="en-US"/>
              </w:rPr>
            </w:pPr>
            <w:r w:rsidRPr="00B960C8">
              <w:rPr>
                <w:sz w:val="20"/>
                <w:szCs w:val="20"/>
                <w:lang w:val="en-US"/>
              </w:rPr>
              <w:t>89.22 (17.15)</w:t>
            </w:r>
          </w:p>
        </w:tc>
        <w:tc>
          <w:tcPr>
            <w:tcW w:w="1176" w:type="dxa"/>
            <w:tcBorders>
              <w:top w:val="single" w:sz="2" w:space="0" w:color="000001"/>
              <w:left w:val="single" w:sz="2" w:space="0" w:color="000001"/>
              <w:bottom w:val="single" w:sz="2" w:space="0" w:color="000001"/>
              <w:right w:val="single" w:sz="2" w:space="0" w:color="000001"/>
            </w:tcBorders>
          </w:tcPr>
          <w:p w14:paraId="6B2ED640" w14:textId="6AA398E6" w:rsidR="00E72584" w:rsidRPr="00B960C8" w:rsidRDefault="00E72584" w:rsidP="00E72584">
            <w:pPr>
              <w:pStyle w:val="TableContents"/>
              <w:spacing w:after="46" w:line="240" w:lineRule="auto"/>
              <w:rPr>
                <w:sz w:val="20"/>
                <w:szCs w:val="20"/>
                <w:lang w:val="en-US"/>
              </w:rPr>
            </w:pPr>
            <w:r>
              <w:rPr>
                <w:sz w:val="20"/>
                <w:szCs w:val="20"/>
                <w:lang w:val="en-US"/>
              </w:rPr>
              <w:t>25.89 (5.85)</w:t>
            </w:r>
          </w:p>
        </w:tc>
        <w:tc>
          <w:tcPr>
            <w:tcW w:w="1190" w:type="dxa"/>
            <w:tcBorders>
              <w:top w:val="single" w:sz="2" w:space="0" w:color="000001"/>
              <w:left w:val="single" w:sz="2" w:space="0" w:color="000001"/>
              <w:bottom w:val="single" w:sz="2" w:space="0" w:color="000001"/>
              <w:right w:val="single" w:sz="2" w:space="0" w:color="000001"/>
            </w:tcBorders>
          </w:tcPr>
          <w:p w14:paraId="63498209" w14:textId="595E9ACE" w:rsidR="00E72584" w:rsidRPr="00B960C8" w:rsidRDefault="00E72584" w:rsidP="00E72584">
            <w:pPr>
              <w:pStyle w:val="TableContents"/>
              <w:spacing w:after="46" w:line="240" w:lineRule="auto"/>
              <w:rPr>
                <w:sz w:val="20"/>
                <w:szCs w:val="20"/>
                <w:lang w:val="en-US"/>
              </w:rPr>
            </w:pPr>
            <w:r>
              <w:rPr>
                <w:sz w:val="20"/>
                <w:szCs w:val="20"/>
                <w:lang w:val="en-US"/>
              </w:rPr>
              <w:t>16.7 (6.38)</w:t>
            </w:r>
          </w:p>
        </w:tc>
        <w:tc>
          <w:tcPr>
            <w:tcW w:w="1208" w:type="dxa"/>
            <w:tcBorders>
              <w:top w:val="single" w:sz="2" w:space="0" w:color="000001"/>
              <w:left w:val="single" w:sz="2" w:space="0" w:color="000001"/>
              <w:bottom w:val="single" w:sz="2" w:space="0" w:color="000001"/>
              <w:right w:val="single" w:sz="2" w:space="0" w:color="000001"/>
            </w:tcBorders>
          </w:tcPr>
          <w:p w14:paraId="5563E14B" w14:textId="50B3B18F" w:rsidR="00E72584" w:rsidRPr="00B960C8" w:rsidRDefault="00E72584" w:rsidP="00E72584">
            <w:pPr>
              <w:pStyle w:val="TableContents"/>
              <w:spacing w:after="46" w:line="240" w:lineRule="auto"/>
              <w:rPr>
                <w:sz w:val="20"/>
                <w:szCs w:val="20"/>
                <w:lang w:val="en-US"/>
              </w:rPr>
            </w:pPr>
            <w:r>
              <w:rPr>
                <w:sz w:val="20"/>
                <w:szCs w:val="20"/>
                <w:lang w:val="en-US"/>
              </w:rPr>
              <w:t>46.63 (9.89)</w:t>
            </w:r>
          </w:p>
        </w:tc>
        <w:tc>
          <w:tcPr>
            <w:tcW w:w="1140" w:type="dxa"/>
            <w:tcBorders>
              <w:top w:val="single" w:sz="2" w:space="0" w:color="000001"/>
              <w:left w:val="single" w:sz="2" w:space="0" w:color="000001"/>
              <w:bottom w:val="single" w:sz="2" w:space="0" w:color="000001"/>
            </w:tcBorders>
            <w:shd w:val="clear" w:color="auto" w:fill="auto"/>
          </w:tcPr>
          <w:p w14:paraId="2002B59D" w14:textId="781235B1" w:rsidR="00E72584" w:rsidRPr="00B960C8" w:rsidRDefault="00E72584" w:rsidP="00E72584">
            <w:pPr>
              <w:pStyle w:val="TableContents"/>
              <w:spacing w:after="46" w:line="240" w:lineRule="auto"/>
              <w:rPr>
                <w:sz w:val="20"/>
                <w:szCs w:val="20"/>
                <w:lang w:val="en-US"/>
              </w:rPr>
            </w:pPr>
            <w:r w:rsidRPr="00B960C8">
              <w:rPr>
                <w:sz w:val="20"/>
                <w:szCs w:val="20"/>
                <w:lang w:val="en-US"/>
              </w:rPr>
              <w:t>57 (45.61)</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22FE0AA6" w14:textId="77777777" w:rsidR="00E72584" w:rsidRPr="00B960C8" w:rsidRDefault="00E72584" w:rsidP="00E72584">
            <w:pPr>
              <w:pStyle w:val="TableContents"/>
              <w:spacing w:after="46" w:line="240" w:lineRule="auto"/>
              <w:rPr>
                <w:sz w:val="20"/>
                <w:szCs w:val="20"/>
                <w:lang w:val="en-US"/>
              </w:rPr>
            </w:pPr>
            <w:r w:rsidRPr="00B960C8">
              <w:rPr>
                <w:sz w:val="20"/>
                <w:szCs w:val="20"/>
                <w:lang w:val="en-US"/>
              </w:rPr>
              <w:t>32.88 (6.26)</w:t>
            </w:r>
          </w:p>
        </w:tc>
      </w:tr>
      <w:tr w:rsidR="00812BDE" w:rsidRPr="007C5899" w14:paraId="7FB539E5" w14:textId="77777777" w:rsidTr="004C39E5">
        <w:trPr>
          <w:trHeight w:val="288"/>
        </w:trPr>
        <w:tc>
          <w:tcPr>
            <w:tcW w:w="2802" w:type="dxa"/>
            <w:tcBorders>
              <w:top w:val="single" w:sz="2" w:space="0" w:color="000001"/>
              <w:left w:val="single" w:sz="2" w:space="0" w:color="000001"/>
              <w:bottom w:val="single" w:sz="2" w:space="0" w:color="000001"/>
            </w:tcBorders>
            <w:shd w:val="clear" w:color="auto" w:fill="auto"/>
          </w:tcPr>
          <w:p w14:paraId="75FE52F9" w14:textId="78D350F6" w:rsidR="00812BDE" w:rsidRPr="00B960C8" w:rsidRDefault="00812BDE" w:rsidP="00E72584">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1919/j.issn.1002-0829.217138","ISSN":"10020829","abstract":"Background: The impairment of cognitive function is one of the core symptoms in schizophrenia, and the degree of recovery is closely related to whether patients are able to rejoin society successfully. Objective: This study was to clarify the correlation between cognitive function and cerebral grey matter volume in schizophrenia. Methods: The neuro-cognitive functions of thirty-seven patients with first-episode schizophrenia (the patient group) and thirty healthy controls (the control group) was evaluated with the Clock Drawing Test, Trail Marking Test, Digit Span Test, Auditory Verbal Learning Test, Wisconsin Card Sorting Test, Verbal Fluency Test, Semantic Similarity Test and Stroop Color-Word Test. The facial emotion cognitive task was employed to assess the facial emotion cognitive functions of thirty-two patients with first-episode schizophrenia (the patient group) and 29 healthy controls (the control group). The psychotic symptoms of patients with firstepisode schizophrenia were evaluated using the Positive and Negative Syndrome Scale (PANSS). The brain imaging data of the patient group and control group were collected using the magnetic resonance imagine (MRI). Results: The difference between the patient group and the control group in the results of Clock Drawing Test, Trail Marking Test, Digit Span Test, Auditory Verbal Learning Test, Wisconsin Card Sorting Test, Verbal Fluency Test, Semantic Similarity Test and Stroop Color-Word Test's reaction time were significant. These two groups' Slopes in the facial emotion cognitive task were also significantly different from each other. According to the comparison of cerebral grey matter volume between the patient group and the control group, it was found that the grey matter volume of the patient group increased in the left superior frontal gyrus, and decreased in the left occipital gyrus, lingual gyrus and upper cerebellum. Based on the analyses of neuro-cognitive data and brain imaging data of the patient group, the scores of the number of correct responses in Stroop Color- Word Test's Card C were negatively correlated with grey matter volumes of the left upper frontal gyrus, right upper frontal gyrus and middle frontal gyrus. The analyses on the facial emotion cognitive task and brain imaging data of the patient group showed that the slope data were positively correlated with grey matter volumes of the right superior temporal gyrus, middle temporal gyrus, left middle temporal gyrus, inferior tempora…","author":[{"dropping-particle":"","family":"Zhang","given":"Xinyue","non-dropping-particle":"","parse-names":false,"suffix":""},{"dropping-particle":"","family":"Yao","given":"Jingjing","non-dropping-particle":"","parse-names":false,"suffix":""},{"dropping-particle":"","family":"Lv","given":"Yiding","non-dropping-particle":"","parse-names":false,"suffix":""},{"dropping-particle":"","family":"Zhao","given":"Xiaoxin","non-dropping-particle":"","parse-names":false,"suffix":""},{"dropping-particle":"","family":"Li","given":"Yuan","non-dropping-particle":"","parse-names":false,"suffix":""},{"dropping-particle":"","family":"Sui","given":"Yuxiu","non-dropping-particle":"","parse-names":false,"suffix":""},{"dropping-particle":"","family":"Dai","given":"Zhiping","non-dropping-particle":"","parse-names":false,"suffix":""}],"container-title":"Shanghai Archives of Psychiatry","id":"ITEM-1","issue":"3","issued":{"date-parts":[["2018","6","1"]]},"page":"154-167","publisher":"Editorial Department of theShanghai Archives of Psychiatry","title":"An Association Study on the Cognitive Function and the Cerebral Grey Matter Volume of Patients with First-Episode Schizophrenia","type":"article-journal","volume":"30"},"uris":["http://www.mendeley.com/documents/?uuid=7b9860fc-4384-32d5-be4f-d2e58979a64d"]}],"mendeley":{"formattedCitation":"(X. Zhang et al., 2018)","manualFormatting":"Zhang et al., 2018","plainTextFormattedCitation":"(X. Zhang et al., 2018)","previouslyFormattedCitation":"(X. Zhang et al., 2018)"},"properties":{"noteIndex":0},"schema":"https://github.com/citation-style-language/schema/raw/master/csl-citation.json"}</w:instrText>
            </w:r>
            <w:r>
              <w:rPr>
                <w:sz w:val="20"/>
                <w:szCs w:val="20"/>
                <w:lang w:val="en-US"/>
              </w:rPr>
              <w:fldChar w:fldCharType="separate"/>
            </w:r>
            <w:r w:rsidRPr="00812BDE">
              <w:rPr>
                <w:noProof/>
                <w:sz w:val="20"/>
                <w:szCs w:val="20"/>
                <w:lang w:val="en-US"/>
              </w:rPr>
              <w:t>Zhang et al., 2018</w:t>
            </w:r>
            <w:r>
              <w:rPr>
                <w:sz w:val="20"/>
                <w:szCs w:val="20"/>
                <w:lang w:val="en-US"/>
              </w:rPr>
              <w:fldChar w:fldCharType="end"/>
            </w:r>
          </w:p>
        </w:tc>
        <w:tc>
          <w:tcPr>
            <w:tcW w:w="1134" w:type="dxa"/>
            <w:tcBorders>
              <w:top w:val="single" w:sz="2" w:space="0" w:color="000001"/>
              <w:left w:val="single" w:sz="2" w:space="0" w:color="000001"/>
              <w:bottom w:val="single" w:sz="2" w:space="0" w:color="000001"/>
            </w:tcBorders>
            <w:shd w:val="clear" w:color="auto" w:fill="auto"/>
          </w:tcPr>
          <w:p w14:paraId="38C20ED2" w14:textId="271A47E9" w:rsidR="00812BDE" w:rsidRPr="00B960C8" w:rsidRDefault="00812BDE" w:rsidP="00E72584">
            <w:pPr>
              <w:pStyle w:val="TableContents"/>
              <w:spacing w:after="46" w:line="240" w:lineRule="auto"/>
              <w:rPr>
                <w:sz w:val="20"/>
                <w:szCs w:val="20"/>
                <w:lang w:val="en-US"/>
              </w:rPr>
            </w:pPr>
            <w:r>
              <w:rPr>
                <w:sz w:val="20"/>
                <w:szCs w:val="20"/>
                <w:lang w:val="en-US"/>
              </w:rPr>
              <w:t>32 (68.75)</w:t>
            </w:r>
          </w:p>
        </w:tc>
        <w:tc>
          <w:tcPr>
            <w:tcW w:w="1260" w:type="dxa"/>
            <w:tcBorders>
              <w:top w:val="single" w:sz="2" w:space="0" w:color="000001"/>
              <w:left w:val="single" w:sz="2" w:space="0" w:color="000001"/>
              <w:bottom w:val="single" w:sz="2" w:space="0" w:color="000001"/>
            </w:tcBorders>
            <w:shd w:val="clear" w:color="auto" w:fill="auto"/>
          </w:tcPr>
          <w:p w14:paraId="07BF6B94" w14:textId="066ECF46" w:rsidR="00812BDE" w:rsidRPr="00B960C8" w:rsidRDefault="00812BDE" w:rsidP="00E72584">
            <w:pPr>
              <w:pStyle w:val="TableContents"/>
              <w:spacing w:after="46" w:line="240" w:lineRule="auto"/>
              <w:rPr>
                <w:sz w:val="20"/>
                <w:szCs w:val="20"/>
                <w:lang w:val="en-US"/>
              </w:rPr>
            </w:pPr>
            <w:r>
              <w:rPr>
                <w:sz w:val="20"/>
                <w:szCs w:val="20"/>
                <w:lang w:val="en-US"/>
              </w:rPr>
              <w:t>22.7 (4)</w:t>
            </w:r>
          </w:p>
        </w:tc>
        <w:tc>
          <w:tcPr>
            <w:tcW w:w="1254" w:type="dxa"/>
            <w:tcBorders>
              <w:top w:val="single" w:sz="2" w:space="0" w:color="000001"/>
              <w:left w:val="single" w:sz="2" w:space="0" w:color="000001"/>
              <w:bottom w:val="single" w:sz="2" w:space="0" w:color="000001"/>
              <w:right w:val="single" w:sz="2" w:space="0" w:color="000001"/>
            </w:tcBorders>
          </w:tcPr>
          <w:p w14:paraId="558EC5B6" w14:textId="641252F8" w:rsidR="00812BDE" w:rsidRPr="00B960C8" w:rsidRDefault="00812BDE" w:rsidP="00E72584">
            <w:pPr>
              <w:pStyle w:val="TableContents"/>
              <w:spacing w:after="46" w:line="240" w:lineRule="auto"/>
              <w:rPr>
                <w:sz w:val="20"/>
                <w:szCs w:val="20"/>
                <w:lang w:val="en-US"/>
              </w:rPr>
            </w:pPr>
            <w:r>
              <w:rPr>
                <w:sz w:val="20"/>
                <w:szCs w:val="20"/>
                <w:lang w:val="en-US"/>
              </w:rPr>
              <w:t>0</w:t>
            </w:r>
          </w:p>
        </w:tc>
        <w:tc>
          <w:tcPr>
            <w:tcW w:w="1182" w:type="dxa"/>
            <w:tcBorders>
              <w:top w:val="single" w:sz="2" w:space="0" w:color="000001"/>
              <w:left w:val="single" w:sz="2" w:space="0" w:color="000001"/>
              <w:bottom w:val="single" w:sz="2" w:space="0" w:color="000001"/>
              <w:right w:val="single" w:sz="2" w:space="0" w:color="000001"/>
            </w:tcBorders>
          </w:tcPr>
          <w:p w14:paraId="6143B2C1" w14:textId="4BA57E2C" w:rsidR="00812BDE" w:rsidRDefault="00812BDE" w:rsidP="00E72584">
            <w:pPr>
              <w:pStyle w:val="TableContents"/>
              <w:spacing w:after="46" w:line="240" w:lineRule="auto"/>
              <w:rPr>
                <w:sz w:val="20"/>
                <w:szCs w:val="20"/>
                <w:lang w:val="en-US"/>
              </w:rPr>
            </w:pPr>
            <w:r>
              <w:rPr>
                <w:sz w:val="20"/>
                <w:szCs w:val="20"/>
                <w:lang w:val="en-US"/>
              </w:rPr>
              <w:t>0.86 (0.74)</w:t>
            </w:r>
          </w:p>
        </w:tc>
        <w:tc>
          <w:tcPr>
            <w:tcW w:w="1330" w:type="dxa"/>
            <w:tcBorders>
              <w:top w:val="single" w:sz="2" w:space="0" w:color="000001"/>
              <w:left w:val="single" w:sz="2" w:space="0" w:color="000001"/>
              <w:bottom w:val="single" w:sz="2" w:space="0" w:color="000001"/>
              <w:right w:val="single" w:sz="2" w:space="0" w:color="000001"/>
            </w:tcBorders>
          </w:tcPr>
          <w:p w14:paraId="7D2D7592" w14:textId="43634DC4" w:rsidR="00812BDE" w:rsidRPr="00B960C8" w:rsidRDefault="00812BDE" w:rsidP="00E72584">
            <w:pPr>
              <w:pStyle w:val="TableContents"/>
              <w:spacing w:after="46" w:line="240" w:lineRule="auto"/>
              <w:rPr>
                <w:sz w:val="20"/>
                <w:szCs w:val="20"/>
                <w:lang w:val="en-US"/>
              </w:rPr>
            </w:pPr>
            <w:r>
              <w:rPr>
                <w:sz w:val="20"/>
                <w:szCs w:val="20"/>
                <w:lang w:val="en-US"/>
              </w:rPr>
              <w:t>104.3 (17.8)</w:t>
            </w:r>
          </w:p>
        </w:tc>
        <w:tc>
          <w:tcPr>
            <w:tcW w:w="1176" w:type="dxa"/>
            <w:tcBorders>
              <w:top w:val="single" w:sz="2" w:space="0" w:color="000001"/>
              <w:left w:val="single" w:sz="2" w:space="0" w:color="000001"/>
              <w:bottom w:val="single" w:sz="2" w:space="0" w:color="000001"/>
              <w:right w:val="single" w:sz="2" w:space="0" w:color="000001"/>
            </w:tcBorders>
          </w:tcPr>
          <w:p w14:paraId="54044B9D" w14:textId="0105DE79" w:rsidR="00812BDE" w:rsidRDefault="00812BDE" w:rsidP="00E72584">
            <w:pPr>
              <w:pStyle w:val="TableContents"/>
              <w:spacing w:after="46" w:line="240" w:lineRule="auto"/>
              <w:rPr>
                <w:sz w:val="20"/>
                <w:szCs w:val="20"/>
                <w:lang w:val="en-US"/>
              </w:rPr>
            </w:pPr>
            <w:r>
              <w:rPr>
                <w:sz w:val="20"/>
                <w:szCs w:val="20"/>
                <w:lang w:val="en-US"/>
              </w:rPr>
              <w:t>26.2 (4.6)</w:t>
            </w:r>
          </w:p>
        </w:tc>
        <w:tc>
          <w:tcPr>
            <w:tcW w:w="1190" w:type="dxa"/>
            <w:tcBorders>
              <w:top w:val="single" w:sz="2" w:space="0" w:color="000001"/>
              <w:left w:val="single" w:sz="2" w:space="0" w:color="000001"/>
              <w:bottom w:val="single" w:sz="2" w:space="0" w:color="000001"/>
              <w:right w:val="single" w:sz="2" w:space="0" w:color="000001"/>
            </w:tcBorders>
          </w:tcPr>
          <w:p w14:paraId="43D59D54" w14:textId="7122A9E0" w:rsidR="00812BDE" w:rsidRDefault="00812BDE" w:rsidP="00E72584">
            <w:pPr>
              <w:pStyle w:val="TableContents"/>
              <w:spacing w:after="46" w:line="240" w:lineRule="auto"/>
              <w:rPr>
                <w:sz w:val="20"/>
                <w:szCs w:val="20"/>
                <w:lang w:val="en-US"/>
              </w:rPr>
            </w:pPr>
            <w:r>
              <w:rPr>
                <w:sz w:val="20"/>
                <w:szCs w:val="20"/>
                <w:lang w:val="en-US"/>
              </w:rPr>
              <w:t>25.6 (7.4)</w:t>
            </w:r>
          </w:p>
        </w:tc>
        <w:tc>
          <w:tcPr>
            <w:tcW w:w="1208" w:type="dxa"/>
            <w:tcBorders>
              <w:top w:val="single" w:sz="2" w:space="0" w:color="000001"/>
              <w:left w:val="single" w:sz="2" w:space="0" w:color="000001"/>
              <w:bottom w:val="single" w:sz="2" w:space="0" w:color="000001"/>
              <w:right w:val="single" w:sz="2" w:space="0" w:color="000001"/>
            </w:tcBorders>
          </w:tcPr>
          <w:p w14:paraId="75016A71" w14:textId="3B980111" w:rsidR="00812BDE" w:rsidRDefault="00812BDE" w:rsidP="00E72584">
            <w:pPr>
              <w:pStyle w:val="TableContents"/>
              <w:spacing w:after="46" w:line="240" w:lineRule="auto"/>
              <w:rPr>
                <w:sz w:val="20"/>
                <w:szCs w:val="20"/>
                <w:lang w:val="en-US"/>
              </w:rPr>
            </w:pPr>
            <w:r>
              <w:rPr>
                <w:sz w:val="20"/>
                <w:szCs w:val="20"/>
                <w:lang w:val="en-US"/>
              </w:rPr>
              <w:t>52.4 (10)</w:t>
            </w:r>
          </w:p>
        </w:tc>
        <w:tc>
          <w:tcPr>
            <w:tcW w:w="1140" w:type="dxa"/>
            <w:tcBorders>
              <w:top w:val="single" w:sz="2" w:space="0" w:color="000001"/>
              <w:left w:val="single" w:sz="2" w:space="0" w:color="000001"/>
              <w:bottom w:val="single" w:sz="2" w:space="0" w:color="000001"/>
            </w:tcBorders>
            <w:shd w:val="clear" w:color="auto" w:fill="auto"/>
          </w:tcPr>
          <w:p w14:paraId="525D6377" w14:textId="694AF0E8" w:rsidR="00812BDE" w:rsidRPr="00B960C8" w:rsidRDefault="00812BDE" w:rsidP="00E72584">
            <w:pPr>
              <w:pStyle w:val="TableContents"/>
              <w:spacing w:after="46" w:line="240" w:lineRule="auto"/>
              <w:rPr>
                <w:sz w:val="20"/>
                <w:szCs w:val="20"/>
                <w:lang w:val="en-US"/>
              </w:rPr>
            </w:pPr>
            <w:r>
              <w:rPr>
                <w:sz w:val="20"/>
                <w:szCs w:val="20"/>
                <w:lang w:val="en-US"/>
              </w:rPr>
              <w:t>29 (58.62)</w:t>
            </w:r>
          </w:p>
        </w:tc>
        <w:tc>
          <w:tcPr>
            <w:tcW w:w="1160" w:type="dxa"/>
            <w:tcBorders>
              <w:top w:val="single" w:sz="2" w:space="0" w:color="000001"/>
              <w:left w:val="single" w:sz="2" w:space="0" w:color="000001"/>
              <w:bottom w:val="single" w:sz="2" w:space="0" w:color="000001"/>
              <w:right w:val="single" w:sz="2" w:space="0" w:color="000001"/>
            </w:tcBorders>
            <w:shd w:val="clear" w:color="auto" w:fill="auto"/>
          </w:tcPr>
          <w:p w14:paraId="63BDB427" w14:textId="140D1931" w:rsidR="00812BDE" w:rsidRPr="00B960C8" w:rsidRDefault="00812BDE" w:rsidP="00E72584">
            <w:pPr>
              <w:pStyle w:val="TableContents"/>
              <w:spacing w:after="46" w:line="240" w:lineRule="auto"/>
              <w:rPr>
                <w:sz w:val="20"/>
                <w:szCs w:val="20"/>
                <w:lang w:val="en-US"/>
              </w:rPr>
            </w:pPr>
            <w:r>
              <w:rPr>
                <w:sz w:val="20"/>
                <w:szCs w:val="20"/>
                <w:lang w:val="en-US"/>
              </w:rPr>
              <w:t>22.1 (3.6)</w:t>
            </w:r>
          </w:p>
        </w:tc>
      </w:tr>
    </w:tbl>
    <w:p w14:paraId="0B3B4BA6" w14:textId="27B36C40" w:rsidR="00176BC4" w:rsidRPr="005F022F" w:rsidRDefault="00176BC4" w:rsidP="00176BC4">
      <w:pPr>
        <w:spacing w:line="276" w:lineRule="auto"/>
        <w:jc w:val="both"/>
        <w:rPr>
          <w:sz w:val="20"/>
          <w:lang w:val="en-US"/>
        </w:rPr>
      </w:pPr>
      <w:r w:rsidRPr="005F022F">
        <w:rPr>
          <w:sz w:val="18"/>
          <w:szCs w:val="18"/>
          <w:lang w:val="en-US"/>
        </w:rPr>
        <w:t xml:space="preserve">Abbreviations: SD, standard deviation; </w:t>
      </w:r>
      <w:r>
        <w:rPr>
          <w:sz w:val="18"/>
          <w:szCs w:val="18"/>
          <w:lang w:val="en-US"/>
        </w:rPr>
        <w:t xml:space="preserve">PANSS, </w:t>
      </w:r>
      <w:r w:rsidRPr="00B960C8">
        <w:rPr>
          <w:sz w:val="18"/>
          <w:szCs w:val="18"/>
          <w:lang w:val="en-US"/>
        </w:rPr>
        <w:t>The Positive and Negative Syndrome Scale</w:t>
      </w:r>
      <w:r>
        <w:rPr>
          <w:sz w:val="18"/>
          <w:szCs w:val="18"/>
          <w:lang w:val="en-US"/>
        </w:rPr>
        <w:t xml:space="preserve">; </w:t>
      </w:r>
      <w:r w:rsidRPr="005F022F">
        <w:rPr>
          <w:sz w:val="18"/>
          <w:szCs w:val="18"/>
          <w:lang w:val="en-US"/>
        </w:rPr>
        <w:t>NA, not available.</w:t>
      </w:r>
      <w:r w:rsidR="004E7D33">
        <w:rPr>
          <w:sz w:val="18"/>
          <w:szCs w:val="18"/>
          <w:lang w:val="en-US"/>
        </w:rPr>
        <w:t xml:space="preserve"> *Duration of illness calculated based on reported age and age of onset</w:t>
      </w:r>
      <w:r w:rsidR="00C91329">
        <w:rPr>
          <w:sz w:val="18"/>
          <w:szCs w:val="18"/>
          <w:lang w:val="en-US"/>
        </w:rPr>
        <w:t>; PANSS Total/subscales’ score calculated based on the reported scores on the other 3</w:t>
      </w:r>
      <w:r w:rsidR="004E7D33">
        <w:rPr>
          <w:sz w:val="18"/>
          <w:szCs w:val="18"/>
          <w:lang w:val="en-US"/>
        </w:rPr>
        <w:t>.</w:t>
      </w:r>
    </w:p>
    <w:p w14:paraId="7CD1C61D" w14:textId="77777777" w:rsidR="00176BC4" w:rsidRPr="005F022F" w:rsidRDefault="00176BC4" w:rsidP="00176BC4">
      <w:pPr>
        <w:rPr>
          <w:b/>
          <w:lang w:val="en-US"/>
        </w:rPr>
      </w:pPr>
    </w:p>
    <w:p w14:paraId="16AA4A30" w14:textId="77777777" w:rsidR="00176BC4" w:rsidRDefault="00176BC4" w:rsidP="00176BC4">
      <w:pPr>
        <w:spacing w:after="0" w:line="240" w:lineRule="auto"/>
        <w:rPr>
          <w:b/>
          <w:lang w:val="en-US"/>
        </w:rPr>
      </w:pPr>
      <w:r>
        <w:rPr>
          <w:b/>
          <w:lang w:val="en-US"/>
        </w:rPr>
        <w:br w:type="page"/>
      </w:r>
    </w:p>
    <w:p w14:paraId="1DECCC76" w14:textId="5FE1B302" w:rsidR="00176BC4" w:rsidRPr="005F022F" w:rsidRDefault="000246AB" w:rsidP="00176BC4">
      <w:pPr>
        <w:rPr>
          <w:lang w:val="en-US"/>
        </w:rPr>
      </w:pPr>
      <w:r>
        <w:rPr>
          <w:b/>
          <w:lang w:val="en-US"/>
        </w:rPr>
        <w:lastRenderedPageBreak/>
        <w:t xml:space="preserve">Supplementary </w:t>
      </w:r>
      <w:r w:rsidR="00176BC4" w:rsidRPr="00D74C47">
        <w:rPr>
          <w:b/>
          <w:lang w:val="en-US"/>
        </w:rPr>
        <w:t>Table 2.</w:t>
      </w:r>
      <w:r w:rsidR="00176BC4" w:rsidRPr="005F022F">
        <w:rPr>
          <w:lang w:val="en-US"/>
        </w:rPr>
        <w:t xml:space="preserve"> Description of the </w:t>
      </w:r>
      <w:r w:rsidR="002B429B">
        <w:rPr>
          <w:lang w:val="en-US"/>
        </w:rPr>
        <w:t>143</w:t>
      </w:r>
      <w:r w:rsidR="00176BC4" w:rsidRPr="005F022F">
        <w:rPr>
          <w:lang w:val="en-US"/>
        </w:rPr>
        <w:t xml:space="preserve"> functional magnetic resonance imaging data-sets included in the </w:t>
      </w:r>
      <w:r w:rsidR="002B429B">
        <w:rPr>
          <w:lang w:val="en-US"/>
        </w:rPr>
        <w:t>neurocognitive</w:t>
      </w:r>
      <w:r w:rsidR="00176BC4" w:rsidRPr="005F022F">
        <w:rPr>
          <w:lang w:val="en-US"/>
        </w:rPr>
        <w:t xml:space="preserve"> meta-analysis.</w:t>
      </w:r>
    </w:p>
    <w:tbl>
      <w:tblPr>
        <w:tblW w:w="14568" w:type="dxa"/>
        <w:tblInd w:w="30" w:type="dxa"/>
        <w:tblBorders>
          <w:top w:val="single" w:sz="2" w:space="0" w:color="000001"/>
          <w:left w:val="single" w:sz="2" w:space="0" w:color="000001"/>
          <w:bottom w:val="single" w:sz="2" w:space="0" w:color="000001"/>
          <w:insideH w:val="single" w:sz="2" w:space="0" w:color="000001"/>
        </w:tblBorders>
        <w:tblLayout w:type="fixed"/>
        <w:tblCellMar>
          <w:top w:w="55" w:type="dxa"/>
          <w:left w:w="21" w:type="dxa"/>
          <w:bottom w:w="55" w:type="dxa"/>
          <w:right w:w="55" w:type="dxa"/>
        </w:tblCellMar>
        <w:tblLook w:val="0000" w:firstRow="0" w:lastRow="0" w:firstColumn="0" w:lastColumn="0" w:noHBand="0" w:noVBand="0"/>
      </w:tblPr>
      <w:tblGrid>
        <w:gridCol w:w="2823"/>
        <w:gridCol w:w="1078"/>
        <w:gridCol w:w="1176"/>
        <w:gridCol w:w="1259"/>
        <w:gridCol w:w="1162"/>
        <w:gridCol w:w="1260"/>
        <w:gridCol w:w="1176"/>
        <w:gridCol w:w="1176"/>
        <w:gridCol w:w="1190"/>
        <w:gridCol w:w="1105"/>
        <w:gridCol w:w="1163"/>
      </w:tblGrid>
      <w:tr w:rsidR="00C50A7A" w:rsidRPr="007C5899" w14:paraId="1999103A" w14:textId="77777777" w:rsidTr="00EA6979">
        <w:trPr>
          <w:trHeight w:val="240"/>
        </w:trPr>
        <w:tc>
          <w:tcPr>
            <w:tcW w:w="2823" w:type="dxa"/>
            <w:vMerge w:val="restart"/>
            <w:tcBorders>
              <w:top w:val="single" w:sz="2" w:space="0" w:color="000001"/>
              <w:left w:val="single" w:sz="2" w:space="0" w:color="000001"/>
            </w:tcBorders>
            <w:shd w:val="clear" w:color="auto" w:fill="auto"/>
            <w:vAlign w:val="bottom"/>
          </w:tcPr>
          <w:p w14:paraId="206C871D" w14:textId="77777777" w:rsidR="00C50A7A" w:rsidRPr="00AA726E" w:rsidRDefault="00C50A7A" w:rsidP="00C50A7A">
            <w:pPr>
              <w:pStyle w:val="TableContents"/>
              <w:spacing w:after="46" w:line="240" w:lineRule="auto"/>
              <w:rPr>
                <w:b/>
                <w:bCs/>
                <w:lang w:val="en-US"/>
              </w:rPr>
            </w:pPr>
            <w:r w:rsidRPr="00AA726E">
              <w:rPr>
                <w:b/>
                <w:bCs/>
                <w:lang w:val="en-US"/>
              </w:rPr>
              <w:t>Study</w:t>
            </w:r>
          </w:p>
        </w:tc>
        <w:tc>
          <w:tcPr>
            <w:tcW w:w="9477" w:type="dxa"/>
            <w:gridSpan w:val="8"/>
            <w:tcBorders>
              <w:top w:val="single" w:sz="2" w:space="0" w:color="000001"/>
              <w:left w:val="single" w:sz="2" w:space="0" w:color="000001"/>
              <w:bottom w:val="single" w:sz="2" w:space="0" w:color="000001"/>
              <w:right w:val="single" w:sz="2" w:space="0" w:color="000001"/>
            </w:tcBorders>
            <w:shd w:val="clear" w:color="auto" w:fill="auto"/>
          </w:tcPr>
          <w:p w14:paraId="0320C9C9" w14:textId="33D7F2D9" w:rsidR="00C50A7A" w:rsidRPr="00AA726E" w:rsidRDefault="00C50A7A" w:rsidP="00C50A7A">
            <w:pPr>
              <w:pStyle w:val="TableContents"/>
              <w:spacing w:after="46" w:line="240" w:lineRule="auto"/>
              <w:rPr>
                <w:b/>
                <w:bCs/>
                <w:lang w:val="en-US"/>
              </w:rPr>
            </w:pPr>
            <w:r w:rsidRPr="00AA726E">
              <w:rPr>
                <w:b/>
                <w:bCs/>
                <w:lang w:val="en-US"/>
              </w:rPr>
              <w:t>Clinical sample</w:t>
            </w:r>
          </w:p>
        </w:tc>
        <w:tc>
          <w:tcPr>
            <w:tcW w:w="2268" w:type="dxa"/>
            <w:gridSpan w:val="2"/>
            <w:tcBorders>
              <w:top w:val="single" w:sz="2" w:space="0" w:color="000001"/>
              <w:left w:val="single" w:sz="2" w:space="0" w:color="000001"/>
              <w:bottom w:val="single" w:sz="2" w:space="0" w:color="000001"/>
              <w:right w:val="single" w:sz="2" w:space="0" w:color="000001"/>
            </w:tcBorders>
            <w:shd w:val="clear" w:color="auto" w:fill="auto"/>
          </w:tcPr>
          <w:p w14:paraId="79CF1D04" w14:textId="1570CCAE" w:rsidR="00C50A7A" w:rsidRPr="00AA726E" w:rsidRDefault="00261C7A" w:rsidP="00C50A7A">
            <w:pPr>
              <w:pStyle w:val="TableContents"/>
              <w:spacing w:after="46" w:line="240" w:lineRule="auto"/>
              <w:rPr>
                <w:b/>
                <w:bCs/>
                <w:lang w:val="en-US"/>
              </w:rPr>
            </w:pPr>
            <w:r>
              <w:rPr>
                <w:b/>
                <w:bCs/>
                <w:lang w:val="en-US"/>
              </w:rPr>
              <w:t>Control</w:t>
            </w:r>
            <w:r w:rsidR="00C50A7A" w:rsidRPr="00AA726E">
              <w:rPr>
                <w:b/>
                <w:bCs/>
                <w:lang w:val="en-US"/>
              </w:rPr>
              <w:t xml:space="preserve"> sample</w:t>
            </w:r>
          </w:p>
        </w:tc>
      </w:tr>
      <w:tr w:rsidR="00C17AD7" w:rsidRPr="007C5899" w14:paraId="20D9496D" w14:textId="77777777" w:rsidTr="00EA6979">
        <w:trPr>
          <w:trHeight w:val="120"/>
        </w:trPr>
        <w:tc>
          <w:tcPr>
            <w:tcW w:w="2823" w:type="dxa"/>
            <w:vMerge/>
            <w:tcBorders>
              <w:left w:val="single" w:sz="2" w:space="0" w:color="000001"/>
              <w:bottom w:val="single" w:sz="2" w:space="0" w:color="000001"/>
            </w:tcBorders>
            <w:shd w:val="clear" w:color="auto" w:fill="auto"/>
          </w:tcPr>
          <w:p w14:paraId="20103898" w14:textId="77777777" w:rsidR="00C50A7A" w:rsidRPr="00AA726E" w:rsidRDefault="00C50A7A" w:rsidP="00C50A7A">
            <w:pPr>
              <w:pStyle w:val="TableContents"/>
              <w:spacing w:after="46" w:line="240" w:lineRule="auto"/>
              <w:rPr>
                <w:b/>
                <w:bCs/>
                <w:lang w:val="en-US"/>
              </w:rPr>
            </w:pPr>
          </w:p>
        </w:tc>
        <w:tc>
          <w:tcPr>
            <w:tcW w:w="1078" w:type="dxa"/>
            <w:tcBorders>
              <w:top w:val="single" w:sz="2" w:space="0" w:color="000001"/>
              <w:left w:val="single" w:sz="2" w:space="0" w:color="000001"/>
              <w:bottom w:val="single" w:sz="2" w:space="0" w:color="000001"/>
            </w:tcBorders>
            <w:shd w:val="clear" w:color="auto" w:fill="auto"/>
            <w:vAlign w:val="bottom"/>
          </w:tcPr>
          <w:p w14:paraId="2CA780E5" w14:textId="1CEB0FAD" w:rsidR="00C50A7A" w:rsidRPr="00AA726E" w:rsidRDefault="00C50A7A" w:rsidP="00C50A7A">
            <w:pPr>
              <w:pStyle w:val="TableContents"/>
              <w:spacing w:after="46" w:line="240" w:lineRule="auto"/>
              <w:rPr>
                <w:b/>
                <w:bCs/>
                <w:lang w:val="en-US"/>
              </w:rPr>
            </w:pPr>
            <w:r w:rsidRPr="00B767D5">
              <w:rPr>
                <w:b/>
                <w:bCs/>
                <w:lang w:val="en-US"/>
              </w:rPr>
              <w:t>N (% male)</w:t>
            </w:r>
          </w:p>
        </w:tc>
        <w:tc>
          <w:tcPr>
            <w:tcW w:w="1176" w:type="dxa"/>
            <w:tcBorders>
              <w:top w:val="single" w:sz="2" w:space="0" w:color="000001"/>
              <w:left w:val="single" w:sz="2" w:space="0" w:color="000001"/>
              <w:bottom w:val="single" w:sz="2" w:space="0" w:color="000001"/>
            </w:tcBorders>
            <w:shd w:val="clear" w:color="auto" w:fill="auto"/>
            <w:vAlign w:val="bottom"/>
          </w:tcPr>
          <w:p w14:paraId="31088D49" w14:textId="00C518A6" w:rsidR="00C50A7A" w:rsidRPr="00AA726E" w:rsidRDefault="00C50A7A" w:rsidP="00C50A7A">
            <w:pPr>
              <w:pStyle w:val="TableContents"/>
              <w:spacing w:after="46" w:line="240" w:lineRule="auto"/>
              <w:rPr>
                <w:b/>
                <w:bCs/>
                <w:lang w:val="en-US"/>
              </w:rPr>
            </w:pPr>
            <w:r w:rsidRPr="00B767D5">
              <w:rPr>
                <w:b/>
                <w:bCs/>
                <w:lang w:val="en-US"/>
              </w:rPr>
              <w:t>Age, y, Mean (SD)</w:t>
            </w:r>
          </w:p>
        </w:tc>
        <w:tc>
          <w:tcPr>
            <w:tcW w:w="1259" w:type="dxa"/>
            <w:tcBorders>
              <w:top w:val="single" w:sz="2" w:space="0" w:color="000001"/>
              <w:left w:val="single" w:sz="2" w:space="0" w:color="000001"/>
              <w:bottom w:val="single" w:sz="2" w:space="0" w:color="000001"/>
              <w:right w:val="single" w:sz="2" w:space="0" w:color="000001"/>
            </w:tcBorders>
            <w:vAlign w:val="bottom"/>
          </w:tcPr>
          <w:p w14:paraId="5B005319" w14:textId="244F3FA5" w:rsidR="00C50A7A" w:rsidRPr="00AA726E" w:rsidRDefault="00C50A7A" w:rsidP="00C50A7A">
            <w:pPr>
              <w:pStyle w:val="TableContents"/>
              <w:spacing w:after="46" w:line="240" w:lineRule="auto"/>
              <w:rPr>
                <w:b/>
                <w:bCs/>
                <w:lang w:val="en-US"/>
              </w:rPr>
            </w:pPr>
            <w:r w:rsidRPr="00B767D5">
              <w:rPr>
                <w:b/>
                <w:bCs/>
                <w:lang w:val="en-US"/>
              </w:rPr>
              <w:t>Medication, % medicated</w:t>
            </w:r>
          </w:p>
        </w:tc>
        <w:tc>
          <w:tcPr>
            <w:tcW w:w="1162" w:type="dxa"/>
            <w:tcBorders>
              <w:top w:val="single" w:sz="2" w:space="0" w:color="000001"/>
              <w:left w:val="single" w:sz="2" w:space="0" w:color="000001"/>
              <w:bottom w:val="single" w:sz="2" w:space="0" w:color="000001"/>
            </w:tcBorders>
            <w:vAlign w:val="bottom"/>
          </w:tcPr>
          <w:p w14:paraId="7A7B4265" w14:textId="0F495E49" w:rsidR="00C50A7A" w:rsidRPr="00AA726E" w:rsidRDefault="00C50A7A" w:rsidP="00C50A7A">
            <w:pPr>
              <w:pStyle w:val="TableContents"/>
              <w:spacing w:after="46" w:line="240" w:lineRule="auto"/>
              <w:rPr>
                <w:b/>
                <w:bCs/>
                <w:lang w:val="en-US"/>
              </w:rPr>
            </w:pPr>
            <w:r w:rsidRPr="008049D2">
              <w:rPr>
                <w:b/>
                <w:bCs/>
                <w:lang w:val="en-US"/>
              </w:rPr>
              <w:t>Illness duration, y, Mean (S</w:t>
            </w:r>
            <w:r>
              <w:rPr>
                <w:b/>
                <w:bCs/>
                <w:lang w:val="en-US"/>
              </w:rPr>
              <w:t>D)</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vAlign w:val="bottom"/>
          </w:tcPr>
          <w:p w14:paraId="3020F6EC" w14:textId="0CB2BE1F" w:rsidR="00C50A7A" w:rsidRPr="00AA726E" w:rsidRDefault="00C50A7A" w:rsidP="00C50A7A">
            <w:pPr>
              <w:pStyle w:val="TableContents"/>
              <w:spacing w:after="46" w:line="240" w:lineRule="auto"/>
              <w:rPr>
                <w:b/>
                <w:bCs/>
                <w:lang w:val="en-US"/>
              </w:rPr>
            </w:pPr>
            <w:r w:rsidRPr="00B767D5">
              <w:rPr>
                <w:b/>
                <w:bCs/>
                <w:lang w:val="en-US"/>
              </w:rPr>
              <w:t>PANSS Total, Mean (SD)</w:t>
            </w:r>
          </w:p>
        </w:tc>
        <w:tc>
          <w:tcPr>
            <w:tcW w:w="1176" w:type="dxa"/>
            <w:tcBorders>
              <w:top w:val="single" w:sz="2" w:space="0" w:color="000001"/>
              <w:left w:val="single" w:sz="2" w:space="0" w:color="000001"/>
              <w:bottom w:val="single" w:sz="2" w:space="0" w:color="000001"/>
              <w:right w:val="single" w:sz="2" w:space="0" w:color="000001"/>
            </w:tcBorders>
            <w:shd w:val="clear" w:color="auto" w:fill="auto"/>
            <w:vAlign w:val="bottom"/>
          </w:tcPr>
          <w:p w14:paraId="7BAD878F" w14:textId="403471CF" w:rsidR="00C50A7A" w:rsidRPr="00AA726E" w:rsidRDefault="00C50A7A" w:rsidP="00C50A7A">
            <w:pPr>
              <w:pStyle w:val="TableContents"/>
              <w:spacing w:after="46" w:line="240" w:lineRule="auto"/>
              <w:rPr>
                <w:b/>
                <w:bCs/>
                <w:lang w:val="en-US"/>
              </w:rPr>
            </w:pPr>
            <w:r w:rsidRPr="00B767D5">
              <w:rPr>
                <w:b/>
                <w:bCs/>
                <w:lang w:val="en-US"/>
              </w:rPr>
              <w:t>PANSS Pos, Mean (SD)</w:t>
            </w:r>
          </w:p>
        </w:tc>
        <w:tc>
          <w:tcPr>
            <w:tcW w:w="1176" w:type="dxa"/>
            <w:tcBorders>
              <w:top w:val="single" w:sz="2" w:space="0" w:color="000001"/>
              <w:left w:val="single" w:sz="2" w:space="0" w:color="000001"/>
              <w:bottom w:val="single" w:sz="2" w:space="0" w:color="000001"/>
              <w:right w:val="single" w:sz="2" w:space="0" w:color="000001"/>
            </w:tcBorders>
            <w:vAlign w:val="bottom"/>
          </w:tcPr>
          <w:p w14:paraId="62578411" w14:textId="36FED96B" w:rsidR="00C50A7A" w:rsidRPr="00AA726E" w:rsidRDefault="00C50A7A" w:rsidP="00C50A7A">
            <w:pPr>
              <w:pStyle w:val="TableContents"/>
              <w:spacing w:after="46" w:line="240" w:lineRule="auto"/>
              <w:rPr>
                <w:b/>
                <w:bCs/>
                <w:lang w:val="en-US"/>
              </w:rPr>
            </w:pPr>
            <w:r w:rsidRPr="00B767D5">
              <w:rPr>
                <w:b/>
                <w:bCs/>
                <w:lang w:val="en-US"/>
              </w:rPr>
              <w:t>PANSS Neg, Mean (SD)</w:t>
            </w:r>
          </w:p>
        </w:tc>
        <w:tc>
          <w:tcPr>
            <w:tcW w:w="1190" w:type="dxa"/>
            <w:tcBorders>
              <w:top w:val="single" w:sz="2" w:space="0" w:color="000001"/>
              <w:left w:val="single" w:sz="2" w:space="0" w:color="000001"/>
              <w:bottom w:val="single" w:sz="2" w:space="0" w:color="000001"/>
              <w:right w:val="single" w:sz="2" w:space="0" w:color="000001"/>
            </w:tcBorders>
            <w:vAlign w:val="bottom"/>
          </w:tcPr>
          <w:p w14:paraId="7211966F" w14:textId="69E7BD7A" w:rsidR="00C50A7A" w:rsidRPr="00AA726E" w:rsidRDefault="00C50A7A" w:rsidP="00C50A7A">
            <w:pPr>
              <w:pStyle w:val="TableContents"/>
              <w:spacing w:after="46" w:line="240" w:lineRule="auto"/>
              <w:rPr>
                <w:b/>
                <w:bCs/>
                <w:lang w:val="en-US"/>
              </w:rPr>
            </w:pPr>
            <w:r w:rsidRPr="00B767D5">
              <w:rPr>
                <w:b/>
                <w:bCs/>
                <w:lang w:val="en-US"/>
              </w:rPr>
              <w:t>PANSS Gen, Mean (SD)</w:t>
            </w:r>
          </w:p>
        </w:tc>
        <w:tc>
          <w:tcPr>
            <w:tcW w:w="1105" w:type="dxa"/>
            <w:tcBorders>
              <w:top w:val="single" w:sz="2" w:space="0" w:color="000001"/>
              <w:left w:val="single" w:sz="2" w:space="0" w:color="000001"/>
              <w:bottom w:val="single" w:sz="2" w:space="0" w:color="000001"/>
            </w:tcBorders>
            <w:shd w:val="clear" w:color="auto" w:fill="auto"/>
            <w:vAlign w:val="bottom"/>
          </w:tcPr>
          <w:p w14:paraId="4B367242" w14:textId="1BE9C404" w:rsidR="00C50A7A" w:rsidRPr="00AA726E" w:rsidRDefault="00C50A7A" w:rsidP="00C50A7A">
            <w:pPr>
              <w:pStyle w:val="TableContents"/>
              <w:spacing w:after="46" w:line="240" w:lineRule="auto"/>
              <w:rPr>
                <w:b/>
                <w:bCs/>
                <w:lang w:val="en-US"/>
              </w:rPr>
            </w:pPr>
            <w:r w:rsidRPr="00AA726E">
              <w:rPr>
                <w:b/>
                <w:bCs/>
                <w:lang w:val="en-US"/>
              </w:rPr>
              <w:t>N (% male)</w:t>
            </w:r>
          </w:p>
        </w:tc>
        <w:tc>
          <w:tcPr>
            <w:tcW w:w="116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02CA2AD1" w14:textId="77777777" w:rsidR="00C50A7A" w:rsidRPr="00AA726E" w:rsidRDefault="00C50A7A" w:rsidP="00C50A7A">
            <w:pPr>
              <w:pStyle w:val="TableContents"/>
              <w:spacing w:after="46" w:line="240" w:lineRule="auto"/>
              <w:rPr>
                <w:b/>
                <w:bCs/>
                <w:lang w:val="en-US"/>
              </w:rPr>
            </w:pPr>
            <w:r w:rsidRPr="00AA726E">
              <w:rPr>
                <w:b/>
                <w:bCs/>
                <w:lang w:val="en-US"/>
              </w:rPr>
              <w:t>Age, y, Mean (SD)</w:t>
            </w:r>
          </w:p>
        </w:tc>
      </w:tr>
      <w:tr w:rsidR="00C17AD7" w:rsidRPr="00E0042D" w14:paraId="250FD003" w14:textId="77777777" w:rsidTr="00EA6979">
        <w:trPr>
          <w:trHeight w:val="171"/>
        </w:trPr>
        <w:tc>
          <w:tcPr>
            <w:tcW w:w="2823" w:type="dxa"/>
            <w:tcBorders>
              <w:top w:val="single" w:sz="2" w:space="0" w:color="000001"/>
              <w:left w:val="single" w:sz="2" w:space="0" w:color="000001"/>
              <w:bottom w:val="single" w:sz="2" w:space="0" w:color="000001"/>
            </w:tcBorders>
            <w:shd w:val="clear" w:color="auto" w:fill="auto"/>
          </w:tcPr>
          <w:p w14:paraId="4AE2A89A" w14:textId="5E549D3A"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sidR="00D92B10">
              <w:rPr>
                <w:sz w:val="20"/>
                <w:szCs w:val="20"/>
                <w:lang w:val="en-US"/>
              </w:rPr>
              <w:instrText>ADDIN CSL_CITATION {"citationItems":[{"id":"ITEM-1","itemData":{"author":[{"dropping-particle":"","family":"Anticevic","given":"Alan","non-dropping-particle":"","parse-names":false,"suffix":""},{"dropping-particle":"","family":"Repovs","given":"Grega","non-dropping-particle":"","parse-names":false,"suffix":""},{"dropping-particle":"","family":"Barch","given":"Deanna M","non-dropping-particle":"","parse-names":false,"suffix":""}],"container-title":"Schizophrenia Bulletin","id":"ITEM-1","issue":"1","issued":{"date-parts":[["2011"]]},"note":"executive","page":"168-178","title":"Working Memory Encoding and Maintenance Deficits in Schizophrenia: Neural Evidence for Activation and Deactivation Abnormalities","type":"article-journal","volume":"39"},"uris":["http://www.mendeley.com/documents/?uuid=1857f430-dfaa-3218-92b0-4152e8ded9b0"]}],"mendeley":{"formattedCitation":"(Anticevic, Repovs, &amp; Barch, 2011)","manualFormatting":"Anticevic et al., 2011","plainTextFormattedCitation":"(Anticevic, Repovs, &amp; Barch, 2011)","previouslyFormattedCitation":"(Anticevic, Repovs, &amp; Barch, 2011)"},"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Anticevic et al., 2011</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4980662" w14:textId="7E3DFA6A" w:rsidR="00C50A7A" w:rsidRPr="00E0042D" w:rsidRDefault="00C50A7A" w:rsidP="00C50A7A">
            <w:pPr>
              <w:pStyle w:val="TableContents"/>
              <w:spacing w:after="46" w:line="240" w:lineRule="auto"/>
              <w:rPr>
                <w:sz w:val="20"/>
                <w:szCs w:val="20"/>
                <w:lang w:val="en-US"/>
              </w:rPr>
            </w:pPr>
            <w:r w:rsidRPr="00E0042D">
              <w:rPr>
                <w:sz w:val="20"/>
                <w:szCs w:val="20"/>
                <w:lang w:val="en-US"/>
              </w:rPr>
              <w:t>28 (78.57)</w:t>
            </w:r>
          </w:p>
        </w:tc>
        <w:tc>
          <w:tcPr>
            <w:tcW w:w="1176" w:type="dxa"/>
            <w:tcBorders>
              <w:top w:val="single" w:sz="2" w:space="0" w:color="000001"/>
              <w:left w:val="single" w:sz="2" w:space="0" w:color="000001"/>
              <w:bottom w:val="single" w:sz="2" w:space="0" w:color="000001"/>
            </w:tcBorders>
            <w:shd w:val="clear" w:color="auto" w:fill="auto"/>
          </w:tcPr>
          <w:p w14:paraId="1739BE56"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36.39 (9.54)</w:t>
            </w:r>
          </w:p>
        </w:tc>
        <w:tc>
          <w:tcPr>
            <w:tcW w:w="1259" w:type="dxa"/>
            <w:tcBorders>
              <w:top w:val="single" w:sz="2" w:space="0" w:color="000001"/>
              <w:left w:val="single" w:sz="2" w:space="0" w:color="000001"/>
              <w:bottom w:val="single" w:sz="2" w:space="0" w:color="000001"/>
              <w:right w:val="single" w:sz="2" w:space="0" w:color="000001"/>
            </w:tcBorders>
          </w:tcPr>
          <w:p w14:paraId="0571E559" w14:textId="33EADE41"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B4D3F6C" w14:textId="3D61FA99" w:rsidR="00C50A7A" w:rsidRDefault="00117D7B"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D47AFD4" w14:textId="65AF25E2"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2310F89" w14:textId="50FDDA3F" w:rsidR="00C50A7A" w:rsidRPr="00E0042D" w:rsidRDefault="00117D7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A21C40A" w14:textId="6982719A" w:rsidR="00C50A7A" w:rsidRDefault="00117D7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DB7ACA8" w14:textId="42152D7B" w:rsidR="00C50A7A" w:rsidRDefault="00117D7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F2DEB77" w14:textId="27C50E05" w:rsidR="00C50A7A" w:rsidRPr="00E0042D" w:rsidRDefault="00C50A7A" w:rsidP="00C50A7A">
            <w:pPr>
              <w:pStyle w:val="TableContents"/>
              <w:spacing w:after="46" w:line="240" w:lineRule="auto"/>
              <w:rPr>
                <w:sz w:val="20"/>
                <w:szCs w:val="20"/>
                <w:lang w:val="en-US"/>
              </w:rPr>
            </w:pPr>
            <w:r>
              <w:rPr>
                <w:sz w:val="20"/>
                <w:szCs w:val="20"/>
                <w:lang w:val="en-US"/>
              </w:rPr>
              <w:t>24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FAEEEE6" w14:textId="77777777" w:rsidR="00C50A7A" w:rsidRPr="00E0042D" w:rsidRDefault="00C50A7A" w:rsidP="00C50A7A">
            <w:pPr>
              <w:pStyle w:val="TableContents"/>
              <w:spacing w:after="46" w:line="240" w:lineRule="auto"/>
              <w:rPr>
                <w:sz w:val="20"/>
                <w:szCs w:val="20"/>
                <w:lang w:val="en-US"/>
              </w:rPr>
            </w:pPr>
            <w:r>
              <w:rPr>
                <w:sz w:val="20"/>
                <w:szCs w:val="20"/>
                <w:lang w:val="en-US"/>
              </w:rPr>
              <w:t>37.18 (7.59)</w:t>
            </w:r>
          </w:p>
        </w:tc>
      </w:tr>
      <w:tr w:rsidR="00C17AD7" w:rsidRPr="00E0042D" w14:paraId="0F366B8C" w14:textId="77777777" w:rsidTr="00EA6979">
        <w:trPr>
          <w:trHeight w:val="253"/>
        </w:trPr>
        <w:tc>
          <w:tcPr>
            <w:tcW w:w="2823" w:type="dxa"/>
            <w:tcBorders>
              <w:top w:val="single" w:sz="2" w:space="0" w:color="000001"/>
              <w:left w:val="single" w:sz="2" w:space="0" w:color="000001"/>
              <w:bottom w:val="single" w:sz="2" w:space="0" w:color="000001"/>
            </w:tcBorders>
            <w:shd w:val="clear" w:color="auto" w:fill="auto"/>
          </w:tcPr>
          <w:p w14:paraId="6AABD0A3" w14:textId="4A0FF5B9"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16/j.neuroimage.2006.04.189","ISSN":"10538119","abstract":"Background.: The primary purpose of this investigation was to assess the neural correlates of implicit cueing during an inhibitory task in schizophrenia when performance accuracy was matched with healthy comparison subjects. Methods.: We compared 17 individuals with chronic schizophrenia (SZ; medicated, 13.9 average years of illness) and 17 healthy comparison subjects (HC) matched for hit and false alarm rates, age, and education on a visual Go/Nogo task during functional magnetic resonance imaging. In this task, one of the go stimuli also served implicitly as a cue predictive of a subsequent inhibitory (Nogo) trial. Conclusions.: Findings suggest that even when matched for overall performance accuracy, individuals with SZ exhibit difficulties with inhibition and cue processing that may relate to core deficits in cognitive control and stimulus processing. In particular, these findings point towards an important role of the parietal cortex for cued inhibitory processes in healthy populations. © 2006 Elsevier Inc. All rights reserved.","author":[{"dropping-particle":"","family":"Arce","given":"Estibaliz","non-dropping-particle":"","parse-names":false,"suffix":""},{"dropping-particle":"","family":"Leland","given":"David S.","non-dropping-particle":"","parse-names":false,"suffix":""},{"dropping-particle":"","family":"Miller","given":"Daniel A.","non-dropping-particle":"","parse-names":false,"suffix":""},{"dropping-particle":"","family":"Simmons","given":"Alan N.","non-dropping-particle":"","parse-names":false,"suffix":""},{"dropping-particle":"","family":"Winternheimer","given":"Kelly C.","non-dropping-particle":"","parse-names":false,"suffix":""},{"dropping-particle":"","family":"Paulus","given":"Martin P.","non-dropping-particle":"","parse-names":false,"suffix":""}],"container-title":"NeuroImage","id":"ITEM-1","issue":"2","issued":{"date-parts":[["2006","8","15"]]},"page":"704-713","publisher":"Academic Press","title":"Individuals with schizophrenia present hypo- and hyperactivation during implicit cueing in an inhibitory task","type":"article-journal","volume":"32"},"uris":["http://www.mendeley.com/documents/?uuid=9bdb5a9f-ef36-375e-99f8-d63dd14834e1"]}],"mendeley":{"formattedCitation":"(Arce et al., 2006)","manualFormatting":"Arce et al., 2006","plainTextFormattedCitation":"(Arce et al., 2006)","previouslyFormattedCitation":"(Arce et al., 2006)"},"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Arce et al., 2006</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F56E3AC" w14:textId="24CF3778" w:rsidR="00C50A7A" w:rsidRPr="00E0042D" w:rsidRDefault="00C50A7A" w:rsidP="00C50A7A">
            <w:pPr>
              <w:pStyle w:val="TableContents"/>
              <w:spacing w:after="46" w:line="240" w:lineRule="auto"/>
              <w:rPr>
                <w:sz w:val="20"/>
                <w:szCs w:val="20"/>
                <w:lang w:val="en-US"/>
              </w:rPr>
            </w:pPr>
            <w:r w:rsidRPr="00E0042D">
              <w:rPr>
                <w:sz w:val="20"/>
                <w:szCs w:val="20"/>
                <w:lang w:val="en-US"/>
              </w:rPr>
              <w:t>17 (76.47)</w:t>
            </w:r>
          </w:p>
        </w:tc>
        <w:tc>
          <w:tcPr>
            <w:tcW w:w="1176" w:type="dxa"/>
            <w:tcBorders>
              <w:top w:val="single" w:sz="2" w:space="0" w:color="000001"/>
              <w:left w:val="single" w:sz="2" w:space="0" w:color="000001"/>
              <w:bottom w:val="single" w:sz="2" w:space="0" w:color="000001"/>
            </w:tcBorders>
            <w:shd w:val="clear" w:color="auto" w:fill="auto"/>
          </w:tcPr>
          <w:p w14:paraId="53691AFE"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40.88 (7.52)</w:t>
            </w:r>
          </w:p>
        </w:tc>
        <w:tc>
          <w:tcPr>
            <w:tcW w:w="1259" w:type="dxa"/>
            <w:tcBorders>
              <w:top w:val="single" w:sz="2" w:space="0" w:color="000001"/>
              <w:left w:val="single" w:sz="2" w:space="0" w:color="000001"/>
              <w:bottom w:val="single" w:sz="2" w:space="0" w:color="000001"/>
              <w:right w:val="single" w:sz="2" w:space="0" w:color="000001"/>
            </w:tcBorders>
          </w:tcPr>
          <w:p w14:paraId="0940FFB1" w14:textId="545D3C1A"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7F6B64C" w14:textId="7A62C123" w:rsidR="00C50A7A" w:rsidRDefault="00117D7B" w:rsidP="00C50A7A">
            <w:pPr>
              <w:pStyle w:val="TableContents"/>
              <w:spacing w:after="46" w:line="240" w:lineRule="auto"/>
              <w:rPr>
                <w:sz w:val="20"/>
                <w:szCs w:val="20"/>
                <w:lang w:val="en-US"/>
              </w:rPr>
            </w:pPr>
            <w:r>
              <w:rPr>
                <w:sz w:val="20"/>
                <w:szCs w:val="20"/>
                <w:lang w:val="en-US"/>
              </w:rPr>
              <w:t>13.91 (9.4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23D767E" w14:textId="39985F84" w:rsidR="00C50A7A" w:rsidRPr="00E0042D" w:rsidRDefault="00C50A7A" w:rsidP="00C50A7A">
            <w:pPr>
              <w:pStyle w:val="TableContents"/>
              <w:spacing w:after="46" w:line="240" w:lineRule="auto"/>
              <w:rPr>
                <w:sz w:val="20"/>
                <w:szCs w:val="20"/>
                <w:lang w:val="en-US"/>
              </w:rPr>
            </w:pPr>
            <w:r>
              <w:rPr>
                <w:sz w:val="20"/>
                <w:szCs w:val="20"/>
                <w:lang w:val="en-US"/>
              </w:rPr>
              <w:t>61.22 (NA)</w:t>
            </w:r>
            <w:r w:rsidR="00117D7B">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AF768B0" w14:textId="02EB6A67" w:rsidR="00C50A7A" w:rsidRPr="00E0042D" w:rsidRDefault="00117D7B" w:rsidP="00C50A7A">
            <w:pPr>
              <w:pStyle w:val="TableContents"/>
              <w:spacing w:after="46" w:line="240" w:lineRule="auto"/>
              <w:rPr>
                <w:sz w:val="20"/>
                <w:szCs w:val="20"/>
                <w:lang w:val="en-US"/>
              </w:rPr>
            </w:pPr>
            <w:r>
              <w:rPr>
                <w:sz w:val="20"/>
                <w:szCs w:val="20"/>
                <w:lang w:val="en-US"/>
              </w:rPr>
              <w:t>17.75 (12.82)</w:t>
            </w:r>
          </w:p>
        </w:tc>
        <w:tc>
          <w:tcPr>
            <w:tcW w:w="1176" w:type="dxa"/>
            <w:tcBorders>
              <w:top w:val="single" w:sz="2" w:space="0" w:color="000001"/>
              <w:left w:val="single" w:sz="2" w:space="0" w:color="000001"/>
              <w:bottom w:val="single" w:sz="2" w:space="0" w:color="000001"/>
              <w:right w:val="single" w:sz="2" w:space="0" w:color="000001"/>
            </w:tcBorders>
          </w:tcPr>
          <w:p w14:paraId="29DCE504" w14:textId="5C461B86" w:rsidR="00C50A7A" w:rsidRDefault="00117D7B" w:rsidP="00C50A7A">
            <w:pPr>
              <w:pStyle w:val="TableContents"/>
              <w:spacing w:after="46" w:line="240" w:lineRule="auto"/>
              <w:rPr>
                <w:sz w:val="20"/>
                <w:szCs w:val="20"/>
                <w:lang w:val="en-US"/>
              </w:rPr>
            </w:pPr>
            <w:r>
              <w:rPr>
                <w:sz w:val="20"/>
                <w:szCs w:val="20"/>
                <w:lang w:val="en-US"/>
              </w:rPr>
              <w:t>17.07 (10.07)</w:t>
            </w:r>
          </w:p>
        </w:tc>
        <w:tc>
          <w:tcPr>
            <w:tcW w:w="1190" w:type="dxa"/>
            <w:tcBorders>
              <w:top w:val="single" w:sz="2" w:space="0" w:color="000001"/>
              <w:left w:val="single" w:sz="2" w:space="0" w:color="000001"/>
              <w:bottom w:val="single" w:sz="2" w:space="0" w:color="000001"/>
              <w:right w:val="single" w:sz="2" w:space="0" w:color="000001"/>
            </w:tcBorders>
          </w:tcPr>
          <w:p w14:paraId="1313F428" w14:textId="1925184E" w:rsidR="00C50A7A" w:rsidRDefault="00117D7B" w:rsidP="00C50A7A">
            <w:pPr>
              <w:pStyle w:val="TableContents"/>
              <w:spacing w:after="46" w:line="240" w:lineRule="auto"/>
              <w:rPr>
                <w:sz w:val="20"/>
                <w:szCs w:val="20"/>
                <w:lang w:val="en-US"/>
              </w:rPr>
            </w:pPr>
            <w:r>
              <w:rPr>
                <w:sz w:val="20"/>
                <w:szCs w:val="20"/>
                <w:lang w:val="en-US"/>
              </w:rPr>
              <w:t>26.4 (12.42)</w:t>
            </w:r>
          </w:p>
        </w:tc>
        <w:tc>
          <w:tcPr>
            <w:tcW w:w="1105" w:type="dxa"/>
            <w:tcBorders>
              <w:top w:val="single" w:sz="2" w:space="0" w:color="000001"/>
              <w:left w:val="single" w:sz="2" w:space="0" w:color="000001"/>
              <w:bottom w:val="single" w:sz="2" w:space="0" w:color="000001"/>
            </w:tcBorders>
            <w:shd w:val="clear" w:color="auto" w:fill="auto"/>
          </w:tcPr>
          <w:p w14:paraId="5077E229" w14:textId="1A6796E1" w:rsidR="00C50A7A" w:rsidRPr="00E0042D" w:rsidRDefault="00C50A7A" w:rsidP="00C50A7A">
            <w:pPr>
              <w:pStyle w:val="TableContents"/>
              <w:spacing w:after="46" w:line="240" w:lineRule="auto"/>
              <w:rPr>
                <w:sz w:val="20"/>
                <w:szCs w:val="20"/>
                <w:lang w:val="en-US"/>
              </w:rPr>
            </w:pPr>
            <w:r>
              <w:rPr>
                <w:sz w:val="20"/>
                <w:szCs w:val="20"/>
                <w:lang w:val="en-US"/>
              </w:rPr>
              <w:t>17 (82.3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22C0E89" w14:textId="77777777" w:rsidR="00C50A7A" w:rsidRPr="00E0042D" w:rsidRDefault="00C50A7A" w:rsidP="00C50A7A">
            <w:pPr>
              <w:pStyle w:val="TableContents"/>
              <w:spacing w:after="46" w:line="240" w:lineRule="auto"/>
              <w:rPr>
                <w:sz w:val="20"/>
                <w:szCs w:val="20"/>
                <w:lang w:val="en-US"/>
              </w:rPr>
            </w:pPr>
            <w:r>
              <w:rPr>
                <w:sz w:val="20"/>
                <w:szCs w:val="20"/>
                <w:lang w:val="en-US"/>
              </w:rPr>
              <w:t>39.82 (7.99)</w:t>
            </w:r>
          </w:p>
        </w:tc>
      </w:tr>
      <w:tr w:rsidR="00FC0304" w:rsidRPr="00E0042D" w14:paraId="24C84496"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323424F4" w14:textId="23A860E5" w:rsidR="00FC0304" w:rsidRPr="00E0042D" w:rsidRDefault="00FC0304" w:rsidP="00C50A7A">
            <w:pPr>
              <w:spacing w:after="46" w:line="240" w:lineRule="auto"/>
              <w:rPr>
                <w:sz w:val="20"/>
                <w:szCs w:val="20"/>
                <w:lang w:val="en-US"/>
              </w:rPr>
            </w:pPr>
            <w:r>
              <w:rPr>
                <w:sz w:val="20"/>
                <w:szCs w:val="20"/>
                <w:lang w:val="en-US"/>
              </w:rPr>
              <w:fldChar w:fldCharType="begin" w:fldLock="1"/>
            </w:r>
            <w:r w:rsidR="00360D30">
              <w:rPr>
                <w:sz w:val="20"/>
                <w:szCs w:val="20"/>
                <w:lang w:val="en-US"/>
              </w:rPr>
              <w:instrText>ADDIN CSL_CITATION {"citationItems":[{"id":"ITEM-1","itemData":{"DOI":"10.1007/s00406-011-0264-9","ISSN":"09401334","abstract":"Attentional deficits are prominent in schizophrenia, affecting nearly all cognitive functions. Human attention comprises three essential components: alerting, orienting and executive control. For the assessment of these functions, the attention network test (ANT) has been proposed and used in healthy controls and patients. In schizophrenia, the ANT has revealed behavioral deficits; however, the corresponding neural correlates have not been examined. In the present study, neural correlates of attention were investigated in 17 schizophrenia patients and 17 healthy controls using the ANT with fMRI. Behavioral deficits emerged in the alertness system with a reduced efficiency for temporal cues. In fMRI, changes were observed for all three domains-alerting, orienting and conflict-and revealed hyper- as well as hypoactivation in patients. Affected regions during alerting comprised a broad fronto-temporo-parieto-occipito-cerebellar network, while differences during orienting mainly tapped fronto-parietal regions and during conflict processing a thalamo-frontal-temporal occipital network including the postcentral regions. In general, hyperactivations were positively correlated with more severe psychopathologial symptoms. © 2011 Springer-Verlag.","author":[{"dropping-particle":"","family":"Backes","given":"V","non-dropping-particle":"","parse-names":false,"suffix":""},{"dropping-particle":"","family":"Kellermann","given":"T","non-dropping-particle":"","parse-names":false,"suffix":""},{"dropping-particle":"","family":"Voss","given":"B","non-dropping-particle":"","parse-names":false,"suffix":""},{"dropping-particle":"","family":"Krämer","given":"J","non-dropping-particle":"","parse-names":false,"suffix":""},{"dropping-particle":"","family":"Depner","given":"C","non-dropping-particle":"","parse-names":false,"suffix":""},{"dropping-particle":"","family":"Schneider","given":"F","non-dropping-particle":"","parse-names":false,"suffix":""},{"dropping-particle":"","family":"Habel","given":"U","non-dropping-particle":"","parse-names":false,"suffix":""}],"container-title":"European Archives of Psychiatry and Clinical Neuroscience","id":"ITEM-1","issue":"SUPPL. 2","issued":{"date-parts":[["2011"]]},"note":"cited By 16","page":"S155-S160","title":"Neural correlates of the attention network test in schizophrenia","type":"article-journal","volume":"261"},"uris":["http://www.mendeley.com/documents/?uuid=1cb26bca-8861-43a9-a542-7cc47f99d89f"]}],"mendeley":{"formattedCitation":"(Backes et al., 2011)","manualFormatting":"Backes et al., 2011","plainTextFormattedCitation":"(Backes et al., 2011)","previouslyFormattedCitation":"(Backes et al., 2011)"},"properties":{"noteIndex":0},"schema":"https://github.com/citation-style-language/schema/raw/master/csl-citation.json"}</w:instrText>
            </w:r>
            <w:r>
              <w:rPr>
                <w:sz w:val="20"/>
                <w:szCs w:val="20"/>
                <w:lang w:val="en-US"/>
              </w:rPr>
              <w:fldChar w:fldCharType="separate"/>
            </w:r>
            <w:r w:rsidRPr="00FC0304">
              <w:rPr>
                <w:noProof/>
                <w:sz w:val="20"/>
                <w:szCs w:val="20"/>
                <w:lang w:val="en-US"/>
              </w:rPr>
              <w:t>Backes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57A8048" w14:textId="27BD259A" w:rsidR="00FC0304" w:rsidRPr="00E0042D" w:rsidRDefault="00FC0304" w:rsidP="00C50A7A">
            <w:pPr>
              <w:pStyle w:val="TableContents"/>
              <w:spacing w:after="46" w:line="240" w:lineRule="auto"/>
              <w:rPr>
                <w:sz w:val="20"/>
                <w:szCs w:val="20"/>
                <w:lang w:val="en-US"/>
              </w:rPr>
            </w:pPr>
            <w:r>
              <w:rPr>
                <w:sz w:val="20"/>
                <w:szCs w:val="20"/>
                <w:lang w:val="en-US"/>
              </w:rPr>
              <w:t>17 (58.82)</w:t>
            </w:r>
          </w:p>
        </w:tc>
        <w:tc>
          <w:tcPr>
            <w:tcW w:w="1176" w:type="dxa"/>
            <w:tcBorders>
              <w:top w:val="single" w:sz="2" w:space="0" w:color="000001"/>
              <w:left w:val="single" w:sz="2" w:space="0" w:color="000001"/>
              <w:bottom w:val="single" w:sz="2" w:space="0" w:color="000001"/>
            </w:tcBorders>
            <w:shd w:val="clear" w:color="auto" w:fill="auto"/>
          </w:tcPr>
          <w:p w14:paraId="17980341" w14:textId="2F29668F" w:rsidR="00FC0304" w:rsidRPr="00E0042D" w:rsidRDefault="00FC0304" w:rsidP="00C50A7A">
            <w:pPr>
              <w:pStyle w:val="TableContents"/>
              <w:spacing w:after="46" w:line="240" w:lineRule="auto"/>
              <w:rPr>
                <w:sz w:val="20"/>
                <w:szCs w:val="20"/>
                <w:lang w:val="en-US"/>
              </w:rPr>
            </w:pPr>
            <w:r>
              <w:rPr>
                <w:sz w:val="20"/>
                <w:szCs w:val="20"/>
                <w:lang w:val="en-US"/>
              </w:rPr>
              <w:t>33.71 (7.99)</w:t>
            </w:r>
          </w:p>
        </w:tc>
        <w:tc>
          <w:tcPr>
            <w:tcW w:w="1259" w:type="dxa"/>
            <w:tcBorders>
              <w:top w:val="single" w:sz="2" w:space="0" w:color="000001"/>
              <w:left w:val="single" w:sz="2" w:space="0" w:color="000001"/>
              <w:bottom w:val="single" w:sz="2" w:space="0" w:color="000001"/>
              <w:right w:val="single" w:sz="2" w:space="0" w:color="000001"/>
            </w:tcBorders>
          </w:tcPr>
          <w:p w14:paraId="3DC197D3" w14:textId="77470255" w:rsidR="00FC0304" w:rsidRDefault="00FC0304"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6EA50DE" w14:textId="0387B366" w:rsidR="00FC0304" w:rsidRDefault="00FC0304" w:rsidP="00C50A7A">
            <w:pPr>
              <w:pStyle w:val="TableContents"/>
              <w:spacing w:after="46" w:line="240" w:lineRule="auto"/>
              <w:rPr>
                <w:sz w:val="20"/>
                <w:szCs w:val="20"/>
                <w:lang w:val="en-US"/>
              </w:rPr>
            </w:pPr>
            <w:r>
              <w:rPr>
                <w:sz w:val="20"/>
                <w:szCs w:val="20"/>
                <w:lang w:val="en-US"/>
              </w:rPr>
              <w:t>3.07 (4.1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62D3EF9" w14:textId="677D1F18" w:rsidR="00FC0304" w:rsidRDefault="00FC0304" w:rsidP="00C50A7A">
            <w:pPr>
              <w:pStyle w:val="TableContents"/>
              <w:spacing w:after="46" w:line="240" w:lineRule="auto"/>
              <w:rPr>
                <w:sz w:val="20"/>
                <w:szCs w:val="20"/>
                <w:lang w:val="en-US"/>
              </w:rPr>
            </w:pPr>
            <w:r>
              <w:rPr>
                <w:sz w:val="20"/>
                <w:szCs w:val="20"/>
                <w:lang w:val="en-US"/>
              </w:rPr>
              <w:t>101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0D5A6A2" w14:textId="0F8C8F78" w:rsidR="00FC0304" w:rsidRDefault="00FC0304" w:rsidP="00C50A7A">
            <w:pPr>
              <w:pStyle w:val="TableContents"/>
              <w:spacing w:after="46" w:line="240" w:lineRule="auto"/>
              <w:rPr>
                <w:sz w:val="20"/>
                <w:szCs w:val="20"/>
                <w:lang w:val="en-US"/>
              </w:rPr>
            </w:pPr>
            <w:r>
              <w:rPr>
                <w:sz w:val="20"/>
                <w:szCs w:val="20"/>
                <w:lang w:val="en-US"/>
              </w:rPr>
              <w:t>15.73 (5.5)</w:t>
            </w:r>
          </w:p>
        </w:tc>
        <w:tc>
          <w:tcPr>
            <w:tcW w:w="1176" w:type="dxa"/>
            <w:tcBorders>
              <w:top w:val="single" w:sz="2" w:space="0" w:color="000001"/>
              <w:left w:val="single" w:sz="2" w:space="0" w:color="000001"/>
              <w:bottom w:val="single" w:sz="2" w:space="0" w:color="000001"/>
              <w:right w:val="single" w:sz="2" w:space="0" w:color="000001"/>
            </w:tcBorders>
          </w:tcPr>
          <w:p w14:paraId="0F6655F8" w14:textId="7DA2F951" w:rsidR="00FC0304" w:rsidRDefault="00FC0304" w:rsidP="00C50A7A">
            <w:pPr>
              <w:pStyle w:val="TableContents"/>
              <w:spacing w:after="46" w:line="240" w:lineRule="auto"/>
              <w:rPr>
                <w:sz w:val="20"/>
                <w:szCs w:val="20"/>
                <w:lang w:val="en-US"/>
              </w:rPr>
            </w:pPr>
            <w:r>
              <w:rPr>
                <w:sz w:val="20"/>
                <w:szCs w:val="20"/>
                <w:lang w:val="en-US"/>
              </w:rPr>
              <w:t>18.01 (8.27)</w:t>
            </w:r>
          </w:p>
        </w:tc>
        <w:tc>
          <w:tcPr>
            <w:tcW w:w="1190" w:type="dxa"/>
            <w:tcBorders>
              <w:top w:val="single" w:sz="2" w:space="0" w:color="000001"/>
              <w:left w:val="single" w:sz="2" w:space="0" w:color="000001"/>
              <w:bottom w:val="single" w:sz="2" w:space="0" w:color="000001"/>
              <w:right w:val="single" w:sz="2" w:space="0" w:color="000001"/>
            </w:tcBorders>
          </w:tcPr>
          <w:p w14:paraId="63FCB8A6" w14:textId="65D940B3" w:rsidR="00FC0304" w:rsidRDefault="00FC0304" w:rsidP="00C50A7A">
            <w:pPr>
              <w:pStyle w:val="TableContents"/>
              <w:spacing w:after="46" w:line="240" w:lineRule="auto"/>
              <w:rPr>
                <w:sz w:val="20"/>
                <w:szCs w:val="20"/>
                <w:lang w:val="en-US"/>
              </w:rPr>
            </w:pPr>
            <w:r>
              <w:rPr>
                <w:sz w:val="20"/>
                <w:szCs w:val="20"/>
                <w:lang w:val="en-US"/>
              </w:rPr>
              <w:t>67.26 (22.07)</w:t>
            </w:r>
          </w:p>
        </w:tc>
        <w:tc>
          <w:tcPr>
            <w:tcW w:w="1105" w:type="dxa"/>
            <w:tcBorders>
              <w:top w:val="single" w:sz="2" w:space="0" w:color="000001"/>
              <w:left w:val="single" w:sz="2" w:space="0" w:color="000001"/>
              <w:bottom w:val="single" w:sz="2" w:space="0" w:color="000001"/>
            </w:tcBorders>
            <w:shd w:val="clear" w:color="auto" w:fill="auto"/>
          </w:tcPr>
          <w:p w14:paraId="7144A2ED" w14:textId="2809632B" w:rsidR="00FC0304" w:rsidRDefault="00FC0304" w:rsidP="00C50A7A">
            <w:pPr>
              <w:pStyle w:val="TableContents"/>
              <w:spacing w:after="46" w:line="240" w:lineRule="auto"/>
              <w:rPr>
                <w:sz w:val="20"/>
                <w:szCs w:val="20"/>
                <w:lang w:val="en-US"/>
              </w:rPr>
            </w:pPr>
            <w:r>
              <w:rPr>
                <w:sz w:val="20"/>
                <w:szCs w:val="20"/>
                <w:lang w:val="en-US"/>
              </w:rPr>
              <w:t>17 (64.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12B4A24" w14:textId="296C6218" w:rsidR="00FC0304" w:rsidRDefault="00FC0304" w:rsidP="00C50A7A">
            <w:pPr>
              <w:pStyle w:val="TableContents"/>
              <w:spacing w:after="46" w:line="240" w:lineRule="auto"/>
              <w:rPr>
                <w:sz w:val="20"/>
                <w:szCs w:val="20"/>
                <w:lang w:val="en-US"/>
              </w:rPr>
            </w:pPr>
            <w:r>
              <w:rPr>
                <w:sz w:val="20"/>
                <w:szCs w:val="20"/>
                <w:lang w:val="en-US"/>
              </w:rPr>
              <w:t>29.47 (7.62)</w:t>
            </w:r>
          </w:p>
        </w:tc>
      </w:tr>
      <w:tr w:rsidR="00C17AD7" w:rsidRPr="00E0042D" w14:paraId="371E3477"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35C8A22B" w14:textId="71666614"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sidR="00D92B10">
              <w:rPr>
                <w:sz w:val="20"/>
                <w:szCs w:val="20"/>
                <w:lang w:val="en-US"/>
              </w:rPr>
              <w:instrText>ADDIN CSL_CITATION {"citationItems":[{"id":"ITEM-1","itemData":{"DOI":"10.1037/0021-843X.111.3.478","ISSN":"0021843X","abstract":"This study tested the hypothesis that dorsolateral prefrontal cortex deficits contribute to both working memory and long-term memory disturbances in schizophrenia. It also examined whether such deficits were more severe for verbal than nonverbal stimuli. Functional magnetic resonance imaging was used to assess cortical activation during performance of verbal and nonverbal versions of a working memory task and both encoding and recognition tasks in 38 individuals with schizophrenia and 48 healthy controls. Performance of both working memory and long-term memory tasks revealed disturbed dorsolateral prefrontal cortex activation in schizophrenia, although medial temporal deficits were also present. Some evidence was found for more severe cognitive and functional deficits with verbal than nonverbal stimuli, although these results were mixed.","author":[{"dropping-particle":"","family":"Barch","given":"Deanna M.","non-dropping-particle":"","parse-names":false,"suffix":""},{"dropping-particle":"","family":"Csernansky","given":"John G.","non-dropping-particle":"","parse-names":false,"suffix":""},{"dropping-particle":"","family":"Conturo","given":"Tom","non-dropping-particle":"","parse-names":false,"suffix":""},{"dropping-particle":"","family":"Snyder","given":"Abraham Z.","non-dropping-particle":"","parse-names":false,"suffix":""}],"container-title":"Journal of Abnormal Psychology","id":"ITEM-1","issue":"3","issued":{"date-parts":[["2002"]]},"page":"478-494","title":"Working and long-term memory deficits in schizophrenia: Is there a common prefrontal mechanism?","type":"article-journal","volume":"111"},"uris":["http://www.mendeley.com/documents/?uuid=461726fb-7358-4c31-9cf5-b0a7e995aac5"]}],"mendeley":{"formattedCitation":"(Barch, Csernansky, Conturo, &amp; Snyder, 2002)","manualFormatting":"Barch et al., 2002","plainTextFormattedCitation":"(Barch, Csernansky, Conturo, &amp; Snyder, 2002)","previouslyFormattedCitation":"(Barch, Csernansky, Conturo, &amp; Snyder, 2002)"},"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Barch et al., 2002</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2450101" w14:textId="717603F0" w:rsidR="00C50A7A" w:rsidRPr="00E0042D" w:rsidRDefault="00C50A7A" w:rsidP="00C50A7A">
            <w:pPr>
              <w:pStyle w:val="TableContents"/>
              <w:spacing w:after="46" w:line="240" w:lineRule="auto"/>
              <w:rPr>
                <w:sz w:val="20"/>
                <w:szCs w:val="20"/>
                <w:lang w:val="en-US"/>
              </w:rPr>
            </w:pPr>
            <w:r w:rsidRPr="00E0042D">
              <w:rPr>
                <w:sz w:val="20"/>
                <w:szCs w:val="20"/>
                <w:lang w:val="en-US"/>
              </w:rPr>
              <w:t>38 (63.15)</w:t>
            </w:r>
          </w:p>
        </w:tc>
        <w:tc>
          <w:tcPr>
            <w:tcW w:w="1176" w:type="dxa"/>
            <w:tcBorders>
              <w:top w:val="single" w:sz="2" w:space="0" w:color="000001"/>
              <w:left w:val="single" w:sz="2" w:space="0" w:color="000001"/>
              <w:bottom w:val="single" w:sz="2" w:space="0" w:color="000001"/>
            </w:tcBorders>
            <w:shd w:val="clear" w:color="auto" w:fill="auto"/>
          </w:tcPr>
          <w:p w14:paraId="2C4446BA"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36.3 (10.3)</w:t>
            </w:r>
          </w:p>
        </w:tc>
        <w:tc>
          <w:tcPr>
            <w:tcW w:w="1259" w:type="dxa"/>
            <w:tcBorders>
              <w:top w:val="single" w:sz="2" w:space="0" w:color="000001"/>
              <w:left w:val="single" w:sz="2" w:space="0" w:color="000001"/>
              <w:bottom w:val="single" w:sz="2" w:space="0" w:color="000001"/>
              <w:right w:val="single" w:sz="2" w:space="0" w:color="000001"/>
            </w:tcBorders>
          </w:tcPr>
          <w:p w14:paraId="4E4237E9" w14:textId="17D79F25"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8E81526" w14:textId="7C5630CC" w:rsidR="00C50A7A" w:rsidRDefault="0051167F" w:rsidP="00C50A7A">
            <w:pPr>
              <w:pStyle w:val="TableContents"/>
              <w:spacing w:after="46" w:line="240" w:lineRule="auto"/>
              <w:rPr>
                <w:sz w:val="20"/>
                <w:szCs w:val="20"/>
                <w:lang w:val="en-US"/>
              </w:rPr>
            </w:pPr>
            <w:r>
              <w:rPr>
                <w:sz w:val="20"/>
                <w:szCs w:val="20"/>
                <w:lang w:val="en-US"/>
              </w:rPr>
              <w:t>13 (11.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25A0C5D" w14:textId="3EBC4D23"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3991E81" w14:textId="02D9E70F"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B8AEE8F" w14:textId="1AD2D9CE"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AD5A817" w14:textId="1293B727"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4342916" w14:textId="7F8A61C4" w:rsidR="00C50A7A" w:rsidRPr="00E0042D" w:rsidRDefault="00C50A7A" w:rsidP="00C50A7A">
            <w:pPr>
              <w:pStyle w:val="TableContents"/>
              <w:spacing w:after="46" w:line="240" w:lineRule="auto"/>
              <w:rPr>
                <w:sz w:val="20"/>
                <w:szCs w:val="20"/>
                <w:lang w:val="en-US"/>
              </w:rPr>
            </w:pPr>
            <w:r>
              <w:rPr>
                <w:sz w:val="20"/>
                <w:szCs w:val="20"/>
                <w:lang w:val="en-US"/>
              </w:rPr>
              <w:t>48 (45.8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018EBE2" w14:textId="77777777" w:rsidR="00C50A7A" w:rsidRPr="00E0042D" w:rsidRDefault="00C50A7A" w:rsidP="00C50A7A">
            <w:pPr>
              <w:pStyle w:val="TableContents"/>
              <w:spacing w:after="46" w:line="240" w:lineRule="auto"/>
              <w:rPr>
                <w:sz w:val="20"/>
                <w:szCs w:val="20"/>
                <w:lang w:val="en-US"/>
              </w:rPr>
            </w:pPr>
            <w:r>
              <w:rPr>
                <w:sz w:val="20"/>
                <w:szCs w:val="20"/>
                <w:lang w:val="en-US"/>
              </w:rPr>
              <w:t>36.5 (11.2)</w:t>
            </w:r>
          </w:p>
        </w:tc>
      </w:tr>
      <w:tr w:rsidR="004818D8" w:rsidRPr="00E0042D" w14:paraId="05784AF6"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575F50D5" w14:textId="2A7E479D" w:rsidR="004818D8" w:rsidRPr="00E0042D" w:rsidRDefault="004818D8"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10.09.046","ISSN":"10538119","abstract":"Current theories of cognitive dysfunction in schizophrenia emphasize an impairment in the ability of individuals suffering from this disorder to monitor their own performance, and adjust their behavior to changing demands. Detecting an error in performance is a critical component of evaluative functions that allow the flexible adjustment of behavior to optimize outcomes. The dorsal anterior cingulate cortex (dACC) has been repeatedly implicated in error-detection and implementation of error-based behavioral adjustments. However, accurate error-detection and subsequent behavioral adjustments are unlikely to rely on a single brain region. Recent research demonstrates that regions in the anterior insula, inferior parietal lobule, anterior prefrontal cortex, thalamus, and cerebellum also show robust error-related activity, and integrate into a functional network. Despite the relevance of examining brain activity related to the processing of error information and supporting behavioral adjustments in terms of a distributed network, the contribution of regions outside the dACC to error processing remains poorly understood. To address this question, we used functional magnetic resonance imaging to examine error-related responses in 37 individuals with schizophrenia and 32 healthy controls in regions identified in the basic science literature as being involved in error processing, and determined whether their activity was related to behavioral adjustments. Our imaging results support previous findings showing that regions outside the dACC are sensitive to error commission, and demonstrated that abnormalities in brain responses to errors among individuals with schizophrenia extend beyond the dACC to almost all of the regions involved in error-related processing in controls. However, error related responses in the dACC were most predictive of behavioral adjustments in both groups. Moreover, the integration of this network of regions differed between groups, with the cerebellar regions and the dACC less connected to the network in individuals with schizophrenia compared to controls. Our findings demonstrate a blunted response to error commission in the dACC that is associated with reduced error-related behavioral adjustments in individuals with schizophrenia. This result supports the hypothesis that a failure to respond appropriately to errors in individuals with schizophrenia is linked to alterations in dACC function leading to a compromise in the implementation o…","author":[{"dropping-particle":"","family":"Becerril","given":"K E","non-dropping-particle":"","parse-names":false,"suffix":""},{"dropping-particle":"","family":"Repovs","given":"G","non-dropping-particle":"","parse-names":false,"suffix":""},{"dropping-particle":"","family":"Barch","given":"D M","non-dropping-particle":"","parse-names":false,"suffix":""}],"container-title":"NeuroImage","id":"ITEM-1","issue":"2","issued":{"date-parts":[["2011"]]},"note":"cited By 34","page":"1495-1505","title":"Error processing network dynamics in schizophrenia","type":"article-journal","volume":"54"},"uris":["http://www.mendeley.com/documents/?uuid=e78541bf-fc64-4e34-995f-4879edfae20b"]}],"mendeley":{"formattedCitation":"(K. E. Becerril, Repovs, &amp; Barch, 2011)","manualFormatting":"Becerril et al., 2011","plainTextFormattedCitation":"(K. E. Becerril, Repovs, &amp; Barch, 2011)","previouslyFormattedCitation":"(K. E. Becerril, Repovs, &amp; Barch, 2011)"},"properties":{"noteIndex":0},"schema":"https://github.com/citation-style-language/schema/raw/master/csl-citation.json"}</w:instrText>
            </w:r>
            <w:r>
              <w:rPr>
                <w:sz w:val="20"/>
                <w:szCs w:val="20"/>
                <w:lang w:val="en-US"/>
              </w:rPr>
              <w:fldChar w:fldCharType="separate"/>
            </w:r>
            <w:r w:rsidRPr="004818D8">
              <w:rPr>
                <w:noProof/>
                <w:sz w:val="20"/>
                <w:szCs w:val="20"/>
                <w:lang w:val="en-US"/>
              </w:rPr>
              <w:t>Becerril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EACCD59" w14:textId="1F581CE8" w:rsidR="004818D8" w:rsidRPr="00E0042D" w:rsidRDefault="004818D8" w:rsidP="00C50A7A">
            <w:pPr>
              <w:pStyle w:val="TableContents"/>
              <w:spacing w:after="46" w:line="240" w:lineRule="auto"/>
              <w:rPr>
                <w:sz w:val="20"/>
                <w:szCs w:val="20"/>
                <w:lang w:val="en-US"/>
              </w:rPr>
            </w:pPr>
            <w:r>
              <w:rPr>
                <w:sz w:val="20"/>
                <w:szCs w:val="20"/>
                <w:lang w:val="en-US"/>
              </w:rPr>
              <w:t>37 (68)</w:t>
            </w:r>
          </w:p>
        </w:tc>
        <w:tc>
          <w:tcPr>
            <w:tcW w:w="1176" w:type="dxa"/>
            <w:tcBorders>
              <w:top w:val="single" w:sz="2" w:space="0" w:color="000001"/>
              <w:left w:val="single" w:sz="2" w:space="0" w:color="000001"/>
              <w:bottom w:val="single" w:sz="2" w:space="0" w:color="000001"/>
            </w:tcBorders>
            <w:shd w:val="clear" w:color="auto" w:fill="auto"/>
          </w:tcPr>
          <w:p w14:paraId="464EC498" w14:textId="352278F4" w:rsidR="004818D8" w:rsidRPr="00E0042D" w:rsidRDefault="004818D8" w:rsidP="00C50A7A">
            <w:pPr>
              <w:pStyle w:val="TableContents"/>
              <w:spacing w:after="46" w:line="240" w:lineRule="auto"/>
              <w:rPr>
                <w:sz w:val="20"/>
                <w:szCs w:val="20"/>
                <w:lang w:val="en-US"/>
              </w:rPr>
            </w:pPr>
            <w:r>
              <w:rPr>
                <w:sz w:val="20"/>
                <w:szCs w:val="20"/>
                <w:lang w:val="en-US"/>
              </w:rPr>
              <w:t>36.86 (9.14)</w:t>
            </w:r>
          </w:p>
        </w:tc>
        <w:tc>
          <w:tcPr>
            <w:tcW w:w="1259" w:type="dxa"/>
            <w:tcBorders>
              <w:top w:val="single" w:sz="2" w:space="0" w:color="000001"/>
              <w:left w:val="single" w:sz="2" w:space="0" w:color="000001"/>
              <w:bottom w:val="single" w:sz="2" w:space="0" w:color="000001"/>
              <w:right w:val="single" w:sz="2" w:space="0" w:color="000001"/>
            </w:tcBorders>
          </w:tcPr>
          <w:p w14:paraId="56D8DF66" w14:textId="20D33291" w:rsidR="004818D8" w:rsidRDefault="004818D8"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8FF2046" w14:textId="0531E866" w:rsidR="004818D8" w:rsidRDefault="004818D8" w:rsidP="00C50A7A">
            <w:pPr>
              <w:pStyle w:val="TableContents"/>
              <w:spacing w:after="46" w:line="240" w:lineRule="auto"/>
              <w:rPr>
                <w:sz w:val="20"/>
                <w:szCs w:val="20"/>
                <w:lang w:val="en-US"/>
              </w:rPr>
            </w:pPr>
            <w:r>
              <w:rPr>
                <w:sz w:val="20"/>
                <w:szCs w:val="20"/>
                <w:lang w:val="en-US"/>
              </w:rPr>
              <w:t>17.4 (11.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E85FD90" w14:textId="22F6A6E1" w:rsidR="004818D8" w:rsidRDefault="004818D8"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55D58E1" w14:textId="466BD4BF" w:rsidR="004818D8" w:rsidRDefault="004818D8"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92761DD" w14:textId="32023A7D" w:rsidR="004818D8" w:rsidRDefault="004818D8"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6E248FB" w14:textId="4FD8469E" w:rsidR="004818D8" w:rsidRDefault="004818D8"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2169C06" w14:textId="24EECD05" w:rsidR="004818D8" w:rsidRDefault="004818D8" w:rsidP="00C50A7A">
            <w:pPr>
              <w:pStyle w:val="TableContents"/>
              <w:spacing w:after="46" w:line="240" w:lineRule="auto"/>
              <w:rPr>
                <w:sz w:val="20"/>
                <w:szCs w:val="20"/>
                <w:lang w:val="en-US"/>
              </w:rPr>
            </w:pPr>
            <w:r>
              <w:rPr>
                <w:sz w:val="20"/>
                <w:szCs w:val="20"/>
                <w:lang w:val="en-US"/>
              </w:rPr>
              <w:t>32 (6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86C8006" w14:textId="560E1818" w:rsidR="004818D8" w:rsidRDefault="004818D8" w:rsidP="00C50A7A">
            <w:pPr>
              <w:pStyle w:val="TableContents"/>
              <w:spacing w:after="46" w:line="240" w:lineRule="auto"/>
              <w:rPr>
                <w:sz w:val="20"/>
                <w:szCs w:val="20"/>
                <w:lang w:val="en-US"/>
              </w:rPr>
            </w:pPr>
            <w:r>
              <w:rPr>
                <w:sz w:val="20"/>
                <w:szCs w:val="20"/>
                <w:lang w:val="en-US"/>
              </w:rPr>
              <w:t>36.19 (10.86)</w:t>
            </w:r>
          </w:p>
        </w:tc>
      </w:tr>
      <w:tr w:rsidR="00D81501" w:rsidRPr="00E0042D" w14:paraId="5C37600E"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2429A86F" w14:textId="1562AB76" w:rsidR="00D81501" w:rsidRDefault="00D81501" w:rsidP="00C50A7A">
            <w:pPr>
              <w:spacing w:after="46" w:line="240" w:lineRule="auto"/>
              <w:rPr>
                <w:sz w:val="20"/>
                <w:szCs w:val="20"/>
                <w:lang w:val="en-US"/>
              </w:rPr>
            </w:pPr>
            <w:r>
              <w:rPr>
                <w:sz w:val="20"/>
                <w:szCs w:val="20"/>
                <w:lang w:val="en-US"/>
              </w:rPr>
              <w:fldChar w:fldCharType="begin" w:fldLock="1"/>
            </w:r>
            <w:r w:rsidR="00FC0304">
              <w:rPr>
                <w:sz w:val="20"/>
                <w:szCs w:val="20"/>
                <w:lang w:val="en-US"/>
              </w:rPr>
              <w:instrText>ADDIN CSL_CITATION {"citationItems":[{"id":"ITEM-1","itemData":{"DOI":"10.1016/j.pscychresns.2006.04.001","ISSN":"09254927","abstract":"Earlier studies with functional imaging in schizophrenia have demonstrated dysfunction of the dorsolateral prefrontal cortex during working memory. Controlling for behavioral performance and for catechol-O-methyltransferase (COMT) Val158Met genotype, we here demonstrate in a functional magnetic resonance imaging paradigm that patients recruit greater neuronal resources in prefrontal cortex during working memory, suggesting that this phenotype is a core functional trait of the disease. We also replicated earlier findings that the Val allele of the COMT polymorphism is associated with greater engagement of the prefrontal cortex. © 2006 Elsevier Ireland Ltd. All rights reserved.","author":[{"dropping-particle":"","family":"Bertolino","given":"A","non-dropping-particle":"","parse-names":false,"suffix":""},{"dropping-particle":"","family":"Caforio","given":"G","non-dropping-particle":"","parse-names":false,"suffix":""},{"dropping-particle":"","family":"Petruzzella","given":"V","non-dropping-particle":"","parse-names":false,"suffix":""},{"dropping-particle":"","family":"Latorre","given":"V","non-dropping-particle":"","parse-names":false,"suffix":""},{"dropping-particle":"","family":"Rubino","given":"V","non-dropping-particle":"","parse-names":false,"suffix":""},{"dropping-particle":"","family":"Dimalta","given":"S","non-dropping-particle":"","parse-names":false,"suffix":""},{"dropping-particle":"","family":"Torraco","given":"A","non-dropping-particle":"","parse-names":false,"suffix":""},{"dropping-particle":"","family":"Blasi","given":"G","non-dropping-particle":"","parse-names":false,"suffix":""},{"dropping-particle":"","family":"Quartesan","given":"R","non-dropping-particle":"","parse-names":false,"suffix":""},{"dropping-particle":"","family":"Mattay","given":"V S","non-dropping-particle":"","parse-names":false,"suffix":""},{"dropping-particle":"","family":"Callicott","given":"J H","non-dropping-particle":"","parse-names":false,"suffix":""},{"dropping-particle":"","family":"Weinberger","given":"D R","non-dropping-particle":"","parse-names":false,"suffix":""},{"dropping-particle":"","family":"Scarabino","given":"T","non-dropping-particle":"","parse-names":false,"suffix":""}],"container-title":"Psychiatry Research - Neuroimaging","id":"ITEM-1","issue":"2-3","issued":{"date-parts":[["2006"]]},"note":"cited By 51","page":"221-226","title":"Prefrontal dysfunction in schizophrenia controlling for COMT Val158Met genotype and working memory performance","type":"article-journal","volume":"147"},"uris":["http://www.mendeley.com/documents/?uuid=4fc2629c-65ef-48b8-85b9-2c93fc7b4f6d"]}],"mendeley":{"formattedCitation":"(Bertolino et al., 2006)","manualFormatting":"Bertolino et al., 2006","plainTextFormattedCitation":"(Bertolino et al., 2006)","previouslyFormattedCitation":"(Bertolino et al., 2006)"},"properties":{"noteIndex":0},"schema":"https://github.com/citation-style-language/schema/raw/master/csl-citation.json"}</w:instrText>
            </w:r>
            <w:r>
              <w:rPr>
                <w:sz w:val="20"/>
                <w:szCs w:val="20"/>
                <w:lang w:val="en-US"/>
              </w:rPr>
              <w:fldChar w:fldCharType="separate"/>
            </w:r>
            <w:r w:rsidRPr="00D81501">
              <w:rPr>
                <w:noProof/>
                <w:sz w:val="20"/>
                <w:szCs w:val="20"/>
                <w:lang w:val="en-US"/>
              </w:rPr>
              <w:t>Bertolino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D2F61EB" w14:textId="5F2B1361" w:rsidR="00D81501" w:rsidRDefault="00D81501" w:rsidP="00C50A7A">
            <w:pPr>
              <w:pStyle w:val="TableContents"/>
              <w:spacing w:after="46" w:line="240" w:lineRule="auto"/>
              <w:rPr>
                <w:sz w:val="20"/>
                <w:szCs w:val="20"/>
                <w:lang w:val="en-US"/>
              </w:rPr>
            </w:pPr>
            <w:r>
              <w:rPr>
                <w:sz w:val="20"/>
                <w:szCs w:val="20"/>
                <w:lang w:val="en-US"/>
              </w:rPr>
              <w:t>25 (80)</w:t>
            </w:r>
          </w:p>
        </w:tc>
        <w:tc>
          <w:tcPr>
            <w:tcW w:w="1176" w:type="dxa"/>
            <w:tcBorders>
              <w:top w:val="single" w:sz="2" w:space="0" w:color="000001"/>
              <w:left w:val="single" w:sz="2" w:space="0" w:color="000001"/>
              <w:bottom w:val="single" w:sz="2" w:space="0" w:color="000001"/>
            </w:tcBorders>
            <w:shd w:val="clear" w:color="auto" w:fill="auto"/>
          </w:tcPr>
          <w:p w14:paraId="4DCC6C08" w14:textId="45BD5333" w:rsidR="00D81501" w:rsidRDefault="00D81501" w:rsidP="00C50A7A">
            <w:pPr>
              <w:pStyle w:val="TableContents"/>
              <w:spacing w:after="46" w:line="240" w:lineRule="auto"/>
              <w:rPr>
                <w:sz w:val="20"/>
                <w:szCs w:val="20"/>
                <w:lang w:val="en-US"/>
              </w:rPr>
            </w:pPr>
            <w:r>
              <w:rPr>
                <w:sz w:val="20"/>
                <w:szCs w:val="20"/>
                <w:lang w:val="en-US"/>
              </w:rPr>
              <w:t>26.2 (6.5)</w:t>
            </w:r>
          </w:p>
        </w:tc>
        <w:tc>
          <w:tcPr>
            <w:tcW w:w="1259" w:type="dxa"/>
            <w:tcBorders>
              <w:top w:val="single" w:sz="2" w:space="0" w:color="000001"/>
              <w:left w:val="single" w:sz="2" w:space="0" w:color="000001"/>
              <w:bottom w:val="single" w:sz="2" w:space="0" w:color="000001"/>
              <w:right w:val="single" w:sz="2" w:space="0" w:color="000001"/>
            </w:tcBorders>
          </w:tcPr>
          <w:p w14:paraId="36594BE5" w14:textId="75A970E3" w:rsidR="00D81501" w:rsidRDefault="00D81501"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AC153A1" w14:textId="7C72798F" w:rsidR="00D81501" w:rsidRDefault="00D81501"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5B20D40" w14:textId="11A7C049" w:rsidR="00D81501" w:rsidRDefault="00D81501" w:rsidP="00C50A7A">
            <w:pPr>
              <w:pStyle w:val="TableContents"/>
              <w:spacing w:after="46" w:line="240" w:lineRule="auto"/>
              <w:rPr>
                <w:sz w:val="20"/>
                <w:szCs w:val="20"/>
                <w:lang w:val="en-US"/>
              </w:rPr>
            </w:pPr>
            <w:r>
              <w:rPr>
                <w:sz w:val="20"/>
                <w:szCs w:val="20"/>
                <w:lang w:val="en-US"/>
              </w:rPr>
              <w:t>62.7 (19.7)</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AB307D9" w14:textId="6AF5395B" w:rsidR="00D81501" w:rsidRDefault="00D81501"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140E121" w14:textId="74D9D0FB" w:rsidR="00D81501" w:rsidRDefault="00D81501"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1098BE7" w14:textId="3B083BD1" w:rsidR="00D81501" w:rsidRDefault="00D81501"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648D963" w14:textId="339CDFE2" w:rsidR="00D81501" w:rsidRDefault="00FC0304" w:rsidP="00C50A7A">
            <w:pPr>
              <w:pStyle w:val="TableContents"/>
              <w:spacing w:after="46" w:line="240" w:lineRule="auto"/>
              <w:rPr>
                <w:sz w:val="20"/>
                <w:szCs w:val="20"/>
                <w:lang w:val="en-US"/>
              </w:rPr>
            </w:pPr>
            <w:r>
              <w:rPr>
                <w:sz w:val="20"/>
                <w:szCs w:val="20"/>
                <w:lang w:val="en-US"/>
              </w:rPr>
              <w:t>25 (8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3C874D9" w14:textId="6580825E" w:rsidR="00D81501" w:rsidRDefault="00FC0304" w:rsidP="00C50A7A">
            <w:pPr>
              <w:pStyle w:val="TableContents"/>
              <w:spacing w:after="46" w:line="240" w:lineRule="auto"/>
              <w:rPr>
                <w:sz w:val="20"/>
                <w:szCs w:val="20"/>
                <w:lang w:val="en-US"/>
              </w:rPr>
            </w:pPr>
            <w:r>
              <w:rPr>
                <w:sz w:val="20"/>
                <w:szCs w:val="20"/>
                <w:lang w:val="en-US"/>
              </w:rPr>
              <w:t>27.4 (5.7)</w:t>
            </w:r>
          </w:p>
        </w:tc>
      </w:tr>
      <w:tr w:rsidR="004818D8" w:rsidRPr="00E0042D" w14:paraId="1AF48870"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4D253B4D" w14:textId="6373113C" w:rsidR="004818D8" w:rsidRDefault="004818D8"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4.09.025","ISSN":"0920-9964 (Print)","PMID":"15885517","abstract":"OBJECTIVE: To use functional magnetic resonance imaging (fMRI) to investigate  functional connectivity, and hence, underlying neural networks, in never-treated, first-episode patients with schizophrenia using a word fluency paradigm known to activate prefrontal, anterior cingulate, and thalamic regions. Abnormal connectivity between the prefrontal cortex (PFC) and other brain regions has been demonstrated in chronic, medicated patients in previous positron emission tomography (PET) studies, but has not to our knowledge, previously been demonstrated using both first-episode, drug-naïve patients and fMRI technology. METHODS: A 4.0-Tesla (T) fMRI was used to examine activation and functional connectivity [psychophysiological interactions (PPIs)] during a word fluency task compared to silent reading in 10 never-treated, first-episode patients with schizophrenia and 10 healthy volunteers of comparable age, sex, handedness, and parental education. RESULTS: Compared to healthy volunteers, the schizophrenia patient group exhibited less activation during the word fluency task, mostly in the right anterior cingulate and prefrontal regions. Psychophysiological interactions between right anterior cingulate and other parts of the brain revealed a localized interaction with the left temporal lobe in healthy volunteers during the task and a widespread unfocussed interaction in patients. CONCLUSION: These findings suggest anterior cingulate involvement in the neuronal circuitry underlying schizophrenia.","author":[{"dropping-particle":"","family":"Boksman","given":"Kristine","non-dropping-particle":"","parse-names":false,"suffix":""},{"dropping-particle":"","family":"Théberge","given":"Jean","non-dropping-particle":"","parse-names":false,"suffix":""},{"dropping-particle":"","family":"Williamson","given":"Peter","non-dropping-particle":"","parse-names":false,"suffix":""},{"dropping-particle":"","family":"Drost","given":"Dick J","non-dropping-particle":"","parse-names":false,"suffix":""},{"dropping-particle":"","family":"Malla","given":"Ashok","non-dropping-particle":"","parse-names":false,"suffix":""},{"dropping-particle":"","family":"Densmore","given":"Maria","non-dropping-particle":"","parse-names":false,"suffix":""},{"dropping-particle":"","family":"Takhar","given":"Jatinder","non-dropping-particle":"","parse-names":false,"suffix":""},{"dropping-particle":"","family":"Pavlosky","given":"William","non-dropping-particle":"","parse-names":false,"suffix":""},{"dropping-particle":"","family":"Menon","given":"Ravi S","non-dropping-particle":"","parse-names":false,"suffix":""},{"dropping-particle":"","family":"Neufeld","given":"Richard W J","non-dropping-particle":"","parse-names":false,"suffix":""}],"container-title":"Schizophrenia research","id":"ITEM-1","issue":"2-3","issued":{"date-parts":[["2005","6"]]},"language":"eng","page":"247-263","publisher-place":"Netherlands","title":"A 4.0-T fMRI study of brain connectivity during word fluency in first-episode  schizophrenia.","type":"article-journal","volume":"75"},"uris":["http://www.mendeley.com/documents/?uuid=d13751a3-9f06-4e6e-8aad-654ff200f80c"]}],"mendeley":{"formattedCitation":"(Boksman et al., 2005)","manualFormatting":"Boksman et al., 2005","plainTextFormattedCitation":"(Boksman et al., 2005)","previouslyFormattedCitation":"(Boksman et al., 2005)"},"properties":{"noteIndex":0},"schema":"https://github.com/citation-style-language/schema/raw/master/csl-citation.json"}</w:instrText>
            </w:r>
            <w:r>
              <w:rPr>
                <w:sz w:val="20"/>
                <w:szCs w:val="20"/>
                <w:lang w:val="en-US"/>
              </w:rPr>
              <w:fldChar w:fldCharType="separate"/>
            </w:r>
            <w:r w:rsidRPr="004818D8">
              <w:rPr>
                <w:noProof/>
                <w:sz w:val="20"/>
                <w:szCs w:val="20"/>
                <w:lang w:val="en-US"/>
              </w:rPr>
              <w:t>Boksman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860D8F5" w14:textId="7C08CD47" w:rsidR="004818D8" w:rsidRDefault="004818D8" w:rsidP="00C50A7A">
            <w:pPr>
              <w:pStyle w:val="TableContents"/>
              <w:spacing w:after="46" w:line="240" w:lineRule="auto"/>
              <w:rPr>
                <w:sz w:val="20"/>
                <w:szCs w:val="20"/>
                <w:lang w:val="en-US"/>
              </w:rPr>
            </w:pPr>
            <w:r>
              <w:rPr>
                <w:sz w:val="20"/>
                <w:szCs w:val="20"/>
                <w:lang w:val="en-US"/>
              </w:rPr>
              <w:t>10 (90)</w:t>
            </w:r>
          </w:p>
        </w:tc>
        <w:tc>
          <w:tcPr>
            <w:tcW w:w="1176" w:type="dxa"/>
            <w:tcBorders>
              <w:top w:val="single" w:sz="2" w:space="0" w:color="000001"/>
              <w:left w:val="single" w:sz="2" w:space="0" w:color="000001"/>
              <w:bottom w:val="single" w:sz="2" w:space="0" w:color="000001"/>
            </w:tcBorders>
            <w:shd w:val="clear" w:color="auto" w:fill="auto"/>
          </w:tcPr>
          <w:p w14:paraId="266FFCA2" w14:textId="4CBD92C0" w:rsidR="004818D8" w:rsidRDefault="004818D8" w:rsidP="00C50A7A">
            <w:pPr>
              <w:pStyle w:val="TableContents"/>
              <w:spacing w:after="46" w:line="240" w:lineRule="auto"/>
              <w:rPr>
                <w:sz w:val="20"/>
                <w:szCs w:val="20"/>
                <w:lang w:val="en-US"/>
              </w:rPr>
            </w:pPr>
            <w:r>
              <w:rPr>
                <w:sz w:val="20"/>
                <w:szCs w:val="20"/>
                <w:lang w:val="en-US"/>
              </w:rPr>
              <w:t>22 (5)</w:t>
            </w:r>
          </w:p>
        </w:tc>
        <w:tc>
          <w:tcPr>
            <w:tcW w:w="1259" w:type="dxa"/>
            <w:tcBorders>
              <w:top w:val="single" w:sz="2" w:space="0" w:color="000001"/>
              <w:left w:val="single" w:sz="2" w:space="0" w:color="000001"/>
              <w:bottom w:val="single" w:sz="2" w:space="0" w:color="000001"/>
              <w:right w:val="single" w:sz="2" w:space="0" w:color="000001"/>
            </w:tcBorders>
          </w:tcPr>
          <w:p w14:paraId="313B8D39" w14:textId="1FB3B4AE" w:rsidR="004818D8" w:rsidRDefault="004818D8" w:rsidP="00C50A7A">
            <w:pPr>
              <w:pStyle w:val="TableContents"/>
              <w:spacing w:after="46" w:line="240" w:lineRule="auto"/>
              <w:rPr>
                <w:sz w:val="20"/>
                <w:szCs w:val="20"/>
                <w:lang w:val="en-US"/>
              </w:rPr>
            </w:pPr>
            <w:r>
              <w:rPr>
                <w:sz w:val="20"/>
                <w:szCs w:val="20"/>
                <w:lang w:val="en-US"/>
              </w:rPr>
              <w:t>0</w:t>
            </w:r>
          </w:p>
        </w:tc>
        <w:tc>
          <w:tcPr>
            <w:tcW w:w="1162" w:type="dxa"/>
            <w:tcBorders>
              <w:top w:val="single" w:sz="2" w:space="0" w:color="000001"/>
              <w:left w:val="single" w:sz="2" w:space="0" w:color="000001"/>
              <w:bottom w:val="single" w:sz="2" w:space="0" w:color="000001"/>
            </w:tcBorders>
          </w:tcPr>
          <w:p w14:paraId="54A58A4A" w14:textId="74851E21" w:rsidR="004818D8" w:rsidRDefault="004818D8" w:rsidP="00C50A7A">
            <w:pPr>
              <w:pStyle w:val="TableContents"/>
              <w:spacing w:after="46" w:line="240" w:lineRule="auto"/>
              <w:rPr>
                <w:sz w:val="20"/>
                <w:szCs w:val="20"/>
                <w:lang w:val="en-US"/>
              </w:rPr>
            </w:pPr>
            <w:r>
              <w:rPr>
                <w:sz w:val="20"/>
                <w:szCs w:val="20"/>
                <w:lang w:val="en-US"/>
              </w:rPr>
              <w:t>1.42 (0.8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DB716C4" w14:textId="3CF3C6CB" w:rsidR="004818D8" w:rsidRDefault="004818D8"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3F14DE6" w14:textId="754BEC0C" w:rsidR="004818D8" w:rsidRDefault="004818D8"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B462B38" w14:textId="5C1B88A0" w:rsidR="004818D8" w:rsidRDefault="004818D8"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DF50C2A" w14:textId="0FB5D8B2" w:rsidR="004818D8" w:rsidRDefault="004818D8"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CE074CF" w14:textId="01C72A4E" w:rsidR="004818D8" w:rsidRDefault="004818D8" w:rsidP="00C50A7A">
            <w:pPr>
              <w:pStyle w:val="TableContents"/>
              <w:spacing w:after="46" w:line="240" w:lineRule="auto"/>
              <w:rPr>
                <w:sz w:val="20"/>
                <w:szCs w:val="20"/>
                <w:lang w:val="en-US"/>
              </w:rPr>
            </w:pPr>
            <w:r>
              <w:rPr>
                <w:sz w:val="20"/>
                <w:szCs w:val="20"/>
                <w:lang w:val="en-US"/>
              </w:rPr>
              <w:t>10 (9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9EE02F6" w14:textId="3E4EED74" w:rsidR="004818D8" w:rsidRDefault="004818D8" w:rsidP="00C50A7A">
            <w:pPr>
              <w:pStyle w:val="TableContents"/>
              <w:spacing w:after="46" w:line="240" w:lineRule="auto"/>
              <w:rPr>
                <w:sz w:val="20"/>
                <w:szCs w:val="20"/>
                <w:lang w:val="en-US"/>
              </w:rPr>
            </w:pPr>
            <w:r>
              <w:rPr>
                <w:sz w:val="20"/>
                <w:szCs w:val="20"/>
                <w:lang w:val="en-US"/>
              </w:rPr>
              <w:t>23 (4)</w:t>
            </w:r>
          </w:p>
        </w:tc>
      </w:tr>
      <w:tr w:rsidR="006E56C3" w:rsidRPr="00CE7B32" w14:paraId="20B993FC"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1FCD9897" w14:textId="0E628668" w:rsidR="006E56C3" w:rsidRPr="00CE7B32" w:rsidRDefault="006E56C3" w:rsidP="00C50A7A">
            <w:pPr>
              <w:spacing w:after="46" w:line="240" w:lineRule="auto"/>
              <w:rPr>
                <w:sz w:val="20"/>
                <w:szCs w:val="20"/>
                <w:lang w:val="pt-PT"/>
              </w:rPr>
            </w:pPr>
            <w:r>
              <w:rPr>
                <w:sz w:val="20"/>
                <w:szCs w:val="20"/>
                <w:lang w:val="en-US"/>
              </w:rPr>
              <w:fldChar w:fldCharType="begin" w:fldLock="1"/>
            </w:r>
            <w:r w:rsidR="00D92B10">
              <w:rPr>
                <w:sz w:val="20"/>
                <w:szCs w:val="20"/>
                <w:lang w:val="en-US"/>
              </w:rPr>
              <w:instrText>ADDIN CSL_CITATION {"citationItems":[{"id":"ITEM-1","itemData":{"DOI":"10.1016/j.biopsych.2005.05.011","ISSN":"00063223","PMID":"15992522","abstract":"Background: Recent work suggests that episodic memory deficits in schizophrenia may be related to disturbances of encoding or retrieval. Schizophrenia patients appear to benefit from instruction in episodic memory strategies. We tested the hypothesis that providing effective encoding strategies to schizophrenia patients enhances encoding-related brain activity and recognition performance. Methods: Seventeen schizophrenia patients and 26 healthy comparison subjects underwent functional magnetic resonance imaging scans while performing incidental encoding tasks of words and faces. Subjects were required to make either deep (abstract/concrete) or shallow (alphabetization) judgments for words and deep (gender) judgments for faces, followed by subsequent recognition tests. Results: Schizophrenia and comparison subjects recognized significantly more words encoded deeply than shallowly, activated regions in inferior frontal cortex (Brodmann area 45/47) typically associated with deep and successful encoding of words, and showed greater left frontal activation for the processing of words compared with faces. However, during deep encoding and material-specific processing (words vs. faces), participants with schizophrenia activated regions not activated by control subjects, including several in prefrontal cortex. Conclusions: Our findings suggest that a deficit in use</w:instrText>
            </w:r>
            <w:r w:rsidR="00D92B10" w:rsidRPr="00D92B10">
              <w:rPr>
                <w:sz w:val="20"/>
                <w:szCs w:val="20"/>
                <w:lang w:val="pt-PT"/>
              </w:rPr>
              <w:instrText xml:space="preserve"> of effective strategies influences episodic memory performance in schizophrenia and that abnormalities in functional brain activation persist even when such strategies are applied. © 2005 Society of Biological Psychiatry.","author":[{"dropping-particle":"","family":"Bonner-Jackson","given":"Aaron","non-dropping-particle":"","parse-names":false,"suffix":""},{"dropping-particle":"","family":"Haut","given":"Kristen","non-dropping-particle":"","parse-names":false,"suffix":""},{"dropping-particle":"","family":"Csernansky","given":"John G.","non-dropping-particle":"","parse-names":false,"suffix":""},{"dropping-particle":"","family":"Barch","given":"Deanna M.","non-dropping-particle":"","parse-names":false,"suffix":""}],"container-title":"Biological Psychiatry","id":"ITEM-1","issue":"1","issued":{"date-parts":[["2005","7","1"]]},"page":"47-55","title":"The influence of encoding strategy on episodic memory and cortical activity in schizophrenia","type":"article-journal","volume":"58"},"uris":["http://www.mendeley.com/documents/?uuid=78e4f6b4-464c-4b7f-84f5-64c748d8fc72"]}],"mendeley":{"formattedCitation":"(Bonner-Jackson, Haut, Csernansky, &amp; Barch, 2005)","manualFormatting":"Bonner-Jackson et al., 2005","plainTextFormattedCitation":"(Bonner-Jackson, Haut, Csernansky, &amp; Barch, 2005)","previouslyFormattedCitation":"(Bonner-Jackson, Haut, Csernansky, &amp; Barch, 2005)"},"properties":{"noteIndex":0},"schema":"https://github.com/citation-style-language/schema/raw/master/csl-citation.json"}</w:instrText>
            </w:r>
            <w:r>
              <w:rPr>
                <w:sz w:val="20"/>
                <w:szCs w:val="20"/>
                <w:lang w:val="en-US"/>
              </w:rPr>
              <w:fldChar w:fldCharType="separate"/>
            </w:r>
            <w:r w:rsidRPr="00CE7B32">
              <w:rPr>
                <w:noProof/>
                <w:sz w:val="20"/>
                <w:szCs w:val="20"/>
                <w:lang w:val="pt-PT"/>
              </w:rPr>
              <w:t>Bonner-Jackson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D639446" w14:textId="47CF22E0" w:rsidR="006E56C3" w:rsidRPr="00CE7B32" w:rsidRDefault="006E56C3" w:rsidP="00C50A7A">
            <w:pPr>
              <w:pStyle w:val="TableContents"/>
              <w:spacing w:after="46" w:line="240" w:lineRule="auto"/>
              <w:rPr>
                <w:sz w:val="20"/>
                <w:szCs w:val="20"/>
                <w:lang w:val="pt-PT"/>
              </w:rPr>
            </w:pPr>
            <w:r w:rsidRPr="00CE7B32">
              <w:rPr>
                <w:sz w:val="20"/>
                <w:szCs w:val="20"/>
                <w:lang w:val="pt-PT"/>
              </w:rPr>
              <w:t>17 (88.2)</w:t>
            </w:r>
          </w:p>
        </w:tc>
        <w:tc>
          <w:tcPr>
            <w:tcW w:w="1176" w:type="dxa"/>
            <w:tcBorders>
              <w:top w:val="single" w:sz="2" w:space="0" w:color="000001"/>
              <w:left w:val="single" w:sz="2" w:space="0" w:color="000001"/>
              <w:bottom w:val="single" w:sz="2" w:space="0" w:color="000001"/>
            </w:tcBorders>
            <w:shd w:val="clear" w:color="auto" w:fill="auto"/>
          </w:tcPr>
          <w:p w14:paraId="603C1CD7" w14:textId="0B49B9B1" w:rsidR="006E56C3" w:rsidRPr="00CE7B32" w:rsidRDefault="006E56C3" w:rsidP="00C50A7A">
            <w:pPr>
              <w:pStyle w:val="TableContents"/>
              <w:spacing w:after="46" w:line="240" w:lineRule="auto"/>
              <w:rPr>
                <w:sz w:val="20"/>
                <w:szCs w:val="20"/>
                <w:lang w:val="pt-PT"/>
              </w:rPr>
            </w:pPr>
            <w:r w:rsidRPr="00CE7B32">
              <w:rPr>
                <w:sz w:val="20"/>
                <w:szCs w:val="20"/>
                <w:lang w:val="pt-PT"/>
              </w:rPr>
              <w:t>21.8 (2.9)</w:t>
            </w:r>
          </w:p>
        </w:tc>
        <w:tc>
          <w:tcPr>
            <w:tcW w:w="1259" w:type="dxa"/>
            <w:tcBorders>
              <w:top w:val="single" w:sz="2" w:space="0" w:color="000001"/>
              <w:left w:val="single" w:sz="2" w:space="0" w:color="000001"/>
              <w:bottom w:val="single" w:sz="2" w:space="0" w:color="000001"/>
              <w:right w:val="single" w:sz="2" w:space="0" w:color="000001"/>
            </w:tcBorders>
          </w:tcPr>
          <w:p w14:paraId="7D2B5505" w14:textId="1BA2821D" w:rsidR="006E56C3" w:rsidRPr="00CE7B32" w:rsidRDefault="006E56C3" w:rsidP="00C50A7A">
            <w:pPr>
              <w:pStyle w:val="TableContents"/>
              <w:spacing w:after="46" w:line="240" w:lineRule="auto"/>
              <w:rPr>
                <w:sz w:val="20"/>
                <w:szCs w:val="20"/>
                <w:lang w:val="pt-PT"/>
              </w:rPr>
            </w:pPr>
            <w:r w:rsidRPr="00CE7B32">
              <w:rPr>
                <w:sz w:val="20"/>
                <w:szCs w:val="20"/>
                <w:lang w:val="pt-PT"/>
              </w:rPr>
              <w:t>NA</w:t>
            </w:r>
          </w:p>
        </w:tc>
        <w:tc>
          <w:tcPr>
            <w:tcW w:w="1162" w:type="dxa"/>
            <w:tcBorders>
              <w:top w:val="single" w:sz="2" w:space="0" w:color="000001"/>
              <w:left w:val="single" w:sz="2" w:space="0" w:color="000001"/>
              <w:bottom w:val="single" w:sz="2" w:space="0" w:color="000001"/>
            </w:tcBorders>
          </w:tcPr>
          <w:p w14:paraId="026996C2" w14:textId="26F120B7" w:rsidR="006E56C3" w:rsidRPr="00CE7B32" w:rsidRDefault="006E56C3" w:rsidP="00C50A7A">
            <w:pPr>
              <w:pStyle w:val="TableContents"/>
              <w:spacing w:after="46" w:line="240" w:lineRule="auto"/>
              <w:rPr>
                <w:sz w:val="20"/>
                <w:szCs w:val="20"/>
                <w:lang w:val="pt-PT"/>
              </w:rPr>
            </w:pPr>
            <w:r w:rsidRPr="00CE7B32">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7C9405C" w14:textId="17161E94" w:rsidR="006E56C3" w:rsidRPr="00CE7B32" w:rsidRDefault="006E56C3" w:rsidP="00C50A7A">
            <w:pPr>
              <w:pStyle w:val="TableContents"/>
              <w:spacing w:after="46" w:line="240" w:lineRule="auto"/>
              <w:rPr>
                <w:sz w:val="20"/>
                <w:szCs w:val="20"/>
                <w:lang w:val="pt-PT"/>
              </w:rPr>
            </w:pPr>
            <w:r w:rsidRPr="00CE7B32">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EB6BF85" w14:textId="7B2141E4" w:rsidR="006E56C3" w:rsidRPr="00CE7B32" w:rsidRDefault="006E56C3" w:rsidP="00C50A7A">
            <w:pPr>
              <w:pStyle w:val="TableContents"/>
              <w:spacing w:after="46" w:line="240" w:lineRule="auto"/>
              <w:rPr>
                <w:sz w:val="20"/>
                <w:szCs w:val="20"/>
                <w:lang w:val="pt-PT"/>
              </w:rPr>
            </w:pPr>
            <w:r w:rsidRPr="00CE7B32">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tcPr>
          <w:p w14:paraId="73DE47B3" w14:textId="32476847" w:rsidR="006E56C3" w:rsidRPr="00CE7B32" w:rsidRDefault="006E56C3" w:rsidP="00C50A7A">
            <w:pPr>
              <w:pStyle w:val="TableContents"/>
              <w:spacing w:after="46" w:line="240" w:lineRule="auto"/>
              <w:rPr>
                <w:sz w:val="20"/>
                <w:szCs w:val="20"/>
                <w:lang w:val="pt-PT"/>
              </w:rPr>
            </w:pPr>
            <w:r w:rsidRPr="00CE7B32">
              <w:rPr>
                <w:sz w:val="20"/>
                <w:szCs w:val="20"/>
                <w:lang w:val="pt-PT"/>
              </w:rPr>
              <w:t>NA</w:t>
            </w:r>
          </w:p>
        </w:tc>
        <w:tc>
          <w:tcPr>
            <w:tcW w:w="1190" w:type="dxa"/>
            <w:tcBorders>
              <w:top w:val="single" w:sz="2" w:space="0" w:color="000001"/>
              <w:left w:val="single" w:sz="2" w:space="0" w:color="000001"/>
              <w:bottom w:val="single" w:sz="2" w:space="0" w:color="000001"/>
              <w:right w:val="single" w:sz="2" w:space="0" w:color="000001"/>
            </w:tcBorders>
          </w:tcPr>
          <w:p w14:paraId="31719DEE" w14:textId="34AA7C59" w:rsidR="006E56C3" w:rsidRPr="00CE7B32" w:rsidRDefault="006E56C3" w:rsidP="00C50A7A">
            <w:pPr>
              <w:pStyle w:val="TableContents"/>
              <w:spacing w:after="46" w:line="240" w:lineRule="auto"/>
              <w:rPr>
                <w:sz w:val="20"/>
                <w:szCs w:val="20"/>
                <w:lang w:val="pt-PT"/>
              </w:rPr>
            </w:pPr>
            <w:r w:rsidRPr="00CE7B32">
              <w:rPr>
                <w:sz w:val="20"/>
                <w:szCs w:val="20"/>
                <w:lang w:val="pt-PT"/>
              </w:rPr>
              <w:t>NA</w:t>
            </w:r>
          </w:p>
        </w:tc>
        <w:tc>
          <w:tcPr>
            <w:tcW w:w="1105" w:type="dxa"/>
            <w:tcBorders>
              <w:top w:val="single" w:sz="2" w:space="0" w:color="000001"/>
              <w:left w:val="single" w:sz="2" w:space="0" w:color="000001"/>
              <w:bottom w:val="single" w:sz="2" w:space="0" w:color="000001"/>
            </w:tcBorders>
            <w:shd w:val="clear" w:color="auto" w:fill="auto"/>
          </w:tcPr>
          <w:p w14:paraId="6EC48FB2" w14:textId="143938EB" w:rsidR="006E56C3" w:rsidRPr="00CE7B32" w:rsidRDefault="006E56C3" w:rsidP="00C50A7A">
            <w:pPr>
              <w:pStyle w:val="TableContents"/>
              <w:spacing w:after="46" w:line="240" w:lineRule="auto"/>
              <w:rPr>
                <w:sz w:val="20"/>
                <w:szCs w:val="20"/>
                <w:lang w:val="pt-PT"/>
              </w:rPr>
            </w:pPr>
            <w:r w:rsidRPr="00CE7B32">
              <w:rPr>
                <w:sz w:val="20"/>
                <w:szCs w:val="20"/>
                <w:lang w:val="pt-PT"/>
              </w:rPr>
              <w:t>26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5C99083" w14:textId="45BAAECF" w:rsidR="006E56C3" w:rsidRPr="00CE7B32" w:rsidRDefault="006E56C3" w:rsidP="00C50A7A">
            <w:pPr>
              <w:pStyle w:val="TableContents"/>
              <w:spacing w:after="46" w:line="240" w:lineRule="auto"/>
              <w:rPr>
                <w:sz w:val="20"/>
                <w:szCs w:val="20"/>
                <w:lang w:val="pt-PT"/>
              </w:rPr>
            </w:pPr>
            <w:r w:rsidRPr="00CE7B32">
              <w:rPr>
                <w:sz w:val="20"/>
                <w:szCs w:val="20"/>
                <w:lang w:val="pt-PT"/>
              </w:rPr>
              <w:t>21.2 (3.4)</w:t>
            </w:r>
          </w:p>
        </w:tc>
      </w:tr>
      <w:tr w:rsidR="00C17AD7" w:rsidRPr="00E0042D" w14:paraId="7FD253A9" w14:textId="77777777" w:rsidTr="00EA6979">
        <w:trPr>
          <w:trHeight w:val="253"/>
        </w:trPr>
        <w:tc>
          <w:tcPr>
            <w:tcW w:w="2823" w:type="dxa"/>
            <w:tcBorders>
              <w:top w:val="single" w:sz="2" w:space="0" w:color="000001"/>
              <w:left w:val="single" w:sz="2" w:space="0" w:color="000001"/>
              <w:bottom w:val="single" w:sz="2" w:space="0" w:color="000001"/>
            </w:tcBorders>
            <w:shd w:val="clear" w:color="auto" w:fill="auto"/>
          </w:tcPr>
          <w:p w14:paraId="1CCF7A45" w14:textId="699EFEF4"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sidRPr="00CE7B32">
              <w:rPr>
                <w:sz w:val="20"/>
                <w:szCs w:val="20"/>
                <w:lang w:val="pt-PT"/>
              </w:rPr>
              <w:instrText>ADDIN CSL_CITATION {"citationItems":[{"id":"ITEM-1","itemData":{"DOI":"10.1016/j.schres.2010.10.018","ISSN":"09209964","abstract":"We aimed to identify and compare cerebral activations in schizophrenia patients and controls during a working memory (WM) task at the same performance level for both a verbal and a spatial task. Whereas the performances of the patients (n = 22) and controls (n = 15) were similar, cerebral activations were significantly increased in the patients, particularly in the thalamus/basal ganglia for the two tasks and in regions of the prefrontal cortex and the cerebellum for the spatial task only. Our results suggest that stronger activations of deep brain structures in patients may be the result from a compensating mechanism for WM difficulties. © 2010 Elsevier B.V.","author":[{"dropping-particle":"","family":"Bor","given":"Julie","non-dropping-particle":"","parse-names":false,"suffix":""},{"dropping-particle":"","family":"Brunelin","given":"Jérôme","non-dropping-particle":"","parse-names":false,"suffix":""},{"dropping-particle":"","family":"Sappey-Marinier","given":"Dominique","non-dropping-particle":"","parse-names":false,"suffix":""},{"dropping-particle":"","family":"Ibarrola","given":"Danielle","non-dropping-particle":"","parse-names":false,"suffix":""},{"dropping-particle":"","family":"d'Amato","given":"Thierry","non-dropping-particle":"","parse-names":false,"su</w:instrText>
            </w:r>
            <w:r>
              <w:rPr>
                <w:sz w:val="20"/>
                <w:szCs w:val="20"/>
                <w:lang w:val="en-US"/>
              </w:rPr>
              <w:instrText>ffix":""},{"dropping-particle":"","family":"Suaud-Chagny","given":"Marie Françoise","non-dropping-particle":"","parse-names":false,"suffix":""},{"dropping-particle":"","family":"Saoud","given":"Mohamed","non-dropping-particle":"","parse-names":false,"suffix":""}],"container-title":"Schizophrenia Research","id":"ITEM-1","issue":"1","issued":{"date-parts":[["2011","1","1"]]},"note":"included","page":"49-53","publisher":"Elsevier B.V.","title":"Thalamus abnormalities during working memory in schizophrenia. An fMRI study","type":"article-journal","volume":"125"},"uris":["http://www.mendeley.com/documents/?uuid=2a7af3eb-05e0-3d7c-9114-443e0e5e32fc"]}],"mendeley":{"formattedCitation":"(Bor et al., 2011)","manualFormatting":"Bor et al., 2011","plainTextFormattedCitation":"(Bor et al., 2011)","previouslyFormattedCitation":"(Bor et al., 2011)"},"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Bor et al., 2011</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3C66633" w14:textId="30AEA3D6" w:rsidR="00C50A7A" w:rsidRPr="00E0042D" w:rsidRDefault="00C50A7A" w:rsidP="00C50A7A">
            <w:pPr>
              <w:pStyle w:val="TableContents"/>
              <w:spacing w:after="46" w:line="240" w:lineRule="auto"/>
              <w:rPr>
                <w:sz w:val="20"/>
                <w:szCs w:val="20"/>
                <w:lang w:val="en-US"/>
              </w:rPr>
            </w:pPr>
            <w:r w:rsidRPr="00E0042D">
              <w:rPr>
                <w:sz w:val="20"/>
                <w:szCs w:val="20"/>
                <w:lang w:val="en-US"/>
              </w:rPr>
              <w:t>22 (77.27)</w:t>
            </w:r>
          </w:p>
        </w:tc>
        <w:tc>
          <w:tcPr>
            <w:tcW w:w="1176" w:type="dxa"/>
            <w:tcBorders>
              <w:top w:val="single" w:sz="2" w:space="0" w:color="000001"/>
              <w:left w:val="single" w:sz="2" w:space="0" w:color="000001"/>
              <w:bottom w:val="single" w:sz="2" w:space="0" w:color="000001"/>
            </w:tcBorders>
            <w:shd w:val="clear" w:color="auto" w:fill="auto"/>
          </w:tcPr>
          <w:p w14:paraId="5D4B77D6"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28.4 (7.2)</w:t>
            </w:r>
          </w:p>
        </w:tc>
        <w:tc>
          <w:tcPr>
            <w:tcW w:w="1259" w:type="dxa"/>
            <w:tcBorders>
              <w:top w:val="single" w:sz="2" w:space="0" w:color="000001"/>
              <w:left w:val="single" w:sz="2" w:space="0" w:color="000001"/>
              <w:bottom w:val="single" w:sz="2" w:space="0" w:color="000001"/>
              <w:right w:val="single" w:sz="2" w:space="0" w:color="000001"/>
            </w:tcBorders>
          </w:tcPr>
          <w:p w14:paraId="70354933" w14:textId="4600FEEC"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526061F" w14:textId="452D3D83" w:rsidR="00C50A7A" w:rsidRDefault="0051167F" w:rsidP="00C50A7A">
            <w:pPr>
              <w:pStyle w:val="TableContents"/>
              <w:spacing w:after="46" w:line="240" w:lineRule="auto"/>
              <w:rPr>
                <w:sz w:val="20"/>
                <w:szCs w:val="20"/>
                <w:lang w:val="en-US"/>
              </w:rPr>
            </w:pPr>
            <w:r>
              <w:rPr>
                <w:sz w:val="20"/>
                <w:szCs w:val="20"/>
                <w:lang w:val="en-US"/>
              </w:rPr>
              <w:t>5.4 (3.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3412742" w14:textId="739D9225" w:rsidR="00C50A7A" w:rsidRPr="00E0042D" w:rsidRDefault="00C50A7A" w:rsidP="00C50A7A">
            <w:pPr>
              <w:pStyle w:val="TableContents"/>
              <w:spacing w:after="46" w:line="240" w:lineRule="auto"/>
              <w:rPr>
                <w:sz w:val="20"/>
                <w:szCs w:val="20"/>
                <w:lang w:val="en-US"/>
              </w:rPr>
            </w:pPr>
            <w:r>
              <w:rPr>
                <w:sz w:val="20"/>
                <w:szCs w:val="20"/>
                <w:lang w:val="en-US"/>
              </w:rPr>
              <w:t>75.6 (NA)</w:t>
            </w:r>
            <w:r w:rsidR="0051167F">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58BD2A3" w14:textId="4D88C8F9" w:rsidR="00C50A7A" w:rsidRPr="00E0042D" w:rsidRDefault="0051167F" w:rsidP="00C50A7A">
            <w:pPr>
              <w:pStyle w:val="TableContents"/>
              <w:spacing w:after="46" w:line="240" w:lineRule="auto"/>
              <w:rPr>
                <w:sz w:val="20"/>
                <w:szCs w:val="20"/>
                <w:lang w:val="en-US"/>
              </w:rPr>
            </w:pPr>
            <w:r>
              <w:rPr>
                <w:sz w:val="20"/>
                <w:szCs w:val="20"/>
                <w:lang w:val="en-US"/>
              </w:rPr>
              <w:t>17.6 (4.8)</w:t>
            </w:r>
          </w:p>
        </w:tc>
        <w:tc>
          <w:tcPr>
            <w:tcW w:w="1176" w:type="dxa"/>
            <w:tcBorders>
              <w:top w:val="single" w:sz="2" w:space="0" w:color="000001"/>
              <w:left w:val="single" w:sz="2" w:space="0" w:color="000001"/>
              <w:bottom w:val="single" w:sz="2" w:space="0" w:color="000001"/>
              <w:right w:val="single" w:sz="2" w:space="0" w:color="000001"/>
            </w:tcBorders>
          </w:tcPr>
          <w:p w14:paraId="6EF9D6D0" w14:textId="3B556088" w:rsidR="00C50A7A" w:rsidRDefault="0051167F" w:rsidP="00C50A7A">
            <w:pPr>
              <w:pStyle w:val="TableContents"/>
              <w:spacing w:after="46" w:line="240" w:lineRule="auto"/>
              <w:rPr>
                <w:sz w:val="20"/>
                <w:szCs w:val="20"/>
                <w:lang w:val="en-US"/>
              </w:rPr>
            </w:pPr>
            <w:r>
              <w:rPr>
                <w:sz w:val="20"/>
                <w:szCs w:val="20"/>
                <w:lang w:val="en-US"/>
              </w:rPr>
              <w:t>21 (4.3)</w:t>
            </w:r>
          </w:p>
        </w:tc>
        <w:tc>
          <w:tcPr>
            <w:tcW w:w="1190" w:type="dxa"/>
            <w:tcBorders>
              <w:top w:val="single" w:sz="2" w:space="0" w:color="000001"/>
              <w:left w:val="single" w:sz="2" w:space="0" w:color="000001"/>
              <w:bottom w:val="single" w:sz="2" w:space="0" w:color="000001"/>
              <w:right w:val="single" w:sz="2" w:space="0" w:color="000001"/>
            </w:tcBorders>
          </w:tcPr>
          <w:p w14:paraId="6888896B" w14:textId="1F2E6F80" w:rsidR="00C50A7A" w:rsidRDefault="0051167F" w:rsidP="00C50A7A">
            <w:pPr>
              <w:pStyle w:val="TableContents"/>
              <w:spacing w:after="46" w:line="240" w:lineRule="auto"/>
              <w:rPr>
                <w:sz w:val="20"/>
                <w:szCs w:val="20"/>
                <w:lang w:val="en-US"/>
              </w:rPr>
            </w:pPr>
            <w:r>
              <w:rPr>
                <w:sz w:val="20"/>
                <w:szCs w:val="20"/>
                <w:lang w:val="en-US"/>
              </w:rPr>
              <w:t>37 (6.8)</w:t>
            </w:r>
          </w:p>
        </w:tc>
        <w:tc>
          <w:tcPr>
            <w:tcW w:w="1105" w:type="dxa"/>
            <w:tcBorders>
              <w:top w:val="single" w:sz="2" w:space="0" w:color="000001"/>
              <w:left w:val="single" w:sz="2" w:space="0" w:color="000001"/>
              <w:bottom w:val="single" w:sz="2" w:space="0" w:color="000001"/>
            </w:tcBorders>
            <w:shd w:val="clear" w:color="auto" w:fill="auto"/>
          </w:tcPr>
          <w:p w14:paraId="401C91E1" w14:textId="719E7F5A" w:rsidR="00C50A7A" w:rsidRPr="00E0042D" w:rsidRDefault="00C50A7A" w:rsidP="00C50A7A">
            <w:pPr>
              <w:pStyle w:val="TableContents"/>
              <w:spacing w:after="46" w:line="240" w:lineRule="auto"/>
              <w:rPr>
                <w:sz w:val="20"/>
                <w:szCs w:val="20"/>
                <w:lang w:val="en-US"/>
              </w:rPr>
            </w:pPr>
            <w:r>
              <w:rPr>
                <w:sz w:val="20"/>
                <w:szCs w:val="20"/>
                <w:lang w:val="en-US"/>
              </w:rPr>
              <w:t>15 (73.3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3153656" w14:textId="77777777" w:rsidR="00C50A7A" w:rsidRPr="00E0042D" w:rsidRDefault="00C50A7A" w:rsidP="00C50A7A">
            <w:pPr>
              <w:pStyle w:val="TableContents"/>
              <w:spacing w:after="46" w:line="240" w:lineRule="auto"/>
              <w:rPr>
                <w:sz w:val="20"/>
                <w:szCs w:val="20"/>
                <w:lang w:val="en-US"/>
              </w:rPr>
            </w:pPr>
            <w:r>
              <w:rPr>
                <w:sz w:val="20"/>
                <w:szCs w:val="20"/>
                <w:lang w:val="en-US"/>
              </w:rPr>
              <w:t>30.3 (7.3)</w:t>
            </w:r>
          </w:p>
        </w:tc>
      </w:tr>
      <w:tr w:rsidR="00C17AD7" w:rsidRPr="00E0042D" w14:paraId="5840B728" w14:textId="77777777" w:rsidTr="00EA6979">
        <w:trPr>
          <w:trHeight w:val="71"/>
        </w:trPr>
        <w:tc>
          <w:tcPr>
            <w:tcW w:w="2823" w:type="dxa"/>
            <w:tcBorders>
              <w:top w:val="single" w:sz="2" w:space="0" w:color="000001"/>
              <w:left w:val="single" w:sz="2" w:space="0" w:color="000001"/>
              <w:bottom w:val="single" w:sz="2" w:space="0" w:color="000001"/>
            </w:tcBorders>
            <w:shd w:val="clear" w:color="auto" w:fill="auto"/>
          </w:tcPr>
          <w:p w14:paraId="42E0731B" w14:textId="3C9C1D25"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93/cercor/10.11.1078","ISSN":"1047-3211","PMID":"11053229","abstract":"Evidence implicates subtle neuronal pathology of the prefrontal cortex (PFC) in schizophrenia, but how this pathology is reflected in physiological neuroimaging experiments remains controversial. We investigated PFC function in schizophrenia using functional magnetic resonance imaging (fMRI) and a parametric version of the n-back working memory (WM) task. In a group of patients who performed relatively well on this task, there were three fundamental deviations from the 'healthy' pattern of PFC fMRI activation to varying WM difficulty. The first characteristic was a greater magnitude of PFC fMRI activation in the context of slightly impaired WM performance (i.e. physiological inefficiency). The second was that the significant correlations between behavioral WM performance and dorsal PFC fMRI activation were in opposite directions in the two groups. Third, the magnitude of the abnormal dorsal PFC fMRI response was predicted by an assay of N-acetylaspartate concentrations (NAA) in dorsal PFC, a measure of neuronal pathology obtained using proton magnetic resonance spectroscopy. Patients had significantly lower dorsal PFC NAA than controls and dorsal PFC NAA inversely predicted the fMRI response in dorsal PFC (areas 9, 46) to varying WM difficulty - supporting the assumption that abnormal PFC responses arose from abnormal PFC neurons. These data suggest that under certain conditions the physiological ramifications of dorsal PFC neuronal pathology in schizophrenia includes exaggerated and inefficient cortical activity, especially of dorsal PFC.","author":[{"dropping-particle":"","family":"Callicott","given":"J. H.","non-dropping-particle":"","parse-names":false,"suffix":""},{"dropping-particle":"","family":"Bertolino","given":"Alessandro","non-dropping-particle":"","parse-names":false,"suffix":""},{"dropping-particle":"","family":"Mattay","given":"Venkata S.","non-dropping-particle":"","parse-names":false,"suffix":""},{"dropping-particle":"","family":"Langheim","given":"Frederick J. P.","non-dropping-particle":"","parse-names":false,"suffix":""},{"dropping-particle":"","family":"Duyn","given":"Jeffrey","non-dropping-particle":"","parse-names":false,"suffix":""},{"dropping-particle":"","family":"Coppola","given":"Richard","non-dropping-particle":"","parse-names":false,"suffix":""},{"dropping-particle":"","family":"Goldberg","given":"Terry E.","non-dropping-particle":"","parse-names":false,"suffix":""},{"dropping-particle":"","family":"Weinberger","given":"Daniel R.","non-dropping-particle":"","parse-names":false,"suffix":""}],"container-title":"Cerebral Cortex","id":"ITEM-1","issue":"11","issued":{"date-parts":[["2000"]]},"page":"1078-1092","title":"Physiological Dysfunction of the Dorsolateral Prefrontal Cortex in Schizophrenia Revisited","type":"article-journal","volume":"10"},"uris":["http://www.mendeley.com/documents/?uuid=76918a28-f44b-4e56-8563-aafa3e7afa77"]}],"mendeley":{"formattedCitation":"(Callicott et al., 2000)","manualFormatting":"Callicott et al., 2000","plainTextFormattedCitation":"(Callicott et al., 2000)","previouslyFormattedCitation":"(Callicott et al., 2000)"},"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allicott et al., 2000</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44046CE" w14:textId="67E5B5A8" w:rsidR="00C50A7A" w:rsidRPr="00E0042D" w:rsidRDefault="00C50A7A" w:rsidP="00C50A7A">
            <w:pPr>
              <w:pStyle w:val="TableContents"/>
              <w:spacing w:after="46" w:line="240" w:lineRule="auto"/>
              <w:rPr>
                <w:sz w:val="20"/>
                <w:szCs w:val="20"/>
                <w:lang w:val="en-US"/>
              </w:rPr>
            </w:pPr>
            <w:r w:rsidRPr="00E0042D">
              <w:rPr>
                <w:sz w:val="20"/>
                <w:szCs w:val="20"/>
                <w:lang w:val="en-US"/>
              </w:rPr>
              <w:t>13 (76.92)</w:t>
            </w:r>
          </w:p>
        </w:tc>
        <w:tc>
          <w:tcPr>
            <w:tcW w:w="1176" w:type="dxa"/>
            <w:tcBorders>
              <w:top w:val="single" w:sz="2" w:space="0" w:color="000001"/>
              <w:left w:val="single" w:sz="2" w:space="0" w:color="000001"/>
              <w:bottom w:val="single" w:sz="2" w:space="0" w:color="000001"/>
            </w:tcBorders>
            <w:shd w:val="clear" w:color="auto" w:fill="auto"/>
          </w:tcPr>
          <w:p w14:paraId="60E93E33"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33.9 (9)</w:t>
            </w:r>
          </w:p>
        </w:tc>
        <w:tc>
          <w:tcPr>
            <w:tcW w:w="1259" w:type="dxa"/>
            <w:tcBorders>
              <w:top w:val="single" w:sz="2" w:space="0" w:color="000001"/>
              <w:left w:val="single" w:sz="2" w:space="0" w:color="000001"/>
              <w:bottom w:val="single" w:sz="2" w:space="0" w:color="000001"/>
              <w:right w:val="single" w:sz="2" w:space="0" w:color="000001"/>
            </w:tcBorders>
          </w:tcPr>
          <w:p w14:paraId="673219E8" w14:textId="2F406B38"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1BC32758" w14:textId="4949C1D0" w:rsidR="00C50A7A" w:rsidRDefault="0051167F"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F0423FC" w14:textId="1EC58D1C"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CE56540" w14:textId="0356F766"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7239CEF" w14:textId="3A4AD793"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73FAF21" w14:textId="145A948A"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769EE8A" w14:textId="590CB319" w:rsidR="00C50A7A" w:rsidRPr="00E0042D" w:rsidRDefault="00C50A7A" w:rsidP="00C50A7A">
            <w:pPr>
              <w:pStyle w:val="TableContents"/>
              <w:spacing w:after="46" w:line="240" w:lineRule="auto"/>
              <w:rPr>
                <w:sz w:val="20"/>
                <w:szCs w:val="20"/>
                <w:lang w:val="en-US"/>
              </w:rPr>
            </w:pPr>
            <w:r>
              <w:rPr>
                <w:sz w:val="20"/>
                <w:szCs w:val="20"/>
                <w:lang w:val="en-US"/>
              </w:rPr>
              <w:t>18 (61.11)</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5F0F702" w14:textId="77777777" w:rsidR="00C50A7A" w:rsidRPr="00E0042D" w:rsidRDefault="00C50A7A" w:rsidP="00C50A7A">
            <w:pPr>
              <w:pStyle w:val="TableContents"/>
              <w:spacing w:after="46" w:line="240" w:lineRule="auto"/>
              <w:rPr>
                <w:sz w:val="20"/>
                <w:szCs w:val="20"/>
                <w:lang w:val="en-US"/>
              </w:rPr>
            </w:pPr>
            <w:r>
              <w:rPr>
                <w:sz w:val="20"/>
                <w:szCs w:val="20"/>
                <w:lang w:val="en-US"/>
              </w:rPr>
              <w:t>29.6 (7)</w:t>
            </w:r>
          </w:p>
        </w:tc>
      </w:tr>
      <w:tr w:rsidR="004818D8" w:rsidRPr="00E0042D" w14:paraId="40875566" w14:textId="77777777" w:rsidTr="00EA6979">
        <w:trPr>
          <w:trHeight w:val="73"/>
        </w:trPr>
        <w:tc>
          <w:tcPr>
            <w:tcW w:w="2823" w:type="dxa"/>
            <w:tcBorders>
              <w:top w:val="single" w:sz="2" w:space="0" w:color="000001"/>
              <w:left w:val="single" w:sz="2" w:space="0" w:color="000001"/>
              <w:bottom w:val="single" w:sz="2" w:space="0" w:color="000001"/>
            </w:tcBorders>
            <w:shd w:val="clear" w:color="auto" w:fill="auto"/>
          </w:tcPr>
          <w:p w14:paraId="17FAE35A" w14:textId="5962EC69" w:rsidR="004818D8" w:rsidRPr="00E0042D" w:rsidRDefault="004818D8"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1.01.015","ISSN":"0165-1781 (Print)","PMID":"21376542","abstract":"Three risk variants (rs1538979, rs821577, and rs821633) in the  Disrupted-in-Schizophrenia-1 (DISC1) gene have previously been associated with both schizophrenia and bipolar disorder in a recent collaborative analysis of European cohorts. In this study we examined the effects of these risk variants on brain activation during functional magnetic resonance imaging (fMRI) of the Hayling Sentence Completion Task (HSCT) in healthy volunteers (n=33), patients with schizophrenia (n=20) and patients with bipolar disorder (n=36). In the healthy controls the risk associated allele carriers of SNPs rs1538979 and rs821633 demonstrated decreased activation of the cuneus. Moreover, there was an effect of SNP rs1538979 in the pre/postcentral gyrus with decreased activation in healthy controls and increased activation in patients with schizophrenia. In the bipolar group there was decreased activation in the risk carriers of SNP rs821633 in the inferior parietal lobule and left cingulate cortex. Clusters in the precentral gyrus, left middle temporal gyrus and left cerebellum were found to be significant on examining the group × genotype interactions. These findings may provide a better understanding of the neural effects of DISC1 variants and on the pathophysiology of schizophrenia and bipolar disorder.","author":[{"dropping-particle":"","family":"Chakirova","given":"Goultchira","non-dropping-particle":"","parse-names":false,"suffix":""},{"dropping-particle":"","family":"Whalley","given":"Heather C.","non-dropping-particle":"","parse-names":false,"suffix":""},{"dropping-particle":"","family":"Thomson","given":"Pippa A.","non-dropping-particle":"","parse-names":false,"suffix":""},{"dropping-particle":"","family":"Hennah","given":"William","non-dropping-particle":"","parse-names":false,"suffix":""},{"dropping-particle":"","family":"Moorhead","given":"Thomas W.J. J","non-dropping-particle":"","parse-names":false,"suffix":""},{"dropping-particle":"","family":"Welch","given":"Killian A.","non-dropping-particle":"","parse-names":false,"suffix":""},{"dropping-particle":"","family":"Giles","given":"Stephen","non-dropping-particle":"","parse-names":false,"suffix":""},{"dropping-particle":"","family":"Hall","given":"Jeremy","non-dropping-particle":"","parse-names":false,"suffix":""},{"dropping-particle":"","family":"Johnstone","given":"Eve C.","non-dropping-particle":"","parse-names":false,"suffix":""},{"dropping-particle":"","family":"Lawrie","given":"Stephen M.","non-dropping-particle":"","parse-names":false,"suffix":""},{"dropping-particle":"","family":"Porteous","given":"David J.","non-dropping-particle":"","parse-names":false,"suffix":""},{"dropping-particle":"","family":"Brown","given":"Verity J.","non-dropping-particle":"","parse-names":false,"suffix":""},{"dropping-particle":"","family":"McIntosh","given":"Andrew M.","non-dropping-particle":"","parse-names":false,"suffix":""}],"container-title":"Psychiatry research","id":"ITEM-1","issue":"1","issued":{"date-parts":[["2011","4","30"]]},"language":"eng","page":"20-28","publisher-place":"Ireland","title":"The effects of DISC1 risk variants on brain activation in controls, patients with  bipolar disorder and patients with schizophrenia.","type":"article-journal","volume":"192"},"uris":["http://www.mendeley.com/documents/?uuid=bf1adba5-6ff0-4c91-a3c6-578e14234cf6"]}],"mendeley":{"formattedCitation":"(Chakirova et al., 2011)","manualFormatting":"Chakirova et al., 2011","plainTextFormattedCitation":"(Chakirova et al., 2011)","previouslyFormattedCitation":"(Chakirova et al., 2011)"},"properties":{"noteIndex":0},"schema":"https://github.com/citation-style-language/schema/raw/master/csl-citation.json"}</w:instrText>
            </w:r>
            <w:r>
              <w:rPr>
                <w:sz w:val="20"/>
                <w:szCs w:val="20"/>
                <w:lang w:val="en-US"/>
              </w:rPr>
              <w:fldChar w:fldCharType="separate"/>
            </w:r>
            <w:r w:rsidRPr="004818D8">
              <w:rPr>
                <w:noProof/>
                <w:sz w:val="20"/>
                <w:szCs w:val="20"/>
                <w:lang w:val="en-US"/>
              </w:rPr>
              <w:t>Chakirova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EF0A2D4" w14:textId="763437B6" w:rsidR="004818D8" w:rsidRPr="00E0042D" w:rsidRDefault="004818D8" w:rsidP="00C50A7A">
            <w:pPr>
              <w:pStyle w:val="TableContents"/>
              <w:spacing w:after="46" w:line="240" w:lineRule="auto"/>
              <w:rPr>
                <w:sz w:val="20"/>
                <w:szCs w:val="20"/>
                <w:lang w:val="en-US"/>
              </w:rPr>
            </w:pPr>
            <w:r>
              <w:rPr>
                <w:sz w:val="20"/>
                <w:szCs w:val="20"/>
                <w:lang w:val="en-US"/>
              </w:rPr>
              <w:t>20 (65)</w:t>
            </w:r>
          </w:p>
        </w:tc>
        <w:tc>
          <w:tcPr>
            <w:tcW w:w="1176" w:type="dxa"/>
            <w:tcBorders>
              <w:top w:val="single" w:sz="2" w:space="0" w:color="000001"/>
              <w:left w:val="single" w:sz="2" w:space="0" w:color="000001"/>
              <w:bottom w:val="single" w:sz="2" w:space="0" w:color="000001"/>
            </w:tcBorders>
            <w:shd w:val="clear" w:color="auto" w:fill="auto"/>
          </w:tcPr>
          <w:p w14:paraId="40A35C28" w14:textId="33022E15" w:rsidR="004818D8" w:rsidRPr="00E0042D" w:rsidRDefault="004818D8" w:rsidP="00C50A7A">
            <w:pPr>
              <w:pStyle w:val="TableContents"/>
              <w:spacing w:after="46" w:line="240" w:lineRule="auto"/>
              <w:rPr>
                <w:sz w:val="20"/>
                <w:szCs w:val="20"/>
                <w:lang w:val="en-US"/>
              </w:rPr>
            </w:pPr>
            <w:r>
              <w:rPr>
                <w:sz w:val="20"/>
                <w:szCs w:val="20"/>
                <w:lang w:val="en-US"/>
              </w:rPr>
              <w:t>37 (10.1)</w:t>
            </w:r>
          </w:p>
        </w:tc>
        <w:tc>
          <w:tcPr>
            <w:tcW w:w="1259" w:type="dxa"/>
            <w:tcBorders>
              <w:top w:val="single" w:sz="2" w:space="0" w:color="000001"/>
              <w:left w:val="single" w:sz="2" w:space="0" w:color="000001"/>
              <w:bottom w:val="single" w:sz="2" w:space="0" w:color="000001"/>
              <w:right w:val="single" w:sz="2" w:space="0" w:color="000001"/>
            </w:tcBorders>
          </w:tcPr>
          <w:p w14:paraId="56134CC3" w14:textId="57025A6E" w:rsidR="004818D8" w:rsidRDefault="004818D8"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D74B3B3" w14:textId="50ABE0D0" w:rsidR="004818D8" w:rsidRDefault="004818D8" w:rsidP="00C50A7A">
            <w:pPr>
              <w:pStyle w:val="TableContents"/>
              <w:spacing w:after="46" w:line="240" w:lineRule="auto"/>
              <w:rPr>
                <w:sz w:val="20"/>
                <w:szCs w:val="20"/>
                <w:lang w:val="en-US"/>
              </w:rPr>
            </w:pPr>
            <w:r>
              <w:rPr>
                <w:sz w:val="20"/>
                <w:szCs w:val="20"/>
                <w:lang w:val="en-US"/>
              </w:rPr>
              <w:t>16.7 (10.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11EB238" w14:textId="2EA1DF4A" w:rsidR="004818D8" w:rsidRDefault="00584300" w:rsidP="00C50A7A">
            <w:pPr>
              <w:pStyle w:val="TableContents"/>
              <w:spacing w:after="46" w:line="240" w:lineRule="auto"/>
              <w:rPr>
                <w:sz w:val="20"/>
                <w:szCs w:val="20"/>
                <w:lang w:val="en-US"/>
              </w:rPr>
            </w:pPr>
            <w:r>
              <w:rPr>
                <w:sz w:val="20"/>
                <w:szCs w:val="20"/>
                <w:lang w:val="en-US"/>
              </w:rPr>
              <w:t>43.1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1A7E02A" w14:textId="176CD678" w:rsidR="004818D8" w:rsidRDefault="004818D8" w:rsidP="00C50A7A">
            <w:pPr>
              <w:pStyle w:val="TableContents"/>
              <w:spacing w:after="46" w:line="240" w:lineRule="auto"/>
              <w:rPr>
                <w:sz w:val="20"/>
                <w:szCs w:val="20"/>
                <w:lang w:val="en-US"/>
              </w:rPr>
            </w:pPr>
            <w:r>
              <w:rPr>
                <w:sz w:val="20"/>
                <w:szCs w:val="20"/>
                <w:lang w:val="en-US"/>
              </w:rPr>
              <w:t>10.5 (2.9)</w:t>
            </w:r>
          </w:p>
        </w:tc>
        <w:tc>
          <w:tcPr>
            <w:tcW w:w="1176" w:type="dxa"/>
            <w:tcBorders>
              <w:top w:val="single" w:sz="2" w:space="0" w:color="000001"/>
              <w:left w:val="single" w:sz="2" w:space="0" w:color="000001"/>
              <w:bottom w:val="single" w:sz="2" w:space="0" w:color="000001"/>
              <w:right w:val="single" w:sz="2" w:space="0" w:color="000001"/>
            </w:tcBorders>
          </w:tcPr>
          <w:p w14:paraId="304F9296" w14:textId="67FEE475" w:rsidR="004818D8" w:rsidRDefault="004818D8" w:rsidP="00C50A7A">
            <w:pPr>
              <w:pStyle w:val="TableContents"/>
              <w:spacing w:after="46" w:line="240" w:lineRule="auto"/>
              <w:rPr>
                <w:sz w:val="20"/>
                <w:szCs w:val="20"/>
                <w:lang w:val="en-US"/>
              </w:rPr>
            </w:pPr>
            <w:r>
              <w:rPr>
                <w:sz w:val="20"/>
                <w:szCs w:val="20"/>
                <w:lang w:val="en-US"/>
              </w:rPr>
              <w:t>10.5 (3.9)</w:t>
            </w:r>
          </w:p>
        </w:tc>
        <w:tc>
          <w:tcPr>
            <w:tcW w:w="1190" w:type="dxa"/>
            <w:tcBorders>
              <w:top w:val="single" w:sz="2" w:space="0" w:color="000001"/>
              <w:left w:val="single" w:sz="2" w:space="0" w:color="000001"/>
              <w:bottom w:val="single" w:sz="2" w:space="0" w:color="000001"/>
              <w:right w:val="single" w:sz="2" w:space="0" w:color="000001"/>
            </w:tcBorders>
          </w:tcPr>
          <w:p w14:paraId="77B74A79" w14:textId="0F00DEC4" w:rsidR="004818D8" w:rsidRDefault="004818D8" w:rsidP="00C50A7A">
            <w:pPr>
              <w:pStyle w:val="TableContents"/>
              <w:spacing w:after="46" w:line="240" w:lineRule="auto"/>
              <w:rPr>
                <w:sz w:val="20"/>
                <w:szCs w:val="20"/>
                <w:lang w:val="en-US"/>
              </w:rPr>
            </w:pPr>
            <w:r>
              <w:rPr>
                <w:sz w:val="20"/>
                <w:szCs w:val="20"/>
                <w:lang w:val="en-US"/>
              </w:rPr>
              <w:t>22.1 (6.4)</w:t>
            </w:r>
          </w:p>
        </w:tc>
        <w:tc>
          <w:tcPr>
            <w:tcW w:w="1105" w:type="dxa"/>
            <w:tcBorders>
              <w:top w:val="single" w:sz="2" w:space="0" w:color="000001"/>
              <w:left w:val="single" w:sz="2" w:space="0" w:color="000001"/>
              <w:bottom w:val="single" w:sz="2" w:space="0" w:color="000001"/>
            </w:tcBorders>
            <w:shd w:val="clear" w:color="auto" w:fill="auto"/>
          </w:tcPr>
          <w:p w14:paraId="4DB0F6D2" w14:textId="3AE0894D" w:rsidR="004818D8" w:rsidRDefault="004818D8" w:rsidP="00C50A7A">
            <w:pPr>
              <w:pStyle w:val="TableContents"/>
              <w:spacing w:after="46" w:line="240" w:lineRule="auto"/>
              <w:rPr>
                <w:sz w:val="20"/>
                <w:szCs w:val="20"/>
                <w:lang w:val="en-US"/>
              </w:rPr>
            </w:pPr>
            <w:r>
              <w:rPr>
                <w:sz w:val="20"/>
                <w:szCs w:val="20"/>
                <w:lang w:val="en-US"/>
              </w:rPr>
              <w:t>33 (54.5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8F9C1AA" w14:textId="50CDAA64" w:rsidR="004818D8" w:rsidRDefault="004818D8" w:rsidP="00C50A7A">
            <w:pPr>
              <w:pStyle w:val="TableContents"/>
              <w:spacing w:after="46" w:line="240" w:lineRule="auto"/>
              <w:rPr>
                <w:sz w:val="20"/>
                <w:szCs w:val="20"/>
                <w:lang w:val="en-US"/>
              </w:rPr>
            </w:pPr>
            <w:r>
              <w:rPr>
                <w:sz w:val="20"/>
                <w:szCs w:val="20"/>
                <w:lang w:val="en-US"/>
              </w:rPr>
              <w:t>37.3 (12.1)</w:t>
            </w:r>
          </w:p>
        </w:tc>
      </w:tr>
      <w:tr w:rsidR="00C17AD7" w:rsidRPr="00E0042D" w14:paraId="2ABF7B65" w14:textId="77777777" w:rsidTr="00EA6979">
        <w:trPr>
          <w:trHeight w:val="73"/>
        </w:trPr>
        <w:tc>
          <w:tcPr>
            <w:tcW w:w="2823" w:type="dxa"/>
            <w:tcBorders>
              <w:top w:val="single" w:sz="2" w:space="0" w:color="000001"/>
              <w:left w:val="single" w:sz="2" w:space="0" w:color="000001"/>
              <w:bottom w:val="single" w:sz="2" w:space="0" w:color="000001"/>
            </w:tcBorders>
            <w:shd w:val="clear" w:color="auto" w:fill="auto"/>
          </w:tcPr>
          <w:p w14:paraId="45BF528C" w14:textId="7B0E049C"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37/neu0000225","ISBN":"1931-1559(Electronic);0894-4105(Print)","ISSN":"19311559","PMID":"26237628","abstract":"OBJECTIVE: Prospective memory (PM) refers to the ability to remember to carry out intended actions after a delay. PM impairments are common in schizophrenia patients and are thought to be related to their prefrontal cortex dysfunction; however, this has not yet been examined directly in the research literature. The current study aimed to examine abnormalities in brain activation during PM task performance in schizophrenia patients.\\n\\nMETHOD: Twenty-two schizophrenia patients and 25 matched healthy controls were scanned in a 3-T MRI machine while performing a PM task.\\n\\nRESULTS: The results showed that compared to the healthy controls, schizophrenia patients performed significantly worse on the PM task. Furthermore, they exhibited decreased brain activation in frontal cortex including the right superior frontal gyri (Brodmann area 10), and other related brain areas like the anterior cingulate gyrus, parietal and temporal cortex, including precuneus, and some subcortext, including parahippocampal gyrus and putamen.\\n\\nCONCLUSIONS: These findings confirm the involvement and importance of the prefrontal cortex in PM and show evidence of hypofrontality in schizophrenia patients while performing a PM task. (PsycINFO Database Record","author":[{"dropping-particle":"","family":"Chen","given":"Xing Jie","non-dropping-particle":"","parse-names":false,"suffix":""},{"dropping-particle":"","family":"Wang","given":"Ya","non-dropping-particle":"","parse-names":false,"suffix":""},{"dropping-particle":"","family":"Wang","given":"Yi","non-dropping-particle":"","parse-names":false,"suffix":""},{"dropping-particle":"","family":"Yang","given":"Tian Xiao","non-dropping-particle":"","parse-names":false,"suffix":""},{"dropping-particle":"","family":"Zou","given":"Lai Quan","non-dropping-particle":"","parse-names":false,"suffix":""},{"dropping-particle":"","family":"Huang","given":"Jia","non-dropping-particle":"","parse-names":false,"suffix":""},{"dropping-particle":"","family":"Li","given":"Feng Hua","non-dropping-particle":"","parse-names":false,"suffix":""},{"dropping-particle":"","family":"Chen","given":"An Tao","non-dropping-particle":"","parse-names":false,"suffix":""},{"dropping-particle":"","family":"Wang","given":"Wei Hong","non-dropping-particle":"","parse-names":false,"suffix":""},{"dropping-particle":"","family":"Zheng","given":"Han Feng","non-dropping-particle":"","parse-names":false,"suffix":""},{"dropping-particle":"","family":"Cheung","given":"Eric F.C.","non-dropping-particle":"","parse-names":false,"suffix":""},{"dropping-particle":"","family":"Shum","given":"David H.K.","non-dropping-particle":"","parse-names":false,"suffix":""},{"dropping-particle":"","family":"Chan","given":"Raymond C.K.","non-dropping-particle":"","parse-names":false,"suffix":""}],"container-title":"Neuropsychology","id":"ITEM-1","issued":{"date-parts":[["2016"]]},"title":"Neural correlates of prospective memory impairments in schizophrenia","type":"article-journal"},"uris":["http://www.mendeley.com/documents/?uuid=1a1e4f22-68d4-39a2-bc89-d8afb757e05b"]}],"mendeley":{"formattedCitation":"(Chen et al., 2016)","manualFormatting":"Chen et al., 2016","plainTextFormattedCitation":"(Chen et al., 2016)","previouslyFormattedCitation":"(Chen et al., 2016)"},"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hen et al., 2016</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B7498AB" w14:textId="52B05E3E" w:rsidR="00C50A7A" w:rsidRPr="00E0042D" w:rsidRDefault="00C50A7A" w:rsidP="00C50A7A">
            <w:pPr>
              <w:pStyle w:val="TableContents"/>
              <w:spacing w:after="46" w:line="240" w:lineRule="auto"/>
              <w:rPr>
                <w:sz w:val="20"/>
                <w:szCs w:val="20"/>
                <w:lang w:val="en-US"/>
              </w:rPr>
            </w:pPr>
            <w:r w:rsidRPr="00E0042D">
              <w:rPr>
                <w:sz w:val="20"/>
                <w:szCs w:val="20"/>
                <w:lang w:val="en-US"/>
              </w:rPr>
              <w:t>22 (63.63)</w:t>
            </w:r>
          </w:p>
        </w:tc>
        <w:tc>
          <w:tcPr>
            <w:tcW w:w="1176" w:type="dxa"/>
            <w:tcBorders>
              <w:top w:val="single" w:sz="2" w:space="0" w:color="000001"/>
              <w:left w:val="single" w:sz="2" w:space="0" w:color="000001"/>
              <w:bottom w:val="single" w:sz="2" w:space="0" w:color="000001"/>
            </w:tcBorders>
            <w:shd w:val="clear" w:color="auto" w:fill="auto"/>
          </w:tcPr>
          <w:p w14:paraId="3311A23A"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33.31 (8.45)</w:t>
            </w:r>
          </w:p>
        </w:tc>
        <w:tc>
          <w:tcPr>
            <w:tcW w:w="1259" w:type="dxa"/>
            <w:tcBorders>
              <w:top w:val="single" w:sz="2" w:space="0" w:color="000001"/>
              <w:left w:val="single" w:sz="2" w:space="0" w:color="000001"/>
              <w:bottom w:val="single" w:sz="2" w:space="0" w:color="000001"/>
              <w:right w:val="single" w:sz="2" w:space="0" w:color="000001"/>
            </w:tcBorders>
          </w:tcPr>
          <w:p w14:paraId="392EC052" w14:textId="555E01C2"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36A2687" w14:textId="0EAB4C55" w:rsidR="00C50A7A" w:rsidRDefault="0051167F" w:rsidP="00C50A7A">
            <w:pPr>
              <w:pStyle w:val="TableContents"/>
              <w:spacing w:after="46" w:line="240" w:lineRule="auto"/>
              <w:rPr>
                <w:sz w:val="20"/>
                <w:szCs w:val="20"/>
                <w:lang w:val="en-US"/>
              </w:rPr>
            </w:pPr>
            <w:r>
              <w:rPr>
                <w:sz w:val="20"/>
                <w:szCs w:val="20"/>
                <w:lang w:val="en-US"/>
              </w:rPr>
              <w:t>7.45 (5.3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6895733" w14:textId="28C908FA" w:rsidR="00C50A7A" w:rsidRPr="00E0042D" w:rsidRDefault="00C50A7A" w:rsidP="00C50A7A">
            <w:pPr>
              <w:pStyle w:val="TableContents"/>
              <w:spacing w:after="46" w:line="240" w:lineRule="auto"/>
              <w:rPr>
                <w:sz w:val="20"/>
                <w:szCs w:val="20"/>
                <w:lang w:val="en-US"/>
              </w:rPr>
            </w:pPr>
            <w:r>
              <w:rPr>
                <w:sz w:val="20"/>
                <w:szCs w:val="20"/>
                <w:lang w:val="en-US"/>
              </w:rPr>
              <w:t>42.63 (8.59)</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DE307FC" w14:textId="6CE5AA73"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E06825F" w14:textId="521E4D78"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EC450FA" w14:textId="5843FF72"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9B61AD3" w14:textId="412E7827" w:rsidR="00C50A7A" w:rsidRPr="00E0042D" w:rsidRDefault="00C50A7A" w:rsidP="00C50A7A">
            <w:pPr>
              <w:pStyle w:val="TableContents"/>
              <w:spacing w:after="46" w:line="240" w:lineRule="auto"/>
              <w:rPr>
                <w:sz w:val="20"/>
                <w:szCs w:val="20"/>
                <w:lang w:val="en-US"/>
              </w:rPr>
            </w:pPr>
            <w:r>
              <w:rPr>
                <w:sz w:val="20"/>
                <w:szCs w:val="20"/>
                <w:lang w:val="en-US"/>
              </w:rPr>
              <w:t>25 (6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A2FE70B" w14:textId="77777777" w:rsidR="00C50A7A" w:rsidRPr="00E0042D" w:rsidRDefault="00C50A7A" w:rsidP="00C50A7A">
            <w:pPr>
              <w:pStyle w:val="TableContents"/>
              <w:spacing w:after="46" w:line="240" w:lineRule="auto"/>
              <w:rPr>
                <w:sz w:val="20"/>
                <w:szCs w:val="20"/>
                <w:lang w:val="en-US"/>
              </w:rPr>
            </w:pPr>
            <w:r>
              <w:rPr>
                <w:sz w:val="20"/>
                <w:szCs w:val="20"/>
                <w:lang w:val="en-US"/>
              </w:rPr>
              <w:t>32.04 (9.62)</w:t>
            </w:r>
          </w:p>
        </w:tc>
      </w:tr>
      <w:tr w:rsidR="00A02E08" w:rsidRPr="00E0042D" w14:paraId="632BB4F3" w14:textId="77777777" w:rsidTr="00EA6979">
        <w:trPr>
          <w:trHeight w:val="268"/>
        </w:trPr>
        <w:tc>
          <w:tcPr>
            <w:tcW w:w="2823" w:type="dxa"/>
            <w:tcBorders>
              <w:top w:val="single" w:sz="2" w:space="0" w:color="000001"/>
              <w:left w:val="single" w:sz="2" w:space="0" w:color="000001"/>
              <w:bottom w:val="single" w:sz="2" w:space="0" w:color="000001"/>
            </w:tcBorders>
            <w:shd w:val="clear" w:color="auto" w:fill="auto"/>
          </w:tcPr>
          <w:p w14:paraId="2CA1332D" w14:textId="12A862D8" w:rsidR="00A02E08" w:rsidRPr="00E0042D" w:rsidRDefault="00A02E08"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4306/pi.2008.5.1.52","ISSN":"17383684","abstract":"Objective: The results for finding the deficit in the anterior cingulate (ACC) in schizophrenic patients (SZ) have been inconsistent according to the studies that used different Stroop tasks, which is unlike the deficit in the dorsolateral prefrontal cortex (DLPFC). In order to explore for the core region that's responsible for the selective attention deficit in SZ, we examined the results of a functional neuroimaging study, which involved the performance of the Stroop task using high or low prefrontal cortex related loads in SZ. Methods: Ten schizophrenic patients and healthy controls (HC) received functional magnetic resonance imaging (fMRI) during a Short/Long-term latency Stroop task. The changes in the neural activity were determined in well-known Stroop related regions of interest (ROIs) that consisted of the DLPFC, ACC, the parietal lobule and in the whole brain regions for both the main and interaction effects of latency, and the results of the short-term and long-term latency Stroop conditions were compared. Results: The response times for both the congruency and latency effects were more prolonged in the schizophrenics than in the HC. For the congruency effect, the schizophrenics showed significantly less activation in the same site of the left DLPFC in both the short-term and long-term latency conditions, as compared with the HC. For the latency effect, the regions of the left-side language network were over- or under-activated in the schizophrenics, as compared with the HC. Any interaction effect was not found for both the behavioral and fMRI results. Conclusion: Our results indicate that the deficit in the left DLPFC is the core impairment of attentional processing in schizophrenics, regardless of other possible interactions such as the latency effect. Copyright © 2008 Official Journal of Korean Neuropsychiatric Association.","author":[{"dropping-particle":"","family":"Choi","given":"Jee Wook","non-dropping-particle":"","parse-names":false,"suffix":""},{"dropping-particle":"","family":"Jeong","given":"Bum Seok","non-dropping-particle":"","parse-names":false,"suffix":""},{"dropping-particle":"","family":"Kim","given":"Ji-Woong","non-dropping-particle":"","parse-names":false,"suffix":""}],"container-title":"Psychiatry Investigation","id":"ITEM-1","issue":"1","issued":{"date-parts":[["2008"]]},"page":"52-59","publisher":"Korean Neuropsychiatric Association","title":"Dysfunction of the left dorsolateral prefrontal cortex is primarily responsible for impaired attentional processing in schizophrenia","type":"article-journal","volume":"5"},"uris":["http://www.mendeley.com/documents/?uuid=8f7ce89d-ec70-3d7f-8dd8-3e6cefb4f39b"]}],"mendeley":{"formattedCitation":"(J. W. Choi, Jeong, &amp; Kim, 2008)","manualFormatting":"Choi et al., 2008","plainTextFormattedCitation":"(J. W. Choi, Jeong, &amp; Kim, 2008)","previouslyFormattedCitation":"(J. W. Choi, Jeong, &amp; Kim, 2008)"},"properties":{"noteIndex":0},"schema":"https://github.com/citation-style-language/schema/raw/master/csl-citation.json"}</w:instrText>
            </w:r>
            <w:r>
              <w:rPr>
                <w:sz w:val="20"/>
                <w:szCs w:val="20"/>
                <w:lang w:val="en-US"/>
              </w:rPr>
              <w:fldChar w:fldCharType="separate"/>
            </w:r>
            <w:r w:rsidRPr="00A02E08">
              <w:rPr>
                <w:noProof/>
                <w:sz w:val="20"/>
                <w:szCs w:val="20"/>
                <w:lang w:val="en-US"/>
              </w:rPr>
              <w:t>Choi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F35196B" w14:textId="58811304" w:rsidR="00A02E08" w:rsidRPr="00E0042D" w:rsidRDefault="00A725F2" w:rsidP="00C50A7A">
            <w:pPr>
              <w:pStyle w:val="TableContents"/>
              <w:spacing w:after="46" w:line="240" w:lineRule="auto"/>
              <w:rPr>
                <w:sz w:val="20"/>
                <w:szCs w:val="20"/>
                <w:lang w:val="en-US"/>
              </w:rPr>
            </w:pPr>
            <w:r>
              <w:rPr>
                <w:sz w:val="20"/>
                <w:szCs w:val="20"/>
                <w:lang w:val="en-US"/>
              </w:rPr>
              <w:t>10 (20)</w:t>
            </w:r>
          </w:p>
        </w:tc>
        <w:tc>
          <w:tcPr>
            <w:tcW w:w="1176" w:type="dxa"/>
            <w:tcBorders>
              <w:top w:val="single" w:sz="2" w:space="0" w:color="000001"/>
              <w:left w:val="single" w:sz="2" w:space="0" w:color="000001"/>
              <w:bottom w:val="single" w:sz="2" w:space="0" w:color="000001"/>
            </w:tcBorders>
            <w:shd w:val="clear" w:color="auto" w:fill="auto"/>
          </w:tcPr>
          <w:p w14:paraId="731CF011" w14:textId="17680095" w:rsidR="00A02E08" w:rsidRPr="00E0042D" w:rsidRDefault="00A725F2" w:rsidP="00C50A7A">
            <w:pPr>
              <w:pStyle w:val="TableContents"/>
              <w:spacing w:after="46" w:line="240" w:lineRule="auto"/>
              <w:rPr>
                <w:sz w:val="20"/>
                <w:szCs w:val="20"/>
                <w:lang w:val="en-US"/>
              </w:rPr>
            </w:pPr>
            <w:r>
              <w:rPr>
                <w:sz w:val="20"/>
                <w:szCs w:val="20"/>
                <w:lang w:val="en-US"/>
              </w:rPr>
              <w:t>30.3 (6.4)</w:t>
            </w:r>
          </w:p>
        </w:tc>
        <w:tc>
          <w:tcPr>
            <w:tcW w:w="1259" w:type="dxa"/>
            <w:tcBorders>
              <w:top w:val="single" w:sz="2" w:space="0" w:color="000001"/>
              <w:left w:val="single" w:sz="2" w:space="0" w:color="000001"/>
              <w:bottom w:val="single" w:sz="2" w:space="0" w:color="000001"/>
              <w:right w:val="single" w:sz="2" w:space="0" w:color="000001"/>
            </w:tcBorders>
          </w:tcPr>
          <w:p w14:paraId="38329FFB" w14:textId="6188C989" w:rsidR="00A02E08" w:rsidRDefault="00A725F2" w:rsidP="00C50A7A">
            <w:pPr>
              <w:pStyle w:val="TableContents"/>
              <w:spacing w:after="46" w:line="240" w:lineRule="auto"/>
              <w:rPr>
                <w:sz w:val="20"/>
                <w:szCs w:val="20"/>
                <w:lang w:val="en-US"/>
              </w:rPr>
            </w:pPr>
            <w:r>
              <w:rPr>
                <w:sz w:val="20"/>
                <w:szCs w:val="20"/>
                <w:lang w:val="en-US"/>
              </w:rPr>
              <w:t>10 (30)</w:t>
            </w:r>
          </w:p>
        </w:tc>
        <w:tc>
          <w:tcPr>
            <w:tcW w:w="1162" w:type="dxa"/>
            <w:tcBorders>
              <w:top w:val="single" w:sz="2" w:space="0" w:color="000001"/>
              <w:left w:val="single" w:sz="2" w:space="0" w:color="000001"/>
              <w:bottom w:val="single" w:sz="2" w:space="0" w:color="000001"/>
            </w:tcBorders>
          </w:tcPr>
          <w:p w14:paraId="093037EE" w14:textId="02211AAF" w:rsidR="00A02E08" w:rsidRDefault="00A725F2" w:rsidP="00C50A7A">
            <w:pPr>
              <w:pStyle w:val="TableContents"/>
              <w:spacing w:after="46" w:line="240" w:lineRule="auto"/>
              <w:rPr>
                <w:sz w:val="20"/>
                <w:szCs w:val="20"/>
                <w:lang w:val="en-US"/>
              </w:rPr>
            </w:pPr>
            <w:r>
              <w:rPr>
                <w:sz w:val="20"/>
                <w:szCs w:val="20"/>
                <w:lang w:val="en-US"/>
              </w:rPr>
              <w:t>29.2 (10.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9DE4D7A" w14:textId="6EDB77B4" w:rsidR="00A02E08" w:rsidRDefault="00A725F2" w:rsidP="00C50A7A">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04EF4A7" w14:textId="05202070" w:rsidR="00A02E08" w:rsidRDefault="00A725F2" w:rsidP="00C50A7A">
            <w:pPr>
              <w:pStyle w:val="TableContents"/>
              <w:spacing w:after="46" w:line="240" w:lineRule="auto"/>
              <w:rPr>
                <w:sz w:val="20"/>
                <w:szCs w:val="20"/>
                <w:lang w:val="en-US"/>
              </w:rPr>
            </w:pPr>
            <w:r>
              <w:rPr>
                <w:sz w:val="20"/>
                <w:szCs w:val="20"/>
                <w:lang w:val="en-US"/>
              </w:rPr>
              <w:t>4.3 (4.4)</w:t>
            </w:r>
          </w:p>
        </w:tc>
        <w:tc>
          <w:tcPr>
            <w:tcW w:w="1176" w:type="dxa"/>
            <w:tcBorders>
              <w:top w:val="single" w:sz="2" w:space="0" w:color="000001"/>
              <w:left w:val="single" w:sz="2" w:space="0" w:color="000001"/>
              <w:bottom w:val="single" w:sz="2" w:space="0" w:color="000001"/>
              <w:right w:val="single" w:sz="2" w:space="0" w:color="000001"/>
            </w:tcBorders>
          </w:tcPr>
          <w:p w14:paraId="700C480A" w14:textId="77D8677E" w:rsidR="00A02E08" w:rsidRDefault="00A725F2" w:rsidP="00C50A7A">
            <w:pPr>
              <w:pStyle w:val="TableContents"/>
              <w:spacing w:after="46" w:line="240" w:lineRule="auto"/>
              <w:rPr>
                <w:sz w:val="20"/>
                <w:szCs w:val="20"/>
                <w:lang w:val="en-US"/>
              </w:rPr>
            </w:pPr>
            <w:r>
              <w:rPr>
                <w:sz w:val="20"/>
                <w:szCs w:val="20"/>
                <w:lang w:val="en-US"/>
              </w:rPr>
              <w:t>58.4 (11.4)</w:t>
            </w:r>
          </w:p>
        </w:tc>
        <w:tc>
          <w:tcPr>
            <w:tcW w:w="1190" w:type="dxa"/>
            <w:tcBorders>
              <w:top w:val="single" w:sz="2" w:space="0" w:color="000001"/>
              <w:left w:val="single" w:sz="2" w:space="0" w:color="000001"/>
              <w:bottom w:val="single" w:sz="2" w:space="0" w:color="000001"/>
              <w:right w:val="single" w:sz="2" w:space="0" w:color="000001"/>
            </w:tcBorders>
          </w:tcPr>
          <w:p w14:paraId="22348945" w14:textId="64996BF4" w:rsidR="00A02E08" w:rsidRDefault="00A725F2" w:rsidP="00C50A7A">
            <w:pPr>
              <w:pStyle w:val="TableContents"/>
              <w:spacing w:after="46" w:line="240" w:lineRule="auto"/>
              <w:rPr>
                <w:sz w:val="20"/>
                <w:szCs w:val="20"/>
                <w:lang w:val="en-US"/>
              </w:rPr>
            </w:pPr>
            <w:r>
              <w:rPr>
                <w:sz w:val="20"/>
                <w:szCs w:val="20"/>
                <w:lang w:val="en-US"/>
              </w:rPr>
              <w:t>13.2 (2.6)</w:t>
            </w:r>
          </w:p>
        </w:tc>
        <w:tc>
          <w:tcPr>
            <w:tcW w:w="1105" w:type="dxa"/>
            <w:tcBorders>
              <w:top w:val="single" w:sz="2" w:space="0" w:color="000001"/>
              <w:left w:val="single" w:sz="2" w:space="0" w:color="000001"/>
              <w:bottom w:val="single" w:sz="2" w:space="0" w:color="000001"/>
            </w:tcBorders>
            <w:shd w:val="clear" w:color="auto" w:fill="auto"/>
          </w:tcPr>
          <w:p w14:paraId="5482D1A4" w14:textId="0B9207A3" w:rsidR="00A02E08" w:rsidRDefault="00A725F2" w:rsidP="00C50A7A">
            <w:pPr>
              <w:pStyle w:val="TableContents"/>
              <w:spacing w:after="46" w:line="240" w:lineRule="auto"/>
              <w:rPr>
                <w:sz w:val="20"/>
                <w:szCs w:val="20"/>
                <w:lang w:val="en-US"/>
              </w:rPr>
            </w:pPr>
            <w:r>
              <w:rPr>
                <w:sz w:val="20"/>
                <w:szCs w:val="20"/>
                <w:lang w:val="en-US"/>
              </w:rPr>
              <w:t>15.9 (2.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9B1558C" w14:textId="0F7BF24A" w:rsidR="00A02E08" w:rsidRDefault="00A725F2" w:rsidP="00C50A7A">
            <w:pPr>
              <w:pStyle w:val="TableContents"/>
              <w:spacing w:after="46" w:line="240" w:lineRule="auto"/>
              <w:rPr>
                <w:sz w:val="20"/>
                <w:szCs w:val="20"/>
                <w:lang w:val="en-US"/>
              </w:rPr>
            </w:pPr>
            <w:r>
              <w:rPr>
                <w:sz w:val="20"/>
                <w:szCs w:val="20"/>
                <w:lang w:val="en-US"/>
              </w:rPr>
              <w:t>29.3 (NA)*</w:t>
            </w:r>
          </w:p>
        </w:tc>
      </w:tr>
      <w:tr w:rsidR="00C17AD7" w:rsidRPr="00E0042D" w14:paraId="6402E82A" w14:textId="77777777" w:rsidTr="00EA6979">
        <w:trPr>
          <w:trHeight w:val="268"/>
        </w:trPr>
        <w:tc>
          <w:tcPr>
            <w:tcW w:w="2823" w:type="dxa"/>
            <w:tcBorders>
              <w:top w:val="single" w:sz="2" w:space="0" w:color="000001"/>
              <w:left w:val="single" w:sz="2" w:space="0" w:color="000001"/>
              <w:bottom w:val="single" w:sz="2" w:space="0" w:color="000001"/>
            </w:tcBorders>
            <w:shd w:val="clear" w:color="auto" w:fill="auto"/>
          </w:tcPr>
          <w:p w14:paraId="0EEDA8D6" w14:textId="088E8668"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sidR="00D92B10">
              <w:rPr>
                <w:sz w:val="20"/>
                <w:szCs w:val="20"/>
                <w:lang w:val="en-US"/>
              </w:rPr>
              <w:instrText>ADDIN CSL_CITATION {"citationItems":[{"id":"ITEM-1","itemData":{"DOI":"10.1093/schbul/sbr038","ISSN":"05867614","abstract":"Spatial working memory (WM) processing has 3 distinct phases: encoding, maintenance, and retrieval and its dysfunction is a core feature in schizophrenia. We examined phase-specific brain activations associated with spatial WM in first-degree relatives of schizophrenia (genetic high risk, GHR), ultra-high risk (UHR) subjects, patients with schizophrenia, and healthy controls. We used an event-related functional magnetic resonance imaging in 17 GHR subjects, 21 UHR subjects, 15 clinically stable patients with schizophrenia and 16 healthy controls, while subjects were performing a spatial delayed-response task. During the encoding phase, the GHR group showed increased activation in the fronto-parietal regions, whereas the UHR and schizophrenia groups showed significantly less activation in these regions than did the healthy control group. Especially, frontal activation was strongest in GHR subjects, followed by healthy controls, and occurred to a lesser degree in the UHR group, with the least activation occurring in the schizophrenia group. During the maintenance phase, the thalamus showed a differential activation, similar to frontal activation pattern during the encoding phase. During the retrieval phase, no prominent differential activations were found. Increased activations were observed in the superior temporal gyrus during the encoding and maintenance phases in the GHR, UHR, and schizophrenia groups relative to healthy controls. Our findings suggest that functional deficits associated with spatial WM processing emerge in the UHR before the onset of schizophrenia and compensatory neural processes exist in the GHR with genetic liability to schizophrenia. © The Author 2011.","author":[{"dropping-particle":"","family":"Choi","given":"Jung Seok","non-dropping-particle":"","parse-names":false,"suffix":""},{"dropping-particle":"","family":"Park","given":"Ji Young","non-dropping-particle":"","parse-names":false,"suffix":""},{"dropping-particle":"","family":"Jung","given":"Myung Hun","non-dropping-particle":"","parse-names":false,"suffix":""},{"dropping-particle":"","family":"Jang","given":"Joon Hwan","non-dropping-particle":"","parse-names":false,"suffix":""},{"dropping-particle":"","family":"Kang","given":"Do Hyung","non-dropping-particle":"","parse-names":false,"suffix":""},{"dropping-particle":"","family":"Jung","given":"Wi Hoon","non-dropping-particle":"","parse-names":false,"suffix":""},{"dropping-particle":"","family":"Han","given":"Ji Yeon","non-dropping-particle":"","parse-names":false,"suffix":""},{"dropping-particle":"","family":"Choi","given":"Chi Hoon","non-dropping-particle":"","parse-names":false,"suffix":""},{"dropping-particle":"","family":"Hong","given":"Kyung Sue","non-dropping-particle":"","parse-names":false,"suffix":""},{"dropping-particle":"","family":"Kwon","given":"Jun Soo","non-dropping-particle":"","parse-names":false,"suffix":""}],"container-title":"Schizophrenia Bulletin","id":"ITEM-1","issue":"6","issued":{"date-parts":[["2012"]]},"page":"1189-1199","title":"Phase-specific brain change of spatial working memory processing in genetic and ultra-high risk groups of schizophrenia","type":"article-journal","volume":"38"},"uris":["http://www.mendeley.com/documents/?uuid=86c07791-cd4f-4c7c-bf73-6aa33cdcf550"]}],"mendeley":{"formattedCitation":"(J. S. Choi et al., 2012)","manualFormatting":"Choi et al., 2012","plainTextFormattedCitation":"(J. S. Choi et al., 2012)","previouslyFormattedCitation":"(J. S. Choi et al., 2012)"},"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hoi et al., 2012</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6A4BE98" w14:textId="003819A2" w:rsidR="00C50A7A" w:rsidRPr="00E0042D" w:rsidRDefault="00C50A7A" w:rsidP="00C50A7A">
            <w:pPr>
              <w:pStyle w:val="TableContents"/>
              <w:spacing w:after="46" w:line="240" w:lineRule="auto"/>
              <w:rPr>
                <w:sz w:val="20"/>
                <w:szCs w:val="20"/>
                <w:lang w:val="en-US"/>
              </w:rPr>
            </w:pPr>
            <w:r w:rsidRPr="00E0042D">
              <w:rPr>
                <w:sz w:val="20"/>
                <w:szCs w:val="20"/>
                <w:lang w:val="en-US"/>
              </w:rPr>
              <w:t>15 (53.33)</w:t>
            </w:r>
          </w:p>
        </w:tc>
        <w:tc>
          <w:tcPr>
            <w:tcW w:w="1176" w:type="dxa"/>
            <w:tcBorders>
              <w:top w:val="single" w:sz="2" w:space="0" w:color="000001"/>
              <w:left w:val="single" w:sz="2" w:space="0" w:color="000001"/>
              <w:bottom w:val="single" w:sz="2" w:space="0" w:color="000001"/>
            </w:tcBorders>
            <w:shd w:val="clear" w:color="auto" w:fill="auto"/>
          </w:tcPr>
          <w:p w14:paraId="19308DF6"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23.47 (4.41)</w:t>
            </w:r>
          </w:p>
        </w:tc>
        <w:tc>
          <w:tcPr>
            <w:tcW w:w="1259" w:type="dxa"/>
            <w:tcBorders>
              <w:top w:val="single" w:sz="2" w:space="0" w:color="000001"/>
              <w:left w:val="single" w:sz="2" w:space="0" w:color="000001"/>
              <w:bottom w:val="single" w:sz="2" w:space="0" w:color="000001"/>
              <w:right w:val="single" w:sz="2" w:space="0" w:color="000001"/>
            </w:tcBorders>
          </w:tcPr>
          <w:p w14:paraId="5469B1A3" w14:textId="12765515"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496B507" w14:textId="7368CD85" w:rsidR="00C50A7A" w:rsidRDefault="0051167F" w:rsidP="00C50A7A">
            <w:pPr>
              <w:pStyle w:val="TableContents"/>
              <w:spacing w:after="46" w:line="240" w:lineRule="auto"/>
              <w:rPr>
                <w:sz w:val="20"/>
                <w:szCs w:val="20"/>
                <w:lang w:val="en-US"/>
              </w:rPr>
            </w:pPr>
            <w:r>
              <w:rPr>
                <w:sz w:val="20"/>
                <w:szCs w:val="20"/>
                <w:lang w:val="en-US"/>
              </w:rPr>
              <w:t>4.69 (2.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6C2C771" w14:textId="5A54DC5D" w:rsidR="00C50A7A" w:rsidRPr="00E0042D" w:rsidRDefault="00C50A7A" w:rsidP="00C50A7A">
            <w:pPr>
              <w:pStyle w:val="TableContents"/>
              <w:spacing w:after="46" w:line="240" w:lineRule="auto"/>
              <w:rPr>
                <w:sz w:val="20"/>
                <w:szCs w:val="20"/>
                <w:lang w:val="en-US"/>
              </w:rPr>
            </w:pPr>
            <w:r>
              <w:rPr>
                <w:sz w:val="20"/>
                <w:szCs w:val="20"/>
                <w:lang w:val="en-US"/>
              </w:rPr>
              <w:t>55 (14.4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96A3948" w14:textId="7C56F3EB" w:rsidR="00C50A7A" w:rsidRPr="00E0042D" w:rsidRDefault="0051167F" w:rsidP="00C50A7A">
            <w:pPr>
              <w:pStyle w:val="TableContents"/>
              <w:spacing w:after="46" w:line="240" w:lineRule="auto"/>
              <w:rPr>
                <w:sz w:val="20"/>
                <w:szCs w:val="20"/>
                <w:lang w:val="en-US"/>
              </w:rPr>
            </w:pPr>
            <w:r>
              <w:rPr>
                <w:sz w:val="20"/>
                <w:szCs w:val="20"/>
                <w:lang w:val="en-US"/>
              </w:rPr>
              <w:t>13.2 (3.34)</w:t>
            </w:r>
          </w:p>
        </w:tc>
        <w:tc>
          <w:tcPr>
            <w:tcW w:w="1176" w:type="dxa"/>
            <w:tcBorders>
              <w:top w:val="single" w:sz="2" w:space="0" w:color="000001"/>
              <w:left w:val="single" w:sz="2" w:space="0" w:color="000001"/>
              <w:bottom w:val="single" w:sz="2" w:space="0" w:color="000001"/>
              <w:right w:val="single" w:sz="2" w:space="0" w:color="000001"/>
            </w:tcBorders>
          </w:tcPr>
          <w:p w14:paraId="7A62064F" w14:textId="5A149979" w:rsidR="00C50A7A" w:rsidRDefault="0051167F" w:rsidP="00C50A7A">
            <w:pPr>
              <w:pStyle w:val="TableContents"/>
              <w:spacing w:after="46" w:line="240" w:lineRule="auto"/>
              <w:rPr>
                <w:sz w:val="20"/>
                <w:szCs w:val="20"/>
                <w:lang w:val="en-US"/>
              </w:rPr>
            </w:pPr>
            <w:r>
              <w:rPr>
                <w:sz w:val="20"/>
                <w:szCs w:val="20"/>
                <w:lang w:val="en-US"/>
              </w:rPr>
              <w:t>16.47 (6.5)</w:t>
            </w:r>
          </w:p>
        </w:tc>
        <w:tc>
          <w:tcPr>
            <w:tcW w:w="1190" w:type="dxa"/>
            <w:tcBorders>
              <w:top w:val="single" w:sz="2" w:space="0" w:color="000001"/>
              <w:left w:val="single" w:sz="2" w:space="0" w:color="000001"/>
              <w:bottom w:val="single" w:sz="2" w:space="0" w:color="000001"/>
              <w:right w:val="single" w:sz="2" w:space="0" w:color="000001"/>
            </w:tcBorders>
          </w:tcPr>
          <w:p w14:paraId="49A89A47" w14:textId="0CE48539" w:rsidR="00C50A7A" w:rsidRDefault="0051167F" w:rsidP="00C50A7A">
            <w:pPr>
              <w:pStyle w:val="TableContents"/>
              <w:spacing w:after="46" w:line="240" w:lineRule="auto"/>
              <w:rPr>
                <w:sz w:val="20"/>
                <w:szCs w:val="20"/>
                <w:lang w:val="en-US"/>
              </w:rPr>
            </w:pPr>
            <w:r>
              <w:rPr>
                <w:sz w:val="20"/>
                <w:szCs w:val="20"/>
                <w:lang w:val="en-US"/>
              </w:rPr>
              <w:t>25.33 (6.62)</w:t>
            </w:r>
          </w:p>
        </w:tc>
        <w:tc>
          <w:tcPr>
            <w:tcW w:w="1105" w:type="dxa"/>
            <w:tcBorders>
              <w:top w:val="single" w:sz="2" w:space="0" w:color="000001"/>
              <w:left w:val="single" w:sz="2" w:space="0" w:color="000001"/>
              <w:bottom w:val="single" w:sz="2" w:space="0" w:color="000001"/>
            </w:tcBorders>
            <w:shd w:val="clear" w:color="auto" w:fill="auto"/>
          </w:tcPr>
          <w:p w14:paraId="6B24431D" w14:textId="3C63545F" w:rsidR="00C50A7A" w:rsidRPr="00E0042D" w:rsidRDefault="00C50A7A" w:rsidP="00C50A7A">
            <w:pPr>
              <w:pStyle w:val="TableContents"/>
              <w:spacing w:after="46" w:line="240" w:lineRule="auto"/>
              <w:rPr>
                <w:sz w:val="20"/>
                <w:szCs w:val="20"/>
                <w:lang w:val="en-US"/>
              </w:rPr>
            </w:pPr>
            <w:r>
              <w:rPr>
                <w:sz w:val="20"/>
                <w:szCs w:val="20"/>
                <w:lang w:val="en-US"/>
              </w:rPr>
              <w:t>16 (56.2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92FA612" w14:textId="77777777" w:rsidR="00C50A7A" w:rsidRPr="00E0042D" w:rsidRDefault="00C50A7A" w:rsidP="00C50A7A">
            <w:pPr>
              <w:pStyle w:val="TableContents"/>
              <w:spacing w:after="46" w:line="240" w:lineRule="auto"/>
              <w:rPr>
                <w:sz w:val="20"/>
                <w:szCs w:val="20"/>
                <w:lang w:val="en-US"/>
              </w:rPr>
            </w:pPr>
            <w:r>
              <w:rPr>
                <w:sz w:val="20"/>
                <w:szCs w:val="20"/>
                <w:lang w:val="en-US"/>
              </w:rPr>
              <w:t>21.37 (2.28)</w:t>
            </w:r>
          </w:p>
        </w:tc>
      </w:tr>
      <w:tr w:rsidR="00C17AD7" w:rsidRPr="007C5899" w14:paraId="45B63CC1" w14:textId="77777777" w:rsidTr="00EA6979">
        <w:trPr>
          <w:trHeight w:val="178"/>
        </w:trPr>
        <w:tc>
          <w:tcPr>
            <w:tcW w:w="2823" w:type="dxa"/>
            <w:tcBorders>
              <w:top w:val="single" w:sz="2" w:space="0" w:color="000001"/>
              <w:left w:val="single" w:sz="2" w:space="0" w:color="000001"/>
              <w:bottom w:val="single" w:sz="2" w:space="0" w:color="000001"/>
            </w:tcBorders>
            <w:shd w:val="clear" w:color="auto" w:fill="auto"/>
          </w:tcPr>
          <w:p w14:paraId="5E91751D" w14:textId="6318C3E3"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07/s00429-013-0652-1","ISSN":"18632661","abstract":"Schizophrenia is characterized by marked deficits in executive and psychomotor functions, as demonstrated for goal-directed actions in the antisaccade task. Recent studies, however, suggest that this deficit represents only one manifestation of a general deficit in stimulus–response integration and volitional initiation of motor responses. We here used functional magnetic resonance imaging to investigate brain activation patterns during a manual stimulus–response compatibility task in 18 schizophrenic patients and 18 controls. We found that across groups incongruent vs. congruent responses recruited a bilateral network consisting of dorsal fronto-parietal circuits as well as bilateral anterior insula, dorsolateral prefrontal cortex (DLPFC) and the presupplementary motor area (preSMA). When testing for the main-effect across all conditions, patients showed significantly lower activation of the right DLPFC and, in turn, increased activation in a left hemispheric network including parietal and premotor areas as well as the preSMA. For incongruent responses patients showed significantly increased activation in a similar left hemispheric network, as well as additional activation in parietal and premotor regions in the right hemisphere. The present study reveals that hypoactivity in the right DLPFC in schizophrenic patients is accompanied by hyperactivity in several fronto-parietal regions associated with task execution. Impaired top-down control due to a dysfunctional DLPFC might thus be partly compensated by an up-regulation of task-relevant regions in schizophrenic patients.","author":[{"dropping-particle":"","family":"Cieslik","given":"Edna C.","non-dropping-particle":"","parse-names":false,"suffix":""},{"dropping-particle":"","family":"Müller","given":"Veronika I.","non-dropping-particle":"","parse-names":false,"suffix":""},{"dropping-particle":"","family":"Kellermann","given":"Tanja S.","non-dropping-particle":"","parse-names":false,"suffix":""},{"dropping-particle":"","family":"Grefkes","given":"Christian","non-dropping-particle":"","parse-names":false,"suffix":""},{"dropping-particle":"","family":"Halfter","given":"Sarah","non-dropping-particle":"","parse-names":false,"suffix":""},{"dropping-particle":"","family":"Eickhoff","given":"Simon B.","non-dropping-particle":"","parse-names":false,"suffix":""}],"container-title":"Brain Structure and Function","id":"ITEM-1","issue":"1","issued":{"date-parts":[["2013","10","18"]]},"page":"249-261","publisher":"Springer Verlag","title":"Shifted neuronal balance during stimulus–response integration in schizophrenia: an fMRI study","type":"article-journal","volume":"220"},"uris":["http://www.mendeley.com/documents/?uuid=cc0f18ed-d27b-307b-b18d-8be43b779448"]}],"mendeley":{"formattedCitation":"(Cieslik et al., 2013)","manualFormatting":"Cieslik et al., 2013","plainTextFormattedCitation":"(Cieslik et al., 2013)","previouslyFormattedCitation":"(Cieslik et al., 2013)"},"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ieslik et al., 2013</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DA3ECCD" w14:textId="312226D4" w:rsidR="00C50A7A" w:rsidRPr="00E0042D" w:rsidRDefault="00C50A7A" w:rsidP="00C50A7A">
            <w:pPr>
              <w:pStyle w:val="TableContents"/>
              <w:spacing w:after="46" w:line="240" w:lineRule="auto"/>
              <w:rPr>
                <w:sz w:val="20"/>
                <w:szCs w:val="20"/>
                <w:lang w:val="en-US"/>
              </w:rPr>
            </w:pPr>
            <w:r w:rsidRPr="00E0042D">
              <w:rPr>
                <w:sz w:val="20"/>
                <w:szCs w:val="20"/>
                <w:lang w:val="en-US"/>
              </w:rPr>
              <w:t>18 (55.55)</w:t>
            </w:r>
          </w:p>
        </w:tc>
        <w:tc>
          <w:tcPr>
            <w:tcW w:w="1176" w:type="dxa"/>
            <w:tcBorders>
              <w:top w:val="single" w:sz="2" w:space="0" w:color="000001"/>
              <w:left w:val="single" w:sz="2" w:space="0" w:color="000001"/>
              <w:bottom w:val="single" w:sz="2" w:space="0" w:color="000001"/>
            </w:tcBorders>
            <w:shd w:val="clear" w:color="auto" w:fill="auto"/>
          </w:tcPr>
          <w:p w14:paraId="44C06AC9"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37.1 (9.2)</w:t>
            </w:r>
          </w:p>
        </w:tc>
        <w:tc>
          <w:tcPr>
            <w:tcW w:w="1259" w:type="dxa"/>
            <w:tcBorders>
              <w:top w:val="single" w:sz="2" w:space="0" w:color="000001"/>
              <w:left w:val="single" w:sz="2" w:space="0" w:color="000001"/>
              <w:bottom w:val="single" w:sz="2" w:space="0" w:color="000001"/>
              <w:right w:val="single" w:sz="2" w:space="0" w:color="000001"/>
            </w:tcBorders>
          </w:tcPr>
          <w:p w14:paraId="61506647" w14:textId="60AAC5CB" w:rsidR="00C50A7A" w:rsidRDefault="00C50A7A" w:rsidP="00C50A7A">
            <w:pPr>
              <w:pStyle w:val="TableContents"/>
              <w:spacing w:after="46" w:line="240" w:lineRule="auto"/>
              <w:rPr>
                <w:sz w:val="20"/>
                <w:szCs w:val="20"/>
                <w:lang w:val="en-US"/>
              </w:rPr>
            </w:pPr>
            <w:r>
              <w:rPr>
                <w:sz w:val="20"/>
                <w:szCs w:val="20"/>
                <w:lang w:val="en-US"/>
              </w:rPr>
              <w:t>94.44</w:t>
            </w:r>
          </w:p>
        </w:tc>
        <w:tc>
          <w:tcPr>
            <w:tcW w:w="1162" w:type="dxa"/>
            <w:tcBorders>
              <w:top w:val="single" w:sz="2" w:space="0" w:color="000001"/>
              <w:left w:val="single" w:sz="2" w:space="0" w:color="000001"/>
              <w:bottom w:val="single" w:sz="2" w:space="0" w:color="000001"/>
            </w:tcBorders>
          </w:tcPr>
          <w:p w14:paraId="646CF85F" w14:textId="0872FD74" w:rsidR="00C50A7A" w:rsidRDefault="0051167F" w:rsidP="00C50A7A">
            <w:pPr>
              <w:pStyle w:val="TableContents"/>
              <w:spacing w:after="46" w:line="240" w:lineRule="auto"/>
              <w:rPr>
                <w:sz w:val="20"/>
                <w:szCs w:val="20"/>
                <w:lang w:val="en-US"/>
              </w:rPr>
            </w:pPr>
            <w:r>
              <w:rPr>
                <w:sz w:val="20"/>
                <w:szCs w:val="20"/>
                <w:lang w:val="en-US"/>
              </w:rPr>
              <w:t>10.6 (7.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4CD73AB" w14:textId="3E71F09B" w:rsidR="00C50A7A" w:rsidRPr="00E0042D" w:rsidRDefault="00C50A7A" w:rsidP="00C50A7A">
            <w:pPr>
              <w:pStyle w:val="TableContents"/>
              <w:spacing w:after="46" w:line="240" w:lineRule="auto"/>
              <w:rPr>
                <w:sz w:val="20"/>
                <w:szCs w:val="20"/>
                <w:lang w:val="en-US"/>
              </w:rPr>
            </w:pPr>
            <w:r>
              <w:rPr>
                <w:sz w:val="20"/>
                <w:szCs w:val="20"/>
                <w:lang w:val="en-US"/>
              </w:rPr>
              <w:t>50.5 (NA)</w:t>
            </w:r>
            <w:r w:rsidR="0051167F">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8DB2801" w14:textId="2B62AF7F" w:rsidR="00C50A7A" w:rsidRPr="00E0042D" w:rsidRDefault="0051167F" w:rsidP="00C50A7A">
            <w:pPr>
              <w:pStyle w:val="TableContents"/>
              <w:spacing w:after="46" w:line="240" w:lineRule="auto"/>
              <w:rPr>
                <w:sz w:val="20"/>
                <w:szCs w:val="20"/>
                <w:lang w:val="en-US"/>
              </w:rPr>
            </w:pPr>
            <w:r>
              <w:rPr>
                <w:sz w:val="20"/>
                <w:szCs w:val="20"/>
                <w:lang w:val="en-US"/>
              </w:rPr>
              <w:t>11.5 (4.2)</w:t>
            </w:r>
          </w:p>
        </w:tc>
        <w:tc>
          <w:tcPr>
            <w:tcW w:w="1176" w:type="dxa"/>
            <w:tcBorders>
              <w:top w:val="single" w:sz="2" w:space="0" w:color="000001"/>
              <w:left w:val="single" w:sz="2" w:space="0" w:color="000001"/>
              <w:bottom w:val="single" w:sz="2" w:space="0" w:color="000001"/>
              <w:right w:val="single" w:sz="2" w:space="0" w:color="000001"/>
            </w:tcBorders>
          </w:tcPr>
          <w:p w14:paraId="12696327" w14:textId="3CFE5E6E" w:rsidR="00C50A7A" w:rsidRDefault="0051167F" w:rsidP="00C50A7A">
            <w:pPr>
              <w:pStyle w:val="TableContents"/>
              <w:spacing w:after="46" w:line="240" w:lineRule="auto"/>
              <w:rPr>
                <w:sz w:val="20"/>
                <w:szCs w:val="20"/>
                <w:lang w:val="en-US"/>
              </w:rPr>
            </w:pPr>
            <w:r>
              <w:rPr>
                <w:sz w:val="20"/>
                <w:szCs w:val="20"/>
                <w:lang w:val="en-US"/>
              </w:rPr>
              <w:t>13.9 (6.1)</w:t>
            </w:r>
          </w:p>
        </w:tc>
        <w:tc>
          <w:tcPr>
            <w:tcW w:w="1190" w:type="dxa"/>
            <w:tcBorders>
              <w:top w:val="single" w:sz="2" w:space="0" w:color="000001"/>
              <w:left w:val="single" w:sz="2" w:space="0" w:color="000001"/>
              <w:bottom w:val="single" w:sz="2" w:space="0" w:color="000001"/>
              <w:right w:val="single" w:sz="2" w:space="0" w:color="000001"/>
            </w:tcBorders>
          </w:tcPr>
          <w:p w14:paraId="2209C5A6" w14:textId="733DD0CA" w:rsidR="00C50A7A" w:rsidRDefault="0051167F" w:rsidP="00C50A7A">
            <w:pPr>
              <w:pStyle w:val="TableContents"/>
              <w:spacing w:after="46" w:line="240" w:lineRule="auto"/>
              <w:rPr>
                <w:sz w:val="20"/>
                <w:szCs w:val="20"/>
                <w:lang w:val="en-US"/>
              </w:rPr>
            </w:pPr>
            <w:r>
              <w:rPr>
                <w:sz w:val="20"/>
                <w:szCs w:val="20"/>
                <w:lang w:val="en-US"/>
              </w:rPr>
              <w:t>25.1 (6.9)</w:t>
            </w:r>
          </w:p>
        </w:tc>
        <w:tc>
          <w:tcPr>
            <w:tcW w:w="1105" w:type="dxa"/>
            <w:tcBorders>
              <w:top w:val="single" w:sz="2" w:space="0" w:color="000001"/>
              <w:left w:val="single" w:sz="2" w:space="0" w:color="000001"/>
              <w:bottom w:val="single" w:sz="2" w:space="0" w:color="000001"/>
            </w:tcBorders>
            <w:shd w:val="clear" w:color="auto" w:fill="auto"/>
          </w:tcPr>
          <w:p w14:paraId="0A9ABA1C" w14:textId="6433607F" w:rsidR="00C50A7A" w:rsidRPr="00E0042D" w:rsidRDefault="00C50A7A" w:rsidP="00C50A7A">
            <w:pPr>
              <w:pStyle w:val="TableContents"/>
              <w:spacing w:after="46" w:line="240" w:lineRule="auto"/>
              <w:rPr>
                <w:sz w:val="20"/>
                <w:szCs w:val="20"/>
                <w:lang w:val="en-US"/>
              </w:rPr>
            </w:pPr>
            <w:r>
              <w:rPr>
                <w:sz w:val="20"/>
                <w:szCs w:val="20"/>
                <w:lang w:val="en-US"/>
              </w:rPr>
              <w:t>18 (55.5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CE26E81" w14:textId="77777777" w:rsidR="00C50A7A" w:rsidRPr="00E0042D" w:rsidRDefault="00C50A7A" w:rsidP="00C50A7A">
            <w:pPr>
              <w:pStyle w:val="TableContents"/>
              <w:spacing w:after="46" w:line="240" w:lineRule="auto"/>
              <w:rPr>
                <w:sz w:val="20"/>
                <w:szCs w:val="20"/>
                <w:lang w:val="en-US"/>
              </w:rPr>
            </w:pPr>
            <w:r>
              <w:rPr>
                <w:sz w:val="20"/>
                <w:szCs w:val="20"/>
                <w:lang w:val="en-US"/>
              </w:rPr>
              <w:t>36.6 (10.3)</w:t>
            </w:r>
          </w:p>
        </w:tc>
      </w:tr>
      <w:tr w:rsidR="0008540A" w:rsidRPr="00FF1176" w14:paraId="39175191" w14:textId="77777777" w:rsidTr="00EA6979">
        <w:trPr>
          <w:trHeight w:val="227"/>
        </w:trPr>
        <w:tc>
          <w:tcPr>
            <w:tcW w:w="2823" w:type="dxa"/>
            <w:tcBorders>
              <w:top w:val="single" w:sz="2" w:space="0" w:color="000001"/>
              <w:left w:val="single" w:sz="2" w:space="0" w:color="000001"/>
              <w:bottom w:val="single" w:sz="2" w:space="0" w:color="000001"/>
            </w:tcBorders>
            <w:shd w:val="clear" w:color="auto" w:fill="auto"/>
          </w:tcPr>
          <w:p w14:paraId="40BA0078" w14:textId="54736794" w:rsidR="0008540A" w:rsidRPr="006B3C1C" w:rsidRDefault="0008540A" w:rsidP="00C50A7A">
            <w:pPr>
              <w:spacing w:after="46" w:line="240" w:lineRule="auto"/>
              <w:rPr>
                <w:sz w:val="20"/>
                <w:szCs w:val="20"/>
                <w:lang w:val="pt-PT"/>
              </w:rPr>
            </w:pPr>
            <w:r>
              <w:rPr>
                <w:sz w:val="20"/>
                <w:szCs w:val="20"/>
                <w:lang w:val="en-US"/>
              </w:rPr>
              <w:fldChar w:fldCharType="begin" w:fldLock="1"/>
            </w:r>
            <w:r>
              <w:rPr>
                <w:sz w:val="20"/>
                <w:szCs w:val="20"/>
                <w:lang w:val="en-US"/>
              </w:rPr>
              <w:instrText>ADDIN CSL_CITATION {"citationItems":[{"id":"ITEM-1","itemData":{"DOI":"10.1016/j.npbr.2014.09.002","ISSN":"22128581","abstract":"Converging evidence from epidemiological, clinical and neuropsychological research suggests a link between cannabis use and increased risk of psychosis. Long-term cannabis use has also been related to deficit-like \"negative\" symptoms and cognitive impairment that resemble some of the clinical and cognitive features of schizophrenia. The current functional brain imaging study investigated the impact of a history of heavy cannabis use on impaired executive function in first-episode schizophrenia patients. Whilst performing the Tower of London task in a magnetic resonance imaging scanner, event-related blood oxygenation level-dependent (BOLD) brain activation was compared between four age and gender-matched groups: 12 first-episode schizophrenia patients; 17 long-term cannabis users; seven cannabis using first-episode schizophrenia patients; and 17 healthy control subjects. BOLD activation was assessed as a function of increasing task difficulty within and between groups as well as the main effects of cannabis use and the diagnosis of schizophrenia. Cannabis users and non-drug using first-episode schizophrenia patients exhibited equivalently reduced dorsolateral prefrontal activation in response to task difficulty. A trend towards additional prefrontal and left superior parietal cortical activation deficits was observed in cannabis-using first-episode schizophrenia patients while a history of cannabis use accounted for increased activation in the visual cortex. Cannabis users and schizophrenia patients fail to adequately activate the dorsolateral prefrontal cortex, thus pointing to a common working memory impairment which is particularly evident in cannabis-using first-episode schizophrenia patients. A history of heavy cannabis use, on the other hand, accounted for increased primary visual processing, suggesting compensatory imagery processing of the task.","author":[{"dropping-particle":"","family":"Cohen","given":"Martin","non-dropping-particle":"","parse-names":false,"suffix":""},{"dropping-particle":"","family":"Johnston","given":"Patrick","non-dropping-particle":"","parse-names":false,"suffix":""},{"dropping-particle":"","family":"Ehlkes","given":"Tim","non-dropping-particle":"","parse-names":false,"suffix":""},{"dropping-particle":"","family":"Fulham","given":"Ross","non-dropping-particle":"","parse-names":false,"suffix":""},{"droppin</w:instrText>
            </w:r>
            <w:r w:rsidRPr="006B3C1C">
              <w:rPr>
                <w:sz w:val="20"/>
                <w:szCs w:val="20"/>
                <w:lang w:val="pt-PT"/>
              </w:rPr>
              <w:instrText>g-particle":"","family":"Ward","given":"Philip","non-dropping-particle":"","parse-names":false,"suffix":""},{"dropping-particle":"","family":"Thienel","given":"Renate","non-dropping-particle":"","parse-names":false,"suffix":""},{"dropping-particle":"","family":"Rasser","given":"Paul","non-dropping-particle":"","parse-names":false,"suffix":""},{"dropping-particle":"","family":"Carr","given":"Vaughan","non-dropping-particle":"","parse-names":false,"suffix":""},{"dropping-particle":"","family":"Baker","given":"Amanda","non-dropping-particle":"","parse-names":false,"suffix":""},{"dropping-particle":"","family":"Schall","given":"Ulrich","non-dropping-particle":"","parse-names":false,"suffix":""}],"container-title":"Neurology Psychiatry and Brain Research","id":"ITEM-1","issue":"1","issued":{"date-parts":[["2015","3","1"]]},"page":"51-63","publisher":"Elsevier B.V.","title":"Functional magnetic resonance brain imaging of executive cognitive performance in young first-episode schizophrenia patients and age-matched long-term cannabis users","type":"article-journal","volume":"21"},"uris":["http://www.mendeley.com/documents/?uuid=a4a7c694-fc39-322a-829e-74171490560c"]}],"mendeley":{"formattedCitation":"(Cohen et al., 2015)","manualFormatting":"Cohen et al., 2015","plainTextFormattedCitation":"(Cohen et al., 2015)","previouslyFormattedCitation":"(Cohen et al., 2015)"},"properties":{"noteIndex":0},"schema":"https://github.com/citation-style-language/schema/raw/master/csl-citation.json"}</w:instrText>
            </w:r>
            <w:r>
              <w:rPr>
                <w:sz w:val="20"/>
                <w:szCs w:val="20"/>
                <w:lang w:val="en-US"/>
              </w:rPr>
              <w:fldChar w:fldCharType="separate"/>
            </w:r>
            <w:r w:rsidRPr="006B3C1C">
              <w:rPr>
                <w:noProof/>
                <w:sz w:val="20"/>
                <w:szCs w:val="20"/>
                <w:lang w:val="pt-PT"/>
              </w:rPr>
              <w:t>Cohen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AB0C015" w14:textId="2CC812BD" w:rsidR="0008540A" w:rsidRPr="006B3C1C" w:rsidRDefault="0008540A" w:rsidP="00C50A7A">
            <w:pPr>
              <w:pStyle w:val="TableContents"/>
              <w:spacing w:after="46" w:line="240" w:lineRule="auto"/>
              <w:rPr>
                <w:sz w:val="20"/>
                <w:szCs w:val="20"/>
                <w:lang w:val="pt-PT"/>
              </w:rPr>
            </w:pPr>
            <w:r w:rsidRPr="006B3C1C">
              <w:rPr>
                <w:sz w:val="20"/>
                <w:szCs w:val="20"/>
                <w:lang w:val="pt-PT"/>
              </w:rPr>
              <w:t>19 (84.21)</w:t>
            </w:r>
          </w:p>
        </w:tc>
        <w:tc>
          <w:tcPr>
            <w:tcW w:w="1176" w:type="dxa"/>
            <w:tcBorders>
              <w:top w:val="single" w:sz="2" w:space="0" w:color="000001"/>
              <w:left w:val="single" w:sz="2" w:space="0" w:color="000001"/>
              <w:bottom w:val="single" w:sz="2" w:space="0" w:color="000001"/>
            </w:tcBorders>
            <w:shd w:val="clear" w:color="auto" w:fill="auto"/>
          </w:tcPr>
          <w:p w14:paraId="29C5B0DC" w14:textId="03F4AF83" w:rsidR="0008540A" w:rsidRPr="006B3C1C" w:rsidRDefault="0008540A" w:rsidP="00C50A7A">
            <w:pPr>
              <w:pStyle w:val="TableContents"/>
              <w:spacing w:after="46" w:line="240" w:lineRule="auto"/>
              <w:rPr>
                <w:sz w:val="20"/>
                <w:szCs w:val="20"/>
                <w:lang w:val="pt-PT"/>
              </w:rPr>
            </w:pPr>
            <w:r w:rsidRPr="006B3C1C">
              <w:rPr>
                <w:sz w:val="20"/>
                <w:szCs w:val="20"/>
                <w:lang w:val="pt-PT"/>
              </w:rPr>
              <w:t>20.15 (2.25)</w:t>
            </w:r>
          </w:p>
        </w:tc>
        <w:tc>
          <w:tcPr>
            <w:tcW w:w="1259" w:type="dxa"/>
            <w:tcBorders>
              <w:top w:val="single" w:sz="2" w:space="0" w:color="000001"/>
              <w:left w:val="single" w:sz="2" w:space="0" w:color="000001"/>
              <w:bottom w:val="single" w:sz="2" w:space="0" w:color="000001"/>
              <w:right w:val="single" w:sz="2" w:space="0" w:color="000001"/>
            </w:tcBorders>
          </w:tcPr>
          <w:p w14:paraId="201EA97D" w14:textId="6716ED86" w:rsidR="0008540A" w:rsidRPr="006B3C1C" w:rsidRDefault="0008540A" w:rsidP="00C50A7A">
            <w:pPr>
              <w:pStyle w:val="TableContents"/>
              <w:spacing w:after="46" w:line="240" w:lineRule="auto"/>
              <w:rPr>
                <w:sz w:val="20"/>
                <w:szCs w:val="20"/>
                <w:lang w:val="pt-PT"/>
              </w:rPr>
            </w:pPr>
            <w:r w:rsidRPr="006B3C1C">
              <w:rPr>
                <w:sz w:val="20"/>
                <w:szCs w:val="20"/>
                <w:lang w:val="pt-PT"/>
              </w:rPr>
              <w:t>100</w:t>
            </w:r>
          </w:p>
        </w:tc>
        <w:tc>
          <w:tcPr>
            <w:tcW w:w="1162" w:type="dxa"/>
            <w:tcBorders>
              <w:top w:val="single" w:sz="2" w:space="0" w:color="000001"/>
              <w:left w:val="single" w:sz="2" w:space="0" w:color="000001"/>
              <w:bottom w:val="single" w:sz="2" w:space="0" w:color="000001"/>
            </w:tcBorders>
          </w:tcPr>
          <w:p w14:paraId="5358D16A" w14:textId="48F0670E" w:rsidR="0008540A" w:rsidRPr="006B3C1C" w:rsidRDefault="0008540A" w:rsidP="00C50A7A">
            <w:pPr>
              <w:pStyle w:val="TableContents"/>
              <w:spacing w:after="46" w:line="240" w:lineRule="auto"/>
              <w:rPr>
                <w:sz w:val="20"/>
                <w:szCs w:val="20"/>
                <w:lang w:val="pt-PT"/>
              </w:rPr>
            </w:pPr>
            <w:r w:rsidRPr="006B3C1C">
              <w:rPr>
                <w:sz w:val="20"/>
                <w:szCs w:val="20"/>
                <w:lang w:val="pt-PT"/>
              </w:rPr>
              <w:t>1.15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166A168" w14:textId="42431622" w:rsidR="0008540A" w:rsidRPr="006B3C1C" w:rsidRDefault="0008540A" w:rsidP="00C50A7A">
            <w:pPr>
              <w:pStyle w:val="TableContents"/>
              <w:spacing w:after="46" w:line="240" w:lineRule="auto"/>
              <w:rPr>
                <w:sz w:val="20"/>
                <w:szCs w:val="20"/>
                <w:lang w:val="pt-PT"/>
              </w:rPr>
            </w:pPr>
            <w:r w:rsidRPr="006B3C1C">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94ADAB7" w14:textId="10A64E0A" w:rsidR="0008540A" w:rsidRPr="006B3C1C" w:rsidRDefault="0008540A" w:rsidP="00C50A7A">
            <w:pPr>
              <w:pStyle w:val="TableContents"/>
              <w:spacing w:after="46" w:line="240" w:lineRule="auto"/>
              <w:rPr>
                <w:sz w:val="20"/>
                <w:szCs w:val="20"/>
                <w:lang w:val="pt-PT"/>
              </w:rPr>
            </w:pPr>
            <w:r w:rsidRPr="006B3C1C">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tcPr>
          <w:p w14:paraId="37B56058" w14:textId="17596452" w:rsidR="0008540A" w:rsidRPr="006B3C1C" w:rsidRDefault="0008540A" w:rsidP="00C50A7A">
            <w:pPr>
              <w:pStyle w:val="TableContents"/>
              <w:spacing w:after="46" w:line="240" w:lineRule="auto"/>
              <w:rPr>
                <w:sz w:val="20"/>
                <w:szCs w:val="20"/>
                <w:lang w:val="pt-PT"/>
              </w:rPr>
            </w:pPr>
            <w:r w:rsidRPr="006B3C1C">
              <w:rPr>
                <w:sz w:val="20"/>
                <w:szCs w:val="20"/>
                <w:lang w:val="pt-PT"/>
              </w:rPr>
              <w:t>NA</w:t>
            </w:r>
          </w:p>
        </w:tc>
        <w:tc>
          <w:tcPr>
            <w:tcW w:w="1190" w:type="dxa"/>
            <w:tcBorders>
              <w:top w:val="single" w:sz="2" w:space="0" w:color="000001"/>
              <w:left w:val="single" w:sz="2" w:space="0" w:color="000001"/>
              <w:bottom w:val="single" w:sz="2" w:space="0" w:color="000001"/>
              <w:right w:val="single" w:sz="2" w:space="0" w:color="000001"/>
            </w:tcBorders>
          </w:tcPr>
          <w:p w14:paraId="443DDCD8" w14:textId="1A0CC03F" w:rsidR="0008540A" w:rsidRPr="006B3C1C" w:rsidRDefault="0008540A" w:rsidP="00C50A7A">
            <w:pPr>
              <w:pStyle w:val="TableContents"/>
              <w:spacing w:after="46" w:line="240" w:lineRule="auto"/>
              <w:rPr>
                <w:sz w:val="20"/>
                <w:szCs w:val="20"/>
                <w:lang w:val="pt-PT"/>
              </w:rPr>
            </w:pPr>
            <w:r w:rsidRPr="006B3C1C">
              <w:rPr>
                <w:sz w:val="20"/>
                <w:szCs w:val="20"/>
                <w:lang w:val="pt-PT"/>
              </w:rPr>
              <w:t>NA</w:t>
            </w:r>
          </w:p>
        </w:tc>
        <w:tc>
          <w:tcPr>
            <w:tcW w:w="1105" w:type="dxa"/>
            <w:tcBorders>
              <w:top w:val="single" w:sz="2" w:space="0" w:color="000001"/>
              <w:left w:val="single" w:sz="2" w:space="0" w:color="000001"/>
              <w:bottom w:val="single" w:sz="2" w:space="0" w:color="000001"/>
            </w:tcBorders>
            <w:shd w:val="clear" w:color="auto" w:fill="auto"/>
          </w:tcPr>
          <w:p w14:paraId="144E323F" w14:textId="4C8F5C64" w:rsidR="0008540A" w:rsidRPr="006B3C1C" w:rsidRDefault="0008540A" w:rsidP="00C50A7A">
            <w:pPr>
              <w:pStyle w:val="TableContents"/>
              <w:spacing w:after="46" w:line="240" w:lineRule="auto"/>
              <w:rPr>
                <w:sz w:val="20"/>
                <w:szCs w:val="20"/>
                <w:lang w:val="pt-PT"/>
              </w:rPr>
            </w:pPr>
            <w:r w:rsidRPr="006B3C1C">
              <w:rPr>
                <w:sz w:val="20"/>
                <w:szCs w:val="20"/>
                <w:lang w:val="pt-PT"/>
              </w:rPr>
              <w:t>34 (88.2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6EA6452" w14:textId="02697C21" w:rsidR="0008540A" w:rsidRPr="006B3C1C" w:rsidRDefault="0008540A" w:rsidP="00C50A7A">
            <w:pPr>
              <w:pStyle w:val="TableContents"/>
              <w:spacing w:after="46" w:line="240" w:lineRule="auto"/>
              <w:rPr>
                <w:sz w:val="20"/>
                <w:szCs w:val="20"/>
                <w:lang w:val="pt-PT"/>
              </w:rPr>
            </w:pPr>
            <w:r w:rsidRPr="006B3C1C">
              <w:rPr>
                <w:sz w:val="20"/>
                <w:szCs w:val="20"/>
                <w:lang w:val="pt-PT"/>
              </w:rPr>
              <w:t>21.35 (2.55)</w:t>
            </w:r>
          </w:p>
        </w:tc>
      </w:tr>
      <w:tr w:rsidR="00C17AD7" w:rsidRPr="00E0042D" w14:paraId="6AECBF93" w14:textId="77777777" w:rsidTr="00EA6979">
        <w:trPr>
          <w:trHeight w:val="227"/>
        </w:trPr>
        <w:tc>
          <w:tcPr>
            <w:tcW w:w="2823" w:type="dxa"/>
            <w:tcBorders>
              <w:top w:val="single" w:sz="2" w:space="0" w:color="000001"/>
              <w:left w:val="single" w:sz="2" w:space="0" w:color="000001"/>
              <w:bottom w:val="single" w:sz="2" w:space="0" w:color="000001"/>
            </w:tcBorders>
            <w:shd w:val="clear" w:color="auto" w:fill="auto"/>
          </w:tcPr>
          <w:p w14:paraId="7B45958C" w14:textId="5ECA57E2" w:rsidR="00C50A7A" w:rsidRPr="006B3C1C" w:rsidRDefault="00C50A7A" w:rsidP="00C50A7A">
            <w:pPr>
              <w:spacing w:after="46" w:line="240" w:lineRule="auto"/>
              <w:rPr>
                <w:sz w:val="20"/>
                <w:szCs w:val="20"/>
                <w:lang w:val="pt-PT"/>
              </w:rPr>
            </w:pPr>
            <w:r w:rsidRPr="00E0042D">
              <w:rPr>
                <w:sz w:val="20"/>
                <w:szCs w:val="20"/>
                <w:lang w:val="en-US"/>
              </w:rPr>
              <w:fldChar w:fldCharType="begin" w:fldLock="1"/>
            </w:r>
            <w:r w:rsidR="00D92B10">
              <w:rPr>
                <w:sz w:val="20"/>
                <w:szCs w:val="20"/>
                <w:lang w:val="pt-PT"/>
              </w:rPr>
              <w:instrText>ADDIN CSL_CITATION {"citationItems":[{"id":"ITEM-1","itemData":{"DOI":"10.1016/j.pscychresns.2014.10.012","ISSN":"09254927","author":[{"dropping-particle":"","family":"Collier","given":"Azurii K.","non-dropping-particle":"","parse-names":false,"suffix":""},{"dropping-particle":"","family":"Wolf","given":"Daniel H.","non-dropping-particle":"","parse-names":false,"suffix":""},{"dropping-particle":"","family":"Valdez","given":"Jeffrey N.","non-dropping-particle":"","parse-names":false,"suffix":""},{"dropping-particle":"","family":"Gur","given":"Raquel E.","non-dropping-particle":"","parse-names":false,"suffix":""},{"dropping-particle":"","family":"Gur","given":"Ruben C.","non-dropping-particle":"","parse-names":false,"suffix":""}],"container-title":"Psychiatry Research: Neuroimaging","id":"ITEM-1","issued":{"date-parts":[["2014"]]},"note":"included","title":"Subsequent memory effects in schizophrenia","type":"article-journal"},"uris":["http://www.mendeley.com/documents/?uuid=fc7c34cf-dec1-3053-a78f-144895250b8e"]}],"mendeley":{"formattedCitation":"(Collier, Wolf, Valdez, Gur, &amp; Gur, 2014)","manualFormatting":"Collier et al., 2014","plainTextFormattedCitation":"(Collier, Wolf, Valdez, Gur, &amp; Gur, 2014)","previouslyFormattedCitation":"(Collier, Wolf, Valdez, Gur, &amp; Gur, 2014)"},"properties":{"noteIndex":0},"schema":"https://github.com/citation-style-language/schema/raw/master/csl-citation.json"}</w:instrText>
            </w:r>
            <w:r w:rsidRPr="00E0042D">
              <w:rPr>
                <w:sz w:val="20"/>
                <w:szCs w:val="20"/>
                <w:lang w:val="en-US"/>
              </w:rPr>
              <w:fldChar w:fldCharType="separate"/>
            </w:r>
            <w:r w:rsidRPr="006B3C1C">
              <w:rPr>
                <w:noProof/>
                <w:sz w:val="20"/>
                <w:szCs w:val="20"/>
                <w:lang w:val="pt-PT"/>
              </w:rPr>
              <w:t>Collier et al., 2014</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275245A" w14:textId="3DE26A2F" w:rsidR="00C50A7A" w:rsidRPr="006B3C1C" w:rsidRDefault="00C50A7A" w:rsidP="00C50A7A">
            <w:pPr>
              <w:pStyle w:val="TableContents"/>
              <w:spacing w:after="46" w:line="240" w:lineRule="auto"/>
              <w:rPr>
                <w:sz w:val="20"/>
                <w:szCs w:val="20"/>
                <w:lang w:val="pt-PT"/>
              </w:rPr>
            </w:pPr>
            <w:r w:rsidRPr="006B3C1C">
              <w:rPr>
                <w:sz w:val="20"/>
                <w:szCs w:val="20"/>
                <w:lang w:val="pt-PT"/>
              </w:rPr>
              <w:t>25 (60)</w:t>
            </w:r>
          </w:p>
        </w:tc>
        <w:tc>
          <w:tcPr>
            <w:tcW w:w="1176" w:type="dxa"/>
            <w:tcBorders>
              <w:top w:val="single" w:sz="2" w:space="0" w:color="000001"/>
              <w:left w:val="single" w:sz="2" w:space="0" w:color="000001"/>
              <w:bottom w:val="single" w:sz="2" w:space="0" w:color="000001"/>
            </w:tcBorders>
            <w:shd w:val="clear" w:color="auto" w:fill="auto"/>
          </w:tcPr>
          <w:p w14:paraId="73007ED6" w14:textId="77777777" w:rsidR="00C50A7A" w:rsidRPr="006B3C1C" w:rsidRDefault="00C50A7A" w:rsidP="00C50A7A">
            <w:pPr>
              <w:pStyle w:val="TableContents"/>
              <w:spacing w:after="46" w:line="240" w:lineRule="auto"/>
              <w:rPr>
                <w:sz w:val="20"/>
                <w:szCs w:val="20"/>
                <w:lang w:val="pt-PT"/>
              </w:rPr>
            </w:pPr>
            <w:r w:rsidRPr="006B3C1C">
              <w:rPr>
                <w:sz w:val="20"/>
                <w:szCs w:val="20"/>
                <w:lang w:val="pt-PT"/>
              </w:rPr>
              <w:t>NA</w:t>
            </w:r>
          </w:p>
        </w:tc>
        <w:tc>
          <w:tcPr>
            <w:tcW w:w="1259" w:type="dxa"/>
            <w:tcBorders>
              <w:top w:val="single" w:sz="2" w:space="0" w:color="000001"/>
              <w:left w:val="single" w:sz="2" w:space="0" w:color="000001"/>
              <w:bottom w:val="single" w:sz="2" w:space="0" w:color="000001"/>
              <w:right w:val="single" w:sz="2" w:space="0" w:color="000001"/>
            </w:tcBorders>
          </w:tcPr>
          <w:p w14:paraId="4EC5FF36" w14:textId="1272DB4F" w:rsidR="00C50A7A" w:rsidRPr="006B3C1C" w:rsidRDefault="00C50A7A" w:rsidP="00C50A7A">
            <w:pPr>
              <w:pStyle w:val="TableContents"/>
              <w:spacing w:after="46" w:line="240" w:lineRule="auto"/>
              <w:rPr>
                <w:sz w:val="20"/>
                <w:szCs w:val="20"/>
                <w:lang w:val="pt-PT"/>
              </w:rPr>
            </w:pPr>
            <w:r w:rsidRPr="006B3C1C">
              <w:rPr>
                <w:sz w:val="20"/>
                <w:szCs w:val="20"/>
                <w:lang w:val="pt-PT"/>
              </w:rPr>
              <w:t>100</w:t>
            </w:r>
          </w:p>
        </w:tc>
        <w:tc>
          <w:tcPr>
            <w:tcW w:w="1162" w:type="dxa"/>
            <w:tcBorders>
              <w:top w:val="single" w:sz="2" w:space="0" w:color="000001"/>
              <w:left w:val="single" w:sz="2" w:space="0" w:color="000001"/>
              <w:bottom w:val="single" w:sz="2" w:space="0" w:color="000001"/>
            </w:tcBorders>
          </w:tcPr>
          <w:p w14:paraId="516B3B5F" w14:textId="6C74ACE0" w:rsidR="00C50A7A" w:rsidRPr="006B3C1C" w:rsidRDefault="0051167F" w:rsidP="00C50A7A">
            <w:pPr>
              <w:pStyle w:val="TableContents"/>
              <w:spacing w:after="46" w:line="240" w:lineRule="auto"/>
              <w:rPr>
                <w:sz w:val="20"/>
                <w:szCs w:val="20"/>
                <w:lang w:val="pt-PT"/>
              </w:rPr>
            </w:pPr>
            <w:r w:rsidRPr="006B3C1C">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50ED864" w14:textId="4381461A" w:rsidR="00C50A7A" w:rsidRPr="006B3C1C" w:rsidRDefault="00C50A7A" w:rsidP="00C50A7A">
            <w:pPr>
              <w:pStyle w:val="TableContents"/>
              <w:spacing w:after="46" w:line="240" w:lineRule="auto"/>
              <w:rPr>
                <w:sz w:val="20"/>
                <w:szCs w:val="20"/>
                <w:lang w:val="pt-PT"/>
              </w:rPr>
            </w:pPr>
            <w:r w:rsidRPr="006B3C1C">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5906FE2" w14:textId="0279CDA2" w:rsidR="00C50A7A" w:rsidRPr="006B3C1C" w:rsidRDefault="0051167F" w:rsidP="00C50A7A">
            <w:pPr>
              <w:pStyle w:val="TableContents"/>
              <w:spacing w:after="46" w:line="240" w:lineRule="auto"/>
              <w:rPr>
                <w:sz w:val="20"/>
                <w:szCs w:val="20"/>
                <w:lang w:val="pt-PT"/>
              </w:rPr>
            </w:pPr>
            <w:r w:rsidRPr="006B3C1C">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tcPr>
          <w:p w14:paraId="4FDB76D0" w14:textId="4721CDCC"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AB3B0CD" w14:textId="2AA9B7D9"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1211F2C" w14:textId="6BF03F27" w:rsidR="00C50A7A" w:rsidRPr="00E0042D" w:rsidRDefault="00C50A7A" w:rsidP="00C50A7A">
            <w:pPr>
              <w:pStyle w:val="TableContents"/>
              <w:spacing w:after="46" w:line="240" w:lineRule="auto"/>
              <w:rPr>
                <w:sz w:val="20"/>
                <w:szCs w:val="20"/>
                <w:lang w:val="en-US"/>
              </w:rPr>
            </w:pPr>
            <w:r>
              <w:rPr>
                <w:sz w:val="20"/>
                <w:szCs w:val="20"/>
                <w:lang w:val="en-US"/>
              </w:rPr>
              <w:t>28 (53.5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EB5AE4F" w14:textId="319F6AEE" w:rsidR="00C50A7A" w:rsidRPr="00E0042D" w:rsidRDefault="00C50A7A" w:rsidP="00C50A7A">
            <w:pPr>
              <w:pStyle w:val="TableContents"/>
              <w:spacing w:after="46" w:line="240" w:lineRule="auto"/>
              <w:rPr>
                <w:sz w:val="20"/>
                <w:szCs w:val="20"/>
                <w:lang w:val="en-US"/>
              </w:rPr>
            </w:pPr>
            <w:r>
              <w:rPr>
                <w:sz w:val="20"/>
                <w:szCs w:val="20"/>
                <w:lang w:val="en-US"/>
              </w:rPr>
              <w:t>NA</w:t>
            </w:r>
          </w:p>
        </w:tc>
      </w:tr>
      <w:tr w:rsidR="0008540A" w:rsidRPr="00E0042D" w14:paraId="418A4140" w14:textId="77777777" w:rsidTr="00EA6979">
        <w:trPr>
          <w:trHeight w:val="227"/>
        </w:trPr>
        <w:tc>
          <w:tcPr>
            <w:tcW w:w="2823" w:type="dxa"/>
            <w:tcBorders>
              <w:top w:val="single" w:sz="2" w:space="0" w:color="000001"/>
              <w:left w:val="single" w:sz="2" w:space="0" w:color="000001"/>
              <w:bottom w:val="single" w:sz="2" w:space="0" w:color="000001"/>
            </w:tcBorders>
            <w:shd w:val="clear" w:color="auto" w:fill="auto"/>
          </w:tcPr>
          <w:p w14:paraId="2A1E419C" w14:textId="6EB269B4" w:rsidR="0008540A" w:rsidRPr="00E0042D" w:rsidRDefault="0008540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86/1471-244X-11-18","ISSN":"1471-244X (Electronic)","PMID":"21276242","abstract":"BACKGROUND: Impairments in executive function and language processing are  characteristic of both schizophrenia and bipolar disorder. Their functional neuroanatomy demonstrate features that are shared as well as specific to each disorder. Determining the distinct pattern of neural responses in schizophrenia and bipolar disorder may provide biomarkers for their diagnoses. METHODS: 104 participants underwent functional magnetic resonance imaging (fMRI) scans while performing a phonological verbal fluency task. Subjects were 32 patients with schizophrenia in remission, 32 patients with bipolar disorder in an euthymic state, and 40 healthy volunteers. Neural responses to verbal fluency were examined in each group, and the diagnostic potential of the pattern of the neural responses was assessed with machine learning analysis. RESULTS: During the verbal fluency task, both patient groups showed increased activation in the anterior cingulate, left dorsolateral prefrontal cortex and right putamen as compared to healthy controls, as well as reduced deactivation of precuneus and posterior cingulate. The magnitude of activation was greatest in patients with schizophrenia, followed by patients with bipolar disorder and then healthy individuals. Additional recruitment in the right inferior frontal and right dorsolateral prefrontal cortices was observed in schizophrenia relative to both bipolar disorder and healthy subjects. The pattern of neural responses correctly identified individual patients with schizophrenia with an accuracy of 92%, and those with bipolar disorder with an accuracy of 79% in which mis-classification was typically of bipolar subjects as healthy controls. CONCLUSIONS: In summary, both schizophrenia and bipolar disorder are associated with altered function in prefrontal, striatal and default mode networks, but the magnitude of this dysfunction is particularly marked in schizophrenia. The pattern of response to verbal fluency is highly diagnostic for schizophrenia and distinct from bipolar disorder. Pattern classification of functional MRI measurements of language processing is a potential diagnostic marker of schizophrenia.","author":[{"dropping-particle":"","family":"Costafreda","given":"Sergi G","non-dropping-particle":"","parse-names":false,"suffix":""},{"dropping-particle":"","family":"Fu","given":"Cynthia H Y","non-dropping-particle":"","parse-names":false,"suffix":""},{"dropping-particle":"","family":"Picchioni","given":"Marco","non-dropping-particle":"","parse-names":false,"suffix":""},{"dropping-particle":"","family":"Toulopoulou","given":"Timothea","non-dropping-particle":"","parse-names":false,"suffix":""},{"dropping-particle":"","family":"McDonald","given":"Colm","non-dropping-particle":"","parse-names":false,"suffix":""},{"dropping-particle":"","family":"Kravariti","given":"Eugenia","non-dropping-particle":"","parse-names":false,"suffix":""},{"dropping-particle":"","family":"Walshe","given":"Muriel","non-dropping-particle":"","parse-names":false,"suffix":""},{"dropping-particle":"","family":"Prata","given":"Diana","non-dropping-particle":"","parse-names":false,"suffix":""},{"dropping-particle":"","family":"Murray","given":"Robin M","non-dropping-particle":"","parse-names":false,"suffix":""},{"dropping-particle":"","family":"McGuire","given":"Philip K","non-dropping-particle":"","parse-names":false,"suffix":""}],"container-title":"BMC psychiatry","id":"ITEM-1","issued":{"date-parts":[["2011","1"]]},"language":"eng","page":"18","title":"Pattern of neural responses to verbal fluency shows diagnostic specificity for  schizophrenia and bipolar disorder.","type":"article-journal","volume":"11"},"uris":["http://www.mendeley.com/documents/?uuid=c28b56e3-7290-46ef-9da2-89253e70b122"]}],"mendeley":{"formattedCitation":"(Costafreda et al., 2011)","manualFormatting":"Costafreda et al., 2011","plainTextFormattedCitation":"(Costafreda et al., 2011)","previouslyFormattedCitation":"(Costafreda et al., 2011)"},"properties":{"noteIndex":0},"schema":"https://github.com/citation-style-language/schema/raw/master/csl-citation.json"}</w:instrText>
            </w:r>
            <w:r>
              <w:rPr>
                <w:sz w:val="20"/>
                <w:szCs w:val="20"/>
                <w:lang w:val="en-US"/>
              </w:rPr>
              <w:fldChar w:fldCharType="separate"/>
            </w:r>
            <w:r w:rsidRPr="0008540A">
              <w:rPr>
                <w:noProof/>
                <w:sz w:val="20"/>
                <w:szCs w:val="20"/>
                <w:lang w:val="en-US"/>
              </w:rPr>
              <w:t>Costafreda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5C7D5EF" w14:textId="5E87885B" w:rsidR="0008540A" w:rsidRPr="00E0042D" w:rsidRDefault="0008540A" w:rsidP="00C50A7A">
            <w:pPr>
              <w:pStyle w:val="TableContents"/>
              <w:spacing w:after="46" w:line="240" w:lineRule="auto"/>
              <w:rPr>
                <w:sz w:val="20"/>
                <w:szCs w:val="20"/>
                <w:lang w:val="en-US"/>
              </w:rPr>
            </w:pPr>
            <w:r>
              <w:rPr>
                <w:sz w:val="20"/>
                <w:szCs w:val="20"/>
                <w:lang w:val="en-US"/>
              </w:rPr>
              <w:t>32 (81.25)</w:t>
            </w:r>
          </w:p>
        </w:tc>
        <w:tc>
          <w:tcPr>
            <w:tcW w:w="1176" w:type="dxa"/>
            <w:tcBorders>
              <w:top w:val="single" w:sz="2" w:space="0" w:color="000001"/>
              <w:left w:val="single" w:sz="2" w:space="0" w:color="000001"/>
              <w:bottom w:val="single" w:sz="2" w:space="0" w:color="000001"/>
            </w:tcBorders>
            <w:shd w:val="clear" w:color="auto" w:fill="auto"/>
          </w:tcPr>
          <w:p w14:paraId="3E6730FA" w14:textId="1CB63AF1" w:rsidR="0008540A" w:rsidRPr="00E0042D" w:rsidRDefault="0008540A" w:rsidP="00C50A7A">
            <w:pPr>
              <w:pStyle w:val="TableContents"/>
              <w:spacing w:after="46" w:line="240" w:lineRule="auto"/>
              <w:rPr>
                <w:sz w:val="20"/>
                <w:szCs w:val="20"/>
                <w:lang w:val="en-US"/>
              </w:rPr>
            </w:pPr>
            <w:r>
              <w:rPr>
                <w:sz w:val="20"/>
                <w:szCs w:val="20"/>
                <w:lang w:val="en-US"/>
              </w:rPr>
              <w:t>35.5 (10.7)</w:t>
            </w:r>
          </w:p>
        </w:tc>
        <w:tc>
          <w:tcPr>
            <w:tcW w:w="1259" w:type="dxa"/>
            <w:tcBorders>
              <w:top w:val="single" w:sz="2" w:space="0" w:color="000001"/>
              <w:left w:val="single" w:sz="2" w:space="0" w:color="000001"/>
              <w:bottom w:val="single" w:sz="2" w:space="0" w:color="000001"/>
              <w:right w:val="single" w:sz="2" w:space="0" w:color="000001"/>
            </w:tcBorders>
          </w:tcPr>
          <w:p w14:paraId="17CECA07" w14:textId="62CF5443" w:rsidR="0008540A" w:rsidRDefault="0008540A" w:rsidP="00C50A7A">
            <w:pPr>
              <w:pStyle w:val="TableContents"/>
              <w:spacing w:after="46" w:line="240" w:lineRule="auto"/>
              <w:rPr>
                <w:sz w:val="20"/>
                <w:szCs w:val="20"/>
                <w:lang w:val="en-US"/>
              </w:rPr>
            </w:pPr>
            <w:r>
              <w:rPr>
                <w:sz w:val="20"/>
                <w:szCs w:val="20"/>
                <w:lang w:val="en-US"/>
              </w:rPr>
              <w:t>93.75</w:t>
            </w:r>
          </w:p>
        </w:tc>
        <w:tc>
          <w:tcPr>
            <w:tcW w:w="1162" w:type="dxa"/>
            <w:tcBorders>
              <w:top w:val="single" w:sz="2" w:space="0" w:color="000001"/>
              <w:left w:val="single" w:sz="2" w:space="0" w:color="000001"/>
              <w:bottom w:val="single" w:sz="2" w:space="0" w:color="000001"/>
            </w:tcBorders>
          </w:tcPr>
          <w:p w14:paraId="732934E6" w14:textId="19BC7267" w:rsidR="0008540A" w:rsidRDefault="0008540A" w:rsidP="00C50A7A">
            <w:pPr>
              <w:pStyle w:val="TableContents"/>
              <w:spacing w:after="46" w:line="240" w:lineRule="auto"/>
              <w:rPr>
                <w:sz w:val="20"/>
                <w:szCs w:val="20"/>
                <w:lang w:val="en-US"/>
              </w:rPr>
            </w:pPr>
            <w:r>
              <w:rPr>
                <w:sz w:val="20"/>
                <w:szCs w:val="20"/>
                <w:lang w:val="en-US"/>
              </w:rPr>
              <w:t>11.4 (7.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EDF4AE7" w14:textId="06BAE609" w:rsidR="0008540A" w:rsidRDefault="000854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7493066" w14:textId="65B4CABE" w:rsidR="0008540A" w:rsidRDefault="000854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DD28089" w14:textId="2A005F74" w:rsidR="0008540A" w:rsidRDefault="0008540A"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F99EC8C" w14:textId="0FC59E3E" w:rsidR="0008540A" w:rsidRDefault="0008540A"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F149C76" w14:textId="4F90C927" w:rsidR="0008540A" w:rsidRDefault="0008540A" w:rsidP="00C50A7A">
            <w:pPr>
              <w:pStyle w:val="TableContents"/>
              <w:spacing w:after="46" w:line="240" w:lineRule="auto"/>
              <w:rPr>
                <w:sz w:val="20"/>
                <w:szCs w:val="20"/>
                <w:lang w:val="en-US"/>
              </w:rPr>
            </w:pPr>
            <w:r>
              <w:rPr>
                <w:sz w:val="20"/>
                <w:szCs w:val="20"/>
                <w:lang w:val="en-US"/>
              </w:rPr>
              <w:t>40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4C34065" w14:textId="7244610E" w:rsidR="0008540A" w:rsidRDefault="0008540A" w:rsidP="00C50A7A">
            <w:pPr>
              <w:pStyle w:val="TableContents"/>
              <w:spacing w:after="46" w:line="240" w:lineRule="auto"/>
              <w:rPr>
                <w:sz w:val="20"/>
                <w:szCs w:val="20"/>
                <w:lang w:val="en-US"/>
              </w:rPr>
            </w:pPr>
            <w:r>
              <w:rPr>
                <w:sz w:val="20"/>
                <w:szCs w:val="20"/>
                <w:lang w:val="en-US"/>
              </w:rPr>
              <w:t>35.8 (11.3)</w:t>
            </w:r>
          </w:p>
        </w:tc>
      </w:tr>
      <w:tr w:rsidR="0008540A" w:rsidRPr="00E0042D" w14:paraId="1004BA73" w14:textId="77777777" w:rsidTr="00EA6979">
        <w:trPr>
          <w:trHeight w:val="227"/>
        </w:trPr>
        <w:tc>
          <w:tcPr>
            <w:tcW w:w="2823" w:type="dxa"/>
            <w:tcBorders>
              <w:top w:val="single" w:sz="2" w:space="0" w:color="000001"/>
              <w:left w:val="single" w:sz="2" w:space="0" w:color="000001"/>
              <w:bottom w:val="single" w:sz="2" w:space="0" w:color="000001"/>
            </w:tcBorders>
            <w:shd w:val="clear" w:color="auto" w:fill="auto"/>
          </w:tcPr>
          <w:p w14:paraId="60BCB9A8" w14:textId="2AF6017D" w:rsidR="0008540A" w:rsidRDefault="0008540A" w:rsidP="00C50A7A">
            <w:pPr>
              <w:spacing w:after="46" w:line="240" w:lineRule="auto"/>
              <w:rPr>
                <w:sz w:val="20"/>
                <w:szCs w:val="20"/>
                <w:lang w:val="en-US"/>
              </w:rPr>
            </w:pPr>
            <w:r>
              <w:rPr>
                <w:sz w:val="20"/>
                <w:szCs w:val="20"/>
                <w:lang w:val="en-US"/>
              </w:rPr>
              <w:fldChar w:fldCharType="begin" w:fldLock="1"/>
            </w:r>
            <w:r w:rsidR="008D5CE8">
              <w:rPr>
                <w:sz w:val="20"/>
                <w:szCs w:val="20"/>
                <w:lang w:val="en-US"/>
              </w:rPr>
              <w:instrText>ADDIN CSL_CITATION {"citationItems":[{"id":"ITEM-1","itemData":{"DOI":"10.1192/bjp.bp.111.099820","ISSN":"00071250","PMID":"22539776","abstract":"Background: Autobiographical memory retrieval is impaired in schizophrenia. Aims: To determine the neural basis of this impairment. Method: Thirteen patients with schizophrenia and 14 healthy controls performed an autobiographical memory retrieval task based on cue words during functional magnetic resonance imaging. Patients were selected on the basis of their ability to perform the task and all participants received training. Results: Although patients and controls activated a similar brain network during autobiographical memory retrieval, patients displayed decreased activation in several of these regions, including the anterior cingulate cortex, left lateral prefrontal cortex, right cerebellum and ventral tegmental area (k≥10, P&lt;0.001, uncorrected). In addition, activation of the caudate nuclei was negatively correlated with retrieval performance in controls but positively correlated with performance in patients. Conclusions: The autobiographical memory retrieval brain network is impaired in schizophrenia. Patients with schizophrenia display decreased activation of the cognitive control network during retrieval, possibly due to aberrant functioning of the dorsal striatum.","author":[{"dropping-particle":"","family":"Cuervo-Lombard","given":"Christine","non-dropping-particle":"","parse-names":false,"suffix":""},{"dropping-particle":"","family":"Lemogne","given":"Cédric","non-dropping-particle":"","parse-names":false,"suffix":""},{"dropping-particle":"","family":"Gierski","given":"Fabien","non-dropping-particle":"","parse-names":false,"suffix":""},{"dropping-particle":"","family":"Béra-Potelle","given":"Céline","non-dropping-particle":"","parse-names":false,"suffix":""},{"dropping-particle":"","family":"Tran","given":"Eric","non-dropping-particle":"","parse-names":false,"suffix":""},{"dropping-particle":"","family":"Portefaix","given":"Christophe","non-dropping-particle":"","parse-names":false,"suffix":""},{"dropping-particle":"","family":"Kaladjian","given":"Arthur","non-dropping-particle":"","parse-names":false,"suffix":""},{"dropping-particle":"","family":"Pierot","given":"Laurent","non-dropping-particle":"","parse-names":false,"suffix":""},{"dropping-particle":"","family":"Limosin","given":"Frédéric","non-dropping-particle":"","parse-names":false,"suffix":""}],"container-title":"British Journal of Psychiatry","id":"ITEM-1","issue":"6","issued":{"date-parts":[["2012","12"]]},"page":"473-480","publisher":"Cambridge University Press","title":"Neural basis of autobiographical memory retrieval in schizophrenia","type":"article-journal","volume":"201"},"uris":["http://www.mendeley.com/documents/?uuid=4f4d78a0-a54e-3605-8b43-2afe409f2a7f"]}],"mendeley":{"formattedCitation":"(Cuervo-Lombard et al., 2012)","manualFormatting":"Cuervo-Lombard et al., 2012","plainTextFormattedCitation":"(Cuervo-Lombard et al., 2012)","previouslyFormattedCitation":"(Cuervo-Lombard et al., 2012)"},"properties":{"noteIndex":0},"schema":"https://github.com/citation-style-language/schema/raw/master/csl-citation.json"}</w:instrText>
            </w:r>
            <w:r>
              <w:rPr>
                <w:sz w:val="20"/>
                <w:szCs w:val="20"/>
                <w:lang w:val="en-US"/>
              </w:rPr>
              <w:fldChar w:fldCharType="separate"/>
            </w:r>
            <w:r w:rsidRPr="0008540A">
              <w:rPr>
                <w:noProof/>
                <w:sz w:val="20"/>
                <w:szCs w:val="20"/>
                <w:lang w:val="en-US"/>
              </w:rPr>
              <w:t>Cuervo-Lombard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32B50ED" w14:textId="066FAEC5" w:rsidR="0008540A" w:rsidRDefault="0008540A" w:rsidP="00C50A7A">
            <w:pPr>
              <w:pStyle w:val="TableContents"/>
              <w:spacing w:after="46" w:line="240" w:lineRule="auto"/>
              <w:rPr>
                <w:sz w:val="20"/>
                <w:szCs w:val="20"/>
                <w:lang w:val="en-US"/>
              </w:rPr>
            </w:pPr>
            <w:r>
              <w:rPr>
                <w:sz w:val="20"/>
                <w:szCs w:val="20"/>
                <w:lang w:val="en-US"/>
              </w:rPr>
              <w:t>13 (100)</w:t>
            </w:r>
          </w:p>
        </w:tc>
        <w:tc>
          <w:tcPr>
            <w:tcW w:w="1176" w:type="dxa"/>
            <w:tcBorders>
              <w:top w:val="single" w:sz="2" w:space="0" w:color="000001"/>
              <w:left w:val="single" w:sz="2" w:space="0" w:color="000001"/>
              <w:bottom w:val="single" w:sz="2" w:space="0" w:color="000001"/>
            </w:tcBorders>
            <w:shd w:val="clear" w:color="auto" w:fill="auto"/>
          </w:tcPr>
          <w:p w14:paraId="6FCC6757" w14:textId="50EE7799" w:rsidR="0008540A" w:rsidRDefault="0008540A" w:rsidP="00C50A7A">
            <w:pPr>
              <w:pStyle w:val="TableContents"/>
              <w:spacing w:after="46" w:line="240" w:lineRule="auto"/>
              <w:rPr>
                <w:sz w:val="20"/>
                <w:szCs w:val="20"/>
                <w:lang w:val="en-US"/>
              </w:rPr>
            </w:pPr>
            <w:r>
              <w:rPr>
                <w:sz w:val="20"/>
                <w:szCs w:val="20"/>
                <w:lang w:val="en-US"/>
              </w:rPr>
              <w:t>30.7 (5.3)</w:t>
            </w:r>
          </w:p>
        </w:tc>
        <w:tc>
          <w:tcPr>
            <w:tcW w:w="1259" w:type="dxa"/>
            <w:tcBorders>
              <w:top w:val="single" w:sz="2" w:space="0" w:color="000001"/>
              <w:left w:val="single" w:sz="2" w:space="0" w:color="000001"/>
              <w:bottom w:val="single" w:sz="2" w:space="0" w:color="000001"/>
              <w:right w:val="single" w:sz="2" w:space="0" w:color="000001"/>
            </w:tcBorders>
          </w:tcPr>
          <w:p w14:paraId="0FA56D3E" w14:textId="0EAF3EC9" w:rsidR="0008540A" w:rsidRDefault="0008540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85CA815" w14:textId="6E9018C8" w:rsidR="0008540A" w:rsidRDefault="0008540A" w:rsidP="00C50A7A">
            <w:pPr>
              <w:pStyle w:val="TableContents"/>
              <w:spacing w:after="46" w:line="240" w:lineRule="auto"/>
              <w:rPr>
                <w:sz w:val="20"/>
                <w:szCs w:val="20"/>
                <w:lang w:val="en-US"/>
              </w:rPr>
            </w:pPr>
            <w:r>
              <w:rPr>
                <w:sz w:val="20"/>
                <w:szCs w:val="20"/>
                <w:lang w:val="en-US"/>
              </w:rPr>
              <w:t>10.5 (3.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5A90F2F" w14:textId="6A1C2895" w:rsidR="0008540A" w:rsidRDefault="0008540A" w:rsidP="00C50A7A">
            <w:pPr>
              <w:pStyle w:val="TableContents"/>
              <w:spacing w:after="46" w:line="240" w:lineRule="auto"/>
              <w:rPr>
                <w:sz w:val="20"/>
                <w:szCs w:val="20"/>
                <w:lang w:val="en-US"/>
              </w:rPr>
            </w:pPr>
            <w:r>
              <w:rPr>
                <w:sz w:val="20"/>
                <w:szCs w:val="20"/>
                <w:lang w:val="en-US"/>
              </w:rPr>
              <w:t>67.5 (6.9)</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1B86AF1" w14:textId="04FAD3FD" w:rsidR="0008540A" w:rsidRDefault="0008540A" w:rsidP="00C50A7A">
            <w:pPr>
              <w:pStyle w:val="TableContents"/>
              <w:spacing w:after="46" w:line="240" w:lineRule="auto"/>
              <w:rPr>
                <w:sz w:val="20"/>
                <w:szCs w:val="20"/>
                <w:lang w:val="en-US"/>
              </w:rPr>
            </w:pPr>
            <w:r>
              <w:rPr>
                <w:sz w:val="20"/>
                <w:szCs w:val="20"/>
                <w:lang w:val="en-US"/>
              </w:rPr>
              <w:t>12.9 (3.2)</w:t>
            </w:r>
          </w:p>
        </w:tc>
        <w:tc>
          <w:tcPr>
            <w:tcW w:w="1176" w:type="dxa"/>
            <w:tcBorders>
              <w:top w:val="single" w:sz="2" w:space="0" w:color="000001"/>
              <w:left w:val="single" w:sz="2" w:space="0" w:color="000001"/>
              <w:bottom w:val="single" w:sz="2" w:space="0" w:color="000001"/>
              <w:right w:val="single" w:sz="2" w:space="0" w:color="000001"/>
            </w:tcBorders>
          </w:tcPr>
          <w:p w14:paraId="4AEB9CE8" w14:textId="1BFBF594" w:rsidR="0008540A" w:rsidRDefault="0008540A" w:rsidP="00C50A7A">
            <w:pPr>
              <w:pStyle w:val="TableContents"/>
              <w:spacing w:after="46" w:line="240" w:lineRule="auto"/>
              <w:rPr>
                <w:sz w:val="20"/>
                <w:szCs w:val="20"/>
                <w:lang w:val="en-US"/>
              </w:rPr>
            </w:pPr>
            <w:r>
              <w:rPr>
                <w:sz w:val="20"/>
                <w:szCs w:val="20"/>
                <w:lang w:val="en-US"/>
              </w:rPr>
              <w:t>23 (4)</w:t>
            </w:r>
          </w:p>
        </w:tc>
        <w:tc>
          <w:tcPr>
            <w:tcW w:w="1190" w:type="dxa"/>
            <w:tcBorders>
              <w:top w:val="single" w:sz="2" w:space="0" w:color="000001"/>
              <w:left w:val="single" w:sz="2" w:space="0" w:color="000001"/>
              <w:bottom w:val="single" w:sz="2" w:space="0" w:color="000001"/>
              <w:right w:val="single" w:sz="2" w:space="0" w:color="000001"/>
            </w:tcBorders>
          </w:tcPr>
          <w:p w14:paraId="4BEF45C6" w14:textId="03B4CD10" w:rsidR="0008540A" w:rsidRDefault="0008540A" w:rsidP="00C50A7A">
            <w:pPr>
              <w:pStyle w:val="TableContents"/>
              <w:spacing w:after="46" w:line="240" w:lineRule="auto"/>
              <w:rPr>
                <w:sz w:val="20"/>
                <w:szCs w:val="20"/>
                <w:lang w:val="en-US"/>
              </w:rPr>
            </w:pPr>
            <w:r>
              <w:rPr>
                <w:sz w:val="20"/>
                <w:szCs w:val="20"/>
                <w:lang w:val="en-US"/>
              </w:rPr>
              <w:t>31.6 (</w:t>
            </w:r>
            <w:r w:rsidR="008D5CE8">
              <w:rPr>
                <w:sz w:val="20"/>
                <w:szCs w:val="20"/>
                <w:lang w:val="en-US"/>
              </w:rPr>
              <w:t>5.2)</w:t>
            </w:r>
          </w:p>
        </w:tc>
        <w:tc>
          <w:tcPr>
            <w:tcW w:w="1105" w:type="dxa"/>
            <w:tcBorders>
              <w:top w:val="single" w:sz="2" w:space="0" w:color="000001"/>
              <w:left w:val="single" w:sz="2" w:space="0" w:color="000001"/>
              <w:bottom w:val="single" w:sz="2" w:space="0" w:color="000001"/>
            </w:tcBorders>
            <w:shd w:val="clear" w:color="auto" w:fill="auto"/>
          </w:tcPr>
          <w:p w14:paraId="3554A06F" w14:textId="4DB7972B" w:rsidR="0008540A" w:rsidRDefault="008D5CE8" w:rsidP="00C50A7A">
            <w:pPr>
              <w:pStyle w:val="TableContents"/>
              <w:spacing w:after="46" w:line="240" w:lineRule="auto"/>
              <w:rPr>
                <w:sz w:val="20"/>
                <w:szCs w:val="20"/>
                <w:lang w:val="en-US"/>
              </w:rPr>
            </w:pPr>
            <w:r>
              <w:rPr>
                <w:sz w:val="20"/>
                <w:szCs w:val="20"/>
                <w:lang w:val="en-US"/>
              </w:rPr>
              <w:t>14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A9BA48F" w14:textId="70543ED2" w:rsidR="0008540A" w:rsidRDefault="008D5CE8" w:rsidP="00C50A7A">
            <w:pPr>
              <w:pStyle w:val="TableContents"/>
              <w:spacing w:after="46" w:line="240" w:lineRule="auto"/>
              <w:rPr>
                <w:sz w:val="20"/>
                <w:szCs w:val="20"/>
                <w:lang w:val="en-US"/>
              </w:rPr>
            </w:pPr>
            <w:r>
              <w:rPr>
                <w:sz w:val="20"/>
                <w:szCs w:val="20"/>
                <w:lang w:val="en-US"/>
              </w:rPr>
              <w:t>30.1 (5)</w:t>
            </w:r>
          </w:p>
        </w:tc>
      </w:tr>
      <w:tr w:rsidR="008D5CE8" w:rsidRPr="00E0042D" w14:paraId="71EC9A7E" w14:textId="77777777" w:rsidTr="00EA6979">
        <w:trPr>
          <w:trHeight w:val="240"/>
        </w:trPr>
        <w:tc>
          <w:tcPr>
            <w:tcW w:w="2823" w:type="dxa"/>
            <w:tcBorders>
              <w:top w:val="single" w:sz="2" w:space="0" w:color="000001"/>
              <w:left w:val="single" w:sz="2" w:space="0" w:color="000001"/>
              <w:bottom w:val="single" w:sz="2" w:space="0" w:color="000001"/>
            </w:tcBorders>
            <w:shd w:val="clear" w:color="auto" w:fill="auto"/>
          </w:tcPr>
          <w:p w14:paraId="405F08C2" w14:textId="25EDD21C" w:rsidR="008D5CE8" w:rsidRPr="00E0042D" w:rsidRDefault="008D5CE8" w:rsidP="00C50A7A">
            <w:pPr>
              <w:spacing w:after="46" w:line="240" w:lineRule="auto"/>
              <w:rPr>
                <w:sz w:val="20"/>
                <w:szCs w:val="20"/>
                <w:lang w:val="en-US"/>
              </w:rPr>
            </w:pPr>
            <w:r>
              <w:rPr>
                <w:sz w:val="20"/>
                <w:szCs w:val="20"/>
                <w:lang w:val="en-US"/>
              </w:rPr>
              <w:lastRenderedPageBreak/>
              <w:fldChar w:fldCharType="begin" w:fldLock="1"/>
            </w:r>
            <w:r w:rsidR="00E84C17">
              <w:rPr>
                <w:sz w:val="20"/>
                <w:szCs w:val="20"/>
                <w:lang w:val="en-US"/>
              </w:rPr>
              <w:instrText>ADDIN CSL_CITATION {"citationItems":[{"id":"ITEM-1","itemData":{"DOI":"10.1073/pnas.2235214100","ISSN":"00278424","PMID":"14597698","abstract":"The human anterior cingulate cortex (ACC), which is active during conflict-monitoring tasks, is thought to participate with prefrontal cortices in a distributed network for conscious self-regulation. This hypothesis predicts that conflict-related ACC activation should occur only when the conflicting stimuli are consciously perceived. To dissociate conflict from consciousness, we measured the behavioral and brain imaging correlates of a motor conflict induced by task-irrelevant subliminal or conscious primes. The same task was studied in normal subjects and in patients with schizophrenia in whom the ACC and prefrontal cortex are thought to be dysfunctional. Conscious, but not subliminal, conflict affected anterior cingulate activity in normal subjects. Furthermore, patients with schizophrenia, who exhibited a hypoactivation of the ACC and other frontal, temporal, hippocampal, and striatal sites, showed impaired conscious priming but normal subliminal priming. Those findings suggest that subliminal conflicts are resolved without ACC contribution and that the ACC participates in a distributed conscious control network that is altered in schizophrenia.","author":[{"dropping-particle":"","family":"Dehaene","given":"Stanislas","non-dropping-particle":"","parse-names":false,"suffix":""},{"dropping-particle":"","family":"Artiges","given":"Eric","non-dropping-particle":"","parse-names":false,"suffix":""},{"dropping-particle":"","family":"Naccache","given":"Lionel","non-dropping-particle":"","parse-names":false,"suffix":""},{"dropping-particle":"","family":"Martelli","given":"Catherine","non-dropping-particle":"","parse-names":false,"suffix":""},{"dropping-particle":"","family":"Viard","given":"Armelle","non-dropping-particle":"","parse-names":false,"suffix":""},{"dropping-particle":"","family":"Schürhoff","given":"Franck","non-dropping-particle":"","parse-names":false,"suffix":""},{"dropping-particle":"","family":"Recasens","given":"Christophe","non-dropping-particle":"","parse-names":false,"suffix":""},{"dropping-particle":"","family":"Paillère Martinot","given":"Marie Laure","non-dropping-particle":"","parse-names":false,"suffix":""},{"dropping-particle":"","family":"Leboyer","given":"Marion","non-dropping-particle":"","parse-names":false,"suffix":""},{"dropping-particle":"","family":"Martinot","given":"Jean Luc","non-dropping-particle":"","parse-names":false,"suffix":""}],"container-title":"Proceedings of the National Academy of Sciences of the United States of America","id":"ITEM-1","issue":"23","issued":{"date-parts":[["2003","11","11"]]},"note":"https://www.pnas.org/content/suppl/2003/10/27/2235214100.DC1/5214Table1.html","page":"13722-13727","publisher":"National Academy of Sciences","title":"Conscious and subliminal conflicts in normal subjects and patients with schizophrenia: The role of the anterior cingulate","type":"article-journal","volume":"100"},"uris":["http://www.mendeley.com/documents/?uuid=812b56ad-ee11-3b53-88d5-a2ba81394a3f"]}],"mendeley":{"formattedCitation":"(Dehaene et al., 2003)","manualFormatting":"Dehaene et al., 2003","plainTextFormattedCitation":"(Dehaene et al., 2003)","previouslyFormattedCitation":"(Dehaene et al., 2003)"},"properties":{"noteIndex":0},"schema":"https://github.com/citation-style-language/schema/raw/master/csl-citation.json"}</w:instrText>
            </w:r>
            <w:r>
              <w:rPr>
                <w:sz w:val="20"/>
                <w:szCs w:val="20"/>
                <w:lang w:val="en-US"/>
              </w:rPr>
              <w:fldChar w:fldCharType="separate"/>
            </w:r>
            <w:r w:rsidRPr="008D5CE8">
              <w:rPr>
                <w:noProof/>
                <w:sz w:val="20"/>
                <w:szCs w:val="20"/>
                <w:lang w:val="en-US"/>
              </w:rPr>
              <w:t>Dehaene et al., 200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8DFC136" w14:textId="2B591425" w:rsidR="008D5CE8" w:rsidRPr="00E0042D" w:rsidRDefault="008D5CE8" w:rsidP="00C50A7A">
            <w:pPr>
              <w:pStyle w:val="TableContents"/>
              <w:spacing w:after="46" w:line="240" w:lineRule="auto"/>
              <w:rPr>
                <w:sz w:val="20"/>
                <w:szCs w:val="20"/>
                <w:lang w:val="en-US"/>
              </w:rPr>
            </w:pPr>
            <w:r>
              <w:rPr>
                <w:sz w:val="20"/>
                <w:szCs w:val="20"/>
                <w:lang w:val="en-US"/>
              </w:rPr>
              <w:t>13 (100)</w:t>
            </w:r>
          </w:p>
        </w:tc>
        <w:tc>
          <w:tcPr>
            <w:tcW w:w="1176" w:type="dxa"/>
            <w:tcBorders>
              <w:top w:val="single" w:sz="2" w:space="0" w:color="000001"/>
              <w:left w:val="single" w:sz="2" w:space="0" w:color="000001"/>
              <w:bottom w:val="single" w:sz="2" w:space="0" w:color="000001"/>
            </w:tcBorders>
            <w:shd w:val="clear" w:color="auto" w:fill="auto"/>
          </w:tcPr>
          <w:p w14:paraId="5B03FA13" w14:textId="523CD39E" w:rsidR="008D5CE8" w:rsidRPr="00E0042D" w:rsidRDefault="008D5CE8" w:rsidP="00C50A7A">
            <w:pPr>
              <w:pStyle w:val="TableContents"/>
              <w:spacing w:after="46" w:line="240" w:lineRule="auto"/>
              <w:rPr>
                <w:sz w:val="20"/>
                <w:szCs w:val="20"/>
                <w:lang w:val="en-US"/>
              </w:rPr>
            </w:pPr>
            <w:r>
              <w:rPr>
                <w:sz w:val="20"/>
                <w:szCs w:val="20"/>
                <w:lang w:val="en-US"/>
              </w:rPr>
              <w:t>28.1 (NA)</w:t>
            </w:r>
          </w:p>
        </w:tc>
        <w:tc>
          <w:tcPr>
            <w:tcW w:w="1259" w:type="dxa"/>
            <w:tcBorders>
              <w:top w:val="single" w:sz="2" w:space="0" w:color="000001"/>
              <w:left w:val="single" w:sz="2" w:space="0" w:color="000001"/>
              <w:bottom w:val="single" w:sz="2" w:space="0" w:color="000001"/>
              <w:right w:val="single" w:sz="2" w:space="0" w:color="000001"/>
            </w:tcBorders>
          </w:tcPr>
          <w:p w14:paraId="429D935A" w14:textId="5D8B47DC" w:rsidR="008D5CE8" w:rsidRDefault="008D5CE8"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22AC57A" w14:textId="09E7D07E" w:rsidR="008D5CE8" w:rsidRDefault="008D5CE8"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DE6B4BC" w14:textId="693BECAF" w:rsidR="008D5CE8" w:rsidRDefault="008D5CE8" w:rsidP="00C50A7A">
            <w:pPr>
              <w:pStyle w:val="TableContents"/>
              <w:spacing w:after="46" w:line="240" w:lineRule="auto"/>
              <w:rPr>
                <w:sz w:val="20"/>
                <w:szCs w:val="20"/>
                <w:lang w:val="en-US"/>
              </w:rPr>
            </w:pPr>
            <w:r>
              <w:rPr>
                <w:sz w:val="20"/>
                <w:szCs w:val="20"/>
                <w:lang w:val="en-US"/>
              </w:rPr>
              <w:t>72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6B05ADB" w14:textId="51A23B67" w:rsidR="008D5CE8" w:rsidRDefault="008D5CE8" w:rsidP="00C50A7A">
            <w:pPr>
              <w:pStyle w:val="TableContents"/>
              <w:spacing w:after="46" w:line="240" w:lineRule="auto"/>
              <w:rPr>
                <w:sz w:val="20"/>
                <w:szCs w:val="20"/>
                <w:lang w:val="en-US"/>
              </w:rPr>
            </w:pPr>
            <w:r>
              <w:rPr>
                <w:sz w:val="20"/>
                <w:szCs w:val="20"/>
                <w:lang w:val="en-US"/>
              </w:rPr>
              <w:t>14 (6)</w:t>
            </w:r>
          </w:p>
        </w:tc>
        <w:tc>
          <w:tcPr>
            <w:tcW w:w="1176" w:type="dxa"/>
            <w:tcBorders>
              <w:top w:val="single" w:sz="2" w:space="0" w:color="000001"/>
              <w:left w:val="single" w:sz="2" w:space="0" w:color="000001"/>
              <w:bottom w:val="single" w:sz="2" w:space="0" w:color="000001"/>
              <w:right w:val="single" w:sz="2" w:space="0" w:color="000001"/>
            </w:tcBorders>
          </w:tcPr>
          <w:p w14:paraId="369A2CC5" w14:textId="19C3132F" w:rsidR="008D5CE8" w:rsidRDefault="008D5CE8" w:rsidP="00C50A7A">
            <w:pPr>
              <w:pStyle w:val="TableContents"/>
              <w:spacing w:after="46" w:line="240" w:lineRule="auto"/>
              <w:rPr>
                <w:sz w:val="20"/>
                <w:szCs w:val="20"/>
                <w:lang w:val="en-US"/>
              </w:rPr>
            </w:pPr>
            <w:r>
              <w:rPr>
                <w:sz w:val="20"/>
                <w:szCs w:val="20"/>
                <w:lang w:val="en-US"/>
              </w:rPr>
              <w:t>23 (7)</w:t>
            </w:r>
          </w:p>
        </w:tc>
        <w:tc>
          <w:tcPr>
            <w:tcW w:w="1190" w:type="dxa"/>
            <w:tcBorders>
              <w:top w:val="single" w:sz="2" w:space="0" w:color="000001"/>
              <w:left w:val="single" w:sz="2" w:space="0" w:color="000001"/>
              <w:bottom w:val="single" w:sz="2" w:space="0" w:color="000001"/>
              <w:right w:val="single" w:sz="2" w:space="0" w:color="000001"/>
            </w:tcBorders>
          </w:tcPr>
          <w:p w14:paraId="53B457A8" w14:textId="5CCBD1D6" w:rsidR="008D5CE8" w:rsidRDefault="008D5CE8" w:rsidP="00C50A7A">
            <w:pPr>
              <w:pStyle w:val="TableContents"/>
              <w:spacing w:after="46" w:line="240" w:lineRule="auto"/>
              <w:rPr>
                <w:sz w:val="20"/>
                <w:szCs w:val="20"/>
                <w:lang w:val="en-US"/>
              </w:rPr>
            </w:pPr>
            <w:r>
              <w:rPr>
                <w:sz w:val="20"/>
                <w:szCs w:val="20"/>
                <w:lang w:val="en-US"/>
              </w:rPr>
              <w:t>35 (9)</w:t>
            </w:r>
          </w:p>
        </w:tc>
        <w:tc>
          <w:tcPr>
            <w:tcW w:w="1105" w:type="dxa"/>
            <w:tcBorders>
              <w:top w:val="single" w:sz="2" w:space="0" w:color="000001"/>
              <w:left w:val="single" w:sz="2" w:space="0" w:color="000001"/>
              <w:bottom w:val="single" w:sz="2" w:space="0" w:color="000001"/>
            </w:tcBorders>
            <w:shd w:val="clear" w:color="auto" w:fill="auto"/>
          </w:tcPr>
          <w:p w14:paraId="4893BCEB" w14:textId="09B1C904" w:rsidR="008D5CE8" w:rsidRDefault="008D5CE8" w:rsidP="00C50A7A">
            <w:pPr>
              <w:pStyle w:val="TableContents"/>
              <w:spacing w:after="46" w:line="240" w:lineRule="auto"/>
              <w:rPr>
                <w:sz w:val="20"/>
                <w:szCs w:val="20"/>
                <w:lang w:val="en-US"/>
              </w:rPr>
            </w:pPr>
            <w:r>
              <w:rPr>
                <w:sz w:val="20"/>
                <w:szCs w:val="20"/>
                <w:lang w:val="en-US"/>
              </w:rPr>
              <w:t>12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6C36AFF" w14:textId="5DAC0801" w:rsidR="008D5CE8" w:rsidRDefault="008D5CE8" w:rsidP="00C50A7A">
            <w:pPr>
              <w:pStyle w:val="TableContents"/>
              <w:spacing w:after="46" w:line="240" w:lineRule="auto"/>
              <w:rPr>
                <w:sz w:val="20"/>
                <w:szCs w:val="20"/>
                <w:lang w:val="en-US"/>
              </w:rPr>
            </w:pPr>
            <w:r>
              <w:rPr>
                <w:sz w:val="20"/>
                <w:szCs w:val="20"/>
                <w:lang w:val="en-US"/>
              </w:rPr>
              <w:t>27.4 (NA)</w:t>
            </w:r>
          </w:p>
        </w:tc>
      </w:tr>
      <w:tr w:rsidR="00E84C17" w:rsidRPr="00E0042D" w14:paraId="05B48407" w14:textId="77777777" w:rsidTr="00EA6979">
        <w:trPr>
          <w:trHeight w:val="240"/>
        </w:trPr>
        <w:tc>
          <w:tcPr>
            <w:tcW w:w="2823" w:type="dxa"/>
            <w:tcBorders>
              <w:top w:val="single" w:sz="2" w:space="0" w:color="000001"/>
              <w:left w:val="single" w:sz="2" w:space="0" w:color="000001"/>
              <w:bottom w:val="single" w:sz="2" w:space="0" w:color="000001"/>
            </w:tcBorders>
            <w:shd w:val="clear" w:color="auto" w:fill="auto"/>
          </w:tcPr>
          <w:p w14:paraId="16E10C47" w14:textId="01840644" w:rsidR="00E84C17" w:rsidRDefault="00E84C17"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7.11.016","ISSN":"09209964","PMID":"18178386","abstract":"Objective: We and others have observed that patients with schizophrenia commonly presented a reduced left recruitment in language semantic brain regions. However, most studies include patients with leftward and rightward lateralizations for language. We investigated whether a cohort comprised purely of patients with typical lateralization (leftward) presented a reduced left recruitment in semantic regions during a language comprehension task. The goal was to reduce the inter-subject variability and thus improve the resolution for studying functional abnormalities in the language network. Methods: Twenty-three patients with schizophrenia (DSM-IV) were matched with healthy subjects in age, sex, level of education and handedness. All patients exhibited leftward lateralization for language. Functional MRI was performed as subjects listened to a story comprising characters and social interactions. Functional MRI signal variations were analyzed individually and compared among groups. Results: Although no differences were observed in the recruitment of the semantic language network, patients with schizophrenia presented significantly lower signal variations compared to controls in the medial part of the left superior frontal gyrus (MF1) (x = - 6, y = 58, z = 20; Zscore = 5.6; p &lt; 0.001 uncorrected). This region corresponded to the Theory of Mind (ToM) network. Only 5 of the 23 patients (21.7%) and 21 of the 23 (91.3%) control subjects demonstrated a positive signal variation in this area. Conclusions: A left functional deficit was observed in a core region of the ToM network in patients with schizophrenia and typical lateralizations for language. This functional defect could represent a neural basis for impaired social interaction and communication in patients with schizophrenia. © 2007 Elsevier B.V. All rights reserved.","author":[{"dropping-particle":"","family":"Dollfus","given":"Sonia","non-dropping-particle":"","parse-names":false,"suffix":""},{"dropping-particle":"","family":"Razafimandimby","given":"Annick","non-dropping-particle":"","parse-names":false,"suffix":""},{"dropping-particle":"","family":"Maiza","given":"Olivier","non-dropping-particle":"","parse-names":false,"suffix":""},{"dropping-particle":"","family":"Lebain","given":"Pierrick","non-dropping-particle":"","parse-names":false,"suffix":""},{"dropping-particle":"","family":"Brazo","given":"Perrine","non-dropping-particle":"","parse-names":false,"suffix":""},{"dropping-particle":"","family":"Beaucousin","given":"Virginie","non-dropping-particle":"","parse-names":false,"suffix":""},{"dropping-particle":"","family":"Lecardeur","given":"Laurent","non-dropping-particle":"","parse-names":false,"suffix":""},{"dropping-particle":"","family":"Delamillieure","given":"Pascal","non-dropping-particle":"","parse-names":false,"suffix":""},{"dropping-particle":"","family":"Mazoyer","given":"Bernard","non-dropping-particle":"","parse-names":false,"suffix":""},{"dropping-particle":"","family":"Tzourio-Mazoyer","given":"Nathalie","non-dropping-particle":"","parse-names":false,"suffix":""}],"container-title":"Schizophrenia Research","id":"ITEM-1","issue":"1-3","issued":{"date-parts":[["2008","2","1"]]},"page":"304-311","publisher":"Elsevier","title":"Functional deficit in the medial prefrontal cortex during a language comprehension task in patients with schizophrenia","type":"article-journal","volume":"99"},"uris":["http://www.mendeley.com/documents/?uuid=f2e822ba-5294-318c-8cfd-fe99d403046e"]}],"mendeley":{"formattedCitation":"(Dollfus et al., 2008)","manualFormatting":"Dollfus et al., 2008","plainTextFormattedCitation":"(Dollfus et al., 2008)","previouslyFormattedCitation":"(Dollfus et al., 2008)"},"properties":{"noteIndex":0},"schema":"https://github.com/citation-style-language/schema/raw/master/csl-citation.json"}</w:instrText>
            </w:r>
            <w:r>
              <w:rPr>
                <w:sz w:val="20"/>
                <w:szCs w:val="20"/>
                <w:lang w:val="en-US"/>
              </w:rPr>
              <w:fldChar w:fldCharType="separate"/>
            </w:r>
            <w:r w:rsidRPr="00E84C17">
              <w:rPr>
                <w:noProof/>
                <w:sz w:val="20"/>
                <w:szCs w:val="20"/>
                <w:lang w:val="en-US"/>
              </w:rPr>
              <w:t>Dollfus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2A0BFEE" w14:textId="181F436E" w:rsidR="00E84C17" w:rsidRDefault="00E84C17" w:rsidP="00C50A7A">
            <w:pPr>
              <w:pStyle w:val="TableContents"/>
              <w:spacing w:after="46" w:line="240" w:lineRule="auto"/>
              <w:rPr>
                <w:sz w:val="20"/>
                <w:szCs w:val="20"/>
                <w:lang w:val="en-US"/>
              </w:rPr>
            </w:pPr>
            <w:r>
              <w:rPr>
                <w:sz w:val="20"/>
                <w:szCs w:val="20"/>
                <w:lang w:val="en-US"/>
              </w:rPr>
              <w:t>23 (78.3)</w:t>
            </w:r>
          </w:p>
        </w:tc>
        <w:tc>
          <w:tcPr>
            <w:tcW w:w="1176" w:type="dxa"/>
            <w:tcBorders>
              <w:top w:val="single" w:sz="2" w:space="0" w:color="000001"/>
              <w:left w:val="single" w:sz="2" w:space="0" w:color="000001"/>
              <w:bottom w:val="single" w:sz="2" w:space="0" w:color="000001"/>
            </w:tcBorders>
            <w:shd w:val="clear" w:color="auto" w:fill="auto"/>
          </w:tcPr>
          <w:p w14:paraId="7BEFF9E1" w14:textId="75AD002C" w:rsidR="00E84C17" w:rsidRDefault="00E84C17" w:rsidP="00C50A7A">
            <w:pPr>
              <w:pStyle w:val="TableContents"/>
              <w:spacing w:after="46" w:line="240" w:lineRule="auto"/>
              <w:rPr>
                <w:sz w:val="20"/>
                <w:szCs w:val="20"/>
                <w:lang w:val="en-US"/>
              </w:rPr>
            </w:pPr>
            <w:r>
              <w:rPr>
                <w:sz w:val="20"/>
                <w:szCs w:val="20"/>
                <w:lang w:val="en-US"/>
              </w:rPr>
              <w:t>29.9 (7.9)</w:t>
            </w:r>
          </w:p>
        </w:tc>
        <w:tc>
          <w:tcPr>
            <w:tcW w:w="1259" w:type="dxa"/>
            <w:tcBorders>
              <w:top w:val="single" w:sz="2" w:space="0" w:color="000001"/>
              <w:left w:val="single" w:sz="2" w:space="0" w:color="000001"/>
              <w:bottom w:val="single" w:sz="2" w:space="0" w:color="000001"/>
              <w:right w:val="single" w:sz="2" w:space="0" w:color="000001"/>
            </w:tcBorders>
          </w:tcPr>
          <w:p w14:paraId="40522692" w14:textId="79072AA1" w:rsidR="00E84C17" w:rsidRDefault="00E84C17"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2A9E965E" w14:textId="08943779" w:rsidR="00E84C17" w:rsidRDefault="00E84C17" w:rsidP="00C50A7A">
            <w:pPr>
              <w:pStyle w:val="TableContents"/>
              <w:spacing w:after="46" w:line="240" w:lineRule="auto"/>
              <w:rPr>
                <w:sz w:val="20"/>
                <w:szCs w:val="20"/>
                <w:lang w:val="en-US"/>
              </w:rPr>
            </w:pPr>
            <w:r>
              <w:rPr>
                <w:sz w:val="20"/>
                <w:szCs w:val="20"/>
                <w:lang w:val="en-US"/>
              </w:rPr>
              <w:t>7.6 (7.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0FB5A22" w14:textId="3C7939AF" w:rsidR="00E84C17" w:rsidRDefault="00E84C17" w:rsidP="00C50A7A">
            <w:pPr>
              <w:pStyle w:val="TableContents"/>
              <w:spacing w:after="46" w:line="240" w:lineRule="auto"/>
              <w:rPr>
                <w:sz w:val="20"/>
                <w:szCs w:val="20"/>
                <w:lang w:val="en-US"/>
              </w:rPr>
            </w:pPr>
            <w:r>
              <w:rPr>
                <w:sz w:val="20"/>
                <w:szCs w:val="20"/>
                <w:lang w:val="en-US"/>
              </w:rPr>
              <w:t>49.5 (14.8)</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5BD96DA" w14:textId="01FD5DB3" w:rsidR="00E84C17" w:rsidRDefault="00E84C17" w:rsidP="00C50A7A">
            <w:pPr>
              <w:pStyle w:val="TableContents"/>
              <w:spacing w:after="46" w:line="240" w:lineRule="auto"/>
              <w:rPr>
                <w:sz w:val="20"/>
                <w:szCs w:val="20"/>
                <w:lang w:val="en-US"/>
              </w:rPr>
            </w:pPr>
            <w:r>
              <w:rPr>
                <w:sz w:val="20"/>
                <w:szCs w:val="20"/>
                <w:lang w:val="en-US"/>
              </w:rPr>
              <w:t>11.7 (4.5)</w:t>
            </w:r>
          </w:p>
        </w:tc>
        <w:tc>
          <w:tcPr>
            <w:tcW w:w="1176" w:type="dxa"/>
            <w:tcBorders>
              <w:top w:val="single" w:sz="2" w:space="0" w:color="000001"/>
              <w:left w:val="single" w:sz="2" w:space="0" w:color="000001"/>
              <w:bottom w:val="single" w:sz="2" w:space="0" w:color="000001"/>
              <w:right w:val="single" w:sz="2" w:space="0" w:color="000001"/>
            </w:tcBorders>
          </w:tcPr>
          <w:p w14:paraId="3551147E" w14:textId="5C39677F" w:rsidR="00E84C17" w:rsidRDefault="00E84C17" w:rsidP="00C50A7A">
            <w:pPr>
              <w:pStyle w:val="TableContents"/>
              <w:spacing w:after="46" w:line="240" w:lineRule="auto"/>
              <w:rPr>
                <w:sz w:val="20"/>
                <w:szCs w:val="20"/>
                <w:lang w:val="en-US"/>
              </w:rPr>
            </w:pPr>
            <w:r>
              <w:rPr>
                <w:sz w:val="20"/>
                <w:szCs w:val="20"/>
                <w:lang w:val="en-US"/>
              </w:rPr>
              <w:t>13.1 (5)</w:t>
            </w:r>
          </w:p>
        </w:tc>
        <w:tc>
          <w:tcPr>
            <w:tcW w:w="1190" w:type="dxa"/>
            <w:tcBorders>
              <w:top w:val="single" w:sz="2" w:space="0" w:color="000001"/>
              <w:left w:val="single" w:sz="2" w:space="0" w:color="000001"/>
              <w:bottom w:val="single" w:sz="2" w:space="0" w:color="000001"/>
              <w:right w:val="single" w:sz="2" w:space="0" w:color="000001"/>
            </w:tcBorders>
          </w:tcPr>
          <w:p w14:paraId="028C03D0" w14:textId="3AC076BC" w:rsidR="00E84C17" w:rsidRDefault="00E84C17" w:rsidP="00C50A7A">
            <w:pPr>
              <w:pStyle w:val="TableContents"/>
              <w:spacing w:after="46" w:line="240" w:lineRule="auto"/>
              <w:rPr>
                <w:sz w:val="20"/>
                <w:szCs w:val="20"/>
                <w:lang w:val="en-US"/>
              </w:rPr>
            </w:pPr>
            <w:r>
              <w:rPr>
                <w:sz w:val="20"/>
                <w:szCs w:val="20"/>
                <w:lang w:val="en-US"/>
              </w:rPr>
              <w:t>24.7 (NA)*</w:t>
            </w:r>
          </w:p>
        </w:tc>
        <w:tc>
          <w:tcPr>
            <w:tcW w:w="1105" w:type="dxa"/>
            <w:tcBorders>
              <w:top w:val="single" w:sz="2" w:space="0" w:color="000001"/>
              <w:left w:val="single" w:sz="2" w:space="0" w:color="000001"/>
              <w:bottom w:val="single" w:sz="2" w:space="0" w:color="000001"/>
            </w:tcBorders>
            <w:shd w:val="clear" w:color="auto" w:fill="auto"/>
          </w:tcPr>
          <w:p w14:paraId="507AF477" w14:textId="4FFAD908" w:rsidR="00E84C17" w:rsidRDefault="00E84C17" w:rsidP="00C50A7A">
            <w:pPr>
              <w:pStyle w:val="TableContents"/>
              <w:spacing w:after="46" w:line="240" w:lineRule="auto"/>
              <w:rPr>
                <w:sz w:val="20"/>
                <w:szCs w:val="20"/>
                <w:lang w:val="en-US"/>
              </w:rPr>
            </w:pPr>
            <w:r>
              <w:rPr>
                <w:sz w:val="20"/>
                <w:szCs w:val="20"/>
                <w:lang w:val="en-US"/>
              </w:rPr>
              <w:t>23 (78.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8015207" w14:textId="7C8A0537" w:rsidR="00E84C17" w:rsidRDefault="00E84C17" w:rsidP="00C50A7A">
            <w:pPr>
              <w:pStyle w:val="TableContents"/>
              <w:spacing w:after="46" w:line="240" w:lineRule="auto"/>
              <w:rPr>
                <w:sz w:val="20"/>
                <w:szCs w:val="20"/>
                <w:lang w:val="en-US"/>
              </w:rPr>
            </w:pPr>
            <w:r>
              <w:rPr>
                <w:sz w:val="20"/>
                <w:szCs w:val="20"/>
                <w:lang w:val="en-US"/>
              </w:rPr>
              <w:t>30 (8.6)</w:t>
            </w:r>
          </w:p>
        </w:tc>
      </w:tr>
      <w:tr w:rsidR="00C17AD7" w:rsidRPr="00E0042D" w14:paraId="55C2D8B1" w14:textId="77777777" w:rsidTr="00EA6979">
        <w:trPr>
          <w:trHeight w:val="240"/>
        </w:trPr>
        <w:tc>
          <w:tcPr>
            <w:tcW w:w="2823" w:type="dxa"/>
            <w:tcBorders>
              <w:top w:val="single" w:sz="2" w:space="0" w:color="000001"/>
              <w:left w:val="single" w:sz="2" w:space="0" w:color="000001"/>
              <w:bottom w:val="single" w:sz="2" w:space="0" w:color="000001"/>
            </w:tcBorders>
            <w:shd w:val="clear" w:color="auto" w:fill="auto"/>
          </w:tcPr>
          <w:p w14:paraId="177E510F" w14:textId="4A7F8409" w:rsidR="00C50A7A" w:rsidRPr="00E0042D" w:rsidRDefault="00C50A7A" w:rsidP="00C50A7A">
            <w:pPr>
              <w:spacing w:after="46" w:line="240" w:lineRule="auto"/>
              <w:rPr>
                <w:sz w:val="20"/>
                <w:szCs w:val="20"/>
                <w:lang w:val="en-US"/>
              </w:rPr>
            </w:pPr>
            <w:r w:rsidRPr="00E0042D">
              <w:rPr>
                <w:sz w:val="20"/>
                <w:szCs w:val="20"/>
                <w:lang w:val="en-US"/>
              </w:rPr>
              <w:fldChar w:fldCharType="begin" w:fldLock="1"/>
            </w:r>
            <w:r w:rsidR="00D92B10">
              <w:rPr>
                <w:sz w:val="20"/>
                <w:szCs w:val="20"/>
                <w:lang w:val="en-US"/>
              </w:rPr>
              <w:instrText>ADDIN CSL_CITATION {"citationItems":[{"id":"ITEM-1","itemData":{"DOI":"10.1016/j.biopsych.2013.09.032","ISSN":"18732402","abstract":"Background One of the most common deficits in patients with schizophrenia (SZ) is in working memory (WM), which has wide-reaching impacts across cognition. However, previous approaches to studying WM in SZ have used tasks that require multiple cognitive-control processes, making it difficult to determine which specific cognitive and neural processes underlie the WM impairment. Methods We used functional magnetic resonance imaging to investigate component processes of WM in SZ. Eighteen healthy controls (HCs) and 18 patients with SZ performed an item-recognition task that permitted separate neural assessments of 1) WM maintenance, 2) inhibition, and 3) interference control in response to recognition probes. Results Before inhibitory demands, posterior ventrolateral prefrontal cortex (VLPFC), an area involved in WM maintenance, was activated to a similar degree in both HCs and patients, indicating preserved maintenance operations in SZ. When cued to inhibit items from WM, HCs showed reduced activation in posterior VLPFC, commensurate with appropriately inhibiting items from WM. However, these inhibition-related reductions were absent in patients. When later probed with items that should have been inhibited, patients showed reduced behavioral performance and increased activation in mid-VLPFC, an area implicated in interference control. A mediation analysis indicated that impaired inhibition led to increased reliance on interference control and reduced behavioral performance. Conclusions In SZ, impaired control over memory, manifested through proactive inhibitory deficits, leads to increased reliance on reactive interference-control processes. The strain on interference-control processes results in reduced behavioral performance. Thus, inhibitory deficits in SZ may underlie widespread impairments in WM and cognition. © 2014 Society of Biological Psychiatry.","author":[{"dropping-particle":"","family":"Eich","given":"Teal S.","non-dropping-particle":"","parse-names":false,"suffix":""},{"dropping-particle":"","family":"Nee","given":"Derek Evan","non-dropping-particle":"","parse-names":false,"suffix":""},{"dropping-particle":"","family":"Insel","given":"Catherine","non-dropping-particle":"","parse-names":false,"suffix":""},{"dropping-particle":"","family":"Malapani","given":"Chara","non-dropping-particle":"","parse-names":false,"suffix":""},{"dropping-particle":"","family":"Smith","given":"Edward E.","non-dropping-particle":"","parse-names":false,"suffix":""}],"container-title":"Biological Psychiatry","id":"ITEM-1","issue":"2","issued":{"date-parts":[["2014","7","15"]]},"page":"146-153","publisher":"Elsevier USA","title":"Neural correlates of impaired cognitive control over working memory in schizophrenia","type":"article-journal","volume":"76"},"uris":["http://www.mendeley.com/documents/?uuid=a5c5ca77-ae41-3a9d-b185-3d7749d88fc2"]}],"mendeley":{"formattedCitation":"(Eich, Nee, Insel, Malapani, &amp; Smith, 2014)","manualFormatting":"Eich et al., 2014","plainTextFormattedCitation":"(Eich, Nee, Insel, Malapani, &amp; Smith, 2014)","previouslyFormattedCitation":"(Eich, Nee, Insel, Malapani, &amp; Smith, 2014)"},"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Eich et al., 2014</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9AA6299" w14:textId="3A86BDF0" w:rsidR="00C50A7A" w:rsidRPr="00E0042D" w:rsidRDefault="00C50A7A" w:rsidP="00C50A7A">
            <w:pPr>
              <w:pStyle w:val="TableContents"/>
              <w:spacing w:after="46" w:line="240" w:lineRule="auto"/>
              <w:rPr>
                <w:sz w:val="20"/>
                <w:szCs w:val="20"/>
                <w:lang w:val="en-US"/>
              </w:rPr>
            </w:pPr>
            <w:r w:rsidRPr="00E0042D">
              <w:rPr>
                <w:sz w:val="20"/>
                <w:szCs w:val="20"/>
                <w:lang w:val="en-US"/>
              </w:rPr>
              <w:t>18 (61.11)</w:t>
            </w:r>
          </w:p>
        </w:tc>
        <w:tc>
          <w:tcPr>
            <w:tcW w:w="1176" w:type="dxa"/>
            <w:tcBorders>
              <w:top w:val="single" w:sz="2" w:space="0" w:color="000001"/>
              <w:left w:val="single" w:sz="2" w:space="0" w:color="000001"/>
              <w:bottom w:val="single" w:sz="2" w:space="0" w:color="000001"/>
            </w:tcBorders>
            <w:shd w:val="clear" w:color="auto" w:fill="auto"/>
          </w:tcPr>
          <w:p w14:paraId="28956744" w14:textId="77777777" w:rsidR="00C50A7A" w:rsidRPr="00E0042D" w:rsidRDefault="00C50A7A" w:rsidP="00C50A7A">
            <w:pPr>
              <w:pStyle w:val="TableContents"/>
              <w:spacing w:after="46" w:line="240" w:lineRule="auto"/>
              <w:rPr>
                <w:sz w:val="20"/>
                <w:szCs w:val="20"/>
                <w:lang w:val="en-US"/>
              </w:rPr>
            </w:pPr>
            <w:r w:rsidRPr="00E0042D">
              <w:rPr>
                <w:sz w:val="20"/>
                <w:szCs w:val="20"/>
                <w:lang w:val="en-US"/>
              </w:rPr>
              <w:t>37.9 (9.3)</w:t>
            </w:r>
          </w:p>
        </w:tc>
        <w:tc>
          <w:tcPr>
            <w:tcW w:w="1259" w:type="dxa"/>
            <w:tcBorders>
              <w:top w:val="single" w:sz="2" w:space="0" w:color="000001"/>
              <w:left w:val="single" w:sz="2" w:space="0" w:color="000001"/>
              <w:bottom w:val="single" w:sz="2" w:space="0" w:color="000001"/>
              <w:right w:val="single" w:sz="2" w:space="0" w:color="000001"/>
            </w:tcBorders>
          </w:tcPr>
          <w:p w14:paraId="54076BE2" w14:textId="5B542204"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596C3A3" w14:textId="0A5BF3E2" w:rsidR="00C50A7A" w:rsidRDefault="0051167F"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6A773D3" w14:textId="19D182E1"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1130A24" w14:textId="3979916B"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7DDE5BA" w14:textId="4A48321B"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8663AB2" w14:textId="5DD4FC83"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278F287" w14:textId="5A92AF91" w:rsidR="00C50A7A" w:rsidRPr="00E0042D" w:rsidRDefault="00C50A7A" w:rsidP="00C50A7A">
            <w:pPr>
              <w:pStyle w:val="TableContents"/>
              <w:spacing w:after="46" w:line="240" w:lineRule="auto"/>
              <w:rPr>
                <w:sz w:val="20"/>
                <w:szCs w:val="20"/>
                <w:lang w:val="en-US"/>
              </w:rPr>
            </w:pPr>
            <w:r>
              <w:rPr>
                <w:sz w:val="20"/>
                <w:szCs w:val="20"/>
                <w:lang w:val="en-US"/>
              </w:rPr>
              <w:t>18 (72.2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4FCEAA6" w14:textId="77777777" w:rsidR="00C50A7A" w:rsidRPr="00E0042D" w:rsidRDefault="00C50A7A" w:rsidP="00C50A7A">
            <w:pPr>
              <w:pStyle w:val="TableContents"/>
              <w:spacing w:after="46" w:line="240" w:lineRule="auto"/>
              <w:rPr>
                <w:sz w:val="20"/>
                <w:szCs w:val="20"/>
                <w:lang w:val="en-US"/>
              </w:rPr>
            </w:pPr>
            <w:r>
              <w:rPr>
                <w:sz w:val="20"/>
                <w:szCs w:val="20"/>
                <w:lang w:val="en-US"/>
              </w:rPr>
              <w:t>36.3 (8.2)</w:t>
            </w:r>
          </w:p>
        </w:tc>
      </w:tr>
      <w:tr w:rsidR="00C17AD7" w:rsidRPr="00E0042D" w14:paraId="7A607BDF" w14:textId="77777777" w:rsidTr="00EA6979">
        <w:trPr>
          <w:trHeight w:val="268"/>
        </w:trPr>
        <w:tc>
          <w:tcPr>
            <w:tcW w:w="2823" w:type="dxa"/>
            <w:tcBorders>
              <w:top w:val="single" w:sz="2" w:space="0" w:color="000001"/>
              <w:left w:val="single" w:sz="2" w:space="0" w:color="000001"/>
              <w:bottom w:val="single" w:sz="2" w:space="0" w:color="000001"/>
            </w:tcBorders>
            <w:shd w:val="clear" w:color="auto" w:fill="auto"/>
          </w:tcPr>
          <w:p w14:paraId="2EFFD7D7" w14:textId="6DE450B2" w:rsidR="00C50A7A" w:rsidRPr="00E0042D" w:rsidRDefault="00C50A7A" w:rsidP="00C50A7A">
            <w:pPr>
              <w:spacing w:after="46" w:line="240" w:lineRule="auto"/>
              <w:rPr>
                <w:noProof/>
                <w:sz w:val="20"/>
                <w:szCs w:val="20"/>
                <w:lang w:val="en-US"/>
              </w:rPr>
            </w:pPr>
            <w:r w:rsidRPr="00E0042D">
              <w:rPr>
                <w:sz w:val="20"/>
                <w:szCs w:val="20"/>
                <w:lang w:val="en-US"/>
              </w:rPr>
              <w:fldChar w:fldCharType="begin" w:fldLock="1"/>
            </w:r>
            <w:r>
              <w:rPr>
                <w:sz w:val="20"/>
                <w:szCs w:val="20"/>
                <w:lang w:val="en-US"/>
              </w:rPr>
              <w:instrText>ADDIN CSL_CITATION {"citationItems":[{"id":"ITEM-1","itemData":{"DOI":"10.1038/npp.2016.55","ISSN":"0893-133X","author":[{"dropping-particle":"","family":"Eryilmaz","given":"Hamdi","non-dropping-particle":"","parse-names":false,"suffix":""},{"dropping-particle":"","family":"Tanner","given":"Alexandra S","non-dropping-particle":"","parse-names":false,"suffix":""},{"dropping-particle":"","family":"Ho","given":"New Fei","non-dropping-particle":"","parse-names":false,"suffix":""},{"dropping-particle":"","family":"Nitenson","given":"Adam Z","non-dropping-particle":"","parse-names":false,"suffix":""},{"dropping-particle":"","family":"Silverstein","given":"Noah J","non-dropping-particle":"","parse-names":false,"suffix":""},{"dropping-particle":"","family":"Petruzzi","given":"Liana J","non-dropping-particle":"","parse-names":false,"suffix":""},{"dropping-particle":"","family":"Goff","given":"Donald C","non-dropping-particle":"","parse-names":false,"suffix":""},{"dropping-particle":"","family":"Manoach","given":"Dara S","non-dropping-particle":"","parse-names":false,"suffix":""},{"dropping-particle":"","family":"Roffman","given":"Joshua L","non-dropping-particle":"","parse-names":false,"suffix":""}],"container-title":"Neuropsychopharmacology","id":"ITEM-1","issued":{"date-parts":[["2016"]]},"title":"Disrupted Working Memory Circuitry in Schizophrenia: Disentangling fMRI Markers of Core Pathology vs Other Aspects of Impaired Performance","type":"article-journal"},"uris":["http://www.mendeley.com/documents/?uuid=80f90543-a648-3d05-90a5-3561be8c8c68"]}],"mendeley":{"formattedCitation":"(Eryilmaz et al., 2016)","manualFormatting":"Eryilmaz et al., 2016","plainTextFormattedCitation":"(Eryilmaz et al., 2016)","previouslyFormattedCitation":"(Eryilmaz et al., 2016)"},"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Eryilmaz et al., 2016</w:t>
            </w:r>
            <w:r w:rsidRPr="00E0042D">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D0A2D93" w14:textId="29CFFF7A" w:rsidR="00C50A7A" w:rsidRPr="00E0042D" w:rsidRDefault="00C50A7A" w:rsidP="00C50A7A">
            <w:pPr>
              <w:pStyle w:val="TableContents"/>
              <w:spacing w:after="46" w:line="240" w:lineRule="auto"/>
              <w:rPr>
                <w:sz w:val="20"/>
                <w:szCs w:val="20"/>
                <w:lang w:val="en-US"/>
              </w:rPr>
            </w:pPr>
            <w:r>
              <w:rPr>
                <w:sz w:val="20"/>
                <w:szCs w:val="20"/>
                <w:lang w:val="en-US"/>
              </w:rPr>
              <w:t>40 (65)</w:t>
            </w:r>
          </w:p>
        </w:tc>
        <w:tc>
          <w:tcPr>
            <w:tcW w:w="1176" w:type="dxa"/>
            <w:tcBorders>
              <w:top w:val="single" w:sz="2" w:space="0" w:color="000001"/>
              <w:left w:val="single" w:sz="2" w:space="0" w:color="000001"/>
              <w:bottom w:val="single" w:sz="2" w:space="0" w:color="000001"/>
            </w:tcBorders>
            <w:shd w:val="clear" w:color="auto" w:fill="auto"/>
          </w:tcPr>
          <w:p w14:paraId="6A83537D" w14:textId="77777777" w:rsidR="00C50A7A" w:rsidRPr="00E0042D" w:rsidRDefault="00C50A7A" w:rsidP="00C50A7A">
            <w:pPr>
              <w:pStyle w:val="TableContents"/>
              <w:spacing w:after="46" w:line="240" w:lineRule="auto"/>
              <w:rPr>
                <w:sz w:val="20"/>
                <w:szCs w:val="20"/>
                <w:lang w:val="en-US"/>
              </w:rPr>
            </w:pPr>
            <w:r>
              <w:rPr>
                <w:sz w:val="20"/>
                <w:szCs w:val="20"/>
                <w:lang w:val="en-US"/>
              </w:rPr>
              <w:t>42.3 (1.6)</w:t>
            </w:r>
          </w:p>
        </w:tc>
        <w:tc>
          <w:tcPr>
            <w:tcW w:w="1259" w:type="dxa"/>
            <w:tcBorders>
              <w:top w:val="single" w:sz="2" w:space="0" w:color="000001"/>
              <w:left w:val="single" w:sz="2" w:space="0" w:color="000001"/>
              <w:bottom w:val="single" w:sz="2" w:space="0" w:color="000001"/>
              <w:right w:val="single" w:sz="2" w:space="0" w:color="000001"/>
            </w:tcBorders>
          </w:tcPr>
          <w:p w14:paraId="354D5465" w14:textId="45A9D5C2"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BCACFAB" w14:textId="1D709F90" w:rsidR="00C50A7A" w:rsidRDefault="0051167F" w:rsidP="00C50A7A">
            <w:pPr>
              <w:pStyle w:val="TableContents"/>
              <w:spacing w:after="46" w:line="240" w:lineRule="auto"/>
              <w:rPr>
                <w:sz w:val="20"/>
                <w:szCs w:val="20"/>
                <w:lang w:val="en-US"/>
              </w:rPr>
            </w:pPr>
            <w:r>
              <w:rPr>
                <w:sz w:val="20"/>
                <w:szCs w:val="20"/>
                <w:lang w:val="en-US"/>
              </w:rPr>
              <w:t>17 (1.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B26E29D" w14:textId="53DC0C25" w:rsidR="00C50A7A" w:rsidRPr="00E0042D" w:rsidRDefault="00C50A7A" w:rsidP="00C50A7A">
            <w:pPr>
              <w:pStyle w:val="TableContents"/>
              <w:spacing w:after="46" w:line="240" w:lineRule="auto"/>
              <w:rPr>
                <w:sz w:val="20"/>
                <w:szCs w:val="20"/>
                <w:lang w:val="en-US"/>
              </w:rPr>
            </w:pPr>
            <w:r>
              <w:rPr>
                <w:sz w:val="20"/>
                <w:szCs w:val="20"/>
                <w:lang w:val="en-US"/>
              </w:rPr>
              <w:t>72.4 (2.1)</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DD072B5" w14:textId="558C868E"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D20A168" w14:textId="3FE5FF67"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F1BEB86" w14:textId="62394411"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0CD6325" w14:textId="14E6A385" w:rsidR="00C50A7A" w:rsidRPr="00E0042D" w:rsidRDefault="00C50A7A" w:rsidP="00C50A7A">
            <w:pPr>
              <w:pStyle w:val="TableContents"/>
              <w:spacing w:after="46" w:line="240" w:lineRule="auto"/>
              <w:rPr>
                <w:sz w:val="20"/>
                <w:szCs w:val="20"/>
                <w:lang w:val="en-US"/>
              </w:rPr>
            </w:pPr>
            <w:r>
              <w:rPr>
                <w:sz w:val="20"/>
                <w:szCs w:val="20"/>
                <w:lang w:val="en-US"/>
              </w:rPr>
              <w:t>40 (7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26150AA" w14:textId="77777777" w:rsidR="00C50A7A" w:rsidRPr="00E0042D" w:rsidRDefault="00C50A7A" w:rsidP="00C50A7A">
            <w:pPr>
              <w:pStyle w:val="TableContents"/>
              <w:spacing w:after="46" w:line="240" w:lineRule="auto"/>
              <w:rPr>
                <w:sz w:val="20"/>
                <w:szCs w:val="20"/>
                <w:lang w:val="en-US"/>
              </w:rPr>
            </w:pPr>
            <w:r>
              <w:rPr>
                <w:sz w:val="20"/>
                <w:szCs w:val="20"/>
                <w:lang w:val="en-US"/>
              </w:rPr>
              <w:t>37.7 (1.6)</w:t>
            </w:r>
          </w:p>
        </w:tc>
      </w:tr>
      <w:tr w:rsidR="00C17AD7" w:rsidRPr="00E0042D" w14:paraId="45604F72" w14:textId="77777777" w:rsidTr="00EA6979">
        <w:trPr>
          <w:trHeight w:val="154"/>
        </w:trPr>
        <w:tc>
          <w:tcPr>
            <w:tcW w:w="2823" w:type="dxa"/>
            <w:tcBorders>
              <w:top w:val="single" w:sz="2" w:space="0" w:color="000001"/>
              <w:left w:val="single" w:sz="2" w:space="0" w:color="000001"/>
              <w:bottom w:val="single" w:sz="2" w:space="0" w:color="000001"/>
            </w:tcBorders>
            <w:shd w:val="clear" w:color="auto" w:fill="auto"/>
          </w:tcPr>
          <w:p w14:paraId="627D0C5A" w14:textId="74D937EE"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59/000108378","ISSN":"0302282X","abstract":"Background: Executive functions, which are neuroanatomically associated with the frontal lobe, are known to be impaired in schizophrenia. It is, however, still unclear whether the underlying functional disturbance is due to a hyper- or a hypoactivation of the dorsolateral prefrontal cortex (DLPFC) or neither. Methods: To address this question, we examined the brain activation of 21 schizophrenic patients on atypical antipsychotic medication and 21 healthy control subjects during a mental maze task by means of fMRI. Results: We found no significant overall difference in cerebral activation between the groups, but differences in the change in DLPFC activation from the first to the second half of the experiment. In the maze compared to the control task, there was a decrease in activation in the DLPFC in the patients and an almost significant increase in the controls. The change in activation in the patient group correlated with a change in subjective sleepiness, while the increase in activation in the controls could be attributed to learning processes. Conclusion: We hypothesized that differential temporal influences on brain activation could lead to either hyper- or hypoactivation of the DLPFC in schizophrenia. Copyright © 2007 S. Karger AG.","author":[{"dropping-particle":"","family":"Esslinger","given":"Christine","non-dropping-particle":"","parse-names":false,"suffix":""},{"dropping-particle":"","family":"Gruppe","given":"Harald","non-dropping-particle":"","parse-names":false,"suffix":""},{"dropping-particle":"","family":"Danos","given":"Peter","non-dropping-particle":"","parse-names":false,"suffix":""},{"dropping-particle":"","family":"Lis","given":"Stefanie","non-dropping-particle":"","parse-names":false,"suffix":""},{"dropping-particle":"","family":"Broll","given":"Jochen","non-dropping-particle":"","parse-names":false,"suffix":""},{"dropping-particle":"","family":"Wiltink","given":"Joerg","non-dropping-particle":"","parse-names":false,"suffix":""},{"dropping-particle":"","family":"Gallhofer","given":"Bernd","non-dropping-particle":"","parse-names":false,"suffix":""},{"dropping-particle":"","family":"Kirsch","given":"Peter","non-dropping-particle":"","parse-names":false,"suffix":""}],"container-title":"Neuropsychobiology","id":"ITEM-1","issue":"3-4","issued":{"date-parts":[["2007"]]},"page":"194-202","title":"Influence of vigilance and learning on prefrontal activation in schizophrenia","type":"article-journal","volume":"55"},"uris":["http://www.mendeley.com/documents/?uuid=32a88d34-d640-4f50-acab-aa632253a72f"]}],"mendeley":{"formattedCitation":"(Esslinger et al., 2007)","manualFormatting":"Esslinger et al., 2007","plainTextFormattedCitation":"(Esslinger et al., 2007)","previouslyFormattedCitation":"(Esslinger et al., 2007)"},"properties":{"noteIndex":0},"schema":"https://github.com/citation-style-language/schema/raw/master/csl-citation.json"}</w:instrText>
            </w:r>
            <w:r>
              <w:rPr>
                <w:sz w:val="20"/>
                <w:szCs w:val="20"/>
                <w:lang w:val="en-US"/>
              </w:rPr>
              <w:fldChar w:fldCharType="separate"/>
            </w:r>
            <w:r w:rsidRPr="00E0042D">
              <w:rPr>
                <w:noProof/>
                <w:sz w:val="20"/>
                <w:szCs w:val="20"/>
                <w:lang w:val="en-US"/>
              </w:rPr>
              <w:t>Esslinger et al., 200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794F706" w14:textId="37121DD0" w:rsidR="00C50A7A" w:rsidRPr="00E0042D" w:rsidRDefault="00C50A7A" w:rsidP="00C50A7A">
            <w:pPr>
              <w:pStyle w:val="TableContents"/>
              <w:spacing w:after="46" w:line="240" w:lineRule="auto"/>
              <w:rPr>
                <w:sz w:val="20"/>
                <w:szCs w:val="20"/>
                <w:lang w:val="en-US"/>
              </w:rPr>
            </w:pPr>
            <w:r>
              <w:rPr>
                <w:sz w:val="20"/>
                <w:szCs w:val="20"/>
                <w:lang w:val="en-US"/>
              </w:rPr>
              <w:t>21 (100)</w:t>
            </w:r>
          </w:p>
        </w:tc>
        <w:tc>
          <w:tcPr>
            <w:tcW w:w="1176" w:type="dxa"/>
            <w:tcBorders>
              <w:top w:val="single" w:sz="2" w:space="0" w:color="000001"/>
              <w:left w:val="single" w:sz="2" w:space="0" w:color="000001"/>
              <w:bottom w:val="single" w:sz="2" w:space="0" w:color="000001"/>
            </w:tcBorders>
            <w:shd w:val="clear" w:color="auto" w:fill="auto"/>
          </w:tcPr>
          <w:p w14:paraId="28D59518" w14:textId="77777777" w:rsidR="00C50A7A" w:rsidRPr="00E0042D" w:rsidRDefault="00C50A7A" w:rsidP="00C50A7A">
            <w:pPr>
              <w:pStyle w:val="TableContents"/>
              <w:spacing w:after="46" w:line="240" w:lineRule="auto"/>
              <w:rPr>
                <w:sz w:val="20"/>
                <w:szCs w:val="20"/>
                <w:lang w:val="en-US"/>
              </w:rPr>
            </w:pPr>
            <w:r>
              <w:rPr>
                <w:sz w:val="20"/>
                <w:szCs w:val="20"/>
                <w:lang w:val="en-US"/>
              </w:rPr>
              <w:t>29.8 (9)</w:t>
            </w:r>
          </w:p>
        </w:tc>
        <w:tc>
          <w:tcPr>
            <w:tcW w:w="1259" w:type="dxa"/>
            <w:tcBorders>
              <w:top w:val="single" w:sz="2" w:space="0" w:color="000001"/>
              <w:left w:val="single" w:sz="2" w:space="0" w:color="000001"/>
              <w:bottom w:val="single" w:sz="2" w:space="0" w:color="000001"/>
              <w:right w:val="single" w:sz="2" w:space="0" w:color="000001"/>
            </w:tcBorders>
          </w:tcPr>
          <w:p w14:paraId="34C59D3D" w14:textId="1F7A594E"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A3FE16A" w14:textId="6AA11F38" w:rsidR="00C50A7A" w:rsidRDefault="0051167F" w:rsidP="00C50A7A">
            <w:pPr>
              <w:pStyle w:val="TableContents"/>
              <w:spacing w:after="46" w:line="240" w:lineRule="auto"/>
              <w:rPr>
                <w:sz w:val="20"/>
                <w:szCs w:val="20"/>
                <w:lang w:val="en-US"/>
              </w:rPr>
            </w:pPr>
            <w:r>
              <w:rPr>
                <w:sz w:val="20"/>
                <w:szCs w:val="20"/>
                <w:lang w:val="en-US"/>
              </w:rPr>
              <w:t>6.2 (6.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4C5938F" w14:textId="6E8D9FFF" w:rsidR="00C50A7A" w:rsidRPr="00E0042D" w:rsidRDefault="00C50A7A" w:rsidP="00C50A7A">
            <w:pPr>
              <w:pStyle w:val="TableContents"/>
              <w:spacing w:after="46" w:line="240" w:lineRule="auto"/>
              <w:rPr>
                <w:sz w:val="20"/>
                <w:szCs w:val="20"/>
                <w:lang w:val="en-US"/>
              </w:rPr>
            </w:pPr>
            <w:r>
              <w:rPr>
                <w:sz w:val="20"/>
                <w:szCs w:val="20"/>
                <w:lang w:val="en-US"/>
              </w:rPr>
              <w:t>59.8 (13.8)</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ABAA69F" w14:textId="539CF892" w:rsidR="00C50A7A" w:rsidRPr="00E0042D" w:rsidRDefault="0051167F" w:rsidP="00C50A7A">
            <w:pPr>
              <w:pStyle w:val="TableContents"/>
              <w:spacing w:after="46" w:line="240" w:lineRule="auto"/>
              <w:rPr>
                <w:sz w:val="20"/>
                <w:szCs w:val="20"/>
                <w:lang w:val="en-US"/>
              </w:rPr>
            </w:pPr>
            <w:r>
              <w:rPr>
                <w:sz w:val="20"/>
                <w:szCs w:val="20"/>
                <w:lang w:val="en-US"/>
              </w:rPr>
              <w:t>11.3 (4)</w:t>
            </w:r>
          </w:p>
        </w:tc>
        <w:tc>
          <w:tcPr>
            <w:tcW w:w="1176" w:type="dxa"/>
            <w:tcBorders>
              <w:top w:val="single" w:sz="2" w:space="0" w:color="000001"/>
              <w:left w:val="single" w:sz="2" w:space="0" w:color="000001"/>
              <w:bottom w:val="single" w:sz="2" w:space="0" w:color="000001"/>
              <w:right w:val="single" w:sz="2" w:space="0" w:color="000001"/>
            </w:tcBorders>
          </w:tcPr>
          <w:p w14:paraId="3F1E3C13" w14:textId="43E2E7AF" w:rsidR="00C50A7A" w:rsidRDefault="0051167F" w:rsidP="00C50A7A">
            <w:pPr>
              <w:pStyle w:val="TableContents"/>
              <w:spacing w:after="46" w:line="240" w:lineRule="auto"/>
              <w:rPr>
                <w:sz w:val="20"/>
                <w:szCs w:val="20"/>
                <w:lang w:val="en-US"/>
              </w:rPr>
            </w:pPr>
            <w:r>
              <w:rPr>
                <w:sz w:val="20"/>
                <w:szCs w:val="20"/>
                <w:lang w:val="en-US"/>
              </w:rPr>
              <w:t>17.6 (5.5)</w:t>
            </w:r>
          </w:p>
        </w:tc>
        <w:tc>
          <w:tcPr>
            <w:tcW w:w="1190" w:type="dxa"/>
            <w:tcBorders>
              <w:top w:val="single" w:sz="2" w:space="0" w:color="000001"/>
              <w:left w:val="single" w:sz="2" w:space="0" w:color="000001"/>
              <w:bottom w:val="single" w:sz="2" w:space="0" w:color="000001"/>
              <w:right w:val="single" w:sz="2" w:space="0" w:color="000001"/>
            </w:tcBorders>
          </w:tcPr>
          <w:p w14:paraId="08F80BEE" w14:textId="3FD30227" w:rsidR="00C50A7A" w:rsidRDefault="0051167F" w:rsidP="00C50A7A">
            <w:pPr>
              <w:pStyle w:val="TableContents"/>
              <w:spacing w:after="46" w:line="240" w:lineRule="auto"/>
              <w:rPr>
                <w:sz w:val="20"/>
                <w:szCs w:val="20"/>
                <w:lang w:val="en-US"/>
              </w:rPr>
            </w:pPr>
            <w:r>
              <w:rPr>
                <w:sz w:val="20"/>
                <w:szCs w:val="20"/>
                <w:lang w:val="en-US"/>
              </w:rPr>
              <w:t>30.9 (NA)*</w:t>
            </w:r>
          </w:p>
        </w:tc>
        <w:tc>
          <w:tcPr>
            <w:tcW w:w="1105" w:type="dxa"/>
            <w:tcBorders>
              <w:top w:val="single" w:sz="2" w:space="0" w:color="000001"/>
              <w:left w:val="single" w:sz="2" w:space="0" w:color="000001"/>
              <w:bottom w:val="single" w:sz="2" w:space="0" w:color="000001"/>
            </w:tcBorders>
            <w:shd w:val="clear" w:color="auto" w:fill="auto"/>
          </w:tcPr>
          <w:p w14:paraId="7596FB26" w14:textId="1D275517" w:rsidR="00C50A7A" w:rsidRPr="00E0042D" w:rsidRDefault="00C50A7A" w:rsidP="00C50A7A">
            <w:pPr>
              <w:pStyle w:val="TableContents"/>
              <w:spacing w:after="46" w:line="240" w:lineRule="auto"/>
              <w:rPr>
                <w:sz w:val="20"/>
                <w:szCs w:val="20"/>
                <w:lang w:val="en-US"/>
              </w:rPr>
            </w:pPr>
            <w:r>
              <w:rPr>
                <w:sz w:val="20"/>
                <w:szCs w:val="20"/>
                <w:lang w:val="en-US"/>
              </w:rPr>
              <w:t>21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C2DD565" w14:textId="77777777" w:rsidR="00C50A7A" w:rsidRPr="00E0042D" w:rsidRDefault="00C50A7A" w:rsidP="00C50A7A">
            <w:pPr>
              <w:pStyle w:val="TableContents"/>
              <w:spacing w:after="46" w:line="240" w:lineRule="auto"/>
              <w:rPr>
                <w:sz w:val="20"/>
                <w:szCs w:val="20"/>
                <w:lang w:val="en-US"/>
              </w:rPr>
            </w:pPr>
            <w:r>
              <w:rPr>
                <w:sz w:val="20"/>
                <w:szCs w:val="20"/>
                <w:lang w:val="en-US"/>
              </w:rPr>
              <w:t>29.8 (8.9)</w:t>
            </w:r>
          </w:p>
        </w:tc>
      </w:tr>
      <w:tr w:rsidR="00C17AD7" w:rsidRPr="00E0042D" w14:paraId="632296B4" w14:textId="77777777" w:rsidTr="00EA6979">
        <w:trPr>
          <w:trHeight w:val="70"/>
        </w:trPr>
        <w:tc>
          <w:tcPr>
            <w:tcW w:w="2823" w:type="dxa"/>
            <w:tcBorders>
              <w:top w:val="single" w:sz="2" w:space="0" w:color="000001"/>
              <w:left w:val="single" w:sz="2" w:space="0" w:color="000001"/>
              <w:bottom w:val="single" w:sz="2" w:space="0" w:color="000001"/>
            </w:tcBorders>
            <w:shd w:val="clear" w:color="auto" w:fill="auto"/>
          </w:tcPr>
          <w:p w14:paraId="1AD49465" w14:textId="5984400A"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213-011-2214-7","ISSN":"0033-3158","abstract":"Rationale: Working memory dysfunction is frequently observed in schizophrenia. The neural mechanisms underlying this dysfunction remain unclear, with functional neuroimaging studies reporting increased, decreased or unchanged activation compared to controls. Objectives: We investigated the neural correlates of spatial working memory in schizophrenia with particular consideration of effects of antipsychotic treatment and relation to performance levels in the patient group. Method: We used functional magnetic resonance imaging and studied the blood-oxygen-level-dependent (BOLD) response of 45 schizophrenia outpatients and 19 healthy controls during a parametric spatial n-back task. Results: Performance in both groups deteriorated with increasing memory load (0-back, 1-back, 2-back), but the two groups did not significantly differ in performance overall or as a function of load. Patients produced stronger BOLD signal in occipital and lateral prefrontal cortex during task performance than controls. This difference increased with increasing working memory load in the prefrontal areas. We also found that in patients with good task performance, the BOLD response in left prefrontal cortex showed a stronger parametric increase with working memory load than in patients with poor performance. Second-generation antipsychotics were independently associated with left prefrontal BOLD increase in response to working memory load, whereas first-generation antipsychotics were associated with BOLD decrease with increasing load in this area. Conclusions: Together, these findings suggest that in schizophrenia patients, normal working memory task performance may be achieved through compensatory neural activity, especially in well-performing patients and in those treated with second-generation antipsychotics. © 2011 The Author(s).","author":[{"dropping-particle":"","family":"Ettinger","given":"Ulrich","non-dropping-particle":"","parse-names":false,"suffix":""},{"dropping-particle":"","family":"Williams","given":"Steven C. R.","non-dropping-particle":"","parse-names":false,"suffix":""},{"dropping-particle":"","family":"Fannon","given":"Dominic","non-dropping-particle":"","parse-names":false,"suffix":""},{"dropping-particle":"","family":"Premkumar","given":"Preethi","non-dropping-particle":"","parse-names":false,"suffix":""},{"dropping-particle":"","family":"Kuipers","given":"Elizabeth","non-dropping-particle":"","parse-names":false,"suffix":""},{"dropping-particle":"","family":"Möller","given":"Hans-Jürgen","non-dropping-particle":"","parse-names":false,"suffix":""},{"dropping-particle":"","family":"Kumari","given":"Veena","non-dropping-particle":"","parse-names":false,"suffix":""}],"container-title":"Psychopharmacology","id":"ITEM-1","issue":"1","issued":{"date-parts":[["2011","7","18"]]},"page":"17-27","publisher":"Springer","title":"Functional magnetic resonance imaging of a parametric working memory task in schizophrenia: relationship with performance and effects of antipsychotic treatment","type":"article-journal","volume":"216"},"uris":["http://www.mendeley.com/documents/?uuid=aee2a08e-f39b-3959-963e-844b89013864"]}],"mendeley":{"formattedCitation":"(Ettinger et al., 2011)","manualFormatting":"Ettinger et al., 2011","plainTextFormattedCitation":"(Ettinger et al., 2011)","previouslyFormattedCitation":"(Ettinger et al., 2011)"},"properties":{"noteIndex":0},"schema":"https://github.com/citation-style-language/schema/raw/master/csl-citation.json"}</w:instrText>
            </w:r>
            <w:r>
              <w:rPr>
                <w:sz w:val="20"/>
                <w:szCs w:val="20"/>
                <w:lang w:val="en-US"/>
              </w:rPr>
              <w:fldChar w:fldCharType="separate"/>
            </w:r>
            <w:r w:rsidRPr="00D57C67">
              <w:rPr>
                <w:noProof/>
                <w:sz w:val="20"/>
                <w:szCs w:val="20"/>
                <w:lang w:val="en-US"/>
              </w:rPr>
              <w:t>Ettinger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52E6924" w14:textId="3F663A87" w:rsidR="00C50A7A" w:rsidRPr="00E0042D" w:rsidRDefault="00C50A7A" w:rsidP="00C50A7A">
            <w:pPr>
              <w:pStyle w:val="TableContents"/>
              <w:spacing w:after="46" w:line="240" w:lineRule="auto"/>
              <w:rPr>
                <w:sz w:val="20"/>
                <w:szCs w:val="20"/>
                <w:lang w:val="en-US"/>
              </w:rPr>
            </w:pPr>
            <w:r>
              <w:rPr>
                <w:sz w:val="20"/>
                <w:szCs w:val="20"/>
                <w:lang w:val="en-US"/>
              </w:rPr>
              <w:t>45 (77.77)</w:t>
            </w:r>
          </w:p>
        </w:tc>
        <w:tc>
          <w:tcPr>
            <w:tcW w:w="1176" w:type="dxa"/>
            <w:tcBorders>
              <w:top w:val="single" w:sz="2" w:space="0" w:color="000001"/>
              <w:left w:val="single" w:sz="2" w:space="0" w:color="000001"/>
              <w:bottom w:val="single" w:sz="2" w:space="0" w:color="000001"/>
            </w:tcBorders>
            <w:shd w:val="clear" w:color="auto" w:fill="auto"/>
          </w:tcPr>
          <w:p w14:paraId="6084395B" w14:textId="77777777" w:rsidR="00C50A7A" w:rsidRPr="00E0042D" w:rsidRDefault="00C50A7A" w:rsidP="00C50A7A">
            <w:pPr>
              <w:pStyle w:val="TableContents"/>
              <w:spacing w:after="46" w:line="240" w:lineRule="auto"/>
              <w:rPr>
                <w:sz w:val="20"/>
                <w:szCs w:val="20"/>
                <w:lang w:val="en-US"/>
              </w:rPr>
            </w:pPr>
            <w:r>
              <w:rPr>
                <w:sz w:val="20"/>
                <w:szCs w:val="20"/>
                <w:lang w:val="en-US"/>
              </w:rPr>
              <w:t>37.33 (8.19)</w:t>
            </w:r>
          </w:p>
        </w:tc>
        <w:tc>
          <w:tcPr>
            <w:tcW w:w="1259" w:type="dxa"/>
            <w:tcBorders>
              <w:top w:val="single" w:sz="2" w:space="0" w:color="000001"/>
              <w:left w:val="single" w:sz="2" w:space="0" w:color="000001"/>
              <w:bottom w:val="single" w:sz="2" w:space="0" w:color="000001"/>
              <w:right w:val="single" w:sz="2" w:space="0" w:color="000001"/>
            </w:tcBorders>
          </w:tcPr>
          <w:p w14:paraId="2CDADC28" w14:textId="33C0D968" w:rsidR="00C50A7A" w:rsidRDefault="00C50A7A" w:rsidP="00C50A7A">
            <w:pPr>
              <w:pStyle w:val="TableContents"/>
              <w:spacing w:after="46" w:line="240" w:lineRule="auto"/>
              <w:rPr>
                <w:sz w:val="20"/>
                <w:szCs w:val="20"/>
                <w:lang w:val="en-US"/>
              </w:rPr>
            </w:pPr>
            <w:r>
              <w:rPr>
                <w:sz w:val="20"/>
                <w:szCs w:val="20"/>
                <w:lang w:val="en-US"/>
              </w:rPr>
              <w:t>97.78</w:t>
            </w:r>
          </w:p>
        </w:tc>
        <w:tc>
          <w:tcPr>
            <w:tcW w:w="1162" w:type="dxa"/>
            <w:tcBorders>
              <w:top w:val="single" w:sz="2" w:space="0" w:color="000001"/>
              <w:left w:val="single" w:sz="2" w:space="0" w:color="000001"/>
              <w:bottom w:val="single" w:sz="2" w:space="0" w:color="000001"/>
            </w:tcBorders>
          </w:tcPr>
          <w:p w14:paraId="0A447933" w14:textId="6901303F" w:rsidR="00C50A7A" w:rsidRDefault="0051167F" w:rsidP="00C50A7A">
            <w:pPr>
              <w:pStyle w:val="TableContents"/>
              <w:spacing w:after="46" w:line="240" w:lineRule="auto"/>
              <w:rPr>
                <w:sz w:val="20"/>
                <w:szCs w:val="20"/>
                <w:lang w:val="en-US"/>
              </w:rPr>
            </w:pPr>
            <w:r>
              <w:rPr>
                <w:sz w:val="20"/>
                <w:szCs w:val="20"/>
                <w:lang w:val="en-US"/>
              </w:rPr>
              <w:t>13.49 (9.7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B994980" w14:textId="0FB76904" w:rsidR="00C50A7A" w:rsidRPr="00E0042D" w:rsidRDefault="00C50A7A" w:rsidP="00C50A7A">
            <w:pPr>
              <w:pStyle w:val="TableContents"/>
              <w:spacing w:after="46" w:line="240" w:lineRule="auto"/>
              <w:rPr>
                <w:sz w:val="20"/>
                <w:szCs w:val="20"/>
                <w:lang w:val="en-US"/>
              </w:rPr>
            </w:pPr>
            <w:r>
              <w:rPr>
                <w:sz w:val="20"/>
                <w:szCs w:val="20"/>
                <w:lang w:val="en-US"/>
              </w:rPr>
              <w:t>66.33 (12.66)</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2A58D7D" w14:textId="4EEDA6CC" w:rsidR="00C50A7A" w:rsidRPr="00E0042D" w:rsidRDefault="0051167F" w:rsidP="00C50A7A">
            <w:pPr>
              <w:pStyle w:val="TableContents"/>
              <w:spacing w:after="46" w:line="240" w:lineRule="auto"/>
              <w:rPr>
                <w:sz w:val="20"/>
                <w:szCs w:val="20"/>
                <w:lang w:val="en-US"/>
              </w:rPr>
            </w:pPr>
            <w:r>
              <w:rPr>
                <w:sz w:val="20"/>
                <w:szCs w:val="20"/>
                <w:lang w:val="en-US"/>
              </w:rPr>
              <w:t>16.18 (4.72)</w:t>
            </w:r>
          </w:p>
        </w:tc>
        <w:tc>
          <w:tcPr>
            <w:tcW w:w="1176" w:type="dxa"/>
            <w:tcBorders>
              <w:top w:val="single" w:sz="2" w:space="0" w:color="000001"/>
              <w:left w:val="single" w:sz="2" w:space="0" w:color="000001"/>
              <w:bottom w:val="single" w:sz="2" w:space="0" w:color="000001"/>
              <w:right w:val="single" w:sz="2" w:space="0" w:color="000001"/>
            </w:tcBorders>
          </w:tcPr>
          <w:p w14:paraId="69FE88EF" w14:textId="68774EF2" w:rsidR="00C50A7A" w:rsidRDefault="0051167F" w:rsidP="00C50A7A">
            <w:pPr>
              <w:pStyle w:val="TableContents"/>
              <w:spacing w:after="46" w:line="240" w:lineRule="auto"/>
              <w:rPr>
                <w:sz w:val="20"/>
                <w:szCs w:val="20"/>
                <w:lang w:val="en-US"/>
              </w:rPr>
            </w:pPr>
            <w:r>
              <w:rPr>
                <w:sz w:val="20"/>
                <w:szCs w:val="20"/>
                <w:lang w:val="en-US"/>
              </w:rPr>
              <w:t>17.67 (4.48)</w:t>
            </w:r>
          </w:p>
        </w:tc>
        <w:tc>
          <w:tcPr>
            <w:tcW w:w="1190" w:type="dxa"/>
            <w:tcBorders>
              <w:top w:val="single" w:sz="2" w:space="0" w:color="000001"/>
              <w:left w:val="single" w:sz="2" w:space="0" w:color="000001"/>
              <w:bottom w:val="single" w:sz="2" w:space="0" w:color="000001"/>
              <w:right w:val="single" w:sz="2" w:space="0" w:color="000001"/>
            </w:tcBorders>
          </w:tcPr>
          <w:p w14:paraId="0A3C4BAE" w14:textId="2E4D632D" w:rsidR="00C50A7A" w:rsidRDefault="0051167F" w:rsidP="00C50A7A">
            <w:pPr>
              <w:pStyle w:val="TableContents"/>
              <w:spacing w:after="46" w:line="240" w:lineRule="auto"/>
              <w:rPr>
                <w:sz w:val="20"/>
                <w:szCs w:val="20"/>
                <w:lang w:val="en-US"/>
              </w:rPr>
            </w:pPr>
            <w:r>
              <w:rPr>
                <w:sz w:val="20"/>
                <w:szCs w:val="20"/>
                <w:lang w:val="en-US"/>
              </w:rPr>
              <w:t>32.49 (6.01)</w:t>
            </w:r>
          </w:p>
        </w:tc>
        <w:tc>
          <w:tcPr>
            <w:tcW w:w="1105" w:type="dxa"/>
            <w:tcBorders>
              <w:top w:val="single" w:sz="2" w:space="0" w:color="000001"/>
              <w:left w:val="single" w:sz="2" w:space="0" w:color="000001"/>
              <w:bottom w:val="single" w:sz="2" w:space="0" w:color="000001"/>
            </w:tcBorders>
            <w:shd w:val="clear" w:color="auto" w:fill="auto"/>
          </w:tcPr>
          <w:p w14:paraId="3431D405" w14:textId="2EEE6242" w:rsidR="00C50A7A" w:rsidRPr="00E0042D" w:rsidRDefault="00C50A7A" w:rsidP="00C50A7A">
            <w:pPr>
              <w:pStyle w:val="TableContents"/>
              <w:spacing w:after="46" w:line="240" w:lineRule="auto"/>
              <w:rPr>
                <w:sz w:val="20"/>
                <w:szCs w:val="20"/>
                <w:lang w:val="en-US"/>
              </w:rPr>
            </w:pPr>
            <w:r>
              <w:rPr>
                <w:sz w:val="20"/>
                <w:szCs w:val="20"/>
                <w:lang w:val="en-US"/>
              </w:rPr>
              <w:t>19 (63.1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69F94F6" w14:textId="77777777" w:rsidR="00C50A7A" w:rsidRPr="00E0042D" w:rsidRDefault="00C50A7A" w:rsidP="00C50A7A">
            <w:pPr>
              <w:pStyle w:val="TableContents"/>
              <w:spacing w:after="46" w:line="240" w:lineRule="auto"/>
              <w:rPr>
                <w:sz w:val="20"/>
                <w:szCs w:val="20"/>
                <w:lang w:val="en-US"/>
              </w:rPr>
            </w:pPr>
            <w:r>
              <w:rPr>
                <w:sz w:val="20"/>
                <w:szCs w:val="20"/>
                <w:lang w:val="en-US"/>
              </w:rPr>
              <w:t>33.32 (9.21)</w:t>
            </w:r>
          </w:p>
        </w:tc>
      </w:tr>
      <w:tr w:rsidR="00C17AD7" w:rsidRPr="00E0042D" w14:paraId="2CFC7004" w14:textId="77777777" w:rsidTr="00EA6979">
        <w:trPr>
          <w:trHeight w:val="268"/>
        </w:trPr>
        <w:tc>
          <w:tcPr>
            <w:tcW w:w="2823" w:type="dxa"/>
            <w:tcBorders>
              <w:top w:val="single" w:sz="2" w:space="0" w:color="000001"/>
              <w:left w:val="single" w:sz="2" w:space="0" w:color="000001"/>
              <w:bottom w:val="single" w:sz="2" w:space="0" w:color="000001"/>
            </w:tcBorders>
            <w:shd w:val="clear" w:color="auto" w:fill="auto"/>
          </w:tcPr>
          <w:p w14:paraId="40FC629D" w14:textId="498A3416" w:rsidR="00C50A7A" w:rsidRPr="00E0042D"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07.03.009","ISSN":"09254927","abstract":"Patients with schizophrenia often show verbal learning deficits that have been linked to the pathophysiology of the disorder and result in functional impairment. This study examined the biological basis of these deficits by comparing the brain response of patients with schizophrenia (n = 17) to that of healthy comparison participants (n = 14) during a verbal paired-associates learning task using functional magnetic resonance imaging (fMRI). Brain response during new word learning was examined within and between groups in two a priori regions of interest, the inferior frontal gyrus and hippocampus, and across the whole brain. In regions of group difference, we also examined the relationship of brain response during learning to later recall of the word pairs. Despite successful matching of levels of word-pair recall, patients' brain response during new learning was abnormal in bilateral regions within the inferior frontal gyrus, a small region in left posterior hippocampus, and other areas within the frontal, parietal and temporal cortex compared with healthy individuals. In some regions, but not in the hippocampus, patients with the most normal brain response also remembered the most word pairs following scanning. Thus, verbal learning deficits found among patients with schizophrenia appear to be related to hypofunction of distributed brain networks. © 2007 Elsevier Ireland Ltd. All rights reserved.","author":[{"dropping-particle":"","family":"Eyler","given":"Lisa T.","non-dropping-particle":"","parse-names":false,"suffix":""},{"dropping-particle":"V.","family":"Jeste","given":"Dilip","non-dropping-particle":"","parse-names":false,"suffix":""},{"dropping-particle":"","family":"Brown","given":"Gregory G.","non-dropping-particle":"","parse-names":false,"suffix":""}],"container-title":"Psychiatry Research - Neuroimaging","id":"ITEM-1","issue":"1","issued":{"date-parts":[["2008","1","15"]]},"page":"11-25","publisher":"NIH Public Access","title":"Brain response abnormalities during verbal learning among patients with schizophrenia","type":"article-journal","volume":"162"},"uris":["http://www.mendeley.com/documents/?uuid=4467ef84-3da4-32a7-bb9f-0d2994eac7a0"]}],"mendeley":{"formattedCitation":"(Eyler, Jeste, &amp; Brown, 2008)","manualFormatting":"Eyler et al., 2008","plainTextFormattedCitation":"(Eyler, Jeste, &amp; Brown, 2008)","previouslyFormattedCitation":"(Eyler, Jeste, &amp; Brown, 2008)"},"properties":{"noteIndex":0},"schema":"https://github.com/citation-style-language/schema/raw/master/csl-citation.json"}</w:instrText>
            </w:r>
            <w:r>
              <w:rPr>
                <w:sz w:val="20"/>
                <w:szCs w:val="20"/>
                <w:lang w:val="en-US"/>
              </w:rPr>
              <w:fldChar w:fldCharType="separate"/>
            </w:r>
            <w:r w:rsidRPr="00773996">
              <w:rPr>
                <w:noProof/>
                <w:sz w:val="20"/>
                <w:szCs w:val="20"/>
                <w:lang w:val="en-US"/>
              </w:rPr>
              <w:t>Eyler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5BDD9D5" w14:textId="61EDA40D" w:rsidR="00C50A7A" w:rsidRPr="00E0042D" w:rsidRDefault="00C50A7A" w:rsidP="00C50A7A">
            <w:pPr>
              <w:pStyle w:val="TableContents"/>
              <w:spacing w:after="46" w:line="240" w:lineRule="auto"/>
              <w:rPr>
                <w:sz w:val="20"/>
                <w:szCs w:val="20"/>
                <w:lang w:val="en-US"/>
              </w:rPr>
            </w:pPr>
            <w:r>
              <w:rPr>
                <w:sz w:val="20"/>
                <w:szCs w:val="20"/>
                <w:lang w:val="en-US"/>
              </w:rPr>
              <w:t>17 (88.23)</w:t>
            </w:r>
          </w:p>
        </w:tc>
        <w:tc>
          <w:tcPr>
            <w:tcW w:w="1176" w:type="dxa"/>
            <w:tcBorders>
              <w:top w:val="single" w:sz="2" w:space="0" w:color="000001"/>
              <w:left w:val="single" w:sz="2" w:space="0" w:color="000001"/>
              <w:bottom w:val="single" w:sz="2" w:space="0" w:color="000001"/>
            </w:tcBorders>
            <w:shd w:val="clear" w:color="auto" w:fill="auto"/>
          </w:tcPr>
          <w:p w14:paraId="6F5A98CB" w14:textId="77777777" w:rsidR="00C50A7A" w:rsidRPr="00E0042D" w:rsidRDefault="00C50A7A" w:rsidP="00C50A7A">
            <w:pPr>
              <w:pStyle w:val="TableContents"/>
              <w:spacing w:after="46" w:line="240" w:lineRule="auto"/>
              <w:rPr>
                <w:sz w:val="20"/>
                <w:szCs w:val="20"/>
                <w:lang w:val="en-US"/>
              </w:rPr>
            </w:pPr>
            <w:r>
              <w:rPr>
                <w:sz w:val="20"/>
                <w:szCs w:val="20"/>
                <w:lang w:val="en-US"/>
              </w:rPr>
              <w:t>47.2 (11.3)</w:t>
            </w:r>
          </w:p>
        </w:tc>
        <w:tc>
          <w:tcPr>
            <w:tcW w:w="1259" w:type="dxa"/>
            <w:tcBorders>
              <w:top w:val="single" w:sz="2" w:space="0" w:color="000001"/>
              <w:left w:val="single" w:sz="2" w:space="0" w:color="000001"/>
              <w:bottom w:val="single" w:sz="2" w:space="0" w:color="000001"/>
              <w:right w:val="single" w:sz="2" w:space="0" w:color="000001"/>
            </w:tcBorders>
          </w:tcPr>
          <w:p w14:paraId="2ABC9F6A" w14:textId="08613CFB"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CEED622" w14:textId="64BE0901" w:rsidR="00C50A7A" w:rsidRDefault="0051167F" w:rsidP="00C50A7A">
            <w:pPr>
              <w:pStyle w:val="TableContents"/>
              <w:spacing w:after="46" w:line="240" w:lineRule="auto"/>
              <w:rPr>
                <w:sz w:val="20"/>
                <w:szCs w:val="20"/>
                <w:lang w:val="en-US"/>
              </w:rPr>
            </w:pPr>
            <w:r>
              <w:rPr>
                <w:sz w:val="20"/>
                <w:szCs w:val="20"/>
                <w:lang w:val="en-US"/>
              </w:rPr>
              <w:t>22.9 (12.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1A48A7A" w14:textId="7FEA5C96"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0611EFF" w14:textId="7CA72B07"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36FF17A" w14:textId="65CEDBC1"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D6ACAAF" w14:textId="3969FE2A"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8EEEAB7" w14:textId="4630138C" w:rsidR="00C50A7A" w:rsidRPr="00E0042D" w:rsidRDefault="00C50A7A" w:rsidP="00C50A7A">
            <w:pPr>
              <w:pStyle w:val="TableContents"/>
              <w:spacing w:after="46" w:line="240" w:lineRule="auto"/>
              <w:rPr>
                <w:sz w:val="20"/>
                <w:szCs w:val="20"/>
                <w:lang w:val="en-US"/>
              </w:rPr>
            </w:pPr>
            <w:r>
              <w:rPr>
                <w:sz w:val="20"/>
                <w:szCs w:val="20"/>
                <w:lang w:val="en-US"/>
              </w:rPr>
              <w:t>14 (71.4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0AF37CD" w14:textId="77777777" w:rsidR="00C50A7A" w:rsidRPr="00E0042D" w:rsidRDefault="00C50A7A" w:rsidP="00C50A7A">
            <w:pPr>
              <w:pStyle w:val="TableContents"/>
              <w:spacing w:after="46" w:line="240" w:lineRule="auto"/>
              <w:rPr>
                <w:sz w:val="20"/>
                <w:szCs w:val="20"/>
                <w:lang w:val="en-US"/>
              </w:rPr>
            </w:pPr>
            <w:r>
              <w:rPr>
                <w:sz w:val="20"/>
                <w:szCs w:val="20"/>
                <w:lang w:val="en-US"/>
              </w:rPr>
              <w:t>45.5 (16.2)</w:t>
            </w:r>
          </w:p>
        </w:tc>
      </w:tr>
      <w:tr w:rsidR="00C17AD7" w:rsidRPr="00E0042D" w14:paraId="293DE709" w14:textId="77777777" w:rsidTr="00EA6979">
        <w:trPr>
          <w:trHeight w:val="253"/>
        </w:trPr>
        <w:tc>
          <w:tcPr>
            <w:tcW w:w="2823" w:type="dxa"/>
            <w:tcBorders>
              <w:top w:val="single" w:sz="2" w:space="0" w:color="000001"/>
              <w:left w:val="single" w:sz="2" w:space="0" w:color="000001"/>
              <w:bottom w:val="single" w:sz="2" w:space="0" w:color="000001"/>
            </w:tcBorders>
            <w:shd w:val="clear" w:color="auto" w:fill="auto"/>
          </w:tcPr>
          <w:p w14:paraId="6B621A4C" w14:textId="6EA606E3" w:rsidR="00C50A7A" w:rsidRPr="00E0042D"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38/jid.2014.371","ISBN":"6176321972","ISSN":"15378276","PMID":"1000000221","abstract":"Impairments in cognitive control are a defining feature of schizophrenia. Aspects of cognitive control include proactive control - the maintenance of task rules or goals to bias attention and maintain preparedness - and reactive control - the engagement of attention in reaction to changing cognitive demands. Proactive control is thought to be particularly impaired in schizophrenia. We sought to examine proactive and reactive control in schizophrenia, as measured by reaction time (RT) variability, and especially long RTs, which are thought to represent lapses in proactive control, during the Stroop paradigm. Furthermore, we sought to examine the neural underpinnings of lapses in proactive control and the subsequent engagement of reactive control in those with schizophrenia, as compared to healthy controls, using fMRI. We found that patients with schizophrenia displayed greater RT variability and more extremely long RTs than controls suggesting that proactive control was weaker in the schizophrenia than in the control group. All of the subjects engaged regions of the cognitive control network during long RTs, consistent with an engagement of reactive control following a failure in proactive control on these trials. The schizophrenia group, however, displayed significantly diminished activity in these regions relative to controls. Our results suggest increased failures in proactive control, but also impaired reactive control, in schizophrenia as compared to healthy subjects. © 2014 Psychonomic Society, Inc.","author":[{"dropping-particle":"","family":"Fassbender","given":"Catherine","non-dropping-particle":"","parse-names":false,"suffix":""},{"dropping-particle":"","family":"Scangos","given":"Katie","non-dropping-particle":"","parse-names":false,"suffix":""},{"dropping-particle":"","family":"Lesh","given":"Tyler A.","non-dropping-particle":"","parse-names":false,"suffix":""},{"dropping-particle":"","family":"Carter","given":"Cameron S.","non-dropping-particle":"","parse-names":false,"suffix":""}],"container-title":"Cognitive, Affective and Behavioral Neuroscience","id":"ITEM-1","issue":"1","issued":{"date-parts":[["2014"]]},"page":"175-188","title":"RT distributional analysis of cognitive-control-related brain activity in first-episode schizophrenia","type":"article-journal","volume":"14"},"uris":["http://www.mendeley.com/documents/?uuid=66e98bcd-91ac-4972-8e1e-d4c5edd33e5d"]}],"mendeley":{"formattedCitation":"(Fassbender, Scangos, Lesh, &amp; Carter, 2014)","manualFormatting":"Fassbender et al., 2014","plainTextFormattedCitation":"(Fassbender, Scangos, Lesh, &amp; Carter, 2014)","previouslyFormattedCitation":"(Fassbender, Scangos, Lesh, &amp; Carter, 2014)"},"properties":{"noteIndex":0},"schema":"https://github.com/citation-style-language/schema/raw/master/csl-citation.json"}</w:instrText>
            </w:r>
            <w:r>
              <w:rPr>
                <w:sz w:val="20"/>
                <w:szCs w:val="20"/>
                <w:lang w:val="en-US"/>
              </w:rPr>
              <w:fldChar w:fldCharType="separate"/>
            </w:r>
            <w:r w:rsidRPr="00773996">
              <w:rPr>
                <w:noProof/>
                <w:sz w:val="20"/>
                <w:szCs w:val="20"/>
                <w:lang w:val="en-US"/>
              </w:rPr>
              <w:t>Fassbender et al., 201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4E3FF08" w14:textId="57F7D1FF" w:rsidR="00C50A7A" w:rsidRPr="00E0042D" w:rsidRDefault="00C50A7A" w:rsidP="00C50A7A">
            <w:pPr>
              <w:pStyle w:val="TableContents"/>
              <w:spacing w:after="46" w:line="240" w:lineRule="auto"/>
              <w:rPr>
                <w:sz w:val="20"/>
                <w:szCs w:val="20"/>
                <w:lang w:val="en-US"/>
              </w:rPr>
            </w:pPr>
            <w:r>
              <w:rPr>
                <w:sz w:val="20"/>
                <w:szCs w:val="20"/>
                <w:lang w:val="en-US"/>
              </w:rPr>
              <w:t>25 (72)</w:t>
            </w:r>
          </w:p>
        </w:tc>
        <w:tc>
          <w:tcPr>
            <w:tcW w:w="1176" w:type="dxa"/>
            <w:tcBorders>
              <w:top w:val="single" w:sz="2" w:space="0" w:color="000001"/>
              <w:left w:val="single" w:sz="2" w:space="0" w:color="000001"/>
              <w:bottom w:val="single" w:sz="2" w:space="0" w:color="000001"/>
            </w:tcBorders>
            <w:shd w:val="clear" w:color="auto" w:fill="auto"/>
          </w:tcPr>
          <w:p w14:paraId="29BBAB7A" w14:textId="77777777" w:rsidR="00C50A7A" w:rsidRPr="00E0042D" w:rsidRDefault="00C50A7A" w:rsidP="00C50A7A">
            <w:pPr>
              <w:pStyle w:val="TableContents"/>
              <w:spacing w:after="46" w:line="240" w:lineRule="auto"/>
              <w:rPr>
                <w:sz w:val="20"/>
                <w:szCs w:val="20"/>
                <w:lang w:val="en-US"/>
              </w:rPr>
            </w:pPr>
            <w:r>
              <w:rPr>
                <w:sz w:val="20"/>
                <w:szCs w:val="20"/>
                <w:lang w:val="en-US"/>
              </w:rPr>
              <w:t>19.9 (3.8)</w:t>
            </w:r>
          </w:p>
        </w:tc>
        <w:tc>
          <w:tcPr>
            <w:tcW w:w="1259" w:type="dxa"/>
            <w:tcBorders>
              <w:top w:val="single" w:sz="2" w:space="0" w:color="000001"/>
              <w:left w:val="single" w:sz="2" w:space="0" w:color="000001"/>
              <w:bottom w:val="single" w:sz="2" w:space="0" w:color="000001"/>
              <w:right w:val="single" w:sz="2" w:space="0" w:color="000001"/>
            </w:tcBorders>
          </w:tcPr>
          <w:p w14:paraId="24B57BA2" w14:textId="156D26A1" w:rsidR="00C50A7A" w:rsidRDefault="00C50A7A" w:rsidP="00C50A7A">
            <w:pPr>
              <w:pStyle w:val="TableContents"/>
              <w:spacing w:after="46" w:line="240" w:lineRule="auto"/>
              <w:rPr>
                <w:sz w:val="20"/>
                <w:szCs w:val="20"/>
                <w:lang w:val="en-US"/>
              </w:rPr>
            </w:pPr>
            <w:r>
              <w:rPr>
                <w:sz w:val="20"/>
                <w:szCs w:val="20"/>
                <w:lang w:val="en-US"/>
              </w:rPr>
              <w:t>64</w:t>
            </w:r>
          </w:p>
        </w:tc>
        <w:tc>
          <w:tcPr>
            <w:tcW w:w="1162" w:type="dxa"/>
            <w:tcBorders>
              <w:top w:val="single" w:sz="2" w:space="0" w:color="000001"/>
              <w:left w:val="single" w:sz="2" w:space="0" w:color="000001"/>
              <w:bottom w:val="single" w:sz="2" w:space="0" w:color="000001"/>
            </w:tcBorders>
          </w:tcPr>
          <w:p w14:paraId="13C36E8A" w14:textId="7D8253C9" w:rsidR="00C50A7A" w:rsidRDefault="0051167F" w:rsidP="00C50A7A">
            <w:pPr>
              <w:pStyle w:val="TableContents"/>
              <w:spacing w:after="46" w:line="240" w:lineRule="auto"/>
              <w:rPr>
                <w:sz w:val="20"/>
                <w:szCs w:val="20"/>
                <w:lang w:val="en-US"/>
              </w:rPr>
            </w:pPr>
            <w:r>
              <w:rPr>
                <w:sz w:val="20"/>
                <w:szCs w:val="20"/>
                <w:lang w:val="en-US"/>
              </w:rPr>
              <w:t>0.59 (0.2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FAE2B6F" w14:textId="5199C911"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7C4F911" w14:textId="0D89C630" w:rsidR="00C50A7A" w:rsidRPr="00E0042D" w:rsidRDefault="0051167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BF7814B" w14:textId="7817C71E" w:rsidR="00C50A7A" w:rsidRDefault="0051167F"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BC4CD8E" w14:textId="573E82D5" w:rsidR="00C50A7A" w:rsidRDefault="0051167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A9406C6" w14:textId="44EE79D6" w:rsidR="00C50A7A" w:rsidRPr="00E0042D" w:rsidRDefault="00C50A7A" w:rsidP="00C50A7A">
            <w:pPr>
              <w:pStyle w:val="TableContents"/>
              <w:spacing w:after="46" w:line="240" w:lineRule="auto"/>
              <w:rPr>
                <w:sz w:val="20"/>
                <w:szCs w:val="20"/>
                <w:lang w:val="en-US"/>
              </w:rPr>
            </w:pPr>
            <w:r>
              <w:rPr>
                <w:sz w:val="20"/>
                <w:szCs w:val="20"/>
                <w:lang w:val="en-US"/>
              </w:rPr>
              <w:t>26 (38.4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BD4AEAC" w14:textId="77777777" w:rsidR="00C50A7A" w:rsidRPr="00E0042D" w:rsidRDefault="00C50A7A" w:rsidP="00C50A7A">
            <w:pPr>
              <w:pStyle w:val="TableContents"/>
              <w:spacing w:after="46" w:line="240" w:lineRule="auto"/>
              <w:rPr>
                <w:sz w:val="20"/>
                <w:szCs w:val="20"/>
                <w:lang w:val="en-US"/>
              </w:rPr>
            </w:pPr>
            <w:r>
              <w:rPr>
                <w:sz w:val="20"/>
                <w:szCs w:val="20"/>
                <w:lang w:val="en-US"/>
              </w:rPr>
              <w:t>19.3 (3.6)</w:t>
            </w:r>
          </w:p>
        </w:tc>
      </w:tr>
      <w:tr w:rsidR="00C17AD7" w:rsidRPr="00E0042D" w14:paraId="2CF96FB9" w14:textId="77777777" w:rsidTr="00EA6979">
        <w:trPr>
          <w:trHeight w:val="332"/>
        </w:trPr>
        <w:tc>
          <w:tcPr>
            <w:tcW w:w="2823" w:type="dxa"/>
            <w:tcBorders>
              <w:top w:val="single" w:sz="2" w:space="0" w:color="000001"/>
              <w:left w:val="single" w:sz="2" w:space="0" w:color="000001"/>
              <w:bottom w:val="single" w:sz="2" w:space="0" w:color="000001"/>
            </w:tcBorders>
            <w:shd w:val="clear" w:color="auto" w:fill="auto"/>
          </w:tcPr>
          <w:p w14:paraId="46D50322" w14:textId="3902B752"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2.04.035","ISSN":"00063223","abstract":"Background: Genetic studies have found that the interleukin-1β gene (IL1B, 2q13) influences the risk for schizophrenia, but the underlying biological mechanisms of the association are still unclear. Investigation of the effects of genetic variability in this gene on brain function could provide more information about its role in the disorder. Methods: The present study examined the effects of a functional polymorphism at IL1B gene promoter (-511C/T; rs16944) on brain correlates of working memory performance in schizophrenia. Forty-eight schizophrenia patients and 46 control subjects underwent functional magnetic resonance imaging while performing the n-back task. Results: In the pooled sample, genetic variability at this locus was associated with differential brain activation in a bilateral frontal region including the dorsolateral prefrontal cortex. There was also a significant diagnosis × genotype interaction effect in an overlapping frontal region: the IL1B polymorphism did not affect activation in the control subjects in this area, but the schizophrenia patients who were T carriers showed significantly higher activation than the CC homozygotes. Conclusions: The findings support a role for IL1B variability in the dorsolateral prefrontal cortex dysfunction classically associated with schizophrenia. © 2012 Society of Biological Psychiatry.","author":[{"dropping-particle":"","family":"Fatjó-Vilas","given":"Mar","non-dropping-particle":"","parse-names":false,"suffix":""},{"dropping-particle":"","family":"Pomarol-Clotet","given":"Edith","non-dropping-particle":"","parse-names":false,"suffix":""},{"dropping-particle":"","family":"Salvador","given":"Raymond","non-dropping-particle":"","parse-names":false,"suffix":""},{"dropping-particle":"","family":"Monté","given":"Gemma C.","non-dropping-particle":"","parse-names":false,"suffix":""},{"dropping-particle":"","family":"Gomar","given":"Jesús J.","non-dropping-particle":"","parse-names":false,"suffix":""},{"dropping-particle":"","family":"Sarró","given":"Salvador","non-dropping-particle":"","parse-names":false,"suffix":""},{"dropping-particle":"","family":"Ortiz-Gil","given":"Jordi","non-dropping-particle":"","parse-names":false,"suffix":""},{"dropping-particle":"","family":"Aguirre","given":"Candibel","non-dropping-particle":"","parse-names":false,"suffix":""},{"dropping-particle":"","family":"Landín-Romero","given":"Ramón","non-dropping-particle":"","parse-names":false,"suffix":""},{"dropping-particle":"","family":"Guerrero-Pedraza","given":"Amalia","non-dropping-particle":"","parse-names":false,"suffix":""},{"dropping-particle":"","family":"Papiol","given":"Sergi","non-dropping-particle":"","parse-names":false,"suffix":""},{"dropping-particle":"","family":"Blanch","given":"Josep","non-dropping-particle":"","parse-names":false,"suffix":""},{"dropping-particle":"","family":"McKenna","given":"Peter J.","non-dropping-particle":"","parse-names":false,"suffix":""},{"dropping-particle":"","family":"Fañanás","given":"Lourdes","non-dropping-particle":"","parse-names":false,"suffix":""}],"container-title":"Biological Psychiatry","id":"ITEM-1","issue":"9","issued":{"date-parts":[["2012","11","1"]]},"page":"758-765","publisher":"Elsevier","title":"Effect of the interleukin-1β gene on dorsolateral prefrontal cortex function in schizophrenia: A genetic neuroimaging study","type":"article-journal","volume":"72"},"uris":["http://www.mendeley.com/documents/?uuid=3e518e6a-98ab-3a65-99ee-38d45ae48345"]}],"mendeley":{"formattedCitation":"(Fatjó-Vilas et al., 2012)","manualFormatting":"Fatjó-Vilas et al., 2012","plainTextFormattedCitation":"(Fatjó-Vilas et al., 2012)","previouslyFormattedCitation":"(Fatjó-Vilas et al., 2012)"},"properties":{"noteIndex":0},"schema":"https://github.com/citation-style-language/schema/raw/master/csl-citation.json"}</w:instrText>
            </w:r>
            <w:r>
              <w:rPr>
                <w:sz w:val="20"/>
                <w:szCs w:val="20"/>
                <w:lang w:val="en-US"/>
              </w:rPr>
              <w:fldChar w:fldCharType="separate"/>
            </w:r>
            <w:r w:rsidRPr="00773996">
              <w:rPr>
                <w:noProof/>
                <w:sz w:val="20"/>
                <w:szCs w:val="20"/>
                <w:lang w:val="en-US"/>
              </w:rPr>
              <w:t>Fatjó-Vilas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A42F438" w14:textId="05CC8FEE" w:rsidR="00C50A7A" w:rsidRPr="00E0042D" w:rsidRDefault="00C50A7A" w:rsidP="00C50A7A">
            <w:pPr>
              <w:pStyle w:val="TableContents"/>
              <w:spacing w:after="46" w:line="240" w:lineRule="auto"/>
              <w:rPr>
                <w:sz w:val="20"/>
                <w:szCs w:val="20"/>
                <w:lang w:val="en-US"/>
              </w:rPr>
            </w:pPr>
            <w:r>
              <w:rPr>
                <w:sz w:val="20"/>
                <w:szCs w:val="20"/>
                <w:lang w:val="en-US"/>
              </w:rPr>
              <w:t>48 (70.83)</w:t>
            </w:r>
          </w:p>
        </w:tc>
        <w:tc>
          <w:tcPr>
            <w:tcW w:w="1176" w:type="dxa"/>
            <w:tcBorders>
              <w:top w:val="single" w:sz="2" w:space="0" w:color="000001"/>
              <w:left w:val="single" w:sz="2" w:space="0" w:color="000001"/>
              <w:bottom w:val="single" w:sz="2" w:space="0" w:color="000001"/>
            </w:tcBorders>
            <w:shd w:val="clear" w:color="auto" w:fill="auto"/>
          </w:tcPr>
          <w:p w14:paraId="359FE93A" w14:textId="77777777" w:rsidR="00C50A7A" w:rsidRPr="00E0042D" w:rsidRDefault="00C50A7A" w:rsidP="00C50A7A">
            <w:pPr>
              <w:pStyle w:val="TableContents"/>
              <w:spacing w:after="46" w:line="240" w:lineRule="auto"/>
              <w:rPr>
                <w:sz w:val="20"/>
                <w:szCs w:val="20"/>
                <w:lang w:val="en-US"/>
              </w:rPr>
            </w:pPr>
            <w:r>
              <w:rPr>
                <w:sz w:val="20"/>
                <w:szCs w:val="20"/>
                <w:lang w:val="en-US"/>
              </w:rPr>
              <w:t>38.48 (9.31)</w:t>
            </w:r>
          </w:p>
        </w:tc>
        <w:tc>
          <w:tcPr>
            <w:tcW w:w="1259" w:type="dxa"/>
            <w:tcBorders>
              <w:top w:val="single" w:sz="2" w:space="0" w:color="000001"/>
              <w:left w:val="single" w:sz="2" w:space="0" w:color="000001"/>
              <w:bottom w:val="single" w:sz="2" w:space="0" w:color="000001"/>
              <w:right w:val="single" w:sz="2" w:space="0" w:color="000001"/>
            </w:tcBorders>
          </w:tcPr>
          <w:p w14:paraId="0A1E741A" w14:textId="176F9FDE"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B2EF7E0" w14:textId="1E2271C5" w:rsidR="00C50A7A" w:rsidRDefault="0051167F" w:rsidP="00C50A7A">
            <w:pPr>
              <w:pStyle w:val="TableContents"/>
              <w:spacing w:after="46" w:line="240" w:lineRule="auto"/>
              <w:rPr>
                <w:sz w:val="20"/>
                <w:szCs w:val="20"/>
                <w:lang w:val="en-US"/>
              </w:rPr>
            </w:pPr>
            <w:r>
              <w:rPr>
                <w:sz w:val="20"/>
                <w:szCs w:val="20"/>
                <w:lang w:val="en-US"/>
              </w:rPr>
              <w:t>18.17 (8.6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2C32A97" w14:textId="2A73601E" w:rsidR="00C50A7A" w:rsidRPr="00E0042D" w:rsidRDefault="00C50A7A" w:rsidP="00C50A7A">
            <w:pPr>
              <w:pStyle w:val="TableContents"/>
              <w:spacing w:after="46" w:line="240" w:lineRule="auto"/>
              <w:rPr>
                <w:sz w:val="20"/>
                <w:szCs w:val="20"/>
                <w:lang w:val="en-US"/>
              </w:rPr>
            </w:pPr>
            <w:r>
              <w:rPr>
                <w:sz w:val="20"/>
                <w:szCs w:val="20"/>
                <w:lang w:val="en-US"/>
              </w:rPr>
              <w:t>73.77 (NA)</w:t>
            </w:r>
            <w:r w:rsidR="0051167F">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445B880" w14:textId="14A6C82B" w:rsidR="00C50A7A" w:rsidRPr="00E0042D" w:rsidRDefault="0051167F" w:rsidP="00C50A7A">
            <w:pPr>
              <w:pStyle w:val="TableContents"/>
              <w:spacing w:after="46" w:line="240" w:lineRule="auto"/>
              <w:rPr>
                <w:sz w:val="20"/>
                <w:szCs w:val="20"/>
                <w:lang w:val="en-US"/>
              </w:rPr>
            </w:pPr>
            <w:r>
              <w:rPr>
                <w:sz w:val="20"/>
                <w:szCs w:val="20"/>
                <w:lang w:val="en-US"/>
              </w:rPr>
              <w:t>17.88 (6.65)</w:t>
            </w:r>
          </w:p>
        </w:tc>
        <w:tc>
          <w:tcPr>
            <w:tcW w:w="1176" w:type="dxa"/>
            <w:tcBorders>
              <w:top w:val="single" w:sz="2" w:space="0" w:color="000001"/>
              <w:left w:val="single" w:sz="2" w:space="0" w:color="000001"/>
              <w:bottom w:val="single" w:sz="2" w:space="0" w:color="000001"/>
              <w:right w:val="single" w:sz="2" w:space="0" w:color="000001"/>
            </w:tcBorders>
          </w:tcPr>
          <w:p w14:paraId="5FB2BC60" w14:textId="6CAAD6DD" w:rsidR="00C50A7A" w:rsidRDefault="0051167F" w:rsidP="00C50A7A">
            <w:pPr>
              <w:pStyle w:val="TableContents"/>
              <w:spacing w:after="46" w:line="240" w:lineRule="auto"/>
              <w:rPr>
                <w:sz w:val="20"/>
                <w:szCs w:val="20"/>
                <w:lang w:val="en-US"/>
              </w:rPr>
            </w:pPr>
            <w:r>
              <w:rPr>
                <w:sz w:val="20"/>
                <w:szCs w:val="20"/>
                <w:lang w:val="en-US"/>
              </w:rPr>
              <w:t>22.05 (7.67)</w:t>
            </w:r>
          </w:p>
        </w:tc>
        <w:tc>
          <w:tcPr>
            <w:tcW w:w="1190" w:type="dxa"/>
            <w:tcBorders>
              <w:top w:val="single" w:sz="2" w:space="0" w:color="000001"/>
              <w:left w:val="single" w:sz="2" w:space="0" w:color="000001"/>
              <w:bottom w:val="single" w:sz="2" w:space="0" w:color="000001"/>
              <w:right w:val="single" w:sz="2" w:space="0" w:color="000001"/>
            </w:tcBorders>
          </w:tcPr>
          <w:p w14:paraId="7B84D2A1" w14:textId="62EA4833" w:rsidR="00C50A7A" w:rsidRDefault="0051167F" w:rsidP="00C50A7A">
            <w:pPr>
              <w:pStyle w:val="TableContents"/>
              <w:spacing w:after="46" w:line="240" w:lineRule="auto"/>
              <w:rPr>
                <w:sz w:val="20"/>
                <w:szCs w:val="20"/>
                <w:lang w:val="en-US"/>
              </w:rPr>
            </w:pPr>
            <w:r>
              <w:rPr>
                <w:sz w:val="20"/>
                <w:szCs w:val="20"/>
                <w:lang w:val="en-US"/>
              </w:rPr>
              <w:t>33.84 (9.21)</w:t>
            </w:r>
          </w:p>
        </w:tc>
        <w:tc>
          <w:tcPr>
            <w:tcW w:w="1105" w:type="dxa"/>
            <w:tcBorders>
              <w:top w:val="single" w:sz="2" w:space="0" w:color="000001"/>
              <w:left w:val="single" w:sz="2" w:space="0" w:color="000001"/>
              <w:bottom w:val="single" w:sz="2" w:space="0" w:color="000001"/>
            </w:tcBorders>
            <w:shd w:val="clear" w:color="auto" w:fill="auto"/>
          </w:tcPr>
          <w:p w14:paraId="21C3D195" w14:textId="180E66A7" w:rsidR="00C50A7A" w:rsidRPr="00E0042D" w:rsidRDefault="00C50A7A" w:rsidP="00C50A7A">
            <w:pPr>
              <w:pStyle w:val="TableContents"/>
              <w:spacing w:after="46" w:line="240" w:lineRule="auto"/>
              <w:rPr>
                <w:sz w:val="20"/>
                <w:szCs w:val="20"/>
                <w:lang w:val="en-US"/>
              </w:rPr>
            </w:pPr>
            <w:r>
              <w:rPr>
                <w:sz w:val="20"/>
                <w:szCs w:val="20"/>
                <w:lang w:val="en-US"/>
              </w:rPr>
              <w:t>46 (36.9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04BF4C0" w14:textId="77777777" w:rsidR="00C50A7A" w:rsidRPr="00E0042D" w:rsidRDefault="00C50A7A" w:rsidP="00C50A7A">
            <w:pPr>
              <w:pStyle w:val="TableContents"/>
              <w:spacing w:after="46" w:line="240" w:lineRule="auto"/>
              <w:rPr>
                <w:sz w:val="20"/>
                <w:szCs w:val="20"/>
                <w:lang w:val="en-US"/>
              </w:rPr>
            </w:pPr>
            <w:r>
              <w:rPr>
                <w:sz w:val="20"/>
                <w:szCs w:val="20"/>
                <w:lang w:val="en-US"/>
              </w:rPr>
              <w:t>35.91 (12.09)</w:t>
            </w:r>
          </w:p>
        </w:tc>
      </w:tr>
      <w:tr w:rsidR="00E84C17" w:rsidRPr="00E0042D" w14:paraId="1D6528C4" w14:textId="77777777" w:rsidTr="00EA6979">
        <w:trPr>
          <w:trHeight w:val="332"/>
        </w:trPr>
        <w:tc>
          <w:tcPr>
            <w:tcW w:w="2823" w:type="dxa"/>
            <w:tcBorders>
              <w:top w:val="single" w:sz="2" w:space="0" w:color="000001"/>
              <w:left w:val="single" w:sz="2" w:space="0" w:color="000001"/>
              <w:bottom w:val="single" w:sz="2" w:space="0" w:color="000001"/>
            </w:tcBorders>
            <w:shd w:val="clear" w:color="auto" w:fill="auto"/>
          </w:tcPr>
          <w:p w14:paraId="0108081F" w14:textId="4A70D8C8" w:rsidR="00E84C17" w:rsidRDefault="00E84C17"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09.11.034","ISSN":"10538119","PMID":"19948225","abstract":"Previous studies have reported learning and navigation impairments in schizophrenia patients during virtual reality allocentric learning tasks. The neural bases of these deficits have not been explored using functional MRI despite well-explored anatomic characterization of these paradigms in non-human animals. Our objective was to characterize the differential distributed neural circuits involved in virtual Morris water task performance using independent component analysis (ICA) in schizophrenia patients and controls. Additionally, we present behavioral data in order to derive relationships between brain function and performance, and we have included a general linear model-based analysis in order to exemplify the incremental and differential results afforded by ICA. Thirty-four individuals with schizophrenia and twenty-eight healthy controls underwent fMRI scanning during a block design virtual Morris water task using hidden and visible platform conditions. Independent components analysis was used to deconstruct neural contributions to hidden and visible platform conditions for patients and controls. We also examined performance variables, voxel-based morphometry and hippocampal subparcellation, and regional BOLD signal variation. Independent component analysis identified five neural circuits. Mesial temporal lobe regions, including the hippocampus, were consistently task-related across conditions and groups. Frontal, striatal, and parietal circuits were recruited preferentially during the visible condition for patients, while frontal and temporal lobe regions were more saliently recruited by controls during the hidden platform condition. Gray matter concentrations and BOLD signal in hippocampal subregions were associated with task performance in controls but not patients. Patients exhibited impaired performance on the hidden and visible conditions of the task, related to negative symptom severity. While controls showed coupling between neural circuits, regional neuroanatomy, and behavior, patients activated different task-related neural circuits, not associated with appropriate regional neuroanatomy. GLM analysis elucidated several comparable regions, with the exception of the hippocampus. Inefficient allocentric learning and memory in patients may be related to an inability to recruit appropriate task-dependent neural circuits. © 2009 Elsevier Inc. All rights reserved.","author":[{"dropping-particle":"","family":"Folley","given":"Bradley S.","non-dropping-particle":"","parse-names":false,"suffix":""},{"dropping-particle":"","family":"Astur","given":"Robert","non-dropping-particle":"","parse-names":false,"suffix":""},{"dropping-particle":"","family":"Jagannathan","given":"Kanchana","non-dropping-particle":"","parse-names":false,"suffix":""},{"dropping-particle":"","family":"Calhoun","given":"Vince D.","non-dropping-particle":"","parse-names":false,"suffix":""},{"dropping-particle":"","family":"Pearlson","given":"Godfrey D.","non-dropping-particle":"","parse-names":false,"suffix":""}],"container-title":"NeuroImage","id":"ITEM-1","issue":"4","issued":{"date-parts":[["2010","2","15"]]},"page":"3373-3384","publisher":"NIH Public Access","title":"Anomalous neural circuit function in schizophrenia during a virtual Morris water task","type":"article-journal","volume":"49"},"uris":["http://www.mendeley.com/documents/?uuid=c6034e72-011d-3be0-bf9c-fd22ae1ce1ab"]}],"mendeley":{"formattedCitation":"(Folley, Astur, Jagannathan, Calhoun, &amp; Pearlson, 2010)","manualFormatting":"Folley et al., 2010","plainTextFormattedCitation":"(Folley, Astur, Jagannathan, Calhoun, &amp; Pearlson, 2010)","previouslyFormattedCitation":"(Folley, Astur, Jagannathan, Calhoun, &amp; Pearlson, 2010)"},"properties":{"noteIndex":0},"schema":"https://github.com/citation-style-language/schema/raw/master/csl-citation.json"}</w:instrText>
            </w:r>
            <w:r>
              <w:rPr>
                <w:sz w:val="20"/>
                <w:szCs w:val="20"/>
                <w:lang w:val="en-US"/>
              </w:rPr>
              <w:fldChar w:fldCharType="separate"/>
            </w:r>
            <w:r w:rsidRPr="00E84C17">
              <w:rPr>
                <w:noProof/>
                <w:sz w:val="20"/>
                <w:szCs w:val="20"/>
                <w:lang w:val="en-US"/>
              </w:rPr>
              <w:t>Folley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C2C344D" w14:textId="58BB5D91" w:rsidR="00E84C17" w:rsidRDefault="00E84C17" w:rsidP="00C50A7A">
            <w:pPr>
              <w:pStyle w:val="TableContents"/>
              <w:spacing w:after="46" w:line="240" w:lineRule="auto"/>
              <w:rPr>
                <w:sz w:val="20"/>
                <w:szCs w:val="20"/>
                <w:lang w:val="en-US"/>
              </w:rPr>
            </w:pPr>
            <w:r>
              <w:rPr>
                <w:sz w:val="20"/>
                <w:szCs w:val="20"/>
                <w:lang w:val="en-US"/>
              </w:rPr>
              <w:t>34 (73.53)</w:t>
            </w:r>
          </w:p>
        </w:tc>
        <w:tc>
          <w:tcPr>
            <w:tcW w:w="1176" w:type="dxa"/>
            <w:tcBorders>
              <w:top w:val="single" w:sz="2" w:space="0" w:color="000001"/>
              <w:left w:val="single" w:sz="2" w:space="0" w:color="000001"/>
              <w:bottom w:val="single" w:sz="2" w:space="0" w:color="000001"/>
            </w:tcBorders>
            <w:shd w:val="clear" w:color="auto" w:fill="auto"/>
          </w:tcPr>
          <w:p w14:paraId="36DF39CD" w14:textId="4563AADA" w:rsidR="00E84C17" w:rsidRDefault="00E84C17" w:rsidP="00C50A7A">
            <w:pPr>
              <w:pStyle w:val="TableContents"/>
              <w:spacing w:after="46" w:line="240" w:lineRule="auto"/>
              <w:rPr>
                <w:sz w:val="20"/>
                <w:szCs w:val="20"/>
                <w:lang w:val="en-US"/>
              </w:rPr>
            </w:pPr>
            <w:r>
              <w:rPr>
                <w:sz w:val="20"/>
                <w:szCs w:val="20"/>
                <w:lang w:val="en-US"/>
              </w:rPr>
              <w:t>37.8 (11.3)</w:t>
            </w:r>
          </w:p>
        </w:tc>
        <w:tc>
          <w:tcPr>
            <w:tcW w:w="1259" w:type="dxa"/>
            <w:tcBorders>
              <w:top w:val="single" w:sz="2" w:space="0" w:color="000001"/>
              <w:left w:val="single" w:sz="2" w:space="0" w:color="000001"/>
              <w:bottom w:val="single" w:sz="2" w:space="0" w:color="000001"/>
              <w:right w:val="single" w:sz="2" w:space="0" w:color="000001"/>
            </w:tcBorders>
          </w:tcPr>
          <w:p w14:paraId="2CB94BEC" w14:textId="2340089F" w:rsidR="00E84C17" w:rsidRDefault="00E84C17"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5BA261D1" w14:textId="53E2EBA9" w:rsidR="00E84C17" w:rsidRDefault="00E84C1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F8F7AE5" w14:textId="56B4AFA7" w:rsidR="00E84C17" w:rsidRDefault="00E84C17" w:rsidP="00C50A7A">
            <w:pPr>
              <w:pStyle w:val="TableContents"/>
              <w:spacing w:after="46" w:line="240" w:lineRule="auto"/>
              <w:rPr>
                <w:sz w:val="20"/>
                <w:szCs w:val="20"/>
                <w:lang w:val="en-US"/>
              </w:rPr>
            </w:pPr>
            <w:r>
              <w:rPr>
                <w:sz w:val="20"/>
                <w:szCs w:val="20"/>
                <w:lang w:val="en-US"/>
              </w:rPr>
              <w:t>66 (23.6)</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E6A9994" w14:textId="204A3E60" w:rsidR="00E84C17" w:rsidRDefault="00E84C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A929C4F" w14:textId="693F8C95" w:rsidR="00E84C17" w:rsidRDefault="00E84C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5833880" w14:textId="366E8123" w:rsidR="00E84C17" w:rsidRDefault="00E84C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61B4A03" w14:textId="5902744A" w:rsidR="00E84C17" w:rsidRDefault="00E84C17" w:rsidP="00C50A7A">
            <w:pPr>
              <w:pStyle w:val="TableContents"/>
              <w:spacing w:after="46" w:line="240" w:lineRule="auto"/>
              <w:rPr>
                <w:sz w:val="20"/>
                <w:szCs w:val="20"/>
                <w:lang w:val="en-US"/>
              </w:rPr>
            </w:pPr>
            <w:r>
              <w:rPr>
                <w:sz w:val="20"/>
                <w:szCs w:val="20"/>
                <w:lang w:val="en-US"/>
              </w:rPr>
              <w:t>28 (57.1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FF321D1" w14:textId="26AD0D96" w:rsidR="00E84C17" w:rsidRDefault="00E84C17" w:rsidP="00C50A7A">
            <w:pPr>
              <w:pStyle w:val="TableContents"/>
              <w:spacing w:after="46" w:line="240" w:lineRule="auto"/>
              <w:rPr>
                <w:sz w:val="20"/>
                <w:szCs w:val="20"/>
                <w:lang w:val="en-US"/>
              </w:rPr>
            </w:pPr>
            <w:r>
              <w:rPr>
                <w:sz w:val="20"/>
                <w:szCs w:val="20"/>
                <w:lang w:val="en-US"/>
              </w:rPr>
              <w:t>33.2 (11.1)</w:t>
            </w:r>
          </w:p>
        </w:tc>
      </w:tr>
      <w:tr w:rsidR="00E84C17" w:rsidRPr="00E0042D" w14:paraId="4D9F29D4" w14:textId="77777777" w:rsidTr="00EA6979">
        <w:trPr>
          <w:trHeight w:val="332"/>
        </w:trPr>
        <w:tc>
          <w:tcPr>
            <w:tcW w:w="2823" w:type="dxa"/>
            <w:tcBorders>
              <w:top w:val="single" w:sz="2" w:space="0" w:color="000001"/>
              <w:left w:val="single" w:sz="2" w:space="0" w:color="000001"/>
              <w:bottom w:val="single" w:sz="2" w:space="0" w:color="000001"/>
            </w:tcBorders>
            <w:shd w:val="clear" w:color="auto" w:fill="auto"/>
          </w:tcPr>
          <w:p w14:paraId="10035C94" w14:textId="0FC922C7" w:rsidR="00E84C17" w:rsidRDefault="00E84C17" w:rsidP="00C50A7A">
            <w:pPr>
              <w:spacing w:after="46" w:line="240" w:lineRule="auto"/>
              <w:rPr>
                <w:sz w:val="20"/>
                <w:szCs w:val="20"/>
                <w:lang w:val="en-US"/>
              </w:rPr>
            </w:pPr>
            <w:r>
              <w:rPr>
                <w:sz w:val="20"/>
                <w:szCs w:val="20"/>
                <w:lang w:val="en-US"/>
              </w:rPr>
              <w:fldChar w:fldCharType="begin" w:fldLock="1"/>
            </w:r>
            <w:r w:rsidR="00747B36">
              <w:rPr>
                <w:sz w:val="20"/>
                <w:szCs w:val="20"/>
                <w:lang w:val="en-US"/>
              </w:rPr>
              <w:instrText>ADDIN CSL_CITATION {"citationItems":[{"id":"ITEM-1","itemData":{"DOI":"10.1017/S0033291720001063","ISSN":"00332917","abstract":"BackgroundOne hypothesis proposed to underlie formal thought disorder (FTD), the incoherent speech is seen in some patients with schizophrenia, is that it reflects impairment in frontal/executive function. While this proposal has received support in neuropsychological studies, it has been relatively little tested using functional imaging. This study aimed to examine brain activations associated with FTD, and its two main factor-analytically derived subsyndromes, during the performance of a working memory task.MethodsSeventy patients with schizophrenia showing a full range of FTD scores and 70 matched healthy controls underwent fMRI during the performance of the 2-back version of the n-back task. Whole-brain corrected, voxel-based correlations with FTD scores were examined in the patient group.ResultsDuring 2-back performance the patients showed clusters of significant inverse correlation with FTD scores in the inferior frontal cortex and dorsolateral prefrontal cortex bilaterally, the left temporal cortex and subcortically in the basal ganglia and thalamus. Further analysis revealed that these correlations reflected an association only with 'alogia' (poverty of speech, poverty of content of speech and perseveration) and not with the 'fluent disorganization' component of FTD.ConclusionsThis study provides functional imaging support for the view that FTD in schizophrenia may involve impaired executive/frontal function. However, the relationship appears to be exclusively with alogia and not with the variables contributing to fluent disorganization. Copyright © The Author(s), 2020. Published by Cambridge University Press.","author":[{"dropping-particle":"","family":"Fuentes-Claramonte","given":"P","non-dropping-particle":"","parse-names":false,"suffix":""},{"dropping-particle":"","family":"López-Araquistain","given":"L","non-dropping-particle":"","parse-names":false,"suffix":""},{"dropping-particle":"","family":"Sarró","given":"S","non-dropping-particle":"","parse-names":false,"suffix":""},{"dropping-particle":"","family":"Sans-Sansa","given":"B","non-dropping-particle":"","parse-names":false,"suffix":""},{"dropping-particle":"","family":"Ortiz-Gil","given":"J","non-dropping-particle":"","parse-names":false,"suffix":""},{"dropping-particle":"","family":"Maristany","given":"T","non-dropping-particle":"","parse-names":false,"suffix":""},{"dropping-particle":"","family":"Salvador","given":"R","non-dropping-particle":"","parse-names":false,"suffix":""},{"dropping-particle":"","family":"McKenna","given":"P J","non-dropping-particle":"","parse-names":false,"suffix":""},{"dropping-particle":"","family":"Pomarol-Clotet","given":"E","non-dropping-particle":"","parse-names":false,"suffix":""}],"container-title":"Psychological Medicine","id":"ITEM-1","issued":{"date-parts":[["2020"]]},"note":"cited By 0","publisher":"Cambridge University Press","title":"Brain functional correlates of formal thought disorder in schizophrenia: Examining the frontal/dysexecutive hypothesis","type":"article-journal"},"uris":["http://www.mendeley.com/documents/?uuid=205a0f13-5c12-47c0-be25-b4cb217f9f41"]}],"mendeley":{"formattedCitation":"(P Fuentes-Claramonte et al., 2020)","manualFormatting":"Fuentes-Claramonte et al., 2020","plainTextFormattedCitation":"(P Fuentes-Claramonte et al., 2020)","previouslyFormattedCitation":"(P Fuentes-Claramonte et al., 2020)"},"properties":{"noteIndex":0},"schema":"https://github.com/citation-style-language/schema/raw/master/csl-citation.json"}</w:instrText>
            </w:r>
            <w:r>
              <w:rPr>
                <w:sz w:val="20"/>
                <w:szCs w:val="20"/>
                <w:lang w:val="en-US"/>
              </w:rPr>
              <w:fldChar w:fldCharType="separate"/>
            </w:r>
            <w:r w:rsidRPr="00E84C17">
              <w:rPr>
                <w:noProof/>
                <w:sz w:val="20"/>
                <w:szCs w:val="20"/>
                <w:lang w:val="en-US"/>
              </w:rPr>
              <w:t>Fuentes-Claramonte et al., 202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C034B37" w14:textId="6737C7C8" w:rsidR="00E84C17" w:rsidRDefault="00E84C17" w:rsidP="00C50A7A">
            <w:pPr>
              <w:pStyle w:val="TableContents"/>
              <w:spacing w:after="46" w:line="240" w:lineRule="auto"/>
              <w:rPr>
                <w:sz w:val="20"/>
                <w:szCs w:val="20"/>
                <w:lang w:val="en-US"/>
              </w:rPr>
            </w:pPr>
            <w:r>
              <w:rPr>
                <w:sz w:val="20"/>
                <w:szCs w:val="20"/>
                <w:lang w:val="en-US"/>
              </w:rPr>
              <w:t>70 (74.29)</w:t>
            </w:r>
          </w:p>
        </w:tc>
        <w:tc>
          <w:tcPr>
            <w:tcW w:w="1176" w:type="dxa"/>
            <w:tcBorders>
              <w:top w:val="single" w:sz="2" w:space="0" w:color="000001"/>
              <w:left w:val="single" w:sz="2" w:space="0" w:color="000001"/>
              <w:bottom w:val="single" w:sz="2" w:space="0" w:color="000001"/>
            </w:tcBorders>
            <w:shd w:val="clear" w:color="auto" w:fill="auto"/>
          </w:tcPr>
          <w:p w14:paraId="556978B0" w14:textId="0CAE6BA5" w:rsidR="00E84C17" w:rsidRDefault="00E84C17" w:rsidP="00C50A7A">
            <w:pPr>
              <w:pStyle w:val="TableContents"/>
              <w:spacing w:after="46" w:line="240" w:lineRule="auto"/>
              <w:rPr>
                <w:sz w:val="20"/>
                <w:szCs w:val="20"/>
                <w:lang w:val="en-US"/>
              </w:rPr>
            </w:pPr>
            <w:r>
              <w:rPr>
                <w:sz w:val="20"/>
                <w:szCs w:val="20"/>
                <w:lang w:val="en-US"/>
              </w:rPr>
              <w:t>42.61 (9.94)</w:t>
            </w:r>
          </w:p>
        </w:tc>
        <w:tc>
          <w:tcPr>
            <w:tcW w:w="1259" w:type="dxa"/>
            <w:tcBorders>
              <w:top w:val="single" w:sz="2" w:space="0" w:color="000001"/>
              <w:left w:val="single" w:sz="2" w:space="0" w:color="000001"/>
              <w:bottom w:val="single" w:sz="2" w:space="0" w:color="000001"/>
              <w:right w:val="single" w:sz="2" w:space="0" w:color="000001"/>
            </w:tcBorders>
          </w:tcPr>
          <w:p w14:paraId="4A47CD95" w14:textId="303EFCCD" w:rsidR="00E84C17" w:rsidRDefault="00E84C17"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FA69835" w14:textId="57243437" w:rsidR="00E84C17" w:rsidRDefault="00E84C1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52A033D" w14:textId="262E7F4A" w:rsidR="00E84C17" w:rsidRDefault="00E84C17" w:rsidP="00C50A7A">
            <w:pPr>
              <w:pStyle w:val="TableContents"/>
              <w:spacing w:after="46" w:line="240" w:lineRule="auto"/>
              <w:rPr>
                <w:sz w:val="20"/>
                <w:szCs w:val="20"/>
                <w:lang w:val="en-US"/>
              </w:rPr>
            </w:pPr>
            <w:r>
              <w:rPr>
                <w:sz w:val="20"/>
                <w:szCs w:val="20"/>
                <w:lang w:val="en-US"/>
              </w:rPr>
              <w:t>76.12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7CB4121" w14:textId="143F93F8" w:rsidR="00E84C17" w:rsidRDefault="00E84C17" w:rsidP="00C50A7A">
            <w:pPr>
              <w:pStyle w:val="TableContents"/>
              <w:spacing w:after="46" w:line="240" w:lineRule="auto"/>
              <w:rPr>
                <w:sz w:val="20"/>
                <w:szCs w:val="20"/>
                <w:lang w:val="en-US"/>
              </w:rPr>
            </w:pPr>
            <w:r>
              <w:rPr>
                <w:sz w:val="20"/>
                <w:szCs w:val="20"/>
                <w:lang w:val="en-US"/>
              </w:rPr>
              <w:t>17.94 (5.74)</w:t>
            </w:r>
          </w:p>
        </w:tc>
        <w:tc>
          <w:tcPr>
            <w:tcW w:w="1176" w:type="dxa"/>
            <w:tcBorders>
              <w:top w:val="single" w:sz="2" w:space="0" w:color="000001"/>
              <w:left w:val="single" w:sz="2" w:space="0" w:color="000001"/>
              <w:bottom w:val="single" w:sz="2" w:space="0" w:color="000001"/>
              <w:right w:val="single" w:sz="2" w:space="0" w:color="000001"/>
            </w:tcBorders>
          </w:tcPr>
          <w:p w14:paraId="7B8E867F" w14:textId="6D7A2E84" w:rsidR="00E84C17" w:rsidRDefault="00E84C17" w:rsidP="00C50A7A">
            <w:pPr>
              <w:pStyle w:val="TableContents"/>
              <w:spacing w:after="46" w:line="240" w:lineRule="auto"/>
              <w:rPr>
                <w:sz w:val="20"/>
                <w:szCs w:val="20"/>
                <w:lang w:val="en-US"/>
              </w:rPr>
            </w:pPr>
            <w:r>
              <w:rPr>
                <w:sz w:val="20"/>
                <w:szCs w:val="20"/>
                <w:lang w:val="en-US"/>
              </w:rPr>
              <w:t>21.84 (6.86)</w:t>
            </w:r>
          </w:p>
        </w:tc>
        <w:tc>
          <w:tcPr>
            <w:tcW w:w="1190" w:type="dxa"/>
            <w:tcBorders>
              <w:top w:val="single" w:sz="2" w:space="0" w:color="000001"/>
              <w:left w:val="single" w:sz="2" w:space="0" w:color="000001"/>
              <w:bottom w:val="single" w:sz="2" w:space="0" w:color="000001"/>
              <w:right w:val="single" w:sz="2" w:space="0" w:color="000001"/>
            </w:tcBorders>
          </w:tcPr>
          <w:p w14:paraId="25CAAB7A" w14:textId="41CA3CB1" w:rsidR="00E84C17" w:rsidRDefault="00E84C17" w:rsidP="00C50A7A">
            <w:pPr>
              <w:pStyle w:val="TableContents"/>
              <w:spacing w:after="46" w:line="240" w:lineRule="auto"/>
              <w:rPr>
                <w:sz w:val="20"/>
                <w:szCs w:val="20"/>
                <w:lang w:val="en-US"/>
              </w:rPr>
            </w:pPr>
            <w:r>
              <w:rPr>
                <w:sz w:val="20"/>
                <w:szCs w:val="20"/>
                <w:lang w:val="en-US"/>
              </w:rPr>
              <w:t>36.34 (9.14)</w:t>
            </w:r>
          </w:p>
        </w:tc>
        <w:tc>
          <w:tcPr>
            <w:tcW w:w="1105" w:type="dxa"/>
            <w:tcBorders>
              <w:top w:val="single" w:sz="2" w:space="0" w:color="000001"/>
              <w:left w:val="single" w:sz="2" w:space="0" w:color="000001"/>
              <w:bottom w:val="single" w:sz="2" w:space="0" w:color="000001"/>
            </w:tcBorders>
            <w:shd w:val="clear" w:color="auto" w:fill="auto"/>
          </w:tcPr>
          <w:p w14:paraId="6B212C2D" w14:textId="523639FF" w:rsidR="00E84C17" w:rsidRDefault="00E84C17" w:rsidP="00C50A7A">
            <w:pPr>
              <w:pStyle w:val="TableContents"/>
              <w:spacing w:after="46" w:line="240" w:lineRule="auto"/>
              <w:rPr>
                <w:sz w:val="20"/>
                <w:szCs w:val="20"/>
                <w:lang w:val="en-US"/>
              </w:rPr>
            </w:pPr>
            <w:r>
              <w:rPr>
                <w:sz w:val="20"/>
                <w:szCs w:val="20"/>
                <w:lang w:val="en-US"/>
              </w:rPr>
              <w:t>70 (74.2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2A8B7C6" w14:textId="2E2EB1A7" w:rsidR="00E84C17" w:rsidRDefault="00E84C17" w:rsidP="00C50A7A">
            <w:pPr>
              <w:pStyle w:val="TableContents"/>
              <w:spacing w:after="46" w:line="240" w:lineRule="auto"/>
              <w:rPr>
                <w:sz w:val="20"/>
                <w:szCs w:val="20"/>
                <w:lang w:val="en-US"/>
              </w:rPr>
            </w:pPr>
            <w:r>
              <w:rPr>
                <w:sz w:val="20"/>
                <w:szCs w:val="20"/>
                <w:lang w:val="en-US"/>
              </w:rPr>
              <w:t>40.21 (11.11)</w:t>
            </w:r>
          </w:p>
        </w:tc>
      </w:tr>
      <w:tr w:rsidR="00C17AD7" w:rsidRPr="00E0042D" w14:paraId="5291F1BB"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783FDD5A" w14:textId="688A746C" w:rsidR="00C50A7A" w:rsidRPr="00E0042D"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icl.2017.01.028","ISBN":"22131582 (ISSN)","ISSN":"22131582","PMID":"28203529","abstract":"Reality monitoring impairment is often reported in schizophrenia but the neural basis of this deficit is poorly understood. Difficulties with reality monitoring could be attributable to the same pattern of neural dysfunction as other cognitive deficits that characterize schizophrenia, or might instead represent a separable and dissociable impairment. This question was addressed through direct comparison of behavioral performance and neural activity associated with reality monitoring and working memory in patients with schizophrenia and matched healthy controls. Participants performed a word-pair reality monitoring task and a Sternberg working memory task while undergoing fMRI scanning. Distinct behavioral deficits were observed in the patients during performance of each task, which were associated with separable task- and region-specific dysfunction in the medial anterior prefrontal cortex for reality monitoring and dorsolateral prefrontal cortex for working memory. The results suggest that reality monitoring impairment is a distinct neurocognitive deficit in schizophrenia. The findings are consistent with the presence of a range of dissociable cognitive deficits in schizophrenia which may be associated with variable functional and structural dysconnectivity in underlying processing networks.","author":[{"dropping-particle":"","family":"Garrison","given":"Jane R.","non-dropping-particle":"","parse-names":false,"suffix":""},{"dropping-particle":"","family":"Fernandez-Egea","given":"Emilio","non-dropping-particle":"","parse-names":false,"suffix":""},{"dropping-particle":"","family":"Zaman","given":"Rashid","non-dropping-particle":"","parse-names":false,"suffix":""},{"dropping-particle":"","family":"Agius","given":"Mark","non-dropping-particle":"","parse-names":false,"suffix":""},{"dropping-particle":"","family":"Simons","given":"Jon S.","non-dropping-particle":"","parse-names":false,"suffix":""}],"container-title":"NeuroImage: Clinical","id":"ITEM-1","issued":{"date-parts":[["2017"]]},"title":"Reality monitoring impairment in schizophrenia reflects specific prefrontal cortex dysfunction","type":"article-journal"},"uris":["http://www.mendeley.com/documents/?uuid=c76a2dad-954d-35e2-8577-5acf24e91543"]}],"mendeley":{"formattedCitation":"(Garrison, Fernandez-Egea, Zaman, Agius, &amp; Simons, 2017)","manualFormatting":"Garrison et al., 2017","plainTextFormattedCitation":"(Garrison, Fernandez-Egea, Zaman, Agius, &amp; Simons, 2017)","previouslyFormattedCitation":"(Garrison, Fernandez-Egea, Zaman, Agius, &amp; Simons, 2017)"},"properties":{"noteIndex":0},"schema":"https://github.com/citation-style-language/schema/raw/master/csl-citation.json"}</w:instrText>
            </w:r>
            <w:r>
              <w:rPr>
                <w:sz w:val="20"/>
                <w:szCs w:val="20"/>
                <w:lang w:val="en-US"/>
              </w:rPr>
              <w:fldChar w:fldCharType="separate"/>
            </w:r>
            <w:r w:rsidRPr="00773996">
              <w:rPr>
                <w:noProof/>
                <w:sz w:val="20"/>
                <w:szCs w:val="20"/>
                <w:lang w:val="en-US"/>
              </w:rPr>
              <w:t>Garrison et al., 201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3E30D21" w14:textId="6C332AB4" w:rsidR="00C50A7A" w:rsidRPr="00E0042D" w:rsidRDefault="00C50A7A" w:rsidP="00C50A7A">
            <w:pPr>
              <w:pStyle w:val="TableContents"/>
              <w:spacing w:after="46" w:line="240" w:lineRule="auto"/>
              <w:rPr>
                <w:sz w:val="20"/>
                <w:szCs w:val="20"/>
                <w:lang w:val="en-US"/>
              </w:rPr>
            </w:pPr>
            <w:r>
              <w:rPr>
                <w:sz w:val="20"/>
                <w:szCs w:val="20"/>
                <w:lang w:val="en-US"/>
              </w:rPr>
              <w:t>20 (90)</w:t>
            </w:r>
          </w:p>
        </w:tc>
        <w:tc>
          <w:tcPr>
            <w:tcW w:w="1176" w:type="dxa"/>
            <w:tcBorders>
              <w:top w:val="single" w:sz="2" w:space="0" w:color="000001"/>
              <w:left w:val="single" w:sz="2" w:space="0" w:color="000001"/>
              <w:bottom w:val="single" w:sz="2" w:space="0" w:color="000001"/>
            </w:tcBorders>
            <w:shd w:val="clear" w:color="auto" w:fill="auto"/>
          </w:tcPr>
          <w:p w14:paraId="487B820E" w14:textId="77777777" w:rsidR="00C50A7A" w:rsidRPr="00E0042D" w:rsidRDefault="00C50A7A" w:rsidP="00C50A7A">
            <w:pPr>
              <w:pStyle w:val="TableContents"/>
              <w:spacing w:after="46" w:line="240" w:lineRule="auto"/>
              <w:rPr>
                <w:sz w:val="20"/>
                <w:szCs w:val="20"/>
                <w:lang w:val="en-US"/>
              </w:rPr>
            </w:pPr>
            <w:r>
              <w:rPr>
                <w:sz w:val="20"/>
                <w:szCs w:val="20"/>
                <w:lang w:val="en-US"/>
              </w:rPr>
              <w:t>36.3 (7.4)</w:t>
            </w:r>
          </w:p>
        </w:tc>
        <w:tc>
          <w:tcPr>
            <w:tcW w:w="1259" w:type="dxa"/>
            <w:tcBorders>
              <w:top w:val="single" w:sz="2" w:space="0" w:color="000001"/>
              <w:left w:val="single" w:sz="2" w:space="0" w:color="000001"/>
              <w:bottom w:val="single" w:sz="2" w:space="0" w:color="000001"/>
              <w:right w:val="single" w:sz="2" w:space="0" w:color="000001"/>
            </w:tcBorders>
          </w:tcPr>
          <w:p w14:paraId="612EF193" w14:textId="3054D606"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CF4D34E" w14:textId="07732B08" w:rsidR="00C50A7A" w:rsidRDefault="00C64717" w:rsidP="00C50A7A">
            <w:pPr>
              <w:pStyle w:val="TableContents"/>
              <w:spacing w:after="46" w:line="240" w:lineRule="auto"/>
              <w:rPr>
                <w:sz w:val="20"/>
                <w:szCs w:val="20"/>
                <w:lang w:val="en-US"/>
              </w:rPr>
            </w:pPr>
            <w:r>
              <w:rPr>
                <w:sz w:val="20"/>
                <w:szCs w:val="20"/>
                <w:lang w:val="en-US"/>
              </w:rPr>
              <w:t>13.6 (5.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5392F79" w14:textId="63E82C35"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DDF0D5F" w14:textId="51504CF7" w:rsidR="00C50A7A" w:rsidRPr="00E0042D" w:rsidRDefault="00C64717" w:rsidP="00C50A7A">
            <w:pPr>
              <w:pStyle w:val="TableContents"/>
              <w:spacing w:after="46" w:line="240" w:lineRule="auto"/>
              <w:rPr>
                <w:sz w:val="20"/>
                <w:szCs w:val="20"/>
                <w:lang w:val="en-US"/>
              </w:rPr>
            </w:pPr>
            <w:r>
              <w:rPr>
                <w:sz w:val="20"/>
                <w:szCs w:val="20"/>
                <w:lang w:val="en-US"/>
              </w:rPr>
              <w:t>14.9 (4.5)</w:t>
            </w:r>
          </w:p>
        </w:tc>
        <w:tc>
          <w:tcPr>
            <w:tcW w:w="1176" w:type="dxa"/>
            <w:tcBorders>
              <w:top w:val="single" w:sz="2" w:space="0" w:color="000001"/>
              <w:left w:val="single" w:sz="2" w:space="0" w:color="000001"/>
              <w:bottom w:val="single" w:sz="2" w:space="0" w:color="000001"/>
              <w:right w:val="single" w:sz="2" w:space="0" w:color="000001"/>
            </w:tcBorders>
          </w:tcPr>
          <w:p w14:paraId="5F71F3F9" w14:textId="6A57979C" w:rsidR="00C50A7A" w:rsidRDefault="00C64717" w:rsidP="00C50A7A">
            <w:pPr>
              <w:pStyle w:val="TableContents"/>
              <w:spacing w:after="46" w:line="240" w:lineRule="auto"/>
              <w:rPr>
                <w:sz w:val="20"/>
                <w:szCs w:val="20"/>
                <w:lang w:val="en-US"/>
              </w:rPr>
            </w:pPr>
            <w:r>
              <w:rPr>
                <w:sz w:val="20"/>
                <w:szCs w:val="20"/>
                <w:lang w:val="en-US"/>
              </w:rPr>
              <w:t>14.1 (6.1)</w:t>
            </w:r>
          </w:p>
        </w:tc>
        <w:tc>
          <w:tcPr>
            <w:tcW w:w="1190" w:type="dxa"/>
            <w:tcBorders>
              <w:top w:val="single" w:sz="2" w:space="0" w:color="000001"/>
              <w:left w:val="single" w:sz="2" w:space="0" w:color="000001"/>
              <w:bottom w:val="single" w:sz="2" w:space="0" w:color="000001"/>
              <w:right w:val="single" w:sz="2" w:space="0" w:color="000001"/>
            </w:tcBorders>
          </w:tcPr>
          <w:p w14:paraId="33F5EBC5" w14:textId="2B5C864C" w:rsidR="00C50A7A" w:rsidRDefault="00C647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110DC3D" w14:textId="31917302" w:rsidR="00C50A7A" w:rsidRPr="00E0042D" w:rsidRDefault="00C50A7A" w:rsidP="00C50A7A">
            <w:pPr>
              <w:pStyle w:val="TableContents"/>
              <w:spacing w:after="46" w:line="240" w:lineRule="auto"/>
              <w:rPr>
                <w:sz w:val="20"/>
                <w:szCs w:val="20"/>
                <w:lang w:val="en-US"/>
              </w:rPr>
            </w:pPr>
            <w:r>
              <w:rPr>
                <w:sz w:val="20"/>
                <w:szCs w:val="20"/>
                <w:lang w:val="en-US"/>
              </w:rPr>
              <w:t>20 (9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EDDEB1F" w14:textId="77777777" w:rsidR="00C50A7A" w:rsidRPr="00E0042D" w:rsidRDefault="00C50A7A" w:rsidP="00C50A7A">
            <w:pPr>
              <w:pStyle w:val="TableContents"/>
              <w:spacing w:after="46" w:line="240" w:lineRule="auto"/>
              <w:rPr>
                <w:sz w:val="20"/>
                <w:szCs w:val="20"/>
                <w:lang w:val="en-US"/>
              </w:rPr>
            </w:pPr>
            <w:r>
              <w:rPr>
                <w:sz w:val="20"/>
                <w:szCs w:val="20"/>
                <w:lang w:val="en-US"/>
              </w:rPr>
              <w:t>33.4 (8)</w:t>
            </w:r>
          </w:p>
        </w:tc>
      </w:tr>
      <w:tr w:rsidR="0059310C" w:rsidRPr="00E0042D" w14:paraId="3BD461B2"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245C8B5F" w14:textId="1D573164" w:rsidR="0059310C" w:rsidRDefault="0059310C" w:rsidP="00C50A7A">
            <w:pPr>
              <w:spacing w:after="46" w:line="240" w:lineRule="auto"/>
              <w:rPr>
                <w:sz w:val="20"/>
                <w:szCs w:val="20"/>
                <w:lang w:val="en-US"/>
              </w:rPr>
            </w:pPr>
            <w:r>
              <w:rPr>
                <w:sz w:val="20"/>
                <w:szCs w:val="20"/>
                <w:lang w:val="en-US"/>
              </w:rPr>
              <w:fldChar w:fldCharType="begin" w:fldLock="1"/>
            </w:r>
            <w:r w:rsidR="00772C62">
              <w:rPr>
                <w:sz w:val="20"/>
                <w:szCs w:val="20"/>
                <w:lang w:val="en-US"/>
              </w:rPr>
              <w:instrText>ADDIN CSL_CITATION {"citationItems":[{"id":"ITEM-1","itemData":{"DOI":"10.1016/j.pscychresns.2015.08.008","ISSN":"18727506","PMID":"26341950","abstract":"Stable neuropsychological deficits may provide a reliable basis for identifying etiological subtypes of schizophrenia. The aim of this study was to identify clusters of individuals with schizophrenia based on dimensions of neuropsychological performance, and to characterize their neural correlates. We acquired neuropsychological data as well as structural and functional magnetic resonance imaging from 129 patients with schizophrenia and 165 healthy controls. We derived eight cognitive dimensions and subsequently applied a cluster analysis to identify possible schizophrenia subtypes. Analyses suggested the following four cognitive clusters of schizophrenia: (1) Diminished Verbal Fluency, (2) Diminished Verbal Memory and Poor Motor Control, (3) Diminished Face Memory and Slowed Processing, and (4) Diminished Intellectual Function. The clusters were characterized by a specific pattern of structural brain changes in areas such as Wernicke's area, lingual gyrus and occipital face area, and hippocampus as well as differences in working memory-elicited neural activity in several fronto-parietal brain regions. Separable measures of cognitive function appear to provide a method for deriving cognitive subtypes meaningfully related to brain structure and function. Because the present study identified brain-based neural correlates of the cognitive clusters, the proposed groups of individuals with schizophrenia have some external validity.","author":[{"dropping-particle":"","family":"Geisler","given":"Daniel","non-dropping-particle":"","parse-names":false,"suffix":""},{"dropping-particle":"","family":"Walton","given":"Esther","non-dropping-particle":"","parse-names":false,"suffix":""},{"dropping-particle":"","family":"Naylor","given":"Melissa","non-dropping-particle":"","parse-names":false,"suffix":""},{"dropping-particle":"","family":"Roessner","given":"Veit","non-dropping-particle":"","parse-names":false,"suffix":""},{"dropping-particle":"","family":"Lim","given":"Kelvin O.","non-dropping-particle":"","parse-names":false,"suffix":""},{"dropping-particle":"","family":"Charles Schulz","given":"S.","non-dropping-particle":"","parse-names":false,"suffix":""},{"dropping-particle":"","family":"Gollub","given":"Randy L.","non-dropping-particle":"","parse-names":false,"suffix":""},{"dropping-particle":"","family":"Calhoun","given":"Vince D.","non-dropping-particle":"","parse-names":false,"suffix":""},{"dropping-particle":"","family":"Sponheim","given":"Scott R.","non-dropping-particle":"","parse-names":false,"suffix":""},{"dropping-particle":"","family":"Ehrlich","given":"Stefan","non-dropping-particle":"","parse-names":false,"suffix":""}],"container-title":"Psychiatry Research - Neuroimaging","id":"ITEM-1","issue":"1","issued":{"date-parts":[["2015","10","30"]]},"page":"74-83","publisher":"Elsevier Ireland Ltd","title":"Brain structure and function correlates of cognitive subtypes in schizophrenia","type":"article-journal","volume":"234"},"uris":["http://www.mendeley.com/documents/?uuid=628c7edc-854b-316b-a13b-ad81a560643e"]}],"mendeley":{"formattedCitation":"(Geisler et al., 2015)","manualFormatting":"Geisler et al., 2015","plainTextFormattedCitation":"(Geisler et al., 2015)","previouslyFormattedCitation":"(Geisler et al., 2015)"},"properties":{"noteIndex":0},"schema":"https://github.com/citation-style-language/schema/raw/master/csl-citation.json"}</w:instrText>
            </w:r>
            <w:r>
              <w:rPr>
                <w:sz w:val="20"/>
                <w:szCs w:val="20"/>
                <w:lang w:val="en-US"/>
              </w:rPr>
              <w:fldChar w:fldCharType="separate"/>
            </w:r>
            <w:r w:rsidRPr="0059310C">
              <w:rPr>
                <w:noProof/>
                <w:sz w:val="20"/>
                <w:szCs w:val="20"/>
                <w:lang w:val="en-US"/>
              </w:rPr>
              <w:t>Geisler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D5B70B7" w14:textId="7D8E70E8" w:rsidR="0059310C" w:rsidRDefault="0059310C" w:rsidP="00C50A7A">
            <w:pPr>
              <w:pStyle w:val="TableContents"/>
              <w:spacing w:after="46" w:line="240" w:lineRule="auto"/>
              <w:rPr>
                <w:sz w:val="20"/>
                <w:szCs w:val="20"/>
                <w:lang w:val="en-US"/>
              </w:rPr>
            </w:pPr>
            <w:r>
              <w:rPr>
                <w:sz w:val="20"/>
                <w:szCs w:val="20"/>
                <w:lang w:val="en-US"/>
              </w:rPr>
              <w:t>40 (35)</w:t>
            </w:r>
          </w:p>
        </w:tc>
        <w:tc>
          <w:tcPr>
            <w:tcW w:w="1176" w:type="dxa"/>
            <w:tcBorders>
              <w:top w:val="single" w:sz="2" w:space="0" w:color="000001"/>
              <w:left w:val="single" w:sz="2" w:space="0" w:color="000001"/>
              <w:bottom w:val="single" w:sz="2" w:space="0" w:color="000001"/>
            </w:tcBorders>
            <w:shd w:val="clear" w:color="auto" w:fill="auto"/>
          </w:tcPr>
          <w:p w14:paraId="07FFCE9C" w14:textId="437BC290" w:rsidR="0059310C" w:rsidRDefault="0059310C" w:rsidP="00C50A7A">
            <w:pPr>
              <w:pStyle w:val="TableContents"/>
              <w:spacing w:after="46" w:line="240" w:lineRule="auto"/>
              <w:rPr>
                <w:sz w:val="20"/>
                <w:szCs w:val="20"/>
                <w:lang w:val="en-US"/>
              </w:rPr>
            </w:pPr>
            <w:r>
              <w:rPr>
                <w:sz w:val="20"/>
                <w:szCs w:val="20"/>
                <w:lang w:val="en-US"/>
              </w:rPr>
              <w:t>29.8 (9.9)</w:t>
            </w:r>
          </w:p>
        </w:tc>
        <w:tc>
          <w:tcPr>
            <w:tcW w:w="1259" w:type="dxa"/>
            <w:tcBorders>
              <w:top w:val="single" w:sz="2" w:space="0" w:color="000001"/>
              <w:left w:val="single" w:sz="2" w:space="0" w:color="000001"/>
              <w:bottom w:val="single" w:sz="2" w:space="0" w:color="000001"/>
              <w:right w:val="single" w:sz="2" w:space="0" w:color="000001"/>
            </w:tcBorders>
          </w:tcPr>
          <w:p w14:paraId="7BA5FE00" w14:textId="16313796" w:rsidR="0059310C" w:rsidRDefault="00772C62"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2A0E4335" w14:textId="0EDB54A9" w:rsidR="0059310C" w:rsidRDefault="00772C62" w:rsidP="00C50A7A">
            <w:pPr>
              <w:pStyle w:val="TableContents"/>
              <w:spacing w:after="46" w:line="240" w:lineRule="auto"/>
              <w:rPr>
                <w:sz w:val="20"/>
                <w:szCs w:val="20"/>
                <w:lang w:val="en-US"/>
              </w:rPr>
            </w:pPr>
            <w:r>
              <w:rPr>
                <w:sz w:val="20"/>
                <w:szCs w:val="20"/>
                <w:lang w:val="en-US"/>
              </w:rPr>
              <w:t>8.14 (8.9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0350FD1" w14:textId="6054E799" w:rsidR="0059310C" w:rsidRDefault="00772C6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EAC63F3" w14:textId="7220EC43" w:rsidR="0059310C" w:rsidRDefault="00772C6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6831C67" w14:textId="5B6ADBBE" w:rsidR="0059310C" w:rsidRDefault="00772C6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EE542F5" w14:textId="2D41D251" w:rsidR="0059310C" w:rsidRDefault="00772C6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6C46B575" w14:textId="3AF236E4" w:rsidR="0059310C" w:rsidRDefault="00772C62" w:rsidP="00C50A7A">
            <w:pPr>
              <w:pStyle w:val="TableContents"/>
              <w:spacing w:after="46" w:line="240" w:lineRule="auto"/>
              <w:rPr>
                <w:sz w:val="20"/>
                <w:szCs w:val="20"/>
                <w:lang w:val="en-US"/>
              </w:rPr>
            </w:pPr>
            <w:r>
              <w:rPr>
                <w:sz w:val="20"/>
                <w:szCs w:val="20"/>
                <w:lang w:val="en-US"/>
              </w:rPr>
              <w:t>155 (4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FAC30AD" w14:textId="24671DDF" w:rsidR="0059310C" w:rsidRDefault="00772C62" w:rsidP="00C50A7A">
            <w:pPr>
              <w:pStyle w:val="TableContents"/>
              <w:spacing w:after="46" w:line="240" w:lineRule="auto"/>
              <w:rPr>
                <w:sz w:val="20"/>
                <w:szCs w:val="20"/>
                <w:lang w:val="en-US"/>
              </w:rPr>
            </w:pPr>
            <w:r>
              <w:rPr>
                <w:sz w:val="20"/>
                <w:szCs w:val="20"/>
                <w:lang w:val="en-US"/>
              </w:rPr>
              <w:t>31.4 (11.1)</w:t>
            </w:r>
          </w:p>
        </w:tc>
      </w:tr>
      <w:tr w:rsidR="00C17AD7" w:rsidRPr="00E0042D" w14:paraId="1E2C7C01"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43F37B4F" w14:textId="6F02A154"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7.01.021","ISSN":"15732509","PMID":"28095997","abstract":"Working memory deficits have been widely reported in schizophrenia, and may result from inefficient binding processes. These processes, and their neural correlates, remain understudied in schizophrenia. Thus, we designed an FMRI study aimed at investigating the neural correlates of both passive and active binding in working memory in schizophrenia. Nineteen patients with schizophrenia and 23 matched controls were recruited to perform a working memory binding task, in which they were instructed to memorize three letters and three spatial locations. In the passive binding condition, letters and spatial locations were directly presented as bound. Conversely, in the active binding condition, words and spatial locations were presented as separated, and participants were instructed to intentionally create associations between them. Patients exhibited a similar performance to the controls for the passive binding condition, but a significantly lower performance for the active binding. FMRI analyses revealed that this active binding deficit was related to aberrant activity in the posterior parietal cortex and the ventrolateral prefrontal cortex. This study provides initial evidence of a specific deficit for actively binding information in schizophrenia, which is linked to dysfunctions in the neural networks underlying attention, manipulation of information, and encoding strategies. Together, our results suggest that all these dysfunctions may be targets for neuromodulation interventions known to improve cognitive deficits in schizophrenia.","author":[{"dropping-particle":"","family":"Grot","given":"Stéphanie","non-dropping-particle":"","parse-names":false,"suffix":""},{"dropping-particle":"","family":"Légaré","given":"Virginie Petel","non-dropping-particle":"","parse-names":false,"suffix":""},{"dropping-particle":"","family":"Lipp","given":"Olivier","non-dropping-particle":"","parse-names":false,"suffix":""},{"dropping-particle":"","family":"Soulières","given":"Isabelle","non-dropping-particle":"","parse-names":false,"suffix":""},{"dropping-particle":"","family":"Dolcos","given":"Florin","non-dropping-particle":"","parse-names":false,"suffix":""},{"dropping-particle":"","family":"Luck","given":"David","non-dropping-particle":"","parse-names":false,"suffix":""}],"container-title":"Schizophrenia Research","id":"ITEM-1","issued":{"date-parts":[["2017"]]},"title":"Abnormal prefrontal and parietal activity linked to deficient active binding in working memory in schizophrenia","type":"article-journal"},"uris":["http://www.mendeley.com/documents/?uuid=415d64f8-31af-31d2-b095-ecf88f4ec7f4"]}],"mendeley":{"formattedCitation":"(Grot et al., 2017)","manualFormatting":"Grot et al., 2017","plainTextFormattedCitation":"(Grot et al., 2017)","previouslyFormattedCitation":"(Grot et al., 2017)"},"properties":{"noteIndex":0},"schema":"https://github.com/citation-style-language/schema/raw/master/csl-citation.json"}</w:instrText>
            </w:r>
            <w:r>
              <w:rPr>
                <w:sz w:val="20"/>
                <w:szCs w:val="20"/>
                <w:lang w:val="en-US"/>
              </w:rPr>
              <w:fldChar w:fldCharType="separate"/>
            </w:r>
            <w:r w:rsidRPr="00773996">
              <w:rPr>
                <w:noProof/>
                <w:sz w:val="20"/>
                <w:szCs w:val="20"/>
                <w:lang w:val="en-US"/>
              </w:rPr>
              <w:t>Grot et al., 201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E59611F" w14:textId="76B91461" w:rsidR="00C50A7A" w:rsidRPr="00E0042D" w:rsidRDefault="00C50A7A" w:rsidP="00C50A7A">
            <w:pPr>
              <w:pStyle w:val="TableContents"/>
              <w:spacing w:after="46" w:line="240" w:lineRule="auto"/>
              <w:rPr>
                <w:sz w:val="20"/>
                <w:szCs w:val="20"/>
                <w:lang w:val="en-US"/>
              </w:rPr>
            </w:pPr>
            <w:r>
              <w:rPr>
                <w:sz w:val="20"/>
                <w:szCs w:val="20"/>
                <w:lang w:val="en-US"/>
              </w:rPr>
              <w:t>19 (73.68)</w:t>
            </w:r>
          </w:p>
        </w:tc>
        <w:tc>
          <w:tcPr>
            <w:tcW w:w="1176" w:type="dxa"/>
            <w:tcBorders>
              <w:top w:val="single" w:sz="2" w:space="0" w:color="000001"/>
              <w:left w:val="single" w:sz="2" w:space="0" w:color="000001"/>
              <w:bottom w:val="single" w:sz="2" w:space="0" w:color="000001"/>
            </w:tcBorders>
            <w:shd w:val="clear" w:color="auto" w:fill="auto"/>
          </w:tcPr>
          <w:p w14:paraId="45EFD2E1" w14:textId="77777777" w:rsidR="00C50A7A" w:rsidRPr="00E0042D" w:rsidRDefault="00C50A7A" w:rsidP="00C50A7A">
            <w:pPr>
              <w:pStyle w:val="TableContents"/>
              <w:spacing w:after="46" w:line="240" w:lineRule="auto"/>
              <w:rPr>
                <w:sz w:val="20"/>
                <w:szCs w:val="20"/>
                <w:lang w:val="en-US"/>
              </w:rPr>
            </w:pPr>
            <w:r>
              <w:rPr>
                <w:sz w:val="20"/>
                <w:szCs w:val="20"/>
                <w:lang w:val="en-US"/>
              </w:rPr>
              <w:t>36.3 (1.7)</w:t>
            </w:r>
          </w:p>
        </w:tc>
        <w:tc>
          <w:tcPr>
            <w:tcW w:w="1259" w:type="dxa"/>
            <w:tcBorders>
              <w:top w:val="single" w:sz="2" w:space="0" w:color="000001"/>
              <w:left w:val="single" w:sz="2" w:space="0" w:color="000001"/>
              <w:bottom w:val="single" w:sz="2" w:space="0" w:color="000001"/>
              <w:right w:val="single" w:sz="2" w:space="0" w:color="000001"/>
            </w:tcBorders>
          </w:tcPr>
          <w:p w14:paraId="6DAD1B9E" w14:textId="41A37DDE"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2BF02E5" w14:textId="709251D8" w:rsidR="00C50A7A" w:rsidRDefault="00272C49"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C79DBE1" w14:textId="385AC5FA" w:rsidR="00C50A7A" w:rsidRPr="00E0042D" w:rsidRDefault="00C50A7A" w:rsidP="00C50A7A">
            <w:pPr>
              <w:pStyle w:val="TableContents"/>
              <w:spacing w:after="46" w:line="240" w:lineRule="auto"/>
              <w:rPr>
                <w:sz w:val="20"/>
                <w:szCs w:val="20"/>
                <w:lang w:val="en-US"/>
              </w:rPr>
            </w:pPr>
            <w:r>
              <w:rPr>
                <w:sz w:val="20"/>
                <w:szCs w:val="20"/>
                <w:lang w:val="en-US"/>
              </w:rPr>
              <w:t>66.43 (NA)</w:t>
            </w:r>
            <w:r w:rsidR="00272C49">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9F50DEC" w14:textId="0402E13E" w:rsidR="00C50A7A" w:rsidRPr="00E0042D" w:rsidRDefault="00272C49" w:rsidP="00C50A7A">
            <w:pPr>
              <w:pStyle w:val="TableContents"/>
              <w:spacing w:after="46" w:line="240" w:lineRule="auto"/>
              <w:rPr>
                <w:sz w:val="20"/>
                <w:szCs w:val="20"/>
                <w:lang w:val="en-US"/>
              </w:rPr>
            </w:pPr>
            <w:r>
              <w:rPr>
                <w:sz w:val="20"/>
                <w:szCs w:val="20"/>
                <w:lang w:val="en-US"/>
              </w:rPr>
              <w:t>16.16 (1.18)</w:t>
            </w:r>
          </w:p>
        </w:tc>
        <w:tc>
          <w:tcPr>
            <w:tcW w:w="1176" w:type="dxa"/>
            <w:tcBorders>
              <w:top w:val="single" w:sz="2" w:space="0" w:color="000001"/>
              <w:left w:val="single" w:sz="2" w:space="0" w:color="000001"/>
              <w:bottom w:val="single" w:sz="2" w:space="0" w:color="000001"/>
              <w:right w:val="single" w:sz="2" w:space="0" w:color="000001"/>
            </w:tcBorders>
          </w:tcPr>
          <w:p w14:paraId="4E326DD9" w14:textId="783973CF" w:rsidR="00C50A7A" w:rsidRDefault="00272C49" w:rsidP="00C50A7A">
            <w:pPr>
              <w:pStyle w:val="TableContents"/>
              <w:spacing w:after="46" w:line="240" w:lineRule="auto"/>
              <w:rPr>
                <w:sz w:val="20"/>
                <w:szCs w:val="20"/>
                <w:lang w:val="en-US"/>
              </w:rPr>
            </w:pPr>
            <w:r>
              <w:rPr>
                <w:sz w:val="20"/>
                <w:szCs w:val="20"/>
                <w:lang w:val="en-US"/>
              </w:rPr>
              <w:t>15.89 (0.9)</w:t>
            </w:r>
          </w:p>
        </w:tc>
        <w:tc>
          <w:tcPr>
            <w:tcW w:w="1190" w:type="dxa"/>
            <w:tcBorders>
              <w:top w:val="single" w:sz="2" w:space="0" w:color="000001"/>
              <w:left w:val="single" w:sz="2" w:space="0" w:color="000001"/>
              <w:bottom w:val="single" w:sz="2" w:space="0" w:color="000001"/>
              <w:right w:val="single" w:sz="2" w:space="0" w:color="000001"/>
            </w:tcBorders>
          </w:tcPr>
          <w:p w14:paraId="6FE53358" w14:textId="01DA2CC8" w:rsidR="00C50A7A" w:rsidRDefault="00272C49" w:rsidP="00C50A7A">
            <w:pPr>
              <w:pStyle w:val="TableContents"/>
              <w:spacing w:after="46" w:line="240" w:lineRule="auto"/>
              <w:rPr>
                <w:sz w:val="20"/>
                <w:szCs w:val="20"/>
                <w:lang w:val="en-US"/>
              </w:rPr>
            </w:pPr>
            <w:r>
              <w:rPr>
                <w:sz w:val="20"/>
                <w:szCs w:val="20"/>
                <w:lang w:val="en-US"/>
              </w:rPr>
              <w:t>34.38 (2.04)</w:t>
            </w:r>
          </w:p>
        </w:tc>
        <w:tc>
          <w:tcPr>
            <w:tcW w:w="1105" w:type="dxa"/>
            <w:tcBorders>
              <w:top w:val="single" w:sz="2" w:space="0" w:color="000001"/>
              <w:left w:val="single" w:sz="2" w:space="0" w:color="000001"/>
              <w:bottom w:val="single" w:sz="2" w:space="0" w:color="000001"/>
            </w:tcBorders>
            <w:shd w:val="clear" w:color="auto" w:fill="auto"/>
          </w:tcPr>
          <w:p w14:paraId="1923DFA4" w14:textId="7C62A873" w:rsidR="00C50A7A" w:rsidRPr="00E0042D" w:rsidRDefault="00C50A7A" w:rsidP="00C50A7A">
            <w:pPr>
              <w:pStyle w:val="TableContents"/>
              <w:spacing w:after="46" w:line="240" w:lineRule="auto"/>
              <w:rPr>
                <w:sz w:val="20"/>
                <w:szCs w:val="20"/>
                <w:lang w:val="en-US"/>
              </w:rPr>
            </w:pPr>
            <w:r>
              <w:rPr>
                <w:sz w:val="20"/>
                <w:szCs w:val="20"/>
                <w:lang w:val="en-US"/>
              </w:rPr>
              <w:t>23 (65.2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047664E" w14:textId="77777777" w:rsidR="00C50A7A" w:rsidRPr="00E0042D" w:rsidRDefault="00C50A7A" w:rsidP="00C50A7A">
            <w:pPr>
              <w:pStyle w:val="TableContents"/>
              <w:spacing w:after="46" w:line="240" w:lineRule="auto"/>
              <w:rPr>
                <w:sz w:val="20"/>
                <w:szCs w:val="20"/>
                <w:lang w:val="en-US"/>
              </w:rPr>
            </w:pPr>
            <w:r>
              <w:rPr>
                <w:sz w:val="20"/>
                <w:szCs w:val="20"/>
                <w:lang w:val="en-US"/>
              </w:rPr>
              <w:t>32.78 (2.52)</w:t>
            </w:r>
          </w:p>
        </w:tc>
      </w:tr>
      <w:tr w:rsidR="00C17AD7" w:rsidRPr="00E0042D" w14:paraId="70BDBF22" w14:textId="77777777" w:rsidTr="00EA6979">
        <w:trPr>
          <w:trHeight w:val="66"/>
        </w:trPr>
        <w:tc>
          <w:tcPr>
            <w:tcW w:w="2823" w:type="dxa"/>
            <w:tcBorders>
              <w:top w:val="single" w:sz="2" w:space="0" w:color="000001"/>
              <w:left w:val="single" w:sz="2" w:space="0" w:color="000001"/>
              <w:bottom w:val="single" w:sz="2" w:space="0" w:color="000001"/>
            </w:tcBorders>
            <w:shd w:val="clear" w:color="auto" w:fill="auto"/>
          </w:tcPr>
          <w:p w14:paraId="2B9DF8A6" w14:textId="2A090102"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1001073","ISSN":"00332917","abstract":"Background It is not known whether first-episode psychosis is characterized by the same prefrontal cortex functional imaging abnormalities as chronic schizophrenia.Method Thirty patients with a first episode of non-affective functional psychosis and 28 healthy controls underwent functional magnetic resonance imaging (fMRI) during performance of the n-back working memory task. Voxel-based analyses of brain activations and deactivations were carried out and compared between groups. The connectivity of regions of significant difference between the patients and controls was also examined.Results The first-episode patients did not show significant prefrontal hypo- or hyperactivation compared to controls. However, they showed failure of deactivation in the medial frontal cortex. This area showed high levels of connectivity with the posterior cingulate gyrus/precuneus and parts of the parietal cortex bilaterally. Failure of deactivation was significantly greater in first-episode patients who had or went on to acquire a DSM-IV diagnosis of schizophrenia than in those who did not, and in those who met RDC criteria for schizophrenia compared to those who did not.Conclusions First-episode psychosis is not characterized by hypo- or hyperfrontality but instead by a failure of deactivation in the medial frontal cortex. The location and connectivity of this area suggest that it is part of the default mode network. The failure of deactivation seems to be particularly marked in first-episode patients who have, or progress to, schizophrenia. © 2011 Cambridge University Press.","author":[{"dropping-particle":"","family":"Guerrero-Pedraza","given":"A.","non-dropping-particle":"","parse-names":false,"suffix":""},{"dropping-particle":"","family":"McKenna","given":"P. J.","non-dropping-particle":"","parse-names":false,"suffix":""},{"dropping-particle":"","family":"Gomar","given":"J. J.","non-dropping-particle":"","parse-names":false,"suffix":""},{"dropping-particle":"","family":"Sarró","given":"S.","non-dropping-particle":"","parse-names":false,"suffix":""},{"dropping-particle":"","family":"Salvador","given":"R.","non-dropping-particle":"","parse-names":false,"suffix":""},{"dropping-particle":"","family":"Amann","given":"B.","non-dropping-particle":"","parse-names":false,"suffix":""},{"dropping-particle":"","family":"Carrión","given":"M. I.","non-dropping-particle":"","parse-names":false,"suffix":""},{"dropping-particle":"","family":"Landin-Romero","given":"R.","non-dropping-particle":"","parse-names":false,"suffix":""},{"dropping-particle":"","family":"Blanch","given":"J.","non-dropping-particle":"","parse-names":false,"suffix":""},{"dropping-particle":"","family":"Pomarol-Clotet","given":"E.","non-dropping-particle":"","parse-names":false,"suffix":""}],"container-title":"Psychological Medicine","id":"ITEM-1","issue":"1","issued":{"date-parts":[["2012"]]},"page":"73-84","title":"First-episode psychosis is characterized by failure of deactivation but not by hypo- or hyperfrontality","type":"article-journal","volume":"42"},"uris":["http://www.mendeley.com/documents/?uuid=4131623e-69d5-4eb6-a516-d6be25b6ba55"]}],"mendeley":{"formattedCitation":"(Guerrero-Pedraza et al., 2012)","manualFormatting":"Guerrero-Pedraza et al., 2012","plainTextFormattedCitation":"(Guerrero-Pedraza et al., 2012)","previouslyFormattedCitation":"(Guerrero-Pedraza et al., 2012)"},"properties":{"noteIndex":0},"schema":"https://github.com/citation-style-language/schema/raw/master/csl-citation.json"}</w:instrText>
            </w:r>
            <w:r>
              <w:rPr>
                <w:sz w:val="20"/>
                <w:szCs w:val="20"/>
                <w:lang w:val="en-US"/>
              </w:rPr>
              <w:fldChar w:fldCharType="separate"/>
            </w:r>
            <w:r w:rsidRPr="00773996">
              <w:rPr>
                <w:noProof/>
                <w:sz w:val="20"/>
                <w:szCs w:val="20"/>
                <w:lang w:val="en-US"/>
              </w:rPr>
              <w:t>Guerrero-Pedraza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4F0903C" w14:textId="4E8F9312" w:rsidR="00C50A7A" w:rsidRPr="00E0042D" w:rsidRDefault="00C50A7A" w:rsidP="00C50A7A">
            <w:pPr>
              <w:pStyle w:val="TableContents"/>
              <w:spacing w:after="46" w:line="240" w:lineRule="auto"/>
              <w:rPr>
                <w:sz w:val="20"/>
                <w:szCs w:val="20"/>
                <w:lang w:val="en-US"/>
              </w:rPr>
            </w:pPr>
            <w:r>
              <w:rPr>
                <w:sz w:val="20"/>
                <w:szCs w:val="20"/>
                <w:lang w:val="en-US"/>
              </w:rPr>
              <w:t>30 (70)</w:t>
            </w:r>
          </w:p>
        </w:tc>
        <w:tc>
          <w:tcPr>
            <w:tcW w:w="1176" w:type="dxa"/>
            <w:tcBorders>
              <w:top w:val="single" w:sz="2" w:space="0" w:color="000001"/>
              <w:left w:val="single" w:sz="2" w:space="0" w:color="000001"/>
              <w:bottom w:val="single" w:sz="2" w:space="0" w:color="000001"/>
            </w:tcBorders>
            <w:shd w:val="clear" w:color="auto" w:fill="auto"/>
          </w:tcPr>
          <w:p w14:paraId="4BDA53B1" w14:textId="77777777" w:rsidR="00C50A7A" w:rsidRPr="00E0042D" w:rsidRDefault="00C50A7A" w:rsidP="00C50A7A">
            <w:pPr>
              <w:pStyle w:val="TableContents"/>
              <w:spacing w:after="46" w:line="240" w:lineRule="auto"/>
              <w:rPr>
                <w:sz w:val="20"/>
                <w:szCs w:val="20"/>
                <w:lang w:val="en-US"/>
              </w:rPr>
            </w:pPr>
            <w:r>
              <w:rPr>
                <w:sz w:val="20"/>
                <w:szCs w:val="20"/>
                <w:lang w:val="en-US"/>
              </w:rPr>
              <w:t>25.93 (5.82)</w:t>
            </w:r>
          </w:p>
        </w:tc>
        <w:tc>
          <w:tcPr>
            <w:tcW w:w="1259" w:type="dxa"/>
            <w:tcBorders>
              <w:top w:val="single" w:sz="2" w:space="0" w:color="000001"/>
              <w:left w:val="single" w:sz="2" w:space="0" w:color="000001"/>
              <w:bottom w:val="single" w:sz="2" w:space="0" w:color="000001"/>
              <w:right w:val="single" w:sz="2" w:space="0" w:color="000001"/>
            </w:tcBorders>
          </w:tcPr>
          <w:p w14:paraId="76040873" w14:textId="382097BF" w:rsidR="00C50A7A" w:rsidRDefault="00C50A7A" w:rsidP="00C50A7A">
            <w:pPr>
              <w:pStyle w:val="TableContents"/>
              <w:spacing w:after="46" w:line="240" w:lineRule="auto"/>
              <w:rPr>
                <w:sz w:val="20"/>
                <w:szCs w:val="20"/>
                <w:lang w:val="en-US"/>
              </w:rPr>
            </w:pPr>
            <w:r>
              <w:rPr>
                <w:sz w:val="20"/>
                <w:szCs w:val="20"/>
                <w:lang w:val="en-US"/>
              </w:rPr>
              <w:t>90</w:t>
            </w:r>
          </w:p>
        </w:tc>
        <w:tc>
          <w:tcPr>
            <w:tcW w:w="1162" w:type="dxa"/>
            <w:tcBorders>
              <w:top w:val="single" w:sz="2" w:space="0" w:color="000001"/>
              <w:left w:val="single" w:sz="2" w:space="0" w:color="000001"/>
              <w:bottom w:val="single" w:sz="2" w:space="0" w:color="000001"/>
            </w:tcBorders>
          </w:tcPr>
          <w:p w14:paraId="67AEA270" w14:textId="1C13F4C9" w:rsidR="00C50A7A" w:rsidRDefault="008814B4"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1C99DEC" w14:textId="34DEF01F" w:rsidR="00C50A7A" w:rsidRPr="00E0042D" w:rsidRDefault="00C50A7A" w:rsidP="00C50A7A">
            <w:pPr>
              <w:pStyle w:val="TableContents"/>
              <w:spacing w:after="46" w:line="240" w:lineRule="auto"/>
              <w:rPr>
                <w:sz w:val="20"/>
                <w:szCs w:val="20"/>
                <w:lang w:val="en-US"/>
              </w:rPr>
            </w:pPr>
            <w:r>
              <w:rPr>
                <w:sz w:val="20"/>
                <w:szCs w:val="20"/>
                <w:lang w:val="en-US"/>
              </w:rPr>
              <w:t>60.3 (17.34)</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EBC1A6E" w14:textId="7BEA02E4" w:rsidR="00C50A7A" w:rsidRPr="00E0042D" w:rsidRDefault="008814B4" w:rsidP="00C50A7A">
            <w:pPr>
              <w:pStyle w:val="TableContents"/>
              <w:spacing w:after="46" w:line="240" w:lineRule="auto"/>
              <w:rPr>
                <w:sz w:val="20"/>
                <w:szCs w:val="20"/>
                <w:lang w:val="en-US"/>
              </w:rPr>
            </w:pPr>
            <w:r>
              <w:rPr>
                <w:sz w:val="20"/>
                <w:szCs w:val="20"/>
                <w:lang w:val="en-US"/>
              </w:rPr>
              <w:t>14.97 (5.18)</w:t>
            </w:r>
          </w:p>
        </w:tc>
        <w:tc>
          <w:tcPr>
            <w:tcW w:w="1176" w:type="dxa"/>
            <w:tcBorders>
              <w:top w:val="single" w:sz="2" w:space="0" w:color="000001"/>
              <w:left w:val="single" w:sz="2" w:space="0" w:color="000001"/>
              <w:bottom w:val="single" w:sz="2" w:space="0" w:color="000001"/>
              <w:right w:val="single" w:sz="2" w:space="0" w:color="000001"/>
            </w:tcBorders>
          </w:tcPr>
          <w:p w14:paraId="29BD5220" w14:textId="5ED99F2C" w:rsidR="00C50A7A" w:rsidRDefault="008814B4" w:rsidP="00C50A7A">
            <w:pPr>
              <w:pStyle w:val="TableContents"/>
              <w:spacing w:after="46" w:line="240" w:lineRule="auto"/>
              <w:rPr>
                <w:sz w:val="20"/>
                <w:szCs w:val="20"/>
                <w:lang w:val="en-US"/>
              </w:rPr>
            </w:pPr>
            <w:r>
              <w:rPr>
                <w:sz w:val="20"/>
                <w:szCs w:val="20"/>
                <w:lang w:val="en-US"/>
              </w:rPr>
              <w:t>15.03 (7.96)</w:t>
            </w:r>
          </w:p>
        </w:tc>
        <w:tc>
          <w:tcPr>
            <w:tcW w:w="1190" w:type="dxa"/>
            <w:tcBorders>
              <w:top w:val="single" w:sz="2" w:space="0" w:color="000001"/>
              <w:left w:val="single" w:sz="2" w:space="0" w:color="000001"/>
              <w:bottom w:val="single" w:sz="2" w:space="0" w:color="000001"/>
              <w:right w:val="single" w:sz="2" w:space="0" w:color="000001"/>
            </w:tcBorders>
          </w:tcPr>
          <w:p w14:paraId="723F482A" w14:textId="04E3D32D" w:rsidR="00C50A7A" w:rsidRDefault="008814B4" w:rsidP="00C50A7A">
            <w:pPr>
              <w:pStyle w:val="TableContents"/>
              <w:spacing w:after="46" w:line="240" w:lineRule="auto"/>
              <w:rPr>
                <w:sz w:val="20"/>
                <w:szCs w:val="20"/>
                <w:lang w:val="en-US"/>
              </w:rPr>
            </w:pPr>
            <w:r>
              <w:rPr>
                <w:sz w:val="20"/>
                <w:szCs w:val="20"/>
                <w:lang w:val="en-US"/>
              </w:rPr>
              <w:t>30.3 (8.14)</w:t>
            </w:r>
          </w:p>
        </w:tc>
        <w:tc>
          <w:tcPr>
            <w:tcW w:w="1105" w:type="dxa"/>
            <w:tcBorders>
              <w:top w:val="single" w:sz="2" w:space="0" w:color="000001"/>
              <w:left w:val="single" w:sz="2" w:space="0" w:color="000001"/>
              <w:bottom w:val="single" w:sz="2" w:space="0" w:color="000001"/>
            </w:tcBorders>
            <w:shd w:val="clear" w:color="auto" w:fill="auto"/>
          </w:tcPr>
          <w:p w14:paraId="114EFAE7" w14:textId="46EFA2A4" w:rsidR="00C50A7A" w:rsidRPr="00E0042D" w:rsidRDefault="00C50A7A" w:rsidP="00C50A7A">
            <w:pPr>
              <w:pStyle w:val="TableContents"/>
              <w:spacing w:after="46" w:line="240" w:lineRule="auto"/>
              <w:rPr>
                <w:sz w:val="20"/>
                <w:szCs w:val="20"/>
                <w:lang w:val="en-US"/>
              </w:rPr>
            </w:pPr>
            <w:r>
              <w:rPr>
                <w:sz w:val="20"/>
                <w:szCs w:val="20"/>
                <w:lang w:val="en-US"/>
              </w:rPr>
              <w:t>28 (71.4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DFC3D06" w14:textId="77777777" w:rsidR="00C50A7A" w:rsidRPr="00E0042D" w:rsidRDefault="00C50A7A" w:rsidP="00C50A7A">
            <w:pPr>
              <w:pStyle w:val="TableContents"/>
              <w:spacing w:after="46" w:line="240" w:lineRule="auto"/>
              <w:rPr>
                <w:sz w:val="20"/>
                <w:szCs w:val="20"/>
                <w:lang w:val="en-US"/>
              </w:rPr>
            </w:pPr>
            <w:r>
              <w:rPr>
                <w:sz w:val="20"/>
                <w:szCs w:val="20"/>
                <w:lang w:val="en-US"/>
              </w:rPr>
              <w:t>27.43 (7.01)</w:t>
            </w:r>
          </w:p>
        </w:tc>
      </w:tr>
      <w:tr w:rsidR="00C17AD7" w:rsidRPr="00E0042D" w14:paraId="65E81AA7" w14:textId="77777777" w:rsidTr="00EA6979">
        <w:trPr>
          <w:trHeight w:val="114"/>
        </w:trPr>
        <w:tc>
          <w:tcPr>
            <w:tcW w:w="2823" w:type="dxa"/>
            <w:tcBorders>
              <w:top w:val="single" w:sz="2" w:space="0" w:color="000001"/>
              <w:left w:val="single" w:sz="2" w:space="0" w:color="000001"/>
              <w:bottom w:val="single" w:sz="2" w:space="0" w:color="000001"/>
            </w:tcBorders>
            <w:shd w:val="clear" w:color="auto" w:fill="auto"/>
          </w:tcPr>
          <w:p w14:paraId="3A5A5EC8" w14:textId="02443C29" w:rsidR="00C50A7A" w:rsidRPr="00E0042D"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jpsychires.2017.02.024","ISSN":"18791379","PMID":"28325680","abstract":"Schizophrenia patients have significant memory difficulties that have far-reaching implications in their daily life. These impairments are partly attributed to an inability to self-initiate effective memory encoding strategies, but its core neurobiological correlates remain unknown. The current study addresses this critical gap in our knowledge of episodic memory impairments in schizophrenia. Schizophrenia patients (n = 35) and healthy controls (n = 23) underwent a Semantic Encoding Memory Task (SEMT) during an fMRI scan. Brain activity was examined for conditions where participants were a) prompted to use semantic encoding strategies, or b) not prompted but required to self-initiate such strategies. When prompted to use semantic encoding strategies, schizophrenia patients exhibited similar recognition performance and brain activity as healthy controls. However, when required to self-initiate these strategies, patients had significant reduced recognition performance and brain activity in the left dorsolateral prefrontal cortex, as well as in the left temporal gyrus, left superior parietal lobule, and cerebellum. When patients were divided based on performance on the SEMT, the subgroup with more severe deficits in self-initiation also showed greater reduction in left dorsolateral prefrontal activity. These results suggest that impaired self-initiation of elaborative encoding strategies is a driving feature of memory deficits in schizophrenia. We also identified the neural correlates of impaired self-initiation of semantic encoding strategies, in which a failure to activate the left dorsolateral prefrontal cortex plays a key role. These findings provide important new targets in the development of novel treatments aiming to improve memory and ultimately patients' outcome.","author":[{"dropping-particle":"","family":"Guimond","given":"Synthia","non-dropping-particle":"","parse-names":false,"suffix":""},{"dropping-particle":"","family":"Hawco","given":"Colin","non-dropping-particle":"","parse-names":false,"suffix":""},{"dropping-particle":"","family":"Lepage","given":"Martin","non-dropping-particle":"","parse-names":false,"suffix":""}],"container-title":"Journal of Psychiatric Research","id":"ITEM-1","issued":{"date-parts":[["2017"]]},"title":"Prefrontal activity and impaired memory encoding strategies in schizophrenia","type":"article-journal"},"uris":["http://www.mendeley.com/documents/?uuid=644c9f4f-4dd5-32be-b6d4-c1d3d206a6f5"]}],"mendeley":{"formattedCitation":"(Guimond, Hawco, &amp; Lepage, 2017)","manualFormatting":"Guimond et al., 2017","plainTextFormattedCitation":"(Guimond, Hawco, &amp; Lepage, 2017)","previouslyFormattedCitation":"(Guimond, Hawco, &amp; Lepage, 2017)"},"properties":{"noteIndex":0},"schema":"https://github.com/citation-style-language/schema/raw/master/csl-citation.json"}</w:instrText>
            </w:r>
            <w:r>
              <w:rPr>
                <w:sz w:val="20"/>
                <w:szCs w:val="20"/>
                <w:lang w:val="en-US"/>
              </w:rPr>
              <w:fldChar w:fldCharType="separate"/>
            </w:r>
            <w:r w:rsidRPr="004E2A51">
              <w:rPr>
                <w:noProof/>
                <w:sz w:val="20"/>
                <w:szCs w:val="20"/>
                <w:lang w:val="en-US"/>
              </w:rPr>
              <w:t>Guimond et al., 201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F6D6F38" w14:textId="1C17E767" w:rsidR="00C50A7A" w:rsidRPr="00E0042D" w:rsidRDefault="00C50A7A" w:rsidP="00C50A7A">
            <w:pPr>
              <w:pStyle w:val="TableContents"/>
              <w:spacing w:after="46" w:line="240" w:lineRule="auto"/>
              <w:rPr>
                <w:sz w:val="20"/>
                <w:szCs w:val="20"/>
                <w:lang w:val="en-US"/>
              </w:rPr>
            </w:pPr>
            <w:r>
              <w:rPr>
                <w:sz w:val="20"/>
                <w:szCs w:val="20"/>
                <w:lang w:val="en-US"/>
              </w:rPr>
              <w:t>35 (85.71)</w:t>
            </w:r>
          </w:p>
        </w:tc>
        <w:tc>
          <w:tcPr>
            <w:tcW w:w="1176" w:type="dxa"/>
            <w:tcBorders>
              <w:top w:val="single" w:sz="2" w:space="0" w:color="000001"/>
              <w:left w:val="single" w:sz="2" w:space="0" w:color="000001"/>
              <w:bottom w:val="single" w:sz="2" w:space="0" w:color="000001"/>
            </w:tcBorders>
            <w:shd w:val="clear" w:color="auto" w:fill="auto"/>
          </w:tcPr>
          <w:p w14:paraId="2450B167" w14:textId="77777777" w:rsidR="00C50A7A" w:rsidRPr="00E0042D" w:rsidRDefault="00C50A7A" w:rsidP="00C50A7A">
            <w:pPr>
              <w:pStyle w:val="TableContents"/>
              <w:spacing w:after="46" w:line="240" w:lineRule="auto"/>
              <w:rPr>
                <w:sz w:val="20"/>
                <w:szCs w:val="20"/>
                <w:lang w:val="en-US"/>
              </w:rPr>
            </w:pPr>
            <w:r>
              <w:rPr>
                <w:sz w:val="20"/>
                <w:szCs w:val="20"/>
                <w:lang w:val="en-US"/>
              </w:rPr>
              <w:t>32.63 (7.82)</w:t>
            </w:r>
          </w:p>
        </w:tc>
        <w:tc>
          <w:tcPr>
            <w:tcW w:w="1259" w:type="dxa"/>
            <w:tcBorders>
              <w:top w:val="single" w:sz="2" w:space="0" w:color="000001"/>
              <w:left w:val="single" w:sz="2" w:space="0" w:color="000001"/>
              <w:bottom w:val="single" w:sz="2" w:space="0" w:color="000001"/>
              <w:right w:val="single" w:sz="2" w:space="0" w:color="000001"/>
            </w:tcBorders>
          </w:tcPr>
          <w:p w14:paraId="0D7240F7" w14:textId="556A5C04"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F2C52C5" w14:textId="743033F4" w:rsidR="00C50A7A" w:rsidRDefault="008814B4" w:rsidP="00C50A7A">
            <w:pPr>
              <w:pStyle w:val="TableContents"/>
              <w:spacing w:after="46" w:line="240" w:lineRule="auto"/>
              <w:rPr>
                <w:sz w:val="20"/>
                <w:szCs w:val="20"/>
                <w:lang w:val="en-US"/>
              </w:rPr>
            </w:pPr>
            <w:r>
              <w:rPr>
                <w:sz w:val="20"/>
                <w:szCs w:val="20"/>
                <w:lang w:val="en-US"/>
              </w:rPr>
              <w:t>9.74 (4.5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6B29236" w14:textId="319A7FF9"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B9FFAA2" w14:textId="4D75E81F" w:rsidR="00C50A7A" w:rsidRPr="00E0042D" w:rsidRDefault="008814B4"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338B353" w14:textId="00829237" w:rsidR="00C50A7A" w:rsidRDefault="008814B4"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FD2C1CA" w14:textId="4683F80D" w:rsidR="00C50A7A" w:rsidRDefault="008814B4"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35EEA99" w14:textId="00C06441" w:rsidR="00C50A7A" w:rsidRPr="00E0042D" w:rsidRDefault="00C50A7A" w:rsidP="00C50A7A">
            <w:pPr>
              <w:pStyle w:val="TableContents"/>
              <w:spacing w:after="46" w:line="240" w:lineRule="auto"/>
              <w:rPr>
                <w:sz w:val="20"/>
                <w:szCs w:val="20"/>
                <w:lang w:val="en-US"/>
              </w:rPr>
            </w:pPr>
            <w:r>
              <w:rPr>
                <w:sz w:val="20"/>
                <w:szCs w:val="20"/>
                <w:lang w:val="en-US"/>
              </w:rPr>
              <w:t>23 (78.2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B5ACFF0" w14:textId="77777777" w:rsidR="00C50A7A" w:rsidRPr="00E0042D" w:rsidRDefault="00C50A7A" w:rsidP="00C50A7A">
            <w:pPr>
              <w:pStyle w:val="TableContents"/>
              <w:spacing w:after="46" w:line="240" w:lineRule="auto"/>
              <w:rPr>
                <w:sz w:val="20"/>
                <w:szCs w:val="20"/>
                <w:lang w:val="en-US"/>
              </w:rPr>
            </w:pPr>
            <w:r>
              <w:rPr>
                <w:sz w:val="20"/>
                <w:szCs w:val="20"/>
                <w:lang w:val="en-US"/>
              </w:rPr>
              <w:t>33.78 (8.17)</w:t>
            </w:r>
          </w:p>
        </w:tc>
      </w:tr>
      <w:tr w:rsidR="00C17AD7" w:rsidRPr="00E0042D" w14:paraId="5901919D" w14:textId="77777777" w:rsidTr="00EA6979">
        <w:trPr>
          <w:trHeight w:val="282"/>
        </w:trPr>
        <w:tc>
          <w:tcPr>
            <w:tcW w:w="2823" w:type="dxa"/>
            <w:tcBorders>
              <w:top w:val="single" w:sz="2" w:space="0" w:color="000001"/>
              <w:left w:val="single" w:sz="2" w:space="0" w:color="000001"/>
              <w:bottom w:val="single" w:sz="2" w:space="0" w:color="000001"/>
            </w:tcBorders>
            <w:shd w:val="clear" w:color="auto" w:fill="auto"/>
          </w:tcPr>
          <w:p w14:paraId="14536B3C" w14:textId="44D02D60"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18.02.028","ISSN":"18791379","abstract":"Schizophrenia (SZ) patients exhibit deficits in emotion regulation that affect their daily functioning. There is evidence that the prefrontal cortex plays an important role in emotion regulation. However, it remains unclear how this brain region is involved in emotion regulation deficits in SZ, and how such deficits impact performance on cognitively demanding tasks. We examined how happy and fearful emotional distractors impact performance on working memory (WM) tasks of varying difficulty (0-back, 2-back), and brain activity using fMRI. Participants were 20 patients with SZ and 20 healthy controls (HC) matched on age, sex, race, and IQ. A significant 3-way interaction showed that SZ patients had lower performance compared to HC when exposed to fearful and happy distractors, but only during the 2-back task. Second-level fMRI between-group analysis revealed that compared to SZ patients, HC showed significantly greater increase in brain activity with WM load in the left IFG (BA 45) when exposed to fearful distractors. Less brain activity in this region was also associated with reduction in SZ patients' performance during higher WM load and the presence of fearful distractors. SZ patients had difficulty in performing a WM task when regulating emotions, and they failed to show the emotion-specific modulation of the left IFG observed in HC. These results suggest that SZ patients have difficulty with emotion regulation demands during effortful cognitive tasks. This also provides us with potential insight on how emotion regulation could be rehabilitated in SZ using cognitive training.","author":[{"dropping-particle":"","family":"Guimond","given":"Synthia","non-dropping-particle":"","parse-names":false,"suffix":""},{"dropping-particle":"","family":"Padani","given":"Shezal","non-dropping-particle":"","parse-names":false,"suffix":""},{"dropping-particle":"","family":"Lutz","given":"Olivia","non-dropping-particle":"","parse-names":false,"suffix":""},{"dropping-particle":"","family":"Eack","given":"Shaun","non-dropping-particle":"","parse-names":false,"suffix":""},{"dropping-particle":"","family":"Thermenos","given":"Heidi","non-dropping-particle":"","parse-names":false,"suffix":""},{"dropping-particle":"","family":"Keshavan","given":"Matcheri","non-dropping-particle":"","parse-names":false,"suffix":""}],"container-title":"Journal of Psychiatric Research","id":"ITEM-1","issue":"May 2017","issued":{"date-parts":[["2018"]]},"page":"14-20","publisher":"Elsevier","title":"Impaired regulation of emotional distractors during working memory load in schizophrenia","type":"article-journal","volume":"101"},"uris":["http://www.mendeley.com/documents/?uuid=2adfc4a2-fd7e-4bef-99f6-22510fab4626"]}],"mendeley":{"formattedCitation":"(Guimond et al., 2018)","manualFormatting":"Guimond et al., 2018","plainTextFormattedCitation":"(Guimond et al., 2018)","previouslyFormattedCitation":"(Guimond et al., 2018)"},"properties":{"noteIndex":0},"schema":"https://github.com/citation-style-language/schema/raw/master/csl-citation.json"}</w:instrText>
            </w:r>
            <w:r>
              <w:rPr>
                <w:sz w:val="20"/>
                <w:szCs w:val="20"/>
                <w:lang w:val="en-US"/>
              </w:rPr>
              <w:fldChar w:fldCharType="separate"/>
            </w:r>
            <w:r w:rsidRPr="00F06A9C">
              <w:rPr>
                <w:noProof/>
                <w:sz w:val="20"/>
                <w:szCs w:val="20"/>
                <w:lang w:val="en-US"/>
              </w:rPr>
              <w:t>Guimond et al., 201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EECCEDE" w14:textId="2E94DDEF" w:rsidR="00C50A7A" w:rsidRPr="00E0042D" w:rsidRDefault="00C50A7A" w:rsidP="00C50A7A">
            <w:pPr>
              <w:pStyle w:val="TableContents"/>
              <w:spacing w:after="46" w:line="240" w:lineRule="auto"/>
              <w:rPr>
                <w:sz w:val="20"/>
                <w:szCs w:val="20"/>
                <w:lang w:val="en-US"/>
              </w:rPr>
            </w:pPr>
            <w:r>
              <w:rPr>
                <w:sz w:val="20"/>
                <w:szCs w:val="20"/>
                <w:lang w:val="en-US"/>
              </w:rPr>
              <w:t>20 (60)</w:t>
            </w:r>
          </w:p>
        </w:tc>
        <w:tc>
          <w:tcPr>
            <w:tcW w:w="1176" w:type="dxa"/>
            <w:tcBorders>
              <w:top w:val="single" w:sz="2" w:space="0" w:color="000001"/>
              <w:left w:val="single" w:sz="2" w:space="0" w:color="000001"/>
              <w:bottom w:val="single" w:sz="2" w:space="0" w:color="000001"/>
            </w:tcBorders>
            <w:shd w:val="clear" w:color="auto" w:fill="auto"/>
          </w:tcPr>
          <w:p w14:paraId="2DC8CB0E" w14:textId="77777777" w:rsidR="00C50A7A" w:rsidRPr="00E0042D" w:rsidRDefault="00C50A7A" w:rsidP="00C50A7A">
            <w:pPr>
              <w:pStyle w:val="TableContents"/>
              <w:spacing w:after="46" w:line="240" w:lineRule="auto"/>
              <w:rPr>
                <w:sz w:val="20"/>
                <w:szCs w:val="20"/>
                <w:lang w:val="en-US"/>
              </w:rPr>
            </w:pPr>
            <w:r>
              <w:rPr>
                <w:sz w:val="20"/>
                <w:szCs w:val="20"/>
                <w:lang w:val="en-US"/>
              </w:rPr>
              <w:t>26.9 (7.63)</w:t>
            </w:r>
          </w:p>
        </w:tc>
        <w:tc>
          <w:tcPr>
            <w:tcW w:w="1259" w:type="dxa"/>
            <w:tcBorders>
              <w:top w:val="single" w:sz="2" w:space="0" w:color="000001"/>
              <w:left w:val="single" w:sz="2" w:space="0" w:color="000001"/>
              <w:bottom w:val="single" w:sz="2" w:space="0" w:color="000001"/>
              <w:right w:val="single" w:sz="2" w:space="0" w:color="000001"/>
            </w:tcBorders>
          </w:tcPr>
          <w:p w14:paraId="06311332" w14:textId="6C58F94A"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E768B91" w14:textId="791BE06D" w:rsidR="00C50A7A" w:rsidRDefault="00EF52FD" w:rsidP="00C50A7A">
            <w:pPr>
              <w:pStyle w:val="TableContents"/>
              <w:spacing w:after="46" w:line="240" w:lineRule="auto"/>
              <w:rPr>
                <w:sz w:val="20"/>
                <w:szCs w:val="20"/>
                <w:lang w:val="en-US"/>
              </w:rPr>
            </w:pPr>
            <w:r>
              <w:rPr>
                <w:sz w:val="20"/>
                <w:szCs w:val="20"/>
                <w:lang w:val="en-US"/>
              </w:rPr>
              <w:t>4.37 (2.3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B22989A" w14:textId="327004D7"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9450E7B" w14:textId="1AD8036A" w:rsidR="00C50A7A" w:rsidRPr="00E0042D" w:rsidRDefault="00EF52FD"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31246E5" w14:textId="7FD9F651" w:rsidR="00C50A7A" w:rsidRDefault="00EF52FD"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8E21F48" w14:textId="03336685" w:rsidR="00C50A7A" w:rsidRDefault="00EF52FD"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94969E9" w14:textId="03615AB9" w:rsidR="00C50A7A" w:rsidRPr="00E0042D" w:rsidRDefault="00C50A7A" w:rsidP="00C50A7A">
            <w:pPr>
              <w:pStyle w:val="TableContents"/>
              <w:spacing w:after="46" w:line="240" w:lineRule="auto"/>
              <w:rPr>
                <w:sz w:val="20"/>
                <w:szCs w:val="20"/>
                <w:lang w:val="en-US"/>
              </w:rPr>
            </w:pPr>
            <w:r>
              <w:rPr>
                <w:sz w:val="20"/>
                <w:szCs w:val="20"/>
                <w:lang w:val="en-US"/>
              </w:rPr>
              <w:t>20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070F8B2" w14:textId="77777777" w:rsidR="00C50A7A" w:rsidRPr="00E0042D" w:rsidRDefault="00C50A7A" w:rsidP="00C50A7A">
            <w:pPr>
              <w:pStyle w:val="TableContents"/>
              <w:spacing w:after="46" w:line="240" w:lineRule="auto"/>
              <w:rPr>
                <w:sz w:val="20"/>
                <w:szCs w:val="20"/>
                <w:lang w:val="en-US"/>
              </w:rPr>
            </w:pPr>
            <w:r>
              <w:rPr>
                <w:sz w:val="20"/>
                <w:szCs w:val="20"/>
                <w:lang w:val="en-US"/>
              </w:rPr>
              <w:t>25.05 (4.05)</w:t>
            </w:r>
          </w:p>
        </w:tc>
      </w:tr>
      <w:tr w:rsidR="00C17AD7" w:rsidRPr="00E0042D" w14:paraId="6BA2EFE4" w14:textId="77777777" w:rsidTr="00EA6979">
        <w:trPr>
          <w:trHeight w:val="18"/>
        </w:trPr>
        <w:tc>
          <w:tcPr>
            <w:tcW w:w="2823" w:type="dxa"/>
            <w:tcBorders>
              <w:top w:val="single" w:sz="2" w:space="0" w:color="000001"/>
              <w:left w:val="single" w:sz="2" w:space="0" w:color="000001"/>
              <w:bottom w:val="single" w:sz="2" w:space="0" w:color="000001"/>
            </w:tcBorders>
            <w:shd w:val="clear" w:color="auto" w:fill="auto"/>
          </w:tcPr>
          <w:p w14:paraId="2C3C22C8" w14:textId="50B24B21"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br.2012.09.034","ISSN":"01664328","abstract":"In schizophrenia patients negative symptoms and cognitive impairment often persist despite treatment with second generation antipsychotics leading to reduced quality of life and psychosocial functioning. One core cognitive deficit is impaired working memory (WM) suggesting malfunctioning of the dorsolateral prefrontal cortex. High frequency repetitive transcranial magnetic stimulation (rTMS) has been used to transiently facilitate or consolidate neuronal processes. Pilot studies using rTMS have demonstrated improvement of psychopathology in other psychiatric disorders, but a systematic investigation of working memory effects outlasting the stimulation procedure has not been performed so far. The aim of our study was to explore the effect of a 3-week high frequency active or sham 10 Hz rTMS on cognition, specifically on working memory, in schizophrenia patients (n=25) in addition to antipsychotic therapy and in healthy controls (n=22). We used functional magnetic resonance imaging (fMRI) to compare activation patterns during verbal WM (letter 2-back task) before and after 3-weeks treatment with rTMS. Additionally, other cognitive tasks were conducted. 10 Hz rTMS was applied over the left posterior middle frontal gyrus (EEG electrode location F3) with an intensity of 110% of the individual resting motor threshold (RMT) over a total of 15 sessions. Participants recruited the common fronto- parietal and subcortical WM network. Multiple regression analyses revealed no significant activation differences over time in any contrast or sample. According to the ANOVAs for repeated measures performance remained without alterations in all groups. This is the first fMRI study that has systematically investigated this topic within a randomized, placebo-controlled, double-blind design, contrasting the effects in schizophrenia patients and healthy controls. © 2012 Elsevier B.V.","author":[{"dropping-particle":"","family":"Guse","given":"Birgit","non-dropping-particle":"","parse-names":false,"suffix":""},{"dropping-particle":"","family":"Falkai","given":"Peter","non-dropping-particle":"","parse-names":false,"suffix":""},{"dropping-particle":"","family":"Gruber","given":"Oliver","non-dropping-particle":"","parse-names":false,"suffix":""},{"dropping-particle":"","family":"Whalley","given":"Heather","non-dropping-particle":"","parse-names":false,"suffix":""},{"dropping-particle":"","family":"Gibson","given":"Lydia","non-dropping-particle":"","parse-names":false,"suffix":""},{"dropping-particle":"","family":"Hasan","given":"Alkomiet","non-dropping-particle":"","parse-names":false,"suffix":""},{"dropping-particle":"","family":"Obst","given":"Katrin","non-dropping-particle":"","parse-names":false,"suffix":""},{"dropping-particle":"","family":"Dechent","given":"Peter","non-dropping-particle":"","parse-names":false,"suffix":""},{"dropping-particle":"","family":"McIntosh","given":"Andrew","non-dropping-particle":"","parse-names":false,"suffix":""},{"dropping-particle":"","family":"Suchan","given":"Boris","non-dropping-particle":"","parse-names":false,"suffix":""},{"dropping-particle":"","family":"Wobrock","given":"Thomas","non-dropping-particle":"","parse-names":false,"suffix":""}],"container-title":"Behavioural Brain Research","id":"ITEM-1","issue":"1","issued":{"date-parts":[["2013","1","15"]]},"page":"300-307","publisher":"Elsevier","title":"The effect of long-term high frequency repetitive transcranial magnetic stimulation on working memory in schizophrenia and healthy controls-A randomized placebo-controlled, double-blind fMRI study","type":"article-journal","volume":"237"},"uris":["http://www.mendeley.com/documents/?uuid=8c83def6-c521-31ef-a825-3c6fcb934e90"]}],"mendeley":{"formattedCitation":"(Guse et al., 2013)","manualFormatting":"Guse et al., 2013","plainTextFormattedCitation":"(Guse et al., 2013)","previouslyFormattedCitation":"(Guse et al., 2013)"},"properties":{"noteIndex":0},"schema":"https://github.com/citation-style-language/schema/raw/master/csl-citation.json"}</w:instrText>
            </w:r>
            <w:r>
              <w:rPr>
                <w:sz w:val="20"/>
                <w:szCs w:val="20"/>
                <w:lang w:val="en-US"/>
              </w:rPr>
              <w:fldChar w:fldCharType="separate"/>
            </w:r>
            <w:r w:rsidRPr="00787A65">
              <w:rPr>
                <w:noProof/>
                <w:sz w:val="20"/>
                <w:szCs w:val="20"/>
                <w:lang w:val="en-US"/>
              </w:rPr>
              <w:t>Guse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017393E" w14:textId="106B65D5" w:rsidR="00C50A7A" w:rsidRPr="00E0042D" w:rsidRDefault="00C50A7A" w:rsidP="00C50A7A">
            <w:pPr>
              <w:pStyle w:val="TableContents"/>
              <w:spacing w:after="46" w:line="240" w:lineRule="auto"/>
              <w:rPr>
                <w:sz w:val="20"/>
                <w:szCs w:val="20"/>
                <w:lang w:val="en-US"/>
              </w:rPr>
            </w:pPr>
            <w:r>
              <w:rPr>
                <w:sz w:val="20"/>
                <w:szCs w:val="20"/>
                <w:lang w:val="en-US"/>
              </w:rPr>
              <w:t>25 (76)</w:t>
            </w:r>
          </w:p>
        </w:tc>
        <w:tc>
          <w:tcPr>
            <w:tcW w:w="1176" w:type="dxa"/>
            <w:tcBorders>
              <w:top w:val="single" w:sz="2" w:space="0" w:color="000001"/>
              <w:left w:val="single" w:sz="2" w:space="0" w:color="000001"/>
              <w:bottom w:val="single" w:sz="2" w:space="0" w:color="000001"/>
            </w:tcBorders>
            <w:shd w:val="clear" w:color="auto" w:fill="auto"/>
          </w:tcPr>
          <w:p w14:paraId="25FBE98D" w14:textId="77777777" w:rsidR="00C50A7A" w:rsidRPr="00E0042D" w:rsidRDefault="00C50A7A" w:rsidP="00C50A7A">
            <w:pPr>
              <w:pStyle w:val="TableContents"/>
              <w:spacing w:after="46" w:line="240" w:lineRule="auto"/>
              <w:rPr>
                <w:sz w:val="20"/>
                <w:szCs w:val="20"/>
                <w:lang w:val="en-US"/>
              </w:rPr>
            </w:pPr>
            <w:r>
              <w:rPr>
                <w:sz w:val="20"/>
                <w:szCs w:val="20"/>
                <w:lang w:val="en-US"/>
              </w:rPr>
              <w:t>36 (NA)</w:t>
            </w:r>
          </w:p>
        </w:tc>
        <w:tc>
          <w:tcPr>
            <w:tcW w:w="1259" w:type="dxa"/>
            <w:tcBorders>
              <w:top w:val="single" w:sz="2" w:space="0" w:color="000001"/>
              <w:left w:val="single" w:sz="2" w:space="0" w:color="000001"/>
              <w:bottom w:val="single" w:sz="2" w:space="0" w:color="000001"/>
              <w:right w:val="single" w:sz="2" w:space="0" w:color="000001"/>
            </w:tcBorders>
          </w:tcPr>
          <w:p w14:paraId="35BD5856" w14:textId="2C60850B"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9F667AF" w14:textId="5ABD9123" w:rsidR="00C50A7A" w:rsidRDefault="00EF52FD"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C3B7A86" w14:textId="74D4FCE2" w:rsidR="00C50A7A" w:rsidRPr="00E0042D" w:rsidRDefault="00C50A7A" w:rsidP="00C50A7A">
            <w:pPr>
              <w:pStyle w:val="TableContents"/>
              <w:spacing w:after="46" w:line="240" w:lineRule="auto"/>
              <w:rPr>
                <w:sz w:val="20"/>
                <w:szCs w:val="20"/>
                <w:lang w:val="en-US"/>
              </w:rPr>
            </w:pPr>
            <w:r>
              <w:rPr>
                <w:sz w:val="20"/>
                <w:szCs w:val="20"/>
                <w:lang w:val="en-US"/>
              </w:rPr>
              <w:t>81.7 (11.9)</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0D83847" w14:textId="6AB80CBD" w:rsidR="00C50A7A" w:rsidRPr="00E0042D" w:rsidRDefault="00EF52FD" w:rsidP="00C50A7A">
            <w:pPr>
              <w:pStyle w:val="TableContents"/>
              <w:spacing w:after="46" w:line="240" w:lineRule="auto"/>
              <w:rPr>
                <w:sz w:val="20"/>
                <w:szCs w:val="20"/>
                <w:lang w:val="en-US"/>
              </w:rPr>
            </w:pPr>
            <w:r>
              <w:rPr>
                <w:sz w:val="20"/>
                <w:szCs w:val="20"/>
                <w:lang w:val="en-US"/>
              </w:rPr>
              <w:t>15.3 (4.4)</w:t>
            </w:r>
          </w:p>
        </w:tc>
        <w:tc>
          <w:tcPr>
            <w:tcW w:w="1176" w:type="dxa"/>
            <w:tcBorders>
              <w:top w:val="single" w:sz="2" w:space="0" w:color="000001"/>
              <w:left w:val="single" w:sz="2" w:space="0" w:color="000001"/>
              <w:bottom w:val="single" w:sz="2" w:space="0" w:color="000001"/>
              <w:right w:val="single" w:sz="2" w:space="0" w:color="000001"/>
            </w:tcBorders>
          </w:tcPr>
          <w:p w14:paraId="7ED87FB6" w14:textId="43F1B6E2" w:rsidR="00C50A7A" w:rsidRDefault="00EF52FD" w:rsidP="00C50A7A">
            <w:pPr>
              <w:pStyle w:val="TableContents"/>
              <w:spacing w:after="46" w:line="240" w:lineRule="auto"/>
              <w:rPr>
                <w:sz w:val="20"/>
                <w:szCs w:val="20"/>
                <w:lang w:val="en-US"/>
              </w:rPr>
            </w:pPr>
            <w:r>
              <w:rPr>
                <w:sz w:val="20"/>
                <w:szCs w:val="20"/>
                <w:lang w:val="en-US"/>
              </w:rPr>
              <w:t>23.9 (3.5)</w:t>
            </w:r>
          </w:p>
        </w:tc>
        <w:tc>
          <w:tcPr>
            <w:tcW w:w="1190" w:type="dxa"/>
            <w:tcBorders>
              <w:top w:val="single" w:sz="2" w:space="0" w:color="000001"/>
              <w:left w:val="single" w:sz="2" w:space="0" w:color="000001"/>
              <w:bottom w:val="single" w:sz="2" w:space="0" w:color="000001"/>
              <w:right w:val="single" w:sz="2" w:space="0" w:color="000001"/>
            </w:tcBorders>
          </w:tcPr>
          <w:p w14:paraId="41CA2667" w14:textId="1FC0F3D0" w:rsidR="00C50A7A" w:rsidRDefault="00EF52FD" w:rsidP="00C50A7A">
            <w:pPr>
              <w:pStyle w:val="TableContents"/>
              <w:spacing w:after="46" w:line="240" w:lineRule="auto"/>
              <w:rPr>
                <w:sz w:val="20"/>
                <w:szCs w:val="20"/>
                <w:lang w:val="en-US"/>
              </w:rPr>
            </w:pPr>
            <w:r>
              <w:rPr>
                <w:sz w:val="20"/>
                <w:szCs w:val="20"/>
                <w:lang w:val="en-US"/>
              </w:rPr>
              <w:t>42.3 (7.2)</w:t>
            </w:r>
          </w:p>
        </w:tc>
        <w:tc>
          <w:tcPr>
            <w:tcW w:w="1105" w:type="dxa"/>
            <w:tcBorders>
              <w:top w:val="single" w:sz="2" w:space="0" w:color="000001"/>
              <w:left w:val="single" w:sz="2" w:space="0" w:color="000001"/>
              <w:bottom w:val="single" w:sz="2" w:space="0" w:color="000001"/>
            </w:tcBorders>
            <w:shd w:val="clear" w:color="auto" w:fill="auto"/>
          </w:tcPr>
          <w:p w14:paraId="21F3CE37" w14:textId="25D6F037" w:rsidR="00C50A7A" w:rsidRPr="00E0042D" w:rsidRDefault="00C50A7A" w:rsidP="00C50A7A">
            <w:pPr>
              <w:pStyle w:val="TableContents"/>
              <w:spacing w:after="46" w:line="240" w:lineRule="auto"/>
              <w:rPr>
                <w:sz w:val="20"/>
                <w:szCs w:val="20"/>
                <w:lang w:val="en-US"/>
              </w:rPr>
            </w:pPr>
            <w:r>
              <w:rPr>
                <w:sz w:val="20"/>
                <w:szCs w:val="20"/>
                <w:lang w:val="en-US"/>
              </w:rPr>
              <w:t>22 (72.7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13AE654" w14:textId="77777777" w:rsidR="00C50A7A" w:rsidRPr="00E0042D" w:rsidRDefault="00C50A7A" w:rsidP="00C50A7A">
            <w:pPr>
              <w:pStyle w:val="TableContents"/>
              <w:spacing w:after="46" w:line="240" w:lineRule="auto"/>
              <w:rPr>
                <w:sz w:val="20"/>
                <w:szCs w:val="20"/>
                <w:lang w:val="en-US"/>
              </w:rPr>
            </w:pPr>
            <w:r>
              <w:rPr>
                <w:sz w:val="20"/>
                <w:szCs w:val="20"/>
                <w:lang w:val="en-US"/>
              </w:rPr>
              <w:t>36 (NA)</w:t>
            </w:r>
          </w:p>
        </w:tc>
      </w:tr>
      <w:tr w:rsidR="00C17AD7" w:rsidRPr="00E0042D" w14:paraId="3B3E2B48" w14:textId="77777777" w:rsidTr="00EA6979">
        <w:trPr>
          <w:trHeight w:val="33"/>
        </w:trPr>
        <w:tc>
          <w:tcPr>
            <w:tcW w:w="2823" w:type="dxa"/>
            <w:tcBorders>
              <w:top w:val="single" w:sz="2" w:space="0" w:color="000001"/>
              <w:left w:val="single" w:sz="2" w:space="0" w:color="000001"/>
              <w:bottom w:val="single" w:sz="2" w:space="0" w:color="000001"/>
            </w:tcBorders>
            <w:shd w:val="clear" w:color="auto" w:fill="auto"/>
          </w:tcPr>
          <w:p w14:paraId="64D9F3B0" w14:textId="76588530"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109/15622975.2010.501820","ISSN":"15622975","abstract":"Objectives. Negative emotion exerts a considerable influence on cognitive processes. This may have clinical implications in mental illnesses, such as schizophrenia, where negative emotions often prevail. Experimentally this influence can be studied by using olfactory emotion induction. Methods. Fourteen schizophrenia patients and 14 healthy volunteers were investigated with functional magnetic resonance imaging with respect to the neural correlates of emotioncognition interactions. Emotion was induced by odorants during an n-back working memory task. Results. Similar detrimental effects of negative stimulation on working memory performance were observed in patients and control subjects. Among the neural correlates modulating this interaction a decreased activation emerged in patients in the anterior cingulate and the medial superior frontal cortex and increased activation in the medial orbitofrontal and middle frontal area. Conclusions. During emotioncognition interaction hypoactivations were found in regions crucial for the monitoring/control of ongoing processes but also for emotion regulation. Decreased activations may reflect failure to adapt to higher task requirements. In contrast, increased activations could be indicative of a greater emotional response and irritation induced by the odour. These patterns may represent the neural correlates of an inefficient control of emotional influences on cognitive processes in patients with schizophrenia. © 2010 Informa Healthcare.","author":[{"dropping-particle":"","family":"Habel","given":"Ute","non-dropping-particle":"","parse-names":false,"suffix":""},{"dropping-particle":"","family":"Pauly","given":"Katharina","non-dropping-particle":"","parse-names":false,"suffix":""},{"dropping-particle":"","family":"Koch","given":"Kathrin","non-dropping-particle":"","parse-names":false,"suffix":""},{"dropping-particle":"","family":"Kellermann","given":"Thilo","non-dropping-particle":"","parse-names":false,"suffix":""},{"dropping-particle":"","family":"Reske","given":"Martina","non-dropping-particle":"","parse-names":false,"suffix":""},{"dropping-particle":"","family":"Backes","given":"Volker","non-dropping-particle":"","parse-names":false,"suffix":""},{"dropping-particle":"","family":"Stcker","given":"Tony","non-dropping-particle":"","parse-names":false,"suffix":""},{"dropping-particle":"","family":"Amunts","given":"Katrin","non-dropping-particle":"","parse-names":false,"suffix":""},{"dropping-particle":"","family":"Shah","given":"N. Jon","non-dropping-particle":"","parse-names":false,"suffix":""},{"dropping-particle":"","family":"Schneider","given":"Frank","non-dropping-particle":"","parse-names":false,"suffix":""}],"container-title":"World Journal of Biological Psychiatry","id":"ITEM-1","issue":"8","issued":{"date-parts":[["2010"]]},"page":"934-944","title":"Emotion-cognition interactions in schizophrenia","type":"article-journal","volume":"11"},"uris":["http://www.mendeley.com/documents/?uuid=5a9cc9b1-1e23-4ac6-b498-99e1a9d2f95e"]}],"mendeley":{"formattedCitation":"(Habel et al., 2010)","manualFormatting":"Habel et al., 2010","plainTextFormattedCitation":"(Habel et al., 2010)","previouslyFormattedCitation":"(Habel et al., 2010)"},"properties":{"noteIndex":0},"schema":"https://github.com/citation-style-language/schema/raw/master/csl-citation.json"}</w:instrText>
            </w:r>
            <w:r>
              <w:rPr>
                <w:sz w:val="20"/>
                <w:szCs w:val="20"/>
                <w:lang w:val="en-US"/>
              </w:rPr>
              <w:fldChar w:fldCharType="separate"/>
            </w:r>
            <w:r w:rsidRPr="00787A65">
              <w:rPr>
                <w:noProof/>
                <w:sz w:val="20"/>
                <w:szCs w:val="20"/>
                <w:lang w:val="en-US"/>
              </w:rPr>
              <w:t>Habel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38EB41E" w14:textId="234FCF82" w:rsidR="00C50A7A" w:rsidRPr="00E0042D" w:rsidRDefault="00C50A7A" w:rsidP="00C50A7A">
            <w:pPr>
              <w:pStyle w:val="TableContents"/>
              <w:spacing w:after="46" w:line="240" w:lineRule="auto"/>
              <w:rPr>
                <w:sz w:val="20"/>
                <w:szCs w:val="20"/>
                <w:lang w:val="en-US"/>
              </w:rPr>
            </w:pPr>
            <w:r>
              <w:rPr>
                <w:sz w:val="20"/>
                <w:szCs w:val="20"/>
                <w:lang w:val="en-US"/>
              </w:rPr>
              <w:t>14 (100)</w:t>
            </w:r>
          </w:p>
        </w:tc>
        <w:tc>
          <w:tcPr>
            <w:tcW w:w="1176" w:type="dxa"/>
            <w:tcBorders>
              <w:top w:val="single" w:sz="2" w:space="0" w:color="000001"/>
              <w:left w:val="single" w:sz="2" w:space="0" w:color="000001"/>
              <w:bottom w:val="single" w:sz="2" w:space="0" w:color="000001"/>
            </w:tcBorders>
            <w:shd w:val="clear" w:color="auto" w:fill="auto"/>
          </w:tcPr>
          <w:p w14:paraId="04A09FAB" w14:textId="77777777" w:rsidR="00C50A7A" w:rsidRPr="00E0042D" w:rsidRDefault="00C50A7A" w:rsidP="00C50A7A">
            <w:pPr>
              <w:pStyle w:val="TableContents"/>
              <w:spacing w:after="46" w:line="240" w:lineRule="auto"/>
              <w:rPr>
                <w:sz w:val="20"/>
                <w:szCs w:val="20"/>
                <w:lang w:val="en-US"/>
              </w:rPr>
            </w:pPr>
            <w:r>
              <w:rPr>
                <w:sz w:val="20"/>
                <w:szCs w:val="20"/>
                <w:lang w:val="en-US"/>
              </w:rPr>
              <w:t>37.14 (8.81)</w:t>
            </w:r>
          </w:p>
        </w:tc>
        <w:tc>
          <w:tcPr>
            <w:tcW w:w="1259" w:type="dxa"/>
            <w:tcBorders>
              <w:top w:val="single" w:sz="2" w:space="0" w:color="000001"/>
              <w:left w:val="single" w:sz="2" w:space="0" w:color="000001"/>
              <w:bottom w:val="single" w:sz="2" w:space="0" w:color="000001"/>
              <w:right w:val="single" w:sz="2" w:space="0" w:color="000001"/>
            </w:tcBorders>
          </w:tcPr>
          <w:p w14:paraId="688FBE82" w14:textId="0DDCC5E6" w:rsidR="00C50A7A" w:rsidRDefault="00C50A7A" w:rsidP="00C50A7A">
            <w:pPr>
              <w:pStyle w:val="TableContents"/>
              <w:spacing w:after="46" w:line="240" w:lineRule="auto"/>
              <w:rPr>
                <w:sz w:val="20"/>
                <w:szCs w:val="20"/>
                <w:lang w:val="en-US"/>
              </w:rPr>
            </w:pPr>
            <w:r>
              <w:rPr>
                <w:sz w:val="20"/>
                <w:szCs w:val="20"/>
                <w:lang w:val="en-US"/>
              </w:rPr>
              <w:t>85.71</w:t>
            </w:r>
          </w:p>
        </w:tc>
        <w:tc>
          <w:tcPr>
            <w:tcW w:w="1162" w:type="dxa"/>
            <w:tcBorders>
              <w:top w:val="single" w:sz="2" w:space="0" w:color="000001"/>
              <w:left w:val="single" w:sz="2" w:space="0" w:color="000001"/>
              <w:bottom w:val="single" w:sz="2" w:space="0" w:color="000001"/>
            </w:tcBorders>
          </w:tcPr>
          <w:p w14:paraId="775B1FF1" w14:textId="6F83F167" w:rsidR="00C50A7A" w:rsidRDefault="00EF52FD" w:rsidP="00C50A7A">
            <w:pPr>
              <w:pStyle w:val="TableContents"/>
              <w:spacing w:after="46" w:line="240" w:lineRule="auto"/>
              <w:rPr>
                <w:sz w:val="20"/>
                <w:szCs w:val="20"/>
                <w:lang w:val="en-US"/>
              </w:rPr>
            </w:pPr>
            <w:r>
              <w:rPr>
                <w:sz w:val="20"/>
                <w:szCs w:val="20"/>
                <w:lang w:val="en-US"/>
              </w:rPr>
              <w:t>9.66 (7.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11A2283" w14:textId="33D0F833" w:rsidR="00C50A7A" w:rsidRPr="00E0042D" w:rsidRDefault="00C50A7A" w:rsidP="00C50A7A">
            <w:pPr>
              <w:pStyle w:val="TableContents"/>
              <w:spacing w:after="46" w:line="240" w:lineRule="auto"/>
              <w:rPr>
                <w:sz w:val="20"/>
                <w:szCs w:val="20"/>
                <w:lang w:val="en-US"/>
              </w:rPr>
            </w:pPr>
            <w:r>
              <w:rPr>
                <w:sz w:val="20"/>
                <w:szCs w:val="20"/>
                <w:lang w:val="en-US"/>
              </w:rPr>
              <w:t>84.5 (NA)</w:t>
            </w:r>
            <w:r w:rsidR="00EF52FD">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2AAC8B2" w14:textId="73B2971B" w:rsidR="00C50A7A" w:rsidRPr="00E0042D" w:rsidRDefault="00EF52FD" w:rsidP="00C50A7A">
            <w:pPr>
              <w:pStyle w:val="TableContents"/>
              <w:spacing w:after="46" w:line="240" w:lineRule="auto"/>
              <w:rPr>
                <w:sz w:val="20"/>
                <w:szCs w:val="20"/>
                <w:lang w:val="en-US"/>
              </w:rPr>
            </w:pPr>
            <w:r>
              <w:rPr>
                <w:sz w:val="20"/>
                <w:szCs w:val="20"/>
                <w:lang w:val="en-US"/>
              </w:rPr>
              <w:t>19.42 (6.86)</w:t>
            </w:r>
          </w:p>
        </w:tc>
        <w:tc>
          <w:tcPr>
            <w:tcW w:w="1176" w:type="dxa"/>
            <w:tcBorders>
              <w:top w:val="single" w:sz="2" w:space="0" w:color="000001"/>
              <w:left w:val="single" w:sz="2" w:space="0" w:color="000001"/>
              <w:bottom w:val="single" w:sz="2" w:space="0" w:color="000001"/>
              <w:right w:val="single" w:sz="2" w:space="0" w:color="000001"/>
            </w:tcBorders>
          </w:tcPr>
          <w:p w14:paraId="1F032163" w14:textId="64A7099E" w:rsidR="00C50A7A" w:rsidRDefault="00EF52FD" w:rsidP="00C50A7A">
            <w:pPr>
              <w:pStyle w:val="TableContents"/>
              <w:spacing w:after="46" w:line="240" w:lineRule="auto"/>
              <w:rPr>
                <w:sz w:val="20"/>
                <w:szCs w:val="20"/>
                <w:lang w:val="en-US"/>
              </w:rPr>
            </w:pPr>
            <w:r>
              <w:rPr>
                <w:sz w:val="20"/>
                <w:szCs w:val="20"/>
                <w:lang w:val="en-US"/>
              </w:rPr>
              <w:t>23.5 (9.52)</w:t>
            </w:r>
          </w:p>
        </w:tc>
        <w:tc>
          <w:tcPr>
            <w:tcW w:w="1190" w:type="dxa"/>
            <w:tcBorders>
              <w:top w:val="single" w:sz="2" w:space="0" w:color="000001"/>
              <w:left w:val="single" w:sz="2" w:space="0" w:color="000001"/>
              <w:bottom w:val="single" w:sz="2" w:space="0" w:color="000001"/>
              <w:right w:val="single" w:sz="2" w:space="0" w:color="000001"/>
            </w:tcBorders>
          </w:tcPr>
          <w:p w14:paraId="65AE7F85" w14:textId="6F9D8A83" w:rsidR="00C50A7A" w:rsidRDefault="00EF52FD" w:rsidP="00C50A7A">
            <w:pPr>
              <w:pStyle w:val="TableContents"/>
              <w:spacing w:after="46" w:line="240" w:lineRule="auto"/>
              <w:rPr>
                <w:sz w:val="20"/>
                <w:szCs w:val="20"/>
                <w:lang w:val="en-US"/>
              </w:rPr>
            </w:pPr>
            <w:r>
              <w:rPr>
                <w:sz w:val="20"/>
                <w:szCs w:val="20"/>
                <w:lang w:val="en-US"/>
              </w:rPr>
              <w:t>41.58 (13.06)</w:t>
            </w:r>
          </w:p>
        </w:tc>
        <w:tc>
          <w:tcPr>
            <w:tcW w:w="1105" w:type="dxa"/>
            <w:tcBorders>
              <w:top w:val="single" w:sz="2" w:space="0" w:color="000001"/>
              <w:left w:val="single" w:sz="2" w:space="0" w:color="000001"/>
              <w:bottom w:val="single" w:sz="2" w:space="0" w:color="000001"/>
            </w:tcBorders>
            <w:shd w:val="clear" w:color="auto" w:fill="auto"/>
          </w:tcPr>
          <w:p w14:paraId="6CE2049E" w14:textId="03300EA5" w:rsidR="00C50A7A" w:rsidRPr="00E0042D" w:rsidRDefault="00C50A7A" w:rsidP="00C50A7A">
            <w:pPr>
              <w:pStyle w:val="TableContents"/>
              <w:spacing w:after="46" w:line="240" w:lineRule="auto"/>
              <w:rPr>
                <w:sz w:val="20"/>
                <w:szCs w:val="20"/>
                <w:lang w:val="en-US"/>
              </w:rPr>
            </w:pPr>
            <w:r>
              <w:rPr>
                <w:sz w:val="20"/>
                <w:szCs w:val="20"/>
                <w:lang w:val="en-US"/>
              </w:rPr>
              <w:t>14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5D804D5" w14:textId="77777777" w:rsidR="00C50A7A" w:rsidRPr="00E0042D" w:rsidRDefault="00C50A7A" w:rsidP="00C50A7A">
            <w:pPr>
              <w:pStyle w:val="TableContents"/>
              <w:spacing w:after="46" w:line="240" w:lineRule="auto"/>
              <w:rPr>
                <w:sz w:val="20"/>
                <w:szCs w:val="20"/>
                <w:lang w:val="en-US"/>
              </w:rPr>
            </w:pPr>
            <w:r>
              <w:rPr>
                <w:sz w:val="20"/>
                <w:szCs w:val="20"/>
                <w:lang w:val="en-US"/>
              </w:rPr>
              <w:t>35.5 (9.31)</w:t>
            </w:r>
          </w:p>
        </w:tc>
      </w:tr>
      <w:tr w:rsidR="00C17AD7" w:rsidRPr="00E0042D" w14:paraId="6E9C51C6" w14:textId="77777777" w:rsidTr="00EA6979">
        <w:trPr>
          <w:trHeight w:val="268"/>
        </w:trPr>
        <w:tc>
          <w:tcPr>
            <w:tcW w:w="2823" w:type="dxa"/>
            <w:tcBorders>
              <w:top w:val="single" w:sz="2" w:space="0" w:color="000001"/>
              <w:left w:val="single" w:sz="2" w:space="0" w:color="000001"/>
              <w:bottom w:val="single" w:sz="2" w:space="0" w:color="000001"/>
            </w:tcBorders>
            <w:shd w:val="clear" w:color="auto" w:fill="auto"/>
          </w:tcPr>
          <w:p w14:paraId="5B0F4312" w14:textId="720AAA03"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09991000","ISSN":"00332917","abstract":"Background The hippocampus plays a central role in memory formation. There is considerable evidence of abnormalities in hippocampal structure and function in schizophrenia, which may differentiate it from bipolar disorder. However, no previous studies have compared hippocampal activation in schizophrenia and bipolar disorder directly.Method Fifteen patients with schizophrenia, 14 patients with bipolar disorder and 14 healthy comparison subjects took part in the study. Subjects performed a face-name pair memory task during functional magnetic resonance imaging (fMRI). Differences in blood oxygen level-dependent (BOLD) activity were determined during encoding and retrieval of the face-name pairs.Results The patient groups showed significant differences in hippocampal and prefrontal cortex (PFC) activation during face-name pair learning. During encoding, patients with schizophrenia showed decreased anterior hippocampal activation relative to subjects with bipolar disorder, whereas patients with bipolar disorder showed decreased dorsal PFC activation relative to patients with schizophrenia. During retrieval, patients with schizophrenia showed greater activation of the dorsal PFC than patients with bipolar disorder. Patients with schizophrenia also differed from healthy control subjects in the activation of several brain regions, showing impaired superior temporal cortex activation during encoding and greater dorsal PFC activation during retrieval. These effects were evident despite matched task performance.Conclusions Patients with schizophrenia showed deficits in hippocampal activation during a memory task relative to patients with bipolar disorder. The disorders were further distinguished by differences in PFC activation. The results demonstrate that these disorders can distinguished at a group level using non-invasive neuroimaging. Copyright © Cambridge University Press 2009.","author":[{"dropping-particle":"","family":"Hall","given":"J.","non-dropping-particle":"","parse-names":false,"suffix":""},{"dropping-particle":"","family":"Whalley","given":"H. C.","non-dropping-particle":"","parse-names":false,"suffix":""},{"dropping-particle":"","family":"Marwick","given":"K.","non-dropping-particle":"","parse-names":false,"suffix":""},{"dropping-particle":"","family":"McKirdy","given":"J.","non-dropping-particle":"","parse-names":false,"suffix":""},{"dropping-particle":"","family":"Sussmann","given":"J.","non-dropping-particle":"","parse-names":false,"suffix":""},{"dropping-particle":"","family":"Romaniuk","given":"L.","non-dropping-particle":"","parse-names":false,"suffix":""},{"dropping-particle":"","family":"Johnstone","given":"E. C.","non-dropping-particle":"","parse-names":false,"suffix":""},{"dropping-particle":"","family":"Wan","given":"H. I.","non-dropping-particle":"","parse-names":false,"suffix":""},{"dropping-particle":"","family":"McIntosh","given":"A. M.","non-dropping-particle":"","parse-names":false,"suffix":""},{"dropping-particle":"","family":"Lawrie","given":"S. M.","non-dropping-particle":"","parse-names":false,"suffix":""}],"container-title":"Psychological Medicine","id":"ITEM-1","issue":"5","issued":{"date-parts":[["2010"]]},"page":"761-770","title":"Hippocampal function in schizophrenia and bipolar disorder","type":"article-journal","volume":"40"},"uris":["http://www.mendeley.com/documents/?uuid=fe380d80-23c8-4dc8-be41-ae7c4e995902"]}],"mendeley":{"formattedCitation":"(Hall et al., 2010)","manualFormatting":"Hall et al., 2010","plainTextFormattedCitation":"(Hall et al., 2010)","previouslyFormattedCitation":"(Hall et al., 2010)"},"properties":{"noteIndex":0},"schema":"https://github.com/citation-style-language/schema/raw/master/csl-citation.json"}</w:instrText>
            </w:r>
            <w:r>
              <w:rPr>
                <w:sz w:val="20"/>
                <w:szCs w:val="20"/>
                <w:lang w:val="en-US"/>
              </w:rPr>
              <w:fldChar w:fldCharType="separate"/>
            </w:r>
            <w:r w:rsidRPr="00787A65">
              <w:rPr>
                <w:noProof/>
                <w:sz w:val="20"/>
                <w:szCs w:val="20"/>
                <w:lang w:val="en-US"/>
              </w:rPr>
              <w:t>Hall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ECDD3FA" w14:textId="5579446C" w:rsidR="00C50A7A" w:rsidRPr="00E0042D" w:rsidRDefault="00C50A7A" w:rsidP="00C50A7A">
            <w:pPr>
              <w:pStyle w:val="TableContents"/>
              <w:spacing w:after="46" w:line="240" w:lineRule="auto"/>
              <w:rPr>
                <w:sz w:val="20"/>
                <w:szCs w:val="20"/>
                <w:lang w:val="en-US"/>
              </w:rPr>
            </w:pPr>
            <w:r>
              <w:rPr>
                <w:sz w:val="20"/>
                <w:szCs w:val="20"/>
                <w:lang w:val="en-US"/>
              </w:rPr>
              <w:t>15 (80)</w:t>
            </w:r>
          </w:p>
        </w:tc>
        <w:tc>
          <w:tcPr>
            <w:tcW w:w="1176" w:type="dxa"/>
            <w:tcBorders>
              <w:top w:val="single" w:sz="2" w:space="0" w:color="000001"/>
              <w:left w:val="single" w:sz="2" w:space="0" w:color="000001"/>
              <w:bottom w:val="single" w:sz="2" w:space="0" w:color="000001"/>
            </w:tcBorders>
            <w:shd w:val="clear" w:color="auto" w:fill="auto"/>
          </w:tcPr>
          <w:p w14:paraId="394A12EF" w14:textId="77777777" w:rsidR="00C50A7A" w:rsidRPr="00E0042D" w:rsidRDefault="00C50A7A" w:rsidP="00C50A7A">
            <w:pPr>
              <w:pStyle w:val="TableContents"/>
              <w:spacing w:after="46" w:line="240" w:lineRule="auto"/>
              <w:rPr>
                <w:sz w:val="20"/>
                <w:szCs w:val="20"/>
                <w:lang w:val="en-US"/>
              </w:rPr>
            </w:pPr>
            <w:r>
              <w:rPr>
                <w:sz w:val="20"/>
                <w:szCs w:val="20"/>
                <w:lang w:val="en-US"/>
              </w:rPr>
              <w:t>38.1 (10.4)</w:t>
            </w:r>
          </w:p>
        </w:tc>
        <w:tc>
          <w:tcPr>
            <w:tcW w:w="1259" w:type="dxa"/>
            <w:tcBorders>
              <w:top w:val="single" w:sz="2" w:space="0" w:color="000001"/>
              <w:left w:val="single" w:sz="2" w:space="0" w:color="000001"/>
              <w:bottom w:val="single" w:sz="2" w:space="0" w:color="000001"/>
              <w:right w:val="single" w:sz="2" w:space="0" w:color="000001"/>
            </w:tcBorders>
          </w:tcPr>
          <w:p w14:paraId="3D632347" w14:textId="69A0C64B"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00EC847" w14:textId="0E043555" w:rsidR="00C50A7A" w:rsidRDefault="00652926"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9C53111" w14:textId="7DE5482C" w:rsidR="00C50A7A" w:rsidRPr="00E0042D" w:rsidRDefault="00C50A7A" w:rsidP="00C50A7A">
            <w:pPr>
              <w:pStyle w:val="TableContents"/>
              <w:spacing w:after="46" w:line="240" w:lineRule="auto"/>
              <w:rPr>
                <w:sz w:val="20"/>
                <w:szCs w:val="20"/>
                <w:lang w:val="en-US"/>
              </w:rPr>
            </w:pPr>
            <w:r>
              <w:rPr>
                <w:sz w:val="20"/>
                <w:szCs w:val="20"/>
                <w:lang w:val="en-US"/>
              </w:rPr>
              <w:t>48.4 (10.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CF835A3" w14:textId="14C1E80D" w:rsidR="00C50A7A" w:rsidRPr="00E0042D" w:rsidRDefault="00652926" w:rsidP="00C50A7A">
            <w:pPr>
              <w:pStyle w:val="TableContents"/>
              <w:spacing w:after="46" w:line="240" w:lineRule="auto"/>
              <w:rPr>
                <w:sz w:val="20"/>
                <w:szCs w:val="20"/>
                <w:lang w:val="en-US"/>
              </w:rPr>
            </w:pPr>
            <w:r>
              <w:rPr>
                <w:sz w:val="20"/>
                <w:szCs w:val="20"/>
                <w:lang w:val="en-US"/>
              </w:rPr>
              <w:t>13 (3.8)</w:t>
            </w:r>
          </w:p>
        </w:tc>
        <w:tc>
          <w:tcPr>
            <w:tcW w:w="1176" w:type="dxa"/>
            <w:tcBorders>
              <w:top w:val="single" w:sz="2" w:space="0" w:color="000001"/>
              <w:left w:val="single" w:sz="2" w:space="0" w:color="000001"/>
              <w:bottom w:val="single" w:sz="2" w:space="0" w:color="000001"/>
              <w:right w:val="single" w:sz="2" w:space="0" w:color="000001"/>
            </w:tcBorders>
          </w:tcPr>
          <w:p w14:paraId="54E43097" w14:textId="585EC43F" w:rsidR="00C50A7A" w:rsidRDefault="00652926" w:rsidP="00C50A7A">
            <w:pPr>
              <w:pStyle w:val="TableContents"/>
              <w:spacing w:after="46" w:line="240" w:lineRule="auto"/>
              <w:rPr>
                <w:sz w:val="20"/>
                <w:szCs w:val="20"/>
                <w:lang w:val="en-US"/>
              </w:rPr>
            </w:pPr>
            <w:r>
              <w:rPr>
                <w:sz w:val="20"/>
                <w:szCs w:val="20"/>
                <w:lang w:val="en-US"/>
              </w:rPr>
              <w:t>12.3 (2.8)</w:t>
            </w:r>
          </w:p>
        </w:tc>
        <w:tc>
          <w:tcPr>
            <w:tcW w:w="1190" w:type="dxa"/>
            <w:tcBorders>
              <w:top w:val="single" w:sz="2" w:space="0" w:color="000001"/>
              <w:left w:val="single" w:sz="2" w:space="0" w:color="000001"/>
              <w:bottom w:val="single" w:sz="2" w:space="0" w:color="000001"/>
              <w:right w:val="single" w:sz="2" w:space="0" w:color="000001"/>
            </w:tcBorders>
          </w:tcPr>
          <w:p w14:paraId="40674F93" w14:textId="159D7891" w:rsidR="00C50A7A" w:rsidRDefault="00652926" w:rsidP="00C50A7A">
            <w:pPr>
              <w:pStyle w:val="TableContents"/>
              <w:spacing w:after="46" w:line="240" w:lineRule="auto"/>
              <w:rPr>
                <w:sz w:val="20"/>
                <w:szCs w:val="20"/>
                <w:lang w:val="en-US"/>
              </w:rPr>
            </w:pPr>
            <w:r>
              <w:rPr>
                <w:sz w:val="20"/>
                <w:szCs w:val="20"/>
                <w:lang w:val="en-US"/>
              </w:rPr>
              <w:t>23.1 (NA)*</w:t>
            </w:r>
          </w:p>
        </w:tc>
        <w:tc>
          <w:tcPr>
            <w:tcW w:w="1105" w:type="dxa"/>
            <w:tcBorders>
              <w:top w:val="single" w:sz="2" w:space="0" w:color="000001"/>
              <w:left w:val="single" w:sz="2" w:space="0" w:color="000001"/>
              <w:bottom w:val="single" w:sz="2" w:space="0" w:color="000001"/>
            </w:tcBorders>
            <w:shd w:val="clear" w:color="auto" w:fill="auto"/>
          </w:tcPr>
          <w:p w14:paraId="692E8D99" w14:textId="725EF844" w:rsidR="00C50A7A" w:rsidRPr="00E0042D" w:rsidRDefault="00C50A7A" w:rsidP="00C50A7A">
            <w:pPr>
              <w:pStyle w:val="TableContents"/>
              <w:spacing w:after="46" w:line="240" w:lineRule="auto"/>
              <w:rPr>
                <w:sz w:val="20"/>
                <w:szCs w:val="20"/>
                <w:lang w:val="en-US"/>
              </w:rPr>
            </w:pPr>
            <w:r>
              <w:rPr>
                <w:sz w:val="20"/>
                <w:szCs w:val="20"/>
                <w:lang w:val="en-US"/>
              </w:rPr>
              <w:t>14 (71.4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9FB0930" w14:textId="77777777" w:rsidR="00C50A7A" w:rsidRPr="00E0042D" w:rsidRDefault="00C50A7A" w:rsidP="00C50A7A">
            <w:pPr>
              <w:pStyle w:val="TableContents"/>
              <w:spacing w:after="46" w:line="240" w:lineRule="auto"/>
              <w:rPr>
                <w:sz w:val="20"/>
                <w:szCs w:val="20"/>
                <w:lang w:val="en-US"/>
              </w:rPr>
            </w:pPr>
            <w:r>
              <w:rPr>
                <w:sz w:val="20"/>
                <w:szCs w:val="20"/>
                <w:lang w:val="en-US"/>
              </w:rPr>
              <w:t>33.7 (7.9)</w:t>
            </w:r>
          </w:p>
        </w:tc>
      </w:tr>
      <w:tr w:rsidR="00C17AD7" w:rsidRPr="00E0042D" w14:paraId="1E2F05C3"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DFA02E0" w14:textId="506B8E2E" w:rsidR="00C50A7A" w:rsidRPr="00E0042D"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2/hbm.20820","ISSN":"10659471","abstract":"Dysfunctions in prefrontal cortical networks are thought to underlie working memory (WM) impairments consistently observed in both subjects with bipolar disorder and schizophrenia. It remains unclear, however, whether patterns of WM-related hemodynamic responses are similar in bipolar and schizophrenia subjects compared to controls. We used fMRI to investigate differences in blood oxygen level dependent activation during a WM task in 21 patients with euthymic bipolar I, 20 patients with schizophrenia, and 38 healthy controls. Subjects were presented with four stimuli (abstract designs) followed by a fifth stimulus and required to recall whether the last stimulus was among the four presented previously. Task-related brain activity was compared within and across groups. All groups activated prefrontal cortex (PFC), primary and supplementary motor cortex, and visual cortex during the WM task. There were no significant differences in PFC activation between controls and euthymic bipolar subjects, but controls exhibited significantly increased activation (cluster-corrected P &lt; 0.05) compared to patients with schizophrenia in prefrontal regions including dorsolateral prefrontal cortex (DLPFC). Although the bipolar group exhibited intermediate percent signal change in a functionally defined DLPFC region of interest with respect to the schizophrenia and control groups, effects remained significant only between patients with schizophrenia and controls. Schizophrenia and bipolar disorder may share some behavioral, diagnostic, and genetic features. Differences in the patterns of WM-related brain activity across groups, however, suggest some diagnostic specificity. Both patient groups showed some regional task-related hypoactivation compared to controls across the brain. Within DLPFC specifically, patients with schizophrenia exhibited more severe WM-related dysfunction than bipolar subjects. © 2009 Wiley-Liss, Inc.","author":[{"dropping-particle":"","family":"Hamilton","given":"Liberty S.","non-dropping-particle":"","parse-names":false,"suffix":""},{"dropping-particle":"","family":"Altshuler","given":"Lori L.","non-dropping-particle":"","parse-names":false,"suffix":""},{"dropping-particle":"","family":"Townsend","given":"Jennifer","non-dropping-particle":"","parse-names":false,"suffix":""},{"dropping-particle":"","family":"Bookheimer","given":"Susan Y.","non-dropping-particle":"","parse-names":false,"suffix":""},{"dropping-particle":"","family":"Phillips","given":"Owen R.","non-dropping-particle":"","parse-names":false,"suffix":""},{"dropping-particle":"","family":"Fischer","given":"Jeffrey","non-dropping-particle":"","parse-names":false,"suffix":""},{"dropping-particle":"","family":"Woods","given":"Roger P.","non-dropping-particle":"","parse-names":false,"suffix":""},{"dropping-particle":"","family":"Mazziotta","given":"John C.","non-dropping-particle":"","parse-names":false,"suffix":""},{"dropping-particle":"","family":"Toga","given":"Arthur W.","non-dropping-particle":"","parse-names":false,"suffix":""},{"dropping-particle":"","family":"Nuechterlein","given":"Keith H.","non-dropping-particle":"","parse-names":false,"suffix":""},{"dropping-particle":"","family":"Narr","given":"Katherine L.","non-dropping-particle":"","parse-names":false,"suffix":""}],"container-title":"Human Brain Mapping","id":"ITEM-1","issue":"12","issued":{"date-parts":[["2009","12"]]},"page":"3958-3969","publisher":"NIH Public Access","title":"Alterations in functional activation in euthymic bipolar disorder and schizophrenia during a working memory task","type":"article-journal","volume":"30"},"uris":["http://www.mendeley.com/documents/?uuid=ee4fb70f-3878-36eb-af9e-0ab7a16575fc"]}],"mendeley":{"formattedCitation":"(Hamilton et al., 2009)","manualFormatting":"Hamilton et al., 2009","plainTextFormattedCitation":"(Hamilton et al., 2009)","previouslyFormattedCitation":"(Hamilton et al., 2009)"},"properties":{"noteIndex":0},"schema":"https://github.com/citation-style-language/schema/raw/master/csl-citation.json"}</w:instrText>
            </w:r>
            <w:r>
              <w:rPr>
                <w:sz w:val="20"/>
                <w:szCs w:val="20"/>
                <w:lang w:val="en-US"/>
              </w:rPr>
              <w:fldChar w:fldCharType="separate"/>
            </w:r>
            <w:r w:rsidRPr="00787A65">
              <w:rPr>
                <w:noProof/>
                <w:sz w:val="20"/>
                <w:szCs w:val="20"/>
                <w:lang w:val="en-US"/>
              </w:rPr>
              <w:t>Hamilton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E7348DB" w14:textId="26F14A52" w:rsidR="00C50A7A" w:rsidRPr="00E0042D" w:rsidRDefault="00C50A7A" w:rsidP="00C50A7A">
            <w:pPr>
              <w:pStyle w:val="TableContents"/>
              <w:spacing w:after="46" w:line="240" w:lineRule="auto"/>
              <w:rPr>
                <w:sz w:val="20"/>
                <w:szCs w:val="20"/>
                <w:lang w:val="en-US"/>
              </w:rPr>
            </w:pPr>
            <w:r>
              <w:rPr>
                <w:sz w:val="20"/>
                <w:szCs w:val="20"/>
                <w:lang w:val="en-US"/>
              </w:rPr>
              <w:t>20 (70)</w:t>
            </w:r>
          </w:p>
        </w:tc>
        <w:tc>
          <w:tcPr>
            <w:tcW w:w="1176" w:type="dxa"/>
            <w:tcBorders>
              <w:top w:val="single" w:sz="2" w:space="0" w:color="000001"/>
              <w:left w:val="single" w:sz="2" w:space="0" w:color="000001"/>
              <w:bottom w:val="single" w:sz="2" w:space="0" w:color="000001"/>
            </w:tcBorders>
            <w:shd w:val="clear" w:color="auto" w:fill="auto"/>
          </w:tcPr>
          <w:p w14:paraId="07BEF0C6" w14:textId="77777777" w:rsidR="00C50A7A" w:rsidRPr="00E0042D" w:rsidRDefault="00C50A7A" w:rsidP="00C50A7A">
            <w:pPr>
              <w:pStyle w:val="TableContents"/>
              <w:spacing w:after="46" w:line="240" w:lineRule="auto"/>
              <w:rPr>
                <w:sz w:val="20"/>
                <w:szCs w:val="20"/>
                <w:lang w:val="en-US"/>
              </w:rPr>
            </w:pPr>
            <w:r>
              <w:rPr>
                <w:sz w:val="20"/>
                <w:szCs w:val="20"/>
                <w:lang w:val="en-US"/>
              </w:rPr>
              <w:t>32.4 (9.45)</w:t>
            </w:r>
          </w:p>
        </w:tc>
        <w:tc>
          <w:tcPr>
            <w:tcW w:w="1259" w:type="dxa"/>
            <w:tcBorders>
              <w:top w:val="single" w:sz="2" w:space="0" w:color="000001"/>
              <w:left w:val="single" w:sz="2" w:space="0" w:color="000001"/>
              <w:bottom w:val="single" w:sz="2" w:space="0" w:color="000001"/>
              <w:right w:val="single" w:sz="2" w:space="0" w:color="000001"/>
            </w:tcBorders>
          </w:tcPr>
          <w:p w14:paraId="702279EF" w14:textId="57E41EDC"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7ED46E9F" w14:textId="2975A024" w:rsidR="00C50A7A" w:rsidRDefault="006F2EBE" w:rsidP="00C50A7A">
            <w:pPr>
              <w:pStyle w:val="TableContents"/>
              <w:spacing w:after="46" w:line="240" w:lineRule="auto"/>
              <w:rPr>
                <w:sz w:val="20"/>
                <w:szCs w:val="20"/>
                <w:lang w:val="en-US"/>
              </w:rPr>
            </w:pPr>
            <w:r>
              <w:rPr>
                <w:sz w:val="20"/>
                <w:szCs w:val="20"/>
                <w:lang w:val="en-US"/>
              </w:rPr>
              <w:t>8.79 (7.7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3278F08" w14:textId="32263538"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FA6FB19" w14:textId="67B36F3E"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984230E" w14:textId="758EABB3"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B52E34C" w14:textId="15345503"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3FBDC14" w14:textId="56649271" w:rsidR="00C50A7A" w:rsidRPr="00E0042D" w:rsidRDefault="00C50A7A" w:rsidP="00C50A7A">
            <w:pPr>
              <w:pStyle w:val="TableContents"/>
              <w:spacing w:after="46" w:line="240" w:lineRule="auto"/>
              <w:rPr>
                <w:sz w:val="20"/>
                <w:szCs w:val="20"/>
                <w:lang w:val="en-US"/>
              </w:rPr>
            </w:pPr>
            <w:r>
              <w:rPr>
                <w:sz w:val="20"/>
                <w:szCs w:val="20"/>
                <w:lang w:val="en-US"/>
              </w:rPr>
              <w:t>38 (60.5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036B79F" w14:textId="77777777" w:rsidR="00C50A7A" w:rsidRPr="00E0042D" w:rsidRDefault="00C50A7A" w:rsidP="00C50A7A">
            <w:pPr>
              <w:pStyle w:val="TableContents"/>
              <w:spacing w:after="46" w:line="240" w:lineRule="auto"/>
              <w:rPr>
                <w:sz w:val="20"/>
                <w:szCs w:val="20"/>
                <w:lang w:val="en-US"/>
              </w:rPr>
            </w:pPr>
            <w:r>
              <w:rPr>
                <w:sz w:val="20"/>
                <w:szCs w:val="20"/>
                <w:lang w:val="en-US"/>
              </w:rPr>
              <w:t>32.5 (11.68)</w:t>
            </w:r>
          </w:p>
        </w:tc>
      </w:tr>
      <w:tr w:rsidR="00772C62" w:rsidRPr="00E0042D" w14:paraId="033D12B2"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D79B7A6" w14:textId="3D1DA217" w:rsidR="00772C62" w:rsidRDefault="00772C62"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06.11.029","ISSN":"1053-8119 (Print)","PMID":"17215145","abstract":"Word-priming studies have suggested that the associative disturbance of  schizophrenia may reflect aberrant spread of activation through the lexicon of the brain. To explore this, we examined lexical activation using a semantic word-priming paradigm coupled with functional magnetic resonance imaging (fMRI). We also wanted to determine whether brain activation to this paradigm correlated with relevant clinical symptom measures. In addition to completing clinical symptom measures, twelve chronic patients and twelve demographically matched control subjects completed a lexical-decision semantic-priming paradigm developed as an event-related BOLD fMRI task. This paradigm consisted of words that differed in connectivity. Words with many connections between shared semantic associates are considered high in connectivity and produce the largest behavioral semantic priming effects in control subjects, while words with few connections between shared semantic associates are considered low in connectivity and produce a relatively smaller amount of semantic priming. In fMRI, a respective step-wise increase in activation from high connectivity to low connectivity to unrelated word pairs was expected for normal subjects. Controls showed the expected pattern of activation to word connectivity; however, patients showed a less robust pattern of activation to word connectivity. Furthermore, this aberrant response correlated with measures of Auditory Hallucinations, Distractive Speech, Illogicality, and Incoherence. The patients did not display left frontal and temporal activation as a function of the degree of word connectivity as seen in healthy controls. This may reflect a disease-related disturbance in functional connectivity of lexical activation, which in turn may be associated with clinical symptomatology.","author":[{"dropping-particle":"","family":"Han","given":"S. Duke","non-dropping-particle":"","parse-names":false,"suffix":""},{"dropping-particle":"","family":"Nestor","given":"Paul G.","non-dropping-particle":"","parse-names":false,"suffix":""},{"dropping-particle":"","family":"Hale-Spencer","given":"Magdalena","non-dropping-particle":"","parse-names":false,"suffix":""},{"dropping-particle":"","family":"Cohen","given":"Adam","non-dropping-particle":"","parse-names":false,"suffix":""},{"dropping-particle":"","family":"Niznikiewicz","given":"Margaret","non-dropping-particle":"","parse-names":false,"suffix":""},{"dropping-particle":"","family":"McCarley","given":"Robert W.","non-dropping-particle":"","parse-names":false,"suffix":""},{"dropping-particle":"","family":"Wible","given":"Cynthia G.","non-dropping-particle":"","parse-names":false,"suffix":""}],"container-title":"NeuroImage","id":"ITEM-1","issue":"1","issued":{"date-parts":[["2007","3"]]},"language":"eng","page":"273-282","title":"Functional neuroimaging of word priming in males with chronic schizophrenia.","type":"article-journal","volume":"35"},"uris":["http://www.mendeley.com/documents/?uuid=bf971b21-5f89-486a-a328-df87c53a7b5f"]}],"mendeley":{"formattedCitation":"(Han et al., 2007)","manualFormatting":"Han et al., 2007","plainTextFormattedCitation":"(Han et al., 2007)","previouslyFormattedCitation":"(Han et al., 2007)"},"properties":{"noteIndex":0},"schema":"https://github.com/citation-style-language/schema/raw/master/csl-citation.json"}</w:instrText>
            </w:r>
            <w:r>
              <w:rPr>
                <w:sz w:val="20"/>
                <w:szCs w:val="20"/>
                <w:lang w:val="en-US"/>
              </w:rPr>
              <w:fldChar w:fldCharType="separate"/>
            </w:r>
            <w:r w:rsidRPr="00772C62">
              <w:rPr>
                <w:noProof/>
                <w:sz w:val="20"/>
                <w:szCs w:val="20"/>
                <w:lang w:val="en-US"/>
              </w:rPr>
              <w:t>Han et al., 200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1874DA4" w14:textId="142B48D1" w:rsidR="00772C62" w:rsidRDefault="00772C62" w:rsidP="00C50A7A">
            <w:pPr>
              <w:pStyle w:val="TableContents"/>
              <w:spacing w:after="46" w:line="240" w:lineRule="auto"/>
              <w:rPr>
                <w:sz w:val="20"/>
                <w:szCs w:val="20"/>
                <w:lang w:val="en-US"/>
              </w:rPr>
            </w:pPr>
            <w:r>
              <w:rPr>
                <w:sz w:val="20"/>
                <w:szCs w:val="20"/>
                <w:lang w:val="en-US"/>
              </w:rPr>
              <w:t>12 (100)</w:t>
            </w:r>
          </w:p>
        </w:tc>
        <w:tc>
          <w:tcPr>
            <w:tcW w:w="1176" w:type="dxa"/>
            <w:tcBorders>
              <w:top w:val="single" w:sz="2" w:space="0" w:color="000001"/>
              <w:left w:val="single" w:sz="2" w:space="0" w:color="000001"/>
              <w:bottom w:val="single" w:sz="2" w:space="0" w:color="000001"/>
            </w:tcBorders>
            <w:shd w:val="clear" w:color="auto" w:fill="auto"/>
          </w:tcPr>
          <w:p w14:paraId="6EBA93F9" w14:textId="70AFE56F" w:rsidR="00772C62" w:rsidRDefault="00772C62" w:rsidP="00C50A7A">
            <w:pPr>
              <w:pStyle w:val="TableContents"/>
              <w:spacing w:after="46" w:line="240" w:lineRule="auto"/>
              <w:rPr>
                <w:sz w:val="20"/>
                <w:szCs w:val="20"/>
                <w:lang w:val="en-US"/>
              </w:rPr>
            </w:pPr>
            <w:r>
              <w:rPr>
                <w:sz w:val="20"/>
                <w:szCs w:val="20"/>
                <w:lang w:val="en-US"/>
              </w:rPr>
              <w:t>39.75 (11.89)</w:t>
            </w:r>
          </w:p>
        </w:tc>
        <w:tc>
          <w:tcPr>
            <w:tcW w:w="1259" w:type="dxa"/>
            <w:tcBorders>
              <w:top w:val="single" w:sz="2" w:space="0" w:color="000001"/>
              <w:left w:val="single" w:sz="2" w:space="0" w:color="000001"/>
              <w:bottom w:val="single" w:sz="2" w:space="0" w:color="000001"/>
              <w:right w:val="single" w:sz="2" w:space="0" w:color="000001"/>
            </w:tcBorders>
          </w:tcPr>
          <w:p w14:paraId="06CB99FE" w14:textId="3AC9B566" w:rsidR="00772C62" w:rsidRDefault="00772C62"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BDF535B" w14:textId="16FDD8D2" w:rsidR="00772C62" w:rsidRDefault="00772C62" w:rsidP="00C50A7A">
            <w:pPr>
              <w:pStyle w:val="TableContents"/>
              <w:spacing w:after="46" w:line="240" w:lineRule="auto"/>
              <w:rPr>
                <w:sz w:val="20"/>
                <w:szCs w:val="20"/>
                <w:lang w:val="en-US"/>
              </w:rPr>
            </w:pPr>
            <w:r>
              <w:rPr>
                <w:sz w:val="20"/>
                <w:szCs w:val="20"/>
                <w:lang w:val="en-US"/>
              </w:rPr>
              <w:t>16.92 (11.2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18D98BC" w14:textId="2A8E97A3" w:rsidR="00772C62" w:rsidRDefault="00772C6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029337F" w14:textId="581D6A0F" w:rsidR="00772C62" w:rsidRDefault="00772C6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7A968C1" w14:textId="2BE5FD90" w:rsidR="00772C62" w:rsidRDefault="00772C6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92470E2" w14:textId="15CFECAD" w:rsidR="00772C62" w:rsidRDefault="00772C6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60B4D7D" w14:textId="4B4C084B" w:rsidR="00772C62" w:rsidRDefault="00772C62" w:rsidP="00C50A7A">
            <w:pPr>
              <w:pStyle w:val="TableContents"/>
              <w:spacing w:after="46" w:line="240" w:lineRule="auto"/>
              <w:rPr>
                <w:sz w:val="20"/>
                <w:szCs w:val="20"/>
                <w:lang w:val="en-US"/>
              </w:rPr>
            </w:pPr>
            <w:r>
              <w:rPr>
                <w:sz w:val="20"/>
                <w:szCs w:val="20"/>
                <w:lang w:val="en-US"/>
              </w:rPr>
              <w:t>12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AA8A7E1" w14:textId="4C9246DD" w:rsidR="00772C62" w:rsidRDefault="00772C62" w:rsidP="00C50A7A">
            <w:pPr>
              <w:pStyle w:val="TableContents"/>
              <w:spacing w:after="46" w:line="240" w:lineRule="auto"/>
              <w:rPr>
                <w:sz w:val="20"/>
                <w:szCs w:val="20"/>
                <w:lang w:val="en-US"/>
              </w:rPr>
            </w:pPr>
            <w:r>
              <w:rPr>
                <w:sz w:val="20"/>
                <w:szCs w:val="20"/>
                <w:lang w:val="en-US"/>
              </w:rPr>
              <w:t>45.5 (6.47)</w:t>
            </w:r>
          </w:p>
        </w:tc>
      </w:tr>
      <w:tr w:rsidR="00C17AD7" w:rsidRPr="00E0042D" w14:paraId="5261DD8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CFCC9C2" w14:textId="32CA9748"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11/j.1600-0447.2007.01002.x","ISSN":"0001690X","abstract":"Objective: Functional abnormalities of the dorsal anterior cingulate (dAC) region have been emphasized in schizophrenia, particularly in relation to cognitive deficits. In this study, we sought to further evaluate the notion of dAC hypofunction in chronic schizophrenia patients using a cognitive task specifically designed to activate this region, enabling both group and single-subject level analyses. Method: Twelve male schizophrenia patients and 14 male healthy subjects were studied with functional magnetic resonance imaging (fMRI) and the multi-source interference task (MSIT). Patients and healthy subjects were matched for age, gender, education, task performance and gross surface morphology of the AC region. fMRI analyses were conducted at the group and single-subject levels using stringent whole-brain activation thresholds. Results: Multi-source interference task performance was associated with large and significant activation of the dAC and supplementary motor area (SMA) in patients and healthy subjects. Standard comparison of the two groups indicated that the patients were comparable with healthy subjects in their dAC activation, but had a small cluster of greater SMA activation, while single-subject analyses identified minimal differences in the magnitude or spatial dispersion of dAC activation between the groups. Conclusion: These findings challenge existing notions of impaired dAC activation in chronic schizophrenia and suggest that the functional pathophysiology of this medial-wall region should be considered beyond straightforward models of hypoactivation. © 2007 The Authors.","author":[{"dropping-particle":"","family":"Harrison","given":"B. J.","non-dropping-particle":"","parse-names":false,"suffix":""},{"dropping-particle":"","family":"Yücel","given":"M.","non-dropping-particle":"","parse-names":false,"suffix":""},{"dropping-particle":"","family":"Fornito","given":"A.","non-dropping-particle":"","parse-names":false,"suffix":""},{"dropping-particle":"","family":"Wood","given":"S. J.","non-dropping-particle":"","parse-names":false,"suffix":""},{"dropping-particle":"","family":"Seal","given":"M. L.","non-dropping-particle":"","parse-names":false,"suffix":""},{"dropping-particle":"","family":"Clarke","given":"K.","non-dropping-particle":"","parse-names":false,"suffix":""},{"dropping-particle":"","family":"Pantelis","given":"C.","non-dropping-particle":"","parse-names":false,"suffix":""}],"container-title":"Acta Psychiatrica Scandinavica","id":"ITEM-1","issue":"4","issued":{"date-parts":[["2007"]]},"page":"271-279","title":"Characterizing anterior cingulate activation in chronic schizophrenia: A group and single-subject fMRI study","type":"article-journal","volume":"116"},"uris":["http://www.mendeley.com/documents/?uuid=4149a7cb-7005-43a9-9f1a-8c38cf5e95df"]}],"mendeley":{"formattedCitation":"(Harrison et al., 2007)","manualFormatting":"Harrison et al., 2007","plainTextFormattedCitation":"(Harrison et al., 2007)","previouslyFormattedCitation":"(Harrison et al., 2007)"},"properties":{"noteIndex":0},"schema":"https://github.com/citation-style-language/schema/raw/master/csl-citation.json"}</w:instrText>
            </w:r>
            <w:r>
              <w:rPr>
                <w:sz w:val="20"/>
                <w:szCs w:val="20"/>
                <w:lang w:val="en-US"/>
              </w:rPr>
              <w:fldChar w:fldCharType="separate"/>
            </w:r>
            <w:r w:rsidRPr="00A11F66">
              <w:rPr>
                <w:noProof/>
                <w:sz w:val="20"/>
                <w:szCs w:val="20"/>
                <w:lang w:val="en-US"/>
              </w:rPr>
              <w:t>Harrison et al., 200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621A852" w14:textId="19F2B5A8" w:rsidR="00C50A7A" w:rsidRPr="00E0042D" w:rsidRDefault="00C50A7A" w:rsidP="00C50A7A">
            <w:pPr>
              <w:pStyle w:val="TableContents"/>
              <w:spacing w:after="46" w:line="240" w:lineRule="auto"/>
              <w:rPr>
                <w:sz w:val="20"/>
                <w:szCs w:val="20"/>
                <w:lang w:val="en-US"/>
              </w:rPr>
            </w:pPr>
            <w:r>
              <w:rPr>
                <w:sz w:val="20"/>
                <w:szCs w:val="20"/>
                <w:lang w:val="en-US"/>
              </w:rPr>
              <w:t>12 (100)</w:t>
            </w:r>
          </w:p>
        </w:tc>
        <w:tc>
          <w:tcPr>
            <w:tcW w:w="1176" w:type="dxa"/>
            <w:tcBorders>
              <w:top w:val="single" w:sz="2" w:space="0" w:color="000001"/>
              <w:left w:val="single" w:sz="2" w:space="0" w:color="000001"/>
              <w:bottom w:val="single" w:sz="2" w:space="0" w:color="000001"/>
            </w:tcBorders>
            <w:shd w:val="clear" w:color="auto" w:fill="auto"/>
          </w:tcPr>
          <w:p w14:paraId="044337D8" w14:textId="77777777" w:rsidR="00C50A7A" w:rsidRPr="00E0042D" w:rsidRDefault="00C50A7A" w:rsidP="00C50A7A">
            <w:pPr>
              <w:pStyle w:val="TableContents"/>
              <w:spacing w:after="46" w:line="240" w:lineRule="auto"/>
              <w:rPr>
                <w:sz w:val="20"/>
                <w:szCs w:val="20"/>
                <w:lang w:val="en-US"/>
              </w:rPr>
            </w:pPr>
            <w:r>
              <w:rPr>
                <w:sz w:val="20"/>
                <w:szCs w:val="20"/>
                <w:lang w:val="en-US"/>
              </w:rPr>
              <w:t>31.6 (8.4)</w:t>
            </w:r>
          </w:p>
        </w:tc>
        <w:tc>
          <w:tcPr>
            <w:tcW w:w="1259" w:type="dxa"/>
            <w:tcBorders>
              <w:top w:val="single" w:sz="2" w:space="0" w:color="000001"/>
              <w:left w:val="single" w:sz="2" w:space="0" w:color="000001"/>
              <w:bottom w:val="single" w:sz="2" w:space="0" w:color="000001"/>
              <w:right w:val="single" w:sz="2" w:space="0" w:color="000001"/>
            </w:tcBorders>
          </w:tcPr>
          <w:p w14:paraId="7F4A16E4" w14:textId="6580C22D" w:rsidR="00C50A7A" w:rsidRDefault="00C50A7A" w:rsidP="00C50A7A">
            <w:pPr>
              <w:pStyle w:val="TableContents"/>
              <w:spacing w:after="46" w:line="240" w:lineRule="auto"/>
              <w:rPr>
                <w:sz w:val="20"/>
                <w:szCs w:val="20"/>
                <w:lang w:val="en-US"/>
              </w:rPr>
            </w:pPr>
            <w:r>
              <w:rPr>
                <w:sz w:val="20"/>
                <w:szCs w:val="20"/>
                <w:lang w:val="en-US"/>
              </w:rPr>
              <w:t>91.67</w:t>
            </w:r>
          </w:p>
        </w:tc>
        <w:tc>
          <w:tcPr>
            <w:tcW w:w="1162" w:type="dxa"/>
            <w:tcBorders>
              <w:top w:val="single" w:sz="2" w:space="0" w:color="000001"/>
              <w:left w:val="single" w:sz="2" w:space="0" w:color="000001"/>
              <w:bottom w:val="single" w:sz="2" w:space="0" w:color="000001"/>
            </w:tcBorders>
          </w:tcPr>
          <w:p w14:paraId="68D9B203" w14:textId="5DDC662E" w:rsidR="00C50A7A" w:rsidRDefault="006F2EBE" w:rsidP="00C50A7A">
            <w:pPr>
              <w:pStyle w:val="TableContents"/>
              <w:spacing w:after="46" w:line="240" w:lineRule="auto"/>
              <w:rPr>
                <w:sz w:val="20"/>
                <w:szCs w:val="20"/>
                <w:lang w:val="en-US"/>
              </w:rPr>
            </w:pPr>
            <w:r>
              <w:rPr>
                <w:sz w:val="20"/>
                <w:szCs w:val="20"/>
                <w:lang w:val="en-US"/>
              </w:rPr>
              <w:t>9.9 (6.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1C21C3B" w14:textId="36A4BC54"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EC1D734" w14:textId="7EF7E861" w:rsidR="00C50A7A" w:rsidRPr="00E0042D" w:rsidRDefault="006F2EBE" w:rsidP="00C50A7A">
            <w:pPr>
              <w:pStyle w:val="TableContents"/>
              <w:spacing w:after="46" w:line="240" w:lineRule="auto"/>
              <w:rPr>
                <w:sz w:val="20"/>
                <w:szCs w:val="20"/>
                <w:lang w:val="en-US"/>
              </w:rPr>
            </w:pPr>
            <w:r>
              <w:rPr>
                <w:sz w:val="20"/>
                <w:szCs w:val="20"/>
                <w:lang w:val="en-US"/>
              </w:rPr>
              <w:t>13.4 (3.7)</w:t>
            </w:r>
          </w:p>
        </w:tc>
        <w:tc>
          <w:tcPr>
            <w:tcW w:w="1176" w:type="dxa"/>
            <w:tcBorders>
              <w:top w:val="single" w:sz="2" w:space="0" w:color="000001"/>
              <w:left w:val="single" w:sz="2" w:space="0" w:color="000001"/>
              <w:bottom w:val="single" w:sz="2" w:space="0" w:color="000001"/>
              <w:right w:val="single" w:sz="2" w:space="0" w:color="000001"/>
            </w:tcBorders>
          </w:tcPr>
          <w:p w14:paraId="66C84CD1" w14:textId="5653EACB" w:rsidR="00C50A7A" w:rsidRDefault="006F2EBE" w:rsidP="00C50A7A">
            <w:pPr>
              <w:pStyle w:val="TableContents"/>
              <w:spacing w:after="46" w:line="240" w:lineRule="auto"/>
              <w:rPr>
                <w:sz w:val="20"/>
                <w:szCs w:val="20"/>
                <w:lang w:val="en-US"/>
              </w:rPr>
            </w:pPr>
            <w:r>
              <w:rPr>
                <w:sz w:val="20"/>
                <w:szCs w:val="20"/>
                <w:lang w:val="en-US"/>
              </w:rPr>
              <w:t>14.4 (5.52)</w:t>
            </w:r>
          </w:p>
        </w:tc>
        <w:tc>
          <w:tcPr>
            <w:tcW w:w="1190" w:type="dxa"/>
            <w:tcBorders>
              <w:top w:val="single" w:sz="2" w:space="0" w:color="000001"/>
              <w:left w:val="single" w:sz="2" w:space="0" w:color="000001"/>
              <w:bottom w:val="single" w:sz="2" w:space="0" w:color="000001"/>
              <w:right w:val="single" w:sz="2" w:space="0" w:color="000001"/>
            </w:tcBorders>
          </w:tcPr>
          <w:p w14:paraId="61E70C05" w14:textId="379E7896"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D69C293" w14:textId="65E6CA2D" w:rsidR="00C50A7A" w:rsidRPr="00E0042D" w:rsidRDefault="00C50A7A" w:rsidP="00C50A7A">
            <w:pPr>
              <w:pStyle w:val="TableContents"/>
              <w:spacing w:after="46" w:line="240" w:lineRule="auto"/>
              <w:rPr>
                <w:sz w:val="20"/>
                <w:szCs w:val="20"/>
                <w:lang w:val="en-US"/>
              </w:rPr>
            </w:pPr>
            <w:r>
              <w:rPr>
                <w:sz w:val="20"/>
                <w:szCs w:val="20"/>
                <w:lang w:val="en-US"/>
              </w:rPr>
              <w:t>14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D5A75B1" w14:textId="77777777" w:rsidR="00C50A7A" w:rsidRPr="00E0042D" w:rsidRDefault="00C50A7A" w:rsidP="00C50A7A">
            <w:pPr>
              <w:pStyle w:val="TableContents"/>
              <w:spacing w:after="46" w:line="240" w:lineRule="auto"/>
              <w:rPr>
                <w:sz w:val="20"/>
                <w:szCs w:val="20"/>
                <w:lang w:val="en-US"/>
              </w:rPr>
            </w:pPr>
            <w:r>
              <w:rPr>
                <w:sz w:val="20"/>
                <w:szCs w:val="20"/>
                <w:lang w:val="en-US"/>
              </w:rPr>
              <w:t>31.5 (7.5)</w:t>
            </w:r>
          </w:p>
        </w:tc>
      </w:tr>
      <w:tr w:rsidR="00772C62" w:rsidRPr="00E0042D" w14:paraId="56B0BC5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862E351" w14:textId="2CBE0025" w:rsidR="00772C62" w:rsidRDefault="00772C62" w:rsidP="00C50A7A">
            <w:pPr>
              <w:spacing w:after="46" w:line="240" w:lineRule="auto"/>
              <w:rPr>
                <w:sz w:val="20"/>
                <w:szCs w:val="20"/>
                <w:lang w:val="en-US"/>
              </w:rPr>
            </w:pPr>
            <w:r>
              <w:rPr>
                <w:sz w:val="20"/>
                <w:szCs w:val="20"/>
                <w:lang w:val="en-US"/>
              </w:rPr>
              <w:lastRenderedPageBreak/>
              <w:fldChar w:fldCharType="begin" w:fldLock="1"/>
            </w:r>
            <w:r w:rsidR="00D92B10">
              <w:rPr>
                <w:sz w:val="20"/>
                <w:szCs w:val="20"/>
                <w:lang w:val="en-US"/>
              </w:rPr>
              <w:instrText>ADDIN CSL_CITATION {"citationItems":[{"id":"ITEM-1","itemData":{"DOI":"10.1503/jpn.130007","ISSN":"14882434","PMID":"24119792","abstract":"Background: Social dysfunction is a hallmark characteristic of schizophrenia. Part of it may stem from an inability to efficiently encode social information into memory and retrieve it later. This study focused on whether patients with schizophrenia show a memory boost for socially relevant information and engage the same neural network as controls when processing social stimuli that were previously encoded into memory. Methods: Patients with schizophrenia and healthy controls performed a social and nonsocial picture recognition memory task while being scanned. We calculated memory performance using d'. Our main analysis focused on brain activity associated with recognition memory of social and nonsocial pictures. Results: Our study included 28 patients with schizophrenia and 26 controls. Healthy controls demonstrated a memory boost for socially relevant information. In contrast, patients with schizophrenia failed to show enhanced recognition sensitivity for social pictures. At the neural level, patients did not engage the dorsomedial prefrontal cortex (DMPFC) as much as controls while recognizing social pictures. Limitations: Our study did not include direct measures of self-referential processing. All but 3 patients were taking antipsychotic medications, which may have altered both the behavioural performance during the picture recognition memory task and brain activity. Conclusion: Impaired social memory in patients with schizophrenia may be associated with altered DMPFC activity. A reduction of DMPFC activity may reflect less involvement of self-referential processes during memory retrieval. Our functional MRI results contribute to a better mapping of the neural disturbances associated with social memory impairment in patients with schizophrenia and may facilitate the development of innovative treatments, such as transcranial magnetic stimulation. © 2014 Canadian Medical Association.","author":[{"dropping-particle":"","family":"Harvey","given":"Philippe Olivier","non-dropping-particle":"","parse-names":false,"suffix":""},{"dropping-particle":"","family":"Lepage","given":"Martin","non-dropping-particle":"","parse-names":false,"suffix":""}],"container-title":"Journal of Psychiatry and Neuroscience","id":"ITEM-1","issue":"2","issued":{"date-parts":[["2014"]]},"page":"97-109","publisher":"Canadian Medical Association","title":"Neural correlates of recognition memory of social information in people with schizophrenia","type":"article-journal","volume":"39"},"uris":["http://www.mendeley.com/documents/?uuid=6e1494a4-38c4-390e-95b8-14ebd3d0bd1c"]}],"mendeley":{"formattedCitation":"(Harvey &amp; Lepage, 2014)","manualFormatting":"Harvey and Lepage, 2014","plainTextFormattedCitation":"(Harvey &amp; Lepage, 2014)","previouslyFormattedCitation":"(Harvey &amp; Lepage, 2014)"},"properties":{"noteIndex":0},"schema":"https://github.com/citation-style-language/schema/raw/master/csl-citation.json"}</w:instrText>
            </w:r>
            <w:r>
              <w:rPr>
                <w:sz w:val="20"/>
                <w:szCs w:val="20"/>
                <w:lang w:val="en-US"/>
              </w:rPr>
              <w:fldChar w:fldCharType="separate"/>
            </w:r>
            <w:r w:rsidRPr="00772C62">
              <w:rPr>
                <w:noProof/>
                <w:sz w:val="20"/>
                <w:szCs w:val="20"/>
                <w:lang w:val="en-US"/>
              </w:rPr>
              <w:t>Harvey and Lepage, 201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4B7637C" w14:textId="0E741DFB" w:rsidR="00772C62" w:rsidRDefault="00772C62" w:rsidP="00C50A7A">
            <w:pPr>
              <w:pStyle w:val="TableContents"/>
              <w:spacing w:after="46" w:line="240" w:lineRule="auto"/>
              <w:rPr>
                <w:sz w:val="20"/>
                <w:szCs w:val="20"/>
                <w:lang w:val="en-US"/>
              </w:rPr>
            </w:pPr>
            <w:r>
              <w:rPr>
                <w:sz w:val="20"/>
                <w:szCs w:val="20"/>
                <w:lang w:val="en-US"/>
              </w:rPr>
              <w:t>28 (60.71)</w:t>
            </w:r>
          </w:p>
        </w:tc>
        <w:tc>
          <w:tcPr>
            <w:tcW w:w="1176" w:type="dxa"/>
            <w:tcBorders>
              <w:top w:val="single" w:sz="2" w:space="0" w:color="000001"/>
              <w:left w:val="single" w:sz="2" w:space="0" w:color="000001"/>
              <w:bottom w:val="single" w:sz="2" w:space="0" w:color="000001"/>
            </w:tcBorders>
            <w:shd w:val="clear" w:color="auto" w:fill="auto"/>
          </w:tcPr>
          <w:p w14:paraId="5A704358" w14:textId="2EA4CEA8" w:rsidR="00772C62" w:rsidRDefault="00772C62" w:rsidP="00C50A7A">
            <w:pPr>
              <w:pStyle w:val="TableContents"/>
              <w:spacing w:after="46" w:line="240" w:lineRule="auto"/>
              <w:rPr>
                <w:sz w:val="20"/>
                <w:szCs w:val="20"/>
                <w:lang w:val="en-US"/>
              </w:rPr>
            </w:pPr>
            <w:r>
              <w:rPr>
                <w:sz w:val="20"/>
                <w:szCs w:val="20"/>
                <w:lang w:val="en-US"/>
              </w:rPr>
              <w:t>31 (8.8)</w:t>
            </w:r>
          </w:p>
        </w:tc>
        <w:tc>
          <w:tcPr>
            <w:tcW w:w="1259" w:type="dxa"/>
            <w:tcBorders>
              <w:top w:val="single" w:sz="2" w:space="0" w:color="000001"/>
              <w:left w:val="single" w:sz="2" w:space="0" w:color="000001"/>
              <w:bottom w:val="single" w:sz="2" w:space="0" w:color="000001"/>
              <w:right w:val="single" w:sz="2" w:space="0" w:color="000001"/>
            </w:tcBorders>
          </w:tcPr>
          <w:p w14:paraId="1FD462C2" w14:textId="534D3F1F" w:rsidR="00772C62" w:rsidRDefault="00772C62"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1DD7383" w14:textId="4850DDB3" w:rsidR="00772C62" w:rsidRDefault="00772C62" w:rsidP="00C50A7A">
            <w:pPr>
              <w:pStyle w:val="TableContents"/>
              <w:spacing w:after="46" w:line="240" w:lineRule="auto"/>
              <w:rPr>
                <w:sz w:val="20"/>
                <w:szCs w:val="20"/>
                <w:lang w:val="en-US"/>
              </w:rPr>
            </w:pPr>
            <w:r>
              <w:rPr>
                <w:sz w:val="20"/>
                <w:szCs w:val="20"/>
                <w:lang w:val="en-US"/>
              </w:rPr>
              <w:t>9.7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7A52390" w14:textId="374DCAC7" w:rsidR="00772C62" w:rsidRDefault="00772C6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551FCEA" w14:textId="5BC688C2" w:rsidR="00772C62" w:rsidRDefault="00772C6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560804A" w14:textId="50646264" w:rsidR="00772C62" w:rsidRDefault="00772C6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2266437" w14:textId="7246AEF3" w:rsidR="00772C62" w:rsidRDefault="00772C6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5DF307B" w14:textId="012C5A79" w:rsidR="00772C62" w:rsidRDefault="00772C62" w:rsidP="00C50A7A">
            <w:pPr>
              <w:pStyle w:val="TableContents"/>
              <w:spacing w:after="46" w:line="240" w:lineRule="auto"/>
              <w:rPr>
                <w:sz w:val="20"/>
                <w:szCs w:val="20"/>
                <w:lang w:val="en-US"/>
              </w:rPr>
            </w:pPr>
            <w:r>
              <w:rPr>
                <w:sz w:val="20"/>
                <w:szCs w:val="20"/>
                <w:lang w:val="en-US"/>
              </w:rPr>
              <w:t>26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E538F64" w14:textId="073AFA8E" w:rsidR="00772C62" w:rsidRDefault="00772C62" w:rsidP="00C50A7A">
            <w:pPr>
              <w:pStyle w:val="TableContents"/>
              <w:spacing w:after="46" w:line="240" w:lineRule="auto"/>
              <w:rPr>
                <w:sz w:val="20"/>
                <w:szCs w:val="20"/>
                <w:lang w:val="en-US"/>
              </w:rPr>
            </w:pPr>
            <w:r>
              <w:rPr>
                <w:sz w:val="20"/>
                <w:szCs w:val="20"/>
                <w:lang w:val="en-US"/>
              </w:rPr>
              <w:t>30.7 (9.8)</w:t>
            </w:r>
          </w:p>
        </w:tc>
      </w:tr>
      <w:tr w:rsidR="00C17AD7" w:rsidRPr="007C5899" w14:paraId="57EC4C6F"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F7CF9F6" w14:textId="65148AF9"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4.08.006","ISSN":"22131582","abstract":"Source memory, the ability to identify the context in which a memory occurred, is impaired in schizophrenia and has been related to clinical symptoms such as hallucinations. The neurobiological underpinnings of this deficit are not well understood. Twenty-five patients with recent onset schizophrenia (within the first 4.5 years of treatment) and twenty-four healthy controls completed a source memory task. Participants navigated through a 3D virtual city, and had 20 encounters of an object with a person at a place. Functional magnetic resonance imaging was performed during a subsequent forced-choice recognition test. Two objects were presented and participants were asked to either identify which object was seen (new vs. old object recognition), or identify which of the two old objects was associated with either the person or the place being presented (source memory recognition). Source memory was examined by contrasting person or place with object. Both patients and controls demonstrated significant neural activity to source memory relative to object memory, though activity in controls was much more widespread. Group differences were observed in several regions, including the medial parietal and cingulate cortex, lateral frontal lobes and right superior temporal gyrus. Patients with schizophrenia did not differentiate between source and object memory in these regions. Positive correlations with hallucination proneness were observed in the left frontal and right middle temporal cortices and cerebellum. Patients with schizophrenia have a deficit in the neural circuits which facilitate source memory, which may underlie both the deficits in this domain and be related to auditory hallucinations.","author":[{"dropping-particle":"","family":"Hawco","given":"Colin","non-dropping-particle":"","parse-names":false,"suffix":""},{"dropping-particle":"","family":"Buchy","given":"Lisa","non-dropping-particle":"","parse-names":false,"suffix":""},{"dropping-particle":"","family":"Bodnar","given":"Michael","non-dropping-particle":"","parse-names":false,"suffix":""},{"dropping-particle":"","family":"Izadi","given":"Sarah","non-dropping-particle":"","parse-names":false,"suffix":""},{"dropping-particle":"","family":"Dell'Elce","given":"Jennifer","non-dropping-particle":"","parse-names":false,"suffix":""},{"dropping-particle":"","family":"Messina","given":"Katrina","non-dropping-particle":"","parse-names":false,"suffix":""},{"dropping-particle":"","family":"Joober","given":"Ridha","non-dropping-particle":"","parse-names":false,"suffix":""},{"dropping-particle":"","family":"Malla","given":"Ashok","non-dropping-particle":"","parse-names":false,"suffix":""},{"dropping-particle":"","family":"Lepage","given":"Martin","non-dropping-particle":"","parse-names":false,"suffix":""}],"container-title":"NeuroImage: Clinical","id":"ITEM-1","issued":{"date-parts":[["2015"]]},"title":"Source retrieval is not properly differentiated from object retrieval in early schizophrenia: An fMRI study using virtual reality","type":"article-journal"},"uris":["http://www.mendeley.com/documents/?uuid=278a7250-89c9-3d9f-b01a-64c71e8379d9"]}],"mendeley":{"formattedCitation":"(Hawco et al., 2015)","manualFormatting":"Hawco et al., 2015","plainTextFormattedCitation":"(Hawco et al., 2015)","previouslyFormattedCitation":"(Hawco et al., 2015)"},"properties":{"noteIndex":0},"schema":"https://github.com/citation-style-language/schema/raw/master/csl-citation.json"}</w:instrText>
            </w:r>
            <w:r>
              <w:rPr>
                <w:sz w:val="20"/>
                <w:szCs w:val="20"/>
                <w:lang w:val="en-US"/>
              </w:rPr>
              <w:fldChar w:fldCharType="separate"/>
            </w:r>
            <w:r w:rsidRPr="00A11F66">
              <w:rPr>
                <w:noProof/>
                <w:sz w:val="20"/>
                <w:szCs w:val="20"/>
                <w:lang w:val="en-US"/>
              </w:rPr>
              <w:t>Hawco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C57B793" w14:textId="335652C0" w:rsidR="00C50A7A" w:rsidRPr="00E0042D" w:rsidRDefault="00C50A7A" w:rsidP="00C50A7A">
            <w:pPr>
              <w:pStyle w:val="TableContents"/>
              <w:spacing w:after="46" w:line="240" w:lineRule="auto"/>
              <w:rPr>
                <w:sz w:val="20"/>
                <w:szCs w:val="20"/>
                <w:lang w:val="en-US"/>
              </w:rPr>
            </w:pPr>
            <w:r>
              <w:rPr>
                <w:sz w:val="20"/>
                <w:szCs w:val="20"/>
                <w:lang w:val="en-US"/>
              </w:rPr>
              <w:t>25 (88)</w:t>
            </w:r>
          </w:p>
        </w:tc>
        <w:tc>
          <w:tcPr>
            <w:tcW w:w="1176" w:type="dxa"/>
            <w:tcBorders>
              <w:top w:val="single" w:sz="2" w:space="0" w:color="000001"/>
              <w:left w:val="single" w:sz="2" w:space="0" w:color="000001"/>
              <w:bottom w:val="single" w:sz="2" w:space="0" w:color="000001"/>
            </w:tcBorders>
            <w:shd w:val="clear" w:color="auto" w:fill="auto"/>
          </w:tcPr>
          <w:p w14:paraId="1C2A3761" w14:textId="77777777" w:rsidR="00C50A7A" w:rsidRPr="00E0042D" w:rsidRDefault="00C50A7A" w:rsidP="00C50A7A">
            <w:pPr>
              <w:pStyle w:val="TableContents"/>
              <w:spacing w:after="46" w:line="240" w:lineRule="auto"/>
              <w:rPr>
                <w:sz w:val="20"/>
                <w:szCs w:val="20"/>
                <w:lang w:val="en-US"/>
              </w:rPr>
            </w:pPr>
            <w:r>
              <w:rPr>
                <w:sz w:val="20"/>
                <w:szCs w:val="20"/>
                <w:lang w:val="en-US"/>
              </w:rPr>
              <w:t>24.4 (4.1)</w:t>
            </w:r>
          </w:p>
        </w:tc>
        <w:tc>
          <w:tcPr>
            <w:tcW w:w="1259" w:type="dxa"/>
            <w:tcBorders>
              <w:top w:val="single" w:sz="2" w:space="0" w:color="000001"/>
              <w:left w:val="single" w:sz="2" w:space="0" w:color="000001"/>
              <w:bottom w:val="single" w:sz="2" w:space="0" w:color="000001"/>
              <w:right w:val="single" w:sz="2" w:space="0" w:color="000001"/>
            </w:tcBorders>
          </w:tcPr>
          <w:p w14:paraId="08DF2AF3" w14:textId="17A6138A" w:rsidR="00C50A7A" w:rsidRDefault="00C50A7A" w:rsidP="00C50A7A">
            <w:pPr>
              <w:pStyle w:val="TableContents"/>
              <w:spacing w:after="46" w:line="240" w:lineRule="auto"/>
              <w:rPr>
                <w:sz w:val="20"/>
                <w:szCs w:val="20"/>
                <w:lang w:val="en-US"/>
              </w:rPr>
            </w:pPr>
            <w:r>
              <w:rPr>
                <w:sz w:val="20"/>
                <w:szCs w:val="20"/>
                <w:lang w:val="en-US"/>
              </w:rPr>
              <w:t>0</w:t>
            </w:r>
          </w:p>
        </w:tc>
        <w:tc>
          <w:tcPr>
            <w:tcW w:w="1162" w:type="dxa"/>
            <w:tcBorders>
              <w:top w:val="single" w:sz="2" w:space="0" w:color="000001"/>
              <w:left w:val="single" w:sz="2" w:space="0" w:color="000001"/>
              <w:bottom w:val="single" w:sz="2" w:space="0" w:color="000001"/>
            </w:tcBorders>
          </w:tcPr>
          <w:p w14:paraId="45C88A69" w14:textId="270B4A57" w:rsidR="00C50A7A" w:rsidRDefault="006F2EBE" w:rsidP="00C50A7A">
            <w:pPr>
              <w:pStyle w:val="TableContents"/>
              <w:spacing w:after="46" w:line="240" w:lineRule="auto"/>
              <w:rPr>
                <w:sz w:val="20"/>
                <w:szCs w:val="20"/>
                <w:lang w:val="en-US"/>
              </w:rPr>
            </w:pPr>
            <w:r>
              <w:rPr>
                <w:sz w:val="20"/>
                <w:szCs w:val="20"/>
                <w:lang w:val="en-US"/>
              </w:rPr>
              <w:t>1.4 (1.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A9B47D4" w14:textId="028F1295"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21F3D59" w14:textId="7E3DBD84"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33076C2" w14:textId="06CDFE64"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A2ADE8A" w14:textId="7C90E75C"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381550E" w14:textId="77C4F654" w:rsidR="00C50A7A" w:rsidRPr="00E0042D" w:rsidRDefault="00C50A7A" w:rsidP="00C50A7A">
            <w:pPr>
              <w:pStyle w:val="TableContents"/>
              <w:spacing w:after="46" w:line="240" w:lineRule="auto"/>
              <w:rPr>
                <w:sz w:val="20"/>
                <w:szCs w:val="20"/>
                <w:lang w:val="en-US"/>
              </w:rPr>
            </w:pPr>
            <w:r>
              <w:rPr>
                <w:sz w:val="20"/>
                <w:szCs w:val="20"/>
                <w:lang w:val="en-US"/>
              </w:rPr>
              <w:t>24 (79.1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3A8A5C4" w14:textId="77777777" w:rsidR="00C50A7A" w:rsidRPr="00E0042D" w:rsidRDefault="00C50A7A" w:rsidP="00C50A7A">
            <w:pPr>
              <w:pStyle w:val="TableContents"/>
              <w:spacing w:after="46" w:line="240" w:lineRule="auto"/>
              <w:rPr>
                <w:sz w:val="20"/>
                <w:szCs w:val="20"/>
                <w:lang w:val="en-US"/>
              </w:rPr>
            </w:pPr>
            <w:r>
              <w:rPr>
                <w:sz w:val="20"/>
                <w:szCs w:val="20"/>
                <w:lang w:val="en-US"/>
              </w:rPr>
              <w:t>24.4 (3.9)</w:t>
            </w:r>
          </w:p>
        </w:tc>
      </w:tr>
      <w:tr w:rsidR="00C17AD7" w:rsidRPr="00E0042D" w14:paraId="6A38E22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F3D1E4F" w14:textId="2A4A8D21"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Heckers","given":"Stephan","non-dropping-particle":"","parse-names":false,"suffix":""},{"dropping-particle":"","family":"Weiss","given":"Anthony P","non-dropping-particle":"","parse-names":false,"suffix":""},{"dropping-particle":"","family":"Deckersbach","given":"Thilo","non-dropping-particle":"","parse-names":false,"suffix":""},{"dropping-particle":"","family":"Goff","given":"Donald C","non-dropping-particle":"","parse-names":false,"suffix":""},{"dropping-particle":"","family":"Morecraft","given":"Robert J","non-dropping-particle":"","parse-names":false,"suffix":""},{"dropping-particle":"","family":"Bush","given":"George","non-dropping-particle":"","parse-names":false,"suffix":""}],"container-title":"American Journal of Psychiatry","id":"ITEM-1","issued":{"date-parts":[["2004"]]},"page":"707-715","title":"Anterior Cingulate Cortex Activation During Cognitive Interference in Schizophrenia","type":"article-journal","volume":"161"},"uris":["http://www.mendeley.com/documents/?uuid=94e224fc-ac39-4421-b09f-c5b3be6f743f"]}],"mendeley":{"formattedCitation":"(Heckers et al., 2004)","manualFormatting":"Heckers et al., 2004","plainTextFormattedCitation":"(Heckers et al., 2004)","previouslyFormattedCitation":"(Heckers et al., 2004)"},"properties":{"noteIndex":0},"schema":"https://github.com/citation-style-language/schema/raw/master/csl-citation.json"}</w:instrText>
            </w:r>
            <w:r>
              <w:rPr>
                <w:sz w:val="20"/>
                <w:szCs w:val="20"/>
                <w:lang w:val="en-US"/>
              </w:rPr>
              <w:fldChar w:fldCharType="separate"/>
            </w:r>
            <w:r w:rsidRPr="00A11F66">
              <w:rPr>
                <w:noProof/>
                <w:sz w:val="20"/>
                <w:szCs w:val="20"/>
                <w:lang w:val="en-US"/>
              </w:rPr>
              <w:t>Heckers et al., 200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38772E3" w14:textId="5CCB076F" w:rsidR="00C50A7A" w:rsidRPr="00E0042D" w:rsidRDefault="00C50A7A" w:rsidP="00C50A7A">
            <w:pPr>
              <w:pStyle w:val="TableContents"/>
              <w:spacing w:after="46" w:line="240" w:lineRule="auto"/>
              <w:rPr>
                <w:sz w:val="20"/>
                <w:szCs w:val="20"/>
                <w:lang w:val="en-US"/>
              </w:rPr>
            </w:pPr>
            <w:r>
              <w:rPr>
                <w:sz w:val="20"/>
                <w:szCs w:val="20"/>
                <w:lang w:val="en-US"/>
              </w:rPr>
              <w:t>19 (100)</w:t>
            </w:r>
          </w:p>
        </w:tc>
        <w:tc>
          <w:tcPr>
            <w:tcW w:w="1176" w:type="dxa"/>
            <w:tcBorders>
              <w:top w:val="single" w:sz="2" w:space="0" w:color="000001"/>
              <w:left w:val="single" w:sz="2" w:space="0" w:color="000001"/>
              <w:bottom w:val="single" w:sz="2" w:space="0" w:color="000001"/>
            </w:tcBorders>
            <w:shd w:val="clear" w:color="auto" w:fill="auto"/>
          </w:tcPr>
          <w:p w14:paraId="1E4F350D" w14:textId="77777777" w:rsidR="00C50A7A" w:rsidRPr="00E0042D" w:rsidRDefault="00C50A7A" w:rsidP="00C50A7A">
            <w:pPr>
              <w:pStyle w:val="TableContents"/>
              <w:spacing w:after="46" w:line="240" w:lineRule="auto"/>
              <w:rPr>
                <w:sz w:val="20"/>
                <w:szCs w:val="20"/>
                <w:lang w:val="en-US"/>
              </w:rPr>
            </w:pPr>
            <w:r>
              <w:rPr>
                <w:sz w:val="20"/>
                <w:szCs w:val="20"/>
                <w:lang w:val="en-US"/>
              </w:rPr>
              <w:t>46.8 (7.2)</w:t>
            </w:r>
          </w:p>
        </w:tc>
        <w:tc>
          <w:tcPr>
            <w:tcW w:w="1259" w:type="dxa"/>
            <w:tcBorders>
              <w:top w:val="single" w:sz="2" w:space="0" w:color="000001"/>
              <w:left w:val="single" w:sz="2" w:space="0" w:color="000001"/>
              <w:bottom w:val="single" w:sz="2" w:space="0" w:color="000001"/>
              <w:right w:val="single" w:sz="2" w:space="0" w:color="000001"/>
            </w:tcBorders>
          </w:tcPr>
          <w:p w14:paraId="56F0909E" w14:textId="59484AC8"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030BB014" w14:textId="4A18A187" w:rsidR="00C50A7A" w:rsidRDefault="006F2EBE"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FB2EB3E" w14:textId="3972C566" w:rsidR="00C50A7A" w:rsidRPr="00E0042D" w:rsidRDefault="00C50A7A" w:rsidP="00C50A7A">
            <w:pPr>
              <w:pStyle w:val="TableContents"/>
              <w:spacing w:after="46" w:line="240" w:lineRule="auto"/>
              <w:rPr>
                <w:sz w:val="20"/>
                <w:szCs w:val="20"/>
                <w:lang w:val="en-US"/>
              </w:rPr>
            </w:pPr>
            <w:r>
              <w:rPr>
                <w:sz w:val="20"/>
                <w:szCs w:val="20"/>
                <w:lang w:val="en-US"/>
              </w:rPr>
              <w:t>64.6 (12.5)</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DF79A37" w14:textId="59FCA12B"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56F2C9F" w14:textId="1B28FE1F"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41AF995" w14:textId="2091186A"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EE41103" w14:textId="39A82EDF" w:rsidR="00C50A7A" w:rsidRPr="00E0042D" w:rsidRDefault="00C50A7A" w:rsidP="00C50A7A">
            <w:pPr>
              <w:pStyle w:val="TableContents"/>
              <w:spacing w:after="46" w:line="240" w:lineRule="auto"/>
              <w:rPr>
                <w:sz w:val="20"/>
                <w:szCs w:val="20"/>
                <w:lang w:val="en-US"/>
              </w:rPr>
            </w:pPr>
            <w:r>
              <w:rPr>
                <w:sz w:val="20"/>
                <w:szCs w:val="20"/>
                <w:lang w:val="en-US"/>
              </w:rPr>
              <w:t>15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E6D829F" w14:textId="77777777" w:rsidR="00C50A7A" w:rsidRPr="00E0042D" w:rsidRDefault="00C50A7A" w:rsidP="00C50A7A">
            <w:pPr>
              <w:pStyle w:val="TableContents"/>
              <w:spacing w:after="46" w:line="240" w:lineRule="auto"/>
              <w:rPr>
                <w:sz w:val="20"/>
                <w:szCs w:val="20"/>
                <w:lang w:val="en-US"/>
              </w:rPr>
            </w:pPr>
            <w:r>
              <w:rPr>
                <w:sz w:val="20"/>
                <w:szCs w:val="20"/>
                <w:lang w:val="en-US"/>
              </w:rPr>
              <w:t>46.6 (9.1)</w:t>
            </w:r>
          </w:p>
        </w:tc>
      </w:tr>
      <w:tr w:rsidR="00E67D0A" w:rsidRPr="00E0042D" w14:paraId="6C9567A3"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FB54F27" w14:textId="15D256EB" w:rsidR="00E67D0A" w:rsidRDefault="00E67D0A" w:rsidP="00C50A7A">
            <w:pPr>
              <w:spacing w:after="46" w:line="240" w:lineRule="auto"/>
              <w:rPr>
                <w:sz w:val="20"/>
                <w:szCs w:val="20"/>
                <w:lang w:val="en-US"/>
              </w:rPr>
            </w:pPr>
            <w:r>
              <w:rPr>
                <w:sz w:val="20"/>
                <w:szCs w:val="20"/>
                <w:lang w:val="en-US"/>
              </w:rPr>
              <w:fldChar w:fldCharType="begin" w:fldLock="1"/>
            </w:r>
            <w:r w:rsidR="003E7E0A">
              <w:rPr>
                <w:sz w:val="20"/>
                <w:szCs w:val="20"/>
                <w:lang w:val="en-US"/>
              </w:rPr>
              <w:instrText>ADDIN CSL_CITATION {"citationItems":[{"id":"ITEM-1","itemData":{"DOI":"10.1093/schbul/sbp089","ISSN":"05867614","PMID":"19713300","abstract":"Sustained attention abnormality in schizophrenia is usually refractory to available treatment. Nicotine can transiently improve sustained attention in schizophrenia patients, although its neural mechanisms are unknown. Understanding the neural basis of this effect may lead to new treatment strategies for this cognitive deficit. Twenty schizophrenia patients and 24 healthy comparison smokers participated in a double-blind, placebo-controlled, crossover, randomized functional magnetic resonance imaging study comparing nicotine vs placebo patch on sustained attention, using the rapid visual information-processing task. Schizophrenia patients had impaired visual sustained attention accuracy and processing speed (all P's &lt;.001) and showed significantly reduced activation in the frontal-parietal-cingulate-thalamic attention network compared with healthy comparison subjects. Nicotine administration enhanced accuracy and processing speed compared with placebo (all P's ≤.006), with no drug × diagnosis interactions. However, schizophrenia patients' task performance remained impaired during the nicotine condition, even when compared with healthy comparison subjects in the placebo condition (all P's ≤.01). Nicotine exerted no significant reversal of the impaired attention network associated with schizophrenia. Activations in brain regions associated with nicotine-induced behavioral improvement were not significantly different between patients and comparison subjects. Thus, nicotine transiently enhanced sustained attention similarly in schizophrenia patients and in healthy comparison smokers. The neural mechanisms for this nicotinic effect in schizophrenia appear similar to those for healthy comparison subjects. However, nicotine, at least in a single sustained dose, does not normalize impaired sustained attention and its associated brain network in schizophrenia. These findings provide guidance for developing new treatment strategies for the sustained attention deficit in schizophrenia. © The Author 2011. Published by Oxford University Press on behalf of the Maryland Psychiatric Research Center. All rights reserved.","author":[{"dropping-particle":"","family":"Hong","given":"L. Elliot","non-dropping-particle":"","parse-names":false,"suffix":""},{"dropping-particle":"","family":"Schroeder","given":"Matthew","non-dropping-particle":"","parse-names":false,"suffix":""},{"dropping-particle":"","family":"Ross","given":"Thomas J.","non-dropping-particle":"","parse-names":false,"suffix":""},{"dropping-particle":"","family":"Buchholz","given":"Brittany","non-dropping-particle":"","parse-names":false,"suffix":""},{"dropping-particle":"","family":"Salmeron","given":"Betty Jo","non-dropping-particle":"","parse-names":false,"suffix":""},{"dropping-particle":"","family":"Wonodi","given":"Ikwunga","non-dropping-particle":"","parse-names":false,"suffix":""},{"dropping-particle":"","family":"Thaker","given":"Gunvant K.","non-dropping-particle":"","parse-names":false,"suffix":""},{"dropping-particle":"","family":"Stein","given":"Elliot A.","non-dropping-particle":"","parse-names":false,"suffix":""}],"container-title":"Schizophrenia Bulletin","id":"ITEM-1","issue":"2","issued":{"date-parts":[["2011","3"]]},"page":"416-425","publisher":"Oxford University Press","title":"Nicotine enhances but does not normalize visual sustained attention and the associated brain network in schizophrenia","type":"article-journal","volume":"37"},"uris":["http://www.mendeley.com/documents/?uuid=78389d24-dc24-35d8-b09f-9e571567446a"]}],"mendeley":{"formattedCitation":"(Hong et al., 2011)","manualFormatting":"Hong et al., 2011","plainTextFormattedCitation":"(Hong et al., 2011)","previouslyFormattedCitation":"(Hong et al., 2011)"},"properties":{"noteIndex":0},"schema":"https://github.com/citation-style-language/schema/raw/master/csl-citation.json"}</w:instrText>
            </w:r>
            <w:r>
              <w:rPr>
                <w:sz w:val="20"/>
                <w:szCs w:val="20"/>
                <w:lang w:val="en-US"/>
              </w:rPr>
              <w:fldChar w:fldCharType="separate"/>
            </w:r>
            <w:r w:rsidRPr="00E67D0A">
              <w:rPr>
                <w:noProof/>
                <w:sz w:val="20"/>
                <w:szCs w:val="20"/>
                <w:lang w:val="en-US"/>
              </w:rPr>
              <w:t>Hong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9AA63E2" w14:textId="259A9593" w:rsidR="00E67D0A" w:rsidRDefault="003E7E0A" w:rsidP="00C50A7A">
            <w:pPr>
              <w:pStyle w:val="TableContents"/>
              <w:spacing w:after="46" w:line="240" w:lineRule="auto"/>
              <w:rPr>
                <w:sz w:val="20"/>
                <w:szCs w:val="20"/>
                <w:lang w:val="en-US"/>
              </w:rPr>
            </w:pPr>
            <w:r>
              <w:rPr>
                <w:sz w:val="20"/>
                <w:szCs w:val="20"/>
                <w:lang w:val="en-US"/>
              </w:rPr>
              <w:t>20 (90)</w:t>
            </w:r>
          </w:p>
        </w:tc>
        <w:tc>
          <w:tcPr>
            <w:tcW w:w="1176" w:type="dxa"/>
            <w:tcBorders>
              <w:top w:val="single" w:sz="2" w:space="0" w:color="000001"/>
              <w:left w:val="single" w:sz="2" w:space="0" w:color="000001"/>
              <w:bottom w:val="single" w:sz="2" w:space="0" w:color="000001"/>
            </w:tcBorders>
            <w:shd w:val="clear" w:color="auto" w:fill="auto"/>
          </w:tcPr>
          <w:p w14:paraId="28C6B157" w14:textId="51ED5884" w:rsidR="00E67D0A" w:rsidRDefault="003E7E0A" w:rsidP="00C50A7A">
            <w:pPr>
              <w:pStyle w:val="TableContents"/>
              <w:spacing w:after="46" w:line="240" w:lineRule="auto"/>
              <w:rPr>
                <w:sz w:val="20"/>
                <w:szCs w:val="20"/>
                <w:lang w:val="en-US"/>
              </w:rPr>
            </w:pPr>
            <w:r>
              <w:rPr>
                <w:sz w:val="20"/>
                <w:szCs w:val="20"/>
                <w:lang w:val="en-US"/>
              </w:rPr>
              <w:t>36.2 (10.4)</w:t>
            </w:r>
          </w:p>
        </w:tc>
        <w:tc>
          <w:tcPr>
            <w:tcW w:w="1259" w:type="dxa"/>
            <w:tcBorders>
              <w:top w:val="single" w:sz="2" w:space="0" w:color="000001"/>
              <w:left w:val="single" w:sz="2" w:space="0" w:color="000001"/>
              <w:bottom w:val="single" w:sz="2" w:space="0" w:color="000001"/>
              <w:right w:val="single" w:sz="2" w:space="0" w:color="000001"/>
            </w:tcBorders>
          </w:tcPr>
          <w:p w14:paraId="698E2115" w14:textId="3508F472" w:rsidR="00E67D0A" w:rsidRDefault="003E7E0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C98119A" w14:textId="2E4F1352" w:rsidR="00E67D0A" w:rsidRDefault="003E7E0A"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0E7F4CC" w14:textId="15C8646E" w:rsidR="00E67D0A" w:rsidRDefault="003E7E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DA70443" w14:textId="73870E27" w:rsidR="00E67D0A" w:rsidRDefault="003E7E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B5B4320" w14:textId="16BA42FD" w:rsidR="00E67D0A" w:rsidRDefault="003E7E0A"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72AF2B9" w14:textId="17ADAF2F" w:rsidR="00E67D0A" w:rsidRDefault="003E7E0A"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5AE83B6" w14:textId="1CEC3A2F" w:rsidR="00E67D0A" w:rsidRDefault="003E7E0A" w:rsidP="00C50A7A">
            <w:pPr>
              <w:pStyle w:val="TableContents"/>
              <w:spacing w:after="46" w:line="240" w:lineRule="auto"/>
              <w:rPr>
                <w:sz w:val="20"/>
                <w:szCs w:val="20"/>
                <w:lang w:val="en-US"/>
              </w:rPr>
            </w:pPr>
            <w:r>
              <w:rPr>
                <w:sz w:val="20"/>
                <w:szCs w:val="20"/>
                <w:lang w:val="en-US"/>
              </w:rPr>
              <w:t>24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2FFDB85" w14:textId="7BA83C6C" w:rsidR="00E67D0A" w:rsidRDefault="003E7E0A" w:rsidP="00C50A7A">
            <w:pPr>
              <w:pStyle w:val="TableContents"/>
              <w:spacing w:after="46" w:line="240" w:lineRule="auto"/>
              <w:rPr>
                <w:sz w:val="20"/>
                <w:szCs w:val="20"/>
                <w:lang w:val="en-US"/>
              </w:rPr>
            </w:pPr>
            <w:r>
              <w:rPr>
                <w:sz w:val="20"/>
                <w:szCs w:val="20"/>
                <w:lang w:val="en-US"/>
              </w:rPr>
              <w:t>35 (10.9)</w:t>
            </w:r>
          </w:p>
        </w:tc>
      </w:tr>
      <w:tr w:rsidR="00C17AD7" w:rsidRPr="00E0042D" w14:paraId="0CDB8C2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347FA0F" w14:textId="57898BB2"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161.2.286","ISSN":"0002953X","PMID":"14754778","abstract":"Objective: The authors used functional magnetic resonance imaging (fMRI) to investigate brain activation in patients with schizophrenia and major depression while they performed two tasks-a vigilance task and a mental arithmetic task-that differed in cognitive complexity. Method: In the vigilance task, the participants had to press a response button whenever a specific number was seen on a screen inside the MR scanner. In the mental arithmetic task, the participants had to add two consecutive numbers and press the response button whenever the sum was 10. fMRI was performed with a 1.5-T MR scanner. Twelve patients with recurrent nonpsychotic unipolar major depression, 12 patients with schizophrenia, and 12 healthy comparison subjects were included in the study. Results: Performance data showed that the patients were impaired relative to the comparison subjects and showed no difference in performance between the patient groups. The patients with schizophrenia, but not those with major depression, had less activation in prefrontal brain regions, relative to the comparison participants. However, subtracting brain activation during the vigilance task from activation during the mental arithmetic task showed that the schizophrenia patients had activation in parietal areas. Conclusions: A double dissociation of parietal and frontal lobe activation was found for the schizophrenia patients and the depression patients. The greater parietal lobe activation in the patients with schizophrenia may reflect a compensatory strategy for the failure to recruit cognitive processes that involve frontal lobe areas when solving a mental arithmetic task.","author":[{"dropping-particle":"","family":"Hugdahl","given":"Kenneth","non-dropping-particle":"","parse-names":false,"suffix":""},{"dropping-particle":"","family":"Rund","given":"Bjørn Rishovd","non-dropping-particle":"","parse-names":false,"suffix":""},{"dropping-particle":"","family":"Lund","given":"Anders","non-dropping-particle":"","parse-names":false,"suffix":""},{"dropping-particle":"","family":"Asbjørnsen","given":"Arve","non-dropping-particle":"","parse-names":false,"suffix":""},{"dropping-particle":"","family":"Egeland","given":"Jens","non-dropping-particle":"","parse-names":false,"suffix":""},{"dropping-particle":"","family":"Ersland","given":"Lars","non-dropping-particle":"","parse-names":false,"suffix":""},{"dropping-particle":"","family":"Landrø","given":"Nils Inge","non-dropping-particle":"","parse-names":false,"suffix":""},{"dropping-particle":"","family":"Roness","given":"Atle","non-dropping-particle":"","parse-names":false,"suffix":""},{"dropping-particle":"","family":"Stordal","given":"Kirsten I.","non-dropping-particle":"","parse-names":false,"suffix":""},{"dropping-particle":"","family":"Sundet","given":"Kjetil","non-dropping-particle":"","parse-names":false,"suffix":""},{"dropping-particle":"","family":"Thomsen","given":"Tormod","non-dropping-particle":"","parse-names":false,"suffix":""}],"container-title":"American Journal of Psychiatry","id":"ITEM-1","issue":"2","issued":{"date-parts":[["2004"]]},"page":"286-293","title":"Brain Activation Measured with fMRI during a Mental Arithmetic Task in Schizophrenia and Major Depression","type":"article-journal","volume":"161"},"uris":["http://www.mendeley.com/documents/?uuid=ea2be475-9ad9-4de0-80ef-b33108a7644c"]}],"mendeley":{"formattedCitation":"(Hugdahl et al., 2004)","manualFormatting":"Hugdahl et al., 2004","plainTextFormattedCitation":"(Hugdahl et al., 2004)","previouslyFormattedCitation":"(Hugdahl et al., 2004)"},"properties":{"noteIndex":0},"schema":"https://github.com/citation-style-language/schema/raw/master/csl-citation.json"}</w:instrText>
            </w:r>
            <w:r>
              <w:rPr>
                <w:sz w:val="20"/>
                <w:szCs w:val="20"/>
                <w:lang w:val="en-US"/>
              </w:rPr>
              <w:fldChar w:fldCharType="separate"/>
            </w:r>
            <w:r w:rsidRPr="00A11F66">
              <w:rPr>
                <w:noProof/>
                <w:sz w:val="20"/>
                <w:szCs w:val="20"/>
                <w:lang w:val="en-US"/>
              </w:rPr>
              <w:t>Hugdahl et al., 200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96532CF" w14:textId="4EECBA9C" w:rsidR="00C50A7A" w:rsidRPr="00E0042D" w:rsidRDefault="00C50A7A" w:rsidP="00C50A7A">
            <w:pPr>
              <w:pStyle w:val="TableContents"/>
              <w:spacing w:after="46" w:line="240" w:lineRule="auto"/>
              <w:rPr>
                <w:sz w:val="20"/>
                <w:szCs w:val="20"/>
                <w:lang w:val="en-US"/>
              </w:rPr>
            </w:pPr>
            <w:r>
              <w:rPr>
                <w:sz w:val="20"/>
                <w:szCs w:val="20"/>
                <w:lang w:val="en-US"/>
              </w:rPr>
              <w:t>12 (50)</w:t>
            </w:r>
          </w:p>
        </w:tc>
        <w:tc>
          <w:tcPr>
            <w:tcW w:w="1176" w:type="dxa"/>
            <w:tcBorders>
              <w:top w:val="single" w:sz="2" w:space="0" w:color="000001"/>
              <w:left w:val="single" w:sz="2" w:space="0" w:color="000001"/>
              <w:bottom w:val="single" w:sz="2" w:space="0" w:color="000001"/>
            </w:tcBorders>
            <w:shd w:val="clear" w:color="auto" w:fill="auto"/>
          </w:tcPr>
          <w:p w14:paraId="0A5AEF7E" w14:textId="77777777" w:rsidR="00C50A7A" w:rsidRPr="00E0042D" w:rsidRDefault="00C50A7A" w:rsidP="00C50A7A">
            <w:pPr>
              <w:pStyle w:val="TableContents"/>
              <w:spacing w:after="46" w:line="240" w:lineRule="auto"/>
              <w:rPr>
                <w:sz w:val="20"/>
                <w:szCs w:val="20"/>
                <w:lang w:val="en-US"/>
              </w:rPr>
            </w:pPr>
            <w:r>
              <w:rPr>
                <w:sz w:val="20"/>
                <w:szCs w:val="20"/>
                <w:lang w:val="en-US"/>
              </w:rPr>
              <w:t>32.4 (8)</w:t>
            </w:r>
          </w:p>
        </w:tc>
        <w:tc>
          <w:tcPr>
            <w:tcW w:w="1259" w:type="dxa"/>
            <w:tcBorders>
              <w:top w:val="single" w:sz="2" w:space="0" w:color="000001"/>
              <w:left w:val="single" w:sz="2" w:space="0" w:color="000001"/>
              <w:bottom w:val="single" w:sz="2" w:space="0" w:color="000001"/>
              <w:right w:val="single" w:sz="2" w:space="0" w:color="000001"/>
            </w:tcBorders>
          </w:tcPr>
          <w:p w14:paraId="33D1EB96" w14:textId="4569B698"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6A8C442" w14:textId="4EB08209" w:rsidR="00C50A7A" w:rsidRDefault="006F2EBE" w:rsidP="00C50A7A">
            <w:pPr>
              <w:pStyle w:val="TableContents"/>
              <w:spacing w:after="46" w:line="240" w:lineRule="auto"/>
              <w:rPr>
                <w:sz w:val="20"/>
                <w:szCs w:val="20"/>
                <w:lang w:val="en-US"/>
              </w:rPr>
            </w:pPr>
            <w:r>
              <w:rPr>
                <w:sz w:val="20"/>
                <w:szCs w:val="20"/>
                <w:lang w:val="en-US"/>
              </w:rPr>
              <w:t>8.7 (8.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DA26267" w14:textId="726E9075" w:rsidR="00C50A7A" w:rsidRPr="00E0042D" w:rsidRDefault="00C50A7A" w:rsidP="00C50A7A">
            <w:pPr>
              <w:pStyle w:val="TableContents"/>
              <w:spacing w:after="46" w:line="240" w:lineRule="auto"/>
              <w:rPr>
                <w:sz w:val="20"/>
                <w:szCs w:val="20"/>
                <w:lang w:val="en-US"/>
              </w:rPr>
            </w:pPr>
            <w:r>
              <w:rPr>
                <w:sz w:val="20"/>
                <w:szCs w:val="20"/>
                <w:lang w:val="en-US"/>
              </w:rPr>
              <w:t>58.2 (24.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9A5FB03" w14:textId="22167471"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690D79B" w14:textId="3E3E9A54"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22F6BE6" w14:textId="34E584D9"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F9B63A7" w14:textId="19E57111" w:rsidR="00C50A7A" w:rsidRPr="00E0042D" w:rsidRDefault="00C50A7A" w:rsidP="00C50A7A">
            <w:pPr>
              <w:pStyle w:val="TableContents"/>
              <w:spacing w:after="46" w:line="240" w:lineRule="auto"/>
              <w:rPr>
                <w:sz w:val="20"/>
                <w:szCs w:val="20"/>
                <w:lang w:val="en-US"/>
              </w:rPr>
            </w:pPr>
            <w:r>
              <w:rPr>
                <w:sz w:val="20"/>
                <w:szCs w:val="20"/>
                <w:lang w:val="en-US"/>
              </w:rPr>
              <w:t>12 (41.6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74AD508" w14:textId="77777777" w:rsidR="00C50A7A" w:rsidRPr="00E0042D" w:rsidRDefault="00C50A7A" w:rsidP="00C50A7A">
            <w:pPr>
              <w:pStyle w:val="TableContents"/>
              <w:spacing w:after="46" w:line="240" w:lineRule="auto"/>
              <w:rPr>
                <w:sz w:val="20"/>
                <w:szCs w:val="20"/>
                <w:lang w:val="en-US"/>
              </w:rPr>
            </w:pPr>
            <w:r>
              <w:rPr>
                <w:sz w:val="20"/>
                <w:szCs w:val="20"/>
                <w:lang w:val="en-US"/>
              </w:rPr>
              <w:t>31 (5.5)</w:t>
            </w:r>
          </w:p>
        </w:tc>
      </w:tr>
      <w:tr w:rsidR="00C17AD7" w:rsidRPr="00E0042D" w14:paraId="11D3651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D9D15A0" w14:textId="519755B2"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2.06.039","ISSN":"09209964","abstract":"Background: Studies have shown that individuals with schizophrenia suffer from memory impairments. In this study, we combined proton magnetic resonance spectroscopy (1H-MRS) and functional magnetic resonance imaging (fMRI) to clarify the neurobiology of memory deficits in schizophrenia. Methods: We used single-voxel MRS acquired in the left hippocampus and fMRI during performance of a memory task to obtain measures of neurochemistry and functional response in 28 stable, medicated participants with schizophrenia (SZ) and 28 matched healthy controls (HC). Results: The SZ group had significantly decreased blood oxygen level-dependent (BOLD) signal in left inferior frontal gyrus (IFG) during encoding and in the anterior cingulate cortex (ACC) and superior temporal gyrus (STG) during retrieval. We did not find significant differences in . N-acetylaspartate/creatine (NAA/Cr) or glutamate. +. glutamine (Glx/Cr) levels between the groups, but did find a significant positive correlation between NAA/Cr and Glx/Cr in the HC group that was absent in the SZ group. There were no significant correlations between BOLD and MRS measured in the hippocampus. Further analyses revealed a negative correlation between left IFG BOLD and task performance in the SZ group. Finally, in the HC group, the left IFG BOLD was positively correlated with Glx/Cr. Conclusions: We replicated findings of reduced BOLD signal in left IFG and of an altered relationship between IFG BOLD response and task performance in the SZ. The absence of correlation between NAA/Cr and Glx/Cr levels in patients might suggest underlying pathologies of the glutamate-glutamine cycle and/or mitochondria. © 2012 Elsevier B.V.","author":[{"dropping-particle":"","family":"Hutcheson","given":"Nathan L.","non-dropping-particle":"","parse-names":false,"suffix":""},{"dropping-particle":"","family":"Reid","given":"Meredith A.","non-dropping-particle":"","parse-names":false,"suffix":""},{"dropping-particle":"","family":"White","given":"David M.","non-dropping-particle":"","parse-names":false,"suffix":""},{"dropping-particle":"V.","family":"Kraguljac","given":"Nina","non-dropping-particle":"","parse-names":false,"suffix":""},{"dropping-particle":"","family":"Avsar","given":"Kathy B.","non-dropping-particle":"","parse-names":false,"suffix":""},{"dropping-particle":"","family":"Bolding","given":"Mark S.","non-dropping-particle":"","parse-names":false,"suffix":""},{"dropping-particle":"","family":"Knowlton","given":"Robert C.","non-dropping-particle":"","parse-names":false,"suffix":""},{"dropping-particle":"","family":"Hollander","given":"Jan A.","non-dropping-particle":"Den","parse-names":false,"suffix":""},{"dropping-particle":"","family":"Lahti","given":"Adrienne C.","non-dropping-particle":"","parse-names":false,"suffix":""}],"container-title":"Schizophrenia Research","id":"ITEM-1","issue":"1-3","issued":{"date-parts":[["2012","9"]]},"page":"136-142","publisher":"NIH Public Access","title":"Multimodal analysis of the hippocampus in schizophrenia using proton magnetic resonance spectroscopy and functional magnetic resonance imaging","type":"article-journal","volume":"140"},"uris":["http://www.mendeley.com/documents/?uuid=5355b69f-0be2-3b4c-80bd-1030e92c7798"]}],"mendeley":{"formattedCitation":"(Hutcheson et al., 2012)","manualFormatting":"Hutcheson et al., 2012","plainTextFormattedCitation":"(Hutcheson et al., 2012)","previouslyFormattedCitation":"(Hutcheson et al., 2012)"},"properties":{"noteIndex":0},"schema":"https://github.com/citation-style-language/schema/raw/master/csl-citation.json"}</w:instrText>
            </w:r>
            <w:r>
              <w:rPr>
                <w:sz w:val="20"/>
                <w:szCs w:val="20"/>
                <w:lang w:val="en-US"/>
              </w:rPr>
              <w:fldChar w:fldCharType="separate"/>
            </w:r>
            <w:r w:rsidRPr="00A11F66">
              <w:rPr>
                <w:noProof/>
                <w:sz w:val="20"/>
                <w:szCs w:val="20"/>
                <w:lang w:val="en-US"/>
              </w:rPr>
              <w:t>Hutcheson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5EE348C" w14:textId="5AA8542D" w:rsidR="00C50A7A" w:rsidRPr="00E0042D" w:rsidRDefault="00C50A7A" w:rsidP="00C50A7A">
            <w:pPr>
              <w:pStyle w:val="TableContents"/>
              <w:spacing w:after="46" w:line="240" w:lineRule="auto"/>
              <w:rPr>
                <w:sz w:val="20"/>
                <w:szCs w:val="20"/>
                <w:lang w:val="en-US"/>
              </w:rPr>
            </w:pPr>
            <w:r>
              <w:rPr>
                <w:sz w:val="20"/>
                <w:szCs w:val="20"/>
                <w:lang w:val="en-US"/>
              </w:rPr>
              <w:t>28 (71.43)</w:t>
            </w:r>
          </w:p>
        </w:tc>
        <w:tc>
          <w:tcPr>
            <w:tcW w:w="1176" w:type="dxa"/>
            <w:tcBorders>
              <w:top w:val="single" w:sz="2" w:space="0" w:color="000001"/>
              <w:left w:val="single" w:sz="2" w:space="0" w:color="000001"/>
              <w:bottom w:val="single" w:sz="2" w:space="0" w:color="000001"/>
            </w:tcBorders>
            <w:shd w:val="clear" w:color="auto" w:fill="auto"/>
          </w:tcPr>
          <w:p w14:paraId="6E62A0B8" w14:textId="77777777" w:rsidR="00C50A7A" w:rsidRPr="00E0042D" w:rsidRDefault="00C50A7A" w:rsidP="00C50A7A">
            <w:pPr>
              <w:pStyle w:val="TableContents"/>
              <w:spacing w:after="46" w:line="240" w:lineRule="auto"/>
              <w:rPr>
                <w:sz w:val="20"/>
                <w:szCs w:val="20"/>
                <w:lang w:val="en-US"/>
              </w:rPr>
            </w:pPr>
            <w:r>
              <w:rPr>
                <w:sz w:val="20"/>
                <w:szCs w:val="20"/>
                <w:lang w:val="en-US"/>
              </w:rPr>
              <w:t>36.7 (12.2)</w:t>
            </w:r>
          </w:p>
        </w:tc>
        <w:tc>
          <w:tcPr>
            <w:tcW w:w="1259" w:type="dxa"/>
            <w:tcBorders>
              <w:top w:val="single" w:sz="2" w:space="0" w:color="000001"/>
              <w:left w:val="single" w:sz="2" w:space="0" w:color="000001"/>
              <w:bottom w:val="single" w:sz="2" w:space="0" w:color="000001"/>
              <w:right w:val="single" w:sz="2" w:space="0" w:color="000001"/>
            </w:tcBorders>
          </w:tcPr>
          <w:p w14:paraId="35025230" w14:textId="038EBA31"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6ACDC000" w14:textId="42F38D38" w:rsidR="00C50A7A" w:rsidRDefault="006F2EBE" w:rsidP="00C50A7A">
            <w:pPr>
              <w:pStyle w:val="TableContents"/>
              <w:spacing w:after="46" w:line="240" w:lineRule="auto"/>
              <w:rPr>
                <w:sz w:val="20"/>
                <w:szCs w:val="20"/>
                <w:lang w:val="en-US"/>
              </w:rPr>
            </w:pPr>
            <w:r>
              <w:rPr>
                <w:sz w:val="20"/>
                <w:szCs w:val="20"/>
                <w:lang w:val="en-US"/>
              </w:rPr>
              <w:t>15.9 (11.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8BCA615" w14:textId="637DC3CF"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83C5B8E" w14:textId="2E857E66"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2BBE96A" w14:textId="37E7AF43"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CDA8367" w14:textId="5847092D"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E912DF4" w14:textId="404B1E69" w:rsidR="00C50A7A" w:rsidRPr="00E0042D" w:rsidRDefault="00C50A7A" w:rsidP="00C50A7A">
            <w:pPr>
              <w:pStyle w:val="TableContents"/>
              <w:spacing w:after="46" w:line="240" w:lineRule="auto"/>
              <w:rPr>
                <w:sz w:val="20"/>
                <w:szCs w:val="20"/>
                <w:lang w:val="en-US"/>
              </w:rPr>
            </w:pPr>
            <w:r>
              <w:rPr>
                <w:sz w:val="20"/>
                <w:szCs w:val="20"/>
                <w:lang w:val="en-US"/>
              </w:rPr>
              <w:t>28 (60.71)</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29CBB8A" w14:textId="77777777" w:rsidR="00C50A7A" w:rsidRPr="00E0042D" w:rsidRDefault="00C50A7A" w:rsidP="00C50A7A">
            <w:pPr>
              <w:pStyle w:val="TableContents"/>
              <w:spacing w:after="46" w:line="240" w:lineRule="auto"/>
              <w:rPr>
                <w:sz w:val="20"/>
                <w:szCs w:val="20"/>
                <w:lang w:val="en-US"/>
              </w:rPr>
            </w:pPr>
            <w:r>
              <w:rPr>
                <w:sz w:val="20"/>
                <w:szCs w:val="20"/>
                <w:lang w:val="en-US"/>
              </w:rPr>
              <w:t>35.6 (11.1)</w:t>
            </w:r>
          </w:p>
        </w:tc>
      </w:tr>
      <w:tr w:rsidR="003E7E0A" w:rsidRPr="00E0042D" w14:paraId="2A871CC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E805308" w14:textId="1696FB1E" w:rsidR="003E7E0A" w:rsidRDefault="003E7E0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icl.2019.101960","ISSN":"22131582","PMID":"31398555","abstract":"Background: The N400 event-related potential (ERP) is triggered by meaningful stimuli that are incongruous, or unmatched, with their semantic context. Functional magnetic resonance imaging (fMRI) studies have identified brain regions activated by semantic incongruity, but their precise links to the N400 ERP are unclear. In schizophrenia (SZ), N400 amplitude reduction is thought to reflect overly broad associations in semantic networks, but the abnormalities in brain networks underlying deficient N400 remain unknown. We utilized joint independent component analysis (JICA) to link temporal patterns in ERPs to neuroanatomical patterns from fMRI and investigate relationships between N400 amplitude and neuroanatomical activation in SZ patients and healthy controls (HC). Methods: SZ patients (n = 24) and HC participants (n = 25) performed a picture-word matching task, in which words were either matched (APPLE→apple) by preceding pictures, or were unmatched by semantically related (in-category; IC, APPLE→lemon) or unrelated (out of category; OC, APPLE→cow) pictures, in separate ERP and fMRI sessions. A JICA “data fusion” analysis was conducted to identify the fMRI brain regions specifically associated with the ERP N400 component. SZ and HC loading weights were compared and correlations with clinical symptoms were assessed. Results: JICA identified an ERP-fMRI “fused” component that captured the N400, with loading weights that were reduced in SZ. The JICA map for the IC condition showed peaks of activation in the cingulate, precuneus, bilateral temporal poles and cerebellum, whereas the JICA map from the OC condition was linked primarily to visual cortical activation and the left temporal pole. Among SZ patients, fMRI activity from the IC condition was inversely correlated with unusual thought content. Conclusions: The neural networks associated with the N400 ERP response to semantic violations depends on conceptual relatedness. These findings are consistent with a distributed network underlying neural responses to semantic incongruity including unimodal visual areas as well as integrative, transmodal areas. Unusual thoughts in SZ may reflect impaired processing in transmodal hub regions such as the precuneus, leading to overly broad semantic associations.","author":[{"dropping-particle":"","family":"Jacob","given":"Michael S.","non-dropping-particle":"","parse-names":false,"suffix":""},{"dropping-particle":"","family":"Ford","given":"Judith M.","non-dropping-particle":"","parse-names":false,"suffix":""},{"dropping-particle":"","family":"Roach","given":"Brian J.","non-dropping-particle":"","parse-names":false,"suffix":""},{"dropping-particle":"","family":"Calhoun","given":"Vince D.","non-dropping-particle":"","parse-names":false,"suffix":""},{"dropping-particle":"","family":"Mathalon","given":"Daniel H.","non-dropping-particle":"","parse-names":false,"suffix":""}],"container-title":"NeuroImage: Clinical","id":"ITEM-1","issued":{"date-parts":[["2019","1","1"]]},"publisher":"Elsevier Inc.","title":"Aberrant activity in conceptual networks underlies N400 deficits and unusual thoughts in schizophrenia","type":"article-journal","volume":"24"},"uris":["http://www.mendeley.com/documents/?uuid=1a9f9a9d-f1f8-4ebf-b4ed-2984e2e0b36c"]}],"mendeley":{"formattedCitation":"(Jacob, Ford, Roach, Calhoun, &amp; Mathalon, 2019)","manualFormatting":"Jacob et al., 2019","plainTextFormattedCitation":"(Jacob, Ford, Roach, Calhoun, &amp; Mathalon, 2019)","previouslyFormattedCitation":"(Jacob, Ford, Roach, Calhoun, &amp; Mathalon, 2019)"},"properties":{"noteIndex":0},"schema":"https://github.com/citation-style-language/schema/raw/master/csl-citation.json"}</w:instrText>
            </w:r>
            <w:r>
              <w:rPr>
                <w:sz w:val="20"/>
                <w:szCs w:val="20"/>
                <w:lang w:val="en-US"/>
              </w:rPr>
              <w:fldChar w:fldCharType="separate"/>
            </w:r>
            <w:r w:rsidRPr="003E7E0A">
              <w:rPr>
                <w:noProof/>
                <w:sz w:val="20"/>
                <w:szCs w:val="20"/>
                <w:lang w:val="en-US"/>
              </w:rPr>
              <w:t>Jacob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BFE589C" w14:textId="51565CF6" w:rsidR="003E7E0A" w:rsidRDefault="003E7E0A" w:rsidP="00C50A7A">
            <w:pPr>
              <w:pStyle w:val="TableContents"/>
              <w:spacing w:after="46" w:line="240" w:lineRule="auto"/>
              <w:rPr>
                <w:sz w:val="20"/>
                <w:szCs w:val="20"/>
                <w:lang w:val="en-US"/>
              </w:rPr>
            </w:pPr>
            <w:r>
              <w:rPr>
                <w:sz w:val="20"/>
                <w:szCs w:val="20"/>
                <w:lang w:val="en-US"/>
              </w:rPr>
              <w:t>24 (75)</w:t>
            </w:r>
          </w:p>
        </w:tc>
        <w:tc>
          <w:tcPr>
            <w:tcW w:w="1176" w:type="dxa"/>
            <w:tcBorders>
              <w:top w:val="single" w:sz="2" w:space="0" w:color="000001"/>
              <w:left w:val="single" w:sz="2" w:space="0" w:color="000001"/>
              <w:bottom w:val="single" w:sz="2" w:space="0" w:color="000001"/>
            </w:tcBorders>
            <w:shd w:val="clear" w:color="auto" w:fill="auto"/>
          </w:tcPr>
          <w:p w14:paraId="779A440B" w14:textId="3DB37E8E" w:rsidR="003E7E0A" w:rsidRDefault="003E7E0A" w:rsidP="00C50A7A">
            <w:pPr>
              <w:pStyle w:val="TableContents"/>
              <w:spacing w:after="46" w:line="240" w:lineRule="auto"/>
              <w:rPr>
                <w:sz w:val="20"/>
                <w:szCs w:val="20"/>
                <w:lang w:val="en-US"/>
              </w:rPr>
            </w:pPr>
            <w:r>
              <w:rPr>
                <w:sz w:val="20"/>
                <w:szCs w:val="20"/>
                <w:lang w:val="en-US"/>
              </w:rPr>
              <w:t>41.3 (13.5)</w:t>
            </w:r>
          </w:p>
        </w:tc>
        <w:tc>
          <w:tcPr>
            <w:tcW w:w="1259" w:type="dxa"/>
            <w:tcBorders>
              <w:top w:val="single" w:sz="2" w:space="0" w:color="000001"/>
              <w:left w:val="single" w:sz="2" w:space="0" w:color="000001"/>
              <w:bottom w:val="single" w:sz="2" w:space="0" w:color="000001"/>
              <w:right w:val="single" w:sz="2" w:space="0" w:color="000001"/>
            </w:tcBorders>
          </w:tcPr>
          <w:p w14:paraId="74313EFF" w14:textId="7CC23045" w:rsidR="003E7E0A" w:rsidRDefault="003E7E0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204AB726" w14:textId="0ADF39C4" w:rsidR="003E7E0A" w:rsidRDefault="003E7E0A"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D60DFAE" w14:textId="16180884" w:rsidR="003E7E0A" w:rsidRDefault="003E7E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871FCDD" w14:textId="562BED8E" w:rsidR="003E7E0A" w:rsidRDefault="003E7E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7FE7E6F" w14:textId="732C7EC1" w:rsidR="003E7E0A" w:rsidRDefault="003E7E0A"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9451B20" w14:textId="7B22A13D" w:rsidR="003E7E0A" w:rsidRDefault="003E7E0A"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B2E7A4E" w14:textId="4A55D5E0" w:rsidR="003E7E0A" w:rsidRDefault="003E7E0A" w:rsidP="00C50A7A">
            <w:pPr>
              <w:pStyle w:val="TableContents"/>
              <w:spacing w:after="46" w:line="240" w:lineRule="auto"/>
              <w:rPr>
                <w:sz w:val="20"/>
                <w:szCs w:val="20"/>
                <w:lang w:val="en-US"/>
              </w:rPr>
            </w:pPr>
            <w:r>
              <w:rPr>
                <w:sz w:val="20"/>
                <w:szCs w:val="20"/>
                <w:lang w:val="en-US"/>
              </w:rPr>
              <w:t>25 (7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11700D1" w14:textId="2ECAF544" w:rsidR="003E7E0A" w:rsidRDefault="003E7E0A" w:rsidP="00C50A7A">
            <w:pPr>
              <w:pStyle w:val="TableContents"/>
              <w:spacing w:after="46" w:line="240" w:lineRule="auto"/>
              <w:rPr>
                <w:sz w:val="20"/>
                <w:szCs w:val="20"/>
                <w:lang w:val="en-US"/>
              </w:rPr>
            </w:pPr>
            <w:r>
              <w:rPr>
                <w:sz w:val="20"/>
                <w:szCs w:val="20"/>
                <w:lang w:val="en-US"/>
              </w:rPr>
              <w:t>33.1 (13.6)</w:t>
            </w:r>
          </w:p>
        </w:tc>
      </w:tr>
      <w:tr w:rsidR="00C17AD7" w:rsidRPr="00E0042D" w14:paraId="356BDEF2"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5D8FF09" w14:textId="22B44AFB"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psychologia.2009.12.034","ISSN":"00283932","abstract":"Individuals with schizophrenia tend to perform poorly on many measures of cognitive control. However, recent task-switching studies suggest that they show intact task-switching performance, despite the fact that the regions involved in task-switching are known to be structurally and functionally impaired in the disorder. Behavioral, event-related potential (ERP) and functional magnetic resonance imaging (fMRI) measures were used to compare the temporal and spatial dynamics of task-switching performance in individuals with schizophrenia and controls. Consistent with previous studies, reaction time (RT) switch cost and its reduction with anticipatory preparation did not differ between groups. There were also no group differences on cue-locked ERP components associated with anticipatory preparation processes. However, both stimulus- and response-locked ERPs were significantly disrupted in schizophrenia, suggesting difficulty with task-set implementation. fMRI analyses indicated that individuals with schizophrenia showed hyperactivity in the dorsolateral prefrontal cortex and posterior parietal cortex. RT-fMRI and ERP-fMRI associations suggested that individuals with schizophrenia employ compensatory mechanisms to overcome difficulties in task-set implementation and thereby achieve the same behavioral outcomes as controls. © 2009 Elsevier Ltd.","author":[{"dropping-particle":"","family":"Jamadar","given":"S.","non-dropping-particle":"","parse-names":false,"suffix":""},{"dropping-particle":"","family":"Michie","given":"P.","non-dropping-particle":"","parse-names":false,"suffix":""},{"dropping-particle":"","family":"Karayanidis","given":"F.","non-dropping-particle":"","parse-names":false,"suffix":""}],"container-title":"Neuropsychologia","id":"ITEM-1","issue":"5","issued":{"date-parts":[["2010","4","1"]]},"page":"1305-1323","publisher":"Pergamon","title":"Compensatory mechanisms underlie intact task-switching performance in schizophrenia","type":"article-journal","volume":"48"},"uris":["http://www.mendeley.com/documents/?uuid=34b0fc34-10db-34e6-9066-1672a6d08aff"]}],"mendeley":{"formattedCitation":"(S. Jamadar, Michie, &amp; Karayanidis, 2010)","manualFormatting":"Jamadar et al., 2010","plainTextFormattedCitation":"(S. Jamadar, Michie, &amp; Karayanidis, 2010)","previouslyFormattedCitation":"(S. Jamadar, Michie, &amp; Karayanidis, 2010)"},"properties":{"noteIndex":0},"schema":"https://github.com/citation-style-language/schema/raw/master/csl-citation.json"}</w:instrText>
            </w:r>
            <w:r>
              <w:rPr>
                <w:sz w:val="20"/>
                <w:szCs w:val="20"/>
                <w:lang w:val="en-US"/>
              </w:rPr>
              <w:fldChar w:fldCharType="separate"/>
            </w:r>
            <w:r w:rsidRPr="00A11F66">
              <w:rPr>
                <w:noProof/>
                <w:sz w:val="20"/>
                <w:szCs w:val="20"/>
                <w:lang w:val="en-US"/>
              </w:rPr>
              <w:t>Jamadar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B3D3628" w14:textId="7A57AA73" w:rsidR="00C50A7A" w:rsidRPr="00E0042D" w:rsidRDefault="00C50A7A" w:rsidP="00C50A7A">
            <w:pPr>
              <w:pStyle w:val="TableContents"/>
              <w:spacing w:after="46" w:line="240" w:lineRule="auto"/>
              <w:rPr>
                <w:sz w:val="20"/>
                <w:szCs w:val="20"/>
                <w:lang w:val="en-US"/>
              </w:rPr>
            </w:pPr>
            <w:r>
              <w:rPr>
                <w:sz w:val="20"/>
                <w:szCs w:val="20"/>
                <w:lang w:val="en-US"/>
              </w:rPr>
              <w:t>11 (72.73)</w:t>
            </w:r>
          </w:p>
        </w:tc>
        <w:tc>
          <w:tcPr>
            <w:tcW w:w="1176" w:type="dxa"/>
            <w:tcBorders>
              <w:top w:val="single" w:sz="2" w:space="0" w:color="000001"/>
              <w:left w:val="single" w:sz="2" w:space="0" w:color="000001"/>
              <w:bottom w:val="single" w:sz="2" w:space="0" w:color="000001"/>
            </w:tcBorders>
            <w:shd w:val="clear" w:color="auto" w:fill="auto"/>
          </w:tcPr>
          <w:p w14:paraId="46534D89" w14:textId="77777777" w:rsidR="00C50A7A" w:rsidRPr="00E0042D" w:rsidRDefault="00C50A7A" w:rsidP="00C50A7A">
            <w:pPr>
              <w:pStyle w:val="TableContents"/>
              <w:spacing w:after="46" w:line="240" w:lineRule="auto"/>
              <w:rPr>
                <w:sz w:val="20"/>
                <w:szCs w:val="20"/>
                <w:lang w:val="en-US"/>
              </w:rPr>
            </w:pPr>
            <w:r>
              <w:rPr>
                <w:sz w:val="20"/>
                <w:szCs w:val="20"/>
                <w:lang w:val="en-US"/>
              </w:rPr>
              <w:t>36.75 (8.41)</w:t>
            </w:r>
          </w:p>
        </w:tc>
        <w:tc>
          <w:tcPr>
            <w:tcW w:w="1259" w:type="dxa"/>
            <w:tcBorders>
              <w:top w:val="single" w:sz="2" w:space="0" w:color="000001"/>
              <w:left w:val="single" w:sz="2" w:space="0" w:color="000001"/>
              <w:bottom w:val="single" w:sz="2" w:space="0" w:color="000001"/>
              <w:right w:val="single" w:sz="2" w:space="0" w:color="000001"/>
            </w:tcBorders>
          </w:tcPr>
          <w:p w14:paraId="6F7D4988" w14:textId="15899C88"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EC8E042" w14:textId="5682DA30" w:rsidR="00C50A7A" w:rsidRDefault="006F2EBE"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4D252AC" w14:textId="724BBE1A"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3BA320E" w14:textId="1BB2FBCF"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0CD7BD3" w14:textId="20599C12"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D27E4E8" w14:textId="30027F11"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691F04F2" w14:textId="05EFD76B" w:rsidR="00C50A7A" w:rsidRPr="00E0042D" w:rsidRDefault="00C50A7A" w:rsidP="00C50A7A">
            <w:pPr>
              <w:pStyle w:val="TableContents"/>
              <w:spacing w:after="46" w:line="240" w:lineRule="auto"/>
              <w:rPr>
                <w:sz w:val="20"/>
                <w:szCs w:val="20"/>
                <w:lang w:val="en-US"/>
              </w:rPr>
            </w:pPr>
            <w:r>
              <w:rPr>
                <w:sz w:val="20"/>
                <w:szCs w:val="20"/>
                <w:lang w:val="en-US"/>
              </w:rPr>
              <w:t>11 (72.7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60DAB27" w14:textId="77777777" w:rsidR="00C50A7A" w:rsidRPr="00E0042D" w:rsidRDefault="00C50A7A" w:rsidP="00C50A7A">
            <w:pPr>
              <w:pStyle w:val="TableContents"/>
              <w:spacing w:after="46" w:line="240" w:lineRule="auto"/>
              <w:rPr>
                <w:sz w:val="20"/>
                <w:szCs w:val="20"/>
                <w:lang w:val="en-US"/>
              </w:rPr>
            </w:pPr>
            <w:r>
              <w:rPr>
                <w:sz w:val="20"/>
                <w:szCs w:val="20"/>
                <w:lang w:val="en-US"/>
              </w:rPr>
              <w:t>37.42 (8.17)</w:t>
            </w:r>
          </w:p>
        </w:tc>
      </w:tr>
      <w:tr w:rsidR="003E7E0A" w:rsidRPr="00E0042D" w14:paraId="4DADAE75"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DB73344" w14:textId="2F6D75D1" w:rsidR="003E7E0A" w:rsidRDefault="003E7E0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biopsych.2012.07.027","ISSN":"00063223","PMID":"22985694","abstract":"Background: The Semantic Object Retrieval Task (SORT) requires participants to indicate whether word pairs recall a third object. Schizophrenia individuals (SZ) tend to report associations between nonassociated word pairs; this overretrieval is related to formal thought disorder (FTD). Since semantic memory impairments and psychosis are also found in bipolar disorder (BP), we examined whether SORT impairments and their relationship to symptoms are also present in BP. Methods: Participants (n = 239; healthy control subjects [HC] = 133; BP = 32; SZ = 74) completed SORT while undergoing functional magnetic resonance imaging (fMRI) scanning. Results: Retrieval accuracy negatively correlated with negative symptoms and no-retrieval accuracy negatively correlated with FTD severity in SZ but not BP. Retrieval versus no-retrieval trials activated a distributed fronto-parieto-temporal network; bilateral inferior parietal lobule (IPL) activity was larger in HC versus SZ and HC versus BP, with no difference in SZ versus BP. Right IPL activity positively correlated with positive and general psychosis symptoms in SZ but not BP. Conclusions: SZ reported more associations between unrelated word pairs than HC; this overretrieval increased with FTD severity. Schizophrenia individuals were also more likely to fail to find associations between related word pairs; this underretrieval increased with negative symptom severity. fMRI symptom correlations in IPL in SZ are consistent with arguments that IPL abnormality relates to loosening of associations in SZ. By comparison, BP showed intermediate impairments on SORT, uncorrelated with symptoms, suggesting that the relationship between SORT performance, fMRI activity, and psychotic symptoms is schizophrenia-specific. © 2013 Society of Biological Psychiatry.","author":[{"dropping-particle":"","family":"Jamadar","given":"Sharna","non-dropping-particle":"","parse-names":false,"suffix":""},{"dropping-particle":"","family":"O'Neil","given":"Kasey M.","non-dropping-particle":"","parse-names":false,"suffix":""},{"dropping-particle":"","family":"Pearlson","given":"Godfrey D.","non-dropping-particle":"","parse-names":false,"suffix":""},{"dropping-particle":"","family":"Ansari","given":"Mahvesh","non-dropping-particle":"","parse-names":false,"suffix":""},{"dropping-particle":"","family":"Gill","given":"Adrienne","non-dropping-particle":"","parse-names":false,"suffix":""},{"dropping-particle":"","family":"Jagannathan","given":"Kanchana","non-dropping-particle":"","parse-names":false,"suffix":""},{"dropping-particle":"","family":"Assaf","given":"Michal","non-dropping-particle":"","parse-names":false,"suffix":""}],"container-title":"Biological Psychiatry","id":"ITEM-1","issue":"6","issued":{"date-parts":[["2013","3","15"]]},"page":"555-564","publisher":"NIH Public Access","title":"Impairment in semantic retrieval is associated with symptoms in schizophrenia but not bipolar disorder","type":"article-journal","volume":"73"},"uris":["http://www.mendeley.com/documents/?uuid=9cb62610-618d-37ee-81eb-466ddf2b03b9"]}],"mendeley":{"formattedCitation":"(Sharna Jamadar et al., 2013)","manualFormatting":"Jamadar et al., 2013","plainTextFormattedCitation":"(Sharna Jamadar et al., 2013)","previouslyFormattedCitation":"(Sharna Jamadar et al., 2013)"},"properties":{"noteIndex":0},"schema":"https://github.com/citation-style-language/schema/raw/master/csl-citation.json"}</w:instrText>
            </w:r>
            <w:r>
              <w:rPr>
                <w:sz w:val="20"/>
                <w:szCs w:val="20"/>
                <w:lang w:val="en-US"/>
              </w:rPr>
              <w:fldChar w:fldCharType="separate"/>
            </w:r>
            <w:r w:rsidRPr="003E7E0A">
              <w:rPr>
                <w:noProof/>
                <w:sz w:val="20"/>
                <w:szCs w:val="20"/>
                <w:lang w:val="en-US"/>
              </w:rPr>
              <w:t>Jamadar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8367466" w14:textId="32CCA168" w:rsidR="003E7E0A" w:rsidRDefault="003E7E0A" w:rsidP="00C50A7A">
            <w:pPr>
              <w:pStyle w:val="TableContents"/>
              <w:spacing w:after="46" w:line="240" w:lineRule="auto"/>
              <w:rPr>
                <w:sz w:val="20"/>
                <w:szCs w:val="20"/>
                <w:lang w:val="en-US"/>
              </w:rPr>
            </w:pPr>
            <w:r>
              <w:rPr>
                <w:sz w:val="20"/>
                <w:szCs w:val="20"/>
                <w:lang w:val="en-US"/>
              </w:rPr>
              <w:t>74 (79.73)</w:t>
            </w:r>
          </w:p>
        </w:tc>
        <w:tc>
          <w:tcPr>
            <w:tcW w:w="1176" w:type="dxa"/>
            <w:tcBorders>
              <w:top w:val="single" w:sz="2" w:space="0" w:color="000001"/>
              <w:left w:val="single" w:sz="2" w:space="0" w:color="000001"/>
              <w:bottom w:val="single" w:sz="2" w:space="0" w:color="000001"/>
            </w:tcBorders>
            <w:shd w:val="clear" w:color="auto" w:fill="auto"/>
          </w:tcPr>
          <w:p w14:paraId="7C1C2579" w14:textId="4925605E" w:rsidR="003E7E0A" w:rsidRDefault="003E7E0A" w:rsidP="00C50A7A">
            <w:pPr>
              <w:pStyle w:val="TableContents"/>
              <w:spacing w:after="46" w:line="240" w:lineRule="auto"/>
              <w:rPr>
                <w:sz w:val="20"/>
                <w:szCs w:val="20"/>
                <w:lang w:val="en-US"/>
              </w:rPr>
            </w:pPr>
            <w:r>
              <w:rPr>
                <w:sz w:val="20"/>
                <w:szCs w:val="20"/>
                <w:lang w:val="en-US"/>
              </w:rPr>
              <w:t>36.35 (1.4)</w:t>
            </w:r>
          </w:p>
        </w:tc>
        <w:tc>
          <w:tcPr>
            <w:tcW w:w="1259" w:type="dxa"/>
            <w:tcBorders>
              <w:top w:val="single" w:sz="2" w:space="0" w:color="000001"/>
              <w:left w:val="single" w:sz="2" w:space="0" w:color="000001"/>
              <w:bottom w:val="single" w:sz="2" w:space="0" w:color="000001"/>
              <w:right w:val="single" w:sz="2" w:space="0" w:color="000001"/>
            </w:tcBorders>
          </w:tcPr>
          <w:p w14:paraId="5ED68A8B" w14:textId="16A9DC06" w:rsidR="003E7E0A" w:rsidRDefault="003E7E0A" w:rsidP="00C50A7A">
            <w:pPr>
              <w:pStyle w:val="TableContents"/>
              <w:spacing w:after="46" w:line="240" w:lineRule="auto"/>
              <w:rPr>
                <w:sz w:val="20"/>
                <w:szCs w:val="20"/>
                <w:lang w:val="en-US"/>
              </w:rPr>
            </w:pPr>
            <w:r>
              <w:rPr>
                <w:sz w:val="20"/>
                <w:szCs w:val="20"/>
                <w:lang w:val="en-US"/>
              </w:rPr>
              <w:t>59.46</w:t>
            </w:r>
          </w:p>
        </w:tc>
        <w:tc>
          <w:tcPr>
            <w:tcW w:w="1162" w:type="dxa"/>
            <w:tcBorders>
              <w:top w:val="single" w:sz="2" w:space="0" w:color="000001"/>
              <w:left w:val="single" w:sz="2" w:space="0" w:color="000001"/>
              <w:bottom w:val="single" w:sz="2" w:space="0" w:color="000001"/>
            </w:tcBorders>
          </w:tcPr>
          <w:p w14:paraId="678DCC70" w14:textId="4D876DD2" w:rsidR="003E7E0A" w:rsidRDefault="003E7E0A"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5E8CBA4" w14:textId="3B3F2D02" w:rsidR="003E7E0A" w:rsidRDefault="003E7E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ED91C16" w14:textId="1BF98B07" w:rsidR="003E7E0A" w:rsidRDefault="003E7E0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A1732BD" w14:textId="60F70D0B" w:rsidR="003E7E0A" w:rsidRDefault="003E7E0A"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7023FB9" w14:textId="501998B3" w:rsidR="003E7E0A" w:rsidRDefault="003E7E0A"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C53657D" w14:textId="41C8FA8B" w:rsidR="003E7E0A" w:rsidRDefault="003E7E0A" w:rsidP="00C50A7A">
            <w:pPr>
              <w:pStyle w:val="TableContents"/>
              <w:spacing w:after="46" w:line="240" w:lineRule="auto"/>
              <w:rPr>
                <w:sz w:val="20"/>
                <w:szCs w:val="20"/>
                <w:lang w:val="en-US"/>
              </w:rPr>
            </w:pPr>
            <w:r>
              <w:rPr>
                <w:sz w:val="20"/>
                <w:szCs w:val="20"/>
                <w:lang w:val="en-US"/>
              </w:rPr>
              <w:t>133 (51.1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669389D" w14:textId="37C9FF8C" w:rsidR="003E7E0A" w:rsidRDefault="003E7E0A" w:rsidP="00C50A7A">
            <w:pPr>
              <w:pStyle w:val="TableContents"/>
              <w:spacing w:after="46" w:line="240" w:lineRule="auto"/>
              <w:rPr>
                <w:sz w:val="20"/>
                <w:szCs w:val="20"/>
                <w:lang w:val="en-US"/>
              </w:rPr>
            </w:pPr>
            <w:r>
              <w:rPr>
                <w:sz w:val="20"/>
                <w:szCs w:val="20"/>
                <w:lang w:val="en-US"/>
              </w:rPr>
              <w:t>32.48 (1.05)</w:t>
            </w:r>
          </w:p>
        </w:tc>
      </w:tr>
      <w:tr w:rsidR="00C17AD7" w:rsidRPr="00E0042D" w14:paraId="14F1A8E5"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654B359" w14:textId="601D1B64"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04.01.008","ISSN":"09254927","abstract":"It remains controversial as to what determines the neurodegenerative course in schizophrenia. This study administered a modified version of the Stroop task and investigated the relationship between functional magnetic resonance imaging (fMRI) signal changes in dysfunctioned task-related regions and clinical course variables. Functional MRI data during task performance were acquired from 10 right-handed schizophrenic patients (mean ± SD age = 29.2 ± 10.3 years, range of illness duration = 0.8-14 years, number of episodes = 1-5) and 10 healthy controls (mean ± SD age = 30.3 ± 6.4). Imaging data were investigated on a voxel-by-voxel basis for single group analysis and for between-group analysis according to the random effect model using Statistical Parametric Mapping (SPM 99b). Correlation analysis with age as a covariate identified those brain regions whose fMRI signal changes were significantly related to clinical course variables in schizophrenia. The number of psychotic episodes was negatively correlated with the fMRI signal change in the right inferior frontal and the right frontal precentral gyri among the activated regions during the Stroop task in schizophrenia, whereas the length of illness was not so correlated. The number of psychotic episodes was also negatively correlated with the fMRI signal change in the left paracingulate in which functional activity was diminished in the patients relative to the controls. Our results indicate that recurrent psychotic episodes are related to the neurodegenerative course in some dysfunctional brain regions in schizophrenia. © 2005 Elsevier Ireland Ltd. All rights reserved.","author":[{"dropping-particle":"","family":"Jeong","given":"Bum Seok","non-dropping-particle":"","parse-names":false,"suffix":""},{"dropping-particle":"","family":"Kwon","given":"Jun Soo","non-dropping-particle":"","parse-names":false,"suffix":""},{"dropping-particle":"","family":"Kim","given":"Seong Yoon","non-dropping-particle":"","parse-names":false,"suffix":""},{"dropping-particle":"","family":"Lee","given":"Chul","non-dropping-particle":"","parse-names":false,"suffix":""},{"dropping-particle":"","family":"Youn","given":"Tak","non-dropping-particle":"","parse-names":false,"suffix":""},{"dropping-particle":"","family":"Moon","given":"Chan Hong","non-dropping-particle":"","parse-names":false,"suffix":""},{"dropping-particle":"","family":"Kim","given":"Chang Yoon","non-dropping-particle":"","parse-names":false,"suffix":""}],"container-title":"Psychiatry Research - Neuroimaging","id":"ITEM-1","issue":"3","issued":{"date-parts":[["2005","8","30"]]},"page":"219-228","publisher":"Elsevier","title":"Functional imaging evidence of the relationship between recurrent psychotic episodes and neurodegenerative course in schizophrenia","type":"article-journal","volume":"139"},"uris":["http://www.mendeley.com/documents/?uuid=b19cfca9-5af9-37d5-80f4-18fbb9e3f765"]}],"mendeley":{"formattedCitation":"(Jeong et al., 2005)","manualFormatting":"Jeong et al., 2005","plainTextFormattedCitation":"(Jeong et al., 2005)","previouslyFormattedCitation":"(Jeong et al., 2005)"},"properties":{"noteIndex":0},"schema":"https://github.com/citation-style-language/schema/raw/master/csl-citation.json"}</w:instrText>
            </w:r>
            <w:r>
              <w:rPr>
                <w:sz w:val="20"/>
                <w:szCs w:val="20"/>
                <w:lang w:val="en-US"/>
              </w:rPr>
              <w:fldChar w:fldCharType="separate"/>
            </w:r>
            <w:r w:rsidRPr="00D36D92">
              <w:rPr>
                <w:noProof/>
                <w:sz w:val="20"/>
                <w:szCs w:val="20"/>
                <w:lang w:val="en-US"/>
              </w:rPr>
              <w:t>Jeong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EAA265A" w14:textId="0FF88FEA" w:rsidR="00C50A7A" w:rsidRPr="00E0042D" w:rsidRDefault="00C50A7A" w:rsidP="00C50A7A">
            <w:pPr>
              <w:pStyle w:val="TableContents"/>
              <w:spacing w:after="46" w:line="240" w:lineRule="auto"/>
              <w:rPr>
                <w:sz w:val="20"/>
                <w:szCs w:val="20"/>
                <w:lang w:val="en-US"/>
              </w:rPr>
            </w:pPr>
            <w:r>
              <w:rPr>
                <w:sz w:val="20"/>
                <w:szCs w:val="20"/>
                <w:lang w:val="en-US"/>
              </w:rPr>
              <w:t>10 (30)</w:t>
            </w:r>
          </w:p>
        </w:tc>
        <w:tc>
          <w:tcPr>
            <w:tcW w:w="1176" w:type="dxa"/>
            <w:tcBorders>
              <w:top w:val="single" w:sz="2" w:space="0" w:color="000001"/>
              <w:left w:val="single" w:sz="2" w:space="0" w:color="000001"/>
              <w:bottom w:val="single" w:sz="2" w:space="0" w:color="000001"/>
            </w:tcBorders>
            <w:shd w:val="clear" w:color="auto" w:fill="auto"/>
          </w:tcPr>
          <w:p w14:paraId="408E3A1D" w14:textId="77777777" w:rsidR="00C50A7A" w:rsidRPr="00E0042D" w:rsidRDefault="00C50A7A" w:rsidP="00C50A7A">
            <w:pPr>
              <w:pStyle w:val="TableContents"/>
              <w:spacing w:after="46" w:line="240" w:lineRule="auto"/>
              <w:rPr>
                <w:sz w:val="20"/>
                <w:szCs w:val="20"/>
                <w:lang w:val="en-US"/>
              </w:rPr>
            </w:pPr>
            <w:r>
              <w:rPr>
                <w:sz w:val="20"/>
                <w:szCs w:val="20"/>
                <w:lang w:val="en-US"/>
              </w:rPr>
              <w:t>29.2 (10.3)</w:t>
            </w:r>
          </w:p>
        </w:tc>
        <w:tc>
          <w:tcPr>
            <w:tcW w:w="1259" w:type="dxa"/>
            <w:tcBorders>
              <w:top w:val="single" w:sz="2" w:space="0" w:color="000001"/>
              <w:left w:val="single" w:sz="2" w:space="0" w:color="000001"/>
              <w:bottom w:val="single" w:sz="2" w:space="0" w:color="000001"/>
              <w:right w:val="single" w:sz="2" w:space="0" w:color="000001"/>
            </w:tcBorders>
          </w:tcPr>
          <w:p w14:paraId="65983256" w14:textId="5B46BFC2"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C9D20B3" w14:textId="2BF24F81" w:rsidR="00C50A7A" w:rsidRDefault="006F2EBE" w:rsidP="00C50A7A">
            <w:pPr>
              <w:pStyle w:val="TableContents"/>
              <w:spacing w:after="46" w:line="240" w:lineRule="auto"/>
              <w:rPr>
                <w:sz w:val="20"/>
                <w:szCs w:val="20"/>
                <w:lang w:val="en-US"/>
              </w:rPr>
            </w:pPr>
            <w:r>
              <w:rPr>
                <w:sz w:val="20"/>
                <w:szCs w:val="20"/>
                <w:lang w:val="en-US"/>
              </w:rPr>
              <w:t>4.3 (4.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B584832" w14:textId="5B5024B5" w:rsidR="00C50A7A" w:rsidRPr="00E0042D" w:rsidRDefault="00C50A7A" w:rsidP="00C50A7A">
            <w:pPr>
              <w:pStyle w:val="TableContents"/>
              <w:spacing w:after="46" w:line="240" w:lineRule="auto"/>
              <w:rPr>
                <w:sz w:val="20"/>
                <w:szCs w:val="20"/>
                <w:lang w:val="en-US"/>
              </w:rPr>
            </w:pPr>
            <w:r>
              <w:rPr>
                <w:sz w:val="20"/>
                <w:szCs w:val="20"/>
                <w:lang w:val="en-US"/>
              </w:rPr>
              <w:t>58.4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4D681F3" w14:textId="72400DC0" w:rsidR="00C50A7A" w:rsidRPr="00E0042D" w:rsidRDefault="006F2EBE" w:rsidP="00C50A7A">
            <w:pPr>
              <w:pStyle w:val="TableContents"/>
              <w:spacing w:after="46" w:line="240" w:lineRule="auto"/>
              <w:rPr>
                <w:sz w:val="20"/>
                <w:szCs w:val="20"/>
                <w:lang w:val="en-US"/>
              </w:rPr>
            </w:pPr>
            <w:r>
              <w:rPr>
                <w:sz w:val="20"/>
                <w:szCs w:val="20"/>
                <w:lang w:val="en-US"/>
              </w:rPr>
              <w:t>13.2 (2.6)</w:t>
            </w:r>
          </w:p>
        </w:tc>
        <w:tc>
          <w:tcPr>
            <w:tcW w:w="1176" w:type="dxa"/>
            <w:tcBorders>
              <w:top w:val="single" w:sz="2" w:space="0" w:color="000001"/>
              <w:left w:val="single" w:sz="2" w:space="0" w:color="000001"/>
              <w:bottom w:val="single" w:sz="2" w:space="0" w:color="000001"/>
              <w:right w:val="single" w:sz="2" w:space="0" w:color="000001"/>
            </w:tcBorders>
          </w:tcPr>
          <w:p w14:paraId="4A92C89B" w14:textId="0266F243" w:rsidR="00C50A7A" w:rsidRDefault="006F2EBE" w:rsidP="00C50A7A">
            <w:pPr>
              <w:pStyle w:val="TableContents"/>
              <w:spacing w:after="46" w:line="240" w:lineRule="auto"/>
              <w:rPr>
                <w:sz w:val="20"/>
                <w:szCs w:val="20"/>
                <w:lang w:val="en-US"/>
              </w:rPr>
            </w:pPr>
            <w:r>
              <w:rPr>
                <w:sz w:val="20"/>
                <w:szCs w:val="20"/>
                <w:lang w:val="en-US"/>
              </w:rPr>
              <w:t>15.9 (2.9)</w:t>
            </w:r>
          </w:p>
        </w:tc>
        <w:tc>
          <w:tcPr>
            <w:tcW w:w="1190" w:type="dxa"/>
            <w:tcBorders>
              <w:top w:val="single" w:sz="2" w:space="0" w:color="000001"/>
              <w:left w:val="single" w:sz="2" w:space="0" w:color="000001"/>
              <w:bottom w:val="single" w:sz="2" w:space="0" w:color="000001"/>
              <w:right w:val="single" w:sz="2" w:space="0" w:color="000001"/>
            </w:tcBorders>
          </w:tcPr>
          <w:p w14:paraId="444934F6" w14:textId="7FDF11CF" w:rsidR="00C50A7A" w:rsidRDefault="006F2EBE" w:rsidP="00C50A7A">
            <w:pPr>
              <w:pStyle w:val="TableContents"/>
              <w:spacing w:after="46" w:line="240" w:lineRule="auto"/>
              <w:rPr>
                <w:sz w:val="20"/>
                <w:szCs w:val="20"/>
                <w:lang w:val="en-US"/>
              </w:rPr>
            </w:pPr>
            <w:r>
              <w:rPr>
                <w:sz w:val="20"/>
                <w:szCs w:val="20"/>
                <w:lang w:val="en-US"/>
              </w:rPr>
              <w:t>29.3 (7)</w:t>
            </w:r>
          </w:p>
        </w:tc>
        <w:tc>
          <w:tcPr>
            <w:tcW w:w="1105" w:type="dxa"/>
            <w:tcBorders>
              <w:top w:val="single" w:sz="2" w:space="0" w:color="000001"/>
              <w:left w:val="single" w:sz="2" w:space="0" w:color="000001"/>
              <w:bottom w:val="single" w:sz="2" w:space="0" w:color="000001"/>
            </w:tcBorders>
            <w:shd w:val="clear" w:color="auto" w:fill="auto"/>
          </w:tcPr>
          <w:p w14:paraId="644434AC" w14:textId="5E858B98" w:rsidR="00C50A7A" w:rsidRPr="00E0042D" w:rsidRDefault="00C50A7A" w:rsidP="00C50A7A">
            <w:pPr>
              <w:pStyle w:val="TableContents"/>
              <w:spacing w:after="46" w:line="240" w:lineRule="auto"/>
              <w:rPr>
                <w:sz w:val="20"/>
                <w:szCs w:val="20"/>
                <w:lang w:val="en-US"/>
              </w:rPr>
            </w:pPr>
            <w:r>
              <w:rPr>
                <w:sz w:val="20"/>
                <w:szCs w:val="20"/>
                <w:lang w:val="en-US"/>
              </w:rPr>
              <w:t>10 (2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7A58BD1" w14:textId="77777777" w:rsidR="00C50A7A" w:rsidRPr="00E0042D" w:rsidRDefault="00C50A7A" w:rsidP="00C50A7A">
            <w:pPr>
              <w:pStyle w:val="TableContents"/>
              <w:spacing w:after="46" w:line="240" w:lineRule="auto"/>
              <w:rPr>
                <w:sz w:val="20"/>
                <w:szCs w:val="20"/>
                <w:lang w:val="en-US"/>
              </w:rPr>
            </w:pPr>
            <w:r>
              <w:rPr>
                <w:sz w:val="20"/>
                <w:szCs w:val="20"/>
                <w:lang w:val="en-US"/>
              </w:rPr>
              <w:t>30.3 (6.4)</w:t>
            </w:r>
          </w:p>
        </w:tc>
      </w:tr>
      <w:tr w:rsidR="007C1956" w:rsidRPr="00E0042D" w14:paraId="3C7FF20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763D3E8" w14:textId="277C75D6" w:rsidR="007C1956" w:rsidRDefault="007C1956"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2/hbm.24887","ISSN":"10659471","abstract":"The metacognitive deficit in awareness of one's own mental states is a core feature of schizophrenia (SZ). The previous studies suggested that the metacognitive deficit associates with clinical symptoms. However, the neural mechanisms underlying the relationship remain largely unknown. We here investigated the neural activities associated with the metacognitive deficit and the neural signatures associated with clinical symptoms in 38 patients with SZ using functional magnetic resonance imaging with a perceptual decision-making task accompanied with metacognition, in comparison to 38 age, gender, and education matched healthy control subjects. The metacognitive deficit in patients with SZ was associated with reduced regional activity in both the frontoparietal control network (FPCN) and the default mode network. Critically, the anticorrelational balance between the two disrupted networks was substantially altered during metacognition, and the extent of alteration positively scaled with negative symptoms. Conversely, decoupling between the two networks was impaired when metacognitive monitoring was not required, and the strength of excessive neural activity positively scaled with positive symptoms. Thus, disruptions of the FPCN and the default mode network underlie the metacognitive deficit, and alternations of network balance between the two networks correlate with clinical symptoms in SZ. These findings implicate that rebalancing these networks holds important clinical potential in developing more efficacious therapeutic treatments. © 2019 The Authors. Human Brain Mapping published by Wiley Periodicals, Inc.","author":[{"dropping-particle":"","family":"Jia","given":"W","non-dropping-particle":"","parse-names":false,"suffix":""},{"dropping-particle":"","family":"Zhu","given":"H","non-dropping-particle":"","parse-names":false,"suffix":""},{"dropping-particle":"","family":"Ni","given":"Y","non-dropping-particle":"","parse-names":false,"suffix":""},{"dropping-particle":"","family":"Su","given":"J","non-dropping-particle":"","parse-names":false,"suffix":""},{"dropping-particle":"","family":"Xu","given":"R","non-dropping-particle":"","parse-names":false,"suffix":""},{"dropping-particle":"","family":"Jia","given":"H","non-dropping-particle":"","parse-names":false,"suffix":""},{"dropping-particle":"","family":"Wan","given":"X","non-dropping-particle":"","parse-names":false,"suffix":""}],"container-title":"Human Brain Mapping","id":"ITEM-1","issue":"6","issued":{"date-parts":[["2020"]]},"note":"cited By 3","page":"1445-1458","publisher":"John Wiley and Sons Inc.","title":"Disruptions of frontoparietal control network and default mode network linking the metacognitive deficits with clinical symptoms in schizophrenia","type":"article-journal","volume":"41"},"uris":["http://www.mendeley.com/documents/?uuid=86d437a7-cc82-42b2-a3f1-92da1930182c"]}],"mendeley":{"formattedCitation":"(Jia et al., 2020)","manualFormatting":"Jia et al., 2020","plainTextFormattedCitation":"(Jia et al., 2020)","previouslyFormattedCitation":"(Jia et al., 2020)"},"properties":{"noteIndex":0},"schema":"https://github.com/citation-style-language/schema/raw/master/csl-citation.json"}</w:instrText>
            </w:r>
            <w:r>
              <w:rPr>
                <w:sz w:val="20"/>
                <w:szCs w:val="20"/>
                <w:lang w:val="en-US"/>
              </w:rPr>
              <w:fldChar w:fldCharType="separate"/>
            </w:r>
            <w:r w:rsidRPr="007C1956">
              <w:rPr>
                <w:noProof/>
                <w:sz w:val="20"/>
                <w:szCs w:val="20"/>
                <w:lang w:val="en-US"/>
              </w:rPr>
              <w:t>Jia et al., 202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BC52FB0" w14:textId="26F8A601" w:rsidR="007C1956" w:rsidRDefault="007C1956" w:rsidP="00C50A7A">
            <w:pPr>
              <w:pStyle w:val="TableContents"/>
              <w:spacing w:after="46" w:line="240" w:lineRule="auto"/>
              <w:rPr>
                <w:sz w:val="20"/>
                <w:szCs w:val="20"/>
                <w:lang w:val="en-US"/>
              </w:rPr>
            </w:pPr>
            <w:r>
              <w:rPr>
                <w:sz w:val="20"/>
                <w:szCs w:val="20"/>
                <w:lang w:val="en-US"/>
              </w:rPr>
              <w:t>38 (60.53)</w:t>
            </w:r>
          </w:p>
        </w:tc>
        <w:tc>
          <w:tcPr>
            <w:tcW w:w="1176" w:type="dxa"/>
            <w:tcBorders>
              <w:top w:val="single" w:sz="2" w:space="0" w:color="000001"/>
              <w:left w:val="single" w:sz="2" w:space="0" w:color="000001"/>
              <w:bottom w:val="single" w:sz="2" w:space="0" w:color="000001"/>
            </w:tcBorders>
            <w:shd w:val="clear" w:color="auto" w:fill="auto"/>
          </w:tcPr>
          <w:p w14:paraId="06C36CED" w14:textId="6FB5868E" w:rsidR="007C1956" w:rsidRDefault="007C1956" w:rsidP="00C50A7A">
            <w:pPr>
              <w:pStyle w:val="TableContents"/>
              <w:spacing w:after="46" w:line="240" w:lineRule="auto"/>
              <w:rPr>
                <w:sz w:val="20"/>
                <w:szCs w:val="20"/>
                <w:lang w:val="en-US"/>
              </w:rPr>
            </w:pPr>
            <w:r>
              <w:rPr>
                <w:sz w:val="20"/>
                <w:szCs w:val="20"/>
                <w:lang w:val="en-US"/>
              </w:rPr>
              <w:t>22.6 (8.3)</w:t>
            </w:r>
          </w:p>
        </w:tc>
        <w:tc>
          <w:tcPr>
            <w:tcW w:w="1259" w:type="dxa"/>
            <w:tcBorders>
              <w:top w:val="single" w:sz="2" w:space="0" w:color="000001"/>
              <w:left w:val="single" w:sz="2" w:space="0" w:color="000001"/>
              <w:bottom w:val="single" w:sz="2" w:space="0" w:color="000001"/>
              <w:right w:val="single" w:sz="2" w:space="0" w:color="000001"/>
            </w:tcBorders>
          </w:tcPr>
          <w:p w14:paraId="1236687D" w14:textId="1AFF69C9" w:rsidR="007C1956" w:rsidRDefault="007C1956"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C533337" w14:textId="52A0A8FC" w:rsidR="007C1956" w:rsidRDefault="007C1956" w:rsidP="00C50A7A">
            <w:pPr>
              <w:pStyle w:val="TableContents"/>
              <w:spacing w:after="46" w:line="240" w:lineRule="auto"/>
              <w:rPr>
                <w:sz w:val="20"/>
                <w:szCs w:val="20"/>
                <w:lang w:val="en-US"/>
              </w:rPr>
            </w:pPr>
            <w:r>
              <w:rPr>
                <w:sz w:val="20"/>
                <w:szCs w:val="20"/>
                <w:lang w:val="en-US"/>
              </w:rPr>
              <w:t>3.13 (3.9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EE09A7A" w14:textId="40C754D0" w:rsidR="007C1956" w:rsidRDefault="007C1956" w:rsidP="00C50A7A">
            <w:pPr>
              <w:pStyle w:val="TableContents"/>
              <w:spacing w:after="46" w:line="240" w:lineRule="auto"/>
              <w:rPr>
                <w:sz w:val="20"/>
                <w:szCs w:val="20"/>
                <w:lang w:val="en-US"/>
              </w:rPr>
            </w:pPr>
            <w:r>
              <w:rPr>
                <w:sz w:val="20"/>
                <w:szCs w:val="20"/>
                <w:lang w:val="en-US"/>
              </w:rPr>
              <w:t>54.6 (12.9)</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992F775" w14:textId="5BD83A50" w:rsidR="007C1956" w:rsidRDefault="007C1956" w:rsidP="00C50A7A">
            <w:pPr>
              <w:pStyle w:val="TableContents"/>
              <w:spacing w:after="46" w:line="240" w:lineRule="auto"/>
              <w:rPr>
                <w:sz w:val="20"/>
                <w:szCs w:val="20"/>
                <w:lang w:val="en-US"/>
              </w:rPr>
            </w:pPr>
            <w:r>
              <w:rPr>
                <w:sz w:val="20"/>
                <w:szCs w:val="20"/>
                <w:lang w:val="en-US"/>
              </w:rPr>
              <w:t>13.2 (5.6)</w:t>
            </w:r>
          </w:p>
        </w:tc>
        <w:tc>
          <w:tcPr>
            <w:tcW w:w="1176" w:type="dxa"/>
            <w:tcBorders>
              <w:top w:val="single" w:sz="2" w:space="0" w:color="000001"/>
              <w:left w:val="single" w:sz="2" w:space="0" w:color="000001"/>
              <w:bottom w:val="single" w:sz="2" w:space="0" w:color="000001"/>
              <w:right w:val="single" w:sz="2" w:space="0" w:color="000001"/>
            </w:tcBorders>
          </w:tcPr>
          <w:p w14:paraId="162C4C1A" w14:textId="48476A89" w:rsidR="007C1956" w:rsidRDefault="007C1956" w:rsidP="00C50A7A">
            <w:pPr>
              <w:pStyle w:val="TableContents"/>
              <w:spacing w:after="46" w:line="240" w:lineRule="auto"/>
              <w:rPr>
                <w:sz w:val="20"/>
                <w:szCs w:val="20"/>
                <w:lang w:val="en-US"/>
              </w:rPr>
            </w:pPr>
            <w:r>
              <w:rPr>
                <w:sz w:val="20"/>
                <w:szCs w:val="20"/>
                <w:lang w:val="en-US"/>
              </w:rPr>
              <w:t>14.1 (6.4)</w:t>
            </w:r>
          </w:p>
        </w:tc>
        <w:tc>
          <w:tcPr>
            <w:tcW w:w="1190" w:type="dxa"/>
            <w:tcBorders>
              <w:top w:val="single" w:sz="2" w:space="0" w:color="000001"/>
              <w:left w:val="single" w:sz="2" w:space="0" w:color="000001"/>
              <w:bottom w:val="single" w:sz="2" w:space="0" w:color="000001"/>
              <w:right w:val="single" w:sz="2" w:space="0" w:color="000001"/>
            </w:tcBorders>
          </w:tcPr>
          <w:p w14:paraId="3C703A04" w14:textId="6C36813D" w:rsidR="007C1956" w:rsidRDefault="007C1956" w:rsidP="00C50A7A">
            <w:pPr>
              <w:pStyle w:val="TableContents"/>
              <w:spacing w:after="46" w:line="240" w:lineRule="auto"/>
              <w:rPr>
                <w:sz w:val="20"/>
                <w:szCs w:val="20"/>
                <w:lang w:val="en-US"/>
              </w:rPr>
            </w:pPr>
            <w:r>
              <w:rPr>
                <w:sz w:val="20"/>
                <w:szCs w:val="20"/>
                <w:lang w:val="en-US"/>
              </w:rPr>
              <w:t>27.2 (5.4)</w:t>
            </w:r>
          </w:p>
        </w:tc>
        <w:tc>
          <w:tcPr>
            <w:tcW w:w="1105" w:type="dxa"/>
            <w:tcBorders>
              <w:top w:val="single" w:sz="2" w:space="0" w:color="000001"/>
              <w:left w:val="single" w:sz="2" w:space="0" w:color="000001"/>
              <w:bottom w:val="single" w:sz="2" w:space="0" w:color="000001"/>
            </w:tcBorders>
            <w:shd w:val="clear" w:color="auto" w:fill="auto"/>
          </w:tcPr>
          <w:p w14:paraId="386E8A9D" w14:textId="71E25A66" w:rsidR="007C1956" w:rsidRDefault="007C1956" w:rsidP="00C50A7A">
            <w:pPr>
              <w:pStyle w:val="TableContents"/>
              <w:spacing w:after="46" w:line="240" w:lineRule="auto"/>
              <w:rPr>
                <w:sz w:val="20"/>
                <w:szCs w:val="20"/>
                <w:lang w:val="en-US"/>
              </w:rPr>
            </w:pPr>
            <w:r>
              <w:rPr>
                <w:sz w:val="20"/>
                <w:szCs w:val="20"/>
                <w:lang w:val="en-US"/>
              </w:rPr>
              <w:t>38 (52.6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3C876BD" w14:textId="1CB990AD" w:rsidR="007C1956" w:rsidRDefault="007C1956" w:rsidP="00C50A7A">
            <w:pPr>
              <w:pStyle w:val="TableContents"/>
              <w:spacing w:after="46" w:line="240" w:lineRule="auto"/>
              <w:rPr>
                <w:sz w:val="20"/>
                <w:szCs w:val="20"/>
                <w:lang w:val="en-US"/>
              </w:rPr>
            </w:pPr>
            <w:r>
              <w:rPr>
                <w:sz w:val="20"/>
                <w:szCs w:val="20"/>
                <w:lang w:val="en-US"/>
              </w:rPr>
              <w:t>23 (4.6)</w:t>
            </w:r>
          </w:p>
        </w:tc>
      </w:tr>
      <w:tr w:rsidR="00C17AD7" w:rsidRPr="00E0042D" w14:paraId="727AFE5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5E9161C" w14:textId="09F70F75"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0.03.011","ISSN":"09209964","abstract":"Background: Sex differences in visuo-spatial abilities have been well documented in the general population, but there are only a few inconsistent reports in schizophrenia. The purpose of the present study was to examine potential sex differences in performance and pattern of brain activations during mental rotation in schizophrenia patients relative to control participants. Methods: Thirty three schizophrenia patients (17 women and 16 men) were compared to thirty five healthy control participants (17 women and 18 men), while performing a classic mental rotation task (3-D figures). Blood oxygen level dependent (BOLD) echo-planar images were acquired on a 3-Tesla Siemens TRIO system. Random-effect analyses were performed using SPM5 (UK Wellcome Institute). Results: Behavioural data revealed a diagnosis-by-sex interaction with healthy men (HM) performing significantly better than schizophrenia men (SZ-M) and no significant difference between healthy women (HW) and schizophrenia women (SZ-W). fMRI results revealed an overall similar pattern of extensive cerebral activations (in the parietal and lateral prefrontal cortex) and deactivations (in the medial prefrontal cortex) in HM and SZ-W during performance of the mental rotation versus control task. In contrast, both HW and SZ-M showed much more restricted activations and no significant deactivations. Conclusions: Sex differences in performance and cerebral activations during mental rotation in schizophrenia patients deviated significantly from what we observed in healthy volunteers. This finding supports and extends existing evidence of a disturbed sexual dimorphism in schizophrenia. Moreover, the results emphasize the importance of including both sexes in neurocognitive and neuroimaging studies of schizophrenia. © 2010 Elsevier B.V.","author":[{"dropping-particle":"","family":"Jiménez","given":"José A.","non-dropping-particle":"","parse-names":false,"suffix":""},{"dropping-particle":"","family":"Mancini-Marïe","given":"Adham","non-dropping-particle":"","parse-names":false,"suffix":""},{"dropping-particle":"","family":"Lakis","given":"Nadia","non-dropping-particle":"","parse-names":false,"suffix":""},{"dropping-particle":"","family":"Rinaldi","given":"Melissa","non-dropping-particle":"","parse-names":false,"suffix":""},{"dropping-particle":"","family":"Mendrek","given":"Adrianna","non-dropping-particle":"","parse-names":false,"suffix":""}],"container-title":"Schizophrenia Research","id":"ITEM-1","issue":"1-3","issued":{"date-parts":[["2010","9","1"]]},"page":"53-62","publisher":"Elsevier B.V.","title":"Disturbed sexual dimorphism of brain activation during mental rotation in schizophrenia","type":"article-journal","volume":"122"},"uris":["http://www.mendeley.com/documents/?uuid=e36b4989-c2b7-395c-8270-466d33067636"]}],"mendeley":{"formattedCitation":"(Jiménez, Mancini-Marïe, Lakis, Rinaldi, &amp; Mendrek, 2010)","manualFormatting":"Jiménez et al., 2010","plainTextFormattedCitation":"(Jiménez, Mancini-Marïe, Lakis, Rinaldi, &amp; Mendrek, 2010)","previouslyFormattedCitation":"(Jiménez, Mancini-Marïe, Lakis, Rinaldi, &amp; Mendrek, 2010)"},"properties":{"noteIndex":0},"schema":"https://github.com/citation-style-language/schema/raw/master/csl-citation.json"}</w:instrText>
            </w:r>
            <w:r>
              <w:rPr>
                <w:sz w:val="20"/>
                <w:szCs w:val="20"/>
                <w:lang w:val="en-US"/>
              </w:rPr>
              <w:fldChar w:fldCharType="separate"/>
            </w:r>
            <w:r w:rsidRPr="008E25C3">
              <w:rPr>
                <w:noProof/>
                <w:sz w:val="20"/>
                <w:szCs w:val="20"/>
                <w:lang w:val="en-US"/>
              </w:rPr>
              <w:t>Jiménez et al., 2010</w:t>
            </w:r>
            <w:r>
              <w:rPr>
                <w:sz w:val="20"/>
                <w:szCs w:val="20"/>
                <w:lang w:val="en-US"/>
              </w:rPr>
              <w:fldChar w:fldCharType="end"/>
            </w:r>
            <w:r>
              <w:rPr>
                <w:sz w:val="20"/>
                <w:szCs w:val="20"/>
                <w:lang w:val="en-US"/>
              </w:rPr>
              <w:t xml:space="preserve"> – Female sample</w:t>
            </w:r>
          </w:p>
        </w:tc>
        <w:tc>
          <w:tcPr>
            <w:tcW w:w="1078" w:type="dxa"/>
            <w:tcBorders>
              <w:top w:val="single" w:sz="2" w:space="0" w:color="000001"/>
              <w:left w:val="single" w:sz="2" w:space="0" w:color="000001"/>
              <w:bottom w:val="single" w:sz="2" w:space="0" w:color="000001"/>
            </w:tcBorders>
            <w:shd w:val="clear" w:color="auto" w:fill="auto"/>
          </w:tcPr>
          <w:p w14:paraId="2966DC5C" w14:textId="523B1FF7" w:rsidR="00C50A7A" w:rsidRPr="00E0042D" w:rsidRDefault="00C50A7A" w:rsidP="00C50A7A">
            <w:pPr>
              <w:pStyle w:val="TableContents"/>
              <w:spacing w:after="46" w:line="240" w:lineRule="auto"/>
              <w:rPr>
                <w:sz w:val="20"/>
                <w:szCs w:val="20"/>
                <w:lang w:val="en-US"/>
              </w:rPr>
            </w:pPr>
            <w:r>
              <w:rPr>
                <w:sz w:val="20"/>
                <w:szCs w:val="20"/>
                <w:lang w:val="en-US"/>
              </w:rPr>
              <w:t>17 (100)</w:t>
            </w:r>
          </w:p>
        </w:tc>
        <w:tc>
          <w:tcPr>
            <w:tcW w:w="1176" w:type="dxa"/>
            <w:tcBorders>
              <w:top w:val="single" w:sz="2" w:space="0" w:color="000001"/>
              <w:left w:val="single" w:sz="2" w:space="0" w:color="000001"/>
              <w:bottom w:val="single" w:sz="2" w:space="0" w:color="000001"/>
            </w:tcBorders>
            <w:shd w:val="clear" w:color="auto" w:fill="auto"/>
          </w:tcPr>
          <w:p w14:paraId="6A208C7C" w14:textId="77777777" w:rsidR="00C50A7A" w:rsidRPr="00E0042D" w:rsidRDefault="00C50A7A" w:rsidP="00C50A7A">
            <w:pPr>
              <w:pStyle w:val="TableContents"/>
              <w:spacing w:after="46" w:line="240" w:lineRule="auto"/>
              <w:rPr>
                <w:sz w:val="20"/>
                <w:szCs w:val="20"/>
                <w:lang w:val="en-US"/>
              </w:rPr>
            </w:pPr>
            <w:r>
              <w:rPr>
                <w:sz w:val="20"/>
                <w:szCs w:val="20"/>
                <w:lang w:val="en-US"/>
              </w:rPr>
              <w:t>32.11 (7.76)</w:t>
            </w:r>
          </w:p>
        </w:tc>
        <w:tc>
          <w:tcPr>
            <w:tcW w:w="1259" w:type="dxa"/>
            <w:tcBorders>
              <w:top w:val="single" w:sz="2" w:space="0" w:color="000001"/>
              <w:left w:val="single" w:sz="2" w:space="0" w:color="000001"/>
              <w:bottom w:val="single" w:sz="2" w:space="0" w:color="000001"/>
              <w:right w:val="single" w:sz="2" w:space="0" w:color="000001"/>
            </w:tcBorders>
          </w:tcPr>
          <w:p w14:paraId="38871845" w14:textId="443751B7"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4B8EB56" w14:textId="61A3F37A" w:rsidR="00C50A7A" w:rsidRDefault="006F2EBE" w:rsidP="00C50A7A">
            <w:pPr>
              <w:pStyle w:val="TableContents"/>
              <w:spacing w:after="46" w:line="240" w:lineRule="auto"/>
              <w:rPr>
                <w:sz w:val="20"/>
                <w:szCs w:val="20"/>
                <w:lang w:val="en-US"/>
              </w:rPr>
            </w:pPr>
            <w:r>
              <w:rPr>
                <w:sz w:val="20"/>
                <w:szCs w:val="20"/>
                <w:lang w:val="en-US"/>
              </w:rPr>
              <w:t>12.88 (7.8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DBA73CB" w14:textId="22FC50EA" w:rsidR="00C50A7A" w:rsidRPr="00E0042D" w:rsidRDefault="00C50A7A" w:rsidP="00C50A7A">
            <w:pPr>
              <w:pStyle w:val="TableContents"/>
              <w:spacing w:after="46" w:line="240" w:lineRule="auto"/>
              <w:rPr>
                <w:sz w:val="20"/>
                <w:szCs w:val="20"/>
                <w:lang w:val="en-US"/>
              </w:rPr>
            </w:pPr>
            <w:r>
              <w:rPr>
                <w:sz w:val="20"/>
                <w:szCs w:val="20"/>
                <w:lang w:val="en-US"/>
              </w:rPr>
              <w:t>76.33 (9.64)</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4F93186" w14:textId="15C898FC"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5184EF5" w14:textId="13D89576"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4D83325" w14:textId="1C92A618"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6EDC869" w14:textId="4781AD0A" w:rsidR="00C50A7A" w:rsidRPr="00E0042D" w:rsidRDefault="00C50A7A" w:rsidP="00C50A7A">
            <w:pPr>
              <w:pStyle w:val="TableContents"/>
              <w:spacing w:after="46" w:line="240" w:lineRule="auto"/>
              <w:rPr>
                <w:sz w:val="20"/>
                <w:szCs w:val="20"/>
                <w:lang w:val="en-US"/>
              </w:rPr>
            </w:pPr>
            <w:r>
              <w:rPr>
                <w:sz w:val="20"/>
                <w:szCs w:val="20"/>
                <w:lang w:val="en-US"/>
              </w:rPr>
              <w:t>17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B2E18D2" w14:textId="77777777" w:rsidR="00C50A7A" w:rsidRPr="00E0042D" w:rsidRDefault="00C50A7A" w:rsidP="00C50A7A">
            <w:pPr>
              <w:pStyle w:val="TableContents"/>
              <w:spacing w:after="46" w:line="240" w:lineRule="auto"/>
              <w:rPr>
                <w:sz w:val="20"/>
                <w:szCs w:val="20"/>
                <w:lang w:val="en-US"/>
              </w:rPr>
            </w:pPr>
            <w:r>
              <w:rPr>
                <w:sz w:val="20"/>
                <w:szCs w:val="20"/>
                <w:lang w:val="en-US"/>
              </w:rPr>
              <w:t>32.38 (7.69)</w:t>
            </w:r>
          </w:p>
        </w:tc>
      </w:tr>
      <w:tr w:rsidR="00C17AD7" w:rsidRPr="00E0042D" w14:paraId="4F2B5D86"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37D19F6" w14:textId="6576E4F0"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0.03.011","ISSN":"09209964","abstract":"Background: Sex differences in visuo-spatial abilities have been well documented in the general population, but there are only a few inconsistent reports in schizophrenia. The purpose of the present study was to examine potential sex differences in performance and pattern of brain activations during mental rotation in schizophrenia patients relative to control participants. Methods: Thirty three schizophrenia patients (17 women and 16 men) were compared to thirty five healthy control participants (17 women and 18 men), while performing a classic mental rotation task (3-D figures). Blood oxygen level dependent (BOLD) echo-planar images were acquired on a 3-Tesla Siemens TRIO system. Random-effect analyses were performed using SPM5 (UK Wellcome Institute). Results: Behavioural data revealed a diagnosis-by-sex interaction with healthy men (HM) performing significantly better than schizophrenia men (SZ-M) and no significant difference between healthy women (HW) and schizophrenia women (SZ-W). fMRI results revealed an overall similar pattern of extensive cerebral activations (in the parietal and lateral prefrontal cortex) and deactivations (in the medial prefrontal cortex) in HM and SZ-W during performance of the mental rotation versus control task. In contrast, both HW and SZ-M showed much more restricted activations and no significant deactivations. Conclusions: Sex differences in performance and cerebral activations during mental rotation in schizophrenia patients deviated significantly from what we observed in healthy volunteers. This finding supports and extends existing evidence of a disturbed sexual dimorphism in schizophrenia. Moreover, the results emphasize the importance of including both sexes in neurocognitive and neuroimaging studies of schizophrenia. © 2010 Elsevier B.V.","author":[{"dropping-particle":"","family":"Jiménez","given":"José A.","non-dropping-particle":"","parse-names":false,"suffix":""},{"dropping-particle":"","family":"Mancini-Marïe","given":"Adham","non-dropping-particle":"","parse-names":false,"suffix":""},{"dropping-particle":"","family":"Lakis","given":"Nadia","non-dropping-particle":"","parse-names":false,"suffix":""},{"dropping-particle":"","family":"Rinaldi","given":"Melissa","non-dropping-particle":"","parse-names":false,"suffix":""},{"dropping-particle":"","family":"Mendrek","given":"Adrianna","non-dropping-particle":"","parse-names":false,"suffix":""}],"container-title":"Schizophrenia Research","id":"ITEM-1","issue":"1-3","issued":{"date-parts":[["2010","9","1"]]},"page":"53-62","publisher":"Elsevier B.V.","title":"Disturbed sexual dimorphism of brain activation during mental rotation in schizophrenia","type":"article-journal","volume":"122"},"uris":["http://www.mendeley.com/documents/?uuid=e36b4989-c2b7-395c-8270-466d33067636"]}],"mendeley":{"formattedCitation":"(Jiménez et al., 2010)","manualFormatting":"Jiménez et al., 2010","plainTextFormattedCitation":"(Jiménez et al., 2010)","previouslyFormattedCitation":"(Jiménez et al., 2010)"},"properties":{"noteIndex":0},"schema":"https://github.com/citation-style-language/schema/raw/master/csl-citation.json"}</w:instrText>
            </w:r>
            <w:r>
              <w:rPr>
                <w:sz w:val="20"/>
                <w:szCs w:val="20"/>
                <w:lang w:val="en-US"/>
              </w:rPr>
              <w:fldChar w:fldCharType="separate"/>
            </w:r>
            <w:r w:rsidRPr="008E25C3">
              <w:rPr>
                <w:noProof/>
                <w:sz w:val="20"/>
                <w:szCs w:val="20"/>
                <w:lang w:val="en-US"/>
              </w:rPr>
              <w:t>Jiménez et al., 2010</w:t>
            </w:r>
            <w:r>
              <w:rPr>
                <w:sz w:val="20"/>
                <w:szCs w:val="20"/>
                <w:lang w:val="en-US"/>
              </w:rPr>
              <w:fldChar w:fldCharType="end"/>
            </w:r>
            <w:r>
              <w:rPr>
                <w:sz w:val="20"/>
                <w:szCs w:val="20"/>
                <w:lang w:val="en-US"/>
              </w:rPr>
              <w:t xml:space="preserve"> – Male sample</w:t>
            </w:r>
          </w:p>
        </w:tc>
        <w:tc>
          <w:tcPr>
            <w:tcW w:w="1078" w:type="dxa"/>
            <w:tcBorders>
              <w:top w:val="single" w:sz="2" w:space="0" w:color="000001"/>
              <w:left w:val="single" w:sz="2" w:space="0" w:color="000001"/>
              <w:bottom w:val="single" w:sz="2" w:space="0" w:color="000001"/>
            </w:tcBorders>
            <w:shd w:val="clear" w:color="auto" w:fill="auto"/>
          </w:tcPr>
          <w:p w14:paraId="11E6E65C" w14:textId="3A1475F2" w:rsidR="00C50A7A" w:rsidRPr="00E0042D" w:rsidRDefault="00C50A7A" w:rsidP="00C50A7A">
            <w:pPr>
              <w:pStyle w:val="TableContents"/>
              <w:spacing w:after="46" w:line="240" w:lineRule="auto"/>
              <w:rPr>
                <w:sz w:val="20"/>
                <w:szCs w:val="20"/>
                <w:lang w:val="en-US"/>
              </w:rPr>
            </w:pPr>
            <w:r>
              <w:rPr>
                <w:sz w:val="20"/>
                <w:szCs w:val="20"/>
                <w:lang w:val="en-US"/>
              </w:rPr>
              <w:t>16 (100)</w:t>
            </w:r>
          </w:p>
        </w:tc>
        <w:tc>
          <w:tcPr>
            <w:tcW w:w="1176" w:type="dxa"/>
            <w:tcBorders>
              <w:top w:val="single" w:sz="2" w:space="0" w:color="000001"/>
              <w:left w:val="single" w:sz="2" w:space="0" w:color="000001"/>
              <w:bottom w:val="single" w:sz="2" w:space="0" w:color="000001"/>
            </w:tcBorders>
            <w:shd w:val="clear" w:color="auto" w:fill="auto"/>
          </w:tcPr>
          <w:p w14:paraId="62200F77" w14:textId="77777777" w:rsidR="00C50A7A" w:rsidRPr="00E0042D" w:rsidRDefault="00C50A7A" w:rsidP="00C50A7A">
            <w:pPr>
              <w:pStyle w:val="TableContents"/>
              <w:spacing w:after="46" w:line="240" w:lineRule="auto"/>
              <w:rPr>
                <w:sz w:val="20"/>
                <w:szCs w:val="20"/>
                <w:lang w:val="en-US"/>
              </w:rPr>
            </w:pPr>
            <w:r>
              <w:rPr>
                <w:sz w:val="20"/>
                <w:szCs w:val="20"/>
                <w:lang w:val="en-US"/>
              </w:rPr>
              <w:t>33.17 (7.72)</w:t>
            </w:r>
          </w:p>
        </w:tc>
        <w:tc>
          <w:tcPr>
            <w:tcW w:w="1259" w:type="dxa"/>
            <w:tcBorders>
              <w:top w:val="single" w:sz="2" w:space="0" w:color="000001"/>
              <w:left w:val="single" w:sz="2" w:space="0" w:color="000001"/>
              <w:bottom w:val="single" w:sz="2" w:space="0" w:color="000001"/>
              <w:right w:val="single" w:sz="2" w:space="0" w:color="000001"/>
            </w:tcBorders>
          </w:tcPr>
          <w:p w14:paraId="6AF5F8E8" w14:textId="1946A3F6"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63B16E3" w14:textId="6EF9613A" w:rsidR="00C50A7A" w:rsidRDefault="006F2EBE" w:rsidP="00C50A7A">
            <w:pPr>
              <w:pStyle w:val="TableContents"/>
              <w:spacing w:after="46" w:line="240" w:lineRule="auto"/>
              <w:rPr>
                <w:sz w:val="20"/>
                <w:szCs w:val="20"/>
                <w:lang w:val="en-US"/>
              </w:rPr>
            </w:pPr>
            <w:r>
              <w:rPr>
                <w:sz w:val="20"/>
                <w:szCs w:val="20"/>
                <w:lang w:val="en-US"/>
              </w:rPr>
              <w:t>10.66 (7.5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2FE4357" w14:textId="05292347" w:rsidR="00C50A7A" w:rsidRPr="00E0042D" w:rsidRDefault="00C50A7A" w:rsidP="00C50A7A">
            <w:pPr>
              <w:pStyle w:val="TableContents"/>
              <w:spacing w:after="46" w:line="240" w:lineRule="auto"/>
              <w:rPr>
                <w:sz w:val="20"/>
                <w:szCs w:val="20"/>
                <w:lang w:val="en-US"/>
              </w:rPr>
            </w:pPr>
            <w:r>
              <w:rPr>
                <w:sz w:val="20"/>
                <w:szCs w:val="20"/>
                <w:lang w:val="en-US"/>
              </w:rPr>
              <w:t>83.23 (29.41)</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F6A24CA" w14:textId="43B4F2B3"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E7598F8" w14:textId="29C4955B"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6983BE4" w14:textId="79B01C50"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6123E76" w14:textId="052EFC78" w:rsidR="00C50A7A" w:rsidRPr="00E0042D" w:rsidRDefault="00C50A7A" w:rsidP="00C50A7A">
            <w:pPr>
              <w:pStyle w:val="TableContents"/>
              <w:spacing w:after="46" w:line="240" w:lineRule="auto"/>
              <w:rPr>
                <w:sz w:val="20"/>
                <w:szCs w:val="20"/>
                <w:lang w:val="en-US"/>
              </w:rPr>
            </w:pPr>
            <w:r>
              <w:rPr>
                <w:sz w:val="20"/>
                <w:szCs w:val="20"/>
                <w:lang w:val="en-US"/>
              </w:rPr>
              <w:t>18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4F326FC" w14:textId="77777777" w:rsidR="00C50A7A" w:rsidRPr="00E0042D" w:rsidRDefault="00C50A7A" w:rsidP="00C50A7A">
            <w:pPr>
              <w:pStyle w:val="TableContents"/>
              <w:spacing w:after="46" w:line="240" w:lineRule="auto"/>
              <w:rPr>
                <w:sz w:val="20"/>
                <w:szCs w:val="20"/>
                <w:lang w:val="en-US"/>
              </w:rPr>
            </w:pPr>
            <w:r>
              <w:rPr>
                <w:sz w:val="20"/>
                <w:szCs w:val="20"/>
                <w:lang w:val="en-US"/>
              </w:rPr>
              <w:t>31.64 (6.5)</w:t>
            </w:r>
          </w:p>
        </w:tc>
      </w:tr>
      <w:tr w:rsidR="007C1956" w:rsidRPr="00E0042D" w14:paraId="3FC049EF"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D1B38C3" w14:textId="5FC79CAE" w:rsidR="007C1956" w:rsidRDefault="007C1956"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192/bjp.bp.110.083501","ISSN":"00071250","PMID":"21357880","abstract":"Background: Examination of the brain regions that show aberrant activations and/or deactivations during semantic word generation could pave the way for a better understanding of the neurobiology of cognitive dysfunction in schizophrenia. Aims: To examine the pattern of functional magnetic resonance imaging blood oxygen level dependent activations and deactivations during semantic word generation in schizophrenia. Method: Functional magnetic resonance imaging was performed on 24 participants with schizophrenia and 24 matched healthy controls during an overt, paced, 'semantic category word generation' condition and a baseline 'word repetition' condition that modelled all the lead-in/associated processes involved in the performance of the generation task. Results: The brain regions activated during word generation in healthy individuals were replicated with minimal redundancies in participants with schizophrenia. The individuals with schizophrenia showed additional activations of temporo-parieto-occipital cortical regions as well as subcortical regions, despite significantly poorer behavioural performance than the healthy participants. Importantly, the extensive deactivations in other brain regions during word generation in healthy individuals could not be replicated in those with schizophrenia. Conclusions: More widespread activations and deficient deactivations in the poorly performing participants with schizophrenia may reflect an inability to inhibit competing cognitive processes, which in turn could constitute the core information-processing deficit underlying impaired word generation in schizophrenia.","author":[{"dropping-particle":"","family":"John","given":"John P.","non-dropping-particle":"","parse-names":false,"suffix":""},{"dropping-particle":"","family":"Halahalli","given":"Harsha N.","non-dropping-particle":"","parse-names":false,"suffix":""},{"dropping-particle":"","family":"Vasudev","given":"Mandapati K.","non-dropping-particle":"","parse-names":false,"suffix":""},{"dropping-particle":"","family":"Jayakumar","given":"Peruvumba N.","non-dropping-particle":"","parse-names":false,"suffix":""},{"dropping-particle":"","family":"Jain","given":"Sanjeev","non-dropping-particle":"","parse-names":false,"suffix":""}],"container-title":"British Journal of Psychiatry","id":"ITEM-1","issue":"3","issued":{"date-parts":[["2011","3"]]},"page":"213-222","publisher":"Cambridge University Press","title":"Regional brain activation/deactivation during word generation in schizophrenia: fMRI study","type":"article-journal","volume":"198"},"uris":["http://www.mendeley.com/documents/?uuid=75b94b32-a301-355b-bc40-413bdcdb6f7a"]}],"mendeley":{"formattedCitation":"(John, Halahalli, Vasudev, Jayakumar, &amp; Jain, 2011)","manualFormatting":"John et al., 2011","plainTextFormattedCitation":"(John, Halahalli, Vasudev, Jayakumar, &amp; Jain, 2011)","previouslyFormattedCitation":"(John, Halahalli, Vasudev, Jayakumar, &amp; Jain, 2011)"},"properties":{"noteIndex":0},"schema":"https://github.com/citation-style-language/schema/raw/master/csl-citation.json"}</w:instrText>
            </w:r>
            <w:r>
              <w:rPr>
                <w:sz w:val="20"/>
                <w:szCs w:val="20"/>
                <w:lang w:val="en-US"/>
              </w:rPr>
              <w:fldChar w:fldCharType="separate"/>
            </w:r>
            <w:r w:rsidRPr="007C1956">
              <w:rPr>
                <w:noProof/>
                <w:sz w:val="20"/>
                <w:szCs w:val="20"/>
                <w:lang w:val="en-US"/>
              </w:rPr>
              <w:t>John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85D7D1C" w14:textId="6D333CD7" w:rsidR="007C1956" w:rsidRDefault="007C1956" w:rsidP="00C50A7A">
            <w:pPr>
              <w:pStyle w:val="TableContents"/>
              <w:spacing w:after="46" w:line="240" w:lineRule="auto"/>
              <w:rPr>
                <w:sz w:val="20"/>
                <w:szCs w:val="20"/>
                <w:lang w:val="en-US"/>
              </w:rPr>
            </w:pPr>
            <w:r>
              <w:rPr>
                <w:sz w:val="20"/>
                <w:szCs w:val="20"/>
                <w:lang w:val="en-US"/>
              </w:rPr>
              <w:t>24 (66.67)</w:t>
            </w:r>
          </w:p>
        </w:tc>
        <w:tc>
          <w:tcPr>
            <w:tcW w:w="1176" w:type="dxa"/>
            <w:tcBorders>
              <w:top w:val="single" w:sz="2" w:space="0" w:color="000001"/>
              <w:left w:val="single" w:sz="2" w:space="0" w:color="000001"/>
              <w:bottom w:val="single" w:sz="2" w:space="0" w:color="000001"/>
            </w:tcBorders>
            <w:shd w:val="clear" w:color="auto" w:fill="auto"/>
          </w:tcPr>
          <w:p w14:paraId="45958725" w14:textId="4BC31C8C" w:rsidR="007C1956" w:rsidRDefault="007C1956" w:rsidP="00C50A7A">
            <w:pPr>
              <w:pStyle w:val="TableContents"/>
              <w:spacing w:after="46" w:line="240" w:lineRule="auto"/>
              <w:rPr>
                <w:sz w:val="20"/>
                <w:szCs w:val="20"/>
                <w:lang w:val="en-US"/>
              </w:rPr>
            </w:pPr>
            <w:r>
              <w:rPr>
                <w:sz w:val="20"/>
                <w:szCs w:val="20"/>
                <w:lang w:val="en-US"/>
              </w:rPr>
              <w:t>30.13 (9.48)</w:t>
            </w:r>
          </w:p>
        </w:tc>
        <w:tc>
          <w:tcPr>
            <w:tcW w:w="1259" w:type="dxa"/>
            <w:tcBorders>
              <w:top w:val="single" w:sz="2" w:space="0" w:color="000001"/>
              <w:left w:val="single" w:sz="2" w:space="0" w:color="000001"/>
              <w:bottom w:val="single" w:sz="2" w:space="0" w:color="000001"/>
              <w:right w:val="single" w:sz="2" w:space="0" w:color="000001"/>
            </w:tcBorders>
          </w:tcPr>
          <w:p w14:paraId="146E6678" w14:textId="23BD32C9" w:rsidR="007C1956" w:rsidRDefault="007C1956" w:rsidP="00C50A7A">
            <w:pPr>
              <w:pStyle w:val="TableContents"/>
              <w:spacing w:after="46" w:line="240" w:lineRule="auto"/>
              <w:rPr>
                <w:sz w:val="20"/>
                <w:szCs w:val="20"/>
                <w:lang w:val="en-US"/>
              </w:rPr>
            </w:pPr>
            <w:r>
              <w:rPr>
                <w:sz w:val="20"/>
                <w:szCs w:val="20"/>
                <w:lang w:val="en-US"/>
              </w:rPr>
              <w:t>62.5</w:t>
            </w:r>
          </w:p>
        </w:tc>
        <w:tc>
          <w:tcPr>
            <w:tcW w:w="1162" w:type="dxa"/>
            <w:tcBorders>
              <w:top w:val="single" w:sz="2" w:space="0" w:color="000001"/>
              <w:left w:val="single" w:sz="2" w:space="0" w:color="000001"/>
              <w:bottom w:val="single" w:sz="2" w:space="0" w:color="000001"/>
            </w:tcBorders>
          </w:tcPr>
          <w:p w14:paraId="6A5DBCC4" w14:textId="0BA58146" w:rsidR="007C1956" w:rsidRDefault="007C1956" w:rsidP="00C50A7A">
            <w:pPr>
              <w:pStyle w:val="TableContents"/>
              <w:spacing w:after="46" w:line="240" w:lineRule="auto"/>
              <w:rPr>
                <w:sz w:val="20"/>
                <w:szCs w:val="20"/>
                <w:lang w:val="en-US"/>
              </w:rPr>
            </w:pPr>
            <w:r>
              <w:rPr>
                <w:sz w:val="20"/>
                <w:szCs w:val="20"/>
                <w:lang w:val="en-US"/>
              </w:rPr>
              <w:t>2.57 (1.4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91FADBB" w14:textId="08E83EE2" w:rsidR="007C1956" w:rsidRDefault="007C1956" w:rsidP="00C50A7A">
            <w:pPr>
              <w:pStyle w:val="TableContents"/>
              <w:spacing w:after="46" w:line="240" w:lineRule="auto"/>
              <w:rPr>
                <w:sz w:val="20"/>
                <w:szCs w:val="20"/>
                <w:lang w:val="en-US"/>
              </w:rPr>
            </w:pPr>
            <w:r>
              <w:rPr>
                <w:sz w:val="20"/>
                <w:szCs w:val="20"/>
                <w:lang w:val="en-US"/>
              </w:rPr>
              <w:t>54.5 (16.45)</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F58A272" w14:textId="01964DD7" w:rsidR="007C1956" w:rsidRDefault="007C1956" w:rsidP="00C50A7A">
            <w:pPr>
              <w:pStyle w:val="TableContents"/>
              <w:spacing w:after="46" w:line="240" w:lineRule="auto"/>
              <w:rPr>
                <w:sz w:val="20"/>
                <w:szCs w:val="20"/>
                <w:lang w:val="en-US"/>
              </w:rPr>
            </w:pPr>
            <w:r>
              <w:rPr>
                <w:sz w:val="20"/>
                <w:szCs w:val="20"/>
                <w:lang w:val="en-US"/>
              </w:rPr>
              <w:t>13.96 (6.03)</w:t>
            </w:r>
          </w:p>
        </w:tc>
        <w:tc>
          <w:tcPr>
            <w:tcW w:w="1176" w:type="dxa"/>
            <w:tcBorders>
              <w:top w:val="single" w:sz="2" w:space="0" w:color="000001"/>
              <w:left w:val="single" w:sz="2" w:space="0" w:color="000001"/>
              <w:bottom w:val="single" w:sz="2" w:space="0" w:color="000001"/>
              <w:right w:val="single" w:sz="2" w:space="0" w:color="000001"/>
            </w:tcBorders>
          </w:tcPr>
          <w:p w14:paraId="465CBC24" w14:textId="2FBF5E05" w:rsidR="007C1956" w:rsidRDefault="007C1956" w:rsidP="00C50A7A">
            <w:pPr>
              <w:pStyle w:val="TableContents"/>
              <w:spacing w:after="46" w:line="240" w:lineRule="auto"/>
              <w:rPr>
                <w:sz w:val="20"/>
                <w:szCs w:val="20"/>
                <w:lang w:val="en-US"/>
              </w:rPr>
            </w:pPr>
            <w:r>
              <w:rPr>
                <w:sz w:val="20"/>
                <w:szCs w:val="20"/>
                <w:lang w:val="en-US"/>
              </w:rPr>
              <w:t>15.29 (7.36)</w:t>
            </w:r>
          </w:p>
        </w:tc>
        <w:tc>
          <w:tcPr>
            <w:tcW w:w="1190" w:type="dxa"/>
            <w:tcBorders>
              <w:top w:val="single" w:sz="2" w:space="0" w:color="000001"/>
              <w:left w:val="single" w:sz="2" w:space="0" w:color="000001"/>
              <w:bottom w:val="single" w:sz="2" w:space="0" w:color="000001"/>
              <w:right w:val="single" w:sz="2" w:space="0" w:color="000001"/>
            </w:tcBorders>
          </w:tcPr>
          <w:p w14:paraId="6EAA8AEA" w14:textId="56615E96" w:rsidR="007C1956" w:rsidRDefault="007C1956" w:rsidP="00C50A7A">
            <w:pPr>
              <w:pStyle w:val="TableContents"/>
              <w:spacing w:after="46" w:line="240" w:lineRule="auto"/>
              <w:rPr>
                <w:sz w:val="20"/>
                <w:szCs w:val="20"/>
                <w:lang w:val="en-US"/>
              </w:rPr>
            </w:pPr>
            <w:r>
              <w:rPr>
                <w:sz w:val="20"/>
                <w:szCs w:val="20"/>
                <w:lang w:val="en-US"/>
              </w:rPr>
              <w:t>25.21 (7.62)</w:t>
            </w:r>
          </w:p>
        </w:tc>
        <w:tc>
          <w:tcPr>
            <w:tcW w:w="1105" w:type="dxa"/>
            <w:tcBorders>
              <w:top w:val="single" w:sz="2" w:space="0" w:color="000001"/>
              <w:left w:val="single" w:sz="2" w:space="0" w:color="000001"/>
              <w:bottom w:val="single" w:sz="2" w:space="0" w:color="000001"/>
            </w:tcBorders>
            <w:shd w:val="clear" w:color="auto" w:fill="auto"/>
          </w:tcPr>
          <w:p w14:paraId="1FA02B0C" w14:textId="17150B31" w:rsidR="007C1956" w:rsidRDefault="004F5857" w:rsidP="00C50A7A">
            <w:pPr>
              <w:pStyle w:val="TableContents"/>
              <w:spacing w:after="46" w:line="240" w:lineRule="auto"/>
              <w:rPr>
                <w:sz w:val="20"/>
                <w:szCs w:val="20"/>
                <w:lang w:val="en-US"/>
              </w:rPr>
            </w:pPr>
            <w:r>
              <w:rPr>
                <w:sz w:val="20"/>
                <w:szCs w:val="20"/>
                <w:lang w:val="en-US"/>
              </w:rPr>
              <w:t>24 (79.1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EA01E89" w14:textId="1953E73A" w:rsidR="007C1956" w:rsidRDefault="004F5857" w:rsidP="00C50A7A">
            <w:pPr>
              <w:pStyle w:val="TableContents"/>
              <w:spacing w:after="46" w:line="240" w:lineRule="auto"/>
              <w:rPr>
                <w:sz w:val="20"/>
                <w:szCs w:val="20"/>
                <w:lang w:val="en-US"/>
              </w:rPr>
            </w:pPr>
            <w:r>
              <w:rPr>
                <w:sz w:val="20"/>
                <w:szCs w:val="20"/>
                <w:lang w:val="en-US"/>
              </w:rPr>
              <w:t>27.42 (6.27)</w:t>
            </w:r>
          </w:p>
        </w:tc>
      </w:tr>
      <w:tr w:rsidR="00C17AD7" w:rsidRPr="00E0042D" w14:paraId="66BEC81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DAFBE90" w14:textId="216015C7"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5.11.012","ISSN":"00063223","abstract":"Background: Previous neuroimaging studies of working memory (WM) in schizophrenia, typically focusing on dorsolateral prefrontal cortex, yield conflicting results, possibly because of varied choice of tasks and analysis techniques. We examined neural function changes at several WM loads to derive a more complete picture of WM dysfunction in schizophrenia. Methods: We used a version of the Sternberg Item Recognition Paradigm to test WM function at five distinct loads. Eighteen schizophrenia patients and 18 matched healthy controls were scanned with functional magnetic resonance imaging at 3 Tesla. Results: Patterns of both overactivation and underactivation in patients were observed depending on WM load. Patients' activation was generally less responsive to load changes than control subjects', and different patterns of between-group differences were observed for memory encoding and retrieval. In the specific case of successful retrieval, patients recruited additional neural circuits unused by control subjects. Behavioral effects were generally consistent with these imaging results. Conclusions: Differential findings of overactivation and underactivation may be attributable to patients' decreased ability to focus and allocate neural resources at task-appropriate levels. Additionally, differences between encoding and retrieval suggest that WM dysfunction may be manifested differently during the distinct phases of encoding, maintenance, and retrieval. © 2006 Society of Biological Psychiatry.","author":[{"dropping-particle":"","family":"Johnson","given":"Matthew R.","non-dropping-particle":"","parse-names":false,"suffix":""},{"dropping-particle":"","family":"Morris","given":"Nicholas A.","non-dropping-particle":"","parse-names":false,"suffix":""},{"dropping-particle":"","family":"Astur","given":"Robert S.","non-dropping-particle":"","parse-names":false,"suffix":""},{"dropping-particle":"","family":"Calhoun","given":"Vince D.","non-dropping-particle":"","parse-names":false,"suffix":""},{"dropping-particle":"","family":"Mathalon","given":"Daniel H.","non-dropping-particle":"","parse-names":false,"suffix":""},{"dropping-particle":"","family":"Kiehl","given":"Kent A.","non-dropping-particle":"","parse-names":false,"suffix":""},{"dropping-particle":"","family":"Pearlson","given":"Godfrey D.","non-dropping-particle":"","parse-names":false,"suffix":""}],"container-title":"Biological Psychiatry","id":"ITEM-1","issue":"1","issued":{"date-parts":[["2006","7","1"]]},"note":"included","page":"11-21","publisher":"Elsevier","title":"A Functional Magnetic Resonance Imaging Study of Working Memory Abnormalities in Schizophrenia","type":"article-journal","volume":"60"},"uris":["http://www.mendeley.com/documents/?uuid=a2fa9bd7-1ac6-37a8-a93d-54c83f383fb2"]}],"mendeley":{"formattedCitation":"(Johnson et al., 2006)","manualFormatting":"Johnson et al., 2006","plainTextFormattedCitation":"(Johnson et al., 2006)","previouslyFormattedCitation":"(Johnson et al., 2006)"},"properties":{"noteIndex":0},"schema":"https://github.com/citation-style-language/schema/raw/master/csl-citation.json"}</w:instrText>
            </w:r>
            <w:r>
              <w:rPr>
                <w:sz w:val="20"/>
                <w:szCs w:val="20"/>
                <w:lang w:val="en-US"/>
              </w:rPr>
              <w:fldChar w:fldCharType="separate"/>
            </w:r>
            <w:r w:rsidRPr="008E25C3">
              <w:rPr>
                <w:noProof/>
                <w:sz w:val="20"/>
                <w:szCs w:val="20"/>
                <w:lang w:val="en-US"/>
              </w:rPr>
              <w:t>Johnson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25EB706" w14:textId="43E01962" w:rsidR="00C50A7A" w:rsidRPr="00E0042D" w:rsidRDefault="00C50A7A" w:rsidP="00C50A7A">
            <w:pPr>
              <w:pStyle w:val="TableContents"/>
              <w:spacing w:after="46" w:line="240" w:lineRule="auto"/>
              <w:rPr>
                <w:sz w:val="20"/>
                <w:szCs w:val="20"/>
                <w:lang w:val="en-US"/>
              </w:rPr>
            </w:pPr>
            <w:r>
              <w:rPr>
                <w:sz w:val="20"/>
                <w:szCs w:val="20"/>
                <w:lang w:val="en-US"/>
              </w:rPr>
              <w:t>18 (88.89)</w:t>
            </w:r>
          </w:p>
        </w:tc>
        <w:tc>
          <w:tcPr>
            <w:tcW w:w="1176" w:type="dxa"/>
            <w:tcBorders>
              <w:top w:val="single" w:sz="2" w:space="0" w:color="000001"/>
              <w:left w:val="single" w:sz="2" w:space="0" w:color="000001"/>
              <w:bottom w:val="single" w:sz="2" w:space="0" w:color="000001"/>
            </w:tcBorders>
            <w:shd w:val="clear" w:color="auto" w:fill="auto"/>
          </w:tcPr>
          <w:p w14:paraId="56A02C42" w14:textId="77777777" w:rsidR="00C50A7A" w:rsidRPr="00E0042D" w:rsidRDefault="00C50A7A" w:rsidP="00C50A7A">
            <w:pPr>
              <w:pStyle w:val="TableContents"/>
              <w:spacing w:after="46" w:line="240" w:lineRule="auto"/>
              <w:rPr>
                <w:sz w:val="20"/>
                <w:szCs w:val="20"/>
                <w:lang w:val="en-US"/>
              </w:rPr>
            </w:pPr>
            <w:r>
              <w:rPr>
                <w:sz w:val="20"/>
                <w:szCs w:val="20"/>
                <w:lang w:val="en-US"/>
              </w:rPr>
              <w:t>36.9 (11.2)</w:t>
            </w:r>
          </w:p>
        </w:tc>
        <w:tc>
          <w:tcPr>
            <w:tcW w:w="1259" w:type="dxa"/>
            <w:tcBorders>
              <w:top w:val="single" w:sz="2" w:space="0" w:color="000001"/>
              <w:left w:val="single" w:sz="2" w:space="0" w:color="000001"/>
              <w:bottom w:val="single" w:sz="2" w:space="0" w:color="000001"/>
              <w:right w:val="single" w:sz="2" w:space="0" w:color="000001"/>
            </w:tcBorders>
          </w:tcPr>
          <w:p w14:paraId="2CA1400A" w14:textId="460CDCF9"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BD84379" w14:textId="1907915B" w:rsidR="00C50A7A" w:rsidRDefault="006F2EBE"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9CEB9F7" w14:textId="73E9CFDD"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AC11856" w14:textId="4851F1FE"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DB02241" w14:textId="232792D8"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06BC4E2" w14:textId="6E2AB3F5"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CCF92C2" w14:textId="493E91CA" w:rsidR="00C50A7A" w:rsidRPr="00E0042D" w:rsidRDefault="00C50A7A" w:rsidP="00C50A7A">
            <w:pPr>
              <w:pStyle w:val="TableContents"/>
              <w:spacing w:after="46" w:line="240" w:lineRule="auto"/>
              <w:rPr>
                <w:sz w:val="20"/>
                <w:szCs w:val="20"/>
                <w:lang w:val="en-US"/>
              </w:rPr>
            </w:pPr>
            <w:r>
              <w:rPr>
                <w:sz w:val="20"/>
                <w:szCs w:val="20"/>
                <w:lang w:val="en-US"/>
              </w:rPr>
              <w:t>18 (83.3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23DC517" w14:textId="77777777" w:rsidR="00C50A7A" w:rsidRPr="00E0042D" w:rsidRDefault="00C50A7A" w:rsidP="00C50A7A">
            <w:pPr>
              <w:pStyle w:val="TableContents"/>
              <w:spacing w:after="46" w:line="240" w:lineRule="auto"/>
              <w:rPr>
                <w:sz w:val="20"/>
                <w:szCs w:val="20"/>
                <w:lang w:val="en-US"/>
              </w:rPr>
            </w:pPr>
            <w:r>
              <w:rPr>
                <w:sz w:val="20"/>
                <w:szCs w:val="20"/>
                <w:lang w:val="en-US"/>
              </w:rPr>
              <w:t>37.4 (11.5)</w:t>
            </w:r>
          </w:p>
        </w:tc>
      </w:tr>
      <w:tr w:rsidR="00C17AD7" w:rsidRPr="00E0042D" w14:paraId="3E2CDF4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00DFD4E" w14:textId="4607F888"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6.12.014","ISSN":"09209964","abstract":"The main goal of this functional Magnetic Resonance Imaging (fMRI) study was to verify the hypothesis that seriously violent persons with Sz and the co-morbid diagnoses of an Antisocial Personality Disorder (APD) and a Substance Use Disorder (Sz + APD + SUD) would present a different pattern of prefrontal functioning than seriously violent persons with Sz only. In support with the main hypothesis, frontal basal cortices were significantly less activated in persons with Sz + APD + SUD during the execution of a go/no-go task than in persons with Sz only and non-violent persons without a mental illness. In contrast, significantly higher activations in frontal motor, premotor and anterior cingulate regions were observed in the Sz + APD + SUD group than in the Sz-only group. © 2007 Elsevier B.V. All rights reserved.","author":[{"dropping-particle":"","family":"Joyal","given":"C. C.","non-dropping-particle":"","parse-names":false,"suffix":""},{"dropping-particle":"","family":"Putkonen","given":"A.","non-dropping-particle":"","parse-names":false,"suffix":""},{"dropping-particle":"","family":"Mancini-Marïe","given":"A.","non-dropping-particle":"","parse-names":false,"suffix":""},{"dropping-particle":"","family":"Hodgins","given":"S.","non-dropping-particle":"","parse-names":false,"suffix":""},{"dropping-particle":"","family":"Kononen","given":"M.","non-dropping-particle":"","parse-names":false,"suffix":""},{"dropping-particle":"","family":"Boulay","given":"L.","non-dropping-particle":"","parse-names":false,"suffix":""},{"dropping-particle":"","family":"Pihlajamaki","given":"M.","non-dropping-particle":"","parse-names":false,"suffix":""},{"dropping-particle":"","family":"Soininen","given":"H.","non-dropping-particle":"","parse-names":false,"suffix":""},{"dropping-particle":"","family":"Stip","given":"E.","non-dropping-particle":"","parse-names":false,"suffix":""},{"dropping-particle":"","family":"Tiihonen","given":"J.","non-dropping-particle":"","parse-names":false,"suffix":""},{"dropping-particle":"","family":"Aronen","given":"H. J.","non-dropping-particle":"","parse-names":false,"suffix":""}],"container-title":"Schizophrenia Research","id":"ITEM-1","issue":"1-3","issued":{"date-parts":[["2007","3","1"]]},"page":"97-102","publisher":"Elsevier","title":"Violent persons with schizophrenia and comorbid disorders: A functional magnetic resonance imaging study","type":"article-journal","volume":"91"},"uris":["http://www.mendeley.com/documents/?uuid=54264dd4-31e4-335a-8103-c663ae3b9e12"]}],"mendeley":{"formattedCitation":"(Joyal et al., 2007)","manualFormatting":"Joyal et al., 2007","plainTextFormattedCitation":"(Joyal et al., 2007)","previouslyFormattedCitation":"(Joyal et al., 2007)"},"properties":{"noteIndex":0},"schema":"https://github.com/citation-style-language/schema/raw/master/csl-citation.json"}</w:instrText>
            </w:r>
            <w:r>
              <w:rPr>
                <w:sz w:val="20"/>
                <w:szCs w:val="20"/>
                <w:lang w:val="en-US"/>
              </w:rPr>
              <w:fldChar w:fldCharType="separate"/>
            </w:r>
            <w:r w:rsidRPr="008E25C3">
              <w:rPr>
                <w:noProof/>
                <w:sz w:val="20"/>
                <w:szCs w:val="20"/>
                <w:lang w:val="en-US"/>
              </w:rPr>
              <w:t>Joyal et al., 200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ADC4465" w14:textId="6E72CB81" w:rsidR="00C50A7A" w:rsidRPr="00E0042D" w:rsidRDefault="00C50A7A" w:rsidP="00C50A7A">
            <w:pPr>
              <w:pStyle w:val="TableContents"/>
              <w:spacing w:after="46" w:line="240" w:lineRule="auto"/>
              <w:rPr>
                <w:sz w:val="20"/>
                <w:szCs w:val="20"/>
                <w:lang w:val="en-US"/>
              </w:rPr>
            </w:pPr>
            <w:r>
              <w:rPr>
                <w:sz w:val="20"/>
                <w:szCs w:val="20"/>
                <w:lang w:val="en-US"/>
              </w:rPr>
              <w:t>12 (100)</w:t>
            </w:r>
          </w:p>
        </w:tc>
        <w:tc>
          <w:tcPr>
            <w:tcW w:w="1176" w:type="dxa"/>
            <w:tcBorders>
              <w:top w:val="single" w:sz="2" w:space="0" w:color="000001"/>
              <w:left w:val="single" w:sz="2" w:space="0" w:color="000001"/>
              <w:bottom w:val="single" w:sz="2" w:space="0" w:color="000001"/>
            </w:tcBorders>
            <w:shd w:val="clear" w:color="auto" w:fill="auto"/>
          </w:tcPr>
          <w:p w14:paraId="6F38C49C" w14:textId="77777777" w:rsidR="00C50A7A" w:rsidRPr="00E0042D" w:rsidRDefault="00C50A7A" w:rsidP="00C50A7A">
            <w:pPr>
              <w:pStyle w:val="TableContents"/>
              <w:spacing w:after="46" w:line="240" w:lineRule="auto"/>
              <w:rPr>
                <w:sz w:val="20"/>
                <w:szCs w:val="20"/>
                <w:lang w:val="en-US"/>
              </w:rPr>
            </w:pPr>
            <w:r>
              <w:rPr>
                <w:sz w:val="20"/>
                <w:szCs w:val="20"/>
                <w:lang w:val="en-US"/>
              </w:rPr>
              <w:t>NA (NA)</w:t>
            </w:r>
          </w:p>
        </w:tc>
        <w:tc>
          <w:tcPr>
            <w:tcW w:w="1259" w:type="dxa"/>
            <w:tcBorders>
              <w:top w:val="single" w:sz="2" w:space="0" w:color="000001"/>
              <w:left w:val="single" w:sz="2" w:space="0" w:color="000001"/>
              <w:bottom w:val="single" w:sz="2" w:space="0" w:color="000001"/>
              <w:right w:val="single" w:sz="2" w:space="0" w:color="000001"/>
            </w:tcBorders>
          </w:tcPr>
          <w:p w14:paraId="67B70501" w14:textId="768616AB"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66A9778A" w14:textId="77B81AB3" w:rsidR="00C50A7A" w:rsidRDefault="006F2EBE"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FDB807E" w14:textId="62A17244"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2DD4A4C" w14:textId="307B92C1"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6663B2E" w14:textId="640470FC"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4D07159" w14:textId="6395DFF9"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E782E70" w14:textId="416CC50E" w:rsidR="00C50A7A" w:rsidRPr="00E0042D" w:rsidRDefault="00C50A7A" w:rsidP="00C50A7A">
            <w:pPr>
              <w:pStyle w:val="TableContents"/>
              <w:spacing w:after="46" w:line="240" w:lineRule="auto"/>
              <w:rPr>
                <w:sz w:val="20"/>
                <w:szCs w:val="20"/>
                <w:lang w:val="en-US"/>
              </w:rPr>
            </w:pPr>
            <w:r>
              <w:rPr>
                <w:sz w:val="20"/>
                <w:szCs w:val="20"/>
                <w:lang w:val="en-US"/>
              </w:rPr>
              <w:t>12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39A3696" w14:textId="77777777" w:rsidR="00C50A7A" w:rsidRPr="00E0042D" w:rsidRDefault="00C50A7A" w:rsidP="00C50A7A">
            <w:pPr>
              <w:pStyle w:val="TableContents"/>
              <w:spacing w:after="46" w:line="240" w:lineRule="auto"/>
              <w:rPr>
                <w:sz w:val="20"/>
                <w:szCs w:val="20"/>
                <w:lang w:val="en-US"/>
              </w:rPr>
            </w:pPr>
            <w:r>
              <w:rPr>
                <w:sz w:val="20"/>
                <w:szCs w:val="20"/>
                <w:lang w:val="en-US"/>
              </w:rPr>
              <w:t>NA (NA)</w:t>
            </w:r>
          </w:p>
        </w:tc>
      </w:tr>
      <w:tr w:rsidR="00C17AD7" w:rsidRPr="007C5899" w14:paraId="3C453F6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A7F5966" w14:textId="2AA0F20F"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7/S0033291710000796","ISSN":"00332917","abstract":"Background The clinical picture of schizophrenia is frequently worsened by manifestations of impulsivity. However, the neural correlates of impulsivity in this disorder are poorly known. Although impulsivity has been related to disturbances of the neural processes underlying response inhibition, no studies have yet examined the relationship between these processes and psychometric measures of impulsivity in schizophrenia. This was the aim of the current investigation.Method Event-related functional magnetic resonance imaging in conjunction with a Go/NoGo task was employed to probe the neural activity associated with response inhibition in 26 patients with schizophrenia and 30 healthy comparison subjects. All participants also completed the Barratt Impulsiveness Scale - version 11 (BIS-11). Voxel-wise regression analyses were used to examine the relationship between the BIS-11 score and brain activation during response inhibition in each group.Results Patients with schizophrenia were more impulsive than healthy subjects, as indicated by higher BIS-11 scores. Patients, but not healthy subjects, were found to display a positive correlation between these scores and cerebral activation associated with response inhibition. This correlation involves a unique cluster localized within the right ventrolateral prefrontal cortex (VLPFC), a key node of the brain network subserving response inhibition.Conclusions We evidenced in patients with schizophrenia that greater BIS-11 scores are associated with greater activation within the right VLPFC during response inhibition. This finding suggests that the efficiency of this brain region to process inhibitory control is reduced in the more impulsive patients. © 2010 Cambridge University Press.","author":[{"dropping-particle":"","family":"Kaladjian","given":"A.","non-dropping-particle":"","parse-names":false,"suffix":""},{"dropping-particle":"","family":"Jeanningros","given":"R.","non-dropping-particle":"","parse-names":false,"suffix":""},{"dropping-particle":"","family":"Azorin","given":"J. M.","non-dropping-particle":"","parse-names":false,"suffix":""},{"dropping-particle":"","family":"Anton","given":"J. L.","non-dropping-particle":"","parse-names":false,"suffix":""},{"dropping-particle":"","family":"Mazzola-Pomietto","given":"P.","non-dropping-particle":"","parse-names":false,"suffix":""}],"container-title":"Psychological Medicine","id":"ITEM-1","issue":"2","issued":{"date-parts":[["2011"]]},"page":"291-299","title":"Impulsivity and neural correlates of response inhibition in schizophrenia","type":"article-journal","volume":"41"},"uris":["http://www.mendeley.com/documents/?uuid=db53d38d-f568-43dd-b376-db24af3cead0"]}],"mendeley":{"formattedCitation":"(Kaladjian, Jeanningros, Azorin, Anton, &amp; Mazzola-Pomietto, 2011)","manualFormatting":"Kaladjian et al., 2011","plainTextFormattedCitation":"(Kaladjian, Jeanningros, Azorin, Anton, &amp; Mazzola-Pomietto, 2011)","previouslyFormattedCitation":"(Kaladjian, Jeanningros, Azorin, Anton, &amp; Mazzola-Pomietto, 2011)"},"properties":{"noteIndex":0},"schema":"https://github.com/citation-style-language/schema/raw/master/csl-citation.json"}</w:instrText>
            </w:r>
            <w:r>
              <w:rPr>
                <w:sz w:val="20"/>
                <w:szCs w:val="20"/>
                <w:lang w:val="en-US"/>
              </w:rPr>
              <w:fldChar w:fldCharType="separate"/>
            </w:r>
            <w:r w:rsidRPr="008E25C3">
              <w:rPr>
                <w:noProof/>
                <w:sz w:val="20"/>
                <w:szCs w:val="20"/>
                <w:lang w:val="en-US"/>
              </w:rPr>
              <w:t>Kaladjian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CB7CBC3" w14:textId="2F36044E" w:rsidR="00C50A7A" w:rsidRPr="00E0042D" w:rsidRDefault="00C50A7A" w:rsidP="00C50A7A">
            <w:pPr>
              <w:pStyle w:val="TableContents"/>
              <w:spacing w:after="46" w:line="240" w:lineRule="auto"/>
              <w:rPr>
                <w:sz w:val="20"/>
                <w:szCs w:val="20"/>
                <w:lang w:val="en-US"/>
              </w:rPr>
            </w:pPr>
            <w:r>
              <w:rPr>
                <w:sz w:val="20"/>
                <w:szCs w:val="20"/>
                <w:lang w:val="en-US"/>
              </w:rPr>
              <w:t>26 (80.77)</w:t>
            </w:r>
          </w:p>
        </w:tc>
        <w:tc>
          <w:tcPr>
            <w:tcW w:w="1176" w:type="dxa"/>
            <w:tcBorders>
              <w:top w:val="single" w:sz="2" w:space="0" w:color="000001"/>
              <w:left w:val="single" w:sz="2" w:space="0" w:color="000001"/>
              <w:bottom w:val="single" w:sz="2" w:space="0" w:color="000001"/>
            </w:tcBorders>
            <w:shd w:val="clear" w:color="auto" w:fill="auto"/>
          </w:tcPr>
          <w:p w14:paraId="5210A95E" w14:textId="77777777" w:rsidR="00C50A7A" w:rsidRPr="00E0042D" w:rsidRDefault="00C50A7A" w:rsidP="00C50A7A">
            <w:pPr>
              <w:pStyle w:val="TableContents"/>
              <w:spacing w:after="46" w:line="240" w:lineRule="auto"/>
              <w:rPr>
                <w:sz w:val="20"/>
                <w:szCs w:val="20"/>
                <w:lang w:val="en-US"/>
              </w:rPr>
            </w:pPr>
            <w:r>
              <w:rPr>
                <w:sz w:val="20"/>
                <w:szCs w:val="20"/>
                <w:lang w:val="en-US"/>
              </w:rPr>
              <w:t>35.6 (9.6)</w:t>
            </w:r>
          </w:p>
        </w:tc>
        <w:tc>
          <w:tcPr>
            <w:tcW w:w="1259" w:type="dxa"/>
            <w:tcBorders>
              <w:top w:val="single" w:sz="2" w:space="0" w:color="000001"/>
              <w:left w:val="single" w:sz="2" w:space="0" w:color="000001"/>
              <w:bottom w:val="single" w:sz="2" w:space="0" w:color="000001"/>
              <w:right w:val="single" w:sz="2" w:space="0" w:color="000001"/>
            </w:tcBorders>
          </w:tcPr>
          <w:p w14:paraId="2AD488A4" w14:textId="112092A3"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71A138A2" w14:textId="0A556830" w:rsidR="00C50A7A" w:rsidRDefault="006F2EBE" w:rsidP="00C50A7A">
            <w:pPr>
              <w:pStyle w:val="TableContents"/>
              <w:spacing w:after="46" w:line="240" w:lineRule="auto"/>
              <w:rPr>
                <w:sz w:val="20"/>
                <w:szCs w:val="20"/>
                <w:lang w:val="en-US"/>
              </w:rPr>
            </w:pPr>
            <w:r>
              <w:rPr>
                <w:sz w:val="20"/>
                <w:szCs w:val="20"/>
                <w:lang w:val="en-US"/>
              </w:rPr>
              <w:t>13.9 (9.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43E5775" w14:textId="0E5BC500" w:rsidR="00C50A7A" w:rsidRPr="00E0042D" w:rsidRDefault="00C50A7A" w:rsidP="00C50A7A">
            <w:pPr>
              <w:pStyle w:val="TableContents"/>
              <w:spacing w:after="46" w:line="240" w:lineRule="auto"/>
              <w:rPr>
                <w:sz w:val="20"/>
                <w:szCs w:val="20"/>
                <w:lang w:val="en-US"/>
              </w:rPr>
            </w:pPr>
            <w:r>
              <w:rPr>
                <w:sz w:val="20"/>
                <w:szCs w:val="20"/>
                <w:lang w:val="en-US"/>
              </w:rPr>
              <w:t>69.2 (12.6)</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6AE1B50" w14:textId="409F1274" w:rsidR="00C50A7A" w:rsidRPr="00E0042D" w:rsidRDefault="006F2EBE" w:rsidP="00C50A7A">
            <w:pPr>
              <w:pStyle w:val="TableContents"/>
              <w:spacing w:after="46" w:line="240" w:lineRule="auto"/>
              <w:rPr>
                <w:sz w:val="20"/>
                <w:szCs w:val="20"/>
                <w:lang w:val="en-US"/>
              </w:rPr>
            </w:pPr>
            <w:r>
              <w:rPr>
                <w:sz w:val="20"/>
                <w:szCs w:val="20"/>
                <w:lang w:val="en-US"/>
              </w:rPr>
              <w:t>17.8 (5.1)</w:t>
            </w:r>
          </w:p>
        </w:tc>
        <w:tc>
          <w:tcPr>
            <w:tcW w:w="1176" w:type="dxa"/>
            <w:tcBorders>
              <w:top w:val="single" w:sz="2" w:space="0" w:color="000001"/>
              <w:left w:val="single" w:sz="2" w:space="0" w:color="000001"/>
              <w:bottom w:val="single" w:sz="2" w:space="0" w:color="000001"/>
              <w:right w:val="single" w:sz="2" w:space="0" w:color="000001"/>
            </w:tcBorders>
          </w:tcPr>
          <w:p w14:paraId="22C5BDDF" w14:textId="527FC49A" w:rsidR="00C50A7A" w:rsidRDefault="006F2EBE" w:rsidP="00C50A7A">
            <w:pPr>
              <w:pStyle w:val="TableContents"/>
              <w:spacing w:after="46" w:line="240" w:lineRule="auto"/>
              <w:rPr>
                <w:sz w:val="20"/>
                <w:szCs w:val="20"/>
                <w:lang w:val="en-US"/>
              </w:rPr>
            </w:pPr>
            <w:r>
              <w:rPr>
                <w:sz w:val="20"/>
                <w:szCs w:val="20"/>
                <w:lang w:val="en-US"/>
              </w:rPr>
              <w:t>20.7 (7)</w:t>
            </w:r>
          </w:p>
        </w:tc>
        <w:tc>
          <w:tcPr>
            <w:tcW w:w="1190" w:type="dxa"/>
            <w:tcBorders>
              <w:top w:val="single" w:sz="2" w:space="0" w:color="000001"/>
              <w:left w:val="single" w:sz="2" w:space="0" w:color="000001"/>
              <w:bottom w:val="single" w:sz="2" w:space="0" w:color="000001"/>
              <w:right w:val="single" w:sz="2" w:space="0" w:color="000001"/>
            </w:tcBorders>
          </w:tcPr>
          <w:p w14:paraId="4B465249" w14:textId="2D897E03" w:rsidR="00C50A7A" w:rsidRDefault="006F2EBE" w:rsidP="00C50A7A">
            <w:pPr>
              <w:pStyle w:val="TableContents"/>
              <w:spacing w:after="46" w:line="240" w:lineRule="auto"/>
              <w:rPr>
                <w:sz w:val="20"/>
                <w:szCs w:val="20"/>
                <w:lang w:val="en-US"/>
              </w:rPr>
            </w:pPr>
            <w:r>
              <w:rPr>
                <w:sz w:val="20"/>
                <w:szCs w:val="20"/>
                <w:lang w:val="en-US"/>
              </w:rPr>
              <w:t>29.7 (9.4)</w:t>
            </w:r>
          </w:p>
        </w:tc>
        <w:tc>
          <w:tcPr>
            <w:tcW w:w="1105" w:type="dxa"/>
            <w:tcBorders>
              <w:top w:val="single" w:sz="2" w:space="0" w:color="000001"/>
              <w:left w:val="single" w:sz="2" w:space="0" w:color="000001"/>
              <w:bottom w:val="single" w:sz="2" w:space="0" w:color="000001"/>
            </w:tcBorders>
            <w:shd w:val="clear" w:color="auto" w:fill="auto"/>
          </w:tcPr>
          <w:p w14:paraId="205AB6EA" w14:textId="4B99184E" w:rsidR="00C50A7A" w:rsidRPr="00E0042D" w:rsidRDefault="00C50A7A" w:rsidP="00C50A7A">
            <w:pPr>
              <w:pStyle w:val="TableContents"/>
              <w:spacing w:after="46" w:line="240" w:lineRule="auto"/>
              <w:rPr>
                <w:sz w:val="20"/>
                <w:szCs w:val="20"/>
                <w:lang w:val="en-US"/>
              </w:rPr>
            </w:pPr>
            <w:r>
              <w:rPr>
                <w:sz w:val="20"/>
                <w:szCs w:val="20"/>
                <w:lang w:val="en-US"/>
              </w:rPr>
              <w:t>30 (73.3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327E33B" w14:textId="77777777" w:rsidR="00C50A7A" w:rsidRPr="00E0042D" w:rsidRDefault="00C50A7A" w:rsidP="00C50A7A">
            <w:pPr>
              <w:pStyle w:val="TableContents"/>
              <w:spacing w:after="46" w:line="240" w:lineRule="auto"/>
              <w:rPr>
                <w:sz w:val="20"/>
                <w:szCs w:val="20"/>
                <w:lang w:val="en-US"/>
              </w:rPr>
            </w:pPr>
            <w:r>
              <w:rPr>
                <w:sz w:val="20"/>
                <w:szCs w:val="20"/>
                <w:lang w:val="en-US"/>
              </w:rPr>
              <w:t>34 (11.1)</w:t>
            </w:r>
          </w:p>
        </w:tc>
      </w:tr>
      <w:tr w:rsidR="00C17AD7" w:rsidRPr="00E0042D" w14:paraId="5629318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79F0F24" w14:textId="7CCCE6B2"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doi:10.1016/j.neuropsychologia.2011.06.009","ISBN":"6176321972","ISSN":"15378276","author":[{"dropping-particle":"","family":"Kang","given":"Seung Suk","non-dropping-particle":"","parse-names":false,"suffix":""},{"dropping-particle":"","family":"Sponheim","given":"Scott R.","non-dropping-particle":"","parse-names":false,"suffix":""},{"dropping-particle":"V.","family":"Chafee","given":"Matthew","non-dropping-particle":"","parse-names":false,"suffix":""},{"dropping-particle":"","family":"MacDonald","given":"Angus W.","non-dropping-particle":"","parse-names":false,"suffix":""}],"container-title":"Neuropsychologia","id":"ITEM-1","issue":"10","issued":{"date-parts":[["2011"]]},"page":"2836-2847","title":"Disrupted Functional Connectivity for Controlled Visual Processing as a Basis for Impaired Spatial Working Memory in Schizophrenia","type":"article-journal","volume":"49"},"uris":["http://www.mendeley.com/documents/?uuid=249c76f4-0190-4fa2-bebb-03835cba5f59"]}],"mendeley":{"formattedCitation":"(S. S. Kang, Sponheim, Chafee, &amp; MacDonald, 2011)","manualFormatting":"Kang et al., 2011","plainTextFormattedCitation":"(S. S. Kang, Sponheim, Chafee, &amp; MacDonald, 2011)","previouslyFormattedCitation":"(S. S. Kang, Sponheim, Chafee, &amp; MacDonald, 2011)"},"properties":{"noteIndex":0},"schema":"https://github.com/citation-style-language/schema/raw/master/csl-citation.json"}</w:instrText>
            </w:r>
            <w:r>
              <w:rPr>
                <w:sz w:val="20"/>
                <w:szCs w:val="20"/>
                <w:lang w:val="en-US"/>
              </w:rPr>
              <w:fldChar w:fldCharType="separate"/>
            </w:r>
            <w:r w:rsidRPr="00981B5C">
              <w:rPr>
                <w:noProof/>
                <w:sz w:val="20"/>
                <w:szCs w:val="20"/>
                <w:lang w:val="en-US"/>
              </w:rPr>
              <w:t>Kang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FCC839E" w14:textId="0601F415" w:rsidR="00C50A7A" w:rsidRPr="00E0042D" w:rsidRDefault="00C50A7A" w:rsidP="00C50A7A">
            <w:pPr>
              <w:pStyle w:val="TableContents"/>
              <w:spacing w:after="46" w:line="240" w:lineRule="auto"/>
              <w:rPr>
                <w:sz w:val="20"/>
                <w:szCs w:val="20"/>
                <w:lang w:val="en-US"/>
              </w:rPr>
            </w:pPr>
            <w:r>
              <w:rPr>
                <w:sz w:val="20"/>
                <w:szCs w:val="20"/>
                <w:lang w:val="en-US"/>
              </w:rPr>
              <w:t>12 (83.33)</w:t>
            </w:r>
          </w:p>
        </w:tc>
        <w:tc>
          <w:tcPr>
            <w:tcW w:w="1176" w:type="dxa"/>
            <w:tcBorders>
              <w:top w:val="single" w:sz="2" w:space="0" w:color="000001"/>
              <w:left w:val="single" w:sz="2" w:space="0" w:color="000001"/>
              <w:bottom w:val="single" w:sz="2" w:space="0" w:color="000001"/>
            </w:tcBorders>
            <w:shd w:val="clear" w:color="auto" w:fill="auto"/>
          </w:tcPr>
          <w:p w14:paraId="63E24EDD" w14:textId="77777777" w:rsidR="00C50A7A" w:rsidRPr="00E0042D" w:rsidRDefault="00C50A7A" w:rsidP="00C50A7A">
            <w:pPr>
              <w:pStyle w:val="TableContents"/>
              <w:spacing w:after="46" w:line="240" w:lineRule="auto"/>
              <w:rPr>
                <w:sz w:val="20"/>
                <w:szCs w:val="20"/>
                <w:lang w:val="en-US"/>
              </w:rPr>
            </w:pPr>
            <w:r>
              <w:rPr>
                <w:sz w:val="20"/>
                <w:szCs w:val="20"/>
                <w:lang w:val="en-US"/>
              </w:rPr>
              <w:t>45.4 (11.3)</w:t>
            </w:r>
          </w:p>
        </w:tc>
        <w:tc>
          <w:tcPr>
            <w:tcW w:w="1259" w:type="dxa"/>
            <w:tcBorders>
              <w:top w:val="single" w:sz="2" w:space="0" w:color="000001"/>
              <w:left w:val="single" w:sz="2" w:space="0" w:color="000001"/>
              <w:bottom w:val="single" w:sz="2" w:space="0" w:color="000001"/>
              <w:right w:val="single" w:sz="2" w:space="0" w:color="000001"/>
            </w:tcBorders>
          </w:tcPr>
          <w:p w14:paraId="07863769" w14:textId="29A63C13"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69207F1" w14:textId="7DB92CB1" w:rsidR="00C50A7A" w:rsidRDefault="006F2EBE" w:rsidP="00C50A7A">
            <w:pPr>
              <w:pStyle w:val="TableContents"/>
              <w:spacing w:after="46" w:line="240" w:lineRule="auto"/>
              <w:rPr>
                <w:sz w:val="20"/>
                <w:szCs w:val="20"/>
                <w:lang w:val="en-US"/>
              </w:rPr>
            </w:pPr>
            <w:r>
              <w:rPr>
                <w:sz w:val="20"/>
                <w:szCs w:val="20"/>
                <w:lang w:val="en-US"/>
              </w:rPr>
              <w:t>22 (10.1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BF867E5" w14:textId="5106A26D"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3B6C6D0" w14:textId="155981E3" w:rsidR="00C50A7A" w:rsidRPr="00E0042D" w:rsidRDefault="006F2EB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568BB2C" w14:textId="02D37C56" w:rsidR="00C50A7A" w:rsidRDefault="006F2EB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C8FA9B3" w14:textId="1E2AE034" w:rsidR="00C50A7A" w:rsidRDefault="006F2EB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5F5CE8A" w14:textId="63CF8E36" w:rsidR="00C50A7A" w:rsidRPr="00E0042D" w:rsidRDefault="00C50A7A" w:rsidP="00C50A7A">
            <w:pPr>
              <w:pStyle w:val="TableContents"/>
              <w:spacing w:after="46" w:line="240" w:lineRule="auto"/>
              <w:rPr>
                <w:sz w:val="20"/>
                <w:szCs w:val="20"/>
                <w:lang w:val="en-US"/>
              </w:rPr>
            </w:pPr>
            <w:r>
              <w:rPr>
                <w:sz w:val="20"/>
                <w:szCs w:val="20"/>
                <w:lang w:val="en-US"/>
              </w:rPr>
              <w:t>11 (72.7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20147B9" w14:textId="77777777" w:rsidR="00C50A7A" w:rsidRPr="00E0042D" w:rsidRDefault="00C50A7A" w:rsidP="00C50A7A">
            <w:pPr>
              <w:pStyle w:val="TableContents"/>
              <w:spacing w:after="46" w:line="240" w:lineRule="auto"/>
              <w:rPr>
                <w:sz w:val="20"/>
                <w:szCs w:val="20"/>
                <w:lang w:val="en-US"/>
              </w:rPr>
            </w:pPr>
            <w:r>
              <w:rPr>
                <w:sz w:val="20"/>
                <w:szCs w:val="20"/>
                <w:lang w:val="en-US"/>
              </w:rPr>
              <w:t>44 (7.9)</w:t>
            </w:r>
          </w:p>
        </w:tc>
      </w:tr>
      <w:tr w:rsidR="00C17AD7" w:rsidRPr="00E0042D" w14:paraId="49F2582E"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55E50DB" w14:textId="3D1152D3"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09.04.004","ISSN":"00223956","abstract":"Studies of schizophrenia with functional MRI have shown hyper- and hypoactivations in various brain regions including the prefrontal cortex. Functional anomalies have also been reported in first-degree relatives of schizophrenic patients. The aim of this study was to examine working memory related brain functions in healthy subjects, schizophrenic patients and unaffected relatives and to determine the influence of psychopathology on these processes. A parametric n-back working memory task and functional MRI were used to examine 61 patients with schizophrenia, 11 nonpsychotic relatives of schizophrenic patients and a comparison group of 61 healthy subjects. The results indicated increased as well as decreased brain functions in schizophrenic patients compared to the control group depending on the task difficulty and the performance: during the attention task (0-back), which served as control condition, behavioral responses of patients and healthy subjects hardly differed but BOLD responses were considerably enhanced in schizophrenic patients. With increasing task difficulty differences between groups in BOLD responses diminished whereas behavioral deficits of patients increased. The examination of attention-independent working memory-functions (2- vs. 0-back) produced hypoactivations in patients, especially in frontal, temporal and subcortical brain regions. Furthermore, positive symptoms were associated with parietal dysfunctions. Behavioral performance and neural responses of unaffected relatives of schizophrenic patients were intermediate between schizophrenic patients and controls indicating slight brain dysfunctions. In addition, compensatory strategies were demonstrated. These findings suggest that the genetic risk for schizophrenia is accompanied by neural inefficiency which is associated with cognitive deficits, especially in difficult tasks. © 2009 Elsevier Ltd. All rights reserved.","author":[{"dropping-particle":"","family":"Karch","given":"Susanne","non-dropping-particle":"","parse-names":false,"suffix":""},{"dropping-particle":"","family":"Leicht","given":"Gregor","non-dropping-particle":"","parse-names":false,"suffix":""},{"dropping-particle":"","family":"Giegling","given":"Ina","non-dropping-particle":"","parse-names":false,"suffix":""},{"dropping-particle":"","family":"Lutz","given":"Jürgen","non-dropping-particle":"","parse-names":false,"suffix":""},{"dropping-particle":"","family":"Kunz","given":"Jörg","non-dropping-particle":"","parse-names":false,"suffix":""},{"dropping-particle":"","family":"Buselmeier","given":"Moritz","non-dropping-particle":"","parse-names":false,"suffix":""},{"dropping-particle":"","family":"Hey","given":"Patric","non-dropping-particle":"","parse-names":false,"suffix":""},{"dropping-particle":"","family":"Spörl","given":"Alexander","non-dropping-particle":"","parse-names":false,"suffix":""},{"dropping-particle":"","family":"Jäger","given":"Lorenz","non-dropping-particle":"","parse-names":false,"suffix":""},{"dropping-particle":"","family":"Meindl","given":"Thomas","non-dropping-particle":"","parse-names":false,"suffix":""},{"dropping-particle":"","family":"Pogarell","given":"Oliver","non-dropping-particle":"","parse-names":false,"suffix":""},{"dropping-particle":"","family":"Möller","given":"Hans Jürgen","non-dropping-particle":"","parse-names":false,"suffix":""},{"dropping-particle":"","family":"Hegerl","given":"Ulrich","non-dropping-particle":"","parse-names":false,"suffix":""},{"dropping-particle":"","family":"Rujescu","given":"Dan","non-dropping-particle":"","parse-names":false,"suffix":""},{"dropping-particle":"","family":"Mulert","given":"Christoph","non-dropping-particle":"","parse-names":false,"suffix":""}],"container-title":"Journal of Psychiatric Research","id":"ITEM-1","issue":"15","issued":{"date-parts":[["2009","10","1"]]},"page":"1185-1194","publisher":"Pergamon","title":"Inefficient neural activity in patients with schizophrenia and nonpsychotic relatives of schizophrenic patients: Evidence from a working memory task","type":"article-journal","volume":"43"},"uris":["http://www.mendeley.com/documents/?uuid=50d11571-f451-3ed8-a1ad-7200fb236b99"]}],"mendeley":{"formattedCitation":"(Karch et al., 2009)","manualFormatting":"Karch et al., 2009","plainTextFormattedCitation":"(Karch et al., 2009)","previouslyFormattedCitation":"(Karch et al., 2009)"},"properties":{"noteIndex":0},"schema":"https://github.com/citation-style-language/schema/raw/master/csl-citation.json"}</w:instrText>
            </w:r>
            <w:r>
              <w:rPr>
                <w:sz w:val="20"/>
                <w:szCs w:val="20"/>
                <w:lang w:val="en-US"/>
              </w:rPr>
              <w:fldChar w:fldCharType="separate"/>
            </w:r>
            <w:r w:rsidRPr="00981B5C">
              <w:rPr>
                <w:noProof/>
                <w:sz w:val="20"/>
                <w:szCs w:val="20"/>
                <w:lang w:val="en-US"/>
              </w:rPr>
              <w:t>Karch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3475964" w14:textId="00E00D86" w:rsidR="00C50A7A" w:rsidRPr="00E0042D" w:rsidRDefault="00C50A7A" w:rsidP="00C50A7A">
            <w:pPr>
              <w:pStyle w:val="TableContents"/>
              <w:spacing w:after="46" w:line="240" w:lineRule="auto"/>
              <w:rPr>
                <w:sz w:val="20"/>
                <w:szCs w:val="20"/>
                <w:lang w:val="en-US"/>
              </w:rPr>
            </w:pPr>
            <w:r>
              <w:rPr>
                <w:sz w:val="20"/>
                <w:szCs w:val="20"/>
                <w:lang w:val="en-US"/>
              </w:rPr>
              <w:t>61 (73.77)</w:t>
            </w:r>
          </w:p>
        </w:tc>
        <w:tc>
          <w:tcPr>
            <w:tcW w:w="1176" w:type="dxa"/>
            <w:tcBorders>
              <w:top w:val="single" w:sz="2" w:space="0" w:color="000001"/>
              <w:left w:val="single" w:sz="2" w:space="0" w:color="000001"/>
              <w:bottom w:val="single" w:sz="2" w:space="0" w:color="000001"/>
            </w:tcBorders>
            <w:shd w:val="clear" w:color="auto" w:fill="auto"/>
          </w:tcPr>
          <w:p w14:paraId="233D3150" w14:textId="77777777" w:rsidR="00C50A7A" w:rsidRPr="00E0042D" w:rsidRDefault="00C50A7A" w:rsidP="00C50A7A">
            <w:pPr>
              <w:pStyle w:val="TableContents"/>
              <w:spacing w:after="46" w:line="240" w:lineRule="auto"/>
              <w:rPr>
                <w:sz w:val="20"/>
                <w:szCs w:val="20"/>
                <w:lang w:val="en-US"/>
              </w:rPr>
            </w:pPr>
            <w:r>
              <w:rPr>
                <w:sz w:val="20"/>
                <w:szCs w:val="20"/>
                <w:lang w:val="en-US"/>
              </w:rPr>
              <w:t>38.4 (9.21)</w:t>
            </w:r>
          </w:p>
        </w:tc>
        <w:tc>
          <w:tcPr>
            <w:tcW w:w="1259" w:type="dxa"/>
            <w:tcBorders>
              <w:top w:val="single" w:sz="2" w:space="0" w:color="000001"/>
              <w:left w:val="single" w:sz="2" w:space="0" w:color="000001"/>
              <w:bottom w:val="single" w:sz="2" w:space="0" w:color="000001"/>
              <w:right w:val="single" w:sz="2" w:space="0" w:color="000001"/>
            </w:tcBorders>
          </w:tcPr>
          <w:p w14:paraId="325A052E" w14:textId="695B7BF8" w:rsidR="00C50A7A" w:rsidRDefault="00C50A7A" w:rsidP="00C50A7A">
            <w:pPr>
              <w:pStyle w:val="TableContents"/>
              <w:spacing w:after="46" w:line="240" w:lineRule="auto"/>
              <w:rPr>
                <w:sz w:val="20"/>
                <w:szCs w:val="20"/>
                <w:lang w:val="en-US"/>
              </w:rPr>
            </w:pPr>
            <w:r>
              <w:rPr>
                <w:sz w:val="20"/>
                <w:szCs w:val="20"/>
                <w:lang w:val="en-US"/>
              </w:rPr>
              <w:t>93.44</w:t>
            </w:r>
          </w:p>
        </w:tc>
        <w:tc>
          <w:tcPr>
            <w:tcW w:w="1162" w:type="dxa"/>
            <w:tcBorders>
              <w:top w:val="single" w:sz="2" w:space="0" w:color="000001"/>
              <w:left w:val="single" w:sz="2" w:space="0" w:color="000001"/>
              <w:bottom w:val="single" w:sz="2" w:space="0" w:color="000001"/>
            </w:tcBorders>
          </w:tcPr>
          <w:p w14:paraId="6C855FFF" w14:textId="48360578" w:rsidR="00C50A7A" w:rsidRDefault="006F2EBE" w:rsidP="00C50A7A">
            <w:pPr>
              <w:pStyle w:val="TableContents"/>
              <w:spacing w:after="46" w:line="240" w:lineRule="auto"/>
              <w:rPr>
                <w:sz w:val="20"/>
                <w:szCs w:val="20"/>
                <w:lang w:val="en-US"/>
              </w:rPr>
            </w:pPr>
            <w:r>
              <w:rPr>
                <w:sz w:val="20"/>
                <w:szCs w:val="20"/>
                <w:lang w:val="en-US"/>
              </w:rPr>
              <w:t>13.1 (7.5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D9997AF" w14:textId="5B7CB7BE" w:rsidR="00C50A7A" w:rsidRPr="00E0042D" w:rsidRDefault="00C50A7A" w:rsidP="00C50A7A">
            <w:pPr>
              <w:pStyle w:val="TableContents"/>
              <w:spacing w:after="46" w:line="240" w:lineRule="auto"/>
              <w:rPr>
                <w:sz w:val="20"/>
                <w:szCs w:val="20"/>
                <w:lang w:val="en-US"/>
              </w:rPr>
            </w:pPr>
            <w:r>
              <w:rPr>
                <w:sz w:val="20"/>
                <w:szCs w:val="20"/>
                <w:lang w:val="en-US"/>
              </w:rPr>
              <w:t>41.6 (NA)</w:t>
            </w:r>
            <w:r w:rsidR="006F2EBE">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85D1BAC" w14:textId="70220B91" w:rsidR="00C50A7A" w:rsidRPr="00E0042D" w:rsidRDefault="006F2EBE" w:rsidP="00C50A7A">
            <w:pPr>
              <w:pStyle w:val="TableContents"/>
              <w:spacing w:after="46" w:line="240" w:lineRule="auto"/>
              <w:rPr>
                <w:sz w:val="20"/>
                <w:szCs w:val="20"/>
                <w:lang w:val="en-US"/>
              </w:rPr>
            </w:pPr>
            <w:r>
              <w:rPr>
                <w:sz w:val="20"/>
                <w:szCs w:val="20"/>
                <w:lang w:val="en-US"/>
              </w:rPr>
              <w:t>10.4 (4.37)</w:t>
            </w:r>
          </w:p>
        </w:tc>
        <w:tc>
          <w:tcPr>
            <w:tcW w:w="1176" w:type="dxa"/>
            <w:tcBorders>
              <w:top w:val="single" w:sz="2" w:space="0" w:color="000001"/>
              <w:left w:val="single" w:sz="2" w:space="0" w:color="000001"/>
              <w:bottom w:val="single" w:sz="2" w:space="0" w:color="000001"/>
              <w:right w:val="single" w:sz="2" w:space="0" w:color="000001"/>
            </w:tcBorders>
          </w:tcPr>
          <w:p w14:paraId="06CE588C" w14:textId="6C34FDA7" w:rsidR="00C50A7A" w:rsidRDefault="006F2EBE" w:rsidP="00C50A7A">
            <w:pPr>
              <w:pStyle w:val="TableContents"/>
              <w:spacing w:after="46" w:line="240" w:lineRule="auto"/>
              <w:rPr>
                <w:sz w:val="20"/>
                <w:szCs w:val="20"/>
                <w:lang w:val="en-US"/>
              </w:rPr>
            </w:pPr>
            <w:r>
              <w:rPr>
                <w:sz w:val="20"/>
                <w:szCs w:val="20"/>
                <w:lang w:val="en-US"/>
              </w:rPr>
              <w:t>10.3 (4.08)</w:t>
            </w:r>
          </w:p>
        </w:tc>
        <w:tc>
          <w:tcPr>
            <w:tcW w:w="1190" w:type="dxa"/>
            <w:tcBorders>
              <w:top w:val="single" w:sz="2" w:space="0" w:color="000001"/>
              <w:left w:val="single" w:sz="2" w:space="0" w:color="000001"/>
              <w:bottom w:val="single" w:sz="2" w:space="0" w:color="000001"/>
              <w:right w:val="single" w:sz="2" w:space="0" w:color="000001"/>
            </w:tcBorders>
          </w:tcPr>
          <w:p w14:paraId="7E8550C4" w14:textId="36DB2431" w:rsidR="00C50A7A" w:rsidRDefault="006F2EBE" w:rsidP="00C50A7A">
            <w:pPr>
              <w:pStyle w:val="TableContents"/>
              <w:spacing w:after="46" w:line="240" w:lineRule="auto"/>
              <w:rPr>
                <w:sz w:val="20"/>
                <w:szCs w:val="20"/>
                <w:lang w:val="en-US"/>
              </w:rPr>
            </w:pPr>
            <w:r>
              <w:rPr>
                <w:sz w:val="20"/>
                <w:szCs w:val="20"/>
                <w:lang w:val="en-US"/>
              </w:rPr>
              <w:t>20.9 (5.08)</w:t>
            </w:r>
          </w:p>
        </w:tc>
        <w:tc>
          <w:tcPr>
            <w:tcW w:w="1105" w:type="dxa"/>
            <w:tcBorders>
              <w:top w:val="single" w:sz="2" w:space="0" w:color="000001"/>
              <w:left w:val="single" w:sz="2" w:space="0" w:color="000001"/>
              <w:bottom w:val="single" w:sz="2" w:space="0" w:color="000001"/>
            </w:tcBorders>
            <w:shd w:val="clear" w:color="auto" w:fill="auto"/>
          </w:tcPr>
          <w:p w14:paraId="76FB5C24" w14:textId="1E6E0A14" w:rsidR="00C50A7A" w:rsidRPr="00E0042D" w:rsidRDefault="00C50A7A" w:rsidP="00C50A7A">
            <w:pPr>
              <w:pStyle w:val="TableContents"/>
              <w:spacing w:after="46" w:line="240" w:lineRule="auto"/>
              <w:rPr>
                <w:sz w:val="20"/>
                <w:szCs w:val="20"/>
                <w:lang w:val="en-US"/>
              </w:rPr>
            </w:pPr>
            <w:r>
              <w:rPr>
                <w:sz w:val="20"/>
                <w:szCs w:val="20"/>
                <w:lang w:val="en-US"/>
              </w:rPr>
              <w:t>61 (73.7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40AB5EF" w14:textId="77777777" w:rsidR="00C50A7A" w:rsidRPr="00E0042D" w:rsidRDefault="00C50A7A" w:rsidP="00C50A7A">
            <w:pPr>
              <w:pStyle w:val="TableContents"/>
              <w:spacing w:after="46" w:line="240" w:lineRule="auto"/>
              <w:rPr>
                <w:sz w:val="20"/>
                <w:szCs w:val="20"/>
                <w:lang w:val="en-US"/>
              </w:rPr>
            </w:pPr>
            <w:r>
              <w:rPr>
                <w:sz w:val="20"/>
                <w:szCs w:val="20"/>
                <w:lang w:val="en-US"/>
              </w:rPr>
              <w:t>38.8 (10.09)</w:t>
            </w:r>
          </w:p>
        </w:tc>
      </w:tr>
      <w:tr w:rsidR="00C17AD7" w:rsidRPr="00E0042D" w14:paraId="0310EB3C"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12DCC0D" w14:textId="2B5C2942"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162.10.1833","ISSN":"0002953X","abstract":"Objective: People with schizophrenia have exhibited reduced functional activity in the anterior cingulate cortex during the performance of many types of cognitive tasks and during the commission of errors. According to conflict theory, the anterior cingulate cortex is involved in the monitoring of response conflict, acting as a signal for a need for greater cognitive control. This study examined whether impaired conflict monitoring in people with schizophrenia could underlie reduced anterior cingulate activity during both correct task performance and error-related activity. Method: Functional activity in the anterior cingulate of 13 schizophrenia patients and 13 healthy comparison subjects was investigated by using event-related fMRI and a Stroop task that allowed simultaneous examination of activity during both conflict (incongruent trials) and error (commission of error trials). Results: In the presence of comparable reaction time measures for conflict as well as comparable error rates, the schizophrenia subjects showed both decreased conflict- and error-related activity in the same region of the anterior cingulate cortex. Moreover, those with schizophrenia did not exhibit significant post-conflict or post-error behavioral adjustments. Conclusions: Concurrently reduced conflict- and error-related activity in the anterior cingulate cortex along with reduced trial-to-trial adjustments in performance has not previously been reported in schizophrenia. The current results suggest that impaired conflict monitoring by the anterior cingulate cortex might play an important role in contributing to cognitive control deficits in patients with schizophrenia.","author":[{"dropping-particle":"","family":"Kerns","given":"John G.","non-dropping-particle":"","parse-names":false,"suffix":""},{"dropping-particle":"","family":"Cohen","given":"Jonathan D.","non-dropping-particle":"","parse-names":false,"suffix":""},{"dropping-particle":"","family":"MacDonald","given":"Angus W.","non-dropping-particle":"","parse-names":false,"suffix":""},{"dropping-particle":"","family":"Johnson","given":"Melissa K.","non-dropping-particle":"","parse-names":false,"suffix":""},{"dropping-particle":"","family":"Stenger","given":"V. Andrew","non-dropping-particle":"","parse-names":false,"suffix":""},{"dropping-particle":"","family":"Aizenstein","given":"Howard","non-dropping-particle":"","parse-names":false,"suffix":""},{"dropping-particle":"","family":"Carter","given":"Cameron S.","non-dropping-particle":"","parse-names":false,"suffix":""}],"container-title":"American Journal of Psychiatry","id":"ITEM-1","issue":"10","issued":{"date-parts":[["2005"]]},"page":"1833-1839","title":"Decreased conflict- and error-related activity in the anterior cingulate cortex in subjects with schizophrenia","type":"article-journal","volume":"162"},"uris":["http://www.mendeley.com/documents/?uuid=fe523538-34d7-4c39-b03d-72227590fe33"]}],"mendeley":{"formattedCitation":"(Kerns et al., 2005)","manualFormatting":"Kerns et al., 2005","plainTextFormattedCitation":"(Kerns et al., 2005)","previouslyFormattedCitation":"(Kerns et al., 2005)"},"properties":{"noteIndex":0},"schema":"https://github.com/citation-style-language/schema/raw/master/csl-citation.json"}</w:instrText>
            </w:r>
            <w:r>
              <w:rPr>
                <w:sz w:val="20"/>
                <w:szCs w:val="20"/>
                <w:lang w:val="en-US"/>
              </w:rPr>
              <w:fldChar w:fldCharType="separate"/>
            </w:r>
            <w:r w:rsidRPr="00981B5C">
              <w:rPr>
                <w:noProof/>
                <w:sz w:val="20"/>
                <w:szCs w:val="20"/>
                <w:lang w:val="en-US"/>
              </w:rPr>
              <w:t>Kerns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7A2B148" w14:textId="21A73C44" w:rsidR="00C50A7A" w:rsidRPr="00E0042D" w:rsidRDefault="00C50A7A" w:rsidP="00C50A7A">
            <w:pPr>
              <w:pStyle w:val="TableContents"/>
              <w:spacing w:after="46" w:line="240" w:lineRule="auto"/>
              <w:rPr>
                <w:sz w:val="20"/>
                <w:szCs w:val="20"/>
                <w:lang w:val="en-US"/>
              </w:rPr>
            </w:pPr>
            <w:r>
              <w:rPr>
                <w:sz w:val="20"/>
                <w:szCs w:val="20"/>
                <w:lang w:val="en-US"/>
              </w:rPr>
              <w:t>13 (61.54)</w:t>
            </w:r>
          </w:p>
        </w:tc>
        <w:tc>
          <w:tcPr>
            <w:tcW w:w="1176" w:type="dxa"/>
            <w:tcBorders>
              <w:top w:val="single" w:sz="2" w:space="0" w:color="000001"/>
              <w:left w:val="single" w:sz="2" w:space="0" w:color="000001"/>
              <w:bottom w:val="single" w:sz="2" w:space="0" w:color="000001"/>
            </w:tcBorders>
            <w:shd w:val="clear" w:color="auto" w:fill="auto"/>
          </w:tcPr>
          <w:p w14:paraId="0777BE6C" w14:textId="77777777" w:rsidR="00C50A7A" w:rsidRPr="00E0042D" w:rsidRDefault="00C50A7A" w:rsidP="00C50A7A">
            <w:pPr>
              <w:pStyle w:val="TableContents"/>
              <w:spacing w:after="46" w:line="240" w:lineRule="auto"/>
              <w:rPr>
                <w:sz w:val="20"/>
                <w:szCs w:val="20"/>
                <w:lang w:val="en-US"/>
              </w:rPr>
            </w:pPr>
            <w:r>
              <w:rPr>
                <w:sz w:val="20"/>
                <w:szCs w:val="20"/>
                <w:lang w:val="en-US"/>
              </w:rPr>
              <w:t>35.6 (8.9)</w:t>
            </w:r>
          </w:p>
        </w:tc>
        <w:tc>
          <w:tcPr>
            <w:tcW w:w="1259" w:type="dxa"/>
            <w:tcBorders>
              <w:top w:val="single" w:sz="2" w:space="0" w:color="000001"/>
              <w:left w:val="single" w:sz="2" w:space="0" w:color="000001"/>
              <w:bottom w:val="single" w:sz="2" w:space="0" w:color="000001"/>
              <w:right w:val="single" w:sz="2" w:space="0" w:color="000001"/>
            </w:tcBorders>
          </w:tcPr>
          <w:p w14:paraId="17207A12" w14:textId="75AFB57A"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0C93FC2" w14:textId="035B2FEB" w:rsidR="00C50A7A" w:rsidRDefault="002F2890"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7D0EF9B" w14:textId="53C0A6BB"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584D3E4" w14:textId="1BA81602" w:rsidR="00C50A7A" w:rsidRPr="00E0042D" w:rsidRDefault="002F289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F6C88A9" w14:textId="19ED358F" w:rsidR="00C50A7A" w:rsidRDefault="002F289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7426FED" w14:textId="1143D92F" w:rsidR="00C50A7A" w:rsidRDefault="002F289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3C1AFB7" w14:textId="5B78758C" w:rsidR="00C50A7A" w:rsidRPr="00E0042D" w:rsidRDefault="00C50A7A" w:rsidP="00C50A7A">
            <w:pPr>
              <w:pStyle w:val="TableContents"/>
              <w:spacing w:after="46" w:line="240" w:lineRule="auto"/>
              <w:rPr>
                <w:sz w:val="20"/>
                <w:szCs w:val="20"/>
                <w:lang w:val="en-US"/>
              </w:rPr>
            </w:pPr>
            <w:r>
              <w:rPr>
                <w:sz w:val="20"/>
                <w:szCs w:val="20"/>
                <w:lang w:val="en-US"/>
              </w:rPr>
              <w:t>13 (69.2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87EC9D0" w14:textId="77777777" w:rsidR="00C50A7A" w:rsidRPr="00E0042D" w:rsidRDefault="00C50A7A" w:rsidP="00C50A7A">
            <w:pPr>
              <w:pStyle w:val="TableContents"/>
              <w:spacing w:after="46" w:line="240" w:lineRule="auto"/>
              <w:rPr>
                <w:sz w:val="20"/>
                <w:szCs w:val="20"/>
                <w:lang w:val="en-US"/>
              </w:rPr>
            </w:pPr>
            <w:r>
              <w:rPr>
                <w:sz w:val="20"/>
                <w:szCs w:val="20"/>
                <w:lang w:val="en-US"/>
              </w:rPr>
              <w:t>36 (4.6)</w:t>
            </w:r>
          </w:p>
        </w:tc>
      </w:tr>
      <w:tr w:rsidR="00C17AD7" w:rsidRPr="00E0042D" w14:paraId="4F00BA9E"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B1D18E4" w14:textId="6D9E5087"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371/journal.pone.0012068","ISSN":"19326203","PMID":"20725639","abstract":"Background: While much is known about the role of prefrontal cortex (PFC) in working memory (WM) deficits of schizophrenia, the nature of the relationship between cognitive components of WM and brain activation patterns remains unclear. We aimed to elucidate the neural correlates of the maintenance component of verbal WM by examining correct and error trials with event-related fMRI. Methodology/Findings: Twelve schizophrenia patients (SZ) and thirteen healthy control participants (CO) performed a phonological delayed-matching-to-sample-task in which a memory set of three nonsense words was presented, followed by a 6-seconds delay after which a probe nonsense word appeared. Participants decided whether the probe matched one of the targets, and rated the confidence of their decision. Blood-oxygen-level-dependent (BOLD) activity during WM maintenance was analyzed in relation to performance (correct/error) and confidence ratings. Frontal and parietal regions exhibited increased activation on correct trials for both groups. Correct and error trials were further segregated into true memory, false memory, guess, and true error trials. True memory trials were associated with increased bilateral activation of frontal and parietal regions in both groups but only CO showed deactivation in PFC. There was very little maintenancerelated cortical activity during guess trials. False memory was associated with increased left frontal and parietal activation in both groups. Conclusion: These findings suggest that a wider network of frontal and parietal regions support WM maintenance in correct trials compared with error trials in both groups. Furthermore, a more extensive and dynamic pattern of recruitment of the frontal and parietal networks for true memory was observed in healthy controls compared with schizophrenia patients. These results underscore the value of parsing the sources of memory errors in fMRI studies because of the non-linear nature of the brain-behavior relationship, and suggest that group comparisons need to be interpreted in more specific behavioral contexts. © 2010 Kim et al.","author":[{"dropping-particle":"","family":"Kim","given":"Jejoong","non-dropping-particle":"","parse-names":false,"suffix":""},{"dropping-particle":"","family":"Matthews","given":"Natasha L.","non-dropping-particle":"","parse-names":false,"suffix":""},{"dropping-particle":"","family":"Park","given":"Sohee","non-dropping-particle":"","parse-names":false,"suffix":""}],"container-title":"PLoS ONE","id":"ITEM-1","issue":"8","issued":{"date-parts":[["2010"]]},"publisher":"Public Library of Science","title":"An event-related fMRI study of phonological verbal working memory in schizophrenia","type":"article-journal","volume":"5"},"uris":["http://www.mendeley.com/documents/?uuid=58e2b823-3a7b-3e60-b515-543a89b67eda"]}],"mendeley":{"formattedCitation":"(J. Kim, Matthews, &amp; Park, 2010)","manualFormatting":"Kim et al., 2010","plainTextFormattedCitation":"(J. Kim, Matthews, &amp; Park, 2010)","previouslyFormattedCitation":"(J. Kim, Matthews, &amp; Park, 2010)"},"properties":{"noteIndex":0},"schema":"https://github.com/citation-style-language/schema/raw/master/csl-citation.json"}</w:instrText>
            </w:r>
            <w:r>
              <w:rPr>
                <w:sz w:val="20"/>
                <w:szCs w:val="20"/>
                <w:lang w:val="en-US"/>
              </w:rPr>
              <w:fldChar w:fldCharType="separate"/>
            </w:r>
            <w:r w:rsidRPr="00981B5C">
              <w:rPr>
                <w:noProof/>
                <w:sz w:val="20"/>
                <w:szCs w:val="20"/>
                <w:lang w:val="en-US"/>
              </w:rPr>
              <w:t>Kim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085AA44" w14:textId="01144819" w:rsidR="00C50A7A" w:rsidRPr="00E0042D" w:rsidRDefault="00C50A7A" w:rsidP="00C50A7A">
            <w:pPr>
              <w:pStyle w:val="TableContents"/>
              <w:spacing w:after="46" w:line="240" w:lineRule="auto"/>
              <w:rPr>
                <w:sz w:val="20"/>
                <w:szCs w:val="20"/>
                <w:lang w:val="en-US"/>
              </w:rPr>
            </w:pPr>
            <w:r>
              <w:rPr>
                <w:sz w:val="20"/>
                <w:szCs w:val="20"/>
                <w:lang w:val="en-US"/>
              </w:rPr>
              <w:t>12 (58.33)</w:t>
            </w:r>
          </w:p>
        </w:tc>
        <w:tc>
          <w:tcPr>
            <w:tcW w:w="1176" w:type="dxa"/>
            <w:tcBorders>
              <w:top w:val="single" w:sz="2" w:space="0" w:color="000001"/>
              <w:left w:val="single" w:sz="2" w:space="0" w:color="000001"/>
              <w:bottom w:val="single" w:sz="2" w:space="0" w:color="000001"/>
            </w:tcBorders>
            <w:shd w:val="clear" w:color="auto" w:fill="auto"/>
          </w:tcPr>
          <w:p w14:paraId="62E1BC95" w14:textId="77777777" w:rsidR="00C50A7A" w:rsidRPr="00E0042D" w:rsidRDefault="00C50A7A" w:rsidP="00C50A7A">
            <w:pPr>
              <w:pStyle w:val="TableContents"/>
              <w:spacing w:after="46" w:line="240" w:lineRule="auto"/>
              <w:rPr>
                <w:sz w:val="20"/>
                <w:szCs w:val="20"/>
                <w:lang w:val="en-US"/>
              </w:rPr>
            </w:pPr>
            <w:r>
              <w:rPr>
                <w:sz w:val="20"/>
                <w:szCs w:val="20"/>
                <w:lang w:val="en-US"/>
              </w:rPr>
              <w:t>40.2 (10.23)</w:t>
            </w:r>
          </w:p>
        </w:tc>
        <w:tc>
          <w:tcPr>
            <w:tcW w:w="1259" w:type="dxa"/>
            <w:tcBorders>
              <w:top w:val="single" w:sz="2" w:space="0" w:color="000001"/>
              <w:left w:val="single" w:sz="2" w:space="0" w:color="000001"/>
              <w:bottom w:val="single" w:sz="2" w:space="0" w:color="000001"/>
              <w:right w:val="single" w:sz="2" w:space="0" w:color="000001"/>
            </w:tcBorders>
          </w:tcPr>
          <w:p w14:paraId="65A551B8" w14:textId="70D20819"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151F119" w14:textId="5DB4A2BC" w:rsidR="00C50A7A" w:rsidRDefault="002F2890" w:rsidP="00C50A7A">
            <w:pPr>
              <w:pStyle w:val="TableContents"/>
              <w:spacing w:after="46" w:line="240" w:lineRule="auto"/>
              <w:rPr>
                <w:sz w:val="20"/>
                <w:szCs w:val="20"/>
                <w:lang w:val="en-US"/>
              </w:rPr>
            </w:pPr>
            <w:r>
              <w:rPr>
                <w:sz w:val="20"/>
                <w:szCs w:val="20"/>
                <w:lang w:val="en-US"/>
              </w:rPr>
              <w:t>14.1 (9.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90C7DB8" w14:textId="639FB790"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F3FAA4D" w14:textId="6101BA11" w:rsidR="00C50A7A" w:rsidRPr="00E0042D" w:rsidRDefault="002F289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84C4472" w14:textId="747E492F" w:rsidR="00C50A7A" w:rsidRDefault="002F289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600C326" w14:textId="14448E98" w:rsidR="00C50A7A" w:rsidRDefault="002F289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8751721" w14:textId="0ACC9870" w:rsidR="00C50A7A" w:rsidRPr="00E0042D" w:rsidRDefault="00C50A7A" w:rsidP="00C50A7A">
            <w:pPr>
              <w:pStyle w:val="TableContents"/>
              <w:spacing w:after="46" w:line="240" w:lineRule="auto"/>
              <w:rPr>
                <w:sz w:val="20"/>
                <w:szCs w:val="20"/>
                <w:lang w:val="en-US"/>
              </w:rPr>
            </w:pPr>
            <w:r>
              <w:rPr>
                <w:sz w:val="20"/>
                <w:szCs w:val="20"/>
                <w:lang w:val="en-US"/>
              </w:rPr>
              <w:t>13 (61.5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F050796" w14:textId="77777777" w:rsidR="00C50A7A" w:rsidRPr="00E0042D" w:rsidRDefault="00C50A7A" w:rsidP="00C50A7A">
            <w:pPr>
              <w:pStyle w:val="TableContents"/>
              <w:spacing w:after="46" w:line="240" w:lineRule="auto"/>
              <w:rPr>
                <w:sz w:val="20"/>
                <w:szCs w:val="20"/>
                <w:lang w:val="en-US"/>
              </w:rPr>
            </w:pPr>
            <w:r>
              <w:rPr>
                <w:sz w:val="20"/>
                <w:szCs w:val="20"/>
                <w:lang w:val="en-US"/>
              </w:rPr>
              <w:t>40.4 (9.34)</w:t>
            </w:r>
          </w:p>
        </w:tc>
      </w:tr>
      <w:tr w:rsidR="00C17AD7" w:rsidRPr="00E0042D" w14:paraId="171DE21F"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A0410EB" w14:textId="30840802"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03.08.010","ISSN":"09209964","abstract":"Objective: Goldman-Rakic and Selemon (Schizophr. Bull. 23 (1997)) hypothesized that many of the symptoms of schizophrenia can be explained by deficits of working memory (WM) that are, in turn, caused by dysfunction of dorsolateral prefrontal cortex (DLPFC). We examined whether older patients with schizophrenia would show an aberrant neural response in the DLPFC or other brain sites when performing a spatial working memory (WM) task adapted from McCarthy et al. (Proc. Natl. Acad. Sci. U. S. A. 91 (1994)). Method: Middle-aged and older patients with schizophrenia or schizoaffective disorder and healthy volunteers performed a spatial WM task contrasted with two baselines, passive and active viewing (PV and AV, respectively), while blood oxygen level dependent (BOLD) images were acquired in a functional magnetic resonance study. Results: Patients did not perform significantly less well on the spatial tasks compared to the volunteers. Although we found no significant group effects in spatial WM activation of DLPFC, we did observe areas in medial frontal cortex including the left anterior cingulate gyrus, parietal areas of the both hemispheres, multiple sites within the basal ganglia of the left hemisphere, and the left superior temporal gyrus where healthy volunteers showed greater BOLD response to WM. In a second pattern, patients showed a greater BOLD response to WM in left fusiform gyrus [Brodmann's Area (BA) 19], peri-rolandic areas, medial frontal area; right anterior cerebellum (culmen), middle occipital lobe, and postcentral/ supramarginal gyri (BA 2/40). Conclusions: Middle-aged and older patients with schizophrenia display normal or near-normal spatial WM activation of DLPFC when the processing demands of the WM task are within their performance capacity. Nonetheless, even when patients perform nearly normally, they demonstrate an aberrant pattern of brain response. © 2003 Elsevier B.V. All rights reserved.","author":[{"dropping-particle":"","family":"Kindermann","given":"Sandra S.","non-dropping-particle":"","parse-names":false,"suffix":""},{"dropping-particle":"","family":"Brown","given":"Gregory G.","non-dropping-particle":"","parse-names":false,"suffix":""},{"dropping-particle":"","family":"Zorrilla","given":"Lisa Eyler","non-dropping-particle":"","parse-names":false,"suffix":""},{"dropping-particle":"","family":"Olsen","given":"Rosanna K.","non-dropping-particle":"","parse-names":false,"suffix":""},{"dropping-particle":"V.","family":"Jeste","given":"Dilip","non-dropping-particle":"","parse-names":false,"suffix":""}],"container-title":"Schizophrenia Research","id":"ITEM-1","issue":"2-3","issued":{"date-parts":[["2004","6","1"]]},"page":"203-216","publisher":"Elsevier","title":"Spatial working memory among middle-aged and older patients with schizophrenia and volunteers using fMRI","type":"article-journal","volume":"68"},"uris":["http://www.mendeley.com/documents/?uuid=55f04c20-4fa3-3d38-9604-a767cb77d9a2"]}],"mendeley":{"formattedCitation":"(Kindermann, Brown, Zorrilla, Olsen, &amp; Jeste, 2004)","manualFormatting":"Kindermann et al., 2004","plainTextFormattedCitation":"(Kindermann, Brown, Zorrilla, Olsen, &amp; Jeste, 2004)","previouslyFormattedCitation":"(Kindermann, Brown, Zorrilla, Olsen, &amp; Jeste, 2004)"},"properties":{"noteIndex":0},"schema":"https://github.com/citation-style-language/schema/raw/master/csl-citation.json"}</w:instrText>
            </w:r>
            <w:r>
              <w:rPr>
                <w:sz w:val="20"/>
                <w:szCs w:val="20"/>
                <w:lang w:val="en-US"/>
              </w:rPr>
              <w:fldChar w:fldCharType="separate"/>
            </w:r>
            <w:r w:rsidRPr="00981B5C">
              <w:rPr>
                <w:noProof/>
                <w:sz w:val="20"/>
                <w:szCs w:val="20"/>
                <w:lang w:val="en-US"/>
              </w:rPr>
              <w:t>Kindermann et al., 200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EA97CE7" w14:textId="68EA3AE7" w:rsidR="00C50A7A" w:rsidRPr="00E0042D" w:rsidRDefault="00C50A7A" w:rsidP="00C50A7A">
            <w:pPr>
              <w:pStyle w:val="TableContents"/>
              <w:spacing w:after="46" w:line="240" w:lineRule="auto"/>
              <w:rPr>
                <w:sz w:val="20"/>
                <w:szCs w:val="20"/>
                <w:lang w:val="en-US"/>
              </w:rPr>
            </w:pPr>
            <w:r>
              <w:rPr>
                <w:sz w:val="20"/>
                <w:szCs w:val="20"/>
                <w:lang w:val="en-US"/>
              </w:rPr>
              <w:t>10 (50)</w:t>
            </w:r>
          </w:p>
        </w:tc>
        <w:tc>
          <w:tcPr>
            <w:tcW w:w="1176" w:type="dxa"/>
            <w:tcBorders>
              <w:top w:val="single" w:sz="2" w:space="0" w:color="000001"/>
              <w:left w:val="single" w:sz="2" w:space="0" w:color="000001"/>
              <w:bottom w:val="single" w:sz="2" w:space="0" w:color="000001"/>
            </w:tcBorders>
            <w:shd w:val="clear" w:color="auto" w:fill="auto"/>
          </w:tcPr>
          <w:p w14:paraId="57299B49" w14:textId="77777777" w:rsidR="00C50A7A" w:rsidRPr="00E0042D" w:rsidRDefault="00C50A7A" w:rsidP="00C50A7A">
            <w:pPr>
              <w:pStyle w:val="TableContents"/>
              <w:spacing w:after="46" w:line="240" w:lineRule="auto"/>
              <w:rPr>
                <w:sz w:val="20"/>
                <w:szCs w:val="20"/>
                <w:lang w:val="en-US"/>
              </w:rPr>
            </w:pPr>
            <w:r>
              <w:rPr>
                <w:sz w:val="20"/>
                <w:szCs w:val="20"/>
                <w:lang w:val="en-US"/>
              </w:rPr>
              <w:t>58 (7.73)</w:t>
            </w:r>
          </w:p>
        </w:tc>
        <w:tc>
          <w:tcPr>
            <w:tcW w:w="1259" w:type="dxa"/>
            <w:tcBorders>
              <w:top w:val="single" w:sz="2" w:space="0" w:color="000001"/>
              <w:left w:val="single" w:sz="2" w:space="0" w:color="000001"/>
              <w:bottom w:val="single" w:sz="2" w:space="0" w:color="000001"/>
              <w:right w:val="single" w:sz="2" w:space="0" w:color="000001"/>
            </w:tcBorders>
          </w:tcPr>
          <w:p w14:paraId="48F2A123" w14:textId="448D8DCF"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8873FE8" w14:textId="4F50757E" w:rsidR="00C50A7A" w:rsidRDefault="002F2890" w:rsidP="00C50A7A">
            <w:pPr>
              <w:pStyle w:val="TableContents"/>
              <w:spacing w:after="46" w:line="240" w:lineRule="auto"/>
              <w:rPr>
                <w:sz w:val="20"/>
                <w:szCs w:val="20"/>
                <w:lang w:val="en-US"/>
              </w:rPr>
            </w:pPr>
            <w:r>
              <w:rPr>
                <w:sz w:val="20"/>
                <w:szCs w:val="20"/>
                <w:lang w:val="en-US"/>
              </w:rPr>
              <w:t>21.1 (8.9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237128A" w14:textId="3F9B0122"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5CF1BDD" w14:textId="43145D88" w:rsidR="00C50A7A" w:rsidRPr="00E0042D" w:rsidRDefault="002F2890" w:rsidP="00C50A7A">
            <w:pPr>
              <w:pStyle w:val="TableContents"/>
              <w:spacing w:after="46" w:line="240" w:lineRule="auto"/>
              <w:rPr>
                <w:sz w:val="20"/>
                <w:szCs w:val="20"/>
                <w:lang w:val="en-US"/>
              </w:rPr>
            </w:pPr>
            <w:r>
              <w:rPr>
                <w:sz w:val="20"/>
                <w:szCs w:val="20"/>
                <w:lang w:val="en-US"/>
              </w:rPr>
              <w:t>11.4 (4.14)</w:t>
            </w:r>
          </w:p>
        </w:tc>
        <w:tc>
          <w:tcPr>
            <w:tcW w:w="1176" w:type="dxa"/>
            <w:tcBorders>
              <w:top w:val="single" w:sz="2" w:space="0" w:color="000001"/>
              <w:left w:val="single" w:sz="2" w:space="0" w:color="000001"/>
              <w:bottom w:val="single" w:sz="2" w:space="0" w:color="000001"/>
              <w:right w:val="single" w:sz="2" w:space="0" w:color="000001"/>
            </w:tcBorders>
          </w:tcPr>
          <w:p w14:paraId="7EC328A0" w14:textId="05572A6D" w:rsidR="00C50A7A" w:rsidRDefault="002F2890" w:rsidP="00C50A7A">
            <w:pPr>
              <w:pStyle w:val="TableContents"/>
              <w:spacing w:after="46" w:line="240" w:lineRule="auto"/>
              <w:rPr>
                <w:sz w:val="20"/>
                <w:szCs w:val="20"/>
                <w:lang w:val="en-US"/>
              </w:rPr>
            </w:pPr>
            <w:r>
              <w:rPr>
                <w:sz w:val="20"/>
                <w:szCs w:val="20"/>
                <w:lang w:val="en-US"/>
              </w:rPr>
              <w:t>16.4 (2.93)</w:t>
            </w:r>
          </w:p>
        </w:tc>
        <w:tc>
          <w:tcPr>
            <w:tcW w:w="1190" w:type="dxa"/>
            <w:tcBorders>
              <w:top w:val="single" w:sz="2" w:space="0" w:color="000001"/>
              <w:left w:val="single" w:sz="2" w:space="0" w:color="000001"/>
              <w:bottom w:val="single" w:sz="2" w:space="0" w:color="000001"/>
              <w:right w:val="single" w:sz="2" w:space="0" w:color="000001"/>
            </w:tcBorders>
          </w:tcPr>
          <w:p w14:paraId="55BDBDFB" w14:textId="27525355" w:rsidR="00C50A7A" w:rsidRDefault="002F289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56CBE22" w14:textId="464B6710" w:rsidR="00C50A7A" w:rsidRPr="00E0042D" w:rsidRDefault="00C50A7A" w:rsidP="00C50A7A">
            <w:pPr>
              <w:pStyle w:val="TableContents"/>
              <w:spacing w:after="46" w:line="240" w:lineRule="auto"/>
              <w:rPr>
                <w:sz w:val="20"/>
                <w:szCs w:val="20"/>
                <w:lang w:val="en-US"/>
              </w:rPr>
            </w:pPr>
            <w:r>
              <w:rPr>
                <w:sz w:val="20"/>
                <w:szCs w:val="20"/>
                <w:lang w:val="en-US"/>
              </w:rPr>
              <w:t>12 (66.6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7C6F7D1" w14:textId="77777777" w:rsidR="00C50A7A" w:rsidRPr="00E0042D" w:rsidRDefault="00C50A7A" w:rsidP="00C50A7A">
            <w:pPr>
              <w:pStyle w:val="TableContents"/>
              <w:spacing w:after="46" w:line="240" w:lineRule="auto"/>
              <w:rPr>
                <w:sz w:val="20"/>
                <w:szCs w:val="20"/>
                <w:lang w:val="en-US"/>
              </w:rPr>
            </w:pPr>
            <w:r>
              <w:rPr>
                <w:sz w:val="20"/>
                <w:szCs w:val="20"/>
                <w:lang w:val="en-US"/>
              </w:rPr>
              <w:t>63.8 (10.19)</w:t>
            </w:r>
          </w:p>
        </w:tc>
      </w:tr>
      <w:tr w:rsidR="00A92A25" w:rsidRPr="00E0042D" w14:paraId="78F1ED3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0516647" w14:textId="5830DBE5" w:rsidR="00A92A25" w:rsidRDefault="00A92A25" w:rsidP="00C50A7A">
            <w:pPr>
              <w:spacing w:after="46" w:line="240" w:lineRule="auto"/>
              <w:rPr>
                <w:sz w:val="20"/>
                <w:szCs w:val="20"/>
                <w:lang w:val="en-US"/>
              </w:rPr>
            </w:pPr>
            <w:r>
              <w:rPr>
                <w:sz w:val="20"/>
                <w:szCs w:val="20"/>
                <w:lang w:val="en-US"/>
              </w:rPr>
              <w:lastRenderedPageBreak/>
              <w:fldChar w:fldCharType="begin" w:fldLock="1"/>
            </w:r>
            <w:r w:rsidR="00D92B10">
              <w:rPr>
                <w:sz w:val="20"/>
                <w:szCs w:val="20"/>
                <w:lang w:val="en-US"/>
              </w:rPr>
              <w:instrText>ADDIN CSL_CITATION {"citationItems":[{"id":"ITEM-1","itemData":{"DOI":"10.1016/j.schres.2008.02.003","ISSN":"09209964","PMID":"18356025","abstract":"In schizophrenia, speech production deficits in patients with positive formal thought disorder (FTD e.g. loosening of associations and derailment) have been attributed to impairments in the semantic network. The brain area implicated in the retrieval of associated (i.e. relational) concepts is the hippocampus, a key region in the psychopathology of schizophrenia. However, its role in schizophrenic speech production and FTD in particular is yet little understood. To investigate the neural correlates of associative verbal retrieval, twelve patients with schizophrenia with varying degrees of FTD and twelve matched healthy control subjects underwent a free verbal association (FVA), a semantic (SVF) and a phonological verbal fluency (PVF) task while brain activity was measured with fMRI. The tasks varied in the relational binding operations needed for linking the stimulus to the respective response. Compared to control subjects, patients revealed attenuated left hippocampal activity during both semantic word generation tasks (FVA, SVF). Contrasting verbal fluency with FVA, a failure in recruiting the anterior cingulate gyrus emerged in the patient group. A negative correlation was found between right middle temporal activity and the severity of FTD during FVA. The hippocampus seems to play a major role in word generation. In schizophrenia, attenuated hippocampal activity during semantic tasks strengthens the hypothesis of impaired relational memory processes, affecting thought and language. © 2008 Elsevier B.V. All rights reserved.","author":[{"dropping-particle":"","family":"Kircher","given":"Tilo","non-dropping-particle":"","parse-names":false,"suffix":""},{"dropping-particle":"","family":"Whitney","given":"Carin","non-dropping-particle":"","parse-names":false,"suffix":""},{"dropping-particle":"","family":"Krings","given":"Timo","non-dropping-particle":"","parse-names":false,"suffix":""},{"dropping-particle":"","family":"Huber","given":"Walter","non-dropping-particle":"","parse-names":false,"suffix":""},{"dropping-particle":"","family":"Weis","given":"Susanne","non-dropping-particle":"","parse-names":false,"suffix":""}],"container-title":"Schizophrenia Research","id":"ITEM-1","issue":"1-3","issued":{"date-parts":[["2008","4","1"]]},"page":"242-255","publisher":"Elsevier","title":"Hippocampal dysfunction during free word association in male patients with schizophrenia","type":"article-journal","volume":"101"},"uris":["http://www.mendeley.com/documents/?uuid=55be568a-fd31-3de4-81ce-d8fba4532fbc"]}],"mendeley":{"formattedCitation":"(Kircher, Whitney, Krings, Huber, &amp; Weis, 2008)","manualFormatting":"Kircher et al., 2008","plainTextFormattedCitation":"(Kircher, Whitney, Krings, Huber, &amp; Weis, 2008)","previouslyFormattedCitation":"(Kircher, Whitney, Krings, Huber, &amp; Weis, 2008)"},"properties":{"noteIndex":0},"schema":"https://github.com/citation-style-language/schema/raw/master/csl-citation.json"}</w:instrText>
            </w:r>
            <w:r>
              <w:rPr>
                <w:sz w:val="20"/>
                <w:szCs w:val="20"/>
                <w:lang w:val="en-US"/>
              </w:rPr>
              <w:fldChar w:fldCharType="separate"/>
            </w:r>
            <w:r w:rsidRPr="00A92A25">
              <w:rPr>
                <w:noProof/>
                <w:sz w:val="20"/>
                <w:szCs w:val="20"/>
                <w:lang w:val="en-US"/>
              </w:rPr>
              <w:t>Kircher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DCDAC26" w14:textId="6DD71A5B" w:rsidR="00A92A25" w:rsidRDefault="00A92A25" w:rsidP="00C50A7A">
            <w:pPr>
              <w:pStyle w:val="TableContents"/>
              <w:spacing w:after="46" w:line="240" w:lineRule="auto"/>
              <w:rPr>
                <w:sz w:val="20"/>
                <w:szCs w:val="20"/>
                <w:lang w:val="en-US"/>
              </w:rPr>
            </w:pPr>
            <w:r>
              <w:rPr>
                <w:sz w:val="20"/>
                <w:szCs w:val="20"/>
                <w:lang w:val="en-US"/>
              </w:rPr>
              <w:t>12 (100)</w:t>
            </w:r>
          </w:p>
        </w:tc>
        <w:tc>
          <w:tcPr>
            <w:tcW w:w="1176" w:type="dxa"/>
            <w:tcBorders>
              <w:top w:val="single" w:sz="2" w:space="0" w:color="000001"/>
              <w:left w:val="single" w:sz="2" w:space="0" w:color="000001"/>
              <w:bottom w:val="single" w:sz="2" w:space="0" w:color="000001"/>
            </w:tcBorders>
            <w:shd w:val="clear" w:color="auto" w:fill="auto"/>
          </w:tcPr>
          <w:p w14:paraId="56521F78" w14:textId="3EA33A7A" w:rsidR="00A92A25" w:rsidRDefault="00A92A25" w:rsidP="00C50A7A">
            <w:pPr>
              <w:pStyle w:val="TableContents"/>
              <w:spacing w:after="46" w:line="240" w:lineRule="auto"/>
              <w:rPr>
                <w:sz w:val="20"/>
                <w:szCs w:val="20"/>
                <w:lang w:val="en-US"/>
              </w:rPr>
            </w:pPr>
            <w:r>
              <w:rPr>
                <w:sz w:val="20"/>
                <w:szCs w:val="20"/>
                <w:lang w:val="en-US"/>
              </w:rPr>
              <w:t>26.83 (11.68)</w:t>
            </w:r>
          </w:p>
        </w:tc>
        <w:tc>
          <w:tcPr>
            <w:tcW w:w="1259" w:type="dxa"/>
            <w:tcBorders>
              <w:top w:val="single" w:sz="2" w:space="0" w:color="000001"/>
              <w:left w:val="single" w:sz="2" w:space="0" w:color="000001"/>
              <w:bottom w:val="single" w:sz="2" w:space="0" w:color="000001"/>
              <w:right w:val="single" w:sz="2" w:space="0" w:color="000001"/>
            </w:tcBorders>
          </w:tcPr>
          <w:p w14:paraId="278E2D90" w14:textId="51EA60CE" w:rsidR="00A92A25" w:rsidRDefault="00A92A25"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476C787" w14:textId="6F890A2D" w:rsidR="00A92A25" w:rsidRDefault="00A92A25"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BD15432" w14:textId="108EC03D" w:rsidR="00A92A25" w:rsidRDefault="00A92A25"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897C6F3" w14:textId="527FE925" w:rsidR="00A92A25" w:rsidRDefault="00A92A25"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1B82861" w14:textId="3C0891DC" w:rsidR="00A92A25" w:rsidRDefault="00A92A25"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0F1CB62" w14:textId="698833F2" w:rsidR="00A92A25" w:rsidRDefault="00A92A25"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71446A5" w14:textId="4ED69185" w:rsidR="00A92A25" w:rsidRDefault="00A92A25" w:rsidP="00C50A7A">
            <w:pPr>
              <w:pStyle w:val="TableContents"/>
              <w:spacing w:after="46" w:line="240" w:lineRule="auto"/>
              <w:rPr>
                <w:sz w:val="20"/>
                <w:szCs w:val="20"/>
                <w:lang w:val="en-US"/>
              </w:rPr>
            </w:pPr>
            <w:r>
              <w:rPr>
                <w:sz w:val="20"/>
                <w:szCs w:val="20"/>
                <w:lang w:val="en-US"/>
              </w:rPr>
              <w:t>12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FE6EBD4" w14:textId="19C96F7D" w:rsidR="00A92A25" w:rsidRDefault="00A92A25" w:rsidP="00C50A7A">
            <w:pPr>
              <w:pStyle w:val="TableContents"/>
              <w:spacing w:after="46" w:line="240" w:lineRule="auto"/>
              <w:rPr>
                <w:sz w:val="20"/>
                <w:szCs w:val="20"/>
                <w:lang w:val="en-US"/>
              </w:rPr>
            </w:pPr>
            <w:r>
              <w:rPr>
                <w:sz w:val="20"/>
                <w:szCs w:val="20"/>
                <w:lang w:val="en-US"/>
              </w:rPr>
              <w:t>26.5 (7.26)</w:t>
            </w:r>
          </w:p>
        </w:tc>
      </w:tr>
      <w:tr w:rsidR="00A66530" w:rsidRPr="00E0042D" w14:paraId="12F17F84"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12A1A41" w14:textId="0AFBA290" w:rsidR="00A66530" w:rsidRDefault="00A66530" w:rsidP="00C50A7A">
            <w:pPr>
              <w:spacing w:after="46" w:line="240" w:lineRule="auto"/>
              <w:rPr>
                <w:sz w:val="20"/>
                <w:szCs w:val="20"/>
                <w:lang w:val="en-US"/>
              </w:rPr>
            </w:pPr>
            <w:r>
              <w:rPr>
                <w:sz w:val="20"/>
                <w:szCs w:val="20"/>
                <w:lang w:val="en-US"/>
              </w:rPr>
              <w:fldChar w:fldCharType="begin" w:fldLock="1"/>
            </w:r>
            <w:r w:rsidR="00FA4328">
              <w:rPr>
                <w:sz w:val="20"/>
                <w:szCs w:val="20"/>
                <w:lang w:val="en-US"/>
              </w:rPr>
              <w:instrText>ADDIN CSL_CITATION {"citationItems":[{"id":"ITEM-1","itemData":{"DOI":"10.1016/j.neuropsychologia.2009.06.010","ISSN":"00283932","PMID":"19540863","abstract":"Deficits in working memory (WM) and executive cognitive control are core features of schizophrenia. However, findings regarding functional activation strengths are heterogeneous, partly due to differences in task demands and behavioral performance. Previous investigators proposed integrating these heterogeneous findings into a comprehensive model of cortical inefficiency assuming the inverted U-shaped relationship between performance and neuronal activation to be shifted in patients. The present study pursued a novel approach of precise performance balancing potentially resolving a number of discrepancies with regard to performance related cognitive activation patterns in schizophrenia. Error-related WM activity was examined in 55 patients and 55 controls by balancing the mean number of incorrect responses between the groups and analyzing remaining incorrect trials. A modified Sternberg Item Recognition task (SIRT) allowing for the segregation of encoding, executive maintenance and retrieval-related activation was applied. Relative to healthy controls, patients showed extended hypoactivations in inferior temporal, superior parietal, inferior, middle and superior frontal as well as cerebellar regions during encoding of incorrectly remembered items. During erroneous retrieval of information patients exhibited a significantly decreased activation in an executive control network comprising inferior and middle frontal areas, precuneus and cerebellum. Present data suggest that in patients with schizophrenia encoding of erroneously retrieved items as well as erroneous retrieval itself is associated with extended activation abnormalities in task-relevant regions even after balancing performance. Thus, present results clearly indicate that disorder-characteristic activation abnormalities become manifest during dysfunctional executive processing even when the moderating effect of performance is largely eliminated. © 2009 Elsevier Ltd. All rights reserved.","author":[{"dropping-particle":"","family":"Koch","given":"Kathrin","non-dropping-particle":"","parse-names":false,"suffix":""},{"dropping-particle":"","family":"Wagner","given":"Gerd","non-dropping-particle":"","parse-names":false,"suffix":""},{"dropping-particle":"","family":"Schultz","given":"Christoph","non-dropping-particle":"","parse-names":false,"suffix":""},{"dropping-particle":"","family":"Schachtzabel","given":"Claudia","non-dropping-particle":"","parse-names":false,"suffix":""},{"dropping-particle":"","family":"Nenadic","given":"Igor","non-dropping-particle":"","parse-names":false,"suffix":""},{"dropping-particle":"","family":"Axer","given":"Martina","non-dropping-particle":"","parse-names":false,"suffix":""},{"dropping-particle":"","family":"Reichenbach","given":"Jürgen R.","non-dropping-particle":"","parse-names":false,"suffix":""},{"dropping-particle":"","family":"Sauer","given":"Heinrich","non-dropping-particle":"","parse-names":false,"suffix":""},{"dropping-particle":"","family":"Schlösser","given":"Ralf G.M. M","non-dropping-particle":"","parse-names":false,"suffix":""}],"container-title":"Neuropsychologia","id":"ITEM-1","issue":"13","issued":{"date-parts":[["2009","11"]]},"note":"From Duplicate 1 (Altered error-related activity in patients with schizophrenia - Koch, K; Wagner, G; Schultz, C; Schachtzabel, C; Nenadic, I; Axer, M; Reichenbach, J R; Sauer, H; Schlösser, R G M)\n\ncited By 6","page":"2843-2849","title":"Altered error-related activity in patients with schizophrenia","type":"article-journal","volume":"47"},"uris":["http://www.mendeley.com/documents/?uuid=d5b41447-da22-4c5e-ae52-9de69057f95c"]}],"mendeley":{"formattedCitation":"(Koch et al., 2009)","manualFormatting":"Koch et al., 2009","plainTextFormattedCitation":"(Koch et al., 2009)","previouslyFormattedCitation":"(Koch et al., 2009)"},"properties":{"noteIndex":0},"schema":"https://github.com/citation-style-language/schema/raw/master/csl-citation.json"}</w:instrText>
            </w:r>
            <w:r>
              <w:rPr>
                <w:sz w:val="20"/>
                <w:szCs w:val="20"/>
                <w:lang w:val="en-US"/>
              </w:rPr>
              <w:fldChar w:fldCharType="separate"/>
            </w:r>
            <w:r w:rsidRPr="00A66530">
              <w:rPr>
                <w:noProof/>
                <w:sz w:val="20"/>
                <w:szCs w:val="20"/>
                <w:lang w:val="en-US"/>
              </w:rPr>
              <w:t>Koch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73DE75D" w14:textId="0358B6BD" w:rsidR="00A66530" w:rsidRDefault="00A66530" w:rsidP="00C50A7A">
            <w:pPr>
              <w:pStyle w:val="TableContents"/>
              <w:spacing w:after="46" w:line="240" w:lineRule="auto"/>
              <w:rPr>
                <w:sz w:val="20"/>
                <w:szCs w:val="20"/>
                <w:lang w:val="en-US"/>
              </w:rPr>
            </w:pPr>
            <w:r>
              <w:rPr>
                <w:sz w:val="20"/>
                <w:szCs w:val="20"/>
                <w:lang w:val="en-US"/>
              </w:rPr>
              <w:t>55 (69.09)</w:t>
            </w:r>
          </w:p>
        </w:tc>
        <w:tc>
          <w:tcPr>
            <w:tcW w:w="1176" w:type="dxa"/>
            <w:tcBorders>
              <w:top w:val="single" w:sz="2" w:space="0" w:color="000001"/>
              <w:left w:val="single" w:sz="2" w:space="0" w:color="000001"/>
              <w:bottom w:val="single" w:sz="2" w:space="0" w:color="000001"/>
            </w:tcBorders>
            <w:shd w:val="clear" w:color="auto" w:fill="auto"/>
          </w:tcPr>
          <w:p w14:paraId="3CE193A8" w14:textId="6F1DC8BB" w:rsidR="00A66530" w:rsidRDefault="00A66530" w:rsidP="00C50A7A">
            <w:pPr>
              <w:pStyle w:val="TableContents"/>
              <w:spacing w:after="46" w:line="240" w:lineRule="auto"/>
              <w:rPr>
                <w:sz w:val="20"/>
                <w:szCs w:val="20"/>
                <w:lang w:val="en-US"/>
              </w:rPr>
            </w:pPr>
            <w:r>
              <w:rPr>
                <w:sz w:val="20"/>
                <w:szCs w:val="20"/>
                <w:lang w:val="en-US"/>
              </w:rPr>
              <w:t>28.4 (NA)</w:t>
            </w:r>
          </w:p>
        </w:tc>
        <w:tc>
          <w:tcPr>
            <w:tcW w:w="1259" w:type="dxa"/>
            <w:tcBorders>
              <w:top w:val="single" w:sz="2" w:space="0" w:color="000001"/>
              <w:left w:val="single" w:sz="2" w:space="0" w:color="000001"/>
              <w:bottom w:val="single" w:sz="2" w:space="0" w:color="000001"/>
              <w:right w:val="single" w:sz="2" w:space="0" w:color="000001"/>
            </w:tcBorders>
          </w:tcPr>
          <w:p w14:paraId="34EA68B4" w14:textId="760D69F2" w:rsidR="00A66530" w:rsidRDefault="00A66530"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FBF7E9C" w14:textId="36E5662C" w:rsidR="00A66530" w:rsidRDefault="00A66530"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068E983" w14:textId="5BA626C0" w:rsidR="00A66530" w:rsidRDefault="00A66530" w:rsidP="00C50A7A">
            <w:pPr>
              <w:pStyle w:val="TableContents"/>
              <w:spacing w:after="46" w:line="240" w:lineRule="auto"/>
              <w:rPr>
                <w:sz w:val="20"/>
                <w:szCs w:val="20"/>
                <w:lang w:val="en-US"/>
              </w:rPr>
            </w:pPr>
            <w:r>
              <w:rPr>
                <w:sz w:val="20"/>
                <w:szCs w:val="20"/>
                <w:lang w:val="en-US"/>
              </w:rPr>
              <w:t>68.7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3D2FAF7" w14:textId="525BA905" w:rsidR="00A66530" w:rsidRDefault="00A66530" w:rsidP="00C50A7A">
            <w:pPr>
              <w:pStyle w:val="TableContents"/>
              <w:spacing w:after="46" w:line="240" w:lineRule="auto"/>
              <w:rPr>
                <w:sz w:val="20"/>
                <w:szCs w:val="20"/>
                <w:lang w:val="en-US"/>
              </w:rPr>
            </w:pPr>
            <w:r>
              <w:rPr>
                <w:sz w:val="20"/>
                <w:szCs w:val="20"/>
                <w:lang w:val="en-US"/>
              </w:rPr>
              <w:t>15.8 (7.3)</w:t>
            </w:r>
          </w:p>
        </w:tc>
        <w:tc>
          <w:tcPr>
            <w:tcW w:w="1176" w:type="dxa"/>
            <w:tcBorders>
              <w:top w:val="single" w:sz="2" w:space="0" w:color="000001"/>
              <w:left w:val="single" w:sz="2" w:space="0" w:color="000001"/>
              <w:bottom w:val="single" w:sz="2" w:space="0" w:color="000001"/>
              <w:right w:val="single" w:sz="2" w:space="0" w:color="000001"/>
            </w:tcBorders>
          </w:tcPr>
          <w:p w14:paraId="6FF2AE4B" w14:textId="2EA897DE" w:rsidR="00A66530" w:rsidRDefault="00A66530" w:rsidP="00C50A7A">
            <w:pPr>
              <w:pStyle w:val="TableContents"/>
              <w:spacing w:after="46" w:line="240" w:lineRule="auto"/>
              <w:rPr>
                <w:sz w:val="20"/>
                <w:szCs w:val="20"/>
                <w:lang w:val="en-US"/>
              </w:rPr>
            </w:pPr>
            <w:r>
              <w:rPr>
                <w:sz w:val="20"/>
                <w:szCs w:val="20"/>
                <w:lang w:val="en-US"/>
              </w:rPr>
              <w:t>17.5 (6.6)</w:t>
            </w:r>
          </w:p>
        </w:tc>
        <w:tc>
          <w:tcPr>
            <w:tcW w:w="1190" w:type="dxa"/>
            <w:tcBorders>
              <w:top w:val="single" w:sz="2" w:space="0" w:color="000001"/>
              <w:left w:val="single" w:sz="2" w:space="0" w:color="000001"/>
              <w:bottom w:val="single" w:sz="2" w:space="0" w:color="000001"/>
              <w:right w:val="single" w:sz="2" w:space="0" w:color="000001"/>
            </w:tcBorders>
          </w:tcPr>
          <w:p w14:paraId="4C1567E9" w14:textId="519AD9A3" w:rsidR="00A66530" w:rsidRDefault="00A66530" w:rsidP="00C50A7A">
            <w:pPr>
              <w:pStyle w:val="TableContents"/>
              <w:spacing w:after="46" w:line="240" w:lineRule="auto"/>
              <w:rPr>
                <w:sz w:val="20"/>
                <w:szCs w:val="20"/>
                <w:lang w:val="en-US"/>
              </w:rPr>
            </w:pPr>
            <w:r>
              <w:rPr>
                <w:sz w:val="20"/>
                <w:szCs w:val="20"/>
                <w:lang w:val="en-US"/>
              </w:rPr>
              <w:t>35.4 (13.2)</w:t>
            </w:r>
          </w:p>
        </w:tc>
        <w:tc>
          <w:tcPr>
            <w:tcW w:w="1105" w:type="dxa"/>
            <w:tcBorders>
              <w:top w:val="single" w:sz="2" w:space="0" w:color="000001"/>
              <w:left w:val="single" w:sz="2" w:space="0" w:color="000001"/>
              <w:bottom w:val="single" w:sz="2" w:space="0" w:color="000001"/>
            </w:tcBorders>
            <w:shd w:val="clear" w:color="auto" w:fill="auto"/>
          </w:tcPr>
          <w:p w14:paraId="6C402870" w14:textId="0BBED3EE" w:rsidR="00A66530" w:rsidRDefault="00A66530" w:rsidP="00C50A7A">
            <w:pPr>
              <w:pStyle w:val="TableContents"/>
              <w:spacing w:after="46" w:line="240" w:lineRule="auto"/>
              <w:rPr>
                <w:sz w:val="20"/>
                <w:szCs w:val="20"/>
                <w:lang w:val="en-US"/>
              </w:rPr>
            </w:pPr>
            <w:r>
              <w:rPr>
                <w:sz w:val="20"/>
                <w:szCs w:val="20"/>
                <w:lang w:val="en-US"/>
              </w:rPr>
              <w:t>55 (67.2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45C45DF" w14:textId="6AE0D10C" w:rsidR="00A66530" w:rsidRDefault="00A66530" w:rsidP="00C50A7A">
            <w:pPr>
              <w:pStyle w:val="TableContents"/>
              <w:spacing w:after="46" w:line="240" w:lineRule="auto"/>
              <w:rPr>
                <w:sz w:val="20"/>
                <w:szCs w:val="20"/>
                <w:lang w:val="en-US"/>
              </w:rPr>
            </w:pPr>
            <w:r>
              <w:rPr>
                <w:sz w:val="20"/>
                <w:szCs w:val="20"/>
                <w:lang w:val="en-US"/>
              </w:rPr>
              <w:t>26.9 (NA)</w:t>
            </w:r>
          </w:p>
        </w:tc>
      </w:tr>
      <w:tr w:rsidR="00360D30" w:rsidRPr="00E0042D" w14:paraId="3BBC711E"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2DCC6D0" w14:textId="79D60B1E" w:rsidR="00360D30" w:rsidRDefault="00360D30"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6.01.013","ISSN":"00063223","PMID":"16616721","abstract":"Background: Neuroimaging studies have demonstrated either reduced left-lateralized activation or reversed language dominance in schizophrenia. These findings of left hemispheric dysfunction could be attributed to language processing tasks, which activate mainly left hemispheric function. Recent functional magnetic resonance imaging studies reported right-lateralized temporal activation by human voice perception, but few studies have investigated activation by human voice in schizophrenia. We aimed to clarify the cerebral function of language processing in schizophrenia patients by considering cerebral activation of human voice perception. Methods: Fourteen right-handed schizophrenia patients and 14 right-handed controls with matched handedness, sex, and education level were scanned by functional magnetic resonance imaging while listening to sentences (SEN), reverse sentences (rSEN), and identifiable non-vocal sounds (SND). Results: Under the SEN-SND and SEN-rSEN contrasts including language processing, patients showed less activation of the left hemisphere than controls in the language-related fronto-tempo-parietal region, hippocampus, thalamus and cingulate gyrus. Under the rSEN-SND contrast including human voice perception, patients showed less activation than controls in the right-lateralized temporal cortices and bilateral posterior cingulate. Conclusions: Our results indicate that schizophrenia patients have impairment of broader bilateral cortical-subcortical regions related to both the semantic network in the left hemisphere and the voice-specific network in the right hemisphere. © 2006 Society of Biological Psychiatry.","author":[{"dropping-particle":"","family":"Koeda","given":"Michihiko","non-dropping-particle":"","parse-names":false,"suffix":""},{"dropping-particle":"","family":"Takahashi","given":"Hidehiko","non-dropping-particle":"","parse-names":false,"suffix":""},{"dropping-particle":"","family":"Yahata","given":"Noriaki","non-dropping-particle":"","parse-names":false,"suffix":""},{"dropping-particle":"","family":"Matsuura","given":"Masato","non-dropping-particle":"","parse-names":false,"suffix":""},{"dropping-particle":"","family":"Asai","given":"Kunihiko","non-dropping-particle":"","parse-names":false,"suffix":""},{"dropping-particle":"","family":"Okubo","given":"Yoshiro","non-dropping-particle":"","parse-names":false,"suffix":""},{"dropping-particle":"","family":"Tanaka","given":"Hiroshi","non-dropping-particle":"","parse-names":false,"suffix":""}],"container-title":"Biological Psychiatry","id":"ITEM-1","issue":"10","issued":{"date-parts":[["2006","5","15"]]},"page":"948-957","title":"Language Processing and Human Voice Perception in Schizophrenia: A Functional Magnetic Resonance Imaging Study","type":"article-journal","volume":"59"},"uris":["http://www.mendeley.com/documents/?uuid=bdee2154-fd5e-4c02-b835-5657a21af978"]}],"mendeley":{"formattedCitation":"(Koeda et al., 2006)","manualFormatting":"Koeda et al., 2006","plainTextFormattedCitation":"(Koeda et al., 2006)","previouslyFormattedCitation":"(Koeda et al., 2006)"},"properties":{"noteIndex":0},"schema":"https://github.com/citation-style-language/schema/raw/master/csl-citation.json"}</w:instrText>
            </w:r>
            <w:r>
              <w:rPr>
                <w:sz w:val="20"/>
                <w:szCs w:val="20"/>
                <w:lang w:val="en-US"/>
              </w:rPr>
              <w:fldChar w:fldCharType="separate"/>
            </w:r>
            <w:r w:rsidRPr="00360D30">
              <w:rPr>
                <w:noProof/>
                <w:sz w:val="20"/>
                <w:szCs w:val="20"/>
                <w:lang w:val="en-US"/>
              </w:rPr>
              <w:t>Koeda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AC3D056" w14:textId="7DB0AB52" w:rsidR="00360D30" w:rsidRDefault="00360D30" w:rsidP="00C50A7A">
            <w:pPr>
              <w:pStyle w:val="TableContents"/>
              <w:spacing w:after="46" w:line="240" w:lineRule="auto"/>
              <w:rPr>
                <w:sz w:val="20"/>
                <w:szCs w:val="20"/>
                <w:lang w:val="en-US"/>
              </w:rPr>
            </w:pPr>
            <w:r>
              <w:rPr>
                <w:sz w:val="20"/>
                <w:szCs w:val="20"/>
                <w:lang w:val="en-US"/>
              </w:rPr>
              <w:t>14 (85.71)</w:t>
            </w:r>
          </w:p>
        </w:tc>
        <w:tc>
          <w:tcPr>
            <w:tcW w:w="1176" w:type="dxa"/>
            <w:tcBorders>
              <w:top w:val="single" w:sz="2" w:space="0" w:color="000001"/>
              <w:left w:val="single" w:sz="2" w:space="0" w:color="000001"/>
              <w:bottom w:val="single" w:sz="2" w:space="0" w:color="000001"/>
            </w:tcBorders>
            <w:shd w:val="clear" w:color="auto" w:fill="auto"/>
          </w:tcPr>
          <w:p w14:paraId="051C449E" w14:textId="48F61576" w:rsidR="00360D30" w:rsidRDefault="00360D30" w:rsidP="00C50A7A">
            <w:pPr>
              <w:pStyle w:val="TableContents"/>
              <w:spacing w:after="46" w:line="240" w:lineRule="auto"/>
              <w:rPr>
                <w:sz w:val="20"/>
                <w:szCs w:val="20"/>
                <w:lang w:val="en-US"/>
              </w:rPr>
            </w:pPr>
            <w:r>
              <w:rPr>
                <w:sz w:val="20"/>
                <w:szCs w:val="20"/>
                <w:lang w:val="en-US"/>
              </w:rPr>
              <w:t>31.6 (7)</w:t>
            </w:r>
          </w:p>
        </w:tc>
        <w:tc>
          <w:tcPr>
            <w:tcW w:w="1259" w:type="dxa"/>
            <w:tcBorders>
              <w:top w:val="single" w:sz="2" w:space="0" w:color="000001"/>
              <w:left w:val="single" w:sz="2" w:space="0" w:color="000001"/>
              <w:bottom w:val="single" w:sz="2" w:space="0" w:color="000001"/>
              <w:right w:val="single" w:sz="2" w:space="0" w:color="000001"/>
            </w:tcBorders>
          </w:tcPr>
          <w:p w14:paraId="28811EEB" w14:textId="18605E57" w:rsidR="00360D30" w:rsidRDefault="00360D30" w:rsidP="00C50A7A">
            <w:pPr>
              <w:pStyle w:val="TableContents"/>
              <w:spacing w:after="46" w:line="240" w:lineRule="auto"/>
              <w:rPr>
                <w:sz w:val="20"/>
                <w:szCs w:val="20"/>
                <w:lang w:val="en-US"/>
              </w:rPr>
            </w:pPr>
            <w:r>
              <w:rPr>
                <w:sz w:val="20"/>
                <w:szCs w:val="20"/>
                <w:lang w:val="en-US"/>
              </w:rPr>
              <w:t>92.86</w:t>
            </w:r>
          </w:p>
        </w:tc>
        <w:tc>
          <w:tcPr>
            <w:tcW w:w="1162" w:type="dxa"/>
            <w:tcBorders>
              <w:top w:val="single" w:sz="2" w:space="0" w:color="000001"/>
              <w:left w:val="single" w:sz="2" w:space="0" w:color="000001"/>
              <w:bottom w:val="single" w:sz="2" w:space="0" w:color="000001"/>
            </w:tcBorders>
          </w:tcPr>
          <w:p w14:paraId="7C8BD5B7" w14:textId="7B711464" w:rsidR="00360D30" w:rsidRDefault="00360D30" w:rsidP="00C50A7A">
            <w:pPr>
              <w:pStyle w:val="TableContents"/>
              <w:spacing w:after="46" w:line="240" w:lineRule="auto"/>
              <w:rPr>
                <w:sz w:val="20"/>
                <w:szCs w:val="20"/>
                <w:lang w:val="en-US"/>
              </w:rPr>
            </w:pPr>
            <w:r>
              <w:rPr>
                <w:sz w:val="20"/>
                <w:szCs w:val="20"/>
                <w:lang w:val="en-US"/>
              </w:rPr>
              <w:t>9.6 (9.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B92BE1A" w14:textId="04E15BF1" w:rsidR="00360D30" w:rsidRDefault="00360D3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7939F38" w14:textId="56FD468C" w:rsidR="00360D30" w:rsidRDefault="00360D3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55014E4" w14:textId="015968D9" w:rsidR="00360D30" w:rsidRDefault="00360D3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C3E37BD" w14:textId="58DC535D" w:rsidR="00360D30" w:rsidRDefault="00360D3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9ECF705" w14:textId="182EE287" w:rsidR="00360D30" w:rsidRDefault="00360D30" w:rsidP="00C50A7A">
            <w:pPr>
              <w:pStyle w:val="TableContents"/>
              <w:spacing w:after="46" w:line="240" w:lineRule="auto"/>
              <w:rPr>
                <w:sz w:val="20"/>
                <w:szCs w:val="20"/>
                <w:lang w:val="en-US"/>
              </w:rPr>
            </w:pPr>
            <w:r>
              <w:rPr>
                <w:sz w:val="20"/>
                <w:szCs w:val="20"/>
                <w:lang w:val="en-US"/>
              </w:rPr>
              <w:t>14 (71.4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2CD5ED9" w14:textId="395A6892" w:rsidR="00360D30" w:rsidRDefault="00360D30" w:rsidP="00C50A7A">
            <w:pPr>
              <w:pStyle w:val="TableContents"/>
              <w:spacing w:after="46" w:line="240" w:lineRule="auto"/>
              <w:rPr>
                <w:sz w:val="20"/>
                <w:szCs w:val="20"/>
                <w:lang w:val="en-US"/>
              </w:rPr>
            </w:pPr>
            <w:r>
              <w:rPr>
                <w:sz w:val="20"/>
                <w:szCs w:val="20"/>
                <w:lang w:val="en-US"/>
              </w:rPr>
              <w:t>29.1 (7.8)</w:t>
            </w:r>
          </w:p>
        </w:tc>
      </w:tr>
      <w:tr w:rsidR="00E446D0" w:rsidRPr="00E0042D" w14:paraId="0F30F85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A95BEAE" w14:textId="1B92333D" w:rsidR="00E446D0" w:rsidRDefault="00FA4328"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2/hbm.24365","ISSN":"10970193","PMID":"30184301","abstract":"Evidence suggests that cognitive control functions as well as the underlying brain network, anchored by the prefrontal cortex (PFC) and the dorsal anterior cingulate cortex (dACC), are dysfunctional in schizophrenia. Catecholamine producing midbrain and brainstem nuclei are densely connected with the PFC and dACC and exert profound contributions to cognitive control processes. Dysfunctions within the underlying neurotransmitter systems are considered to play a central role in the occurrence of various symptoms of schizophrenia. We sought to investigate the putatively abnormal activation pattern of the dopaminergic midbrain nuclei, that is, ventral tegmental area (VTA) and substantia nigra as well as that of the noradrenergic locus coeruleus (LC) in patients with schizophrenia during cognitive control. A total of 28 medicated patients and 27 healthy controls were investigated with the manual version of the Stroop task using event-related fMRI. The main finding was a reduced BOLD activation in the VTA during both Stroop task conditions in patients in comparison to controls, which correlated significantly with the degree of negative symptoms. We further detected a comparable LC activation in in patients and healthy controls. However, in controls LC activation was significantly correlated with the Stroop interference time, which was not observed in patients. The finding of reduced VTA activation in schizophrenia patients lends further support to the assumed dysfunction of the DA system in schizophrenia. In addition, despite comparable LC activation, the nonsignificant correlation with the Stroop interference time might indicate altered LC functioning in schizophrenia and, thus, needs further investigations.","author":[{"dropping-particle":"","family":"Köhler","given":"Stefanie","non-dropping-particle":"","parse-names":false,"suffix":""},{"dropping-particle":"","family":"Wagner","given":"Gerd","non-dropping-particle":"","parse-names":false,"suffix":""},{"dropping-particle":"","family":"Bär","given":"Karl Jürgen","non-dropping-particle":"","parse-names":false,"suffix":""}],"container-title":"Human Brain Mapping","id":"ITEM-1","issue":"1","issued":{"date-parts":[["2019","1","1"]]},"page":"202-213","publisher":"John Wiley and Sons Inc.","title":"Activation of brainstem and midbrain nuclei during cognitive control in medicated patients with schizophrenia","type":"article-journal","volume":"40"},"uris":["http://www.mendeley.com/documents/?uuid=bb200e7b-8700-3289-b692-d936a427f2a4"]}],"mendeley":{"formattedCitation":"(Köhler, Wagner, &amp; Bär, 2019)","manualFormatting":"Köhler et al., 2019","plainTextFormattedCitation":"(Köhler, Wagner, &amp; Bär, 2019)","previouslyFormattedCitation":"(Köhler, Wagner, &amp; Bär, 2019)"},"properties":{"noteIndex":0},"schema":"https://github.com/citation-style-language/schema/raw/master/csl-citation.json"}</w:instrText>
            </w:r>
            <w:r>
              <w:rPr>
                <w:sz w:val="20"/>
                <w:szCs w:val="20"/>
                <w:lang w:val="en-US"/>
              </w:rPr>
              <w:fldChar w:fldCharType="separate"/>
            </w:r>
            <w:r w:rsidRPr="00FA4328">
              <w:rPr>
                <w:noProof/>
                <w:sz w:val="20"/>
                <w:szCs w:val="20"/>
                <w:lang w:val="en-US"/>
              </w:rPr>
              <w:t>Köhler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DC10B54" w14:textId="227FFBF0" w:rsidR="00E446D0" w:rsidRDefault="00FA4328" w:rsidP="00C50A7A">
            <w:pPr>
              <w:pStyle w:val="TableContents"/>
              <w:spacing w:after="46" w:line="240" w:lineRule="auto"/>
              <w:rPr>
                <w:sz w:val="20"/>
                <w:szCs w:val="20"/>
                <w:lang w:val="en-US"/>
              </w:rPr>
            </w:pPr>
            <w:r>
              <w:rPr>
                <w:sz w:val="20"/>
                <w:szCs w:val="20"/>
                <w:lang w:val="en-US"/>
              </w:rPr>
              <w:t>29 (65.52)</w:t>
            </w:r>
          </w:p>
        </w:tc>
        <w:tc>
          <w:tcPr>
            <w:tcW w:w="1176" w:type="dxa"/>
            <w:tcBorders>
              <w:top w:val="single" w:sz="2" w:space="0" w:color="000001"/>
              <w:left w:val="single" w:sz="2" w:space="0" w:color="000001"/>
              <w:bottom w:val="single" w:sz="2" w:space="0" w:color="000001"/>
            </w:tcBorders>
            <w:shd w:val="clear" w:color="auto" w:fill="auto"/>
          </w:tcPr>
          <w:p w14:paraId="31DC617E" w14:textId="7D65F441" w:rsidR="00E446D0" w:rsidRDefault="00FA4328" w:rsidP="00C50A7A">
            <w:pPr>
              <w:pStyle w:val="TableContents"/>
              <w:spacing w:after="46" w:line="240" w:lineRule="auto"/>
              <w:rPr>
                <w:sz w:val="20"/>
                <w:szCs w:val="20"/>
                <w:lang w:val="en-US"/>
              </w:rPr>
            </w:pPr>
            <w:r>
              <w:rPr>
                <w:sz w:val="20"/>
                <w:szCs w:val="20"/>
                <w:lang w:val="en-US"/>
              </w:rPr>
              <w:t>33.1 (8.02)</w:t>
            </w:r>
          </w:p>
        </w:tc>
        <w:tc>
          <w:tcPr>
            <w:tcW w:w="1259" w:type="dxa"/>
            <w:tcBorders>
              <w:top w:val="single" w:sz="2" w:space="0" w:color="000001"/>
              <w:left w:val="single" w:sz="2" w:space="0" w:color="000001"/>
              <w:bottom w:val="single" w:sz="2" w:space="0" w:color="000001"/>
              <w:right w:val="single" w:sz="2" w:space="0" w:color="000001"/>
            </w:tcBorders>
          </w:tcPr>
          <w:p w14:paraId="6E94FFA7" w14:textId="1ADB8E7F" w:rsidR="00E446D0" w:rsidRDefault="00FA4328"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520A48C" w14:textId="0749A862" w:rsidR="00E446D0" w:rsidRDefault="00FA4328" w:rsidP="00C50A7A">
            <w:pPr>
              <w:pStyle w:val="TableContents"/>
              <w:spacing w:after="46" w:line="240" w:lineRule="auto"/>
              <w:rPr>
                <w:sz w:val="20"/>
                <w:szCs w:val="20"/>
                <w:lang w:val="en-US"/>
              </w:rPr>
            </w:pPr>
            <w:r>
              <w:rPr>
                <w:sz w:val="20"/>
                <w:szCs w:val="20"/>
                <w:lang w:val="en-US"/>
              </w:rPr>
              <w:t>9.9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0558ADE" w14:textId="767AB0F8" w:rsidR="00E446D0" w:rsidRDefault="00FA4328"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CBD31BA" w14:textId="57F17171" w:rsidR="00E446D0" w:rsidRDefault="00FA4328"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129868F" w14:textId="7FD71928" w:rsidR="00E446D0" w:rsidRDefault="00FA4328"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11BFB90" w14:textId="15F8922F" w:rsidR="00E446D0" w:rsidRDefault="00FA4328"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98E6E18" w14:textId="724A3C2E" w:rsidR="00E446D0" w:rsidRDefault="00FA4328" w:rsidP="00C50A7A">
            <w:pPr>
              <w:pStyle w:val="TableContents"/>
              <w:spacing w:after="46" w:line="240" w:lineRule="auto"/>
              <w:rPr>
                <w:sz w:val="20"/>
                <w:szCs w:val="20"/>
                <w:lang w:val="en-US"/>
              </w:rPr>
            </w:pPr>
            <w:r>
              <w:rPr>
                <w:sz w:val="20"/>
                <w:szCs w:val="20"/>
                <w:lang w:val="en-US"/>
              </w:rPr>
              <w:t>28 (64.2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822840E" w14:textId="6D27AEB9" w:rsidR="00E446D0" w:rsidRDefault="00FA4328" w:rsidP="00C50A7A">
            <w:pPr>
              <w:pStyle w:val="TableContents"/>
              <w:spacing w:after="46" w:line="240" w:lineRule="auto"/>
              <w:rPr>
                <w:sz w:val="20"/>
                <w:szCs w:val="20"/>
                <w:lang w:val="en-US"/>
              </w:rPr>
            </w:pPr>
            <w:r>
              <w:rPr>
                <w:sz w:val="20"/>
                <w:szCs w:val="20"/>
                <w:lang w:val="en-US"/>
              </w:rPr>
              <w:t>33.14 (8.46)</w:t>
            </w:r>
          </w:p>
        </w:tc>
      </w:tr>
      <w:tr w:rsidR="002763CF" w:rsidRPr="00E0042D" w14:paraId="372E53C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C1FBFCF" w14:textId="07F8E1E5" w:rsidR="002763CF" w:rsidRDefault="002763CF"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biopsych.2008.03.018","ISSN":"00063223","PMID":"18504037","abstract":"Background: Schizophrenia symptoms can be conceptualized in terms of a breakdown of a balance between 1) activating, retrieving, and matching stored representations to incoming information (semantic memory-based processing) and 2) fully integrating activated semantic representations with one another and with other types of representations to form a gestalt representation of meaning (semantic integration). Semantic memory-based processes are relatively more dependent on inferior frontal and temporal cortices, whereas particularly demanding integrative processes additionally recruit the dorsolateral prefrontal cortex (DLPFC) and sometimes parietal cortices. We used functional magnetic resonance imaging (fMRI) to determine whether the modulation of temporal/inferior frontal cortices and the DLPFC can be neuroanatomically dissociated in schizophrenia, as semantic integration demands increase. Integration demands were manipulated by varying the nature (concrete vs. abstract) and the congruity (incongruous vs. congruous) of words within sentences. Methods: Sixteen right-handed schizophrenia patients and 16 healthy volunteers, matched on age and parental socioeconomic status, underwent event-related fMRI scanning while they read sentences. Blood oxygen level dependent (BOLD) effects were contrasted to words within sentences that were 1) concrete versus abstract and 2) semantically incongruous versus congruous with their preceding contexts. Results: In both contrasts, large networks mediating the activation and retrieval of verbal and imagistic representations were normally modulated in patients. However, unlike control subjects, patients failed to recruit the DLPFC, medial frontal and parietal cortices to incongruous (relative to congruous) sentences, and failed to recruit the DLPFC to concrete (relative to abstract) sentences. Conclusions: As meaning is built from language, schizophrenia patients demonstrate a neuroanatomical dissociation in the modulation of temporal/inferior frontal cortices and the DLPFC. © 2008 Society of Biological Psychiatry.","author":[{"dropping-particle":"","family":"Kuperberg","given":"Gina R.","non-dropping-particle":"","parse-names":false,"suffix":""},{"dropping-particle":"","family":"West","given":"W. Caroline","non-dropping-particle":"","parse-names":false,"suffix":""},{"dropping-particle":"","family":"Lakshmanan","given":"Balaji M.","non-dropping-particle":"","parse-names":false,"suffix":""},{"dropping-particle":"","family":"Goff","given":"Don","non-dropping-particle":"","parse-names":false,"suffix":""}],"container-title":"Biological Psychiatry","id":"ITEM-1","issue":"5","issued":{"date-parts":[["2008","9","1"]]},"page":"407-418","publisher":"NIH Public Access","title":"Functional Magnetic Resonance Imaging Reveals Neuroanatomical Dissociations During Semantic Integration in Schizophrenia","type":"article-journal","volume":"64"},"uris":["http://www.mendeley.com/documents/?uuid=3f0d13cb-6b33-354f-86e7-437ec63c7a64"]}],"mendeley":{"formattedCitation":"(Kuperberg, West, Lakshmanan, &amp; Goff, 2008)","manualFormatting":"Kuperberg et al., 2008","plainTextFormattedCitation":"(Kuperberg, West, Lakshmanan, &amp; Goff, 2008)","previouslyFormattedCitation":"(Kuperberg, West, Lakshmanan, &amp; Goff, 2008)"},"properties":{"noteIndex":0},"schema":"https://github.com/citation-style-language/schema/raw/master/csl-citation.json"}</w:instrText>
            </w:r>
            <w:r>
              <w:rPr>
                <w:sz w:val="20"/>
                <w:szCs w:val="20"/>
                <w:lang w:val="en-US"/>
              </w:rPr>
              <w:fldChar w:fldCharType="separate"/>
            </w:r>
            <w:r w:rsidRPr="002763CF">
              <w:rPr>
                <w:noProof/>
                <w:sz w:val="20"/>
                <w:szCs w:val="20"/>
                <w:lang w:val="en-US"/>
              </w:rPr>
              <w:t>Kuperberg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90E3F6B" w14:textId="7559C1CF" w:rsidR="002763CF" w:rsidRDefault="002763CF" w:rsidP="00C50A7A">
            <w:pPr>
              <w:pStyle w:val="TableContents"/>
              <w:spacing w:after="46" w:line="240" w:lineRule="auto"/>
              <w:rPr>
                <w:sz w:val="20"/>
                <w:szCs w:val="20"/>
                <w:lang w:val="en-US"/>
              </w:rPr>
            </w:pPr>
            <w:r>
              <w:rPr>
                <w:sz w:val="20"/>
                <w:szCs w:val="20"/>
                <w:lang w:val="en-US"/>
              </w:rPr>
              <w:t>16 (75)</w:t>
            </w:r>
          </w:p>
        </w:tc>
        <w:tc>
          <w:tcPr>
            <w:tcW w:w="1176" w:type="dxa"/>
            <w:tcBorders>
              <w:top w:val="single" w:sz="2" w:space="0" w:color="000001"/>
              <w:left w:val="single" w:sz="2" w:space="0" w:color="000001"/>
              <w:bottom w:val="single" w:sz="2" w:space="0" w:color="000001"/>
            </w:tcBorders>
            <w:shd w:val="clear" w:color="auto" w:fill="auto"/>
          </w:tcPr>
          <w:p w14:paraId="22A3AFD5" w14:textId="226CD6BF" w:rsidR="002763CF" w:rsidRDefault="002763CF" w:rsidP="00C50A7A">
            <w:pPr>
              <w:pStyle w:val="TableContents"/>
              <w:spacing w:after="46" w:line="240" w:lineRule="auto"/>
              <w:rPr>
                <w:sz w:val="20"/>
                <w:szCs w:val="20"/>
                <w:lang w:val="en-US"/>
              </w:rPr>
            </w:pPr>
            <w:r>
              <w:rPr>
                <w:sz w:val="20"/>
                <w:szCs w:val="20"/>
                <w:lang w:val="en-US"/>
              </w:rPr>
              <w:t>45.9 (8)</w:t>
            </w:r>
          </w:p>
        </w:tc>
        <w:tc>
          <w:tcPr>
            <w:tcW w:w="1259" w:type="dxa"/>
            <w:tcBorders>
              <w:top w:val="single" w:sz="2" w:space="0" w:color="000001"/>
              <w:left w:val="single" w:sz="2" w:space="0" w:color="000001"/>
              <w:bottom w:val="single" w:sz="2" w:space="0" w:color="000001"/>
              <w:right w:val="single" w:sz="2" w:space="0" w:color="000001"/>
            </w:tcBorders>
          </w:tcPr>
          <w:p w14:paraId="7C9D4E8C" w14:textId="0B6B7351" w:rsidR="002763CF" w:rsidRDefault="002763CF"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9DB5EB3" w14:textId="380CD721" w:rsidR="002763CF" w:rsidRDefault="002763CF" w:rsidP="00C50A7A">
            <w:pPr>
              <w:pStyle w:val="TableContents"/>
              <w:spacing w:after="46" w:line="240" w:lineRule="auto"/>
              <w:rPr>
                <w:sz w:val="20"/>
                <w:szCs w:val="20"/>
                <w:lang w:val="en-US"/>
              </w:rPr>
            </w:pPr>
            <w:r>
              <w:rPr>
                <w:sz w:val="20"/>
                <w:szCs w:val="20"/>
                <w:lang w:val="en-US"/>
              </w:rPr>
              <w:t>20.3 (7.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FCCCD06" w14:textId="7778E882" w:rsidR="002763CF" w:rsidRDefault="002763CF"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EE22A68" w14:textId="433D2963" w:rsidR="002763CF" w:rsidRDefault="002763CF" w:rsidP="00C50A7A">
            <w:pPr>
              <w:pStyle w:val="TableContents"/>
              <w:spacing w:after="46" w:line="240" w:lineRule="auto"/>
              <w:rPr>
                <w:sz w:val="20"/>
                <w:szCs w:val="20"/>
                <w:lang w:val="en-US"/>
              </w:rPr>
            </w:pPr>
            <w:r>
              <w:rPr>
                <w:sz w:val="20"/>
                <w:szCs w:val="20"/>
                <w:lang w:val="en-US"/>
              </w:rPr>
              <w:t>10.8 (6.1)</w:t>
            </w:r>
          </w:p>
        </w:tc>
        <w:tc>
          <w:tcPr>
            <w:tcW w:w="1176" w:type="dxa"/>
            <w:tcBorders>
              <w:top w:val="single" w:sz="2" w:space="0" w:color="000001"/>
              <w:left w:val="single" w:sz="2" w:space="0" w:color="000001"/>
              <w:bottom w:val="single" w:sz="2" w:space="0" w:color="000001"/>
              <w:right w:val="single" w:sz="2" w:space="0" w:color="000001"/>
            </w:tcBorders>
          </w:tcPr>
          <w:p w14:paraId="2581BFB5" w14:textId="53173F8C" w:rsidR="002763CF" w:rsidRDefault="002763CF" w:rsidP="00C50A7A">
            <w:pPr>
              <w:pStyle w:val="TableContents"/>
              <w:spacing w:after="46" w:line="240" w:lineRule="auto"/>
              <w:rPr>
                <w:sz w:val="20"/>
                <w:szCs w:val="20"/>
                <w:lang w:val="en-US"/>
              </w:rPr>
            </w:pPr>
            <w:r>
              <w:rPr>
                <w:sz w:val="20"/>
                <w:szCs w:val="20"/>
                <w:lang w:val="en-US"/>
              </w:rPr>
              <w:t>16.9 (8.4)</w:t>
            </w:r>
          </w:p>
        </w:tc>
        <w:tc>
          <w:tcPr>
            <w:tcW w:w="1190" w:type="dxa"/>
            <w:tcBorders>
              <w:top w:val="single" w:sz="2" w:space="0" w:color="000001"/>
              <w:left w:val="single" w:sz="2" w:space="0" w:color="000001"/>
              <w:bottom w:val="single" w:sz="2" w:space="0" w:color="000001"/>
              <w:right w:val="single" w:sz="2" w:space="0" w:color="000001"/>
            </w:tcBorders>
          </w:tcPr>
          <w:p w14:paraId="7DA45A1E" w14:textId="652E4E5E" w:rsidR="002763CF" w:rsidRDefault="002763CF"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5222929" w14:textId="6B0E611A" w:rsidR="002763CF" w:rsidRDefault="002763CF" w:rsidP="00C50A7A">
            <w:pPr>
              <w:pStyle w:val="TableContents"/>
              <w:spacing w:after="46" w:line="240" w:lineRule="auto"/>
              <w:rPr>
                <w:sz w:val="20"/>
                <w:szCs w:val="20"/>
                <w:lang w:val="en-US"/>
              </w:rPr>
            </w:pPr>
            <w:r>
              <w:rPr>
                <w:sz w:val="20"/>
                <w:szCs w:val="20"/>
                <w:lang w:val="en-US"/>
              </w:rPr>
              <w:t>16 (68.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A91D1E7" w14:textId="416D93A9" w:rsidR="002763CF" w:rsidRDefault="002763CF" w:rsidP="00C50A7A">
            <w:pPr>
              <w:pStyle w:val="TableContents"/>
              <w:spacing w:after="46" w:line="240" w:lineRule="auto"/>
              <w:rPr>
                <w:sz w:val="20"/>
                <w:szCs w:val="20"/>
                <w:lang w:val="en-US"/>
              </w:rPr>
            </w:pPr>
            <w:r>
              <w:rPr>
                <w:sz w:val="20"/>
                <w:szCs w:val="20"/>
                <w:lang w:val="en-US"/>
              </w:rPr>
              <w:t>44.4 (5.9)</w:t>
            </w:r>
          </w:p>
        </w:tc>
      </w:tr>
      <w:tr w:rsidR="00C17AD7" w:rsidRPr="00E0042D" w14:paraId="2601A89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07886E4" w14:textId="3B2510FF"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4002426","ISSN":"14698978","abstract":"BACKGROUND: Functional imaging studies in relatives of schizophrenic patients have had inconsistent findings, particularly with respect to altered dorsolateral prefrontal cortex activation. Some recent studies have also suggested that failure of deactivation may be seen.\\n\\nMETHOD: A total of 28 patients with schizophrenia, 28 of their siblings and 56 healthy controls underwent functional magnetic resonance imaging during performance of the n-back working memory task. An analysis of variance was fitted to individual whole-brain maps from each set of patient-relative-matched pair of controls. Clusters of significant difference among the groups were then used as regions of interest to compare mean activations and deactivations among the groups.\\n\\nRESULTS: In all, five clusters of significant differences were found. The schizophrenic patients, but not the relatives, showed reduced activation compared with the controls in the lateral frontal cortex bilaterally, the left basal ganglia and the cerebellum. In contrast, both the patients and the relatives showed significant failure of deactivation compared with the healthy controls in the medial frontal cortex, with the relatives also showing less failure than the patients. Failure of deactivation was not associated with schizotypy scores or presence of psychotic-like experiences in the relatives.\\n\\nCONCLUSIONS: Both schizophrenic patients and their relatives show altered task-related deactivation in the medial frontal cortex. This in turn suggests that default mode network dysfunction may function as a trait marker for schizophrenia.","author":[{"dropping-particle":"","family":"Landin-Romero","given":"R.","non-dropping-particle":"","parse-names":false,"suffix":""},{"dropping-particle":"","family":"McKenna","given":"P. J.","non-dropping-particle":"","parse-names":false,"suffix":""},{"dropping-particle":"","family":"Salgado-Pineda","given":"P.","non-dropping-particle":"","parse-names":false,"suffix":""},{"dropping-particle":"","family":"Sarró","given":"S.","non-dropping-particle":"","parse-names":false,"suffix":""},{"dropping-particle":"","family":"Aguirre","given":"C.","non-dropping-particle":"","parse-names":false,"suffix":""},{"dropping-particle":"","family":"Sarri","given":"C.","non-dropping-particle":"","parse-names":false,"suffix":""},{"dropping-particle":"","family":"Compte","given":"A.","non-dropping-particle":"","parse-names":false,"suffix":""},{"dropping-particle":"","family":"Bosque","given":"C.","non-dropping-particle":"","parse-names":false,"suffix":""},{"dropping-particle":"","family":"Blanch","given":"J.","non-dropping-particle":"","parse-names":false,"suffix":""},{"dropping-particle":"","family":"Salvador","given":"R.","non-dropping-particle":"","parse-names":false,"suffix":""},{"dropping-particle":"","family":"Pomarol-Clotet","given":"E.","non-dropping-particle":"","parse-names":false,"suffix":""}],"container-title":"Psychological Medicine","id":"ITEM-1","issued":{"date-parts":[["2015"]]},"title":"Failure of deactivation in the default mode network: A trait marker for schizophrenia?","type":"article-journal"},"uris":["http://www.mendeley.com/documents/?uuid=092c8b12-0c00-377a-be82-c1f45754a941"]}],"mendeley":{"formattedCitation":"(Landin-Romero et al., 2015)","manualFormatting":"Landin-Romero et al., 2015","plainTextFormattedCitation":"(Landin-Romero et al., 2015)","previouslyFormattedCitation":"(Landin-Romero et al., 2015)"},"properties":{"noteIndex":0},"schema":"https://github.com/citation-style-language/schema/raw/master/csl-citation.json"}</w:instrText>
            </w:r>
            <w:r>
              <w:rPr>
                <w:sz w:val="20"/>
                <w:szCs w:val="20"/>
                <w:lang w:val="en-US"/>
              </w:rPr>
              <w:fldChar w:fldCharType="separate"/>
            </w:r>
            <w:r w:rsidRPr="00223FCA">
              <w:rPr>
                <w:noProof/>
                <w:sz w:val="20"/>
                <w:szCs w:val="20"/>
                <w:lang w:val="en-US"/>
              </w:rPr>
              <w:t>Landin-Romero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D1C70EF" w14:textId="1E54DDE6" w:rsidR="00C50A7A" w:rsidRPr="00E0042D" w:rsidRDefault="00C50A7A" w:rsidP="00C50A7A">
            <w:pPr>
              <w:pStyle w:val="TableContents"/>
              <w:spacing w:after="46" w:line="240" w:lineRule="auto"/>
              <w:rPr>
                <w:sz w:val="20"/>
                <w:szCs w:val="20"/>
                <w:lang w:val="en-US"/>
              </w:rPr>
            </w:pPr>
            <w:r>
              <w:rPr>
                <w:sz w:val="20"/>
                <w:szCs w:val="20"/>
                <w:lang w:val="en-US"/>
              </w:rPr>
              <w:t>28 (75)</w:t>
            </w:r>
          </w:p>
        </w:tc>
        <w:tc>
          <w:tcPr>
            <w:tcW w:w="1176" w:type="dxa"/>
            <w:tcBorders>
              <w:top w:val="single" w:sz="2" w:space="0" w:color="000001"/>
              <w:left w:val="single" w:sz="2" w:space="0" w:color="000001"/>
              <w:bottom w:val="single" w:sz="2" w:space="0" w:color="000001"/>
            </w:tcBorders>
            <w:shd w:val="clear" w:color="auto" w:fill="auto"/>
          </w:tcPr>
          <w:p w14:paraId="072547B6" w14:textId="77777777" w:rsidR="00C50A7A" w:rsidRPr="00E0042D" w:rsidRDefault="00C50A7A" w:rsidP="00C50A7A">
            <w:pPr>
              <w:pStyle w:val="TableContents"/>
              <w:spacing w:after="46" w:line="240" w:lineRule="auto"/>
              <w:rPr>
                <w:sz w:val="20"/>
                <w:szCs w:val="20"/>
                <w:lang w:val="en-US"/>
              </w:rPr>
            </w:pPr>
            <w:r>
              <w:rPr>
                <w:sz w:val="20"/>
                <w:szCs w:val="20"/>
                <w:lang w:val="en-US"/>
              </w:rPr>
              <w:t>35.71 (9.72)</w:t>
            </w:r>
          </w:p>
        </w:tc>
        <w:tc>
          <w:tcPr>
            <w:tcW w:w="1259" w:type="dxa"/>
            <w:tcBorders>
              <w:top w:val="single" w:sz="2" w:space="0" w:color="000001"/>
              <w:left w:val="single" w:sz="2" w:space="0" w:color="000001"/>
              <w:bottom w:val="single" w:sz="2" w:space="0" w:color="000001"/>
              <w:right w:val="single" w:sz="2" w:space="0" w:color="000001"/>
            </w:tcBorders>
          </w:tcPr>
          <w:p w14:paraId="242416F8" w14:textId="0586193E"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9B351DD" w14:textId="5619A043" w:rsidR="00C50A7A" w:rsidRDefault="002F2890" w:rsidP="00C50A7A">
            <w:pPr>
              <w:pStyle w:val="TableContents"/>
              <w:spacing w:after="46" w:line="240" w:lineRule="auto"/>
              <w:rPr>
                <w:sz w:val="20"/>
                <w:szCs w:val="20"/>
                <w:lang w:val="en-US"/>
              </w:rPr>
            </w:pPr>
            <w:r>
              <w:rPr>
                <w:sz w:val="20"/>
                <w:szCs w:val="20"/>
                <w:lang w:val="en-US"/>
              </w:rPr>
              <w:t>15.66 (8.1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C3CBE26" w14:textId="37AB8252" w:rsidR="00C50A7A" w:rsidRPr="00E0042D" w:rsidRDefault="00C50A7A" w:rsidP="00C50A7A">
            <w:pPr>
              <w:pStyle w:val="TableContents"/>
              <w:spacing w:after="46" w:line="240" w:lineRule="auto"/>
              <w:rPr>
                <w:sz w:val="20"/>
                <w:szCs w:val="20"/>
                <w:lang w:val="en-US"/>
              </w:rPr>
            </w:pPr>
            <w:r>
              <w:rPr>
                <w:sz w:val="20"/>
                <w:szCs w:val="20"/>
                <w:lang w:val="en-US"/>
              </w:rPr>
              <w:t>66.19 (14.96)</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1579804" w14:textId="3DB4A7CC" w:rsidR="00C50A7A" w:rsidRPr="00E0042D" w:rsidRDefault="002F289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8F37BD9" w14:textId="560F848E" w:rsidR="00C50A7A" w:rsidRDefault="002F289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74C8CC9" w14:textId="08E0D5B9" w:rsidR="00C50A7A" w:rsidRDefault="002F289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86F8DA0" w14:textId="6B2E38F9" w:rsidR="00C50A7A" w:rsidRPr="00E0042D" w:rsidRDefault="00C50A7A" w:rsidP="00C50A7A">
            <w:pPr>
              <w:pStyle w:val="TableContents"/>
              <w:spacing w:after="46" w:line="240" w:lineRule="auto"/>
              <w:rPr>
                <w:sz w:val="20"/>
                <w:szCs w:val="20"/>
                <w:lang w:val="en-US"/>
              </w:rPr>
            </w:pPr>
            <w:r>
              <w:rPr>
                <w:sz w:val="20"/>
                <w:szCs w:val="20"/>
                <w:lang w:val="en-US"/>
              </w:rPr>
              <w:t>56 (67.8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A98E123" w14:textId="77777777" w:rsidR="00C50A7A" w:rsidRPr="00E0042D" w:rsidRDefault="00C50A7A" w:rsidP="00C50A7A">
            <w:pPr>
              <w:pStyle w:val="TableContents"/>
              <w:spacing w:after="46" w:line="240" w:lineRule="auto"/>
              <w:rPr>
                <w:sz w:val="20"/>
                <w:szCs w:val="20"/>
                <w:lang w:val="en-US"/>
              </w:rPr>
            </w:pPr>
            <w:r>
              <w:rPr>
                <w:sz w:val="20"/>
                <w:szCs w:val="20"/>
                <w:lang w:val="en-US"/>
              </w:rPr>
              <w:t>36.58 (9.87)</w:t>
            </w:r>
          </w:p>
        </w:tc>
      </w:tr>
      <w:tr w:rsidR="00C17AD7" w:rsidRPr="00E0042D" w14:paraId="1087E90F"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8AC57EB" w14:textId="35D78E38"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93/brain/awg056","ISSN":"00068950","abstract":"Previous research has demonstrated that patients with schizophrenia have an impaired ability to monitor erroneous responses to stimuli internally. Event-related potential (ERP) studies of error-eliciting tasks indicate that, in healthy adults, the commission of an erroneous response is associated with a fronto-centrally distributed negative voltage component termed the error negativity (Ne) or error-related negativity (ERN). In patients with schizophrenia, the Ne/ERN elicited by errors of commission (EoC) is reduced in amplitude compared with that elicited in healthy participants. Functional MRI (fMRI) studies and source localization analyses of ERP data in healthy participants suggest that EoC are associated with activity in the rostral anterior cingulate cortex (ACC). Using event-related fMRI, we examined the brain activity associated with EoC in a group of 10 patients with schizophrenia and 16 matched healthy participants. Patients were stable, partially remitted, medicated out-patients recruited from the community. Participants performed a Go/NoGo task variant that was shown previously to elicit a reduced Ne/ERN during EoC in patients with schizophrenia relative to healthy participants, as well as robust rostral ACC activation during EoC in healthy participants. Patients with schizophrenia were characterized by relative under-activity in the rostral ACC compared with healthy participants. There was also evidence for more widespread underactivity in the limbic system. In contrast to these regions of relative hypoactivity, patients with schizophrenia demonstrated hyperactivity relative to healthy participants in bilateral parietal cortex during both EoC and correctly rejected NoGo trials. Our results are consistent with previous ERP research demonstrating functional abnormalities during error processing in schizophrenia. In light of the role of the rostral ACC and other limbic structures in mediating affective and motivational behaviour, our results suggest there may be a disturbed affective or motivational response to the commission of errors in schizophrenia.","author":[{"dropping-particle":"","family":"Laurens","given":"Kristin R.","non-dropping-particle":"","parse-names":false,"suffix":""},{"dropping-particle":"","family":"Ngan","given":"Elton T.C.","non-dropping-particle":"","parse-names":false,"suffix":""},{"dropping-particle":"","family":"Bates","given":"Alan T.","non-dropping-particle":"","parse-names":false,"suffix":""},{"dropping-particle":"","family":"Kiehl","given":"Kent A.","non-dropping-particle":"","parse-names":false,"suffix":""},{"dropping-particle":"","family":"Liddle","given":"Peter F.","non-dropping-particle":"","parse-names":false,"suffix":""}],"container-title":"Brain","id":"ITEM-1","issue":"3","issued":{"date-parts":[["2003"]]},"page":"610-622","title":"Rostral anterior cingulate cortex dysfunction during error processing in schizophrenia","type":"article-journal","volume":"126"},"uris":["http://www.mendeley.com/documents/?uuid=8f8cdd13-feb4-4879-82de-3f60dd19a295"]}],"mendeley":{"formattedCitation":"(Laurens, Ngan, Bates, Kiehl, &amp; Liddle, 2003)","manualFormatting":"Laurens et al., 2003","plainTextFormattedCitation":"(Laurens, Ngan, Bates, Kiehl, &amp; Liddle, 2003)","previouslyFormattedCitation":"(Laurens, Ngan, Bates, Kiehl, &amp; Liddle, 2003)"},"properties":{"noteIndex":0},"schema":"https://github.com/citation-style-language/schema/raw/master/csl-citation.json"}</w:instrText>
            </w:r>
            <w:r>
              <w:rPr>
                <w:sz w:val="20"/>
                <w:szCs w:val="20"/>
                <w:lang w:val="en-US"/>
              </w:rPr>
              <w:fldChar w:fldCharType="separate"/>
            </w:r>
            <w:r w:rsidRPr="00223FCA">
              <w:rPr>
                <w:noProof/>
                <w:sz w:val="20"/>
                <w:szCs w:val="20"/>
                <w:lang w:val="en-US"/>
              </w:rPr>
              <w:t>Laurens et al., 200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295359D" w14:textId="5B1FF1BE" w:rsidR="00C50A7A" w:rsidRPr="00E0042D" w:rsidRDefault="00C50A7A" w:rsidP="00C50A7A">
            <w:pPr>
              <w:pStyle w:val="TableContents"/>
              <w:spacing w:after="46" w:line="240" w:lineRule="auto"/>
              <w:rPr>
                <w:sz w:val="20"/>
                <w:szCs w:val="20"/>
                <w:lang w:val="en-US"/>
              </w:rPr>
            </w:pPr>
            <w:r>
              <w:rPr>
                <w:sz w:val="20"/>
                <w:szCs w:val="20"/>
                <w:lang w:val="en-US"/>
              </w:rPr>
              <w:t>10 (90)</w:t>
            </w:r>
          </w:p>
        </w:tc>
        <w:tc>
          <w:tcPr>
            <w:tcW w:w="1176" w:type="dxa"/>
            <w:tcBorders>
              <w:top w:val="single" w:sz="2" w:space="0" w:color="000001"/>
              <w:left w:val="single" w:sz="2" w:space="0" w:color="000001"/>
              <w:bottom w:val="single" w:sz="2" w:space="0" w:color="000001"/>
            </w:tcBorders>
            <w:shd w:val="clear" w:color="auto" w:fill="auto"/>
          </w:tcPr>
          <w:p w14:paraId="21369896" w14:textId="77777777" w:rsidR="00C50A7A" w:rsidRPr="00E0042D" w:rsidRDefault="00C50A7A" w:rsidP="00C50A7A">
            <w:pPr>
              <w:pStyle w:val="TableContents"/>
              <w:spacing w:after="46" w:line="240" w:lineRule="auto"/>
              <w:rPr>
                <w:sz w:val="20"/>
                <w:szCs w:val="20"/>
                <w:lang w:val="en-US"/>
              </w:rPr>
            </w:pPr>
            <w:r>
              <w:rPr>
                <w:sz w:val="20"/>
                <w:szCs w:val="20"/>
                <w:lang w:val="en-US"/>
              </w:rPr>
              <w:t>32.9 (12.9)</w:t>
            </w:r>
          </w:p>
        </w:tc>
        <w:tc>
          <w:tcPr>
            <w:tcW w:w="1259" w:type="dxa"/>
            <w:tcBorders>
              <w:top w:val="single" w:sz="2" w:space="0" w:color="000001"/>
              <w:left w:val="single" w:sz="2" w:space="0" w:color="000001"/>
              <w:bottom w:val="single" w:sz="2" w:space="0" w:color="000001"/>
              <w:right w:val="single" w:sz="2" w:space="0" w:color="000001"/>
            </w:tcBorders>
          </w:tcPr>
          <w:p w14:paraId="566F8A5C" w14:textId="0483073D"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7EB8FC72" w14:textId="6C4726A8" w:rsidR="00C50A7A" w:rsidRDefault="002F2890" w:rsidP="00C50A7A">
            <w:pPr>
              <w:pStyle w:val="TableContents"/>
              <w:spacing w:after="46" w:line="240" w:lineRule="auto"/>
              <w:rPr>
                <w:sz w:val="20"/>
                <w:szCs w:val="20"/>
                <w:lang w:val="en-US"/>
              </w:rPr>
            </w:pPr>
            <w:r>
              <w:rPr>
                <w:sz w:val="20"/>
                <w:szCs w:val="20"/>
                <w:lang w:val="en-US"/>
              </w:rPr>
              <w:t>11 (3.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6887015" w14:textId="7F586F76"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B40BB4E" w14:textId="06CF4715" w:rsidR="00C50A7A" w:rsidRPr="00E0042D" w:rsidRDefault="002F289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8BAC12E" w14:textId="24B0CBC9" w:rsidR="00C50A7A" w:rsidRDefault="002F289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E51BF1B" w14:textId="1F042140" w:rsidR="00C50A7A" w:rsidRDefault="002F289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D5E8BD4" w14:textId="7EC1DD3F" w:rsidR="00C50A7A" w:rsidRPr="00E0042D" w:rsidRDefault="00C50A7A" w:rsidP="00C50A7A">
            <w:pPr>
              <w:pStyle w:val="TableContents"/>
              <w:spacing w:after="46" w:line="240" w:lineRule="auto"/>
              <w:rPr>
                <w:sz w:val="20"/>
                <w:szCs w:val="20"/>
                <w:lang w:val="en-US"/>
              </w:rPr>
            </w:pPr>
            <w:r>
              <w:rPr>
                <w:sz w:val="20"/>
                <w:szCs w:val="20"/>
                <w:lang w:val="en-US"/>
              </w:rPr>
              <w:t>16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F2744D2" w14:textId="77777777" w:rsidR="00C50A7A" w:rsidRPr="00E0042D" w:rsidRDefault="00C50A7A" w:rsidP="00C50A7A">
            <w:pPr>
              <w:pStyle w:val="TableContents"/>
              <w:spacing w:after="46" w:line="240" w:lineRule="auto"/>
              <w:rPr>
                <w:sz w:val="20"/>
                <w:szCs w:val="20"/>
                <w:lang w:val="en-US"/>
              </w:rPr>
            </w:pPr>
            <w:r>
              <w:rPr>
                <w:sz w:val="20"/>
                <w:szCs w:val="20"/>
                <w:lang w:val="en-US"/>
              </w:rPr>
              <w:t>32.3 (10.6)</w:t>
            </w:r>
          </w:p>
        </w:tc>
      </w:tr>
      <w:tr w:rsidR="00C17AD7" w:rsidRPr="00E0042D" w14:paraId="60360254"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904A3D7" w14:textId="2718BE8B"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2.10.005","ISSN":"09254927","abstract":"Intact episodic memory requires the ability to make associations between the contextual features of an event, referred to as contextual binding. Binding processes combine different contextual elements into a complete memory representation. It has been proposed that binding errors during the encoding process are responsible for the episodic memory impairments reported in schizophrenia. Since the hippocampus is critical for contextual binding and episodic memory, it was hypothesized that patients with schizophrenia would show a deficit in information processing in the hippocampus, measured with functional magnetic resonance imaging (fMRI). In the current experiment, 21 patients with schizophrenia and 22 healthy control participants were scanned while being tested on navigating in a virtual town (i.e. find the grocery store from the school), a task that was shown to be critically dependent on the hippocampus. Between-group comparisons revealed significantly less activation among patients relative to controls in the left middle frontal gyrus, and right and left hippocampi. We propose that the context and the content are not appropriately linked, therefore affecting the formation of a cognitive map representation in the patient group and eliciting a contextual binding deficit. © 2013 Elsevier Ireland Ltd.","author":[{"dropping-particle":"","family":"Ledoux","given":"Andrée Anne","non-dropping-particle":"","parse-names":false,"suffix":""},{"dropping-particle":"","family":"Phillips","given":"Jennifer Lynne","non-dropping-particle":"","parse-names":false,"suffix":""},{"dropping-particle":"","family":"Labelle","given":"Alain","non-dropping-particle":"","parse-names":false,"suffix":""},{"dropping-particle":"","family":"Smith","given":"Andra","non-dropping-particle":"","parse-names":false,"suffix":""},{"dropping-particle":"","family":"Bohbot","given":"Véronique Déborah","non-dropping-particle":"","parse-names":false,"suffix":""},{"dropping-particle":"","family":"Boyer","given":"Patrice","non-dropping-particle":"","parse-names":false,"suffix":""}],"container-title":"Psychiatry Research - Neuroimaging","id":"ITEM-1","issue":"1","issued":{"date-parts":[["2013","1","30"]]},"page":"47-56","publisher":"Elsevier","title":"Decreased fMRI activity in the hippocampus of patients with schizophrenia compared to healthy control participants, tested on a wayfinding task in a virtual town","type":"article-journal","volume":"211"},"uris":["http://www.mendeley.com/documents/?uuid=0dab9b82-3c62-35e1-aa0b-5024f64f5ffd"]}],"mendeley":{"formattedCitation":"(A. A. Ledoux et al., 2013)","manualFormatting":"Ledoux et al., 2013","plainTextFormattedCitation":"(A. A. Ledoux et al., 2013)","previouslyFormattedCitation":"(A. A. Ledoux et al., 2013)"},"properties":{"noteIndex":0},"schema":"https://github.com/citation-style-language/schema/raw/master/csl-citation.json"}</w:instrText>
            </w:r>
            <w:r>
              <w:rPr>
                <w:sz w:val="20"/>
                <w:szCs w:val="20"/>
                <w:lang w:val="en-US"/>
              </w:rPr>
              <w:fldChar w:fldCharType="separate"/>
            </w:r>
            <w:r w:rsidRPr="00223FCA">
              <w:rPr>
                <w:noProof/>
                <w:sz w:val="20"/>
                <w:szCs w:val="20"/>
                <w:lang w:val="en-US"/>
              </w:rPr>
              <w:t>Ledoux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7289393" w14:textId="0DE795BC" w:rsidR="00C50A7A" w:rsidRPr="00E0042D" w:rsidRDefault="00C50A7A" w:rsidP="00C50A7A">
            <w:pPr>
              <w:pStyle w:val="TableContents"/>
              <w:spacing w:after="46" w:line="240" w:lineRule="auto"/>
              <w:rPr>
                <w:sz w:val="20"/>
                <w:szCs w:val="20"/>
                <w:lang w:val="en-US"/>
              </w:rPr>
            </w:pPr>
            <w:r>
              <w:rPr>
                <w:sz w:val="20"/>
                <w:szCs w:val="20"/>
                <w:lang w:val="en-US"/>
              </w:rPr>
              <w:t>21 (76.19)</w:t>
            </w:r>
          </w:p>
        </w:tc>
        <w:tc>
          <w:tcPr>
            <w:tcW w:w="1176" w:type="dxa"/>
            <w:tcBorders>
              <w:top w:val="single" w:sz="2" w:space="0" w:color="000001"/>
              <w:left w:val="single" w:sz="2" w:space="0" w:color="000001"/>
              <w:bottom w:val="single" w:sz="2" w:space="0" w:color="000001"/>
            </w:tcBorders>
            <w:shd w:val="clear" w:color="auto" w:fill="auto"/>
          </w:tcPr>
          <w:p w14:paraId="3AB22B78" w14:textId="77777777" w:rsidR="00C50A7A" w:rsidRPr="00E0042D" w:rsidRDefault="00C50A7A" w:rsidP="00C50A7A">
            <w:pPr>
              <w:pStyle w:val="TableContents"/>
              <w:spacing w:after="46" w:line="240" w:lineRule="auto"/>
              <w:rPr>
                <w:sz w:val="20"/>
                <w:szCs w:val="20"/>
                <w:lang w:val="en-US"/>
              </w:rPr>
            </w:pPr>
            <w:r>
              <w:rPr>
                <w:sz w:val="20"/>
                <w:szCs w:val="20"/>
                <w:lang w:val="en-US"/>
              </w:rPr>
              <w:t>32.05 (1.08)</w:t>
            </w:r>
          </w:p>
        </w:tc>
        <w:tc>
          <w:tcPr>
            <w:tcW w:w="1259" w:type="dxa"/>
            <w:tcBorders>
              <w:top w:val="single" w:sz="2" w:space="0" w:color="000001"/>
              <w:left w:val="single" w:sz="2" w:space="0" w:color="000001"/>
              <w:bottom w:val="single" w:sz="2" w:space="0" w:color="000001"/>
              <w:right w:val="single" w:sz="2" w:space="0" w:color="000001"/>
            </w:tcBorders>
          </w:tcPr>
          <w:p w14:paraId="147CAC3D" w14:textId="31B96CFA"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026B7149" w14:textId="210C8BAE" w:rsidR="00C50A7A" w:rsidRDefault="002F2890" w:rsidP="00C50A7A">
            <w:pPr>
              <w:pStyle w:val="TableContents"/>
              <w:spacing w:after="46" w:line="240" w:lineRule="auto"/>
              <w:rPr>
                <w:sz w:val="20"/>
                <w:szCs w:val="20"/>
                <w:lang w:val="en-US"/>
              </w:rPr>
            </w:pPr>
            <w:r>
              <w:rPr>
                <w:sz w:val="20"/>
                <w:szCs w:val="20"/>
                <w:lang w:val="en-US"/>
              </w:rPr>
              <w:t>11.38 (4.9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03A75DB" w14:textId="19B9A7EA" w:rsidR="00C50A7A" w:rsidRPr="00E0042D" w:rsidRDefault="00C50A7A" w:rsidP="00C50A7A">
            <w:pPr>
              <w:pStyle w:val="TableContents"/>
              <w:spacing w:after="46" w:line="240" w:lineRule="auto"/>
              <w:rPr>
                <w:sz w:val="20"/>
                <w:szCs w:val="20"/>
                <w:lang w:val="en-US"/>
              </w:rPr>
            </w:pPr>
            <w:r>
              <w:rPr>
                <w:sz w:val="20"/>
                <w:szCs w:val="20"/>
                <w:lang w:val="en-US"/>
              </w:rPr>
              <w:t>64 (1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DC8358A" w14:textId="3E5DD2A8" w:rsidR="00C50A7A" w:rsidRPr="00E0042D" w:rsidRDefault="002F2890" w:rsidP="00C50A7A">
            <w:pPr>
              <w:pStyle w:val="TableContents"/>
              <w:spacing w:after="46" w:line="240" w:lineRule="auto"/>
              <w:rPr>
                <w:sz w:val="20"/>
                <w:szCs w:val="20"/>
                <w:lang w:val="en-US"/>
              </w:rPr>
            </w:pPr>
            <w:r>
              <w:rPr>
                <w:sz w:val="20"/>
                <w:szCs w:val="20"/>
                <w:lang w:val="en-US"/>
              </w:rPr>
              <w:t>15.14 (4.33)</w:t>
            </w:r>
          </w:p>
        </w:tc>
        <w:tc>
          <w:tcPr>
            <w:tcW w:w="1176" w:type="dxa"/>
            <w:tcBorders>
              <w:top w:val="single" w:sz="2" w:space="0" w:color="000001"/>
              <w:left w:val="single" w:sz="2" w:space="0" w:color="000001"/>
              <w:bottom w:val="single" w:sz="2" w:space="0" w:color="000001"/>
              <w:right w:val="single" w:sz="2" w:space="0" w:color="000001"/>
            </w:tcBorders>
          </w:tcPr>
          <w:p w14:paraId="34A71B30" w14:textId="209E6F0D" w:rsidR="00C50A7A" w:rsidRDefault="002F2890" w:rsidP="00C50A7A">
            <w:pPr>
              <w:pStyle w:val="TableContents"/>
              <w:spacing w:after="46" w:line="240" w:lineRule="auto"/>
              <w:rPr>
                <w:sz w:val="20"/>
                <w:szCs w:val="20"/>
                <w:lang w:val="en-US"/>
              </w:rPr>
            </w:pPr>
            <w:r>
              <w:rPr>
                <w:sz w:val="20"/>
                <w:szCs w:val="20"/>
                <w:lang w:val="en-US"/>
              </w:rPr>
              <w:t>18.14 (5.68)</w:t>
            </w:r>
          </w:p>
        </w:tc>
        <w:tc>
          <w:tcPr>
            <w:tcW w:w="1190" w:type="dxa"/>
            <w:tcBorders>
              <w:top w:val="single" w:sz="2" w:space="0" w:color="000001"/>
              <w:left w:val="single" w:sz="2" w:space="0" w:color="000001"/>
              <w:bottom w:val="single" w:sz="2" w:space="0" w:color="000001"/>
              <w:right w:val="single" w:sz="2" w:space="0" w:color="000001"/>
            </w:tcBorders>
          </w:tcPr>
          <w:p w14:paraId="70FF1A6C" w14:textId="00DA4621" w:rsidR="00C50A7A" w:rsidRDefault="002F2890" w:rsidP="00C50A7A">
            <w:pPr>
              <w:pStyle w:val="TableContents"/>
              <w:spacing w:after="46" w:line="240" w:lineRule="auto"/>
              <w:rPr>
                <w:sz w:val="20"/>
                <w:szCs w:val="20"/>
                <w:lang w:val="en-US"/>
              </w:rPr>
            </w:pPr>
            <w:r>
              <w:rPr>
                <w:sz w:val="20"/>
                <w:szCs w:val="20"/>
                <w:lang w:val="en-US"/>
              </w:rPr>
              <w:t>30.71 (6.93)</w:t>
            </w:r>
          </w:p>
        </w:tc>
        <w:tc>
          <w:tcPr>
            <w:tcW w:w="1105" w:type="dxa"/>
            <w:tcBorders>
              <w:top w:val="single" w:sz="2" w:space="0" w:color="000001"/>
              <w:left w:val="single" w:sz="2" w:space="0" w:color="000001"/>
              <w:bottom w:val="single" w:sz="2" w:space="0" w:color="000001"/>
            </w:tcBorders>
            <w:shd w:val="clear" w:color="auto" w:fill="auto"/>
          </w:tcPr>
          <w:p w14:paraId="44BAC6F3" w14:textId="511D6D83" w:rsidR="00C50A7A" w:rsidRPr="00E0042D" w:rsidRDefault="00C50A7A" w:rsidP="00C50A7A">
            <w:pPr>
              <w:pStyle w:val="TableContents"/>
              <w:spacing w:after="46" w:line="240" w:lineRule="auto"/>
              <w:rPr>
                <w:sz w:val="20"/>
                <w:szCs w:val="20"/>
                <w:lang w:val="en-US"/>
              </w:rPr>
            </w:pPr>
            <w:r>
              <w:rPr>
                <w:sz w:val="20"/>
                <w:szCs w:val="20"/>
                <w:lang w:val="en-US"/>
              </w:rPr>
              <w:t>22 (72.7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C6F2D9F" w14:textId="77777777" w:rsidR="00C50A7A" w:rsidRPr="00E0042D" w:rsidRDefault="00C50A7A" w:rsidP="00C50A7A">
            <w:pPr>
              <w:pStyle w:val="TableContents"/>
              <w:spacing w:after="46" w:line="240" w:lineRule="auto"/>
              <w:rPr>
                <w:sz w:val="20"/>
                <w:szCs w:val="20"/>
                <w:lang w:val="en-US"/>
              </w:rPr>
            </w:pPr>
            <w:r>
              <w:rPr>
                <w:sz w:val="20"/>
                <w:szCs w:val="20"/>
                <w:lang w:val="en-US"/>
              </w:rPr>
              <w:t>30.45 (1.25)</w:t>
            </w:r>
          </w:p>
        </w:tc>
      </w:tr>
      <w:tr w:rsidR="00C17AD7" w:rsidRPr="00E0042D" w14:paraId="49E4C6F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3043AFE" w14:textId="229D512A" w:rsidR="00C50A7A" w:rsidRDefault="00C50A7A" w:rsidP="00C50A7A">
            <w:pPr>
              <w:spacing w:after="46" w:line="240" w:lineRule="auto"/>
              <w:rPr>
                <w:sz w:val="20"/>
                <w:szCs w:val="20"/>
                <w:lang w:val="en-US"/>
              </w:rPr>
            </w:pPr>
            <w:r>
              <w:rPr>
                <w:sz w:val="20"/>
                <w:szCs w:val="20"/>
                <w:lang w:val="en-US"/>
              </w:rPr>
              <w:fldChar w:fldCharType="begin" w:fldLock="1"/>
            </w:r>
            <w:r w:rsidR="004A616B">
              <w:rPr>
                <w:sz w:val="20"/>
                <w:szCs w:val="20"/>
                <w:lang w:val="en-US"/>
              </w:rPr>
              <w:instrText>ADDIN CSL_CITATION {"citationItems":[{"id":"ITEM-1","itemData":{"DOI":"10.3346/jkms.2015.30.5.625","ISSN":"1011-8934","author":[{"dropping-particle":"","family":"Lee","given":"Hyo Jong","non-dropping-particle":"","parse-names":false,"suffix":""},{"dropping-particle":"","family":"Preda","given":"Adrian","non-dropping-particle":"","parse-names":false,"suffix":""},{"dropping-particle":"","family":"Ford","given":"Judith M.","non-dropping-particle":"","parse-names":false,"suffix":""},{"dropping-particle":"","family":"Mathalon","given":"Daniel H.","non-dropping-particle":"","parse-names":false,"suffix":""},{"dropping-particle":"","family":"Keator","given":"David B.","non-dropping-particle":"","parse-names":false,"suffix":""},{"dropping-particle":"","family":"Erp","given":"Theo G.M.","non-dropping-particle":"van","parse-names":false,"suffix":""},{"dropping-particle":"","family":"Turner","given":"Jessica A.","non-dropping-particle":"","parse-names":false,"suffix":""},{"dropping-particle":"","family":"Potkin","given":"Steven G.","non-dropping-particle":"","parse-names":false,"suffix":""}],"container-title":"Journal of Korean Medical Science","id":"ITEM-1","issued":{"date-parts":[["2015"]]},"title":"Functional Magnetic Resonance Imaging of Motor Cortex Activation in Schizophrenia","type":"article-journal"},"uris":["http://www.mendeley.com/documents/?uuid=a1d1f04e-7642-31ba-913c-7994c60230c7"]}],"mendeley":{"formattedCitation":"(H. J. Lee et al., 2015)","manualFormatting":"Lee et al., 2015","plainTextFormattedCitation":"(H. J. Lee et al., 2015)","previouslyFormattedCitation":"(H. J. Lee et al., 2015)"},"properties":{"noteIndex":0},"schema":"https://github.com/citation-style-language/schema/raw/master/csl-citation.json"}</w:instrText>
            </w:r>
            <w:r>
              <w:rPr>
                <w:sz w:val="20"/>
                <w:szCs w:val="20"/>
                <w:lang w:val="en-US"/>
              </w:rPr>
              <w:fldChar w:fldCharType="separate"/>
            </w:r>
            <w:r w:rsidRPr="00FC33C8">
              <w:rPr>
                <w:noProof/>
                <w:sz w:val="20"/>
                <w:szCs w:val="20"/>
                <w:lang w:val="en-US"/>
              </w:rPr>
              <w:t>Lee et al., 2015</w:t>
            </w:r>
            <w:r>
              <w:rPr>
                <w:sz w:val="20"/>
                <w:szCs w:val="20"/>
                <w:lang w:val="en-US"/>
              </w:rPr>
              <w:fldChar w:fldCharType="end"/>
            </w:r>
            <w:r w:rsidR="002763CF">
              <w:rPr>
                <w:sz w:val="20"/>
                <w:szCs w:val="20"/>
                <w:lang w:val="en-US"/>
              </w:rPr>
              <w:t>a</w:t>
            </w:r>
          </w:p>
        </w:tc>
        <w:tc>
          <w:tcPr>
            <w:tcW w:w="1078" w:type="dxa"/>
            <w:tcBorders>
              <w:top w:val="single" w:sz="2" w:space="0" w:color="000001"/>
              <w:left w:val="single" w:sz="2" w:space="0" w:color="000001"/>
              <w:bottom w:val="single" w:sz="2" w:space="0" w:color="000001"/>
            </w:tcBorders>
            <w:shd w:val="clear" w:color="auto" w:fill="auto"/>
          </w:tcPr>
          <w:p w14:paraId="5953D10D" w14:textId="174910BF" w:rsidR="00C50A7A" w:rsidRPr="00E0042D" w:rsidRDefault="00C50A7A" w:rsidP="00C50A7A">
            <w:pPr>
              <w:pStyle w:val="TableContents"/>
              <w:spacing w:after="46" w:line="240" w:lineRule="auto"/>
              <w:rPr>
                <w:sz w:val="20"/>
                <w:szCs w:val="20"/>
                <w:lang w:val="en-US"/>
              </w:rPr>
            </w:pPr>
            <w:r>
              <w:rPr>
                <w:sz w:val="20"/>
                <w:szCs w:val="20"/>
                <w:lang w:val="en-US"/>
              </w:rPr>
              <w:t>28 (82.14)</w:t>
            </w:r>
          </w:p>
        </w:tc>
        <w:tc>
          <w:tcPr>
            <w:tcW w:w="1176" w:type="dxa"/>
            <w:tcBorders>
              <w:top w:val="single" w:sz="2" w:space="0" w:color="000001"/>
              <w:left w:val="single" w:sz="2" w:space="0" w:color="000001"/>
              <w:bottom w:val="single" w:sz="2" w:space="0" w:color="000001"/>
            </w:tcBorders>
            <w:shd w:val="clear" w:color="auto" w:fill="auto"/>
          </w:tcPr>
          <w:p w14:paraId="7F87B463" w14:textId="77777777" w:rsidR="00C50A7A" w:rsidRPr="00E0042D" w:rsidRDefault="00C50A7A" w:rsidP="00C50A7A">
            <w:pPr>
              <w:pStyle w:val="TableContents"/>
              <w:spacing w:after="46" w:line="240" w:lineRule="auto"/>
              <w:rPr>
                <w:sz w:val="20"/>
                <w:szCs w:val="20"/>
                <w:lang w:val="en-US"/>
              </w:rPr>
            </w:pPr>
            <w:r>
              <w:rPr>
                <w:sz w:val="20"/>
                <w:szCs w:val="20"/>
                <w:lang w:val="en-US"/>
              </w:rPr>
              <w:t>41.25 (9.64)</w:t>
            </w:r>
          </w:p>
        </w:tc>
        <w:tc>
          <w:tcPr>
            <w:tcW w:w="1259" w:type="dxa"/>
            <w:tcBorders>
              <w:top w:val="single" w:sz="2" w:space="0" w:color="000001"/>
              <w:left w:val="single" w:sz="2" w:space="0" w:color="000001"/>
              <w:bottom w:val="single" w:sz="2" w:space="0" w:color="000001"/>
              <w:right w:val="single" w:sz="2" w:space="0" w:color="000001"/>
            </w:tcBorders>
          </w:tcPr>
          <w:p w14:paraId="26D74F21" w14:textId="3196870A"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7D9B8E9C" w14:textId="1BB27B48" w:rsidR="00C50A7A" w:rsidRDefault="002F2890"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42043E9" w14:textId="6EE5B69D"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4DA048E" w14:textId="3CE17E56" w:rsidR="00C50A7A" w:rsidRPr="00E0042D" w:rsidRDefault="002F289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3B4E387" w14:textId="0E69EFBA" w:rsidR="00C50A7A" w:rsidRDefault="002F289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A43E4A5" w14:textId="5737C0C7" w:rsidR="00C50A7A" w:rsidRDefault="002F289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AED9D4B" w14:textId="05A5874A" w:rsidR="00C50A7A" w:rsidRPr="00E0042D" w:rsidRDefault="00C50A7A" w:rsidP="00C50A7A">
            <w:pPr>
              <w:pStyle w:val="TableContents"/>
              <w:spacing w:after="46" w:line="240" w:lineRule="auto"/>
              <w:rPr>
                <w:sz w:val="20"/>
                <w:szCs w:val="20"/>
                <w:lang w:val="en-US"/>
              </w:rPr>
            </w:pPr>
            <w:r>
              <w:rPr>
                <w:sz w:val="20"/>
                <w:szCs w:val="20"/>
                <w:lang w:val="en-US"/>
              </w:rPr>
              <w:t>17 (82.3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8B81AB0" w14:textId="77777777" w:rsidR="00C50A7A" w:rsidRPr="00E0042D" w:rsidRDefault="00C50A7A" w:rsidP="00C50A7A">
            <w:pPr>
              <w:pStyle w:val="TableContents"/>
              <w:spacing w:after="46" w:line="240" w:lineRule="auto"/>
              <w:rPr>
                <w:sz w:val="20"/>
                <w:szCs w:val="20"/>
                <w:lang w:val="en-US"/>
              </w:rPr>
            </w:pPr>
            <w:r>
              <w:rPr>
                <w:sz w:val="20"/>
                <w:szCs w:val="20"/>
                <w:lang w:val="en-US"/>
              </w:rPr>
              <w:t>37.9 (12.9)</w:t>
            </w:r>
          </w:p>
        </w:tc>
      </w:tr>
      <w:tr w:rsidR="002763CF" w:rsidRPr="00E0042D" w14:paraId="73B9F7F7"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6EC120C" w14:textId="63498D8E" w:rsidR="002763CF" w:rsidRDefault="002763CF" w:rsidP="00C50A7A">
            <w:pPr>
              <w:spacing w:after="46" w:line="240" w:lineRule="auto"/>
              <w:rPr>
                <w:sz w:val="20"/>
                <w:szCs w:val="20"/>
                <w:lang w:val="en-US"/>
              </w:rPr>
            </w:pPr>
            <w:r>
              <w:rPr>
                <w:sz w:val="20"/>
                <w:szCs w:val="20"/>
                <w:lang w:val="en-US"/>
              </w:rPr>
              <w:fldChar w:fldCharType="begin" w:fldLock="1"/>
            </w:r>
            <w:r w:rsidR="004A616B">
              <w:rPr>
                <w:sz w:val="20"/>
                <w:szCs w:val="20"/>
                <w:lang w:val="en-US"/>
              </w:rPr>
              <w:instrText>ADDIN CSL_CITATION {"citationItems":[{"id":"ITEM-1","itemData":{"DOI":"10.1371/journal.pone.0120478","ISSN":"19326203","PMID":"25793291","abstract":"It has been reported that reality evaluation and recognition are impaired in patients with schizophrenia and these impairments are related to the severity of psychotic symptoms. The current study aimed to investigate the neural basis of impairments in reality evaluation and recognition and their relationships with cognitive insight in schizophrenia. During functional magnetic resonance imaging, 20 patients with schizophrenia and 20 healthy controls performed a set of reality evaluation and recognition tasks, in which subjects judged whether scenes in a series of drawings were real or unreal and whether they were familiar or novel. During reality evaluation, patients showed decreased activity in various regions including the inferior parietal lobule, retrosplenial cortex and parahippocampal gyrus, compared with controls. Particularly, parahippocampal gyrus activity was correlated with the severity of positive symptoms in patients. During recognition, patients also exhibited decreased activity in various regions, including the dorsolateral prefrontal cortex, inferior parietal lobule and posterior cingulate cortex. Particularly, inferior parietal lobule activity and posterior cingulate cortex activity were correlated with cognitive insight in patients. These findings provide evidence that neural impairments in reality evaluation and recognition are related to psychotic symptoms. Anomalous appraisal of context by dysfunctions in the context network may contribute to impairments in the reality processing in schizophrenia, and abnormal declarative memory processes may be involved in cognitive insight in patients with schizophrenia.","author":[{"dropping-particle":"","family":"Lee","given":"Jung Suk","non-dropping-particle":"","parse-names":false,"suffix":""},{"dropping-particle":"","family":"Chun","given":"Ji Won","non-dropping-particle":"","parse-names":false,"suffix":""},{"dropping-particle":"","family":"Lee","given":"Sang Hoon","non-dropping-particle":"","parse-names":false,"suffix":""},{"dropping-particle":"","family":"Kim","given":"Eosu","non-dropping-particle":"","parse-names":false,"suffix":""},{"dropping-particle":"","family":"Lee","given":"Seung Koo","non-dropping-particle":"","parse-names":false,"suffix":""},{"dropping-particle":"","family":"Kim","given":"Jae Jin","non-dropping-particle":"","parse-names":false,"suffix":""}],"container-title":"PLoS ONE","id":"ITEM-1","issue":"3","issued":{"date-parts":[["2015","3","20"]]},"publisher":"Public Library of Science","title":"Altered neural basis of the reality processing and its relation to cognitive insight in schizophrenia","type":"article-journal","volume":"10"},"uris":["http://www.mendeley.com/documents/?uuid=619c25f7-4a68-3c73-a6cf-6de3e3b46d1e"]}],"mendeley":{"formattedCitation":"(J. S. Lee et al., 2015)","manualFormatting":"Lee et al., 2015","plainTextFormattedCitation":"(J. S. Lee et al., 2015)","previouslyFormattedCitation":"(J. S. Lee et al., 2015)"},"properties":{"noteIndex":0},"schema":"https://github.com/citation-style-language/schema/raw/master/csl-citation.json"}</w:instrText>
            </w:r>
            <w:r>
              <w:rPr>
                <w:sz w:val="20"/>
                <w:szCs w:val="20"/>
                <w:lang w:val="en-US"/>
              </w:rPr>
              <w:fldChar w:fldCharType="separate"/>
            </w:r>
            <w:r w:rsidRPr="002763CF">
              <w:rPr>
                <w:noProof/>
                <w:sz w:val="20"/>
                <w:szCs w:val="20"/>
                <w:lang w:val="en-US"/>
              </w:rPr>
              <w:t>Lee et al., 2015</w:t>
            </w:r>
            <w:r>
              <w:rPr>
                <w:sz w:val="20"/>
                <w:szCs w:val="20"/>
                <w:lang w:val="en-US"/>
              </w:rPr>
              <w:fldChar w:fldCharType="end"/>
            </w:r>
            <w:r>
              <w:rPr>
                <w:sz w:val="20"/>
                <w:szCs w:val="20"/>
                <w:lang w:val="en-US"/>
              </w:rPr>
              <w:t>b</w:t>
            </w:r>
          </w:p>
        </w:tc>
        <w:tc>
          <w:tcPr>
            <w:tcW w:w="1078" w:type="dxa"/>
            <w:tcBorders>
              <w:top w:val="single" w:sz="2" w:space="0" w:color="000001"/>
              <w:left w:val="single" w:sz="2" w:space="0" w:color="000001"/>
              <w:bottom w:val="single" w:sz="2" w:space="0" w:color="000001"/>
            </w:tcBorders>
            <w:shd w:val="clear" w:color="auto" w:fill="auto"/>
          </w:tcPr>
          <w:p w14:paraId="797D10E0" w14:textId="127B555F" w:rsidR="002763CF" w:rsidRDefault="002763CF" w:rsidP="00C50A7A">
            <w:pPr>
              <w:pStyle w:val="TableContents"/>
              <w:spacing w:after="46" w:line="240" w:lineRule="auto"/>
              <w:rPr>
                <w:sz w:val="20"/>
                <w:szCs w:val="20"/>
                <w:lang w:val="en-US"/>
              </w:rPr>
            </w:pPr>
            <w:r>
              <w:rPr>
                <w:sz w:val="20"/>
                <w:szCs w:val="20"/>
                <w:lang w:val="en-US"/>
              </w:rPr>
              <w:t>20 (50)</w:t>
            </w:r>
          </w:p>
        </w:tc>
        <w:tc>
          <w:tcPr>
            <w:tcW w:w="1176" w:type="dxa"/>
            <w:tcBorders>
              <w:top w:val="single" w:sz="2" w:space="0" w:color="000001"/>
              <w:left w:val="single" w:sz="2" w:space="0" w:color="000001"/>
              <w:bottom w:val="single" w:sz="2" w:space="0" w:color="000001"/>
            </w:tcBorders>
            <w:shd w:val="clear" w:color="auto" w:fill="auto"/>
          </w:tcPr>
          <w:p w14:paraId="4DFD5C42" w14:textId="7E0208DA" w:rsidR="002763CF" w:rsidRDefault="002763CF" w:rsidP="00C50A7A">
            <w:pPr>
              <w:pStyle w:val="TableContents"/>
              <w:spacing w:after="46" w:line="240" w:lineRule="auto"/>
              <w:rPr>
                <w:sz w:val="20"/>
                <w:szCs w:val="20"/>
                <w:lang w:val="en-US"/>
              </w:rPr>
            </w:pPr>
            <w:r>
              <w:rPr>
                <w:sz w:val="20"/>
                <w:szCs w:val="20"/>
                <w:lang w:val="en-US"/>
              </w:rPr>
              <w:t>37.1 (6.5)</w:t>
            </w:r>
          </w:p>
        </w:tc>
        <w:tc>
          <w:tcPr>
            <w:tcW w:w="1259" w:type="dxa"/>
            <w:tcBorders>
              <w:top w:val="single" w:sz="2" w:space="0" w:color="000001"/>
              <w:left w:val="single" w:sz="2" w:space="0" w:color="000001"/>
              <w:bottom w:val="single" w:sz="2" w:space="0" w:color="000001"/>
              <w:right w:val="single" w:sz="2" w:space="0" w:color="000001"/>
            </w:tcBorders>
          </w:tcPr>
          <w:p w14:paraId="0BC925A0" w14:textId="5E1F0182" w:rsidR="002763CF" w:rsidRDefault="002763CF"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EB50FD7" w14:textId="2FF558BE" w:rsidR="002763CF" w:rsidRDefault="002763CF" w:rsidP="00C50A7A">
            <w:pPr>
              <w:pStyle w:val="TableContents"/>
              <w:spacing w:after="46" w:line="240" w:lineRule="auto"/>
              <w:rPr>
                <w:sz w:val="20"/>
                <w:szCs w:val="20"/>
                <w:lang w:val="en-US"/>
              </w:rPr>
            </w:pPr>
            <w:r>
              <w:rPr>
                <w:sz w:val="20"/>
                <w:szCs w:val="20"/>
                <w:lang w:val="en-US"/>
              </w:rPr>
              <w:t>11.6 (5.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32D8518" w14:textId="10D79F85" w:rsidR="002763CF" w:rsidRDefault="00126069" w:rsidP="00C50A7A">
            <w:pPr>
              <w:pStyle w:val="TableContents"/>
              <w:spacing w:after="46" w:line="240" w:lineRule="auto"/>
              <w:rPr>
                <w:sz w:val="20"/>
                <w:szCs w:val="20"/>
                <w:lang w:val="en-US"/>
              </w:rPr>
            </w:pPr>
            <w:r>
              <w:rPr>
                <w:sz w:val="20"/>
                <w:szCs w:val="20"/>
                <w:lang w:val="en-US"/>
              </w:rPr>
              <w:t>52.5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457C954" w14:textId="37BD8976" w:rsidR="002763CF" w:rsidRDefault="00126069" w:rsidP="00C50A7A">
            <w:pPr>
              <w:pStyle w:val="TableContents"/>
              <w:spacing w:after="46" w:line="240" w:lineRule="auto"/>
              <w:rPr>
                <w:sz w:val="20"/>
                <w:szCs w:val="20"/>
                <w:lang w:val="en-US"/>
              </w:rPr>
            </w:pPr>
            <w:r>
              <w:rPr>
                <w:sz w:val="20"/>
                <w:szCs w:val="20"/>
                <w:lang w:val="en-US"/>
              </w:rPr>
              <w:t>12.4 (4.6)</w:t>
            </w:r>
          </w:p>
        </w:tc>
        <w:tc>
          <w:tcPr>
            <w:tcW w:w="1176" w:type="dxa"/>
            <w:tcBorders>
              <w:top w:val="single" w:sz="2" w:space="0" w:color="000001"/>
              <w:left w:val="single" w:sz="2" w:space="0" w:color="000001"/>
              <w:bottom w:val="single" w:sz="2" w:space="0" w:color="000001"/>
              <w:right w:val="single" w:sz="2" w:space="0" w:color="000001"/>
            </w:tcBorders>
          </w:tcPr>
          <w:p w14:paraId="76D36CA9" w14:textId="5FEB7120" w:rsidR="002763CF" w:rsidRDefault="00126069" w:rsidP="00C50A7A">
            <w:pPr>
              <w:pStyle w:val="TableContents"/>
              <w:spacing w:after="46" w:line="240" w:lineRule="auto"/>
              <w:rPr>
                <w:sz w:val="20"/>
                <w:szCs w:val="20"/>
                <w:lang w:val="en-US"/>
              </w:rPr>
            </w:pPr>
            <w:r>
              <w:rPr>
                <w:sz w:val="20"/>
                <w:szCs w:val="20"/>
                <w:lang w:val="en-US"/>
              </w:rPr>
              <w:t>13 (4.7)</w:t>
            </w:r>
          </w:p>
        </w:tc>
        <w:tc>
          <w:tcPr>
            <w:tcW w:w="1190" w:type="dxa"/>
            <w:tcBorders>
              <w:top w:val="single" w:sz="2" w:space="0" w:color="000001"/>
              <w:left w:val="single" w:sz="2" w:space="0" w:color="000001"/>
              <w:bottom w:val="single" w:sz="2" w:space="0" w:color="000001"/>
              <w:right w:val="single" w:sz="2" w:space="0" w:color="000001"/>
            </w:tcBorders>
          </w:tcPr>
          <w:p w14:paraId="27FC84BC" w14:textId="18525CA7" w:rsidR="002763CF" w:rsidRDefault="00126069" w:rsidP="00C50A7A">
            <w:pPr>
              <w:pStyle w:val="TableContents"/>
              <w:spacing w:after="46" w:line="240" w:lineRule="auto"/>
              <w:rPr>
                <w:sz w:val="20"/>
                <w:szCs w:val="20"/>
                <w:lang w:val="en-US"/>
              </w:rPr>
            </w:pPr>
            <w:r>
              <w:rPr>
                <w:sz w:val="20"/>
                <w:szCs w:val="20"/>
                <w:lang w:val="en-US"/>
              </w:rPr>
              <w:t>27.1 (7.6)</w:t>
            </w:r>
          </w:p>
        </w:tc>
        <w:tc>
          <w:tcPr>
            <w:tcW w:w="1105" w:type="dxa"/>
            <w:tcBorders>
              <w:top w:val="single" w:sz="2" w:space="0" w:color="000001"/>
              <w:left w:val="single" w:sz="2" w:space="0" w:color="000001"/>
              <w:bottom w:val="single" w:sz="2" w:space="0" w:color="000001"/>
            </w:tcBorders>
            <w:shd w:val="clear" w:color="auto" w:fill="auto"/>
          </w:tcPr>
          <w:p w14:paraId="1D7CE529" w14:textId="1455D9E5" w:rsidR="002763CF" w:rsidRDefault="00126069" w:rsidP="00C50A7A">
            <w:pPr>
              <w:pStyle w:val="TableContents"/>
              <w:spacing w:after="46" w:line="240" w:lineRule="auto"/>
              <w:rPr>
                <w:sz w:val="20"/>
                <w:szCs w:val="20"/>
                <w:lang w:val="en-US"/>
              </w:rPr>
            </w:pPr>
            <w:r>
              <w:rPr>
                <w:sz w:val="20"/>
                <w:szCs w:val="20"/>
                <w:lang w:val="en-US"/>
              </w:rPr>
              <w:t>20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B700699" w14:textId="6961CFB0" w:rsidR="002763CF" w:rsidRDefault="00126069" w:rsidP="00C50A7A">
            <w:pPr>
              <w:pStyle w:val="TableContents"/>
              <w:spacing w:after="46" w:line="240" w:lineRule="auto"/>
              <w:rPr>
                <w:sz w:val="20"/>
                <w:szCs w:val="20"/>
                <w:lang w:val="en-US"/>
              </w:rPr>
            </w:pPr>
            <w:r>
              <w:rPr>
                <w:sz w:val="20"/>
                <w:szCs w:val="20"/>
                <w:lang w:val="en-US"/>
              </w:rPr>
              <w:t>36.7 (7.1)</w:t>
            </w:r>
          </w:p>
        </w:tc>
      </w:tr>
      <w:tr w:rsidR="00FC0304" w:rsidRPr="00E0042D" w14:paraId="0F7CA8BE"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8486655" w14:textId="1D7B287D" w:rsidR="00FC0304" w:rsidRDefault="00FC0304"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0.03.002","ISSN":"09254927","PMID":"20488673","abstract":"People with schizophrenia consistently show memory impairment on varying tasks including item recognition memory. Relative to the correct rejection of distracter items, the correct recognition of studied items consistently produces an effect termed the old/new effect that is characterized by increased activity in parietal and frontal cortical regions. This effect has received only scant attention in schizophrenia. We examined the old/new effect in 15 people with schizophrenia and 18 controls during an item recognition test, and neural activity was examined with event-related functional magnetic resonance imaging. Both groups performed equally well during the recognition test and showed increased activity in a left dorsolateral prefrontal region and in the precuneus bilaterally during the successful recognition of old items relative to the correct rejection of new items. The control group also exhibited increased activity in the dorsal left parietal cortex. This region has been implicated in the top-down modulation of memory which involves control processes that support memory-retrieval search, monitoring and verification. Although these processes may not be of paramount importance in item recognition memory performance, the present findings suggest that people with schizophrenia may have difficulty with such top-down modulation, a finding consistent with many other studies in information processing. © 2010 Elsevier Ireland Ltd.","author":[{"dropping-particle":"","family":"Lepage","given":"Martin","non-dropping-particle":"","parse-names":false,"suffix":""},{"dropping-particle":"","family":"Pelletier","given":"Marc","non-dropping-particle":"","parse-names":false,"suffix":""},{"dropping-particle":"","family":"Achim","given":"Amélie","non-dropping-particle":"","parse-names":false,"suffix":""},{"dropping-particle":"","family":"Montoya","given":"Alonso","non-dropping-particle":"","parse-names":false,"suffix":""},{"dropping-particle":"","family":"Menear","given":"Matthew","non-dropping-particle":"","parse-names":false,"suffix":""},{"dropping-particle":"","family":"Lal","given":"Sam","non-dropping-particle":"","parse-names":false,"suffix":""}],"container-title":"Psychiatry Research - Neuroimaging","id":"ITEM-1","issue":"3","issued":{"date-parts":[["2010","6","30"]]},"page":"191-199","title":"Parietal cortex and episodic memory retrieval in schizophrenia","type":"article-journal","volume":"182"},"uris":["http://www.mendeley.com/documents/?uuid=bb64579d-a0e0-4e12-953c-3ea91572a509"]}],"mendeley":{"formattedCitation":"(Lepage et al., 2010)","manualFormatting":"Lepage et al., 2010","plainTextFormattedCitation":"(Lepage et al., 2010)","previouslyFormattedCitation":"(Lepage et al., 2010)"},"properties":{"noteIndex":0},"schema":"https://github.com/citation-style-language/schema/raw/master/csl-citation.json"}</w:instrText>
            </w:r>
            <w:r>
              <w:rPr>
                <w:sz w:val="20"/>
                <w:szCs w:val="20"/>
                <w:lang w:val="en-US"/>
              </w:rPr>
              <w:fldChar w:fldCharType="separate"/>
            </w:r>
            <w:r w:rsidRPr="00FC0304">
              <w:rPr>
                <w:noProof/>
                <w:sz w:val="20"/>
                <w:szCs w:val="20"/>
                <w:lang w:val="en-US"/>
              </w:rPr>
              <w:t>Lepage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C8A6E2B" w14:textId="4390237B" w:rsidR="00FC0304" w:rsidRDefault="00FC0304" w:rsidP="00C50A7A">
            <w:pPr>
              <w:pStyle w:val="TableContents"/>
              <w:spacing w:after="46" w:line="240" w:lineRule="auto"/>
              <w:rPr>
                <w:sz w:val="20"/>
                <w:szCs w:val="20"/>
                <w:lang w:val="en-US"/>
              </w:rPr>
            </w:pPr>
            <w:r>
              <w:rPr>
                <w:sz w:val="20"/>
                <w:szCs w:val="20"/>
                <w:lang w:val="en-US"/>
              </w:rPr>
              <w:t>15 (67)</w:t>
            </w:r>
          </w:p>
        </w:tc>
        <w:tc>
          <w:tcPr>
            <w:tcW w:w="1176" w:type="dxa"/>
            <w:tcBorders>
              <w:top w:val="single" w:sz="2" w:space="0" w:color="000001"/>
              <w:left w:val="single" w:sz="2" w:space="0" w:color="000001"/>
              <w:bottom w:val="single" w:sz="2" w:space="0" w:color="000001"/>
            </w:tcBorders>
            <w:shd w:val="clear" w:color="auto" w:fill="auto"/>
          </w:tcPr>
          <w:p w14:paraId="45B156AA" w14:textId="1CB81F41" w:rsidR="00FC0304" w:rsidRDefault="00FC0304" w:rsidP="00C50A7A">
            <w:pPr>
              <w:pStyle w:val="TableContents"/>
              <w:spacing w:after="46" w:line="240" w:lineRule="auto"/>
              <w:rPr>
                <w:sz w:val="20"/>
                <w:szCs w:val="20"/>
                <w:lang w:val="en-US"/>
              </w:rPr>
            </w:pPr>
            <w:r>
              <w:rPr>
                <w:sz w:val="20"/>
                <w:szCs w:val="20"/>
                <w:lang w:val="en-US"/>
              </w:rPr>
              <w:t>34 (8.4)</w:t>
            </w:r>
          </w:p>
        </w:tc>
        <w:tc>
          <w:tcPr>
            <w:tcW w:w="1259" w:type="dxa"/>
            <w:tcBorders>
              <w:top w:val="single" w:sz="2" w:space="0" w:color="000001"/>
              <w:left w:val="single" w:sz="2" w:space="0" w:color="000001"/>
              <w:bottom w:val="single" w:sz="2" w:space="0" w:color="000001"/>
              <w:right w:val="single" w:sz="2" w:space="0" w:color="000001"/>
            </w:tcBorders>
          </w:tcPr>
          <w:p w14:paraId="3F5698F1" w14:textId="2FC6516E" w:rsidR="00FC0304" w:rsidRDefault="00FC0304" w:rsidP="00C50A7A">
            <w:pPr>
              <w:pStyle w:val="TableContents"/>
              <w:spacing w:after="46" w:line="240" w:lineRule="auto"/>
              <w:rPr>
                <w:sz w:val="20"/>
                <w:szCs w:val="20"/>
                <w:lang w:val="en-US"/>
              </w:rPr>
            </w:pPr>
            <w:r>
              <w:rPr>
                <w:sz w:val="20"/>
                <w:szCs w:val="20"/>
                <w:lang w:val="en-US"/>
              </w:rPr>
              <w:t>93.33</w:t>
            </w:r>
          </w:p>
        </w:tc>
        <w:tc>
          <w:tcPr>
            <w:tcW w:w="1162" w:type="dxa"/>
            <w:tcBorders>
              <w:top w:val="single" w:sz="2" w:space="0" w:color="000001"/>
              <w:left w:val="single" w:sz="2" w:space="0" w:color="000001"/>
              <w:bottom w:val="single" w:sz="2" w:space="0" w:color="000001"/>
            </w:tcBorders>
          </w:tcPr>
          <w:p w14:paraId="78361F94" w14:textId="12965C12" w:rsidR="00FC0304" w:rsidRDefault="00FC0304" w:rsidP="00C50A7A">
            <w:pPr>
              <w:pStyle w:val="TableContents"/>
              <w:spacing w:after="46" w:line="240" w:lineRule="auto"/>
              <w:rPr>
                <w:sz w:val="20"/>
                <w:szCs w:val="20"/>
                <w:lang w:val="en-US"/>
              </w:rPr>
            </w:pPr>
            <w:r>
              <w:rPr>
                <w:sz w:val="20"/>
                <w:szCs w:val="20"/>
                <w:lang w:val="en-US"/>
              </w:rPr>
              <w:t>10.3 (7.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F665C4A" w14:textId="3D37BCC3" w:rsidR="00FC0304" w:rsidRDefault="00FC0304" w:rsidP="00C50A7A">
            <w:pPr>
              <w:pStyle w:val="TableContents"/>
              <w:spacing w:after="46" w:line="240" w:lineRule="auto"/>
              <w:rPr>
                <w:sz w:val="20"/>
                <w:szCs w:val="20"/>
                <w:lang w:val="en-US"/>
              </w:rPr>
            </w:pPr>
            <w:r>
              <w:rPr>
                <w:sz w:val="20"/>
                <w:szCs w:val="20"/>
                <w:lang w:val="en-US"/>
              </w:rPr>
              <w:t>45.4 (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4EF4F89" w14:textId="0CC8CE90" w:rsidR="00FC0304" w:rsidRDefault="00FC0304" w:rsidP="00C50A7A">
            <w:pPr>
              <w:pStyle w:val="TableContents"/>
              <w:spacing w:after="46" w:line="240" w:lineRule="auto"/>
              <w:rPr>
                <w:sz w:val="20"/>
                <w:szCs w:val="20"/>
                <w:lang w:val="en-US"/>
              </w:rPr>
            </w:pPr>
            <w:r>
              <w:rPr>
                <w:sz w:val="20"/>
                <w:szCs w:val="20"/>
                <w:lang w:val="en-US"/>
              </w:rPr>
              <w:t>11.3 (3)</w:t>
            </w:r>
          </w:p>
        </w:tc>
        <w:tc>
          <w:tcPr>
            <w:tcW w:w="1176" w:type="dxa"/>
            <w:tcBorders>
              <w:top w:val="single" w:sz="2" w:space="0" w:color="000001"/>
              <w:left w:val="single" w:sz="2" w:space="0" w:color="000001"/>
              <w:bottom w:val="single" w:sz="2" w:space="0" w:color="000001"/>
              <w:right w:val="single" w:sz="2" w:space="0" w:color="000001"/>
            </w:tcBorders>
          </w:tcPr>
          <w:p w14:paraId="0BCB0DA5" w14:textId="75C7F0AC" w:rsidR="00FC0304" w:rsidRDefault="00FC0304" w:rsidP="00C50A7A">
            <w:pPr>
              <w:pStyle w:val="TableContents"/>
              <w:spacing w:after="46" w:line="240" w:lineRule="auto"/>
              <w:rPr>
                <w:sz w:val="20"/>
                <w:szCs w:val="20"/>
                <w:lang w:val="en-US"/>
              </w:rPr>
            </w:pPr>
            <w:r>
              <w:rPr>
                <w:sz w:val="20"/>
                <w:szCs w:val="20"/>
                <w:lang w:val="en-US"/>
              </w:rPr>
              <w:t>10 (3.1)</w:t>
            </w:r>
          </w:p>
        </w:tc>
        <w:tc>
          <w:tcPr>
            <w:tcW w:w="1190" w:type="dxa"/>
            <w:tcBorders>
              <w:top w:val="single" w:sz="2" w:space="0" w:color="000001"/>
              <w:left w:val="single" w:sz="2" w:space="0" w:color="000001"/>
              <w:bottom w:val="single" w:sz="2" w:space="0" w:color="000001"/>
              <w:right w:val="single" w:sz="2" w:space="0" w:color="000001"/>
            </w:tcBorders>
          </w:tcPr>
          <w:p w14:paraId="07D72260" w14:textId="1A5FE230" w:rsidR="00FC0304" w:rsidRDefault="00FC0304" w:rsidP="00C50A7A">
            <w:pPr>
              <w:pStyle w:val="TableContents"/>
              <w:spacing w:after="46" w:line="240" w:lineRule="auto"/>
              <w:rPr>
                <w:sz w:val="20"/>
                <w:szCs w:val="20"/>
                <w:lang w:val="en-US"/>
              </w:rPr>
            </w:pPr>
            <w:r>
              <w:rPr>
                <w:sz w:val="20"/>
                <w:szCs w:val="20"/>
                <w:lang w:val="en-US"/>
              </w:rPr>
              <w:t>24.1 (5.3)</w:t>
            </w:r>
          </w:p>
        </w:tc>
        <w:tc>
          <w:tcPr>
            <w:tcW w:w="1105" w:type="dxa"/>
            <w:tcBorders>
              <w:top w:val="single" w:sz="2" w:space="0" w:color="000001"/>
              <w:left w:val="single" w:sz="2" w:space="0" w:color="000001"/>
              <w:bottom w:val="single" w:sz="2" w:space="0" w:color="000001"/>
            </w:tcBorders>
            <w:shd w:val="clear" w:color="auto" w:fill="auto"/>
          </w:tcPr>
          <w:p w14:paraId="634E6F86" w14:textId="2D73C875" w:rsidR="00FC0304" w:rsidRDefault="00FC0304" w:rsidP="00C50A7A">
            <w:pPr>
              <w:pStyle w:val="TableContents"/>
              <w:spacing w:after="46" w:line="240" w:lineRule="auto"/>
              <w:rPr>
                <w:sz w:val="20"/>
                <w:szCs w:val="20"/>
                <w:lang w:val="en-US"/>
              </w:rPr>
            </w:pPr>
            <w:r>
              <w:rPr>
                <w:sz w:val="20"/>
                <w:szCs w:val="20"/>
                <w:lang w:val="en-US"/>
              </w:rPr>
              <w:t>18 (5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3195FCA" w14:textId="5E6F59AF" w:rsidR="00FC0304" w:rsidRDefault="00FC0304" w:rsidP="00C50A7A">
            <w:pPr>
              <w:pStyle w:val="TableContents"/>
              <w:spacing w:after="46" w:line="240" w:lineRule="auto"/>
              <w:rPr>
                <w:sz w:val="20"/>
                <w:szCs w:val="20"/>
                <w:lang w:val="en-US"/>
              </w:rPr>
            </w:pPr>
            <w:r>
              <w:rPr>
                <w:sz w:val="20"/>
                <w:szCs w:val="20"/>
                <w:lang w:val="en-US"/>
              </w:rPr>
              <w:t>28.9 (9.5)</w:t>
            </w:r>
          </w:p>
        </w:tc>
      </w:tr>
      <w:tr w:rsidR="00C17AD7" w:rsidRPr="00E0042D" w14:paraId="17F61904"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8B2342B" w14:textId="5139750E"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9.01.002","ISSN":"18727506","abstract":"The neural correlate of working memory (WM) impairment in schizophrenia is key to the understanding of the cognitive deficits observed in this disorder. We sought to determine the clinical validity of the dual version n-back paradigm in patients with schizophrenia, and whether schizophrenia patients exhibit altered brain activation patterns compared with healthy controls in this dual version WM measure using functional magnetic resonance imaging. Patients with schizophrenia (n = 20) and healthy controls (n = 24) performed the dual n-back task that consists of both visuospatial and auditory-verbal n-back streams, in which participants were required to monitor and update the contents from these two different inputs simultaneously. Significant positive correlations were found between performance in the dual 2-back condition and another measure of WM capacity and IQ estimates. Moreover, hypoactivation was observed at the right middle frontal gyrus and the posterior parietal regions in schizophrenia participants compared with healthy controls. The right hippocampus was less deactivated in schizophrenia patients compared with healthy controls. Our results support the clinical utility of the dual n-back task in schizophrenia and may have implications for the development of specific cognitive training targeting these impaired neural substrates in relation to WM in patients with schizophrenia.","author":[{"dropping-particle":"","family":"Li","given":"Xu","non-dropping-particle":"","parse-names":false,"suffix":""},{"dropping-particle":"","family":"Yi","given":"Zheng hui","non-dropping-particle":"","parse-names":false,"suffix":""},{"dropping-particle":"","family":"Lv","given":"Qin yu","non-dropping-particle":"","parse-names":false,"suffix":""},{"dropping-particle":"","family":"Chu","given":"Min yi","non-dropping-particle":"","parse-names":false,"suffix":""},{"dropping-particle":"","family":"Hu","given":"Hui xin","non-dropping-particle":"","parse-names":false,"suffix":""},{"dropping-particle":"","family":"Wang","given":"Jin hong","non-dropping-particle":"","parse-names":false,"suffix":""},{"dropping-particle":"","family":"Zhang","given":"Jian ye","non-dropping-particle":"","parse-names":false,"suffix":""},{"dropping-particle":"","family":"Cheung","given":"Eric E.F.","non-dropping-particle":"","parse-names":false,"suffix":""},{"dropping-particle":"","family":"Chan","given":"Raymond C.K.","non-dropping-particle":"","parse-names":false,"suffix":""}],"container-title":"Psychiatry Research - Neuroimaging","id":"ITEM-1","issued":{"date-parts":[["2019","2","28"]]},"page":"37-44","publisher":"Elsevier Ireland Ltd","title":"Clinical utility of the dual n-back task in schizophrenia: A functional imaging approach","type":"article-journal","volume":"284"},"uris":["http://www.mendeley.com/documents/?uuid=373d4c3d-3872-3aa9-8d68-17c7acf41b47"]}],"mendeley":{"formattedCitation":"(X. Li et al., 2019)","manualFormatting":"Li et al., 2019","plainTextFormattedCitation":"(X. Li et al., 2019)","previouslyFormattedCitation":"(X. Li et al., 2019)"},"properties":{"noteIndex":0},"schema":"https://github.com/citation-style-language/schema/raw/master/csl-citation.json"}</w:instrText>
            </w:r>
            <w:r>
              <w:rPr>
                <w:sz w:val="20"/>
                <w:szCs w:val="20"/>
                <w:lang w:val="en-US"/>
              </w:rPr>
              <w:fldChar w:fldCharType="separate"/>
            </w:r>
            <w:r w:rsidRPr="00FC33C8">
              <w:rPr>
                <w:noProof/>
                <w:sz w:val="20"/>
                <w:szCs w:val="20"/>
                <w:lang w:val="en-US"/>
              </w:rPr>
              <w:t>Li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09F9BDF" w14:textId="43E39175" w:rsidR="00C50A7A" w:rsidRPr="00E0042D" w:rsidRDefault="00C50A7A" w:rsidP="00C50A7A">
            <w:pPr>
              <w:pStyle w:val="TableContents"/>
              <w:spacing w:after="46" w:line="240" w:lineRule="auto"/>
              <w:rPr>
                <w:sz w:val="20"/>
                <w:szCs w:val="20"/>
                <w:lang w:val="en-US"/>
              </w:rPr>
            </w:pPr>
            <w:r>
              <w:rPr>
                <w:sz w:val="20"/>
                <w:szCs w:val="20"/>
                <w:lang w:val="en-US"/>
              </w:rPr>
              <w:t>20 (65)</w:t>
            </w:r>
          </w:p>
        </w:tc>
        <w:tc>
          <w:tcPr>
            <w:tcW w:w="1176" w:type="dxa"/>
            <w:tcBorders>
              <w:top w:val="single" w:sz="2" w:space="0" w:color="000001"/>
              <w:left w:val="single" w:sz="2" w:space="0" w:color="000001"/>
              <w:bottom w:val="single" w:sz="2" w:space="0" w:color="000001"/>
            </w:tcBorders>
            <w:shd w:val="clear" w:color="auto" w:fill="auto"/>
          </w:tcPr>
          <w:p w14:paraId="662BA083" w14:textId="77777777" w:rsidR="00C50A7A" w:rsidRPr="00E0042D" w:rsidRDefault="00C50A7A" w:rsidP="00C50A7A">
            <w:pPr>
              <w:pStyle w:val="TableContents"/>
              <w:spacing w:after="46" w:line="240" w:lineRule="auto"/>
              <w:rPr>
                <w:sz w:val="20"/>
                <w:szCs w:val="20"/>
                <w:lang w:val="en-US"/>
              </w:rPr>
            </w:pPr>
            <w:r>
              <w:rPr>
                <w:sz w:val="20"/>
                <w:szCs w:val="20"/>
                <w:lang w:val="en-US"/>
              </w:rPr>
              <w:t>23.05 (6)</w:t>
            </w:r>
          </w:p>
        </w:tc>
        <w:tc>
          <w:tcPr>
            <w:tcW w:w="1259" w:type="dxa"/>
            <w:tcBorders>
              <w:top w:val="single" w:sz="2" w:space="0" w:color="000001"/>
              <w:left w:val="single" w:sz="2" w:space="0" w:color="000001"/>
              <w:bottom w:val="single" w:sz="2" w:space="0" w:color="000001"/>
              <w:right w:val="single" w:sz="2" w:space="0" w:color="000001"/>
            </w:tcBorders>
          </w:tcPr>
          <w:p w14:paraId="74DE5978" w14:textId="76C76AC3" w:rsidR="00C50A7A" w:rsidRDefault="00C50A7A" w:rsidP="00C50A7A">
            <w:pPr>
              <w:pStyle w:val="TableContents"/>
              <w:spacing w:after="46" w:line="240" w:lineRule="auto"/>
              <w:rPr>
                <w:sz w:val="20"/>
                <w:szCs w:val="20"/>
                <w:lang w:val="en-US"/>
              </w:rPr>
            </w:pPr>
            <w:r>
              <w:rPr>
                <w:sz w:val="20"/>
                <w:szCs w:val="20"/>
                <w:lang w:val="en-US"/>
              </w:rPr>
              <w:t>95</w:t>
            </w:r>
          </w:p>
        </w:tc>
        <w:tc>
          <w:tcPr>
            <w:tcW w:w="1162" w:type="dxa"/>
            <w:tcBorders>
              <w:top w:val="single" w:sz="2" w:space="0" w:color="000001"/>
              <w:left w:val="single" w:sz="2" w:space="0" w:color="000001"/>
              <w:bottom w:val="single" w:sz="2" w:space="0" w:color="000001"/>
            </w:tcBorders>
          </w:tcPr>
          <w:p w14:paraId="43EBE029" w14:textId="68221C55" w:rsidR="00C50A7A" w:rsidRDefault="002F2890" w:rsidP="00C50A7A">
            <w:pPr>
              <w:pStyle w:val="TableContents"/>
              <w:spacing w:after="46" w:line="240" w:lineRule="auto"/>
              <w:rPr>
                <w:sz w:val="20"/>
                <w:szCs w:val="20"/>
                <w:lang w:val="en-US"/>
              </w:rPr>
            </w:pPr>
            <w:r>
              <w:rPr>
                <w:sz w:val="20"/>
                <w:szCs w:val="20"/>
                <w:lang w:val="en-US"/>
              </w:rPr>
              <w:t>2.63 (2.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2B9AE03" w14:textId="53BAE4E4" w:rsidR="00C50A7A" w:rsidRPr="00E0042D" w:rsidRDefault="00C50A7A" w:rsidP="00C50A7A">
            <w:pPr>
              <w:pStyle w:val="TableContents"/>
              <w:spacing w:after="46" w:line="240" w:lineRule="auto"/>
              <w:rPr>
                <w:sz w:val="20"/>
                <w:szCs w:val="20"/>
                <w:lang w:val="en-US"/>
              </w:rPr>
            </w:pPr>
            <w:r>
              <w:rPr>
                <w:sz w:val="20"/>
                <w:szCs w:val="20"/>
                <w:lang w:val="en-US"/>
              </w:rPr>
              <w:t>56.7 (11.2)</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8557C90" w14:textId="1D0B1121" w:rsidR="00C50A7A" w:rsidRPr="00E0042D" w:rsidRDefault="002F2890" w:rsidP="00C50A7A">
            <w:pPr>
              <w:pStyle w:val="TableContents"/>
              <w:spacing w:after="46" w:line="240" w:lineRule="auto"/>
              <w:rPr>
                <w:sz w:val="20"/>
                <w:szCs w:val="20"/>
                <w:lang w:val="en-US"/>
              </w:rPr>
            </w:pPr>
            <w:r>
              <w:rPr>
                <w:sz w:val="20"/>
                <w:szCs w:val="20"/>
                <w:lang w:val="en-US"/>
              </w:rPr>
              <w:t>9.75 (3.75)</w:t>
            </w:r>
          </w:p>
        </w:tc>
        <w:tc>
          <w:tcPr>
            <w:tcW w:w="1176" w:type="dxa"/>
            <w:tcBorders>
              <w:top w:val="single" w:sz="2" w:space="0" w:color="000001"/>
              <w:left w:val="single" w:sz="2" w:space="0" w:color="000001"/>
              <w:bottom w:val="single" w:sz="2" w:space="0" w:color="000001"/>
              <w:right w:val="single" w:sz="2" w:space="0" w:color="000001"/>
            </w:tcBorders>
          </w:tcPr>
          <w:p w14:paraId="727FFAFC" w14:textId="206CCDD3" w:rsidR="00C50A7A" w:rsidRDefault="002F2890" w:rsidP="00C50A7A">
            <w:pPr>
              <w:pStyle w:val="TableContents"/>
              <w:spacing w:after="46" w:line="240" w:lineRule="auto"/>
              <w:rPr>
                <w:sz w:val="20"/>
                <w:szCs w:val="20"/>
                <w:lang w:val="en-US"/>
              </w:rPr>
            </w:pPr>
            <w:r>
              <w:rPr>
                <w:sz w:val="20"/>
                <w:szCs w:val="20"/>
                <w:lang w:val="en-US"/>
              </w:rPr>
              <w:t>18.95 (4.55)</w:t>
            </w:r>
          </w:p>
        </w:tc>
        <w:tc>
          <w:tcPr>
            <w:tcW w:w="1190" w:type="dxa"/>
            <w:tcBorders>
              <w:top w:val="single" w:sz="2" w:space="0" w:color="000001"/>
              <w:left w:val="single" w:sz="2" w:space="0" w:color="000001"/>
              <w:bottom w:val="single" w:sz="2" w:space="0" w:color="000001"/>
              <w:right w:val="single" w:sz="2" w:space="0" w:color="000001"/>
            </w:tcBorders>
          </w:tcPr>
          <w:p w14:paraId="055C5FCF" w14:textId="412584DD" w:rsidR="00C50A7A" w:rsidRDefault="002F2890" w:rsidP="00C50A7A">
            <w:pPr>
              <w:pStyle w:val="TableContents"/>
              <w:spacing w:after="46" w:line="240" w:lineRule="auto"/>
              <w:rPr>
                <w:sz w:val="20"/>
                <w:szCs w:val="20"/>
                <w:lang w:val="en-US"/>
              </w:rPr>
            </w:pPr>
            <w:r>
              <w:rPr>
                <w:sz w:val="20"/>
                <w:szCs w:val="20"/>
                <w:lang w:val="en-US"/>
              </w:rPr>
              <w:t>28 (6.94)</w:t>
            </w:r>
          </w:p>
        </w:tc>
        <w:tc>
          <w:tcPr>
            <w:tcW w:w="1105" w:type="dxa"/>
            <w:tcBorders>
              <w:top w:val="single" w:sz="2" w:space="0" w:color="000001"/>
              <w:left w:val="single" w:sz="2" w:space="0" w:color="000001"/>
              <w:bottom w:val="single" w:sz="2" w:space="0" w:color="000001"/>
            </w:tcBorders>
            <w:shd w:val="clear" w:color="auto" w:fill="auto"/>
          </w:tcPr>
          <w:p w14:paraId="22986121" w14:textId="59A761B6" w:rsidR="00C50A7A" w:rsidRPr="00E0042D" w:rsidRDefault="00C50A7A" w:rsidP="00C50A7A">
            <w:pPr>
              <w:pStyle w:val="TableContents"/>
              <w:spacing w:after="46" w:line="240" w:lineRule="auto"/>
              <w:rPr>
                <w:sz w:val="20"/>
                <w:szCs w:val="20"/>
                <w:lang w:val="en-US"/>
              </w:rPr>
            </w:pPr>
            <w:r>
              <w:rPr>
                <w:sz w:val="20"/>
                <w:szCs w:val="20"/>
                <w:lang w:val="en-US"/>
              </w:rPr>
              <w:t>24 (66.6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AD2E709" w14:textId="77777777" w:rsidR="00C50A7A" w:rsidRPr="00E0042D" w:rsidRDefault="00C50A7A" w:rsidP="00C50A7A">
            <w:pPr>
              <w:pStyle w:val="TableContents"/>
              <w:spacing w:after="46" w:line="240" w:lineRule="auto"/>
              <w:rPr>
                <w:sz w:val="20"/>
                <w:szCs w:val="20"/>
                <w:lang w:val="en-US"/>
              </w:rPr>
            </w:pPr>
            <w:r>
              <w:rPr>
                <w:sz w:val="20"/>
                <w:szCs w:val="20"/>
                <w:lang w:val="en-US"/>
              </w:rPr>
              <w:t>24.08 (4.34)</w:t>
            </w:r>
          </w:p>
        </w:tc>
      </w:tr>
      <w:tr w:rsidR="00C17AD7" w:rsidRPr="00E0042D" w14:paraId="18FD5806"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72A72A3" w14:textId="62CBEA36"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npbp.2016.07.005","ISSN":"18784216","PMID":"27421706","abstract":"Context processing deficits have been shown to be present in chronic and first episode schizophrenia patients and in their relatives. This cognitive process is linked to frontal functioning and is highly dependent on dopamine levels in the prefrontal cortex (PFC). The catechol-O-methyltransferase (COMT) enzyme plays a prominent role in regulating dopamine levels in PFC. Genotypic variations in the functional polymorphism Val158Met COMT appear to have an impact in dopamine signaling in the PFC of healthy subjects and schizophrenia patients. We aimed to explore the effect of the Val158Met COMT polymorphism on brain activation during the performance of a context processing task in healthy subjects, schizophrenia spectrum patients and their healthy relatives. Methods: 56 participants performed the Dot Probe Expectancy task (DPX) during the fMRI session. Subjects were genotyped and only the Val and Met homozygotes participated in the study. Results: Schizophrenia spectrum patients and their relatives showed worse performance on context processing measures than healthy control subjects. The Val allele was associated with more context processing errors in healthy controls and in relatives compared to patients. There was a greater recruitment of frontal areas (supplementary motor area/cingulate gyrus) during context processing in patients relative to healthy controls. Met homozygotes subjects activated more frontal areas than Val homozygotes subjects. Conclusions: The Val158Met COMT polymorphism influences context processing and on its underlying brain activation, showing less recruitment of frontal areas in the subjects with the genotype associated to lower dopamine availability in PFC.","author":[{"dropping-particle":"","family":"Lopez-Garcia","given":"Pilar","non-dropping-particle":"","parse-names":false,"suffix":""},{"dropping-particle":"","family":"Cristobal-Huerta","given":"Alexandra","non-dropping-particle":"","parse-names":false,"suffix":""},{"dropping-particle":"","family":"Young Espinoza","given":"Leslie","non-dropping-particle":"","parse-names":false,"suffix":""},{"dropping-particle":"","family":"Molero","given":"Patricio","non-dropping-particle":"","parse-names":false,"suffix":""},{"dropping-particle":"","family":"Ortuño Sanchez-Pedreño","given":"Felipe","non-dropping-particle":"","parse-names":false,"suffix":""},{"dropping-particle":"","family":"Hernández-Tamames","given":"Juan Antonio","non-dropping-particle":"","parse-names":false,"suffix":""}],"container-title":"Progress in Neuro-Psychopharmacology and Biological Psychiatry","id":"ITEM-1","issued":{"date-parts":[["2016"]]},"title":"The influence of the COMT genotype in the underlying functional brain activity of context processing in schizophrenia and in relatives","type":"article-journal"},"uris":["http://www.mendeley.com/documents/?uuid=125a4f3b-adca-359e-9077-58c15680acfe"]}],"mendeley":{"formattedCitation":"(Lopez-Garcia et al., 2016)","manualFormatting":"Lopez-Garcia et al., 2016","plainTextFormattedCitation":"(Lopez-Garcia et al., 2016)","previouslyFormattedCitation":"(Lopez-Garcia et al., 2016)"},"properties":{"noteIndex":0},"schema":"https://github.com/citation-style-language/schema/raw/master/csl-citation.json"}</w:instrText>
            </w:r>
            <w:r>
              <w:rPr>
                <w:sz w:val="20"/>
                <w:szCs w:val="20"/>
                <w:lang w:val="en-US"/>
              </w:rPr>
              <w:fldChar w:fldCharType="separate"/>
            </w:r>
            <w:r w:rsidRPr="00FC33C8">
              <w:rPr>
                <w:noProof/>
                <w:sz w:val="20"/>
                <w:szCs w:val="20"/>
                <w:lang w:val="en-US"/>
              </w:rPr>
              <w:t>Lopez-Garcia et al., 201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650645C" w14:textId="77AB6627" w:rsidR="00C50A7A" w:rsidRPr="00E0042D" w:rsidRDefault="00C50A7A" w:rsidP="00C50A7A">
            <w:pPr>
              <w:pStyle w:val="TableContents"/>
              <w:spacing w:after="46" w:line="240" w:lineRule="auto"/>
              <w:rPr>
                <w:sz w:val="20"/>
                <w:szCs w:val="20"/>
                <w:lang w:val="en-US"/>
              </w:rPr>
            </w:pPr>
            <w:r>
              <w:rPr>
                <w:sz w:val="20"/>
                <w:szCs w:val="20"/>
                <w:lang w:val="en-US"/>
              </w:rPr>
              <w:t>15 (80)</w:t>
            </w:r>
          </w:p>
        </w:tc>
        <w:tc>
          <w:tcPr>
            <w:tcW w:w="1176" w:type="dxa"/>
            <w:tcBorders>
              <w:top w:val="single" w:sz="2" w:space="0" w:color="000001"/>
              <w:left w:val="single" w:sz="2" w:space="0" w:color="000001"/>
              <w:bottom w:val="single" w:sz="2" w:space="0" w:color="000001"/>
            </w:tcBorders>
            <w:shd w:val="clear" w:color="auto" w:fill="auto"/>
          </w:tcPr>
          <w:p w14:paraId="6526F277" w14:textId="77777777" w:rsidR="00C50A7A" w:rsidRPr="00E0042D" w:rsidRDefault="00C50A7A" w:rsidP="00C50A7A">
            <w:pPr>
              <w:pStyle w:val="TableContents"/>
              <w:spacing w:after="46" w:line="240" w:lineRule="auto"/>
              <w:rPr>
                <w:sz w:val="20"/>
                <w:szCs w:val="20"/>
                <w:lang w:val="en-US"/>
              </w:rPr>
            </w:pPr>
            <w:r>
              <w:rPr>
                <w:sz w:val="20"/>
                <w:szCs w:val="20"/>
                <w:lang w:val="en-US"/>
              </w:rPr>
              <w:t>39.33 (12.96)</w:t>
            </w:r>
          </w:p>
        </w:tc>
        <w:tc>
          <w:tcPr>
            <w:tcW w:w="1259" w:type="dxa"/>
            <w:tcBorders>
              <w:top w:val="single" w:sz="2" w:space="0" w:color="000001"/>
              <w:left w:val="single" w:sz="2" w:space="0" w:color="000001"/>
              <w:bottom w:val="single" w:sz="2" w:space="0" w:color="000001"/>
              <w:right w:val="single" w:sz="2" w:space="0" w:color="000001"/>
            </w:tcBorders>
          </w:tcPr>
          <w:p w14:paraId="5CF51684" w14:textId="5B57BCC4"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B0E4733" w14:textId="7533E9C2" w:rsidR="00C50A7A" w:rsidRDefault="002F2890" w:rsidP="00C50A7A">
            <w:pPr>
              <w:pStyle w:val="TableContents"/>
              <w:spacing w:after="46" w:line="240" w:lineRule="auto"/>
              <w:rPr>
                <w:sz w:val="20"/>
                <w:szCs w:val="20"/>
                <w:lang w:val="en-US"/>
              </w:rPr>
            </w:pPr>
            <w:r>
              <w:rPr>
                <w:sz w:val="20"/>
                <w:szCs w:val="20"/>
                <w:lang w:val="en-US"/>
              </w:rPr>
              <w:t>16.63 (11.1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2309F4A" w14:textId="48D762D0" w:rsidR="00C50A7A" w:rsidRPr="00E0042D" w:rsidRDefault="00C50A7A" w:rsidP="00C50A7A">
            <w:pPr>
              <w:pStyle w:val="TableContents"/>
              <w:spacing w:after="46" w:line="240" w:lineRule="auto"/>
              <w:rPr>
                <w:sz w:val="20"/>
                <w:szCs w:val="20"/>
                <w:lang w:val="en-US"/>
              </w:rPr>
            </w:pPr>
            <w:r>
              <w:rPr>
                <w:sz w:val="20"/>
                <w:szCs w:val="20"/>
                <w:lang w:val="en-US"/>
              </w:rPr>
              <w:t>50 (NA)</w:t>
            </w:r>
            <w:r w:rsidR="000B3509">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E5BAE7A" w14:textId="7405049C" w:rsidR="00C50A7A" w:rsidRPr="00E0042D" w:rsidRDefault="000B3509" w:rsidP="00C50A7A">
            <w:pPr>
              <w:pStyle w:val="TableContents"/>
              <w:spacing w:after="46" w:line="240" w:lineRule="auto"/>
              <w:rPr>
                <w:sz w:val="20"/>
                <w:szCs w:val="20"/>
                <w:lang w:val="en-US"/>
              </w:rPr>
            </w:pPr>
            <w:r>
              <w:rPr>
                <w:sz w:val="20"/>
                <w:szCs w:val="20"/>
                <w:lang w:val="en-US"/>
              </w:rPr>
              <w:t>11 (4.14)</w:t>
            </w:r>
          </w:p>
        </w:tc>
        <w:tc>
          <w:tcPr>
            <w:tcW w:w="1176" w:type="dxa"/>
            <w:tcBorders>
              <w:top w:val="single" w:sz="2" w:space="0" w:color="000001"/>
              <w:left w:val="single" w:sz="2" w:space="0" w:color="000001"/>
              <w:bottom w:val="single" w:sz="2" w:space="0" w:color="000001"/>
              <w:right w:val="single" w:sz="2" w:space="0" w:color="000001"/>
            </w:tcBorders>
          </w:tcPr>
          <w:p w14:paraId="6B07762F" w14:textId="385F7115" w:rsidR="00C50A7A" w:rsidRDefault="000B3509" w:rsidP="00C50A7A">
            <w:pPr>
              <w:pStyle w:val="TableContents"/>
              <w:spacing w:after="46" w:line="240" w:lineRule="auto"/>
              <w:rPr>
                <w:sz w:val="20"/>
                <w:szCs w:val="20"/>
                <w:lang w:val="en-US"/>
              </w:rPr>
            </w:pPr>
            <w:r>
              <w:rPr>
                <w:sz w:val="20"/>
                <w:szCs w:val="20"/>
                <w:lang w:val="en-US"/>
              </w:rPr>
              <w:t>15 (6.55)</w:t>
            </w:r>
          </w:p>
        </w:tc>
        <w:tc>
          <w:tcPr>
            <w:tcW w:w="1190" w:type="dxa"/>
            <w:tcBorders>
              <w:top w:val="single" w:sz="2" w:space="0" w:color="000001"/>
              <w:left w:val="single" w:sz="2" w:space="0" w:color="000001"/>
              <w:bottom w:val="single" w:sz="2" w:space="0" w:color="000001"/>
              <w:right w:val="single" w:sz="2" w:space="0" w:color="000001"/>
            </w:tcBorders>
          </w:tcPr>
          <w:p w14:paraId="3E392215" w14:textId="0F9B7369" w:rsidR="00C50A7A" w:rsidRDefault="000B3509" w:rsidP="00C50A7A">
            <w:pPr>
              <w:pStyle w:val="TableContents"/>
              <w:spacing w:after="46" w:line="240" w:lineRule="auto"/>
              <w:rPr>
                <w:sz w:val="20"/>
                <w:szCs w:val="20"/>
                <w:lang w:val="en-US"/>
              </w:rPr>
            </w:pPr>
            <w:r>
              <w:rPr>
                <w:sz w:val="20"/>
                <w:szCs w:val="20"/>
                <w:lang w:val="en-US"/>
              </w:rPr>
              <w:t>24 (8.25)</w:t>
            </w:r>
          </w:p>
        </w:tc>
        <w:tc>
          <w:tcPr>
            <w:tcW w:w="1105" w:type="dxa"/>
            <w:tcBorders>
              <w:top w:val="single" w:sz="2" w:space="0" w:color="000001"/>
              <w:left w:val="single" w:sz="2" w:space="0" w:color="000001"/>
              <w:bottom w:val="single" w:sz="2" w:space="0" w:color="000001"/>
            </w:tcBorders>
            <w:shd w:val="clear" w:color="auto" w:fill="auto"/>
          </w:tcPr>
          <w:p w14:paraId="5E415AEE" w14:textId="43D42FC3" w:rsidR="00C50A7A" w:rsidRPr="00E0042D" w:rsidRDefault="00C50A7A" w:rsidP="00C50A7A">
            <w:pPr>
              <w:pStyle w:val="TableContents"/>
              <w:spacing w:after="46" w:line="240" w:lineRule="auto"/>
              <w:rPr>
                <w:sz w:val="20"/>
                <w:szCs w:val="20"/>
                <w:lang w:val="en-US"/>
              </w:rPr>
            </w:pPr>
            <w:r>
              <w:rPr>
                <w:sz w:val="20"/>
                <w:szCs w:val="20"/>
                <w:lang w:val="en-US"/>
              </w:rPr>
              <w:t>20 (4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C4A49C9" w14:textId="77777777" w:rsidR="00C50A7A" w:rsidRPr="00E0042D" w:rsidRDefault="00C50A7A" w:rsidP="00C50A7A">
            <w:pPr>
              <w:pStyle w:val="TableContents"/>
              <w:spacing w:after="46" w:line="240" w:lineRule="auto"/>
              <w:rPr>
                <w:sz w:val="20"/>
                <w:szCs w:val="20"/>
                <w:lang w:val="en-US"/>
              </w:rPr>
            </w:pPr>
            <w:r>
              <w:rPr>
                <w:sz w:val="20"/>
                <w:szCs w:val="20"/>
                <w:lang w:val="en-US"/>
              </w:rPr>
              <w:t>32.7 (11.21)</w:t>
            </w:r>
          </w:p>
        </w:tc>
      </w:tr>
      <w:tr w:rsidR="00C17AD7" w:rsidRPr="00E0042D" w14:paraId="717FECE2"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A2693E7" w14:textId="7AF3735F"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3.10.028","ISSN":"09209964","abstract":"A dysfunction in working memory (WM) is a core cognitive impairment in schizophrenia that involves the cortical-subcortical-cerebellar network. We propose that in addition to other often-referred markers, the signal reduction in the network during verbal working memory (VWM) is a stable and intrinsic indicator of illness. We presented a Sternberg VWM task to 46 patients with schizophrenia and 46 healthy controls matched on performance accuracy during functional magnetic resonance imaging (fMRI). Reduced activation was demonstrated in the thalamus, cerebellar vermis, pons and the triangular part of the inferior frontal gyrus (IFG) in the patient group. We also found a \"failure of deactivation\" in the default mode network (DMN) in patients as represented by a low versus high load VWM. In addition, a reduced left lateralization in the triangular and opercular parts of the IFG was observed in the patient group replicating previous \"failure of lateralization\" findings in schizophrenia. A comparison of long (10 to 19. years) and short (3 to 9. years) durations of illness (DoIs) demonstrated that the DoI was only associated with the activation changes in the middle frontal gyrus and lateral temporal cortex but not with the IFG-subcortico-cerebellar regions observed. These alterations were consistent with the cognitive dysmetria described in the cortical-subcortical-cerebellar network in schizophrenia. In conclusion, the combination of reduced activation in the cortical-subcortical-cerebellar network during VWM in particular, reduced deactivation in the DMN and reduced lateralization in the IFG is thought to be stable neuroimaging signatures of schizophrenia. © 2013 Elsevier B.V.","author":[{"dropping-particle":"","family":"Matsuo","given":"Kayako","non-dropping-particle":"","parse-names":false,"suffix":""},{"dropping-particle":"","family":"Chen","given":"Shen Hsing Annabel","non-dropping-particle":"","parse-names":false,"suffix":""},{"dropping-particle":"","family":"Liu","given":"Chih Min","non-dropping-particle":"","parse-names":false,"suffix":""},{"dropping-particle":"","family":"Liu","given":"Chen Chung","non-dropping-particle":"","parse-names":false,"suffix":""},{"dropping-particle":"","family":"Hwang","given":"Tzung Jeng","non-dropping-particle":"","parse-names":false,"suffix":""},{"dropping-particle":"","family":"Hsieh","given":"Ming H.","non-dropping-particle":"","parse-names":false,"suffix":""},{"dropping-particle":"","family":"Chien","given":"Yi Ling","non-dropping-particle":"","parse-names":false,"suffix":""},{"dropping-particle":"","family":"Hwu","given":"Hai Gwo","non-dropping-particle":"","parse-names":false,"suffix":""},{"dropping-particle":"","family":"Tseng","given":"Wen Yih Isaac","non-dropping-particle":"","parse-names":false,"suffix":""}],"container-title":"Schizophrenia Research","id":"ITEM-1","issue":"1-3","issued":{"date-parts":[["2013","12","1"]]},"page":"133-140","publisher":"Elsevier","title":"Stable signatures of schizophrenia in the cortical-subcortical-cerebellar network using fMRI of verbal working memory","type":"article-journal","volume":"151"},"uris":["http://www.mendeley.com/documents/?uuid=dfdf8309-d0f4-38e3-a244-54a1897fb165"]}],"mendeley":{"formattedCitation":"(Matsuo et al., 2013)","manualFormatting":"Matsuo et al., 2013","plainTextFormattedCitation":"(Matsuo et al., 2013)","previouslyFormattedCitation":"(Matsuo et al., 2013)"},"properties":{"noteIndex":0},"schema":"https://github.com/citation-style-language/schema/raw/master/csl-citation.json"}</w:instrText>
            </w:r>
            <w:r>
              <w:rPr>
                <w:sz w:val="20"/>
                <w:szCs w:val="20"/>
                <w:lang w:val="en-US"/>
              </w:rPr>
              <w:fldChar w:fldCharType="separate"/>
            </w:r>
            <w:r w:rsidRPr="003D76EB">
              <w:rPr>
                <w:noProof/>
                <w:sz w:val="20"/>
                <w:szCs w:val="20"/>
                <w:lang w:val="en-US"/>
              </w:rPr>
              <w:t>Matsuo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83E5A7F" w14:textId="56A55F1A" w:rsidR="00C50A7A" w:rsidRPr="00E0042D" w:rsidRDefault="00C50A7A" w:rsidP="00C50A7A">
            <w:pPr>
              <w:pStyle w:val="TableContents"/>
              <w:spacing w:after="46" w:line="240" w:lineRule="auto"/>
              <w:rPr>
                <w:sz w:val="20"/>
                <w:szCs w:val="20"/>
                <w:lang w:val="en-US"/>
              </w:rPr>
            </w:pPr>
            <w:r>
              <w:rPr>
                <w:sz w:val="20"/>
                <w:szCs w:val="20"/>
                <w:lang w:val="en-US"/>
              </w:rPr>
              <w:t>46 (50)</w:t>
            </w:r>
          </w:p>
        </w:tc>
        <w:tc>
          <w:tcPr>
            <w:tcW w:w="1176" w:type="dxa"/>
            <w:tcBorders>
              <w:top w:val="single" w:sz="2" w:space="0" w:color="000001"/>
              <w:left w:val="single" w:sz="2" w:space="0" w:color="000001"/>
              <w:bottom w:val="single" w:sz="2" w:space="0" w:color="000001"/>
            </w:tcBorders>
            <w:shd w:val="clear" w:color="auto" w:fill="auto"/>
          </w:tcPr>
          <w:p w14:paraId="3B22B9F7" w14:textId="77777777" w:rsidR="00C50A7A" w:rsidRPr="00E0042D" w:rsidRDefault="00C50A7A" w:rsidP="00C50A7A">
            <w:pPr>
              <w:pStyle w:val="TableContents"/>
              <w:spacing w:after="46" w:line="240" w:lineRule="auto"/>
              <w:rPr>
                <w:sz w:val="20"/>
                <w:szCs w:val="20"/>
                <w:lang w:val="en-US"/>
              </w:rPr>
            </w:pPr>
            <w:r>
              <w:rPr>
                <w:sz w:val="20"/>
                <w:szCs w:val="20"/>
                <w:lang w:val="en-US"/>
              </w:rPr>
              <w:t>31.5 (7)</w:t>
            </w:r>
          </w:p>
        </w:tc>
        <w:tc>
          <w:tcPr>
            <w:tcW w:w="1259" w:type="dxa"/>
            <w:tcBorders>
              <w:top w:val="single" w:sz="2" w:space="0" w:color="000001"/>
              <w:left w:val="single" w:sz="2" w:space="0" w:color="000001"/>
              <w:bottom w:val="single" w:sz="2" w:space="0" w:color="000001"/>
              <w:right w:val="single" w:sz="2" w:space="0" w:color="000001"/>
            </w:tcBorders>
          </w:tcPr>
          <w:p w14:paraId="255BA323" w14:textId="4FF183D8"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1C12035" w14:textId="367E3AD7" w:rsidR="00C50A7A" w:rsidRDefault="000B3509" w:rsidP="00C50A7A">
            <w:pPr>
              <w:pStyle w:val="TableContents"/>
              <w:spacing w:after="46" w:line="240" w:lineRule="auto"/>
              <w:rPr>
                <w:sz w:val="20"/>
                <w:szCs w:val="20"/>
                <w:lang w:val="en-US"/>
              </w:rPr>
            </w:pPr>
            <w:r>
              <w:rPr>
                <w:sz w:val="20"/>
                <w:szCs w:val="20"/>
                <w:lang w:val="en-US"/>
              </w:rPr>
              <w:t>7.7 (5.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E450DED" w14:textId="23A40E11" w:rsidR="00C50A7A" w:rsidRPr="00E0042D" w:rsidRDefault="00C50A7A" w:rsidP="00C50A7A">
            <w:pPr>
              <w:pStyle w:val="TableContents"/>
              <w:spacing w:after="46" w:line="240" w:lineRule="auto"/>
              <w:rPr>
                <w:sz w:val="20"/>
                <w:szCs w:val="20"/>
                <w:lang w:val="en-US"/>
              </w:rPr>
            </w:pPr>
            <w:r>
              <w:rPr>
                <w:sz w:val="20"/>
                <w:szCs w:val="20"/>
                <w:lang w:val="en-US"/>
              </w:rPr>
              <w:t>53.82 (NA)</w:t>
            </w:r>
            <w:r w:rsidR="000B3509">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A3404BA" w14:textId="0B3EDAD8" w:rsidR="00C50A7A" w:rsidRPr="00E0042D" w:rsidRDefault="000B3509" w:rsidP="00C50A7A">
            <w:pPr>
              <w:pStyle w:val="TableContents"/>
              <w:spacing w:after="46" w:line="240" w:lineRule="auto"/>
              <w:rPr>
                <w:sz w:val="20"/>
                <w:szCs w:val="20"/>
                <w:lang w:val="en-US"/>
              </w:rPr>
            </w:pPr>
            <w:r>
              <w:rPr>
                <w:sz w:val="20"/>
                <w:szCs w:val="20"/>
                <w:lang w:val="en-US"/>
              </w:rPr>
              <w:t>12.04 (4.3)</w:t>
            </w:r>
          </w:p>
        </w:tc>
        <w:tc>
          <w:tcPr>
            <w:tcW w:w="1176" w:type="dxa"/>
            <w:tcBorders>
              <w:top w:val="single" w:sz="2" w:space="0" w:color="000001"/>
              <w:left w:val="single" w:sz="2" w:space="0" w:color="000001"/>
              <w:bottom w:val="single" w:sz="2" w:space="0" w:color="000001"/>
              <w:right w:val="single" w:sz="2" w:space="0" w:color="000001"/>
            </w:tcBorders>
          </w:tcPr>
          <w:p w14:paraId="7FB33DD8" w14:textId="13A452DB" w:rsidR="00C50A7A" w:rsidRDefault="000B3509" w:rsidP="00C50A7A">
            <w:pPr>
              <w:pStyle w:val="TableContents"/>
              <w:spacing w:after="46" w:line="240" w:lineRule="auto"/>
              <w:rPr>
                <w:sz w:val="20"/>
                <w:szCs w:val="20"/>
                <w:lang w:val="en-US"/>
              </w:rPr>
            </w:pPr>
            <w:r>
              <w:rPr>
                <w:sz w:val="20"/>
                <w:szCs w:val="20"/>
                <w:lang w:val="en-US"/>
              </w:rPr>
              <w:t>14.61 (5.4)</w:t>
            </w:r>
          </w:p>
        </w:tc>
        <w:tc>
          <w:tcPr>
            <w:tcW w:w="1190" w:type="dxa"/>
            <w:tcBorders>
              <w:top w:val="single" w:sz="2" w:space="0" w:color="000001"/>
              <w:left w:val="single" w:sz="2" w:space="0" w:color="000001"/>
              <w:bottom w:val="single" w:sz="2" w:space="0" w:color="000001"/>
              <w:right w:val="single" w:sz="2" w:space="0" w:color="000001"/>
            </w:tcBorders>
          </w:tcPr>
          <w:p w14:paraId="3722BDBD" w14:textId="12C50BB7" w:rsidR="00C50A7A" w:rsidRDefault="000B3509" w:rsidP="00C50A7A">
            <w:pPr>
              <w:pStyle w:val="TableContents"/>
              <w:spacing w:after="46" w:line="240" w:lineRule="auto"/>
              <w:rPr>
                <w:sz w:val="20"/>
                <w:szCs w:val="20"/>
                <w:lang w:val="en-US"/>
              </w:rPr>
            </w:pPr>
            <w:r>
              <w:rPr>
                <w:sz w:val="20"/>
                <w:szCs w:val="20"/>
                <w:lang w:val="en-US"/>
              </w:rPr>
              <w:t>27.17 (9)</w:t>
            </w:r>
          </w:p>
        </w:tc>
        <w:tc>
          <w:tcPr>
            <w:tcW w:w="1105" w:type="dxa"/>
            <w:tcBorders>
              <w:top w:val="single" w:sz="2" w:space="0" w:color="000001"/>
              <w:left w:val="single" w:sz="2" w:space="0" w:color="000001"/>
              <w:bottom w:val="single" w:sz="2" w:space="0" w:color="000001"/>
            </w:tcBorders>
            <w:shd w:val="clear" w:color="auto" w:fill="auto"/>
          </w:tcPr>
          <w:p w14:paraId="38A64649" w14:textId="30DD5C17" w:rsidR="00C50A7A" w:rsidRPr="00E0042D" w:rsidRDefault="00C50A7A" w:rsidP="00C50A7A">
            <w:pPr>
              <w:pStyle w:val="TableContents"/>
              <w:spacing w:after="46" w:line="240" w:lineRule="auto"/>
              <w:rPr>
                <w:sz w:val="20"/>
                <w:szCs w:val="20"/>
                <w:lang w:val="en-US"/>
              </w:rPr>
            </w:pPr>
            <w:r>
              <w:rPr>
                <w:sz w:val="20"/>
                <w:szCs w:val="20"/>
                <w:lang w:val="en-US"/>
              </w:rPr>
              <w:t>46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DE33BF4" w14:textId="77777777" w:rsidR="00C50A7A" w:rsidRPr="00E0042D" w:rsidRDefault="00C50A7A" w:rsidP="00C50A7A">
            <w:pPr>
              <w:pStyle w:val="TableContents"/>
              <w:spacing w:after="46" w:line="240" w:lineRule="auto"/>
              <w:rPr>
                <w:sz w:val="20"/>
                <w:szCs w:val="20"/>
                <w:lang w:val="en-US"/>
              </w:rPr>
            </w:pPr>
            <w:r>
              <w:rPr>
                <w:sz w:val="20"/>
                <w:szCs w:val="20"/>
                <w:lang w:val="en-US"/>
              </w:rPr>
              <w:t>31.9 (9.8)</w:t>
            </w:r>
          </w:p>
        </w:tc>
      </w:tr>
      <w:tr w:rsidR="00D81501" w:rsidRPr="00E0042D" w14:paraId="66301312"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B438299" w14:textId="61915C45" w:rsidR="00D81501" w:rsidRDefault="00D81501"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2007.07020365","ISSN":"0002953X","abstract":"Objective: Distinctive patterns of speech and language abnormalities are associated with bipolar disorder and schizophrenia. It is, however, unclear whether the associated patterns of neural activation are diagnosis specific. The authors sought to determine whether there are differences in language-associated prefrontal activation that discriminate bipolar disorder and schizophrenia. Method: Forty-two outpatients with bipolar I disorder, 27 outpatients with schizophrenia, and 37 healthy comparison subjects were recruited. Differences in blood oxygen level-dependent activity were evaluated using the Hayling Sentence Completion Test and analyzed in Statistical Parametric Mapping (SPM) 2. Differences in activation were estimated from a sentence completion versus rest contrast and from a contrast of decreasing sentence constraint. Regional activations were related to clinical variables and performance on a set shifting task and evaluated for their ability to differentiate among the three groups. Results: Patients with bipolar disorder showed differences in insula and dorsal prefrontal cortex activation, which differentiated them from patients with schizophrenia. Patients with bipolar disorder recruited the orbitofrontal cortex and ventral striatum to a greater extent relative to healthy comparison subjects on the parametric contrast of increasing difficulty. The gradient of ventral striatal and prefrontal activation was significantly associated with reversal errors in bipolar disorder patients. Conclusions: Brain activations during the Hayling task differentiated patients with bipolar disorder from comparison subjects and patients with schizophrenia. Patients with bipolar disorder showed abnormalities in frontostriatal systems associated with performance on a set shifting task. This finding suggests that bipolar disorder patients engaged emotional brain areas more than comparison subjects while performing the Hayling task.","author":[{"dropping-particle":"","family":"McIntosh","given":"A M","non-dropping-particle":"","parse-names":false,"suffix":""},{"dropping-particle":"","family":"Whalley","given":"H C","non-dropping-particle":"","parse-names":false,"suffix":""},{"dropping-particle":"","family":"McKirdy","given":"J","non-dropping-particle":"","parse-names":false,"suffix":""},{"dropping-particle":"","family":"Hall","given":"J","non-dropping-particle":"","parse-names":false,"suffix":""},{"dropping-particle":"","family":"Sussmann","given":"J E D","non-dropping-particle":"","parse-names":false,"suffix":""},{"dropping-particle":"","family":"Shankar","given":"P","non-dropping-particle":"","parse-names":false,"suffix":""},{"dropping-particle":"","family":"Johnstone","given":"E C","non-dropping-particle":"","parse-names":false,"suffix":""},{"dropping-particle":"","family":"Lawrie","given":"S M","non-dropping-particle":"","parse-names":false,"suffix":""}],"container-title":"American Journal of Psychiatry","id":"ITEM-1","issue":"3","issued":{"date-parts":[["2008"]]},"note":"cited By 90","page":"378-384","title":"Prefrontal function and activation in bipolar disorder and schizophrenia","type":"article-journal","volume":"165"},"uris":["http://www.mendeley.com/documents/?uuid=84ecc53d-b84b-4e22-9140-1effab6cc76b"]}],"mendeley":{"formattedCitation":"(McIntosh et al., 2008)","manualFormatting":"McIntosh et al., 2008","plainTextFormattedCitation":"(McIntosh et al., 2008)","previouslyFormattedCitation":"(McIntosh et al., 2008)"},"properties":{"noteIndex":0},"schema":"https://github.com/citation-style-language/schema/raw/master/csl-citation.json"}</w:instrText>
            </w:r>
            <w:r>
              <w:rPr>
                <w:sz w:val="20"/>
                <w:szCs w:val="20"/>
                <w:lang w:val="en-US"/>
              </w:rPr>
              <w:fldChar w:fldCharType="separate"/>
            </w:r>
            <w:r w:rsidRPr="00D81501">
              <w:rPr>
                <w:noProof/>
                <w:sz w:val="20"/>
                <w:szCs w:val="20"/>
                <w:lang w:val="en-US"/>
              </w:rPr>
              <w:t>McIntosh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7F5D884" w14:textId="3DAA376D" w:rsidR="00D81501" w:rsidRDefault="00D81501" w:rsidP="00C50A7A">
            <w:pPr>
              <w:pStyle w:val="TableContents"/>
              <w:spacing w:after="46" w:line="240" w:lineRule="auto"/>
              <w:rPr>
                <w:sz w:val="20"/>
                <w:szCs w:val="20"/>
                <w:lang w:val="en-US"/>
              </w:rPr>
            </w:pPr>
            <w:r>
              <w:rPr>
                <w:sz w:val="20"/>
                <w:szCs w:val="20"/>
                <w:lang w:val="en-US"/>
              </w:rPr>
              <w:t>24 (58.3)</w:t>
            </w:r>
          </w:p>
        </w:tc>
        <w:tc>
          <w:tcPr>
            <w:tcW w:w="1176" w:type="dxa"/>
            <w:tcBorders>
              <w:top w:val="single" w:sz="2" w:space="0" w:color="000001"/>
              <w:left w:val="single" w:sz="2" w:space="0" w:color="000001"/>
              <w:bottom w:val="single" w:sz="2" w:space="0" w:color="000001"/>
            </w:tcBorders>
            <w:shd w:val="clear" w:color="auto" w:fill="auto"/>
          </w:tcPr>
          <w:p w14:paraId="7D7FE484" w14:textId="633A778C" w:rsidR="00D81501" w:rsidRDefault="00D81501" w:rsidP="00C50A7A">
            <w:pPr>
              <w:pStyle w:val="TableContents"/>
              <w:spacing w:after="46" w:line="240" w:lineRule="auto"/>
              <w:rPr>
                <w:sz w:val="20"/>
                <w:szCs w:val="20"/>
                <w:lang w:val="en-US"/>
              </w:rPr>
            </w:pPr>
            <w:r>
              <w:rPr>
                <w:sz w:val="20"/>
                <w:szCs w:val="20"/>
                <w:lang w:val="en-US"/>
              </w:rPr>
              <w:t>37 (10.1)</w:t>
            </w:r>
          </w:p>
        </w:tc>
        <w:tc>
          <w:tcPr>
            <w:tcW w:w="1259" w:type="dxa"/>
            <w:tcBorders>
              <w:top w:val="single" w:sz="2" w:space="0" w:color="000001"/>
              <w:left w:val="single" w:sz="2" w:space="0" w:color="000001"/>
              <w:bottom w:val="single" w:sz="2" w:space="0" w:color="000001"/>
              <w:right w:val="single" w:sz="2" w:space="0" w:color="000001"/>
            </w:tcBorders>
          </w:tcPr>
          <w:p w14:paraId="2E6E8E5F" w14:textId="38D257A9" w:rsidR="00D81501" w:rsidRDefault="00D81501"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2589412" w14:textId="70F28F43" w:rsidR="00D81501" w:rsidRDefault="00D81501"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B357444" w14:textId="4F9D1F47" w:rsidR="00D81501" w:rsidRDefault="00D81501"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CBA4CF6" w14:textId="6907EEF9" w:rsidR="00D81501" w:rsidRDefault="00D81501" w:rsidP="00C50A7A">
            <w:pPr>
              <w:pStyle w:val="TableContents"/>
              <w:spacing w:after="46" w:line="240" w:lineRule="auto"/>
              <w:rPr>
                <w:sz w:val="20"/>
                <w:szCs w:val="20"/>
                <w:lang w:val="en-US"/>
              </w:rPr>
            </w:pPr>
            <w:r>
              <w:rPr>
                <w:sz w:val="20"/>
                <w:szCs w:val="20"/>
                <w:lang w:val="en-US"/>
              </w:rPr>
              <w:t>10.6 (2.8)</w:t>
            </w:r>
          </w:p>
        </w:tc>
        <w:tc>
          <w:tcPr>
            <w:tcW w:w="1176" w:type="dxa"/>
            <w:tcBorders>
              <w:top w:val="single" w:sz="2" w:space="0" w:color="000001"/>
              <w:left w:val="single" w:sz="2" w:space="0" w:color="000001"/>
              <w:bottom w:val="single" w:sz="2" w:space="0" w:color="000001"/>
              <w:right w:val="single" w:sz="2" w:space="0" w:color="000001"/>
            </w:tcBorders>
          </w:tcPr>
          <w:p w14:paraId="222767BD" w14:textId="577F5B9A" w:rsidR="00D81501" w:rsidRDefault="00D81501"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CC3867D" w14:textId="6B067784" w:rsidR="00D81501" w:rsidRDefault="00D81501"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40B5887" w14:textId="4711199A" w:rsidR="00D81501" w:rsidRDefault="00D81501" w:rsidP="00C50A7A">
            <w:pPr>
              <w:pStyle w:val="TableContents"/>
              <w:spacing w:after="46" w:line="240" w:lineRule="auto"/>
              <w:rPr>
                <w:sz w:val="20"/>
                <w:szCs w:val="20"/>
                <w:lang w:val="en-US"/>
              </w:rPr>
            </w:pPr>
            <w:r>
              <w:rPr>
                <w:sz w:val="20"/>
                <w:szCs w:val="20"/>
                <w:lang w:val="en-US"/>
              </w:rPr>
              <w:t>37 (51.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2501B31" w14:textId="4CECB2E6" w:rsidR="00D81501" w:rsidRDefault="00D81501" w:rsidP="00C50A7A">
            <w:pPr>
              <w:pStyle w:val="TableContents"/>
              <w:spacing w:after="46" w:line="240" w:lineRule="auto"/>
              <w:rPr>
                <w:sz w:val="20"/>
                <w:szCs w:val="20"/>
                <w:lang w:val="en-US"/>
              </w:rPr>
            </w:pPr>
            <w:r>
              <w:rPr>
                <w:sz w:val="20"/>
                <w:szCs w:val="20"/>
                <w:lang w:val="en-US"/>
              </w:rPr>
              <w:t>37.3 (12.1)</w:t>
            </w:r>
          </w:p>
        </w:tc>
      </w:tr>
      <w:tr w:rsidR="00C17AD7" w:rsidRPr="00E0042D" w14:paraId="6CA519C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3AF93DC" w14:textId="7AD47925"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406-006-0687-x","ISSN":"09401334","abstract":"Background: Working memory as a part of higher-order executive functions is defined by the parallel storage and processing of information. Recent functional fMRI studies have revealed a functional, interregional disintegration of a neuronal network connecting cortical, subcortical and cerebellar regions in schizophrenic patients (SZ). Cognitive impairment in working memory is a core psychopathological correlate of schizophrenic symptoms. Atypical neuroleptics such as quetiapine have shown good efficacy in treating positive and negative symptoms. The presented study evaluated the impact of a neuroleptic steady state treatment with quetiapine on the altered working memory activation patterns in schizophrenia. Methods: Patients were examined by fMRI at baseline and after 12 weeks of steady state treatment with quetiapine. Matched healthy controls (HC) underwent baseline examination. In the scanner, stimuli were presented in a 2-back and 0-back condition of a working memory (wm) paradigm, whereby a degraded and a non-degraded version were used each time. Additionally, behavioural responses (reaction time to target stimuli and error ratio) were measured. Results: At baseline, healthy controls revealed increased activity in the frontal lobe, especially in regions of the prefrontal cortex. Compared to HC, SZ showed hypoactivation in the right dorsolateral prefrontal cortex (DLPFC) and the ventrolateral prefrontal cortex (VLPFC) bilaterally for the 2-back condition. In the 2-back degraded condition there was a hypoactivation in both, the right DLPFC and the VLPFC. Additionally, patients showed bilaterally decreased activation in the basalganglia in the 2-back and in the right caudatus in the 2-back degraded condition compared to healthy controls. After treatment with quetiapine, patients activations patterns were increased. The pre-post comparison of the 2-back condition revealed a significant increase of activation in the left VLPFC at a significance level of 0.001 (uncorrected). The 2-back degraded condition led to a significant activation pattern in the lingual gyrus and the right precuneus. In both wm conditions, at baseline there were no differences in reaction time but only a worse performance in SZ. After treatment, behavioural measurement of responses, including reaction time and performance, showed slight improvements in SZ, although these did not reach statistical significance. Conclusions: The neuronal networks underlying working memory are clearly a…","author":[{"dropping-particle":"","family":"Meisenzahl","given":"E. M.","non-dropping-particle":"","parse-names":false,"suffix":""},{"dropping-particle":"","family":"Scheuerecker","given":"J.","non-dropping-particle":"","parse-names":false,"suffix":""},{"dropping-particle":"","family":"Zipse","given":"M.","non-dropping-particle":"","parse-names":false,"suffix":""},{"dropping-particle":"","family":"Ufer","given":"S.","non-dropping-particle":"","parse-names":false,"suffix":""},{"dropping-particle":"","family":"Wiesmann","given":"M.","non-dropping-particle":"","parse-names":false,"suffix":""},{"dropping-particle":"","family":"Frodl","given":"T.","non-dropping-particle":"","parse-names":false,"suffix":""},{"dropping-particle":"","family":"Koutsouleris","given":"N.","non-dropping-particle":"","parse-names":false,"suffix":""},{"dropping-particle":"","family":"Zetzsche","given":"T.","non-dropping-particle":"","parse-names":false,"suffix":""},{"dropping-particle":"","family":"Schmitt","given":"G.","non-dropping-particle":"","parse-names":false,"suffix":""},{"dropping-particle":"","family":"Riedel","given":"M.","non-dropping-particle":"","parse-names":false,"suffix":""},{"dropping-particle":"","family":"Spellmann","given":"I.","non-dropping-particle":"","parse-names":false,"suffix":""},{"dropping-particle":"","family":"Dehning","given":"S.","non-dropping-particle":"","parse-names":false,"suffix":""},{"dropping-particle":"","family":"Linn","given":"J.","non-dropping-particle":"","parse-names":false,"suffix":""},{"dropping-particle":"","family":"Brückmann","given":"H.","non-dropping-particle":"","parse-names":false,"suffix":""},{"dropping-particle":"","family":"Möller","given":"H. J.","non-dropping-particle":"","parse-names":false,"suffix":""}],"container-title":"European Archives of Psychiatry and Clinical Neuroscience","id":"ITEM-1","issue":"8","issued":{"date-parts":[["2006","12","6"]]},"page":"522-531","publisher":"Springer","title":"Effects of treatment with the atypical neuroleptic quetiapine on working memory function: A functional MRI follow-up investigation","type":"article-journal","volume":"256"},"uris":["http://www.mendeley.com/documents/?uuid=e2b34e0d-0ffe-3e61-bc1a-4bf68fed13dd"]}],"mendeley":{"formattedCitation":"(Meisenzahl et al., 2006)","manualFormatting":"Meisenzahl et al., 2006","plainTextFormattedCitation":"(Meisenzahl et al., 2006)","previouslyFormattedCitation":"(Meisenzahl et al., 2006)"},"properties":{"noteIndex":0},"schema":"https://github.com/citation-style-language/schema/raw/master/csl-citation.json"}</w:instrText>
            </w:r>
            <w:r>
              <w:rPr>
                <w:sz w:val="20"/>
                <w:szCs w:val="20"/>
                <w:lang w:val="en-US"/>
              </w:rPr>
              <w:fldChar w:fldCharType="separate"/>
            </w:r>
            <w:r w:rsidRPr="003D76EB">
              <w:rPr>
                <w:noProof/>
                <w:sz w:val="20"/>
                <w:szCs w:val="20"/>
                <w:lang w:val="en-US"/>
              </w:rPr>
              <w:t>Meisenzahl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A2D9764" w14:textId="6F9278E2" w:rsidR="00C50A7A" w:rsidRPr="00E0042D" w:rsidRDefault="00C50A7A" w:rsidP="00C50A7A">
            <w:pPr>
              <w:pStyle w:val="TableContents"/>
              <w:spacing w:after="46" w:line="240" w:lineRule="auto"/>
              <w:rPr>
                <w:sz w:val="20"/>
                <w:szCs w:val="20"/>
                <w:lang w:val="en-US"/>
              </w:rPr>
            </w:pPr>
            <w:r>
              <w:rPr>
                <w:sz w:val="20"/>
                <w:szCs w:val="20"/>
                <w:lang w:val="en-US"/>
              </w:rPr>
              <w:t>12 (91.67)</w:t>
            </w:r>
          </w:p>
        </w:tc>
        <w:tc>
          <w:tcPr>
            <w:tcW w:w="1176" w:type="dxa"/>
            <w:tcBorders>
              <w:top w:val="single" w:sz="2" w:space="0" w:color="000001"/>
              <w:left w:val="single" w:sz="2" w:space="0" w:color="000001"/>
              <w:bottom w:val="single" w:sz="2" w:space="0" w:color="000001"/>
            </w:tcBorders>
            <w:shd w:val="clear" w:color="auto" w:fill="auto"/>
          </w:tcPr>
          <w:p w14:paraId="5215A793" w14:textId="77777777" w:rsidR="00C50A7A" w:rsidRPr="00E0042D" w:rsidRDefault="00C50A7A" w:rsidP="00C50A7A">
            <w:pPr>
              <w:pStyle w:val="TableContents"/>
              <w:spacing w:after="46" w:line="240" w:lineRule="auto"/>
              <w:rPr>
                <w:sz w:val="20"/>
                <w:szCs w:val="20"/>
                <w:lang w:val="en-US"/>
              </w:rPr>
            </w:pPr>
            <w:r>
              <w:rPr>
                <w:sz w:val="20"/>
                <w:szCs w:val="20"/>
                <w:lang w:val="en-US"/>
              </w:rPr>
              <w:t>33.5 (9.39)</w:t>
            </w:r>
          </w:p>
        </w:tc>
        <w:tc>
          <w:tcPr>
            <w:tcW w:w="1259" w:type="dxa"/>
            <w:tcBorders>
              <w:top w:val="single" w:sz="2" w:space="0" w:color="000001"/>
              <w:left w:val="single" w:sz="2" w:space="0" w:color="000001"/>
              <w:bottom w:val="single" w:sz="2" w:space="0" w:color="000001"/>
              <w:right w:val="single" w:sz="2" w:space="0" w:color="000001"/>
            </w:tcBorders>
          </w:tcPr>
          <w:p w14:paraId="35365E4F" w14:textId="7F5BCABC"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6D83064" w14:textId="3CBC1FCF" w:rsidR="00C50A7A" w:rsidRDefault="000B3509" w:rsidP="00C50A7A">
            <w:pPr>
              <w:pStyle w:val="TableContents"/>
              <w:spacing w:after="46" w:line="240" w:lineRule="auto"/>
              <w:rPr>
                <w:sz w:val="20"/>
                <w:szCs w:val="20"/>
                <w:lang w:val="en-US"/>
              </w:rPr>
            </w:pPr>
            <w:r>
              <w:rPr>
                <w:sz w:val="20"/>
                <w:szCs w:val="20"/>
                <w:lang w:val="en-US"/>
              </w:rPr>
              <w:t>29.08 (11.1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3CAA0D9" w14:textId="68FD41F5" w:rsidR="00C50A7A" w:rsidRPr="00E0042D" w:rsidRDefault="00C50A7A" w:rsidP="00C50A7A">
            <w:pPr>
              <w:pStyle w:val="TableContents"/>
              <w:spacing w:after="46" w:line="240" w:lineRule="auto"/>
              <w:rPr>
                <w:sz w:val="20"/>
                <w:szCs w:val="20"/>
                <w:lang w:val="en-US"/>
              </w:rPr>
            </w:pPr>
            <w:r>
              <w:rPr>
                <w:sz w:val="20"/>
                <w:szCs w:val="20"/>
                <w:lang w:val="en-US"/>
              </w:rPr>
              <w:t>54.6 (15.57)</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F8974A2" w14:textId="2FCF7565" w:rsidR="00C50A7A" w:rsidRPr="00E0042D" w:rsidRDefault="000B3509"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19040D9" w14:textId="165445FC" w:rsidR="00C50A7A" w:rsidRDefault="000B3509"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9BCB20B" w14:textId="32F76D90" w:rsidR="00C50A7A" w:rsidRDefault="000B3509"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74C2F7C" w14:textId="4AD5DE44" w:rsidR="00C50A7A" w:rsidRPr="00E0042D" w:rsidRDefault="00C50A7A" w:rsidP="00C50A7A">
            <w:pPr>
              <w:pStyle w:val="TableContents"/>
              <w:spacing w:after="46" w:line="240" w:lineRule="auto"/>
              <w:rPr>
                <w:sz w:val="20"/>
                <w:szCs w:val="20"/>
                <w:lang w:val="en-US"/>
              </w:rPr>
            </w:pPr>
            <w:r>
              <w:rPr>
                <w:sz w:val="20"/>
                <w:szCs w:val="20"/>
                <w:lang w:val="en-US"/>
              </w:rPr>
              <w:t>12 (91.6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0C69092" w14:textId="77777777" w:rsidR="00C50A7A" w:rsidRPr="00E0042D" w:rsidRDefault="00C50A7A" w:rsidP="00C50A7A">
            <w:pPr>
              <w:pStyle w:val="TableContents"/>
              <w:spacing w:after="46" w:line="240" w:lineRule="auto"/>
              <w:rPr>
                <w:sz w:val="20"/>
                <w:szCs w:val="20"/>
                <w:lang w:val="en-US"/>
              </w:rPr>
            </w:pPr>
            <w:r>
              <w:rPr>
                <w:sz w:val="20"/>
                <w:szCs w:val="20"/>
                <w:lang w:val="en-US"/>
              </w:rPr>
              <w:t>33.58 (9.27)</w:t>
            </w:r>
          </w:p>
        </w:tc>
      </w:tr>
      <w:tr w:rsidR="004A616B" w:rsidRPr="00E0042D" w14:paraId="2E7844F2"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BA43893" w14:textId="571651A7" w:rsidR="004A616B" w:rsidRDefault="004A616B"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04003228","ISSN":"00332917","abstract":"Background. In a recent longitudinal study of first-episode schizophrenia patients, we found that while dysfunction of the right dorsolateral prefrontal cortex (DLPFC), right thalamus, left cerebellum and cingulate gyrus normalized with antipsychotic treatment and significant reduction in symptomatology, the left DLPFC, left thalamus, and right cerebellum remained disturbed. In the present study we investigated whether these abnormalities are also present in clinically stable, relatively well-functioning schizophrenia patients in comparison to control subjects during performance of the N-back working-memory task. Method. Twelve schizophrenia and 12 control subjects completed the study. The functional images collected during scanning were analyzed using a random-effects model in a restricted set of six regions of interest (ROIs). In addition, the exploratory search in the entire brain volume was performed. Results. The ROI analyses revealed relative underactivation in the region of the left DLPFC and the right cerebellum, as well as overactivation in the left cerebellum. The exploratory whole-brain search exposed additional overactivation in the medial frontal, anterior cingulate, and left parietal cortices. Conclusions. The present study provides evidence of significant underactivations in stable schizophrenia patients in regions that we have previously observed to be dysfunctional in acutely psychotic and partially remitted patients, together with extensive overactivations in several regions that potentially reflect some compensatory mechanism or increased effort on the working-memory task. © 2004 Cambridge University Press.","author":[{"dropping-particle":"","family":"Mendrek","given":"A","non-dropping-particle":"","parse-names":false,"suffix":""},{"dropping-particle":"","family":"Kiehl","given":"K A","non-dropping-particle":"","parse-names":false,"suffix":""},{"dropping-particle":"","family":"Smith","given":"A M","non-dropping-particle":"","parse-names":false,"suffix":""},{"dropping-particle":"","family":"Irwin","given":"D","non-dropping-particle":"","parse-names":false,"suffix":""},{"dropping-particle":"","family":"Forster","given":"B B","non-dropping-particle":"","parse-names":false,"suffix":""},{"dropping-particle":"","family":"Liddle","given":"P F","non-dropping-particle":"","parse-names":false,"suffix":""}],"container-title":"Psychological Medicine","id":"ITEM-1","issue":"2","issued":{"date-parts":[["2005"]]},"note":"cited By 59","page":"187-196","title":"Dysfunction of a distributed neural circuitry in schizophrenia patients during a working-memory performance","type":"article-journal","volume":"35"},"uris":["http://www.mendeley.com/documents/?uuid=3c3e8f95-1c8c-47a7-b169-7330ba9641b6"]}],"mendeley":{"formattedCitation":"(Mendrek et al., 2005)","manualFormatting":"Mendrek et al., 2005","plainTextFormattedCitation":"(Mendrek et al., 2005)","previouslyFormattedCitation":"(Mendrek et al., 2005)"},"properties":{"noteIndex":0},"schema":"https://github.com/citation-style-language/schema/raw/master/csl-citation.json"}</w:instrText>
            </w:r>
            <w:r>
              <w:rPr>
                <w:sz w:val="20"/>
                <w:szCs w:val="20"/>
                <w:lang w:val="en-US"/>
              </w:rPr>
              <w:fldChar w:fldCharType="separate"/>
            </w:r>
            <w:r w:rsidRPr="004A616B">
              <w:rPr>
                <w:noProof/>
                <w:sz w:val="20"/>
                <w:szCs w:val="20"/>
                <w:lang w:val="en-US"/>
              </w:rPr>
              <w:t>Mendrek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61B5809" w14:textId="502DA9A3" w:rsidR="004A616B" w:rsidRDefault="004A616B" w:rsidP="00C50A7A">
            <w:pPr>
              <w:pStyle w:val="TableContents"/>
              <w:spacing w:after="46" w:line="240" w:lineRule="auto"/>
              <w:rPr>
                <w:sz w:val="20"/>
                <w:szCs w:val="20"/>
                <w:lang w:val="en-US"/>
              </w:rPr>
            </w:pPr>
            <w:r>
              <w:rPr>
                <w:sz w:val="20"/>
                <w:szCs w:val="20"/>
                <w:lang w:val="en-US"/>
              </w:rPr>
              <w:t>12 (75)</w:t>
            </w:r>
          </w:p>
        </w:tc>
        <w:tc>
          <w:tcPr>
            <w:tcW w:w="1176" w:type="dxa"/>
            <w:tcBorders>
              <w:top w:val="single" w:sz="2" w:space="0" w:color="000001"/>
              <w:left w:val="single" w:sz="2" w:space="0" w:color="000001"/>
              <w:bottom w:val="single" w:sz="2" w:space="0" w:color="000001"/>
            </w:tcBorders>
            <w:shd w:val="clear" w:color="auto" w:fill="auto"/>
          </w:tcPr>
          <w:p w14:paraId="220D3C0B" w14:textId="6607B2B8" w:rsidR="004A616B" w:rsidRDefault="004A616B" w:rsidP="00C50A7A">
            <w:pPr>
              <w:pStyle w:val="TableContents"/>
              <w:spacing w:after="46" w:line="240" w:lineRule="auto"/>
              <w:rPr>
                <w:sz w:val="20"/>
                <w:szCs w:val="20"/>
                <w:lang w:val="en-US"/>
              </w:rPr>
            </w:pPr>
            <w:r>
              <w:rPr>
                <w:sz w:val="20"/>
                <w:szCs w:val="20"/>
                <w:lang w:val="en-US"/>
              </w:rPr>
              <w:t>28.75 (9.13)</w:t>
            </w:r>
          </w:p>
        </w:tc>
        <w:tc>
          <w:tcPr>
            <w:tcW w:w="1259" w:type="dxa"/>
            <w:tcBorders>
              <w:top w:val="single" w:sz="2" w:space="0" w:color="000001"/>
              <w:left w:val="single" w:sz="2" w:space="0" w:color="000001"/>
              <w:bottom w:val="single" w:sz="2" w:space="0" w:color="000001"/>
              <w:right w:val="single" w:sz="2" w:space="0" w:color="000001"/>
            </w:tcBorders>
          </w:tcPr>
          <w:p w14:paraId="70C5459D" w14:textId="44FFE7A9" w:rsidR="004A616B" w:rsidRDefault="004A616B"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B0C8D26" w14:textId="14FCF446" w:rsidR="004A616B" w:rsidRDefault="004A616B"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B8FC10D" w14:textId="2E1090B3" w:rsidR="004A616B" w:rsidRDefault="004A616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4EDC5D3" w14:textId="2FD594D1" w:rsidR="004A616B" w:rsidRDefault="004A616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0CAE8AC" w14:textId="546CB6E8" w:rsidR="004A616B" w:rsidRDefault="004A616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34CF118" w14:textId="63B2D59C" w:rsidR="004A616B" w:rsidRDefault="004A616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9C9DAB2" w14:textId="52B3B119" w:rsidR="004A616B" w:rsidRDefault="004A616B" w:rsidP="00C50A7A">
            <w:pPr>
              <w:pStyle w:val="TableContents"/>
              <w:spacing w:after="46" w:line="240" w:lineRule="auto"/>
              <w:rPr>
                <w:sz w:val="20"/>
                <w:szCs w:val="20"/>
                <w:lang w:val="en-US"/>
              </w:rPr>
            </w:pPr>
            <w:r>
              <w:rPr>
                <w:sz w:val="20"/>
                <w:szCs w:val="20"/>
                <w:lang w:val="en-US"/>
              </w:rPr>
              <w:t>12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FD7A240" w14:textId="46C096A8" w:rsidR="004A616B" w:rsidRDefault="004A616B" w:rsidP="00C50A7A">
            <w:pPr>
              <w:pStyle w:val="TableContents"/>
              <w:spacing w:after="46" w:line="240" w:lineRule="auto"/>
              <w:rPr>
                <w:sz w:val="20"/>
                <w:szCs w:val="20"/>
                <w:lang w:val="en-US"/>
              </w:rPr>
            </w:pPr>
            <w:r>
              <w:rPr>
                <w:sz w:val="20"/>
                <w:szCs w:val="20"/>
                <w:lang w:val="en-US"/>
              </w:rPr>
              <w:t>27.75 (7.48)</w:t>
            </w:r>
          </w:p>
        </w:tc>
      </w:tr>
      <w:tr w:rsidR="00C17AD7" w:rsidRPr="00E0042D" w14:paraId="00AE873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4DB31AD" w14:textId="6EF6816E"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213-017-4794-3","ISBN":"1432-2072\r0033-3158","ISSN":"14322072","PMID":"29181816","abstract":"BACKGROUND: Nicotine improves attention and processing speed in individuals with schizophrenia. Few studies have investigated the effects of nicotine on cognitive control. Prior functional magnetic resonance imaging (fMRI) research demonstrates blunted activation of dorsal anterior cingulate cortex (dACC) and rostral anterior cingulate cortex (rACC) in response to error and decreased post-error slowing in schizophrenia. METHODS: Participants with schizophrenia (n = 13) and healthy controls (n = 12) participated in a randomized, placebo-controlled, crossover study of the effects of transdermal nicotine on cognitive control. For each drug condition, participants underwent fMRI while performing the stop signal task where participants attempt to inhibit prepotent responses to \"go (motor activation)\" signals when an occasional \"stop (motor inhibition)\" signal appears. Error processing was evaluated by comparing \"stop error\" trials (failed response inhibition) to \"go\" trials. Resting-state fMRI data were collected prior to the task. RESULTS: Participants with schizophrenia had increased nicotine-induced activation of right caudate in response to errors compared to controls (DRUG x GROUP effect: p corrected &lt; 0.05). Both groups had significant nicotine-induced activation of dACC and rACC in response to errors. Using right caudate activation to errors as a seed for resting-state functional connectivity analysis, relative to controls, participants with schizophrenia had significantly decreased connectivity between the right caudate and dACC/bilateral dorsolateral prefrontal cortices. CONCLUSIONS: In sum, we replicated prior findings of decreased post-error slowing in schizophrenia and found that nicotine was associated with more adaptive (i.e., increased) post-error reaction time (RT). This proof-of-concept pilot study suggests a role for nicotinic agents in targeting cognitive control deficits in schizophrenia.","author":[{"dropping-particle":"V.","family":"Moran","given":"Lauren","non-dropping-particle":"","parse-names":false,"suffix":""},{"dropping-particle":"","family":"Stoeckel","given":"Luke E.","non-dropping-particle":"","parse-names":false,"suffix":""},{"dropping-particle":"","family":"Wang","given":"Kristina","non-dropping-particle":"","parse-names":false,"suffix":""},{"dropping-particle":"","family":"Caine","given":"Carolyn E.","non-dropping-particle":"","parse-names":false,"suffix":""},{"dropping-particle":"","family":"Villafuerte","given":"Rosemond","non-dropping-particle":"","parse-names":false,"suffix":""},{"dropping-particle":"","family":"Calderon","given":"Vanessa","non-dropping-particle":"","parse-names":false,"suffix":""},{"dropping-particle":"","family":"Baker","given":"Justin T.","non-dropping-particle":"","parse-names":false,"suffix":""},{"dropping-particle":"","family":"Ongur","given":"Dost","non-dropping-particle":"","parse-names":false,"suffix":""},{"dropping-particle":"","family":"Janes","given":"Amy C.","non-dropping-particle":"","parse-names":false,"suffix":""},{"dropping-particle":"","family":"Evins","given":"A. Eden","non-dropping-particle":"","parse-names":false,"suffix":""},{"dropping-particle":"","family":"Pizzagalli","given":"Diego A.","non-dropping-particle":"","parse-names":false,"suffix":""}],"container-title":"Psychopharmacology","id":"ITEM-1","issued":{"date-parts":[["2018"]]},"title":"Nicotine-induced activation of caudate and anterior cingulate cortex in response to errors in schizophrenia","type":"article-journal"},"uris":["http://www.mendeley.com/documents/?uuid=7abc5c66-4393-3ff2-9cb4-4c8edf288937"]}],"mendeley":{"formattedCitation":"(Moran et al., 2018)","manualFormatting":"Moran et al., 2018","plainTextFormattedCitation":"(Moran et al., 2018)","previouslyFormattedCitation":"(Moran et al., 2018)"},"properties":{"noteIndex":0},"schema":"https://github.com/citation-style-language/schema/raw/master/csl-citation.json"}</w:instrText>
            </w:r>
            <w:r>
              <w:rPr>
                <w:sz w:val="20"/>
                <w:szCs w:val="20"/>
                <w:lang w:val="en-US"/>
              </w:rPr>
              <w:fldChar w:fldCharType="separate"/>
            </w:r>
            <w:r w:rsidRPr="003D76EB">
              <w:rPr>
                <w:noProof/>
                <w:sz w:val="20"/>
                <w:szCs w:val="20"/>
                <w:lang w:val="en-US"/>
              </w:rPr>
              <w:t>Moran et al., 201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9AE7236" w14:textId="32BA1688" w:rsidR="00C50A7A" w:rsidRPr="00E0042D" w:rsidRDefault="00C50A7A" w:rsidP="00C50A7A">
            <w:pPr>
              <w:pStyle w:val="TableContents"/>
              <w:spacing w:after="46" w:line="240" w:lineRule="auto"/>
              <w:rPr>
                <w:sz w:val="20"/>
                <w:szCs w:val="20"/>
                <w:lang w:val="en-US"/>
              </w:rPr>
            </w:pPr>
            <w:r>
              <w:rPr>
                <w:sz w:val="20"/>
                <w:szCs w:val="20"/>
                <w:lang w:val="en-US"/>
              </w:rPr>
              <w:t>13 (69.23)</w:t>
            </w:r>
          </w:p>
        </w:tc>
        <w:tc>
          <w:tcPr>
            <w:tcW w:w="1176" w:type="dxa"/>
            <w:tcBorders>
              <w:top w:val="single" w:sz="2" w:space="0" w:color="000001"/>
              <w:left w:val="single" w:sz="2" w:space="0" w:color="000001"/>
              <w:bottom w:val="single" w:sz="2" w:space="0" w:color="000001"/>
            </w:tcBorders>
            <w:shd w:val="clear" w:color="auto" w:fill="auto"/>
          </w:tcPr>
          <w:p w14:paraId="34608BB6" w14:textId="77777777" w:rsidR="00C50A7A" w:rsidRPr="00E0042D" w:rsidRDefault="00C50A7A" w:rsidP="00C50A7A">
            <w:pPr>
              <w:pStyle w:val="TableContents"/>
              <w:spacing w:after="46" w:line="240" w:lineRule="auto"/>
              <w:rPr>
                <w:sz w:val="20"/>
                <w:szCs w:val="20"/>
                <w:lang w:val="en-US"/>
              </w:rPr>
            </w:pPr>
            <w:r>
              <w:rPr>
                <w:sz w:val="20"/>
                <w:szCs w:val="20"/>
                <w:lang w:val="en-US"/>
              </w:rPr>
              <w:t>37.3 (8.1)</w:t>
            </w:r>
          </w:p>
        </w:tc>
        <w:tc>
          <w:tcPr>
            <w:tcW w:w="1259" w:type="dxa"/>
            <w:tcBorders>
              <w:top w:val="single" w:sz="2" w:space="0" w:color="000001"/>
              <w:left w:val="single" w:sz="2" w:space="0" w:color="000001"/>
              <w:bottom w:val="single" w:sz="2" w:space="0" w:color="000001"/>
              <w:right w:val="single" w:sz="2" w:space="0" w:color="000001"/>
            </w:tcBorders>
          </w:tcPr>
          <w:p w14:paraId="27C87AE8" w14:textId="7F7D8342" w:rsidR="00C50A7A" w:rsidRDefault="00C50A7A" w:rsidP="00C50A7A">
            <w:pPr>
              <w:pStyle w:val="TableContents"/>
              <w:spacing w:after="46" w:line="240" w:lineRule="auto"/>
              <w:rPr>
                <w:sz w:val="20"/>
                <w:szCs w:val="20"/>
                <w:lang w:val="en-US"/>
              </w:rPr>
            </w:pPr>
            <w:r>
              <w:rPr>
                <w:sz w:val="20"/>
                <w:szCs w:val="20"/>
                <w:lang w:val="en-US"/>
              </w:rPr>
              <w:t>92.31</w:t>
            </w:r>
          </w:p>
        </w:tc>
        <w:tc>
          <w:tcPr>
            <w:tcW w:w="1162" w:type="dxa"/>
            <w:tcBorders>
              <w:top w:val="single" w:sz="2" w:space="0" w:color="000001"/>
              <w:left w:val="single" w:sz="2" w:space="0" w:color="000001"/>
              <w:bottom w:val="single" w:sz="2" w:space="0" w:color="000001"/>
            </w:tcBorders>
          </w:tcPr>
          <w:p w14:paraId="345D8C0C" w14:textId="120E5E3A" w:rsidR="00C50A7A" w:rsidRDefault="000B3509"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6DC95F6" w14:textId="3EC55BBF"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771FE33" w14:textId="0B83967B" w:rsidR="00C50A7A" w:rsidRPr="00E0042D" w:rsidRDefault="000B3509"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1E10999" w14:textId="2E88960D" w:rsidR="00C50A7A" w:rsidRDefault="000B3509"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5870ED3" w14:textId="693CA536" w:rsidR="00C50A7A" w:rsidRDefault="000B3509"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B319982" w14:textId="27071395" w:rsidR="00C50A7A" w:rsidRPr="00E0042D" w:rsidRDefault="00C50A7A" w:rsidP="00C50A7A">
            <w:pPr>
              <w:pStyle w:val="TableContents"/>
              <w:spacing w:after="46" w:line="240" w:lineRule="auto"/>
              <w:rPr>
                <w:sz w:val="20"/>
                <w:szCs w:val="20"/>
                <w:lang w:val="en-US"/>
              </w:rPr>
            </w:pPr>
            <w:r>
              <w:rPr>
                <w:sz w:val="20"/>
                <w:szCs w:val="20"/>
                <w:lang w:val="en-US"/>
              </w:rPr>
              <w:t>12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8DAE5CB" w14:textId="77777777" w:rsidR="00C50A7A" w:rsidRPr="00E0042D" w:rsidRDefault="00C50A7A" w:rsidP="00C50A7A">
            <w:pPr>
              <w:pStyle w:val="TableContents"/>
              <w:spacing w:after="46" w:line="240" w:lineRule="auto"/>
              <w:rPr>
                <w:sz w:val="20"/>
                <w:szCs w:val="20"/>
                <w:lang w:val="en-US"/>
              </w:rPr>
            </w:pPr>
            <w:r>
              <w:rPr>
                <w:sz w:val="20"/>
                <w:szCs w:val="20"/>
                <w:lang w:val="en-US"/>
              </w:rPr>
              <w:t>38.8 (10.7)</w:t>
            </w:r>
          </w:p>
        </w:tc>
      </w:tr>
      <w:tr w:rsidR="00C17AD7" w:rsidRPr="00E0042D" w14:paraId="49085AE3"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2864D87" w14:textId="123236B0"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1/jamapsychiatry.2017.4741","ISSN":"2168622X","abstract":"IMPORTANCE Alterations in multiple neuroimaging phenotypes have been reported in psychotic disorders. However, neuroimaging measures can be influenced by factors that are not directly related to psychosis and may confound the interpretation of case-control differences. Therefore, a detailed characterization of the contribution of these factors to neuroimaging phenotypes in psychosis is warranted. OBJECTIVE To quantify the association between neuroimaging measures and behavioral, health, and demographic variables in psychosis using an integrated multivariate approach. DESIGN, SETTING, AND PARTICIPANTS This imaging study was conducted at a university research hospital from June 26, 2014, to March 9, 2017. High-resolution multimodal magnetic resonance imaging data were obtained from 100 patients with schizophrenia, 40 patients with bipolar disorder, and 50 healthy volunteers; computed were cortical thickness, subcortical volumes, white matter fractional anisotropy, task-related brain activation (during working memory and emotional recognition), and resting-state functional connectivity. Ascertained in all participants were nonimaging measures pertaining to clinical features, cognition, substance use, psychological trauma, physical activity, and body mass index. The association between imaging and nonimaging measures was modeled using sparse canonical correlation analysis with robust reliability testing. MAINOUTCOMES ANDMEASURES Multivariate patterns of the association between nonimaging and neuroimaging measures in patients with psychosis and healthy volunteers. RESULTS The analyses were performed in 92 patients with schizophrenia (23 female [25.0%]; mean [SD] age, 27.0 [7.6] years), 37 patients with bipolar disorder (12 female [32.4%]; mean [SD] age, 27.5 [8.1] years), and 48 healthy volunteers (20 female [41.7%]; mean [SD] age, 29.8 [8.5] years). The imaging and nonimaging data sets showed significant covariation (r = 0.63, P &lt;.001), which was independent of diagnosis. Among the nonimaging variables examined, age (r = -0.53), IQ (r = 0.36), and body mass index (r = -0.25) were associated with multiple imaging phenotypes; cannabis use (r = 0.23) and other substance use (r = 0.33) were associated with subcortical volumes, and alcohol use was associated with white matter integrity (r = -0.15). Within the multivariate models, positive symptoms retained associations with the global neuroimaging (r = -0.13), the cortical thickness (r = -0.22), and the task-rel…","author":[{"dropping-particle":"","family":"Moser","given":"Dominik A.","non-dropping-particle":"","parse-names":false,"suffix":""},{"dropping-particle":"","family":"Doucet","given":"Gaelle E.","non-dropping-particle":"","parse-names":false,"suffix":""},{"dropping-particle":"","family":"Lee","given":"Won Hee","non-dropping-particle":"","parse-names":false,"suffix":""},{"dropping-particle":"","family":"Rasgon","given":"Alexander","non-dropping-particle":"","parse-names":false,"suffix":""},{"dropping-particle":"","family":"Krinsky","given":"Hannah","non-dropping-particle":"","parse-names":false,"suffix":""},{"dropping-particle":"","family":"Leibu","given":"Evan","non-dropping-particle":"","parse-names":false,"suffix":""},{"dropping-particle":"","family":"Ing","given":"Alex","non-dropping-particle":"","parse-names":false,"suffix":""},{"dropping-particle":"","family":"Schumann","given":"Gunter","non-dropping-particle":"","parse-names":false,"suffix":""},{"dropping-particle":"","family":"Rasgon","given":"Natalie","non-dropping-particle":"","parse-names":false,"suffix":""},{"dropping-particle":"","family":"Frangou","given":"Sophia","non-dropping-particle":"","parse-names":false,"suffix":""}],"container-title":"JAMA Psychiatry","id":"ITEM-1","issue":"4","issued":{"date-parts":[["2018","4","1"]]},"page":"386-395","publisher":"American Medical Association","title":"Multivariate associations among behavioral, clinical, and multimodal imaging phenotypes in patients with psychosis","type":"article-journal","volume":"75"},"uris":["http://www.mendeley.com/documents/?uuid=bdd06e65-3c3c-3857-9a1c-262f20685edd"]}],"mendeley":{"formattedCitation":"(Moser et al., 2018)","manualFormatting":"Moser et al., 2018","plainTextFormattedCitation":"(Moser et al., 2018)","previouslyFormattedCitation":"(Moser et al., 2018)"},"properties":{"noteIndex":0},"schema":"https://github.com/citation-style-language/schema/raw/master/csl-citation.json"}</w:instrText>
            </w:r>
            <w:r>
              <w:rPr>
                <w:sz w:val="20"/>
                <w:szCs w:val="20"/>
                <w:lang w:val="en-US"/>
              </w:rPr>
              <w:fldChar w:fldCharType="separate"/>
            </w:r>
            <w:r w:rsidRPr="003D76EB">
              <w:rPr>
                <w:noProof/>
                <w:sz w:val="20"/>
                <w:szCs w:val="20"/>
                <w:lang w:val="en-US"/>
              </w:rPr>
              <w:t>Moser et al., 201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650BEE6" w14:textId="04E51BD5" w:rsidR="00C50A7A" w:rsidRPr="00E0042D" w:rsidRDefault="00C50A7A" w:rsidP="00C50A7A">
            <w:pPr>
              <w:pStyle w:val="TableContents"/>
              <w:spacing w:after="46" w:line="240" w:lineRule="auto"/>
              <w:rPr>
                <w:sz w:val="20"/>
                <w:szCs w:val="20"/>
                <w:lang w:val="en-US"/>
              </w:rPr>
            </w:pPr>
            <w:r>
              <w:rPr>
                <w:sz w:val="20"/>
                <w:szCs w:val="20"/>
                <w:lang w:val="en-US"/>
              </w:rPr>
              <w:t>92 (75)</w:t>
            </w:r>
          </w:p>
        </w:tc>
        <w:tc>
          <w:tcPr>
            <w:tcW w:w="1176" w:type="dxa"/>
            <w:tcBorders>
              <w:top w:val="single" w:sz="2" w:space="0" w:color="000001"/>
              <w:left w:val="single" w:sz="2" w:space="0" w:color="000001"/>
              <w:bottom w:val="single" w:sz="2" w:space="0" w:color="000001"/>
            </w:tcBorders>
            <w:shd w:val="clear" w:color="auto" w:fill="auto"/>
          </w:tcPr>
          <w:p w14:paraId="52B8597E" w14:textId="77777777" w:rsidR="00C50A7A" w:rsidRPr="00E0042D" w:rsidRDefault="00C50A7A" w:rsidP="00C50A7A">
            <w:pPr>
              <w:pStyle w:val="TableContents"/>
              <w:spacing w:after="46" w:line="240" w:lineRule="auto"/>
              <w:rPr>
                <w:sz w:val="20"/>
                <w:szCs w:val="20"/>
                <w:lang w:val="en-US"/>
              </w:rPr>
            </w:pPr>
            <w:r>
              <w:rPr>
                <w:sz w:val="20"/>
                <w:szCs w:val="20"/>
                <w:lang w:val="en-US"/>
              </w:rPr>
              <w:t>27 (7.6)</w:t>
            </w:r>
          </w:p>
        </w:tc>
        <w:tc>
          <w:tcPr>
            <w:tcW w:w="1259" w:type="dxa"/>
            <w:tcBorders>
              <w:top w:val="single" w:sz="2" w:space="0" w:color="000001"/>
              <w:left w:val="single" w:sz="2" w:space="0" w:color="000001"/>
              <w:bottom w:val="single" w:sz="2" w:space="0" w:color="000001"/>
              <w:right w:val="single" w:sz="2" w:space="0" w:color="000001"/>
            </w:tcBorders>
          </w:tcPr>
          <w:p w14:paraId="4C74D5AD" w14:textId="0D2169A6"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E246CD6" w14:textId="7DD0F81E" w:rsidR="00C50A7A" w:rsidRDefault="00536B17" w:rsidP="00C50A7A">
            <w:pPr>
              <w:pStyle w:val="TableContents"/>
              <w:spacing w:after="46" w:line="240" w:lineRule="auto"/>
              <w:rPr>
                <w:sz w:val="20"/>
                <w:szCs w:val="20"/>
                <w:lang w:val="en-US"/>
              </w:rPr>
            </w:pPr>
            <w:r>
              <w:rPr>
                <w:sz w:val="20"/>
                <w:szCs w:val="20"/>
                <w:lang w:val="en-US"/>
              </w:rPr>
              <w:t>21.5 (5.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54E0BBF" w14:textId="03D28427"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E25511E" w14:textId="1ECFF075"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4B48534" w14:textId="3926998D"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1D9308E" w14:textId="07A19F57"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8A59E41" w14:textId="39508A5F" w:rsidR="00C50A7A" w:rsidRPr="00E0042D" w:rsidRDefault="00C50A7A" w:rsidP="00C50A7A">
            <w:pPr>
              <w:pStyle w:val="TableContents"/>
              <w:spacing w:after="46" w:line="240" w:lineRule="auto"/>
              <w:rPr>
                <w:sz w:val="20"/>
                <w:szCs w:val="20"/>
                <w:lang w:val="en-US"/>
              </w:rPr>
            </w:pPr>
            <w:r>
              <w:rPr>
                <w:sz w:val="20"/>
                <w:szCs w:val="20"/>
                <w:lang w:val="en-US"/>
              </w:rPr>
              <w:t>48 (58.3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4B4D97D" w14:textId="77777777" w:rsidR="00C50A7A" w:rsidRPr="00E0042D" w:rsidRDefault="00C50A7A" w:rsidP="00C50A7A">
            <w:pPr>
              <w:pStyle w:val="TableContents"/>
              <w:spacing w:after="46" w:line="240" w:lineRule="auto"/>
              <w:rPr>
                <w:sz w:val="20"/>
                <w:szCs w:val="20"/>
                <w:lang w:val="en-US"/>
              </w:rPr>
            </w:pPr>
            <w:r>
              <w:rPr>
                <w:sz w:val="20"/>
                <w:szCs w:val="20"/>
                <w:lang w:val="en-US"/>
              </w:rPr>
              <w:t>29.8 (8.5)</w:t>
            </w:r>
          </w:p>
        </w:tc>
      </w:tr>
      <w:tr w:rsidR="00C17AD7" w:rsidRPr="00E0042D" w14:paraId="200D787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093A56F" w14:textId="2545E4D9"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109/15622975.2010.556199","ISSN":"15622975","abstract":"Objectives. Neuroimaging studies have shown abnormal task-related deactivations during working memory (WM) in schizophrenia patients with recent emphasis on brain regions within the default mode network. Using fMRI, we tested whether antipsychotic-naÃve schizophrenia patients were impaired at deactivating brain regions that do not subserve WM. Methods. Twenty-three antipsychotic-naÃve patients with first-episode schizophrenia and 35 healthy individuals underwent whole-brain 3T fMRI scans while performing a verbal N-back task including 0-back (no WM load), 1-back (low WM load), and 2-back (high WM load) conditions. Results. Contrasting the 2-back and 0-back conditions revealed that patients deactivated default mode network regions to a similar degree as controls. However, patients were impaired in deactivating large bilateral clusters centred on the superior temporal gyrus with increasing WM load. These regions activated with the no WM load condition (0-back) in both groups. Conclusions. Because 0-back activation reflects verbal attention processes, patients'â€™ persistent activation in the 1-back and 2-back conditions may reflect an inability to shift cognitive strategy with onset of WM demands. Since patients were antipsychotic-naÃve and task performance was equal to controls, we infer that this impaired temporoparietal deactivation may represent a primary dysfunction in schizophrenia. © 2011 Informa Healthcare.","author":[{"dropping-particle":"","family":"Nejad","given":"Ayna B.","non-dropping-particle":"","parse-names":false,"suffix":""},{"dropping-particle":"","family":"Ebdrup","given":"Bjørn H.","non-dropping-particle":"","parse-names":false,"suffix":""},{"dropping-particle":"","family":"Siebner","given":"Hartwig R.","non-dropping-particle":"","parse-names":false,"suffix":""},{"dropping-particle":"","family":"Rasmussen","given":"Hans","non-dropping-particle":"","parse-names":false,"suffix":""},{"dropping-particle":"","family":"Aggernæs","given":"Bodil","non-dropping-particle":"","parse-names":false,"suffix":""},{"dropping-particle":"","family":"Glenthøj","given":"Birte Y.","non-dropping-particle":"","parse-names":false,"suffix":""},{"dropping-particle":"","family":"Baarée","given":"William F.C.","non-dropping-particle":"","parse-names":false,"suffix":""}],"container-title":"World Journal of Biological Psychiatry","id":"ITEM-1","issue":"4","issued":{"date-parts":[["2011"]]},"page":"271-281","title":"Impaired temporoparietal deactivation with working memory load in antipsychotic-naÃve patients with first-episode schizophrenia","type":"article-journal","volume":"12"},"uris":["http://www.mendeley.com/documents/?uuid=c54f9cba-cf85-410e-91c7-de53d88f4cfb"]}],"mendeley":{"formattedCitation":"(Nejad et al., 2011)","manualFormatting":"Nejad et al., 2011","plainTextFormattedCitation":"(Nejad et al., 2011)","previouslyFormattedCitation":"(Nejad et al., 2011)"},"properties":{"noteIndex":0},"schema":"https://github.com/citation-style-language/schema/raw/master/csl-citation.json"}</w:instrText>
            </w:r>
            <w:r>
              <w:rPr>
                <w:sz w:val="20"/>
                <w:szCs w:val="20"/>
                <w:lang w:val="en-US"/>
              </w:rPr>
              <w:fldChar w:fldCharType="separate"/>
            </w:r>
            <w:r w:rsidRPr="003D76EB">
              <w:rPr>
                <w:noProof/>
                <w:sz w:val="20"/>
                <w:szCs w:val="20"/>
                <w:lang w:val="en-US"/>
              </w:rPr>
              <w:t>Nejad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4FD1548" w14:textId="38F93B24" w:rsidR="00C50A7A" w:rsidRPr="00E0042D" w:rsidRDefault="00C50A7A" w:rsidP="00C50A7A">
            <w:pPr>
              <w:pStyle w:val="TableContents"/>
              <w:spacing w:after="46" w:line="240" w:lineRule="auto"/>
              <w:rPr>
                <w:sz w:val="20"/>
                <w:szCs w:val="20"/>
                <w:lang w:val="en-US"/>
              </w:rPr>
            </w:pPr>
            <w:r>
              <w:rPr>
                <w:sz w:val="20"/>
                <w:szCs w:val="20"/>
                <w:lang w:val="en-US"/>
              </w:rPr>
              <w:t>23 (78.26)</w:t>
            </w:r>
          </w:p>
        </w:tc>
        <w:tc>
          <w:tcPr>
            <w:tcW w:w="1176" w:type="dxa"/>
            <w:tcBorders>
              <w:top w:val="single" w:sz="2" w:space="0" w:color="000001"/>
              <w:left w:val="single" w:sz="2" w:space="0" w:color="000001"/>
              <w:bottom w:val="single" w:sz="2" w:space="0" w:color="000001"/>
            </w:tcBorders>
            <w:shd w:val="clear" w:color="auto" w:fill="auto"/>
          </w:tcPr>
          <w:p w14:paraId="3C26564E" w14:textId="77777777" w:rsidR="00C50A7A" w:rsidRPr="00E0042D" w:rsidRDefault="00C50A7A" w:rsidP="00C50A7A">
            <w:pPr>
              <w:pStyle w:val="TableContents"/>
              <w:spacing w:after="46" w:line="240" w:lineRule="auto"/>
              <w:rPr>
                <w:sz w:val="20"/>
                <w:szCs w:val="20"/>
                <w:lang w:val="en-US"/>
              </w:rPr>
            </w:pPr>
            <w:r>
              <w:rPr>
                <w:sz w:val="20"/>
                <w:szCs w:val="20"/>
                <w:lang w:val="en-US"/>
              </w:rPr>
              <w:t>26.18 (5.02)</w:t>
            </w:r>
          </w:p>
        </w:tc>
        <w:tc>
          <w:tcPr>
            <w:tcW w:w="1259" w:type="dxa"/>
            <w:tcBorders>
              <w:top w:val="single" w:sz="2" w:space="0" w:color="000001"/>
              <w:left w:val="single" w:sz="2" w:space="0" w:color="000001"/>
              <w:bottom w:val="single" w:sz="2" w:space="0" w:color="000001"/>
              <w:right w:val="single" w:sz="2" w:space="0" w:color="000001"/>
            </w:tcBorders>
          </w:tcPr>
          <w:p w14:paraId="6DE8193F" w14:textId="55DEC3B8" w:rsidR="00C50A7A" w:rsidRDefault="00C50A7A" w:rsidP="00C50A7A">
            <w:pPr>
              <w:pStyle w:val="TableContents"/>
              <w:spacing w:after="46" w:line="240" w:lineRule="auto"/>
              <w:rPr>
                <w:sz w:val="20"/>
                <w:szCs w:val="20"/>
                <w:lang w:val="en-US"/>
              </w:rPr>
            </w:pPr>
            <w:r>
              <w:rPr>
                <w:sz w:val="20"/>
                <w:szCs w:val="20"/>
                <w:lang w:val="en-US"/>
              </w:rPr>
              <w:t>43.48</w:t>
            </w:r>
          </w:p>
        </w:tc>
        <w:tc>
          <w:tcPr>
            <w:tcW w:w="1162" w:type="dxa"/>
            <w:tcBorders>
              <w:top w:val="single" w:sz="2" w:space="0" w:color="000001"/>
              <w:left w:val="single" w:sz="2" w:space="0" w:color="000001"/>
              <w:bottom w:val="single" w:sz="2" w:space="0" w:color="000001"/>
            </w:tcBorders>
          </w:tcPr>
          <w:p w14:paraId="68CAC3DE" w14:textId="380548B0" w:rsidR="00C50A7A" w:rsidRDefault="00536B1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5C9BE70" w14:textId="16702F14" w:rsidR="00C50A7A" w:rsidRPr="00E0042D" w:rsidRDefault="00C50A7A" w:rsidP="00C50A7A">
            <w:pPr>
              <w:pStyle w:val="TableContents"/>
              <w:spacing w:after="46" w:line="240" w:lineRule="auto"/>
              <w:rPr>
                <w:sz w:val="20"/>
                <w:szCs w:val="20"/>
                <w:lang w:val="en-US"/>
              </w:rPr>
            </w:pPr>
            <w:r>
              <w:rPr>
                <w:sz w:val="20"/>
                <w:szCs w:val="20"/>
                <w:lang w:val="en-US"/>
              </w:rPr>
              <w:t>82.96 (14.71)</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79B88D5" w14:textId="5648AEB1" w:rsidR="00C50A7A" w:rsidRPr="00E0042D" w:rsidRDefault="00536B17" w:rsidP="00C50A7A">
            <w:pPr>
              <w:pStyle w:val="TableContents"/>
              <w:spacing w:after="46" w:line="240" w:lineRule="auto"/>
              <w:rPr>
                <w:sz w:val="20"/>
                <w:szCs w:val="20"/>
                <w:lang w:val="en-US"/>
              </w:rPr>
            </w:pPr>
            <w:r>
              <w:rPr>
                <w:sz w:val="20"/>
                <w:szCs w:val="20"/>
                <w:lang w:val="en-US"/>
              </w:rPr>
              <w:t>19.52 (3.94)</w:t>
            </w:r>
          </w:p>
        </w:tc>
        <w:tc>
          <w:tcPr>
            <w:tcW w:w="1176" w:type="dxa"/>
            <w:tcBorders>
              <w:top w:val="single" w:sz="2" w:space="0" w:color="000001"/>
              <w:left w:val="single" w:sz="2" w:space="0" w:color="000001"/>
              <w:bottom w:val="single" w:sz="2" w:space="0" w:color="000001"/>
              <w:right w:val="single" w:sz="2" w:space="0" w:color="000001"/>
            </w:tcBorders>
          </w:tcPr>
          <w:p w14:paraId="42D730A9" w14:textId="4FEABA1A" w:rsidR="00C50A7A" w:rsidRDefault="00536B17" w:rsidP="00C50A7A">
            <w:pPr>
              <w:pStyle w:val="TableContents"/>
              <w:spacing w:after="46" w:line="240" w:lineRule="auto"/>
              <w:rPr>
                <w:sz w:val="20"/>
                <w:szCs w:val="20"/>
                <w:lang w:val="en-US"/>
              </w:rPr>
            </w:pPr>
            <w:r>
              <w:rPr>
                <w:sz w:val="20"/>
                <w:szCs w:val="20"/>
                <w:lang w:val="en-US"/>
              </w:rPr>
              <w:t>22.91 (6.48)</w:t>
            </w:r>
          </w:p>
        </w:tc>
        <w:tc>
          <w:tcPr>
            <w:tcW w:w="1190" w:type="dxa"/>
            <w:tcBorders>
              <w:top w:val="single" w:sz="2" w:space="0" w:color="000001"/>
              <w:left w:val="single" w:sz="2" w:space="0" w:color="000001"/>
              <w:bottom w:val="single" w:sz="2" w:space="0" w:color="000001"/>
              <w:right w:val="single" w:sz="2" w:space="0" w:color="000001"/>
            </w:tcBorders>
          </w:tcPr>
          <w:p w14:paraId="088738EA" w14:textId="3F5BB67D" w:rsidR="00C50A7A" w:rsidRDefault="00536B17" w:rsidP="00C50A7A">
            <w:pPr>
              <w:pStyle w:val="TableContents"/>
              <w:spacing w:after="46" w:line="240" w:lineRule="auto"/>
              <w:rPr>
                <w:sz w:val="20"/>
                <w:szCs w:val="20"/>
                <w:lang w:val="en-US"/>
              </w:rPr>
            </w:pPr>
            <w:r>
              <w:rPr>
                <w:sz w:val="20"/>
                <w:szCs w:val="20"/>
                <w:lang w:val="en-US"/>
              </w:rPr>
              <w:t>40.52 (9.01)</w:t>
            </w:r>
          </w:p>
        </w:tc>
        <w:tc>
          <w:tcPr>
            <w:tcW w:w="1105" w:type="dxa"/>
            <w:tcBorders>
              <w:top w:val="single" w:sz="2" w:space="0" w:color="000001"/>
              <w:left w:val="single" w:sz="2" w:space="0" w:color="000001"/>
              <w:bottom w:val="single" w:sz="2" w:space="0" w:color="000001"/>
            </w:tcBorders>
            <w:shd w:val="clear" w:color="auto" w:fill="auto"/>
          </w:tcPr>
          <w:p w14:paraId="34DD2B6C" w14:textId="6428B3D1" w:rsidR="00C50A7A" w:rsidRPr="00E0042D" w:rsidRDefault="00C50A7A" w:rsidP="00C50A7A">
            <w:pPr>
              <w:pStyle w:val="TableContents"/>
              <w:spacing w:after="46" w:line="240" w:lineRule="auto"/>
              <w:rPr>
                <w:sz w:val="20"/>
                <w:szCs w:val="20"/>
                <w:lang w:val="en-US"/>
              </w:rPr>
            </w:pPr>
            <w:r>
              <w:rPr>
                <w:sz w:val="20"/>
                <w:szCs w:val="20"/>
                <w:lang w:val="en-US"/>
              </w:rPr>
              <w:t>35 (68.5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3D7921F" w14:textId="77777777" w:rsidR="00C50A7A" w:rsidRPr="00E0042D" w:rsidRDefault="00C50A7A" w:rsidP="00C50A7A">
            <w:pPr>
              <w:pStyle w:val="TableContents"/>
              <w:spacing w:after="46" w:line="240" w:lineRule="auto"/>
              <w:rPr>
                <w:sz w:val="20"/>
                <w:szCs w:val="20"/>
                <w:lang w:val="en-US"/>
              </w:rPr>
            </w:pPr>
            <w:r>
              <w:rPr>
                <w:sz w:val="20"/>
                <w:szCs w:val="20"/>
                <w:lang w:val="en-US"/>
              </w:rPr>
              <w:t>26.84 (5.82)</w:t>
            </w:r>
          </w:p>
        </w:tc>
      </w:tr>
      <w:tr w:rsidR="00C17AD7" w:rsidRPr="00E0042D" w14:paraId="356AE5B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FD358D4" w14:textId="4338578D"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cercor/bhx050","ISBN":"1460-2199 (Electronic)\r1047-3211 (Linking)","ISSN":"14602199","PMID":"28334138","abstract":"Working memory (WM) impairment is regarded as a core aspect of schizophrenia. However, the neural mechanisms behind this cognitive deficit remain unclear. The connectivity of a frontoparietal network is known to be important for subserving WM. Using functional magnetic resonance imaging, the current study investigated whether WM-dependent modulation of effective connectivity in this network is affected in a group of first-episode schizophrenia (FES) patients compared with similarly performing healthy participants during a verbal n-back task. Dynamic causal modeling (DCM) of the coupling between regions (left inferior frontal gyrus (IFG), left inferior parietal lobe (IPL), and primary visual area) identified in a psychophysiological interaction (PPI) analysis was performed to characterize effective connectivity during the n-back task. The PPI analysis revealed that the connectivity between the left IFG and left IPL was modulated by WM and that this modulation was reduced in FES patients. The subsequent DCM analysis confirmed this modulation by WM and found evidence that FES patients had reduced forward connectivity from IPL to IFG. These findings provide evidence for impaired WM modulation of frontoparietal effective connectivity in the early phase of schizophrenia, even with intact WM performance, suggesting a failure of context-sensitive coupling in the schizophrenic brain.","author":[{"dropping-particle":"","family":"Nielsen","given":"Jesper Duemose","non-dropping-particle":"","parse-names":false,"suffix":""},{"dropping-particle":"","family":"Madsen","given":"Kristoffer H.","non-dropping-particle":"","parse-names":false,"suffix":""},{"dropping-particle":"","family":"Wang","given":"Zheng","non-dropping-particle":"","parse-names":false,"suffix":""},{"dropping-particle":"","family":"Liu","given":"Zhening","non-dropping-particle":"","parse-names":false,"suffix":""},{"dropping-particle":"","family":"Friston","given":"Karl J.","non-dropping-particle":"","parse-names":false,"suffix":""},{"dropping-particle":"","family":"Zhou","given":"Yuan","non-dropping-particle":"","parse-names":false,"suffix":""}],"container-title":"Cerebral Cortex","id":"ITEM-1","issued":{"date-parts":[["2017"]]},"title":"Working Memory Modulation of Frontoparietal Network Connectivity in First-Episode Schizophrenia","type":"article-journal"},"uris":["http://www.mendeley.com/documents/?uuid=0a6cb044-d61e-3a82-9b12-9327beeb6960"]}],"mendeley":{"formattedCitation":"(Nielsen et al., 2017)","manualFormatting":"Nielsen et al., 2017","plainTextFormattedCitation":"(Nielsen et al., 2017)","previouslyFormattedCitation":"(Nielsen et al., 2017)"},"properties":{"noteIndex":0},"schema":"https://github.com/citation-style-language/schema/raw/master/csl-citation.json"}</w:instrText>
            </w:r>
            <w:r>
              <w:rPr>
                <w:sz w:val="20"/>
                <w:szCs w:val="20"/>
                <w:lang w:val="en-US"/>
              </w:rPr>
              <w:fldChar w:fldCharType="separate"/>
            </w:r>
            <w:r w:rsidRPr="003D76EB">
              <w:rPr>
                <w:noProof/>
                <w:sz w:val="20"/>
                <w:szCs w:val="20"/>
                <w:lang w:val="en-US"/>
              </w:rPr>
              <w:t>Nielsen et al., 201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5CDAC18" w14:textId="6551986A" w:rsidR="00C50A7A" w:rsidRPr="00E0042D" w:rsidRDefault="00C50A7A" w:rsidP="00C50A7A">
            <w:pPr>
              <w:pStyle w:val="TableContents"/>
              <w:spacing w:after="46" w:line="240" w:lineRule="auto"/>
              <w:rPr>
                <w:sz w:val="20"/>
                <w:szCs w:val="20"/>
                <w:lang w:val="en-US"/>
              </w:rPr>
            </w:pPr>
            <w:r>
              <w:rPr>
                <w:sz w:val="20"/>
                <w:szCs w:val="20"/>
                <w:lang w:val="en-US"/>
              </w:rPr>
              <w:t>17 (58.82)</w:t>
            </w:r>
          </w:p>
        </w:tc>
        <w:tc>
          <w:tcPr>
            <w:tcW w:w="1176" w:type="dxa"/>
            <w:tcBorders>
              <w:top w:val="single" w:sz="2" w:space="0" w:color="000001"/>
              <w:left w:val="single" w:sz="2" w:space="0" w:color="000001"/>
              <w:bottom w:val="single" w:sz="2" w:space="0" w:color="000001"/>
            </w:tcBorders>
            <w:shd w:val="clear" w:color="auto" w:fill="auto"/>
          </w:tcPr>
          <w:p w14:paraId="1E4FEF02" w14:textId="77777777" w:rsidR="00C50A7A" w:rsidRPr="00E0042D" w:rsidRDefault="00C50A7A" w:rsidP="00C50A7A">
            <w:pPr>
              <w:pStyle w:val="TableContents"/>
              <w:spacing w:after="46" w:line="240" w:lineRule="auto"/>
              <w:rPr>
                <w:sz w:val="20"/>
                <w:szCs w:val="20"/>
                <w:lang w:val="en-US"/>
              </w:rPr>
            </w:pPr>
            <w:r>
              <w:rPr>
                <w:sz w:val="20"/>
                <w:szCs w:val="20"/>
                <w:lang w:val="en-US"/>
              </w:rPr>
              <w:t>23.71 (6.89)</w:t>
            </w:r>
          </w:p>
        </w:tc>
        <w:tc>
          <w:tcPr>
            <w:tcW w:w="1259" w:type="dxa"/>
            <w:tcBorders>
              <w:top w:val="single" w:sz="2" w:space="0" w:color="000001"/>
              <w:left w:val="single" w:sz="2" w:space="0" w:color="000001"/>
              <w:bottom w:val="single" w:sz="2" w:space="0" w:color="000001"/>
              <w:right w:val="single" w:sz="2" w:space="0" w:color="000001"/>
            </w:tcBorders>
          </w:tcPr>
          <w:p w14:paraId="0F0DA763" w14:textId="5E074F72"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AE8BDC9" w14:textId="7B0075CA" w:rsidR="00C50A7A" w:rsidRDefault="00536B17" w:rsidP="00C50A7A">
            <w:pPr>
              <w:pStyle w:val="TableContents"/>
              <w:spacing w:after="46" w:line="240" w:lineRule="auto"/>
              <w:rPr>
                <w:sz w:val="20"/>
                <w:szCs w:val="20"/>
                <w:lang w:val="en-US"/>
              </w:rPr>
            </w:pPr>
            <w:r>
              <w:rPr>
                <w:sz w:val="20"/>
                <w:szCs w:val="20"/>
                <w:lang w:val="en-US"/>
              </w:rPr>
              <w:t>0.78 (0.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B90F4D7" w14:textId="45C8FEEE"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30DE980" w14:textId="19F60454"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BD8DA8A" w14:textId="367D469B"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F4007CC" w14:textId="500D6A8A"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7C37DAF" w14:textId="469F1045" w:rsidR="00C50A7A" w:rsidRPr="00E0042D" w:rsidRDefault="00C50A7A" w:rsidP="00C50A7A">
            <w:pPr>
              <w:pStyle w:val="TableContents"/>
              <w:spacing w:after="46" w:line="240" w:lineRule="auto"/>
              <w:rPr>
                <w:sz w:val="20"/>
                <w:szCs w:val="20"/>
                <w:lang w:val="en-US"/>
              </w:rPr>
            </w:pPr>
            <w:r>
              <w:rPr>
                <w:sz w:val="20"/>
                <w:szCs w:val="20"/>
                <w:lang w:val="en-US"/>
              </w:rPr>
              <w:t>18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1B98688" w14:textId="77777777" w:rsidR="00C50A7A" w:rsidRPr="00E0042D" w:rsidRDefault="00C50A7A" w:rsidP="00C50A7A">
            <w:pPr>
              <w:pStyle w:val="TableContents"/>
              <w:spacing w:after="46" w:line="240" w:lineRule="auto"/>
              <w:rPr>
                <w:sz w:val="20"/>
                <w:szCs w:val="20"/>
                <w:lang w:val="en-US"/>
              </w:rPr>
            </w:pPr>
            <w:r>
              <w:rPr>
                <w:sz w:val="20"/>
                <w:szCs w:val="20"/>
                <w:lang w:val="en-US"/>
              </w:rPr>
              <w:t>24.94 (7.29)</w:t>
            </w:r>
          </w:p>
        </w:tc>
      </w:tr>
      <w:tr w:rsidR="004A616B" w:rsidRPr="00E0042D" w14:paraId="586631B7"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35B836D" w14:textId="3AB3BB74" w:rsidR="004A616B" w:rsidRDefault="004A616B" w:rsidP="00C50A7A">
            <w:pPr>
              <w:spacing w:after="46" w:line="240" w:lineRule="auto"/>
              <w:rPr>
                <w:sz w:val="20"/>
                <w:szCs w:val="20"/>
                <w:lang w:val="en-US"/>
              </w:rPr>
            </w:pPr>
            <w:r>
              <w:rPr>
                <w:sz w:val="20"/>
                <w:szCs w:val="20"/>
                <w:lang w:val="en-US"/>
              </w:rPr>
              <w:fldChar w:fldCharType="begin" w:fldLock="1"/>
            </w:r>
            <w:r w:rsidR="00746BFC">
              <w:rPr>
                <w:sz w:val="20"/>
                <w:szCs w:val="20"/>
                <w:lang w:val="en-US"/>
              </w:rPr>
              <w:instrText>ADDIN CSL_CITATION {"citationItems":[{"id":"ITEM-1","itemData":{"DOI":"10.3389/fpsyt.2019.00033","ISSN":"16640640","abstract":"Memory impairments are a major characteristic of schizophrenia (SZ). In the current study, we used an associative memory task to test the hypothesis that SZ patients and first-degree relatives have altered functional patterns in comparison to healthy controls. We analyzed the fMRI activation pattern during the presentation of a face-name task in 27 SZ patients, 23 first-degree relatives, and 27 healthy controls. In addition, we performed correlation analyses between individual psychopathology, accuracy and reaction time of the task and the beta scores of the functional brain activations. We observed a lower response accuracy and increased reaction time during the retrieval of face-name pairs in SZ patients compared with controls. Deficient performance was accompanied by abnormal functional activation patterns predominantly in DMN regions during encoding and retrieval. No significant correlation between individual psychopathology and neuronal activation during encoding or retrieval of face-name pairs was observed. Findings of first-degree relatives indicated slightly different functional pattern within brain networks in contrast to controls without significant differences in the behavioral task. Both the accuracy of memory performance as well as the functional activation pattern during retrieval revealed alterations in SZ patients, and, to a lesser degree, in relatives. The results are of potential relevance for integration within a comprehensive model of memory function in SZ. The development of a neurophysiological model of cognition in psychosis may help to clarify and improve therapeutic options to improve memory and functioning in the illness.","author":[{"dropping-particle":"","family":"Oertel","given":"Viola","non-dropping-particle":"","parse-names":false,"suffix":""},{"dropping-particle":"","family":"Kraft","given":"Dominik","non-dropping-particle":"","parse-names":false,"suffix":""},{"dropping-particle":"","family":"Alves","given":"Gilberto","non-dropping-particle":"","parse-names":false,"suffix":""},{"dropping-particle":"","family":"Knöchel","given":"Christian","non-dropping-particle":"","parse-names":false,"suffix":""},{"dropping-particle":"","family":"Ghinea","given":"Denisa","non-dropping-particle":"","parse-names":false,"suffix":""},{"dropping-particle":"","family":"Storchak","given":"Helena","non-dropping-particle":"","parse-names":false,"suffix":""},{"dropping-particle":"","family":"Matura","given":"Silke","non-dropping-particle":"","parse-names":false,"suffix":""},{"dropping-particle":"","family":"Prvulovic","given":"David","non-dropping-particle":"","parse-names":false,"suffix":""},{"dropping-particle":"","family":"Bittner","given":"Robert A.","non-dropping-particle":"","parse-names":false,"suffix":""},{"dropping-particle":"","family":"Linden","given":"David E.J.","non-dropping-particle":"","parse-names":false,"suffix":""},{"dropping-particle":"","family":"Reif","given":"Andreas","non-dropping-particle":"","parse-names":false,"suffix":""},{"dropping-particle":"","family":"Stäblein","given":"Michael","non-dropping-particle":"","parse-names":false,"suffix":""}],"container-title":"Frontiers in Psychiatry","id":"ITEM-1","issue":"FEB","issued":{"date-parts":[["2019"]]},"page":"33","publisher":"Frontiers Media S.A.","title":"Associative memory impairments are associated with functional alterations within the memory network in schizophrenia patients and their unaffected first-degree relatives: An fMRI study","type":"article-journal","volume":"10"},"uris":["http://www.mendeley.com/documents/?uuid=80049729-979a-3c6c-a4a6-cb88ceaca785"]}],"mendeley":{"formattedCitation":"(Oertel et al., 2019)","manualFormatting":"Oertel et al., 2019","plainTextFormattedCitation":"(Oertel et al., 2019)","previouslyFormattedCitation":"(Oertel et al., 2019)"},"properties":{"noteIndex":0},"schema":"https://github.com/citation-style-language/schema/raw/master/csl-citation.json"}</w:instrText>
            </w:r>
            <w:r>
              <w:rPr>
                <w:sz w:val="20"/>
                <w:szCs w:val="20"/>
                <w:lang w:val="en-US"/>
              </w:rPr>
              <w:fldChar w:fldCharType="separate"/>
            </w:r>
            <w:r w:rsidRPr="004A616B">
              <w:rPr>
                <w:noProof/>
                <w:sz w:val="20"/>
                <w:szCs w:val="20"/>
                <w:lang w:val="en-US"/>
              </w:rPr>
              <w:t>Oertel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8CDB98D" w14:textId="6CBE0847" w:rsidR="004A616B" w:rsidRDefault="004A616B" w:rsidP="00C50A7A">
            <w:pPr>
              <w:pStyle w:val="TableContents"/>
              <w:spacing w:after="46" w:line="240" w:lineRule="auto"/>
              <w:rPr>
                <w:sz w:val="20"/>
                <w:szCs w:val="20"/>
                <w:lang w:val="en-US"/>
              </w:rPr>
            </w:pPr>
            <w:r>
              <w:rPr>
                <w:sz w:val="20"/>
                <w:szCs w:val="20"/>
                <w:lang w:val="en-US"/>
              </w:rPr>
              <w:t>27 (66.67)</w:t>
            </w:r>
          </w:p>
        </w:tc>
        <w:tc>
          <w:tcPr>
            <w:tcW w:w="1176" w:type="dxa"/>
            <w:tcBorders>
              <w:top w:val="single" w:sz="2" w:space="0" w:color="000001"/>
              <w:left w:val="single" w:sz="2" w:space="0" w:color="000001"/>
              <w:bottom w:val="single" w:sz="2" w:space="0" w:color="000001"/>
            </w:tcBorders>
            <w:shd w:val="clear" w:color="auto" w:fill="auto"/>
          </w:tcPr>
          <w:p w14:paraId="57541E9A" w14:textId="7FDCD392" w:rsidR="004A616B" w:rsidRDefault="00746BFC" w:rsidP="00C50A7A">
            <w:pPr>
              <w:pStyle w:val="TableContents"/>
              <w:spacing w:after="46" w:line="240" w:lineRule="auto"/>
              <w:rPr>
                <w:sz w:val="20"/>
                <w:szCs w:val="20"/>
                <w:lang w:val="en-US"/>
              </w:rPr>
            </w:pPr>
            <w:r>
              <w:rPr>
                <w:sz w:val="20"/>
                <w:szCs w:val="20"/>
                <w:lang w:val="en-US"/>
              </w:rPr>
              <w:t>37.22 (9.14)</w:t>
            </w:r>
          </w:p>
        </w:tc>
        <w:tc>
          <w:tcPr>
            <w:tcW w:w="1259" w:type="dxa"/>
            <w:tcBorders>
              <w:top w:val="single" w:sz="2" w:space="0" w:color="000001"/>
              <w:left w:val="single" w:sz="2" w:space="0" w:color="000001"/>
              <w:bottom w:val="single" w:sz="2" w:space="0" w:color="000001"/>
              <w:right w:val="single" w:sz="2" w:space="0" w:color="000001"/>
            </w:tcBorders>
          </w:tcPr>
          <w:p w14:paraId="5126E59E" w14:textId="4A3B0ADC" w:rsidR="004A616B" w:rsidRDefault="00746BFC"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C43B8E9" w14:textId="714D8FAF" w:rsidR="004A616B" w:rsidRDefault="00746BFC" w:rsidP="00C50A7A">
            <w:pPr>
              <w:pStyle w:val="TableContents"/>
              <w:spacing w:after="46" w:line="240" w:lineRule="auto"/>
              <w:rPr>
                <w:sz w:val="20"/>
                <w:szCs w:val="20"/>
                <w:lang w:val="en-US"/>
              </w:rPr>
            </w:pPr>
            <w:r>
              <w:rPr>
                <w:sz w:val="20"/>
                <w:szCs w:val="20"/>
                <w:lang w:val="en-US"/>
              </w:rPr>
              <w:t>10.87 (7.7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D19ACAB" w14:textId="070CDA02" w:rsidR="004A616B" w:rsidRDefault="00746BFC" w:rsidP="00C50A7A">
            <w:pPr>
              <w:pStyle w:val="TableContents"/>
              <w:spacing w:after="46" w:line="240" w:lineRule="auto"/>
              <w:rPr>
                <w:sz w:val="20"/>
                <w:szCs w:val="20"/>
                <w:lang w:val="en-US"/>
              </w:rPr>
            </w:pPr>
            <w:r>
              <w:rPr>
                <w:sz w:val="20"/>
                <w:szCs w:val="20"/>
                <w:lang w:val="en-US"/>
              </w:rPr>
              <w:t>65.42 (15.15)</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D01F6C9" w14:textId="6AD0ABEE" w:rsidR="004A616B" w:rsidRDefault="00746BFC" w:rsidP="00C50A7A">
            <w:pPr>
              <w:pStyle w:val="TableContents"/>
              <w:spacing w:after="46" w:line="240" w:lineRule="auto"/>
              <w:rPr>
                <w:sz w:val="20"/>
                <w:szCs w:val="20"/>
                <w:lang w:val="en-US"/>
              </w:rPr>
            </w:pPr>
            <w:r>
              <w:rPr>
                <w:sz w:val="20"/>
                <w:szCs w:val="20"/>
                <w:lang w:val="en-US"/>
              </w:rPr>
              <w:t>16.82 (4.95)</w:t>
            </w:r>
          </w:p>
        </w:tc>
        <w:tc>
          <w:tcPr>
            <w:tcW w:w="1176" w:type="dxa"/>
            <w:tcBorders>
              <w:top w:val="single" w:sz="2" w:space="0" w:color="000001"/>
              <w:left w:val="single" w:sz="2" w:space="0" w:color="000001"/>
              <w:bottom w:val="single" w:sz="2" w:space="0" w:color="000001"/>
              <w:right w:val="single" w:sz="2" w:space="0" w:color="000001"/>
            </w:tcBorders>
          </w:tcPr>
          <w:p w14:paraId="5F654E9D" w14:textId="01C60AD0" w:rsidR="004A616B" w:rsidRDefault="00746BFC" w:rsidP="00C50A7A">
            <w:pPr>
              <w:pStyle w:val="TableContents"/>
              <w:spacing w:after="46" w:line="240" w:lineRule="auto"/>
              <w:rPr>
                <w:sz w:val="20"/>
                <w:szCs w:val="20"/>
                <w:lang w:val="en-US"/>
              </w:rPr>
            </w:pPr>
            <w:r>
              <w:rPr>
                <w:sz w:val="20"/>
                <w:szCs w:val="20"/>
                <w:lang w:val="en-US"/>
              </w:rPr>
              <w:t>16.28 (5.88)</w:t>
            </w:r>
          </w:p>
        </w:tc>
        <w:tc>
          <w:tcPr>
            <w:tcW w:w="1190" w:type="dxa"/>
            <w:tcBorders>
              <w:top w:val="single" w:sz="2" w:space="0" w:color="000001"/>
              <w:left w:val="single" w:sz="2" w:space="0" w:color="000001"/>
              <w:bottom w:val="single" w:sz="2" w:space="0" w:color="000001"/>
              <w:right w:val="single" w:sz="2" w:space="0" w:color="000001"/>
            </w:tcBorders>
          </w:tcPr>
          <w:p w14:paraId="4C85D5D2" w14:textId="2E511FE1" w:rsidR="004A616B" w:rsidRDefault="00746BFC" w:rsidP="00C50A7A">
            <w:pPr>
              <w:pStyle w:val="TableContents"/>
              <w:spacing w:after="46" w:line="240" w:lineRule="auto"/>
              <w:rPr>
                <w:sz w:val="20"/>
                <w:szCs w:val="20"/>
                <w:lang w:val="en-US"/>
              </w:rPr>
            </w:pPr>
            <w:r>
              <w:rPr>
                <w:sz w:val="20"/>
                <w:szCs w:val="20"/>
                <w:lang w:val="en-US"/>
              </w:rPr>
              <w:t>32.32 (7.29)</w:t>
            </w:r>
          </w:p>
        </w:tc>
        <w:tc>
          <w:tcPr>
            <w:tcW w:w="1105" w:type="dxa"/>
            <w:tcBorders>
              <w:top w:val="single" w:sz="2" w:space="0" w:color="000001"/>
              <w:left w:val="single" w:sz="2" w:space="0" w:color="000001"/>
              <w:bottom w:val="single" w:sz="2" w:space="0" w:color="000001"/>
            </w:tcBorders>
            <w:shd w:val="clear" w:color="auto" w:fill="auto"/>
          </w:tcPr>
          <w:p w14:paraId="4568ABA3" w14:textId="67DEA897" w:rsidR="004A616B" w:rsidRDefault="00746BFC" w:rsidP="00C50A7A">
            <w:pPr>
              <w:pStyle w:val="TableContents"/>
              <w:spacing w:after="46" w:line="240" w:lineRule="auto"/>
              <w:rPr>
                <w:sz w:val="20"/>
                <w:szCs w:val="20"/>
                <w:lang w:val="en-US"/>
              </w:rPr>
            </w:pPr>
            <w:r>
              <w:rPr>
                <w:sz w:val="20"/>
                <w:szCs w:val="20"/>
                <w:lang w:val="en-US"/>
              </w:rPr>
              <w:t>27 (37.0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B8D5797" w14:textId="11C6B859" w:rsidR="004A616B" w:rsidRDefault="00746BFC" w:rsidP="00C50A7A">
            <w:pPr>
              <w:pStyle w:val="TableContents"/>
              <w:spacing w:after="46" w:line="240" w:lineRule="auto"/>
              <w:rPr>
                <w:sz w:val="20"/>
                <w:szCs w:val="20"/>
                <w:lang w:val="en-US"/>
              </w:rPr>
            </w:pPr>
            <w:r>
              <w:rPr>
                <w:sz w:val="20"/>
                <w:szCs w:val="20"/>
                <w:lang w:val="en-US"/>
              </w:rPr>
              <w:t>34.22 (11.38)</w:t>
            </w:r>
          </w:p>
        </w:tc>
      </w:tr>
      <w:tr w:rsidR="00C17AD7" w:rsidRPr="00E0042D" w14:paraId="246A161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0FBCDA3" w14:textId="098EAF4E"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92/bjp.bp.110.083600","ISSN":"00071250","abstract":"Background: Cognitive impairment is an established feature of schizophrenia. However, little is known about its relationship to the structural and functional brain abnormalities that characterise the disorder. Aims: To identify structural and/or functional brain abnormalities associated with schizophrenic cognitive impairment. Method: We carried out structural magnetic resonance imaging (MRI) and voxel- Based morphometryin 26 participants who were cognitively impaired and 23 who were cognitively preserved, all with schizophrenia, plus 39 matched controls. Nineteen of those who were cognitively impaired and 18 of those who were cognitively preserved plus 34 controls also underwent functional MRI during performance of a working memory task. Results: No differences were found between the participants who were cognitively intact and those who were cognitively impaired in lateral ventricular volume or whole brain volume. Voxel-based morphometry also failed to reveal clusters of significant difference in grey and white matter volume between these two groups. However, during performance of the n-back task, the participants who were cognitively impaired showed hypoactivation compared with those who were cognitively intact in the dorsolateral prefrontal cortex among other brain regions. Conclusions: Cognitive impairment in schizophrenia is not a function of the structural brain abnormality that accompanies the disorder but has correlates in altered brain function.","author":[{"dropping-particle":"","family":"Ortiz-Gil","given":"Jordi","non-dropping-particle":"","parse-names":false,"suffix":""},{"dropping-particle":"","family":"Pomarol-Clotet","given":"Edith","non-dropping-particle":"","parse-names":false,"suffix":""},{"dropping-particle":"","family":"Salvador","given":"Raymond","non-dropping-particle":"","parse-names":false,"suffix":""},{"dropping-particle":"","family":"Canales-Rodríguez","given":"Erick J.","non-dropping-particle":"","parse-names":false,"suffix":""},{"dropping-particle":"","family":"Sarró","given":"Salvador","non-dropping-particle":"","parse-names":false,"suffix":""},{"dropping-particle":"","family":"Gomar","given":"Jesús J.","non-dropping-particle":"","parse-names":false,"suffix":""},{"dropping-particle":"","family":"Guerrero","given":"Amalia","non-dropping-particle":"","parse-names":false,"suffix":""},{"dropping-particle":"","family":"Sans-Sansa","given":"Bibiana","non-dropping-particle":"","parse-names":false,"suffix":""},{"dropping-particle":"","family":"Capdevila","given":"Antoni","non-dropping-particle":"","parse-names":false,"suffix":""},{"dropping-particle":"","family":"Junqué","given":"Carme","non-dropping-particle":"","parse-names":false,"suffix":""},{"dropping-particle":"","family":"McKenna","given":"Peter J.","non-dropping-particle":"","parse-names":false,"suffix":""}],"container-title":"British Journal of Psychiatry","id":"ITEM-1","issue":"3","issued":{"date-parts":[["2011"]]},"page":"202-210","title":"Neural correlates of cognitive impairment in schizophrenia","type":"article-journal","volume":"199"},"uris":["http://www.mendeley.com/documents/?uuid=0d1810aa-26aa-4984-b18e-97bb4cb16a67"]}],"mendeley":{"formattedCitation":"(Ortiz-Gil et al., 2011)","manualFormatting":"Ortiz-Gil et al., 2011","plainTextFormattedCitation":"(Ortiz-Gil et al., 2011)","previouslyFormattedCitation":"(Ortiz-Gil et al., 2011)"},"properties":{"noteIndex":0},"schema":"https://github.com/citation-style-language/schema/raw/master/csl-citation.json"}</w:instrText>
            </w:r>
            <w:r>
              <w:rPr>
                <w:sz w:val="20"/>
                <w:szCs w:val="20"/>
                <w:lang w:val="en-US"/>
              </w:rPr>
              <w:fldChar w:fldCharType="separate"/>
            </w:r>
            <w:r w:rsidRPr="003D76EB">
              <w:rPr>
                <w:noProof/>
                <w:sz w:val="20"/>
                <w:szCs w:val="20"/>
                <w:lang w:val="en-US"/>
              </w:rPr>
              <w:t>Ortiz-Gil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F67484C" w14:textId="6E05061C" w:rsidR="00C50A7A" w:rsidRPr="00E0042D" w:rsidRDefault="00C50A7A" w:rsidP="00C50A7A">
            <w:pPr>
              <w:pStyle w:val="TableContents"/>
              <w:spacing w:after="46" w:line="240" w:lineRule="auto"/>
              <w:rPr>
                <w:sz w:val="20"/>
                <w:szCs w:val="20"/>
                <w:lang w:val="en-US"/>
              </w:rPr>
            </w:pPr>
            <w:r>
              <w:rPr>
                <w:sz w:val="20"/>
                <w:szCs w:val="20"/>
                <w:lang w:val="en-US"/>
              </w:rPr>
              <w:t>18 (77.78)</w:t>
            </w:r>
          </w:p>
        </w:tc>
        <w:tc>
          <w:tcPr>
            <w:tcW w:w="1176" w:type="dxa"/>
            <w:tcBorders>
              <w:top w:val="single" w:sz="2" w:space="0" w:color="000001"/>
              <w:left w:val="single" w:sz="2" w:space="0" w:color="000001"/>
              <w:bottom w:val="single" w:sz="2" w:space="0" w:color="000001"/>
            </w:tcBorders>
            <w:shd w:val="clear" w:color="auto" w:fill="auto"/>
          </w:tcPr>
          <w:p w14:paraId="384D89CA" w14:textId="77777777" w:rsidR="00C50A7A" w:rsidRPr="00E0042D" w:rsidRDefault="00C50A7A" w:rsidP="00C50A7A">
            <w:pPr>
              <w:pStyle w:val="TableContents"/>
              <w:spacing w:after="46" w:line="240" w:lineRule="auto"/>
              <w:rPr>
                <w:sz w:val="20"/>
                <w:szCs w:val="20"/>
                <w:lang w:val="en-US"/>
              </w:rPr>
            </w:pPr>
            <w:r>
              <w:rPr>
                <w:sz w:val="20"/>
                <w:szCs w:val="20"/>
                <w:lang w:val="en-US"/>
              </w:rPr>
              <w:t>40.49 (10.58)</w:t>
            </w:r>
          </w:p>
        </w:tc>
        <w:tc>
          <w:tcPr>
            <w:tcW w:w="1259" w:type="dxa"/>
            <w:tcBorders>
              <w:top w:val="single" w:sz="2" w:space="0" w:color="000001"/>
              <w:left w:val="single" w:sz="2" w:space="0" w:color="000001"/>
              <w:bottom w:val="single" w:sz="2" w:space="0" w:color="000001"/>
              <w:right w:val="single" w:sz="2" w:space="0" w:color="000001"/>
            </w:tcBorders>
          </w:tcPr>
          <w:p w14:paraId="0BF00846" w14:textId="597FADF1"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47A2898" w14:textId="6B3CECEC" w:rsidR="00C50A7A" w:rsidRDefault="00536B17" w:rsidP="00C50A7A">
            <w:pPr>
              <w:pStyle w:val="TableContents"/>
              <w:spacing w:after="46" w:line="240" w:lineRule="auto"/>
              <w:rPr>
                <w:sz w:val="20"/>
                <w:szCs w:val="20"/>
                <w:lang w:val="en-US"/>
              </w:rPr>
            </w:pPr>
            <w:r>
              <w:rPr>
                <w:sz w:val="20"/>
                <w:szCs w:val="20"/>
                <w:lang w:val="en-US"/>
              </w:rPr>
              <w:t>18.44 (10.8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1ABDFBB" w14:textId="5DC5B33E" w:rsidR="00C50A7A" w:rsidRPr="00E0042D" w:rsidRDefault="00C50A7A" w:rsidP="00C50A7A">
            <w:pPr>
              <w:pStyle w:val="TableContents"/>
              <w:spacing w:after="46" w:line="240" w:lineRule="auto"/>
              <w:rPr>
                <w:sz w:val="20"/>
                <w:szCs w:val="20"/>
                <w:lang w:val="en-US"/>
              </w:rPr>
            </w:pPr>
            <w:r>
              <w:rPr>
                <w:sz w:val="20"/>
                <w:szCs w:val="20"/>
                <w:lang w:val="en-US"/>
              </w:rPr>
              <w:t>67.89 (18.3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9B2B824" w14:textId="69B34897"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AF02A87" w14:textId="52453C75"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62698F9" w14:textId="72CA86F4"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84F0131" w14:textId="36780A0E" w:rsidR="00C50A7A" w:rsidRPr="00E0042D" w:rsidRDefault="00C50A7A" w:rsidP="00C50A7A">
            <w:pPr>
              <w:pStyle w:val="TableContents"/>
              <w:spacing w:after="46" w:line="240" w:lineRule="auto"/>
              <w:rPr>
                <w:sz w:val="20"/>
                <w:szCs w:val="20"/>
                <w:lang w:val="en-US"/>
              </w:rPr>
            </w:pPr>
            <w:r>
              <w:rPr>
                <w:sz w:val="20"/>
                <w:szCs w:val="20"/>
                <w:lang w:val="en-US"/>
              </w:rPr>
              <w:t>34 (76.4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9ED6C8B" w14:textId="77777777" w:rsidR="00C50A7A" w:rsidRPr="00E0042D" w:rsidRDefault="00C50A7A" w:rsidP="00C50A7A">
            <w:pPr>
              <w:pStyle w:val="TableContents"/>
              <w:spacing w:after="46" w:line="240" w:lineRule="auto"/>
              <w:rPr>
                <w:sz w:val="20"/>
                <w:szCs w:val="20"/>
                <w:lang w:val="en-US"/>
              </w:rPr>
            </w:pPr>
            <w:r>
              <w:rPr>
                <w:sz w:val="20"/>
                <w:szCs w:val="20"/>
                <w:lang w:val="en-US"/>
              </w:rPr>
              <w:t>40.9 (11.8)</w:t>
            </w:r>
          </w:p>
        </w:tc>
      </w:tr>
      <w:tr w:rsidR="00C17AD7" w:rsidRPr="00E0042D" w14:paraId="36F22C1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4DE6B77" w14:textId="0C4F36AB" w:rsidR="00C50A7A" w:rsidRDefault="00C50A7A" w:rsidP="00C50A7A">
            <w:pPr>
              <w:spacing w:after="46" w:line="240" w:lineRule="auto"/>
              <w:rPr>
                <w:sz w:val="20"/>
                <w:szCs w:val="20"/>
                <w:lang w:val="en-US"/>
              </w:rPr>
            </w:pPr>
            <w:r>
              <w:rPr>
                <w:sz w:val="20"/>
                <w:szCs w:val="20"/>
                <w:lang w:val="en-US"/>
              </w:rPr>
              <w:lastRenderedPageBreak/>
              <w:fldChar w:fldCharType="begin" w:fldLock="1"/>
            </w:r>
            <w:r>
              <w:rPr>
                <w:sz w:val="20"/>
                <w:szCs w:val="20"/>
                <w:lang w:val="en-US"/>
              </w:rPr>
              <w:instrText>ADDIN CSL_CITATION {"citationItems":[{"id":"ITEM-1","itemData":{"DOI":"10.1016/j.bpsc.2018.10.002","ISSN":"24519030","abstract":"Background: Schizophrenia is thought to be a disorder of brain dysconnectivity. An imbalance between cortical excitation/inhibition is also implicated, but the link between these abnormalities remains unclear. The present study used magnetic resonance spectroscopy and functional magnetic resonance imaging at 7T to investigate how measurements of glutamate and gamma-aminobutyric acid (GABA) relate to the blood oxygen level–dependent (BOLD) response during a cognitive task, and how these relationships are altered in schizophrenia. Methods: Usable functional magnetic resonance imaging data from 17 first-episode psychosis (FEP) patients (4 women, 13 men) and 21 matched healthy control subjects (HCs) (5 women, 16 men) were acquired during a Stroop task. Within- and between-group comparisons of the BOLD response were performed. Neurometabolite levels were measured in the dorsal anterior cingulate cortex. Two multiple regressions investigated how glutamate, glutamine, and GABA related to the BOLD response in HCs and FEP patients separately. A third investigated between-group differences in the relationships between the BOLD response and each of these neurometabolites. Results: Compared with HCs, FEP patients showed an increased BOLD response within regions of the executive and default mode networks. In FEP patients, the relationship between anterior cingulate cortex glutamate levels and the BOLD response in regions of the posterior default mode network was opposite to that of HCs. In FEP patients but not HCs, anterior cingulate cortex GABA levels correlated with the local BOLD response and with the Stroop reaction time. Conclusion: These results suggest a mechanism whereby alterations in the relationship between cortical glutamate/GABA and BOLD response is disrupting the dynamic of major neural networks, possibly affecting cognition.","author":[{"dropping-particle":"","family":"Overbeek","given":"Gregory","non-dropping-particle":"","parse-names":false,"suffix":""},{"dropping-particle":"","family":"Gawne","given":"Timothy J.","non-dropping-particle":"","parse-names":false,"suffix":""},{"dropping-particle":"","family":"Reid","given":"Meredith A.","non-dropping-particle":"","parse-names":false,"suffix":""},{"dropping-particle":"","family":"Salibi","given":"Nouha","non-dropping-particle":"","parse-names":false,"suffix":""},{"dropping-particle":"V.","family":"Kraguljac","given":"Nina","non-dropping-particle":"","parse-names":false,"suffix":""},{"dropping-particle":"","family":"White","given":"David M.","non-dropping-particle":"","parse-names":false,"suffix":""},{"dropping-particle":"","family":"Lahti","given":"Adrienne C.","non-dropping-particle":"","parse-names":false,"suffix":""}],"container-title":"Biological Psychiatry: Cognitive Neuroscience and Neuroimaging","id":"ITEM-1","issue":"2","issued":{"date-parts":[["2019","2","1"]]},"page":"121-130","publisher":"Elsevier Inc","title":"Relationship Between Cortical Excitation and Inhibition and Task-Induced Activation and Deactivation: A Combined Magnetic Resonance Spectroscopy and Functional Magnetic Resonance Imaging Study at 7T in First-Episode Psychosis","type":"article-journal","volume":"4"},"uris":["http://www.mendeley.com/documents/?uuid=be413cef-3f22-3944-8363-6c95acf5a99d"]}],"mendeley":{"formattedCitation":"(Overbeek et al., 2019)","manualFormatting":"Overbeek et al., 2019","plainTextFormattedCitation":"(Overbeek et al., 2019)","previouslyFormattedCitation":"(Overbeek et al., 2019)"},"properties":{"noteIndex":0},"schema":"https://github.com/citation-style-language/schema/raw/master/csl-citation.json"}</w:instrText>
            </w:r>
            <w:r>
              <w:rPr>
                <w:sz w:val="20"/>
                <w:szCs w:val="20"/>
                <w:lang w:val="en-US"/>
              </w:rPr>
              <w:fldChar w:fldCharType="separate"/>
            </w:r>
            <w:r w:rsidRPr="003D76EB">
              <w:rPr>
                <w:noProof/>
                <w:sz w:val="20"/>
                <w:szCs w:val="20"/>
                <w:lang w:val="en-US"/>
              </w:rPr>
              <w:t>Overbeek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C915F95" w14:textId="0C5A54E7" w:rsidR="00C50A7A" w:rsidRPr="00E0042D" w:rsidRDefault="00C50A7A" w:rsidP="00C50A7A">
            <w:pPr>
              <w:pStyle w:val="TableContents"/>
              <w:spacing w:after="46" w:line="240" w:lineRule="auto"/>
              <w:rPr>
                <w:sz w:val="20"/>
                <w:szCs w:val="20"/>
                <w:lang w:val="en-US"/>
              </w:rPr>
            </w:pPr>
            <w:r>
              <w:rPr>
                <w:sz w:val="20"/>
                <w:szCs w:val="20"/>
                <w:lang w:val="en-US"/>
              </w:rPr>
              <w:t>21 (76.19)</w:t>
            </w:r>
          </w:p>
        </w:tc>
        <w:tc>
          <w:tcPr>
            <w:tcW w:w="1176" w:type="dxa"/>
            <w:tcBorders>
              <w:top w:val="single" w:sz="2" w:space="0" w:color="000001"/>
              <w:left w:val="single" w:sz="2" w:space="0" w:color="000001"/>
              <w:bottom w:val="single" w:sz="2" w:space="0" w:color="000001"/>
            </w:tcBorders>
            <w:shd w:val="clear" w:color="auto" w:fill="auto"/>
          </w:tcPr>
          <w:p w14:paraId="200CD89B" w14:textId="77777777" w:rsidR="00C50A7A" w:rsidRPr="00E0042D" w:rsidRDefault="00C50A7A" w:rsidP="00C50A7A">
            <w:pPr>
              <w:pStyle w:val="TableContents"/>
              <w:spacing w:after="46" w:line="240" w:lineRule="auto"/>
              <w:rPr>
                <w:sz w:val="20"/>
                <w:szCs w:val="20"/>
                <w:lang w:val="en-US"/>
              </w:rPr>
            </w:pPr>
            <w:r>
              <w:rPr>
                <w:sz w:val="20"/>
                <w:szCs w:val="20"/>
                <w:lang w:val="en-US"/>
              </w:rPr>
              <w:t>23.2 (4.4)</w:t>
            </w:r>
          </w:p>
        </w:tc>
        <w:tc>
          <w:tcPr>
            <w:tcW w:w="1259" w:type="dxa"/>
            <w:tcBorders>
              <w:top w:val="single" w:sz="2" w:space="0" w:color="000001"/>
              <w:left w:val="single" w:sz="2" w:space="0" w:color="000001"/>
              <w:bottom w:val="single" w:sz="2" w:space="0" w:color="000001"/>
              <w:right w:val="single" w:sz="2" w:space="0" w:color="000001"/>
            </w:tcBorders>
          </w:tcPr>
          <w:p w14:paraId="7325766A" w14:textId="1240D51D"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6F9F3F0" w14:textId="78404D9F" w:rsidR="00C50A7A" w:rsidRDefault="00536B1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7DE875B" w14:textId="5D74053E"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EFB67C1" w14:textId="461D0756"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B53670C" w14:textId="78A6C839"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6BFCA0D" w14:textId="35A76E05"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DC82BB5" w14:textId="01C752CA" w:rsidR="00C50A7A" w:rsidRPr="00E0042D" w:rsidRDefault="00C50A7A" w:rsidP="00C50A7A">
            <w:pPr>
              <w:pStyle w:val="TableContents"/>
              <w:spacing w:after="46" w:line="240" w:lineRule="auto"/>
              <w:rPr>
                <w:sz w:val="20"/>
                <w:szCs w:val="20"/>
                <w:lang w:val="en-US"/>
              </w:rPr>
            </w:pPr>
            <w:r>
              <w:rPr>
                <w:sz w:val="20"/>
                <w:szCs w:val="20"/>
                <w:lang w:val="en-US"/>
              </w:rPr>
              <w:t>21 (76.1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3419B5D" w14:textId="77777777" w:rsidR="00C50A7A" w:rsidRPr="00E0042D" w:rsidRDefault="00C50A7A" w:rsidP="00C50A7A">
            <w:pPr>
              <w:pStyle w:val="TableContents"/>
              <w:spacing w:after="46" w:line="240" w:lineRule="auto"/>
              <w:rPr>
                <w:sz w:val="20"/>
                <w:szCs w:val="20"/>
                <w:lang w:val="en-US"/>
              </w:rPr>
            </w:pPr>
            <w:r>
              <w:rPr>
                <w:sz w:val="20"/>
                <w:szCs w:val="20"/>
                <w:lang w:val="en-US"/>
              </w:rPr>
              <w:t>23.5 (4.5)</w:t>
            </w:r>
          </w:p>
        </w:tc>
      </w:tr>
      <w:tr w:rsidR="00746BFC" w:rsidRPr="00E0042D" w14:paraId="49C3E7A6"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F9D8DEF" w14:textId="6313B014" w:rsidR="00746BFC" w:rsidRDefault="00746BFC" w:rsidP="00C50A7A">
            <w:pPr>
              <w:spacing w:after="46" w:line="240" w:lineRule="auto"/>
              <w:rPr>
                <w:sz w:val="20"/>
                <w:szCs w:val="20"/>
                <w:lang w:val="en-US"/>
              </w:rPr>
            </w:pPr>
            <w:r>
              <w:rPr>
                <w:sz w:val="20"/>
                <w:szCs w:val="20"/>
                <w:lang w:val="en-US"/>
              </w:rPr>
              <w:fldChar w:fldCharType="begin" w:fldLock="1"/>
            </w:r>
            <w:r w:rsidR="00E12FF4">
              <w:rPr>
                <w:sz w:val="20"/>
                <w:szCs w:val="20"/>
                <w:lang w:val="en-US"/>
              </w:rPr>
              <w:instrText>ADDIN CSL_CITATION {"citationItems":[{"id":"ITEM-1","itemData":{"DOI":"10.1016/j.neuroimage.2011.03.037","ISSN":"1095-9572 (Electronic)","PMID":"21421061","abstract":"Recent studies have identified DAAO as a probable susceptibility gene for  schizophrenia and bipolar disorder. However, little is known about how this gene affects brain function to increase vulnerability to these disorders. We examined the impact of DAAO genotype (rs3918346) on brain function in patients with schizophrenia, patients with bipolar I disorder and healthy controls. We tested the hypothesis that a variation in DAAO genotype would be associated with altered prefrontal function and altered functional connectivity in schizophrenia and bipolar disorder. We used functional magnetic resonance imaging to measure brain responses during a verbal fluency task in a total of 121 subjects comprising 40 patients with schizophrenia, 33 patients with bipolar disorder and 48 healthy volunteers. We then used statistical parametric mapping (SPM) and psycho-physiological interaction (PPI) analyses to estimate the main effects of diagnostic group, the main effect of genotype, and their interaction on brain activation and on functional connectivity. Inferences were made at p&lt;0.05, after correction for multiple comparisons across the whole brain. In the schizophrenia group relative to the control group, patients with one or two copies of the T allele showed lower deactivation in the left precuneus and greater activation in the right posterior cingulate gyrus than patients with two copies of the C allele. This diagnosis×genotype interaction was associated with differences in the functional connectivity of these two regions with other cortical and subcortical areas. In contrast, there were no significant effects of diagnosis or of genotype in comparisons involving bipolar patients. Our results suggest that genetic variation in DAAO has a significant impact on both regional activation and functional connectivity, and provide evidence for a diagnosis-dependent pattern of gene action.","author":[{"dropping-particle":"","family":"Papagni","given":"Sergio Alessandro","non-dropping-particle":"","parse-names":false,"suffix":""},{"dropping-particle":"","family":"Mechelli","given":"Andrea","non-dropping-particle":"","parse-names":false,"suffix":""},{"dropping-particle":"","family":"Prata","given":"Diana P.","non-dropping-particle":"","parse-names":false,"suffix":""},{"dropping-particle":"","family":"Kambeitz","given":"Joseph","non-dropping-particle":"","parse-names":false,"suffix":""},{"dropping-particle":"","family":"Fu","given":"Cynthia H.Y. Y","non-dropping-particle":"","parse-names":false,"suffix":""},{"dropping-particle":"","family":"Picchioni","given":"Marco","non-dropping-particle":"","parse-names":false,"suffix":""},{"dropping-particle":"","family":"Walshe","given":"Muriel","non-dropping-particle":"","parse-names":false,"suffix":""},{"dropping-particle":"","family":"Toulopoulou","given":"Timothea","non-dropping-particle":"","parse-names":false,"suffix":""},{"dropping-particle":"","family":"Bramon","given":"Elvira","non-dropping-particle":"","parse-names":false,"suffix":""},{"dropping-particle":"","family":"Murray","given":"Robin M.","non-dropping-particle":"","parse-names":false,"suffix":""},{"dropping-particle":"","family":"Collier","given":"David A.","non-dropping-particle":"","parse-names":false,"suffix":""},{"dropping-particle":"","family":"Bellomo","given":"Antonello","non-dropping-particle":"","parse-names":false,"suffix":""},{"dropping-particle":"","family":"McGuire","given":"Philip","non-dropping-particle":"","parse-names":false,"suffix":""}],"container-title":"NeuroImage","id":"ITEM-1","issue":"4","issued":{"date-parts":[["2011","6","15"]]},"language":"eng","page":"2283-2291","publisher-place":"United States","title":"Differential effects of DAAO on regional activation and functional connectivity in  schizophrenia, bipolar disorder and controls.","type":"article-journal","volume":"56"},"uris":["http://www.mendeley.com/documents/?uuid=462367df-b828-4554-a1d6-466cd60328d9"]}],"mendeley":{"formattedCitation":"(Papagni et al., 2011)","manualFormatting":"Papagni et al., 2011","plainTextFormattedCitation":"(Papagni et al., 2011)","previouslyFormattedCitation":"(Papagni et al., 2011)"},"properties":{"noteIndex":0},"schema":"https://github.com/citation-style-language/schema/raw/master/csl-citation.json"}</w:instrText>
            </w:r>
            <w:r>
              <w:rPr>
                <w:sz w:val="20"/>
                <w:szCs w:val="20"/>
                <w:lang w:val="en-US"/>
              </w:rPr>
              <w:fldChar w:fldCharType="separate"/>
            </w:r>
            <w:r w:rsidRPr="00746BFC">
              <w:rPr>
                <w:noProof/>
                <w:sz w:val="20"/>
                <w:szCs w:val="20"/>
                <w:lang w:val="en-US"/>
              </w:rPr>
              <w:t>Papagni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A5AE4B7" w14:textId="6F997FE5" w:rsidR="00746BFC" w:rsidRDefault="00746BFC" w:rsidP="00C50A7A">
            <w:pPr>
              <w:pStyle w:val="TableContents"/>
              <w:spacing w:after="46" w:line="240" w:lineRule="auto"/>
              <w:rPr>
                <w:sz w:val="20"/>
                <w:szCs w:val="20"/>
                <w:lang w:val="en-US"/>
              </w:rPr>
            </w:pPr>
            <w:r>
              <w:rPr>
                <w:sz w:val="20"/>
                <w:szCs w:val="20"/>
                <w:lang w:val="en-US"/>
              </w:rPr>
              <w:t>40 (82.5)</w:t>
            </w:r>
          </w:p>
        </w:tc>
        <w:tc>
          <w:tcPr>
            <w:tcW w:w="1176" w:type="dxa"/>
            <w:tcBorders>
              <w:top w:val="single" w:sz="2" w:space="0" w:color="000001"/>
              <w:left w:val="single" w:sz="2" w:space="0" w:color="000001"/>
              <w:bottom w:val="single" w:sz="2" w:space="0" w:color="000001"/>
            </w:tcBorders>
            <w:shd w:val="clear" w:color="auto" w:fill="auto"/>
          </w:tcPr>
          <w:p w14:paraId="2C05009F" w14:textId="082D6722" w:rsidR="00746BFC" w:rsidRDefault="00746BFC" w:rsidP="00C50A7A">
            <w:pPr>
              <w:pStyle w:val="TableContents"/>
              <w:spacing w:after="46" w:line="240" w:lineRule="auto"/>
              <w:rPr>
                <w:sz w:val="20"/>
                <w:szCs w:val="20"/>
                <w:lang w:val="en-US"/>
              </w:rPr>
            </w:pPr>
            <w:r>
              <w:rPr>
                <w:sz w:val="20"/>
                <w:szCs w:val="20"/>
                <w:lang w:val="en-US"/>
              </w:rPr>
              <w:t>35.22 (11.5)</w:t>
            </w:r>
          </w:p>
        </w:tc>
        <w:tc>
          <w:tcPr>
            <w:tcW w:w="1259" w:type="dxa"/>
            <w:tcBorders>
              <w:top w:val="single" w:sz="2" w:space="0" w:color="000001"/>
              <w:left w:val="single" w:sz="2" w:space="0" w:color="000001"/>
              <w:bottom w:val="single" w:sz="2" w:space="0" w:color="000001"/>
              <w:right w:val="single" w:sz="2" w:space="0" w:color="000001"/>
            </w:tcBorders>
          </w:tcPr>
          <w:p w14:paraId="56F599D2" w14:textId="72F7E460" w:rsidR="00746BFC" w:rsidRDefault="00E12FF4"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71AE0C3" w14:textId="5C5A18CD" w:rsidR="00746BFC" w:rsidRDefault="00E12FF4" w:rsidP="00C50A7A">
            <w:pPr>
              <w:pStyle w:val="TableContents"/>
              <w:spacing w:after="46" w:line="240" w:lineRule="auto"/>
              <w:rPr>
                <w:sz w:val="20"/>
                <w:szCs w:val="20"/>
                <w:lang w:val="en-US"/>
              </w:rPr>
            </w:pPr>
            <w:r>
              <w:rPr>
                <w:sz w:val="20"/>
                <w:szCs w:val="20"/>
                <w:lang w:val="en-US"/>
              </w:rPr>
              <w:t>12.23 (9.5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D2D59A7" w14:textId="64605EF1" w:rsidR="00746BFC" w:rsidRDefault="00E12FF4"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FD53A13" w14:textId="5B3FCD3A" w:rsidR="00746BFC" w:rsidRDefault="00E12FF4"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221E603" w14:textId="589C200C" w:rsidR="00746BFC" w:rsidRDefault="00E12FF4"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981C546" w14:textId="5226055D" w:rsidR="00746BFC" w:rsidRDefault="00E12FF4"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279F382" w14:textId="0F70529B" w:rsidR="00746BFC" w:rsidRDefault="00746BFC" w:rsidP="00C50A7A">
            <w:pPr>
              <w:pStyle w:val="TableContents"/>
              <w:spacing w:after="46" w:line="240" w:lineRule="auto"/>
              <w:rPr>
                <w:sz w:val="20"/>
                <w:szCs w:val="20"/>
                <w:lang w:val="en-US"/>
              </w:rPr>
            </w:pPr>
            <w:r>
              <w:rPr>
                <w:sz w:val="20"/>
                <w:szCs w:val="20"/>
                <w:lang w:val="en-US"/>
              </w:rPr>
              <w:t>48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B7F9D57" w14:textId="0AC73396" w:rsidR="00746BFC" w:rsidRDefault="00746BFC" w:rsidP="00C50A7A">
            <w:pPr>
              <w:pStyle w:val="TableContents"/>
              <w:spacing w:after="46" w:line="240" w:lineRule="auto"/>
              <w:rPr>
                <w:sz w:val="20"/>
                <w:szCs w:val="20"/>
                <w:lang w:val="en-US"/>
              </w:rPr>
            </w:pPr>
            <w:r>
              <w:rPr>
                <w:sz w:val="20"/>
                <w:szCs w:val="20"/>
                <w:lang w:val="en-US"/>
              </w:rPr>
              <w:t>34.35 (10.57)</w:t>
            </w:r>
          </w:p>
        </w:tc>
      </w:tr>
      <w:tr w:rsidR="006E56C3" w:rsidRPr="00E0042D" w14:paraId="69F3D1A6"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7BEA6B5" w14:textId="1A443FF2" w:rsidR="006E56C3" w:rsidRDefault="006E56C3"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80/00207450701591131","ISSN":"00207454","abstract":"Impaired processing of working memory information is one of the cognitive deficits seen in patients with schizophrenia. This study aims at corroborating the differences in the brain activities involved in the process of working memory between patients with schizophrenia and the controls. Twelve patients with schizophrenia and 11 controls participated in the study. Functional magnetic resonance imaging (fMRI) was used to assess cortical activities during the performance of a two-back verbal working memory paradigm using the Korean alphabet as mnemonic content. Group analysis revealed that inferior fontal, middle frontal, and superior temporal region showed decreased cortical activities in the patient group compared to those of the controls. This study showed a decreased activation in inferior fontal (BA 47), middle frontal (BA 6), and superior temporal (BA 22/38) neural networks from the patient group and confirmed the earlier findings on the impaired working memory of schizophrenic patients in the fMRI investigation. Copyright © 2008 Informa Healthcare USA, Inc.","author":[{"dropping-particle":"","family":"Pae","given":"C.-U.","non-dropping-particle":"","parse-names":false,"suffix":""},{"dropping-particle":"","family":"Juh","given":"R","non-dropping-particle":"","parse-names":false,"suffix":""},{"dropping-particle":"","family":"Yoo","given":"S.-S.","non-dropping-particle":"","parse-names":false,"suffix":""},{"dropping-particle":"","family":"Choi","given":"B.-G.","non-dropping-particle":"","parse-names":false,"suffix":""},{"dropping-particle":"","family":"Lim","given":"H.-K.","non-dropping-particle":"","parse-names":false,"suffix":""},{"dropping-particle":"","family":"Lee","given":"C","non-dropping-particle":"","parse-names":false,"suffix":""},{"dropping-particle":"","family":"Paik","given":"I.-H.","non-dropping-particle":"","parse-names":false,"suffix":""},{"dropping-particle":"","family":"Jeun","given":"S S","non-dropping-particle":"","parse-names":false,"suffix":""},{"dropping-particle":"","family":"Lee","given":"C.-U.","non-dropping-particle":"","parse-names":false,"suffix":""}],"container-title":"International Journal of Neuroscience","id":"ITEM-1","issue":"10","issued":{"date-parts":[["2008"]]},"note":"cited By 10","page":"1467-1487","title":"Verbal working memory dysfunction in schizophrenia: An fMRI investigation","type":"article-journal","volume":"118"},"uris":["http://www.mendeley.com/documents/?uuid=5033c962-47bf-45fc-9673-f53984c4706a"]}],"mendeley":{"formattedCitation":"(Pae et al., 2008)","manualFormatting":"Pae et al., 2008","plainTextFormattedCitation":"(Pae et al., 2008)","previouslyFormattedCitation":"(Pae et al., 2008)"},"properties":{"noteIndex":0},"schema":"https://github.com/citation-style-language/schema/raw/master/csl-citation.json"}</w:instrText>
            </w:r>
            <w:r>
              <w:rPr>
                <w:sz w:val="20"/>
                <w:szCs w:val="20"/>
                <w:lang w:val="en-US"/>
              </w:rPr>
              <w:fldChar w:fldCharType="separate"/>
            </w:r>
            <w:r w:rsidRPr="006E56C3">
              <w:rPr>
                <w:noProof/>
                <w:sz w:val="20"/>
                <w:szCs w:val="20"/>
                <w:lang w:val="en-US"/>
              </w:rPr>
              <w:t>Pae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80E52D6" w14:textId="32678C2E" w:rsidR="006E56C3" w:rsidRDefault="006E56C3" w:rsidP="00C50A7A">
            <w:pPr>
              <w:pStyle w:val="TableContents"/>
              <w:spacing w:after="46" w:line="240" w:lineRule="auto"/>
              <w:rPr>
                <w:sz w:val="20"/>
                <w:szCs w:val="20"/>
                <w:lang w:val="en-US"/>
              </w:rPr>
            </w:pPr>
            <w:r>
              <w:rPr>
                <w:sz w:val="20"/>
                <w:szCs w:val="20"/>
                <w:lang w:val="en-US"/>
              </w:rPr>
              <w:t>12 (66.67)</w:t>
            </w:r>
          </w:p>
        </w:tc>
        <w:tc>
          <w:tcPr>
            <w:tcW w:w="1176" w:type="dxa"/>
            <w:tcBorders>
              <w:top w:val="single" w:sz="2" w:space="0" w:color="000001"/>
              <w:left w:val="single" w:sz="2" w:space="0" w:color="000001"/>
              <w:bottom w:val="single" w:sz="2" w:space="0" w:color="000001"/>
            </w:tcBorders>
            <w:shd w:val="clear" w:color="auto" w:fill="auto"/>
          </w:tcPr>
          <w:p w14:paraId="788C9BF4" w14:textId="34CFA21B" w:rsidR="006E56C3" w:rsidRDefault="006E56C3" w:rsidP="00C50A7A">
            <w:pPr>
              <w:pStyle w:val="TableContents"/>
              <w:spacing w:after="46" w:line="240" w:lineRule="auto"/>
              <w:rPr>
                <w:sz w:val="20"/>
                <w:szCs w:val="20"/>
                <w:lang w:val="en-US"/>
              </w:rPr>
            </w:pPr>
            <w:r>
              <w:rPr>
                <w:sz w:val="20"/>
                <w:szCs w:val="20"/>
                <w:lang w:val="en-US"/>
              </w:rPr>
              <w:t>27.8 (7.3)</w:t>
            </w:r>
          </w:p>
        </w:tc>
        <w:tc>
          <w:tcPr>
            <w:tcW w:w="1259" w:type="dxa"/>
            <w:tcBorders>
              <w:top w:val="single" w:sz="2" w:space="0" w:color="000001"/>
              <w:left w:val="single" w:sz="2" w:space="0" w:color="000001"/>
              <w:bottom w:val="single" w:sz="2" w:space="0" w:color="000001"/>
              <w:right w:val="single" w:sz="2" w:space="0" w:color="000001"/>
            </w:tcBorders>
          </w:tcPr>
          <w:p w14:paraId="4547D308" w14:textId="71B10D51" w:rsidR="006E56C3" w:rsidRDefault="006E56C3"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F77A941" w14:textId="3FC6090D" w:rsidR="006E56C3" w:rsidRDefault="006E56C3" w:rsidP="00C50A7A">
            <w:pPr>
              <w:pStyle w:val="TableContents"/>
              <w:spacing w:after="46" w:line="240" w:lineRule="auto"/>
              <w:rPr>
                <w:sz w:val="20"/>
                <w:szCs w:val="20"/>
                <w:lang w:val="en-US"/>
              </w:rPr>
            </w:pPr>
            <w:r>
              <w:rPr>
                <w:sz w:val="20"/>
                <w:szCs w:val="20"/>
                <w:lang w:val="en-US"/>
              </w:rPr>
              <w:t>3.5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CA50A2A" w14:textId="1EB620F4" w:rsidR="006E56C3" w:rsidRDefault="006E56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283C84C" w14:textId="42123D84" w:rsidR="006E56C3" w:rsidRDefault="006E56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4A7D9AF" w14:textId="25ABBD6C" w:rsidR="006E56C3" w:rsidRDefault="006E56C3"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656F2C1" w14:textId="24CE1A86" w:rsidR="006E56C3" w:rsidRDefault="006E56C3"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0ABAA56" w14:textId="49DD1665" w:rsidR="006E56C3" w:rsidRDefault="006E56C3" w:rsidP="00C50A7A">
            <w:pPr>
              <w:pStyle w:val="TableContents"/>
              <w:spacing w:after="46" w:line="240" w:lineRule="auto"/>
              <w:rPr>
                <w:sz w:val="20"/>
                <w:szCs w:val="20"/>
                <w:lang w:val="en-US"/>
              </w:rPr>
            </w:pPr>
            <w:r>
              <w:rPr>
                <w:sz w:val="20"/>
                <w:szCs w:val="20"/>
                <w:lang w:val="en-US"/>
              </w:rPr>
              <w:t>11 (72.7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4B25F04" w14:textId="4D00FE73" w:rsidR="006E56C3" w:rsidRDefault="006E56C3" w:rsidP="00C50A7A">
            <w:pPr>
              <w:pStyle w:val="TableContents"/>
              <w:spacing w:after="46" w:line="240" w:lineRule="auto"/>
              <w:rPr>
                <w:sz w:val="20"/>
                <w:szCs w:val="20"/>
                <w:lang w:val="en-US"/>
              </w:rPr>
            </w:pPr>
            <w:r>
              <w:rPr>
                <w:sz w:val="20"/>
                <w:szCs w:val="20"/>
                <w:lang w:val="en-US"/>
              </w:rPr>
              <w:t>24.6 (6.6)</w:t>
            </w:r>
          </w:p>
        </w:tc>
      </w:tr>
      <w:tr w:rsidR="008E3E42" w:rsidRPr="00E0042D" w14:paraId="65277E73"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1C586A2" w14:textId="2C20572D" w:rsidR="008E3E42" w:rsidRDefault="008E3E42"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9.101853","ISSN":"22131582","PMID":"31096180","abstract":"Increased reaction time intra-subject variability (RT-ISV)in fast decision tasks has been confirmed in patients with schizophrenia and has been hypothesized to result from a deficit in the control of attention. Here, an attentional task and functional brain imaging were used to probe the neural correlates of increased RT-ISV in schizophrenia. Thirty patients and 30 age and sex matched controls performed the Eriksen flanker spatial attention task with concurrent measurement of brain activity using functional magnetic resonance imaging (fMRI). The behavioral measures included accuracy, mean, standard deviation of RT (RTSD), coefficient of variation of RT (RTCV)and ex-Gaussian model of RT distribution parameters (mu, sigma and tau). Larger mean RT and Ex-Gaussian mu was observed for patients compared to controls. The group difference was larger for incongruent (attentionally demanding)versus congruent trials confirming a deficit in the control of spatial attention for patients. Significant increase in RT-ISV measures (RTSD, sigma and tau)for patients compared to controls was observed and was not modulated by trial congruency. Attention modulation (congruency effect)resulted in activation of bilateral frontal and parietal areas that was not different between patients and controls. Right middle frontal, right superior temporal and bilateral cingulate areas were more active in controls compared to patients independent of congruency. Activation in ROIs extracted from attention (congruency)and group related areas correlated with RT-ISV measures (especially RTCV and tau). Hypo-activation of the right middle frontal area correlated with increased tau specifically in patients. Hypo-activity of the right prefrontal cortex predicted increased RT-ISV in schizophrenia. This effect was unrelated to the effects of spatial attention and might be linked to a deficit in the inhibitory control of action for these patients.","author":[{"dropping-particle":"","family":"Panagiotaropoulou","given":"G.","non-dropping-particle":"","parse-names":false,"suffix":""},{"dropping-particle":"","family":"Thrapsanioti","given":"E.","non-dropping-particle":"","parse-names":false,"suffix":""},{"dropping-particle":"","family":"Pappa","given":"E.","non-dropping-particle":"","parse-names":false,"suffix":""},{"dropping-particle":"","family":"Grigoras","given":"C.","non-dropping-particle":"","parse-names":false,"suffix":""},{"dropping-particle":"","family":"Mylonas","given":"D.","non-dropping-particle":"","parse-names":false,"suffix":""},{"dropping-particle":"","family":"Karavasilis","given":"E.","non-dropping-particle":"","parse-names":false,"suffix":""},{"dropping-particle":"","family":"Velonakis","given":"G.","non-dropping-particle":"","parse-names":false,"suffix":""},{"dropping-particle":"","family":"Kelekis","given":"N.","non-dropping-particle":"","parse-names":false,"suffix":""},{"dropping-particle":"","family":"Smyrnis","given":"N.","non-dropping-particle":"","parse-names":false,"suffix":""}],"container-title":"NeuroImage: Clinical","id":"ITEM-1","issued":{"date-parts":[["2019","1","1"]]},"publisher":"Elsevier Inc.","title":"Hypo-activity of the dorsolateral prefrontal cortex relates to increased reaction time variability in patients with schizophrenia","type":"article-journal","volume":"23"},"uris":["http://www.mendeley.com/documents/?uuid=00eff0e9-3e21-4817-a2e9-15ef5e83ef1c"]}],"mendeley":{"formattedCitation":"(Panagiotaropoulou et al., 2019)","manualFormatting":"Panagiotaropoulou et al., 2019","plainTextFormattedCitation":"(Panagiotaropoulou et al., 2019)","previouslyFormattedCitation":"(Panagiotaropoulou et al., 2019)"},"properties":{"noteIndex":0},"schema":"https://github.com/citation-style-language/schema/raw/master/csl-citation.json"}</w:instrText>
            </w:r>
            <w:r>
              <w:rPr>
                <w:sz w:val="20"/>
                <w:szCs w:val="20"/>
                <w:lang w:val="en-US"/>
              </w:rPr>
              <w:fldChar w:fldCharType="separate"/>
            </w:r>
            <w:r w:rsidRPr="008E3E42">
              <w:rPr>
                <w:noProof/>
                <w:sz w:val="20"/>
                <w:szCs w:val="20"/>
                <w:lang w:val="en-US"/>
              </w:rPr>
              <w:t>Panagiotaropoulou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1CAC494" w14:textId="2252690A" w:rsidR="008E3E42" w:rsidRDefault="008E3E42" w:rsidP="00C50A7A">
            <w:pPr>
              <w:pStyle w:val="TableContents"/>
              <w:spacing w:after="46" w:line="240" w:lineRule="auto"/>
              <w:rPr>
                <w:sz w:val="20"/>
                <w:szCs w:val="20"/>
                <w:lang w:val="en-US"/>
              </w:rPr>
            </w:pPr>
            <w:r>
              <w:rPr>
                <w:sz w:val="20"/>
                <w:szCs w:val="20"/>
                <w:lang w:val="en-US"/>
              </w:rPr>
              <w:t>30 (83.33)</w:t>
            </w:r>
          </w:p>
        </w:tc>
        <w:tc>
          <w:tcPr>
            <w:tcW w:w="1176" w:type="dxa"/>
            <w:tcBorders>
              <w:top w:val="single" w:sz="2" w:space="0" w:color="000001"/>
              <w:left w:val="single" w:sz="2" w:space="0" w:color="000001"/>
              <w:bottom w:val="single" w:sz="2" w:space="0" w:color="000001"/>
            </w:tcBorders>
            <w:shd w:val="clear" w:color="auto" w:fill="auto"/>
          </w:tcPr>
          <w:p w14:paraId="7AE41F6E" w14:textId="54D18BD0" w:rsidR="008E3E42" w:rsidRDefault="008E3E42" w:rsidP="00C50A7A">
            <w:pPr>
              <w:pStyle w:val="TableContents"/>
              <w:spacing w:after="46" w:line="240" w:lineRule="auto"/>
              <w:rPr>
                <w:sz w:val="20"/>
                <w:szCs w:val="20"/>
                <w:lang w:val="en-US"/>
              </w:rPr>
            </w:pPr>
            <w:r>
              <w:rPr>
                <w:sz w:val="20"/>
                <w:szCs w:val="20"/>
                <w:lang w:val="en-US"/>
              </w:rPr>
              <w:t>29.6 (7.7)</w:t>
            </w:r>
          </w:p>
        </w:tc>
        <w:tc>
          <w:tcPr>
            <w:tcW w:w="1259" w:type="dxa"/>
            <w:tcBorders>
              <w:top w:val="single" w:sz="2" w:space="0" w:color="000001"/>
              <w:left w:val="single" w:sz="2" w:space="0" w:color="000001"/>
              <w:bottom w:val="single" w:sz="2" w:space="0" w:color="000001"/>
              <w:right w:val="single" w:sz="2" w:space="0" w:color="000001"/>
            </w:tcBorders>
          </w:tcPr>
          <w:p w14:paraId="1C96AB9C" w14:textId="6FD255EA" w:rsidR="008E3E42" w:rsidRDefault="008E3E42"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B4241D5" w14:textId="0DF4F120" w:rsidR="008E3E42" w:rsidRDefault="008E3E42" w:rsidP="00C50A7A">
            <w:pPr>
              <w:pStyle w:val="TableContents"/>
              <w:spacing w:after="46" w:line="240" w:lineRule="auto"/>
              <w:rPr>
                <w:sz w:val="20"/>
                <w:szCs w:val="20"/>
                <w:lang w:val="en-US"/>
              </w:rPr>
            </w:pPr>
            <w:r>
              <w:rPr>
                <w:sz w:val="20"/>
                <w:szCs w:val="20"/>
                <w:lang w:val="en-US"/>
              </w:rPr>
              <w:t>8.5 (6.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7E47122" w14:textId="2675313C" w:rsidR="008E3E42" w:rsidRDefault="008E3E4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1D4D648" w14:textId="7548DD3B" w:rsidR="008E3E42" w:rsidRDefault="008E3E4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D2D5316" w14:textId="71FB7A60" w:rsidR="008E3E42" w:rsidRDefault="008E3E4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ED93F0B" w14:textId="31E635D7" w:rsidR="008E3E42" w:rsidRDefault="008E3E4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F5470D9" w14:textId="54DF1220" w:rsidR="008E3E42" w:rsidRDefault="008E3E42" w:rsidP="00C50A7A">
            <w:pPr>
              <w:pStyle w:val="TableContents"/>
              <w:spacing w:after="46" w:line="240" w:lineRule="auto"/>
              <w:rPr>
                <w:sz w:val="20"/>
                <w:szCs w:val="20"/>
                <w:lang w:val="en-US"/>
              </w:rPr>
            </w:pPr>
            <w:r>
              <w:rPr>
                <w:sz w:val="20"/>
                <w:szCs w:val="20"/>
                <w:lang w:val="en-US"/>
              </w:rPr>
              <w:t>30 (76.6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57A053A" w14:textId="4722A6BB" w:rsidR="008E3E42" w:rsidRDefault="008E3E42" w:rsidP="00C50A7A">
            <w:pPr>
              <w:pStyle w:val="TableContents"/>
              <w:spacing w:after="46" w:line="240" w:lineRule="auto"/>
              <w:rPr>
                <w:sz w:val="20"/>
                <w:szCs w:val="20"/>
                <w:lang w:val="en-US"/>
              </w:rPr>
            </w:pPr>
            <w:r>
              <w:rPr>
                <w:sz w:val="20"/>
                <w:szCs w:val="20"/>
                <w:lang w:val="en-US"/>
              </w:rPr>
              <w:t>27.8 (7.7)</w:t>
            </w:r>
          </w:p>
        </w:tc>
      </w:tr>
      <w:tr w:rsidR="00E12FF4" w:rsidRPr="00E0042D" w14:paraId="6EDD0F0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CDE8F92" w14:textId="2FC24B53" w:rsidR="00E12FF4" w:rsidRDefault="00E12FF4"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s0006-3223(01)01358-0","ISSN":"0006-3223 (Print)","PMID":"12062884","abstract":"BACKGROUND: Decision-making is a complex process and depends on a network of  fronto-parietal and cingulate areas. Decision-making dysfunctions in schizophrenia patients are characterized by an alternation between stereotypic and unpredictable responses. This study tested the hypothesis that schizophrenia patients show less decision-making-related activation in the prefrontal and parietal cortex. METHODS: Fifteen schizophrenia patients were matched with fifteen normal comparison subjects. During functional magnetic resonance imaging (fMRI) scanning, subjects were tested on the two-choice prediction task (predicting the location of a randomly presented stimulus) and the two-choice response task (responding according to the location of the stimulus). RESULTS: Schizophrenia patients relative to comparison subjects generated more outcome-dependent responses. Schizophrenia patients and normal comparison subjects showed decision-making-related activation in right prefrontal cortex, insula, anterior cingulate, and bilateral precuneus. Schizophrenia patients showed less activation in inferior, medial prefrontal, and right superior temporal cortex and more activation in the postcentral and inferior parietal cortex. Decision-making-related activation in both right prefrontal and bilateral parietal cortex was higher in medicated compared to unmedicated schizophrenia patients. CONCLUSIONS: These results support the hypothesis that the interaction between prefrontal and parietal cortex during decision-making by schizophrenia patients is dysregulated, which results in an increased outcome-dependent response selection.","author":[{"dropping-particle":"","family":"Paulus","given":"Martin P.","non-dropping-particle":"","parse-names":false,"suffix":""},{"dropping-particle":"","family":"Hozack","given":"Nikki E.","non-dropping-particle":"","parse-names":false,"suffix":""},{"dropping-particle":"","family":"Zauscher","given":"Blanca E.","non-dropping-particle":"","parse-names":false,"suffix":""},{"dropping-particle":"","family":"Frank","given":"Lawrence","non-dropping-particle":"","parse-names":false,"suffix":""},{"dropping-particle":"","family":"Brown","given":"Gregory G.","non-dropping-particle":"","parse-names":false,"suffix":""},{"dropping-particle":"","family":"McDowell","given":"Jennifer","non-dropping-particle":"","parse-names":false,"suffix":""},{"dropping-particle":"","family":"Braff","given":"David L.","non-dropping-particle":"","parse-names":false,"suffix":""}],"container-title":"Biological psychiatry","id":"ITEM-1","issue":"12","issued":{"date-parts":[["2002","6","15"]]},"language":"eng","page":"995-1004","publisher-place":"United States","title":"Parietal dysfunction is associated with increased outcome-related decision-making in  schizophrenia patients.","type":"article-journal","volume":"51"},"uris":["http://www.mendeley.com/documents/?uuid=6cb0110c-6ef1-4889-82b9-cb6e86aa65f5"]}],"mendeley":{"formattedCitation":"(Paulus et al., 2002)","manualFormatting":"Paulus et al., 2002","plainTextFormattedCitation":"(Paulus et al., 2002)","previouslyFormattedCitation":"(Paulus et al., 2002)"},"properties":{"noteIndex":0},"schema":"https://github.com/citation-style-language/schema/raw/master/csl-citation.json"}</w:instrText>
            </w:r>
            <w:r>
              <w:rPr>
                <w:sz w:val="20"/>
                <w:szCs w:val="20"/>
                <w:lang w:val="en-US"/>
              </w:rPr>
              <w:fldChar w:fldCharType="separate"/>
            </w:r>
            <w:r w:rsidRPr="00E12FF4">
              <w:rPr>
                <w:noProof/>
                <w:sz w:val="20"/>
                <w:szCs w:val="20"/>
                <w:lang w:val="en-US"/>
              </w:rPr>
              <w:t>Paulus et al., 200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136B1C6" w14:textId="6923FE47" w:rsidR="00E12FF4" w:rsidRDefault="00E12FF4" w:rsidP="00C50A7A">
            <w:pPr>
              <w:pStyle w:val="TableContents"/>
              <w:spacing w:after="46" w:line="240" w:lineRule="auto"/>
              <w:rPr>
                <w:sz w:val="20"/>
                <w:szCs w:val="20"/>
                <w:lang w:val="en-US"/>
              </w:rPr>
            </w:pPr>
            <w:r>
              <w:rPr>
                <w:sz w:val="20"/>
                <w:szCs w:val="20"/>
                <w:lang w:val="en-US"/>
              </w:rPr>
              <w:t>15 (NA)</w:t>
            </w:r>
          </w:p>
        </w:tc>
        <w:tc>
          <w:tcPr>
            <w:tcW w:w="1176" w:type="dxa"/>
            <w:tcBorders>
              <w:top w:val="single" w:sz="2" w:space="0" w:color="000001"/>
              <w:left w:val="single" w:sz="2" w:space="0" w:color="000001"/>
              <w:bottom w:val="single" w:sz="2" w:space="0" w:color="000001"/>
            </w:tcBorders>
            <w:shd w:val="clear" w:color="auto" w:fill="auto"/>
          </w:tcPr>
          <w:p w14:paraId="5A4EDBAF" w14:textId="45012117" w:rsidR="00E12FF4" w:rsidRDefault="00E12FF4" w:rsidP="00C50A7A">
            <w:pPr>
              <w:pStyle w:val="TableContents"/>
              <w:spacing w:after="46" w:line="240" w:lineRule="auto"/>
              <w:rPr>
                <w:sz w:val="20"/>
                <w:szCs w:val="20"/>
                <w:lang w:val="en-US"/>
              </w:rPr>
            </w:pPr>
            <w:r>
              <w:rPr>
                <w:sz w:val="20"/>
                <w:szCs w:val="20"/>
                <w:lang w:val="en-US"/>
              </w:rPr>
              <w:t>41.7 (1.6)</w:t>
            </w:r>
          </w:p>
        </w:tc>
        <w:tc>
          <w:tcPr>
            <w:tcW w:w="1259" w:type="dxa"/>
            <w:tcBorders>
              <w:top w:val="single" w:sz="2" w:space="0" w:color="000001"/>
              <w:left w:val="single" w:sz="2" w:space="0" w:color="000001"/>
              <w:bottom w:val="single" w:sz="2" w:space="0" w:color="000001"/>
              <w:right w:val="single" w:sz="2" w:space="0" w:color="000001"/>
            </w:tcBorders>
          </w:tcPr>
          <w:p w14:paraId="1E4EB200" w14:textId="00003863" w:rsidR="00E12FF4" w:rsidRDefault="00E12FF4" w:rsidP="00C50A7A">
            <w:pPr>
              <w:pStyle w:val="TableContents"/>
              <w:spacing w:after="46" w:line="240" w:lineRule="auto"/>
              <w:rPr>
                <w:sz w:val="20"/>
                <w:szCs w:val="20"/>
                <w:lang w:val="en-US"/>
              </w:rPr>
            </w:pPr>
            <w:r>
              <w:rPr>
                <w:sz w:val="20"/>
                <w:szCs w:val="20"/>
                <w:lang w:val="en-US"/>
              </w:rPr>
              <w:t>60</w:t>
            </w:r>
          </w:p>
        </w:tc>
        <w:tc>
          <w:tcPr>
            <w:tcW w:w="1162" w:type="dxa"/>
            <w:tcBorders>
              <w:top w:val="single" w:sz="2" w:space="0" w:color="000001"/>
              <w:left w:val="single" w:sz="2" w:space="0" w:color="000001"/>
              <w:bottom w:val="single" w:sz="2" w:space="0" w:color="000001"/>
            </w:tcBorders>
          </w:tcPr>
          <w:p w14:paraId="4C0F7348" w14:textId="045FFF84" w:rsidR="00E12FF4" w:rsidRDefault="00E12FF4" w:rsidP="00C50A7A">
            <w:pPr>
              <w:pStyle w:val="TableContents"/>
              <w:spacing w:after="46" w:line="240" w:lineRule="auto"/>
              <w:rPr>
                <w:sz w:val="20"/>
                <w:szCs w:val="20"/>
                <w:lang w:val="en-US"/>
              </w:rPr>
            </w:pPr>
            <w:r>
              <w:rPr>
                <w:sz w:val="20"/>
                <w:szCs w:val="20"/>
                <w:lang w:val="en-US"/>
              </w:rPr>
              <w:t>15.7 (2.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7C65D5D" w14:textId="59358377" w:rsidR="00E12FF4" w:rsidRDefault="00E12FF4"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FF861D8" w14:textId="5025CCF7" w:rsidR="00E12FF4" w:rsidRDefault="00E12FF4"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6CE89FD" w14:textId="6CA7A416" w:rsidR="00E12FF4" w:rsidRDefault="00E12FF4"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C9085AD" w14:textId="4ADEF134" w:rsidR="00E12FF4" w:rsidRDefault="00E12FF4"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F6524B9" w14:textId="11423AC1" w:rsidR="00E12FF4" w:rsidRDefault="00E12FF4" w:rsidP="00C50A7A">
            <w:pPr>
              <w:pStyle w:val="TableContents"/>
              <w:spacing w:after="46" w:line="240" w:lineRule="auto"/>
              <w:rPr>
                <w:sz w:val="20"/>
                <w:szCs w:val="20"/>
                <w:lang w:val="en-US"/>
              </w:rPr>
            </w:pPr>
            <w:r>
              <w:rPr>
                <w:sz w:val="20"/>
                <w:szCs w:val="20"/>
                <w:lang w:val="en-US"/>
              </w:rPr>
              <w:t>15 (NA)</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63EB61B" w14:textId="21383ADF" w:rsidR="00E12FF4" w:rsidRDefault="00E12FF4" w:rsidP="00C50A7A">
            <w:pPr>
              <w:pStyle w:val="TableContents"/>
              <w:spacing w:after="46" w:line="240" w:lineRule="auto"/>
              <w:rPr>
                <w:sz w:val="20"/>
                <w:szCs w:val="20"/>
                <w:lang w:val="en-US"/>
              </w:rPr>
            </w:pPr>
            <w:r>
              <w:rPr>
                <w:sz w:val="20"/>
                <w:szCs w:val="20"/>
                <w:lang w:val="en-US"/>
              </w:rPr>
              <w:t>41 (2.1)</w:t>
            </w:r>
          </w:p>
        </w:tc>
      </w:tr>
      <w:tr w:rsidR="00E12FF4" w:rsidRPr="00E0042D" w14:paraId="4BC61CD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5BA91AA" w14:textId="65B88EB3" w:rsidR="00E12FF4" w:rsidRDefault="00E12FF4"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bandc.2012.03.007","ISSN":"02782626","PMID":"22554566","abstract":"The remediation of executive function in patients with schizophrenia is important in rehabilitation because these skills affect the patient's capacity to function in the community. There is evidence that instructional techniques can improve deficits in the Wisconsin Card Sorting Test (WCST) in some schizophrenia patients. We used a standard test/training phase/standard test format of the WCST to classify 36 schizophrenia patients as high-achievers, learners or non-retainers. All healthy controls performed as high-achievers. An event-related fMRI design assessed neural activation patterns during post-training WCST performance. Patients showed a linear trend between set-shifting related activation in the anterior cingulate cortex and learning potential, i.e. increased activation in high-achievers, a trend for increased activation in learners, and no activation in non-retainers compared to controls. In addition, activation in the temporoparietal cortex was highest in patients classified as learners, whereas in non-retainers activation was increased in the inferior frontal gyrus compared to controls and high-achieving patients. These results emphasize the relevance of the ACC's neural integrity in learning set-shifting strategies for patients with schizophrenia. Also, our results support the hypothesis that compensatory neural activation in patients with schizophrenia helps them to catch up with healthy controls on cognitive tasks. © 2012 Elsevier Inc.","author":[{"dropping-particle":"","family":"Pedersen","given":"Anya","non-dropping-particle":"","parse-names":false,"suffix":""},{"dropping-particle":"","family":"Wilmsmeier","given":"Andreas","non-dropping-particle":"","parse-names":false,"suffix":""},{"dropping-particle":"","family":"Wiedl","given":"Karl H.","non-dropping-particle":"","parse-names":false,"suffix":""},{"dropping-particle":"","family":"Bauer","given":"Jochen","non-dropping-particle":"","parse-names":false,"suffix":""},{"dropping-particle":"","family":"Kueppers","given":"Kerstin","non-dropping-particle":"","parse-names":false,"suffix":""},{"dropping-particle":"","family":"Koelkebeck","given":"Katja","non-dropping-particle":"","parse-names":false,"suffix":""},{"dropping-particle":"","family":"Kohl","given":"Waldemar","non-dropping-particle":"","parse-names":false,"suffix":""},{"dropping-particle":"","family":"Kugel","given":"Harald","non-dropping-particle":"","parse-names":false,"suffix":""},{"dropping-particle":"","family":"Arolt","given":"Volker","non-dropping-particle":"","parse-names":false,"suffix":""},{"dropping-particle":"","family":"Ohrmann","given":"Patricia","non-dropping-particle":"","parse-names":false,"suffix":""}],"container-title":"Brain and Cognition","id":"ITEM-1","issue":"3","issued":{"date-parts":[["2012","8","1"]]},"note":"exec","page":"245-251","publisher":"Academic Press","title":"Anterior cingulate cortex activation is related to learning potential on the WCST in schizophrenia patients","type":"article-journal","volume":"79"},"uris":["http://www.mendeley.com/documents/?uuid=ec38169e-57a1-38c9-ae12-505bf080bcbb"]}],"mendeley":{"formattedCitation":"(Pedersen, Wilmsmeier, et al., 2012)","manualFormatting":"Pedersen et al., 2012","plainTextFormattedCitation":"(Pedersen, Wilmsmeier, et al., 2012)","previouslyFormattedCitation":"(Pedersen, Wilmsmeier, et al., 2012)"},"properties":{"noteIndex":0},"schema":"https://github.com/citation-style-language/schema/raw/master/csl-citation.json"}</w:instrText>
            </w:r>
            <w:r>
              <w:rPr>
                <w:sz w:val="20"/>
                <w:szCs w:val="20"/>
                <w:lang w:val="en-US"/>
              </w:rPr>
              <w:fldChar w:fldCharType="separate"/>
            </w:r>
            <w:r w:rsidRPr="00E12FF4">
              <w:rPr>
                <w:noProof/>
                <w:sz w:val="20"/>
                <w:szCs w:val="20"/>
                <w:lang w:val="en-US"/>
              </w:rPr>
              <w:t>Pedersen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172CD58" w14:textId="3D7AEC1A" w:rsidR="00E12FF4" w:rsidRDefault="00E12FF4" w:rsidP="00C50A7A">
            <w:pPr>
              <w:pStyle w:val="TableContents"/>
              <w:spacing w:after="46" w:line="240" w:lineRule="auto"/>
              <w:rPr>
                <w:sz w:val="20"/>
                <w:szCs w:val="20"/>
                <w:lang w:val="en-US"/>
              </w:rPr>
            </w:pPr>
            <w:r>
              <w:rPr>
                <w:sz w:val="20"/>
                <w:szCs w:val="20"/>
                <w:lang w:val="en-US"/>
              </w:rPr>
              <w:t>21 (47.62)</w:t>
            </w:r>
          </w:p>
        </w:tc>
        <w:tc>
          <w:tcPr>
            <w:tcW w:w="1176" w:type="dxa"/>
            <w:tcBorders>
              <w:top w:val="single" w:sz="2" w:space="0" w:color="000001"/>
              <w:left w:val="single" w:sz="2" w:space="0" w:color="000001"/>
              <w:bottom w:val="single" w:sz="2" w:space="0" w:color="000001"/>
            </w:tcBorders>
            <w:shd w:val="clear" w:color="auto" w:fill="auto"/>
          </w:tcPr>
          <w:p w14:paraId="0C3C97B7" w14:textId="466EEDE5" w:rsidR="00E12FF4" w:rsidRDefault="00E12FF4" w:rsidP="00C50A7A">
            <w:pPr>
              <w:pStyle w:val="TableContents"/>
              <w:spacing w:after="46" w:line="240" w:lineRule="auto"/>
              <w:rPr>
                <w:sz w:val="20"/>
                <w:szCs w:val="20"/>
                <w:lang w:val="en-US"/>
              </w:rPr>
            </w:pPr>
            <w:r>
              <w:rPr>
                <w:sz w:val="20"/>
                <w:szCs w:val="20"/>
                <w:lang w:val="en-US"/>
              </w:rPr>
              <w:t>26.8 (6.5)</w:t>
            </w:r>
          </w:p>
        </w:tc>
        <w:tc>
          <w:tcPr>
            <w:tcW w:w="1259" w:type="dxa"/>
            <w:tcBorders>
              <w:top w:val="single" w:sz="2" w:space="0" w:color="000001"/>
              <w:left w:val="single" w:sz="2" w:space="0" w:color="000001"/>
              <w:bottom w:val="single" w:sz="2" w:space="0" w:color="000001"/>
              <w:right w:val="single" w:sz="2" w:space="0" w:color="000001"/>
            </w:tcBorders>
          </w:tcPr>
          <w:p w14:paraId="0B950CCB" w14:textId="45090C8E" w:rsidR="00E12FF4" w:rsidRDefault="00E12FF4" w:rsidP="00C50A7A">
            <w:pPr>
              <w:pStyle w:val="TableContents"/>
              <w:spacing w:after="46" w:line="240" w:lineRule="auto"/>
              <w:rPr>
                <w:sz w:val="20"/>
                <w:szCs w:val="20"/>
                <w:lang w:val="en-US"/>
              </w:rPr>
            </w:pPr>
            <w:r>
              <w:rPr>
                <w:sz w:val="20"/>
                <w:szCs w:val="20"/>
                <w:lang w:val="en-US"/>
              </w:rPr>
              <w:t>90.48</w:t>
            </w:r>
          </w:p>
        </w:tc>
        <w:tc>
          <w:tcPr>
            <w:tcW w:w="1162" w:type="dxa"/>
            <w:tcBorders>
              <w:top w:val="single" w:sz="2" w:space="0" w:color="000001"/>
              <w:left w:val="single" w:sz="2" w:space="0" w:color="000001"/>
              <w:bottom w:val="single" w:sz="2" w:space="0" w:color="000001"/>
            </w:tcBorders>
          </w:tcPr>
          <w:p w14:paraId="70187BE5" w14:textId="2157E032" w:rsidR="00E12FF4" w:rsidRDefault="00E12FF4" w:rsidP="00C50A7A">
            <w:pPr>
              <w:pStyle w:val="TableContents"/>
              <w:spacing w:after="46" w:line="240" w:lineRule="auto"/>
              <w:rPr>
                <w:sz w:val="20"/>
                <w:szCs w:val="20"/>
                <w:lang w:val="en-US"/>
              </w:rPr>
            </w:pPr>
            <w:r>
              <w:rPr>
                <w:sz w:val="20"/>
                <w:szCs w:val="20"/>
                <w:lang w:val="en-US"/>
              </w:rPr>
              <w:t>2.18 (2.0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655EA36" w14:textId="376682CF" w:rsidR="00E12FF4" w:rsidRDefault="00E12FF4" w:rsidP="00C50A7A">
            <w:pPr>
              <w:pStyle w:val="TableContents"/>
              <w:spacing w:after="46" w:line="240" w:lineRule="auto"/>
              <w:rPr>
                <w:sz w:val="20"/>
                <w:szCs w:val="20"/>
                <w:lang w:val="en-US"/>
              </w:rPr>
            </w:pPr>
            <w:r>
              <w:rPr>
                <w:sz w:val="20"/>
                <w:szCs w:val="20"/>
                <w:lang w:val="en-US"/>
              </w:rPr>
              <w:t>59.7 (15.7)</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9071AB8" w14:textId="5E17A1E2" w:rsidR="00E12FF4" w:rsidRDefault="00E12FF4" w:rsidP="00C50A7A">
            <w:pPr>
              <w:pStyle w:val="TableContents"/>
              <w:spacing w:after="46" w:line="240" w:lineRule="auto"/>
              <w:rPr>
                <w:sz w:val="20"/>
                <w:szCs w:val="20"/>
                <w:lang w:val="en-US"/>
              </w:rPr>
            </w:pPr>
            <w:r>
              <w:rPr>
                <w:sz w:val="20"/>
                <w:szCs w:val="20"/>
                <w:lang w:val="en-US"/>
              </w:rPr>
              <w:t>12.2 (4.8)</w:t>
            </w:r>
          </w:p>
        </w:tc>
        <w:tc>
          <w:tcPr>
            <w:tcW w:w="1176" w:type="dxa"/>
            <w:tcBorders>
              <w:top w:val="single" w:sz="2" w:space="0" w:color="000001"/>
              <w:left w:val="single" w:sz="2" w:space="0" w:color="000001"/>
              <w:bottom w:val="single" w:sz="2" w:space="0" w:color="000001"/>
              <w:right w:val="single" w:sz="2" w:space="0" w:color="000001"/>
            </w:tcBorders>
          </w:tcPr>
          <w:p w14:paraId="0098DD7D" w14:textId="797ED23C" w:rsidR="00E12FF4" w:rsidRDefault="00E12FF4" w:rsidP="00C50A7A">
            <w:pPr>
              <w:pStyle w:val="TableContents"/>
              <w:spacing w:after="46" w:line="240" w:lineRule="auto"/>
              <w:rPr>
                <w:sz w:val="20"/>
                <w:szCs w:val="20"/>
                <w:lang w:val="en-US"/>
              </w:rPr>
            </w:pPr>
            <w:r>
              <w:rPr>
                <w:sz w:val="20"/>
                <w:szCs w:val="20"/>
                <w:lang w:val="en-US"/>
              </w:rPr>
              <w:t>15.6 (4.6)</w:t>
            </w:r>
          </w:p>
        </w:tc>
        <w:tc>
          <w:tcPr>
            <w:tcW w:w="1190" w:type="dxa"/>
            <w:tcBorders>
              <w:top w:val="single" w:sz="2" w:space="0" w:color="000001"/>
              <w:left w:val="single" w:sz="2" w:space="0" w:color="000001"/>
              <w:bottom w:val="single" w:sz="2" w:space="0" w:color="000001"/>
              <w:right w:val="single" w:sz="2" w:space="0" w:color="000001"/>
            </w:tcBorders>
          </w:tcPr>
          <w:p w14:paraId="0375B352" w14:textId="47E4338B" w:rsidR="00E12FF4" w:rsidRDefault="00E12FF4" w:rsidP="00C50A7A">
            <w:pPr>
              <w:pStyle w:val="TableContents"/>
              <w:spacing w:after="46" w:line="240" w:lineRule="auto"/>
              <w:rPr>
                <w:sz w:val="20"/>
                <w:szCs w:val="20"/>
                <w:lang w:val="en-US"/>
              </w:rPr>
            </w:pPr>
            <w:r>
              <w:rPr>
                <w:sz w:val="20"/>
                <w:szCs w:val="20"/>
                <w:lang w:val="en-US"/>
              </w:rPr>
              <w:t>30.9 (9.6)</w:t>
            </w:r>
          </w:p>
        </w:tc>
        <w:tc>
          <w:tcPr>
            <w:tcW w:w="1105" w:type="dxa"/>
            <w:tcBorders>
              <w:top w:val="single" w:sz="2" w:space="0" w:color="000001"/>
              <w:left w:val="single" w:sz="2" w:space="0" w:color="000001"/>
              <w:bottom w:val="single" w:sz="2" w:space="0" w:color="000001"/>
            </w:tcBorders>
            <w:shd w:val="clear" w:color="auto" w:fill="auto"/>
          </w:tcPr>
          <w:p w14:paraId="556CF907" w14:textId="51761FF6" w:rsidR="00E12FF4" w:rsidRDefault="00E12FF4" w:rsidP="00C50A7A">
            <w:pPr>
              <w:pStyle w:val="TableContents"/>
              <w:spacing w:after="46" w:line="240" w:lineRule="auto"/>
              <w:rPr>
                <w:sz w:val="20"/>
                <w:szCs w:val="20"/>
                <w:lang w:val="en-US"/>
              </w:rPr>
            </w:pPr>
            <w:r>
              <w:rPr>
                <w:sz w:val="20"/>
                <w:szCs w:val="20"/>
                <w:lang w:val="en-US"/>
              </w:rPr>
              <w:t>25 (6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09A5545" w14:textId="6CB62DE9" w:rsidR="00E12FF4" w:rsidRDefault="00E12FF4" w:rsidP="00C50A7A">
            <w:pPr>
              <w:pStyle w:val="TableContents"/>
              <w:spacing w:after="46" w:line="240" w:lineRule="auto"/>
              <w:rPr>
                <w:sz w:val="20"/>
                <w:szCs w:val="20"/>
                <w:lang w:val="en-US"/>
              </w:rPr>
            </w:pPr>
            <w:r>
              <w:rPr>
                <w:sz w:val="20"/>
                <w:szCs w:val="20"/>
                <w:lang w:val="en-US"/>
              </w:rPr>
              <w:t>31.2 (8.2)</w:t>
            </w:r>
          </w:p>
        </w:tc>
      </w:tr>
      <w:tr w:rsidR="00C17AD7" w:rsidRPr="00E0042D" w14:paraId="47F8BFF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392E240" w14:textId="6054FBDB"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176/appi.ajp.158.7.1105","ISSN":"0002953X","PMID":"11431233","abstract":"Objective: The dorsolateral prefrontal cortex has been implicated in both working memory and the pathophysiology of schizophrenia. A relationship among dorsolateral prefrontal cortex activity, working memory dysfunction, and symptoms in schizophrenia has not been firmly established, partly because of generalized cognitive impairments in patients and task complexity. Using tasks that parametrically manipulated working memory load, the authors tested three hypotheses: 1) patients with schizophrenia differ in prefrontal activity only when behavioral performance differentiates them from healthy comparison subjects, 2) dorsolateral prefrontal cortex dysfunction is associated with poorer task performance, and 3) dorsolateral prefrontal cortex dysfunction is associated with cognitive disorganization but not negative or positive symptoms. Method: Seventeen conventionally medicated patients with schizophrenia and 16 healthy comparison subjects underwent functional magnetic resonance imaging while performing multiple levels of the \"n-back\" sequential-letter working memory task. Results: Patients with schizophrenia showed a deficit in physiological activation of the right dorsolateral prefrontal cortex (Brodmann's area 46/9) in the context of normal task-dependent activity in other regions, but only under the condition that distinguished them from comparison subjects on task performance. Patients with greater dorsolateral pre-frontal cortex dysfunction performed more poorly. Dorsolateral prefrontal cortex dysfunction was selectively associated with disorganization symptoms. Conclusions: These results are consistent with the hypotheses that working memory dysfunction in patients with schizophrenia is caused by a disturbance of the dorsolateral prefrontal cortex and that this disturbance is selectively associated with cognitive disorganization. Further, the pattern of behavioral performance suggests that dorsolateral pre-frontal cortex dysfunction does not reflect a deficit in the maintenance of stimulus representations per se but points to deficits in more associative components of working memory.","author":[{"dropping-particle":"","family":"Perlstein","given":"W. M.","non-dropping-particle":"","parse-names":false,"suffix":""},{"dropping-particle":"","family":"Carter","given":"C. S.","non-dropping-particle":"","parse-names":false,"suffix":""},{"dropping-particle":"","family":"Noll","given":"D. C.","non-dropping-particle":"","parse-names":false,"suffix":""},{"dropping-particle":"","family":"Cohen","given":"J. D.","non-dropping-particle":"","parse-names":false,"suffix":""}],"container-title":"American Journal of Psychiatry","id":"ITEM-1","issue":"7","issued":{"date-parts":[["2001"]]},"page":"1105-1113","title":"Relation of prefrontal cortex dysfunction to working memory and symptoms in schizophrenia","type":"article-journal","volume":"158"},"uris":["http://www.mendeley.com/documents/?uuid=f4c739ae-f927-4a7c-b52c-aa479c2b3e07"]}],"mendeley":{"formattedCitation":"(W. M. Perlstein, Carter, Noll, &amp; Cohen, 2001)","manualFormatting":"Perlstein et al., 2001","plainTextFormattedCitation":"(W. M. Perlstein, Carter, Noll, &amp; Cohen, 2001)","previouslyFormattedCitation":"(W. M. Perlstein, Carter, Noll, &amp; Cohen, 2001)"},"properties":{"noteIndex":0},"schema":"https://github.com/citation-style-language/schema/raw/master/csl-citation.json"}</w:instrText>
            </w:r>
            <w:r>
              <w:rPr>
                <w:sz w:val="20"/>
                <w:szCs w:val="20"/>
                <w:lang w:val="en-US"/>
              </w:rPr>
              <w:fldChar w:fldCharType="separate"/>
            </w:r>
            <w:r w:rsidRPr="003D76EB">
              <w:rPr>
                <w:noProof/>
                <w:sz w:val="20"/>
                <w:szCs w:val="20"/>
                <w:lang w:val="en-US"/>
              </w:rPr>
              <w:t>Perlstein et al., 200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FCC9556" w14:textId="10D4EEC5" w:rsidR="00C50A7A" w:rsidRPr="00E0042D" w:rsidRDefault="00C50A7A" w:rsidP="00C50A7A">
            <w:pPr>
              <w:pStyle w:val="TableContents"/>
              <w:spacing w:after="46" w:line="240" w:lineRule="auto"/>
              <w:rPr>
                <w:sz w:val="20"/>
                <w:szCs w:val="20"/>
                <w:lang w:val="en-US"/>
              </w:rPr>
            </w:pPr>
            <w:r>
              <w:rPr>
                <w:sz w:val="20"/>
                <w:szCs w:val="20"/>
                <w:lang w:val="en-US"/>
              </w:rPr>
              <w:t>17 (64.7)</w:t>
            </w:r>
          </w:p>
        </w:tc>
        <w:tc>
          <w:tcPr>
            <w:tcW w:w="1176" w:type="dxa"/>
            <w:tcBorders>
              <w:top w:val="single" w:sz="2" w:space="0" w:color="000001"/>
              <w:left w:val="single" w:sz="2" w:space="0" w:color="000001"/>
              <w:bottom w:val="single" w:sz="2" w:space="0" w:color="000001"/>
            </w:tcBorders>
            <w:shd w:val="clear" w:color="auto" w:fill="auto"/>
          </w:tcPr>
          <w:p w14:paraId="0689D578" w14:textId="77777777" w:rsidR="00C50A7A" w:rsidRPr="00E0042D" w:rsidRDefault="00C50A7A" w:rsidP="00C50A7A">
            <w:pPr>
              <w:pStyle w:val="TableContents"/>
              <w:spacing w:after="46" w:line="240" w:lineRule="auto"/>
              <w:rPr>
                <w:sz w:val="20"/>
                <w:szCs w:val="20"/>
                <w:lang w:val="en-US"/>
              </w:rPr>
            </w:pPr>
            <w:r>
              <w:rPr>
                <w:sz w:val="20"/>
                <w:szCs w:val="20"/>
                <w:lang w:val="en-US"/>
              </w:rPr>
              <w:t>36.5 (7.5)</w:t>
            </w:r>
          </w:p>
        </w:tc>
        <w:tc>
          <w:tcPr>
            <w:tcW w:w="1259" w:type="dxa"/>
            <w:tcBorders>
              <w:top w:val="single" w:sz="2" w:space="0" w:color="000001"/>
              <w:left w:val="single" w:sz="2" w:space="0" w:color="000001"/>
              <w:bottom w:val="single" w:sz="2" w:space="0" w:color="000001"/>
              <w:right w:val="single" w:sz="2" w:space="0" w:color="000001"/>
            </w:tcBorders>
          </w:tcPr>
          <w:p w14:paraId="557DFD1C" w14:textId="5C3C75DA"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C64FFF8" w14:textId="5FC3528C" w:rsidR="00C50A7A" w:rsidRDefault="00536B17" w:rsidP="00C50A7A">
            <w:pPr>
              <w:pStyle w:val="TableContents"/>
              <w:spacing w:after="46" w:line="240" w:lineRule="auto"/>
              <w:rPr>
                <w:sz w:val="20"/>
                <w:szCs w:val="20"/>
                <w:lang w:val="en-US"/>
              </w:rPr>
            </w:pPr>
            <w:r>
              <w:rPr>
                <w:sz w:val="20"/>
                <w:szCs w:val="20"/>
                <w:lang w:val="en-US"/>
              </w:rPr>
              <w:t>13.9 (8.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0CF0C2C" w14:textId="7E1024E9"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212DAEF" w14:textId="5640E890" w:rsidR="00C50A7A" w:rsidRPr="00E0042D" w:rsidRDefault="00536B17" w:rsidP="00C50A7A">
            <w:pPr>
              <w:pStyle w:val="TableContents"/>
              <w:spacing w:after="46" w:line="240" w:lineRule="auto"/>
              <w:rPr>
                <w:sz w:val="20"/>
                <w:szCs w:val="20"/>
                <w:lang w:val="en-US"/>
              </w:rPr>
            </w:pPr>
            <w:r>
              <w:rPr>
                <w:sz w:val="20"/>
                <w:szCs w:val="20"/>
                <w:lang w:val="en-US"/>
              </w:rPr>
              <w:t xml:space="preserve"> NA</w:t>
            </w:r>
          </w:p>
        </w:tc>
        <w:tc>
          <w:tcPr>
            <w:tcW w:w="1176" w:type="dxa"/>
            <w:tcBorders>
              <w:top w:val="single" w:sz="2" w:space="0" w:color="000001"/>
              <w:left w:val="single" w:sz="2" w:space="0" w:color="000001"/>
              <w:bottom w:val="single" w:sz="2" w:space="0" w:color="000001"/>
              <w:right w:val="single" w:sz="2" w:space="0" w:color="000001"/>
            </w:tcBorders>
          </w:tcPr>
          <w:p w14:paraId="2EE1C88F" w14:textId="6A494404"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DCCC41E" w14:textId="36C6E2E6"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865F2D8" w14:textId="16B7372F" w:rsidR="00C50A7A" w:rsidRPr="00E0042D" w:rsidRDefault="00C50A7A" w:rsidP="00C50A7A">
            <w:pPr>
              <w:pStyle w:val="TableContents"/>
              <w:spacing w:after="46" w:line="240" w:lineRule="auto"/>
              <w:rPr>
                <w:sz w:val="20"/>
                <w:szCs w:val="20"/>
                <w:lang w:val="en-US"/>
              </w:rPr>
            </w:pPr>
            <w:r>
              <w:rPr>
                <w:sz w:val="20"/>
                <w:szCs w:val="20"/>
                <w:lang w:val="en-US"/>
              </w:rPr>
              <w:t>16 (62.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A221126" w14:textId="77777777" w:rsidR="00C50A7A" w:rsidRPr="00E0042D" w:rsidRDefault="00C50A7A" w:rsidP="00C50A7A">
            <w:pPr>
              <w:pStyle w:val="TableContents"/>
              <w:spacing w:after="46" w:line="240" w:lineRule="auto"/>
              <w:rPr>
                <w:sz w:val="20"/>
                <w:szCs w:val="20"/>
                <w:lang w:val="en-US"/>
              </w:rPr>
            </w:pPr>
            <w:r>
              <w:rPr>
                <w:sz w:val="20"/>
                <w:szCs w:val="20"/>
                <w:lang w:val="en-US"/>
              </w:rPr>
              <w:t>36.5 (6.9)</w:t>
            </w:r>
          </w:p>
        </w:tc>
      </w:tr>
      <w:tr w:rsidR="00C17AD7" w:rsidRPr="00E0042D" w14:paraId="622DBBE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CEA16F1" w14:textId="01E60BDC"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S0006-3223(02)01675-X","ISSN":"00063223","PMID":"12513942","abstract":"Background: Schizophrenic patients show deficits in working memory (WM) and inhibition of prepotent responses. We examined brain activity while subjects performed tasks that placed demands on WM and overriding prepotent response tendencies, testing predictions that both processes engage overlapping prefrontal cortical (PFC) regions and that schizophrenic patients show reduced PFC activity and performance deficits reflecting both processes. Methods: Functional magnetic resonance imaging data were acquired while 16 schizophrenic and 15 healthy subjects performed the N-Back task that varied WM load and a version of the AX-CPT that required overriding a prepotent response tendency. Results: Both tasks engaged overlapping cortical networks (e.g., bilateral dorsolateral PFC, Broca's area, parietal cortex). Increased WM load monotonically increased activity; preparation to override a prepotent response produced greater and more enduring activity. Group differences on each task emerged in a right dorsolateral PFC region: schizophrenic subjects showed lesser magnitude increases under conditions of high WM and prepotent response override demands, with concomitant performance impairments. Conclusions: Schizophrenic patients exhibit PFC-mediated deficits in WM and preparation to override prepotent responses. Findings are consistent with the operation of a single underlying PFC-mediated cognitive control mechanism and with physiologic dysfunction of the dorsolateral PFC in schizophrenic patients reflecting impairments in this mechanism. © 2003 Society of Biological Psychiatry.","author":[{"dropping-particle":"","family":"Perlstein","given":"William M.","non-dropping-particle":"","parse-names":false,"suffix":""},{"dropping-particle":"","family":"Dixit","given":"Neha K.","non-dropping-particle":"","parse-names":false,"suffix":""},{"dropping-particle":"","family":"Carter","given":"Cameron S.","non-dropping-particle":"","parse-names":false,"suffix":""},{"dropping-particle":"","family":"Noll","given":"Douglas C.","non-dropping-particle":"","parse-names":false,"suffix":""},{"dropping-particle":"","family":"Cohen","given":"Jonathan D.","non-dropping-particle":"","parse-names":false,"suffix":""}],"container-title":"Biological Psychiatry","id":"ITEM-1","issue":"1","issued":{"date-parts":[["2003","1","1"]]},"page":"25-38","publisher":"Elsevier","title":"Prefrontal cortex dysfunction mediates deficits in working memory and prepotent responding in schizophrenia","type":"article-journal","volume":"53"},"uris":["http://www.mendeley.com/documents/?uuid=70fbc9d8-9953-3f06-8530-3fa81e3476c8"]}],"mendeley":{"formattedCitation":"(William M. Perlstein, Dixit, Carter, Noll, &amp; Cohen, 2003)","manualFormatting":"Perlstein et al., 2003","plainTextFormattedCitation":"(William M. Perlstein, Dixit, Carter, Noll, &amp; Cohen, 2003)","previouslyFormattedCitation":"(William M. Perlstein, Dixit, Carter, Noll, &amp; Cohen, 2003)"},"properties":{"noteIndex":0},"schema":"https://github.com/citation-style-language/schema/raw/master/csl-citation.json"}</w:instrText>
            </w:r>
            <w:r>
              <w:rPr>
                <w:sz w:val="20"/>
                <w:szCs w:val="20"/>
                <w:lang w:val="en-US"/>
              </w:rPr>
              <w:fldChar w:fldCharType="separate"/>
            </w:r>
            <w:r w:rsidRPr="003D76EB">
              <w:rPr>
                <w:noProof/>
                <w:sz w:val="20"/>
                <w:szCs w:val="20"/>
                <w:lang w:val="en-US"/>
              </w:rPr>
              <w:t>Perlstein et al., 200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D7F72B2" w14:textId="3DAE546A" w:rsidR="00C50A7A" w:rsidRPr="00E0042D" w:rsidRDefault="00C50A7A" w:rsidP="00C50A7A">
            <w:pPr>
              <w:pStyle w:val="TableContents"/>
              <w:spacing w:after="46" w:line="240" w:lineRule="auto"/>
              <w:rPr>
                <w:sz w:val="20"/>
                <w:szCs w:val="20"/>
                <w:lang w:val="en-US"/>
              </w:rPr>
            </w:pPr>
            <w:r>
              <w:rPr>
                <w:sz w:val="20"/>
                <w:szCs w:val="20"/>
                <w:lang w:val="en-US"/>
              </w:rPr>
              <w:t>16 (68.75)</w:t>
            </w:r>
          </w:p>
        </w:tc>
        <w:tc>
          <w:tcPr>
            <w:tcW w:w="1176" w:type="dxa"/>
            <w:tcBorders>
              <w:top w:val="single" w:sz="2" w:space="0" w:color="000001"/>
              <w:left w:val="single" w:sz="2" w:space="0" w:color="000001"/>
              <w:bottom w:val="single" w:sz="2" w:space="0" w:color="000001"/>
            </w:tcBorders>
            <w:shd w:val="clear" w:color="auto" w:fill="auto"/>
          </w:tcPr>
          <w:p w14:paraId="5D5FE291" w14:textId="77777777" w:rsidR="00C50A7A" w:rsidRPr="00E0042D" w:rsidRDefault="00C50A7A" w:rsidP="00C50A7A">
            <w:pPr>
              <w:pStyle w:val="TableContents"/>
              <w:spacing w:after="46" w:line="240" w:lineRule="auto"/>
              <w:rPr>
                <w:sz w:val="20"/>
                <w:szCs w:val="20"/>
                <w:lang w:val="en-US"/>
              </w:rPr>
            </w:pPr>
            <w:r>
              <w:rPr>
                <w:sz w:val="20"/>
                <w:szCs w:val="20"/>
                <w:lang w:val="en-US"/>
              </w:rPr>
              <w:t>36.8 (1.9)</w:t>
            </w:r>
          </w:p>
        </w:tc>
        <w:tc>
          <w:tcPr>
            <w:tcW w:w="1259" w:type="dxa"/>
            <w:tcBorders>
              <w:top w:val="single" w:sz="2" w:space="0" w:color="000001"/>
              <w:left w:val="single" w:sz="2" w:space="0" w:color="000001"/>
              <w:bottom w:val="single" w:sz="2" w:space="0" w:color="000001"/>
              <w:right w:val="single" w:sz="2" w:space="0" w:color="000001"/>
            </w:tcBorders>
          </w:tcPr>
          <w:p w14:paraId="5F5C3E85" w14:textId="16820E81"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853CE5B" w14:textId="796F2CD1" w:rsidR="00C50A7A" w:rsidRDefault="00536B17" w:rsidP="00C50A7A">
            <w:pPr>
              <w:pStyle w:val="TableContents"/>
              <w:spacing w:after="46" w:line="240" w:lineRule="auto"/>
              <w:rPr>
                <w:sz w:val="20"/>
                <w:szCs w:val="20"/>
                <w:lang w:val="en-US"/>
              </w:rPr>
            </w:pPr>
            <w:r>
              <w:rPr>
                <w:sz w:val="20"/>
                <w:szCs w:val="20"/>
                <w:lang w:val="en-US"/>
              </w:rPr>
              <w:t>14.1 (2.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283AE97" w14:textId="59BCBAB6"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0CDAF7F" w14:textId="4BCFD452"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447F35E" w14:textId="524F2475"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E8AA82A" w14:textId="641E8058"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DD27067" w14:textId="038C75AA" w:rsidR="00C50A7A" w:rsidRPr="00E0042D" w:rsidRDefault="00C50A7A" w:rsidP="00C50A7A">
            <w:pPr>
              <w:pStyle w:val="TableContents"/>
              <w:spacing w:after="46" w:line="240" w:lineRule="auto"/>
              <w:rPr>
                <w:sz w:val="20"/>
                <w:szCs w:val="20"/>
                <w:lang w:val="en-US"/>
              </w:rPr>
            </w:pPr>
            <w:r>
              <w:rPr>
                <w:sz w:val="20"/>
                <w:szCs w:val="20"/>
                <w:lang w:val="en-US"/>
              </w:rPr>
              <w:t>15 (6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D2F1462" w14:textId="77777777" w:rsidR="00C50A7A" w:rsidRPr="00E0042D" w:rsidRDefault="00C50A7A" w:rsidP="00C50A7A">
            <w:pPr>
              <w:pStyle w:val="TableContents"/>
              <w:spacing w:after="46" w:line="240" w:lineRule="auto"/>
              <w:rPr>
                <w:sz w:val="20"/>
                <w:szCs w:val="20"/>
                <w:lang w:val="en-US"/>
              </w:rPr>
            </w:pPr>
            <w:r>
              <w:rPr>
                <w:sz w:val="20"/>
                <w:szCs w:val="20"/>
                <w:lang w:val="en-US"/>
              </w:rPr>
              <w:t>36.4 (1.8)</w:t>
            </w:r>
          </w:p>
        </w:tc>
      </w:tr>
      <w:tr w:rsidR="00E12FF4" w:rsidRPr="00E0042D" w14:paraId="3838F35C"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8425809" w14:textId="0C7C8470" w:rsidR="00E12FF4" w:rsidRDefault="00E12FF4"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3389/fnhum.2015.00502","ISSN":"16625161","abstract":"Momentary lapses in attention are common in healthy populations. This phenomenon has recently received increased investigation, particularly in relationship to the default mode network (DMN). Previous research has suggested that these lapses may be due to intrusive task-irrelevant thoughts. The study of this phenomenon in schizophrenia, which is characterized by a wide variety of cognitive deficits including deficits in attention, has not previously been explored. We used the AX Continuous Performance Task to investigate attention lapses in healthy participants as well as patients with schizophrenia. We found distinct patterns of network activation between these two groups. Lapses in healthy participants were associated with DMN activation, while in patients, the same behavioral phenomenon was associated with deactivations in frontal-parietal control network (FPCN) regions. When considered in contrast to the results observed in healthy participants, these results suggest an additional origin of attention lapses in patients derived from a loss of task-related context, rather than intrusive task-irrelevant thoughts.","author":[{"dropping-particle":"","family":"Phillips","given":"Ryan C.","non-dropping-particle":"","parse-names":false,"suffix":""},{"dropping-particle":"","family":"Salo","given":"Taylor","non-dropping-particle":"","parse-names":false,"suffix":""},{"dropping-particle":"","family":"Carter","given":"Cameron S.","non-dropping-particle":"","parse-names":false,"suffix":""}],"container-title":"Frontiers in Human Neuroscience","id":"ITEM-1","issue":"OCT","issued":{"date-parts":[["2015","10","6"]]},"publisher":"Frontiers Media S. A","title":"Distinct neural correlates for attention lapses in patients with schizophrenia and healthy participants","type":"article-journal","volume":"9"},"uris":["http://www.mendeley.com/documents/?uuid=0a63c60f-a9f8-3ba7-85af-c3d06b71e1cf"]}],"mendeley":{"formattedCitation":"(Phillips, Salo, &amp; Carter, 2015)","manualFormatting":"Phillips et al., 2015","plainTextFormattedCitation":"(Phillips, Salo, &amp; Carter, 2015)","previouslyFormattedCitation":"(Phillips, Salo, &amp; Carter, 2015)"},"properties":{"noteIndex":0},"schema":"https://github.com/citation-style-language/schema/raw/master/csl-citation.json"}</w:instrText>
            </w:r>
            <w:r>
              <w:rPr>
                <w:sz w:val="20"/>
                <w:szCs w:val="20"/>
                <w:lang w:val="en-US"/>
              </w:rPr>
              <w:fldChar w:fldCharType="separate"/>
            </w:r>
            <w:r w:rsidRPr="00E12FF4">
              <w:rPr>
                <w:noProof/>
                <w:sz w:val="20"/>
                <w:szCs w:val="20"/>
                <w:lang w:val="en-US"/>
              </w:rPr>
              <w:t>Phillips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4381155" w14:textId="67A32A2E" w:rsidR="00E12FF4" w:rsidRDefault="00263337" w:rsidP="00C50A7A">
            <w:pPr>
              <w:pStyle w:val="TableContents"/>
              <w:spacing w:after="46" w:line="240" w:lineRule="auto"/>
              <w:rPr>
                <w:sz w:val="20"/>
                <w:szCs w:val="20"/>
                <w:lang w:val="en-US"/>
              </w:rPr>
            </w:pPr>
            <w:r>
              <w:rPr>
                <w:sz w:val="20"/>
                <w:szCs w:val="20"/>
                <w:lang w:val="en-US"/>
              </w:rPr>
              <w:t>32 (78.13)</w:t>
            </w:r>
          </w:p>
        </w:tc>
        <w:tc>
          <w:tcPr>
            <w:tcW w:w="1176" w:type="dxa"/>
            <w:tcBorders>
              <w:top w:val="single" w:sz="2" w:space="0" w:color="000001"/>
              <w:left w:val="single" w:sz="2" w:space="0" w:color="000001"/>
              <w:bottom w:val="single" w:sz="2" w:space="0" w:color="000001"/>
            </w:tcBorders>
            <w:shd w:val="clear" w:color="auto" w:fill="auto"/>
          </w:tcPr>
          <w:p w14:paraId="55FDCF55" w14:textId="77F622B7" w:rsidR="00E12FF4" w:rsidRDefault="00263337" w:rsidP="00C50A7A">
            <w:pPr>
              <w:pStyle w:val="TableContents"/>
              <w:spacing w:after="46" w:line="240" w:lineRule="auto"/>
              <w:rPr>
                <w:sz w:val="20"/>
                <w:szCs w:val="20"/>
                <w:lang w:val="en-US"/>
              </w:rPr>
            </w:pPr>
            <w:r>
              <w:rPr>
                <w:sz w:val="20"/>
                <w:szCs w:val="20"/>
                <w:lang w:val="en-US"/>
              </w:rPr>
              <w:t>24.7 (NA)</w:t>
            </w:r>
          </w:p>
        </w:tc>
        <w:tc>
          <w:tcPr>
            <w:tcW w:w="1259" w:type="dxa"/>
            <w:tcBorders>
              <w:top w:val="single" w:sz="2" w:space="0" w:color="000001"/>
              <w:left w:val="single" w:sz="2" w:space="0" w:color="000001"/>
              <w:bottom w:val="single" w:sz="2" w:space="0" w:color="000001"/>
              <w:right w:val="single" w:sz="2" w:space="0" w:color="000001"/>
            </w:tcBorders>
          </w:tcPr>
          <w:p w14:paraId="0507C779" w14:textId="49A9255C" w:rsidR="00E12FF4" w:rsidRDefault="00263337" w:rsidP="00C50A7A">
            <w:pPr>
              <w:pStyle w:val="TableContents"/>
              <w:spacing w:after="46" w:line="240" w:lineRule="auto"/>
              <w:rPr>
                <w:sz w:val="20"/>
                <w:szCs w:val="20"/>
                <w:lang w:val="en-US"/>
              </w:rPr>
            </w:pPr>
            <w:r>
              <w:rPr>
                <w:sz w:val="20"/>
                <w:szCs w:val="20"/>
                <w:lang w:val="en-US"/>
              </w:rPr>
              <w:t>81.25</w:t>
            </w:r>
          </w:p>
        </w:tc>
        <w:tc>
          <w:tcPr>
            <w:tcW w:w="1162" w:type="dxa"/>
            <w:tcBorders>
              <w:top w:val="single" w:sz="2" w:space="0" w:color="000001"/>
              <w:left w:val="single" w:sz="2" w:space="0" w:color="000001"/>
              <w:bottom w:val="single" w:sz="2" w:space="0" w:color="000001"/>
            </w:tcBorders>
          </w:tcPr>
          <w:p w14:paraId="167C2D66" w14:textId="378591FD" w:rsidR="00E12FF4" w:rsidRDefault="0026333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4E65DA0" w14:textId="68054C98" w:rsidR="00E12FF4" w:rsidRDefault="0026333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4A2861D" w14:textId="0BCEE73E" w:rsidR="00E12FF4" w:rsidRDefault="0026333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9FFC8D8" w14:textId="167CE280" w:rsidR="00E12FF4" w:rsidRDefault="0026333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4C8FD28" w14:textId="2B67A83C" w:rsidR="00E12FF4" w:rsidRDefault="0026333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DA4B694" w14:textId="7DB5C50A" w:rsidR="00E12FF4" w:rsidRDefault="00263337" w:rsidP="00C50A7A">
            <w:pPr>
              <w:pStyle w:val="TableContents"/>
              <w:spacing w:after="46" w:line="240" w:lineRule="auto"/>
              <w:rPr>
                <w:sz w:val="20"/>
                <w:szCs w:val="20"/>
                <w:lang w:val="en-US"/>
              </w:rPr>
            </w:pPr>
            <w:r>
              <w:rPr>
                <w:sz w:val="20"/>
                <w:szCs w:val="20"/>
                <w:lang w:val="en-US"/>
              </w:rPr>
              <w:t>23 (52.1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2FD3DCF" w14:textId="320131F5" w:rsidR="00E12FF4" w:rsidRDefault="00263337" w:rsidP="00C50A7A">
            <w:pPr>
              <w:pStyle w:val="TableContents"/>
              <w:spacing w:after="46" w:line="240" w:lineRule="auto"/>
              <w:rPr>
                <w:sz w:val="20"/>
                <w:szCs w:val="20"/>
                <w:lang w:val="en-US"/>
              </w:rPr>
            </w:pPr>
            <w:r>
              <w:rPr>
                <w:sz w:val="20"/>
                <w:szCs w:val="20"/>
                <w:lang w:val="en-US"/>
              </w:rPr>
              <w:t>21.3 (NA)</w:t>
            </w:r>
          </w:p>
        </w:tc>
      </w:tr>
      <w:tr w:rsidR="00C17AD7" w:rsidRPr="00E0042D" w14:paraId="2BF55B6C"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F8E97FD" w14:textId="27E3AFC9"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08003565","ISBN":"0033291708003","ISSN":"00332917","abstract":"Background: Functional imaging studies using working memory tasks have documented both prefrontal cortex (PFC) hypo- and hyperactivation in schizophrenia. However, these studies have often failed to consider the potential role of task-related deactivation. Method: Thirty-two patients with chronic schizophrenia and 32 age- and sex-matched normal controls underwent functional magnetic resonance imaging (fMRI) scanning while performing baseline, 1-back and 2-back versions of the n-back task. Linear models were used to obtain maps of activations and deactivations in the groups. Results: The controls showed activation in the expected frontal regions. There were also clusters of deactivation, particularly in the anterior cingulate/ventromedial PFC and the posterior cingulate cortex/precuneus. Compared to the controls, the schizophrenic patients showed reduced activation in the right dorsolateral prefrontal cortex (DLPFC) and other frontal areas. There was also an area in the anterior cingulate/ventromedial PFC where the patients showed apparently greater activation than the controls. This represented a failure of deactivation in the schizophrenic patients. Failure to activate was a function of the patients' impaired performance on the n-back task, whereas the failure to deactivate was less performance dependent. Conclusions: Patients with schizophrenia show both failure to activate and failure to deactivate during performance of a working memory task. The area of failure of deactivation is in the anterior prefrontal/anterior cingulate cortex and corresponds to one of the two midline components of the 'default mode network' implicated in functions related to maintaining one's sense of self. Copyright © 2008 Cambridge University Press.","author":[{"dropping-particle":"","family":"Pomarol-Clotet","given":"E.","non-dropping-particle":"","parse-names":false,"suffix":""},{"dropping-particle":"","family":"Salvador","given":"R.","non-dropping-particle":"","parse-names":false,"suffix":""},{"dropping-particle":"","family":"Sarró","given":"S.","non-dropping-particle":"","parse-names":false,"suffix":""},{"dropping-particle":"","family":"Gomar","given":"J.","non-dropping-particle":"","parse-names":false,"suffix":""},{"dropping-particle":"","family":"Vila","given":"F.","non-dropping-particle":"","parse-names":false,"suffix":""},{"dropping-particle":"","family":"Martínez","given":"Á","non-dropping-particle":"","parse-names":false,"suffix":""},{"dropping-particle":"","family":"Guerrero","given":"A.","non-dropping-particle":"","parse-names":false,"suffix":""},{"dropping-particle":"","family":"Ortiz-Gil","given":"J.","non-dropping-particle":"","parse-names":false,"suffix":""},{"dropping-particle":"","family":"Sans-Sansa","given":"B.","non-dropping-particle":"","parse-names":false,"suffix":""},{"dropping-particle":"","family":"Capdevila","given":"A.","non-dropping-particle":"","parse-names":false,"suffix":""},{"dropping-particle":"","family":"Cebamanos","given":"J. M.","non-dropping-particle":"","parse-names":false,"suffix":""},{"dropping-particle":"","family":"McKenna","given":"P. J.","non-dropping-particle":"","parse-names":false,"suffix":""}],"container-title":"Psychological Medicine","id":"ITEM-1","issue":"8","issued":{"date-parts":[["2008"]]},"page":"1185-1193","title":"Failure to deactivate in the prefrontal cortex in schizophrenia: Dysfunction of the default mode network?","type":"article-journal","volume":"38"},"uris":["http://www.mendeley.com/documents/?uuid=bd2a2e40-4738-4485-b34b-bacbc3546801"]}],"mendeley":{"formattedCitation":"(Pomarol-Clotet et al., 2008)","manualFormatting":"Pomarol-Clotet et al., 2008","plainTextFormattedCitation":"(Pomarol-Clotet et al., 2008)","previouslyFormattedCitation":"(Pomarol-Clotet et al., 2008)"},"properties":{"noteIndex":0},"schema":"https://github.com/citation-style-language/schema/raw/master/csl-citation.json"}</w:instrText>
            </w:r>
            <w:r>
              <w:rPr>
                <w:sz w:val="20"/>
                <w:szCs w:val="20"/>
                <w:lang w:val="en-US"/>
              </w:rPr>
              <w:fldChar w:fldCharType="separate"/>
            </w:r>
            <w:r w:rsidRPr="007A717E">
              <w:rPr>
                <w:noProof/>
                <w:sz w:val="20"/>
                <w:szCs w:val="20"/>
                <w:lang w:val="en-US"/>
              </w:rPr>
              <w:t>Pomarol-Clotet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5F4375D" w14:textId="0841F1E5" w:rsidR="00C50A7A" w:rsidRPr="00E0042D" w:rsidRDefault="00C50A7A" w:rsidP="00C50A7A">
            <w:pPr>
              <w:pStyle w:val="TableContents"/>
              <w:spacing w:after="46" w:line="240" w:lineRule="auto"/>
              <w:rPr>
                <w:sz w:val="20"/>
                <w:szCs w:val="20"/>
                <w:lang w:val="en-US"/>
              </w:rPr>
            </w:pPr>
            <w:r>
              <w:rPr>
                <w:sz w:val="20"/>
                <w:szCs w:val="20"/>
                <w:lang w:val="en-US"/>
              </w:rPr>
              <w:t>32 (65.63)</w:t>
            </w:r>
          </w:p>
        </w:tc>
        <w:tc>
          <w:tcPr>
            <w:tcW w:w="1176" w:type="dxa"/>
            <w:tcBorders>
              <w:top w:val="single" w:sz="2" w:space="0" w:color="000001"/>
              <w:left w:val="single" w:sz="2" w:space="0" w:color="000001"/>
              <w:bottom w:val="single" w:sz="2" w:space="0" w:color="000001"/>
            </w:tcBorders>
            <w:shd w:val="clear" w:color="auto" w:fill="auto"/>
          </w:tcPr>
          <w:p w14:paraId="24FCA2C2" w14:textId="77777777" w:rsidR="00C50A7A" w:rsidRPr="00E0042D" w:rsidRDefault="00C50A7A" w:rsidP="00C50A7A">
            <w:pPr>
              <w:pStyle w:val="TableContents"/>
              <w:spacing w:after="46" w:line="240" w:lineRule="auto"/>
              <w:rPr>
                <w:sz w:val="20"/>
                <w:szCs w:val="20"/>
                <w:lang w:val="en-US"/>
              </w:rPr>
            </w:pPr>
            <w:r>
              <w:rPr>
                <w:sz w:val="20"/>
                <w:szCs w:val="20"/>
                <w:lang w:val="en-US"/>
              </w:rPr>
              <w:t>41.56 (8.79)</w:t>
            </w:r>
          </w:p>
        </w:tc>
        <w:tc>
          <w:tcPr>
            <w:tcW w:w="1259" w:type="dxa"/>
            <w:tcBorders>
              <w:top w:val="single" w:sz="2" w:space="0" w:color="000001"/>
              <w:left w:val="single" w:sz="2" w:space="0" w:color="000001"/>
              <w:bottom w:val="single" w:sz="2" w:space="0" w:color="000001"/>
              <w:right w:val="single" w:sz="2" w:space="0" w:color="000001"/>
            </w:tcBorders>
          </w:tcPr>
          <w:p w14:paraId="0EB5E804" w14:textId="16732A55"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AF6EBCD" w14:textId="633AABE0" w:rsidR="00C50A7A" w:rsidRDefault="00536B17" w:rsidP="00C50A7A">
            <w:pPr>
              <w:pStyle w:val="TableContents"/>
              <w:spacing w:after="46" w:line="240" w:lineRule="auto"/>
              <w:rPr>
                <w:sz w:val="20"/>
                <w:szCs w:val="20"/>
                <w:lang w:val="en-US"/>
              </w:rPr>
            </w:pPr>
            <w:r>
              <w:rPr>
                <w:sz w:val="20"/>
                <w:szCs w:val="20"/>
                <w:lang w:val="en-US"/>
              </w:rPr>
              <w:t>21.79 (9.0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AFCBA41" w14:textId="022044AA"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C8217EC" w14:textId="2EBB5F4A"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9C22BF1" w14:textId="66346377"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9D624D8" w14:textId="4FD76AA3"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5DC7713" w14:textId="68622FF1" w:rsidR="00C50A7A" w:rsidRPr="00E0042D" w:rsidRDefault="00C50A7A" w:rsidP="00C50A7A">
            <w:pPr>
              <w:pStyle w:val="TableContents"/>
              <w:spacing w:after="46" w:line="240" w:lineRule="auto"/>
              <w:rPr>
                <w:sz w:val="20"/>
                <w:szCs w:val="20"/>
                <w:lang w:val="en-US"/>
              </w:rPr>
            </w:pPr>
            <w:r>
              <w:rPr>
                <w:sz w:val="20"/>
                <w:szCs w:val="20"/>
                <w:lang w:val="en-US"/>
              </w:rPr>
              <w:t>32 (65.6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5D0F28A" w14:textId="77777777" w:rsidR="00C50A7A" w:rsidRPr="00E0042D" w:rsidRDefault="00C50A7A" w:rsidP="00C50A7A">
            <w:pPr>
              <w:pStyle w:val="TableContents"/>
              <w:spacing w:after="46" w:line="240" w:lineRule="auto"/>
              <w:rPr>
                <w:sz w:val="20"/>
                <w:szCs w:val="20"/>
                <w:lang w:val="en-US"/>
              </w:rPr>
            </w:pPr>
            <w:r>
              <w:rPr>
                <w:sz w:val="20"/>
                <w:szCs w:val="20"/>
                <w:lang w:val="en-US"/>
              </w:rPr>
              <w:t>41.03 (11.04)</w:t>
            </w:r>
          </w:p>
        </w:tc>
      </w:tr>
      <w:tr w:rsidR="00C17AD7" w:rsidRPr="00E0042D" w14:paraId="08A6682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EC0F60D" w14:textId="2B696CE9"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schbul/sbw036","ISSN":"0586-7614","author":[{"dropping-particle":"","family":"Poppe","given":"Andrew B.","non-dropping-particle":"","parse-names":false,"suffix":""},{"dropping-particle":"","family":"Barch","given":"Deanna M.","non-dropping-particle":"","parse-names":false,"suffix":""},{"dropping-particle":"","family":"Carter","given":"Cameron S.","non-dropping-particle":"","parse-names":false,"suffix":""},{"dropping-particle":"","family":"Gold","given":"James M.","non-dropping-particle":"","parse-names":false,"suffix":""},{"dropping-particle":"","family":"Ragland","given":"John Daniel","non-dropping-particle":"","parse-names":false,"suffix":""},{"dropping-particle":"","family":"Silverstein","given":"Steven M.","non-dropping-particle":"","parse-names":false,"suffix":""},{"dropping-particle":"","family":"MacDonald","given":"Angus W.","non-dropping-particle":"","parse-names":false,"suffix":""}],"container-title":"Schizophrenia Bulletin","id":"ITEM-1","issued":{"date-parts":[["2016"]]},"title":"Reduced Frontoparietal Activity in Schizophrenia Is Linked to a Specific Deficit in Goal Maintenance: A Multisite Functional Imaging Study","type":"article-journal"},"uris":["http://www.mendeley.com/documents/?uuid=38d43a74-da1f-3188-a86d-c390c9a2fa95"]}],"mendeley":{"formattedCitation":"(Poppe et al., 2016)","manualFormatting":"Poppe et al., 2016","plainTextFormattedCitation":"(Poppe et al., 2016)","previouslyFormattedCitation":"(Poppe et al., 2016)"},"properties":{"noteIndex":0},"schema":"https://github.com/citation-style-language/schema/raw/master/csl-citation.json"}</w:instrText>
            </w:r>
            <w:r>
              <w:rPr>
                <w:sz w:val="20"/>
                <w:szCs w:val="20"/>
                <w:lang w:val="en-US"/>
              </w:rPr>
              <w:fldChar w:fldCharType="separate"/>
            </w:r>
            <w:r w:rsidRPr="007A717E">
              <w:rPr>
                <w:noProof/>
                <w:sz w:val="20"/>
                <w:szCs w:val="20"/>
                <w:lang w:val="en-US"/>
              </w:rPr>
              <w:t>Poppe et al., 201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E83B06F" w14:textId="6D559802" w:rsidR="00C50A7A" w:rsidRPr="00E0042D" w:rsidRDefault="00C50A7A" w:rsidP="00C50A7A">
            <w:pPr>
              <w:pStyle w:val="TableContents"/>
              <w:spacing w:after="46" w:line="240" w:lineRule="auto"/>
              <w:rPr>
                <w:sz w:val="20"/>
                <w:szCs w:val="20"/>
                <w:lang w:val="en-US"/>
              </w:rPr>
            </w:pPr>
            <w:r>
              <w:rPr>
                <w:sz w:val="20"/>
                <w:szCs w:val="20"/>
                <w:lang w:val="en-US"/>
              </w:rPr>
              <w:t>47 (74.47)</w:t>
            </w:r>
          </w:p>
        </w:tc>
        <w:tc>
          <w:tcPr>
            <w:tcW w:w="1176" w:type="dxa"/>
            <w:tcBorders>
              <w:top w:val="single" w:sz="2" w:space="0" w:color="000001"/>
              <w:left w:val="single" w:sz="2" w:space="0" w:color="000001"/>
              <w:bottom w:val="single" w:sz="2" w:space="0" w:color="000001"/>
            </w:tcBorders>
            <w:shd w:val="clear" w:color="auto" w:fill="auto"/>
          </w:tcPr>
          <w:p w14:paraId="0D144FEB" w14:textId="77777777" w:rsidR="00C50A7A" w:rsidRPr="00E0042D" w:rsidRDefault="00C50A7A" w:rsidP="00C50A7A">
            <w:pPr>
              <w:pStyle w:val="TableContents"/>
              <w:spacing w:after="46" w:line="240" w:lineRule="auto"/>
              <w:rPr>
                <w:sz w:val="20"/>
                <w:szCs w:val="20"/>
                <w:lang w:val="en-US"/>
              </w:rPr>
            </w:pPr>
            <w:r>
              <w:rPr>
                <w:sz w:val="20"/>
                <w:szCs w:val="20"/>
                <w:lang w:val="en-US"/>
              </w:rPr>
              <w:t>35.6 (12.1)</w:t>
            </w:r>
          </w:p>
        </w:tc>
        <w:tc>
          <w:tcPr>
            <w:tcW w:w="1259" w:type="dxa"/>
            <w:tcBorders>
              <w:top w:val="single" w:sz="2" w:space="0" w:color="000001"/>
              <w:left w:val="single" w:sz="2" w:space="0" w:color="000001"/>
              <w:bottom w:val="single" w:sz="2" w:space="0" w:color="000001"/>
              <w:right w:val="single" w:sz="2" w:space="0" w:color="000001"/>
            </w:tcBorders>
          </w:tcPr>
          <w:p w14:paraId="5C3C9F8B" w14:textId="5B2BAC95" w:rsidR="00C50A7A" w:rsidRDefault="00C50A7A" w:rsidP="00C50A7A">
            <w:pPr>
              <w:pStyle w:val="TableContents"/>
              <w:spacing w:after="46" w:line="240" w:lineRule="auto"/>
              <w:rPr>
                <w:sz w:val="20"/>
                <w:szCs w:val="20"/>
                <w:lang w:val="en-US"/>
              </w:rPr>
            </w:pPr>
            <w:r>
              <w:rPr>
                <w:sz w:val="20"/>
                <w:szCs w:val="20"/>
                <w:lang w:val="en-US"/>
              </w:rPr>
              <w:t>97.87</w:t>
            </w:r>
          </w:p>
        </w:tc>
        <w:tc>
          <w:tcPr>
            <w:tcW w:w="1162" w:type="dxa"/>
            <w:tcBorders>
              <w:top w:val="single" w:sz="2" w:space="0" w:color="000001"/>
              <w:left w:val="single" w:sz="2" w:space="0" w:color="000001"/>
              <w:bottom w:val="single" w:sz="2" w:space="0" w:color="000001"/>
            </w:tcBorders>
          </w:tcPr>
          <w:p w14:paraId="4A811A92" w14:textId="50347F00" w:rsidR="00C50A7A" w:rsidRDefault="00536B1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F4AA9AF" w14:textId="5DC0DA3C"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E5C8B12" w14:textId="54CBE179" w:rsidR="00C50A7A" w:rsidRPr="00E0042D" w:rsidRDefault="00536B1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FE679D3" w14:textId="079453A3" w:rsidR="00C50A7A" w:rsidRDefault="00536B1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8428CCB" w14:textId="5D64F45B" w:rsidR="00C50A7A" w:rsidRDefault="00536B1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F500BFA" w14:textId="47502259" w:rsidR="00C50A7A" w:rsidRPr="00E0042D" w:rsidRDefault="00C50A7A" w:rsidP="00C50A7A">
            <w:pPr>
              <w:pStyle w:val="TableContents"/>
              <w:spacing w:after="46" w:line="240" w:lineRule="auto"/>
              <w:rPr>
                <w:sz w:val="20"/>
                <w:szCs w:val="20"/>
                <w:lang w:val="en-US"/>
              </w:rPr>
            </w:pPr>
            <w:r>
              <w:rPr>
                <w:sz w:val="20"/>
                <w:szCs w:val="20"/>
                <w:lang w:val="en-US"/>
              </w:rPr>
              <w:t>56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CE858E0" w14:textId="77777777" w:rsidR="00C50A7A" w:rsidRPr="00E0042D" w:rsidRDefault="00C50A7A" w:rsidP="00C50A7A">
            <w:pPr>
              <w:pStyle w:val="TableContents"/>
              <w:spacing w:after="46" w:line="240" w:lineRule="auto"/>
              <w:rPr>
                <w:sz w:val="20"/>
                <w:szCs w:val="20"/>
                <w:lang w:val="en-US"/>
              </w:rPr>
            </w:pPr>
            <w:r>
              <w:rPr>
                <w:sz w:val="20"/>
                <w:szCs w:val="20"/>
                <w:lang w:val="en-US"/>
              </w:rPr>
              <w:t>34.8 (11.9)</w:t>
            </w:r>
          </w:p>
        </w:tc>
      </w:tr>
      <w:tr w:rsidR="00263337" w:rsidRPr="00E0042D" w14:paraId="03BE69E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E515D17" w14:textId="45B17F69" w:rsidR="00263337" w:rsidRDefault="00263337"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8.09.027","ISSN":"1873-2402 (Electronic)","PMID":"19054502","abstract":"BACKGROUND: Catechol-O-methyltransferase (COMT) is essential for dopamine metabolism  in the brain, and normal variation in the COMT Val158Met polymorphism can influence regional brain function during cognitive tasks. How this is affected when central dopamine function is perturbed is unclear. We addressed this by comparing the effects of COMT Val158Met genotype on cortical activation during a task of executive functions in healthy and schizophrenic subjects. METHODS: We studied 90 subjects comprising 48 healthy volunteers (15 Met158/Met158, 20 Val158/Met158, and 13 Val158/Val158) and 42 patients with DSM-IV schizophrenia (13 Met158/Met158, 17 Val158/Met158, and 12 Val158/Val158). Subjects were studied with functional magnetic resonance imaging while performing a verbal fluency task, with performance recorded online. Main effects of genotype and diagnosis and their interaction on cortical activation and functional connectivity were assessed using SPM5. RESULTS: In the right peri-Sylvian cortex, the Met158 allele of the COMT Val158Met polymorphism was associated with greater activation than the Val158 allele in control subjects; the converse applied in patients (Z = 4.3; false discovery rate p = .04). There was also a strong trend for a group x genotype interaction on functional connectivity between this right peri-Sylvian region and the left anterior insula/operculum (Z = 3.4; p &lt; .001, uncorrected). These findings were independent of between-group differences in task performance, medication, demographic factors, or IQ. CONCLUSIONS: Frontotemporal function during verbal generation is modulated by variation in COMT genotype. This effect is altered in schizophrenia, which may reflect the perturbation of central dopamine function associated with the disorder.","author":[{"dropping-particle":"","family":"Prata","given":"Diana P.","non-dropping-particle":"","parse-names":false,"suffix":""},{"dropping-particle":"","family":"Mechelli","given":"Andrea","non-dropping-particle":"","parse-names":false,"suffix":""},{"dropping-particle":"","family":"Fu","given":"Cynthia H.Y. Y","non-dropping-particle":"","parse-names":false,"suffix":""},{"dropping-particle":"","family":"Picchioni","given":"Marco","non-dropping-particle":"","parse-names":false,"suffix":""},{"dropping-particle":"","family":"Kane","given":"Fergus","non-dropping-particle":"","parse-names":false,"suffix":""},{"dropping-particle":"","family":"Kalidindi","given":"Sridevi","non-dropping-particle":"","parse-names":false,"suffix":""},{"dropping-particle":"","family":"McDonald","given":"Colm","non-dropping-particle":"","parse-names":false,"suffix":""},{"dropping-particle":"","family":"Howes","given":"Oliver","non-dropping-particle":"","parse-names":false,"suffix":""},{"dropping-particle":"","family":"Kravariti","given":"Eugenia","non-dropping-particle":"","parse-names":false,"suffix":""},{"dropping-particle":"","family":"Demjaha","given":"Arsime","non-dropping-particle":"","parse-names":false,"suffix":""},{"dropping-particle":"","family":"Toulopoulou","given":"Timothea","non-dropping-particle":"","parse-names":false,"suffix":""},{"dropping-particle":"","family":"Diforti","given":"Marta","non-dropping-particle":"","parse-names":false,"suffix":""},{"dropping-particle":"","family":"Murray","given":"Robin M.","non-dropping-particle":"","parse-names":false,"suffix":""},{"dropping-particle":"","family":"Collier","given":"David A.","non-dropping-particle":"","parse-names":false,"suffix":""},{"dropping-particle":"","family":"McGuire","given":"Philip K.","non-dropping-particle":"","parse-names":false,"suffix":""}],"container-title":"Biological psychiatry","id":"ITEM-1","issue":"6","issued":{"date-parts":[["2009","3","15"]]},"language":"eng","note":"exec included","page":"473-480","publisher-place":"United States","title":"Opposite effects of catechol-O-methyltransferase Val158Met on cortical function in  healthy subjects and patients with schizophrenia.","type":"article-journal","volume":"65"},"uris":["http://www.mendeley.com/documents/?uuid=e864305d-c97f-4f60-8e97-48cbbb5fd007"]}],"mendeley":{"formattedCitation":"(Prata et al., 2009)","manualFormatting":"Prata et al., 2009","plainTextFormattedCitation":"(Prata et al., 2009)","previouslyFormattedCitation":"(Prata et al., 2009)"},"properties":{"noteIndex":0},"schema":"https://github.com/citation-style-language/schema/raw/master/csl-citation.json"}</w:instrText>
            </w:r>
            <w:r>
              <w:rPr>
                <w:sz w:val="20"/>
                <w:szCs w:val="20"/>
                <w:lang w:val="en-US"/>
              </w:rPr>
              <w:fldChar w:fldCharType="separate"/>
            </w:r>
            <w:r w:rsidRPr="00263337">
              <w:rPr>
                <w:noProof/>
                <w:sz w:val="20"/>
                <w:szCs w:val="20"/>
                <w:lang w:val="en-US"/>
              </w:rPr>
              <w:t>Prata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26D0FCD" w14:textId="28708C82" w:rsidR="00263337" w:rsidRDefault="00263337" w:rsidP="00C50A7A">
            <w:pPr>
              <w:pStyle w:val="TableContents"/>
              <w:spacing w:after="46" w:line="240" w:lineRule="auto"/>
              <w:rPr>
                <w:sz w:val="20"/>
                <w:szCs w:val="20"/>
                <w:lang w:val="en-US"/>
              </w:rPr>
            </w:pPr>
            <w:r>
              <w:rPr>
                <w:sz w:val="20"/>
                <w:szCs w:val="20"/>
                <w:lang w:val="en-US"/>
              </w:rPr>
              <w:t>42 (83.33)</w:t>
            </w:r>
          </w:p>
        </w:tc>
        <w:tc>
          <w:tcPr>
            <w:tcW w:w="1176" w:type="dxa"/>
            <w:tcBorders>
              <w:top w:val="single" w:sz="2" w:space="0" w:color="000001"/>
              <w:left w:val="single" w:sz="2" w:space="0" w:color="000001"/>
              <w:bottom w:val="single" w:sz="2" w:space="0" w:color="000001"/>
            </w:tcBorders>
            <w:shd w:val="clear" w:color="auto" w:fill="auto"/>
          </w:tcPr>
          <w:p w14:paraId="3D03FA26" w14:textId="17CD479B" w:rsidR="00263337" w:rsidRDefault="00263337" w:rsidP="00C50A7A">
            <w:pPr>
              <w:pStyle w:val="TableContents"/>
              <w:spacing w:after="46" w:line="240" w:lineRule="auto"/>
              <w:rPr>
                <w:sz w:val="20"/>
                <w:szCs w:val="20"/>
                <w:lang w:val="en-US"/>
              </w:rPr>
            </w:pPr>
            <w:r>
              <w:rPr>
                <w:sz w:val="20"/>
                <w:szCs w:val="20"/>
                <w:lang w:val="en-US"/>
              </w:rPr>
              <w:t>35.5 (11.4)</w:t>
            </w:r>
          </w:p>
        </w:tc>
        <w:tc>
          <w:tcPr>
            <w:tcW w:w="1259" w:type="dxa"/>
            <w:tcBorders>
              <w:top w:val="single" w:sz="2" w:space="0" w:color="000001"/>
              <w:left w:val="single" w:sz="2" w:space="0" w:color="000001"/>
              <w:bottom w:val="single" w:sz="2" w:space="0" w:color="000001"/>
              <w:right w:val="single" w:sz="2" w:space="0" w:color="000001"/>
            </w:tcBorders>
          </w:tcPr>
          <w:p w14:paraId="5CA05301" w14:textId="641EB75C" w:rsidR="00263337" w:rsidRDefault="00263337" w:rsidP="00C50A7A">
            <w:pPr>
              <w:pStyle w:val="TableContents"/>
              <w:spacing w:after="46" w:line="240" w:lineRule="auto"/>
              <w:rPr>
                <w:sz w:val="20"/>
                <w:szCs w:val="20"/>
                <w:lang w:val="en-US"/>
              </w:rPr>
            </w:pPr>
            <w:r>
              <w:rPr>
                <w:sz w:val="20"/>
                <w:szCs w:val="20"/>
                <w:lang w:val="en-US"/>
              </w:rPr>
              <w:t>88.1</w:t>
            </w:r>
          </w:p>
        </w:tc>
        <w:tc>
          <w:tcPr>
            <w:tcW w:w="1162" w:type="dxa"/>
            <w:tcBorders>
              <w:top w:val="single" w:sz="2" w:space="0" w:color="000001"/>
              <w:left w:val="single" w:sz="2" w:space="0" w:color="000001"/>
              <w:bottom w:val="single" w:sz="2" w:space="0" w:color="000001"/>
            </w:tcBorders>
          </w:tcPr>
          <w:p w14:paraId="0D9D26FB" w14:textId="783D106E" w:rsidR="00263337" w:rsidRDefault="00263337" w:rsidP="00C50A7A">
            <w:pPr>
              <w:pStyle w:val="TableContents"/>
              <w:spacing w:after="46" w:line="240" w:lineRule="auto"/>
              <w:rPr>
                <w:sz w:val="20"/>
                <w:szCs w:val="20"/>
                <w:lang w:val="en-US"/>
              </w:rPr>
            </w:pPr>
            <w:r>
              <w:rPr>
                <w:sz w:val="20"/>
                <w:szCs w:val="20"/>
                <w:lang w:val="en-US"/>
              </w:rPr>
              <w:t>12.2 (9.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0ED27F3" w14:textId="42153774" w:rsidR="00263337" w:rsidRDefault="0026333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5227B09" w14:textId="0683B4C0" w:rsidR="00263337" w:rsidRDefault="0026333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6D6AF03" w14:textId="43C54A22" w:rsidR="00263337" w:rsidRDefault="0026333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4504B60B" w14:textId="2F643E16" w:rsidR="00263337" w:rsidRDefault="0026333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60C8A76D" w14:textId="0AEC097E" w:rsidR="00263337" w:rsidRDefault="00263337" w:rsidP="00C50A7A">
            <w:pPr>
              <w:pStyle w:val="TableContents"/>
              <w:spacing w:after="46" w:line="240" w:lineRule="auto"/>
              <w:rPr>
                <w:sz w:val="20"/>
                <w:szCs w:val="20"/>
                <w:lang w:val="en-US"/>
              </w:rPr>
            </w:pPr>
            <w:r>
              <w:rPr>
                <w:sz w:val="20"/>
                <w:szCs w:val="20"/>
                <w:lang w:val="en-US"/>
              </w:rPr>
              <w:t>48 (47.9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CCBDBDD" w14:textId="4ED0DF81" w:rsidR="00263337" w:rsidRDefault="00263337" w:rsidP="00C50A7A">
            <w:pPr>
              <w:pStyle w:val="TableContents"/>
              <w:spacing w:after="46" w:line="240" w:lineRule="auto"/>
              <w:rPr>
                <w:sz w:val="20"/>
                <w:szCs w:val="20"/>
                <w:lang w:val="en-US"/>
              </w:rPr>
            </w:pPr>
            <w:r>
              <w:rPr>
                <w:sz w:val="20"/>
                <w:szCs w:val="20"/>
                <w:lang w:val="en-US"/>
              </w:rPr>
              <w:t>34.1 (10.7)</w:t>
            </w:r>
          </w:p>
        </w:tc>
      </w:tr>
      <w:tr w:rsidR="00263337" w:rsidRPr="00E0042D" w14:paraId="350DBFF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B768859" w14:textId="3E880830" w:rsidR="00263337" w:rsidRDefault="00263337"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5002755","ISSN":"00332917","abstract":"Background A large-scale network named the default mode network (DMN) dynamically cooperates and competes with an external attention system (EAS) to facilitate various cognitive functioning that is prominently impaired in schizophrenia. However, it is unclear whether the cognitive deficit in schizophrenia is related to the disrupted competition and/or cooperation between these two networks. Method A total of 35 schizophrenia patients and 30 healthy controls were scanned using gradient-echo echo-planar imaging during n-back working memory (WM) processing. Brain activities of the DMN and EAS were measured using general linear modelling of the functional magnetic resonance imaging data. Dynamic interaction between the DMN and EAS was decomposed into two directions using Granger causality analysis. Results We observed a significant failure of DMN suppression in patients with schizophrenia, which was significantly related to WM/attentional deficit. Granger causality modelling showed that in healthy controls, while the EAS inhibitorily influenced the DMN, the DMN exerted an 'excitatory' or cooperative influence back on the EAS, especially in those with lower WM accuracy. In schizophrenia, this 'excitatory' DMN→EAS influence within the reciprocal EAS-DMN loop was significantly reduced, especially in patients with WM/attentional deficit. Conclusions The dynamic interaction between the DMN and EAS is likely to be comprised of both competitive and cooperative influences. In healthy controls, both the 'inhibitory' EAS→DMN interaction and 'excitatory' DMN→EAS interaction are correlated with WM performance. In schizophrenia, reduced 'cooperative' influence from the DMN to dorsal nodes of the EAS occurs in the context of non-suppression of the DMN and may form a possible pathophysiological substrate of WM deficit and attention disorder. © Cambridge University Press 2016.","author":[{"dropping-particle":"","family":"Pu","given":"W","non-dropping-particle":"","parse-names":false,"suffix":""},{"dropping-particle":"","family":"Luo","given":"Q","non-dropping-particle":"","parse-names":false,"suffix":""},{"dropping-particle":"","family":"Palaniyappan","given":"L","non-dropping-particle":"","parse-names":false,"suffix":""},{"dropping-particle":"","family":"Xue","given":"Z","non-dropping-particle":"","parse-names":false,"suffix":""},{"dropping-particle":"","family":"Yao","given":"S","non-dropping-particle":"","parse-names":false,"suffix":""},{"dropping-particle":"","family":"Feng","given":"J","non-dropping-particle":"","parse-names":false,"suffix":""},{"dropping-particle":"","family":"Liu","given":"Z","non-dropping-particle":"","parse-names":false,"suffix":""}],"container-title":"Psychological Medicine","id":"ITEM-1","issue":"6","issued":{"date-parts":[["2016"]]},"note":"cited By 21","page":"1211-1224","publisher":"Cambridge University Press","title":"Failed cooperative, but not competitive, interaction between large-scale brain networks impairs working memory in schizophrenia","type":"article-journal","volume":"46"},"uris":["http://www.mendeley.com/documents/?uuid=f181cba6-a22e-47e4-887d-2cd826bc02d6"]}],"mendeley":{"formattedCitation":"(Pu et al., 2016)","manualFormatting":"Pu et al., 2016","plainTextFormattedCitation":"(Pu et al., 2016)","previouslyFormattedCitation":"(Pu et al., 2016)"},"properties":{"noteIndex":0},"schema":"https://github.com/citation-style-language/schema/raw/master/csl-citation.json"}</w:instrText>
            </w:r>
            <w:r>
              <w:rPr>
                <w:sz w:val="20"/>
                <w:szCs w:val="20"/>
                <w:lang w:val="en-US"/>
              </w:rPr>
              <w:fldChar w:fldCharType="separate"/>
            </w:r>
            <w:r w:rsidRPr="00263337">
              <w:rPr>
                <w:noProof/>
                <w:sz w:val="20"/>
                <w:szCs w:val="20"/>
                <w:lang w:val="en-US"/>
              </w:rPr>
              <w:t>Pu et al., 201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D599B51" w14:textId="0203E12E" w:rsidR="00263337" w:rsidRDefault="00263337" w:rsidP="00C50A7A">
            <w:pPr>
              <w:pStyle w:val="TableContents"/>
              <w:spacing w:after="46" w:line="240" w:lineRule="auto"/>
              <w:rPr>
                <w:sz w:val="20"/>
                <w:szCs w:val="20"/>
                <w:lang w:val="en-US"/>
              </w:rPr>
            </w:pPr>
            <w:r>
              <w:rPr>
                <w:sz w:val="20"/>
                <w:szCs w:val="20"/>
                <w:lang w:val="en-US"/>
              </w:rPr>
              <w:t>35 (51.43)</w:t>
            </w:r>
          </w:p>
        </w:tc>
        <w:tc>
          <w:tcPr>
            <w:tcW w:w="1176" w:type="dxa"/>
            <w:tcBorders>
              <w:top w:val="single" w:sz="2" w:space="0" w:color="000001"/>
              <w:left w:val="single" w:sz="2" w:space="0" w:color="000001"/>
              <w:bottom w:val="single" w:sz="2" w:space="0" w:color="000001"/>
            </w:tcBorders>
            <w:shd w:val="clear" w:color="auto" w:fill="auto"/>
          </w:tcPr>
          <w:p w14:paraId="21A85C3A" w14:textId="35163909" w:rsidR="00263337" w:rsidRDefault="00263337" w:rsidP="00C50A7A">
            <w:pPr>
              <w:pStyle w:val="TableContents"/>
              <w:spacing w:after="46" w:line="240" w:lineRule="auto"/>
              <w:rPr>
                <w:sz w:val="20"/>
                <w:szCs w:val="20"/>
                <w:lang w:val="en-US"/>
              </w:rPr>
            </w:pPr>
            <w:r>
              <w:rPr>
                <w:sz w:val="20"/>
                <w:szCs w:val="20"/>
                <w:lang w:val="en-US"/>
              </w:rPr>
              <w:t>21.8 (1.6)</w:t>
            </w:r>
          </w:p>
        </w:tc>
        <w:tc>
          <w:tcPr>
            <w:tcW w:w="1259" w:type="dxa"/>
            <w:tcBorders>
              <w:top w:val="single" w:sz="2" w:space="0" w:color="000001"/>
              <w:left w:val="single" w:sz="2" w:space="0" w:color="000001"/>
              <w:bottom w:val="single" w:sz="2" w:space="0" w:color="000001"/>
              <w:right w:val="single" w:sz="2" w:space="0" w:color="000001"/>
            </w:tcBorders>
          </w:tcPr>
          <w:p w14:paraId="52E6E2D4" w14:textId="1B402329" w:rsidR="00263337" w:rsidRDefault="00263337"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7E98BCF9" w14:textId="1DFBE68D" w:rsidR="00263337" w:rsidRDefault="00263337" w:rsidP="00C50A7A">
            <w:pPr>
              <w:pStyle w:val="TableContents"/>
              <w:spacing w:after="46" w:line="240" w:lineRule="auto"/>
              <w:rPr>
                <w:sz w:val="20"/>
                <w:szCs w:val="20"/>
                <w:lang w:val="en-US"/>
              </w:rPr>
            </w:pPr>
            <w:r>
              <w:rPr>
                <w:sz w:val="20"/>
                <w:szCs w:val="20"/>
                <w:lang w:val="en-US"/>
              </w:rPr>
              <w:t>0.64 (0.3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496941E" w14:textId="1D7BB0CA" w:rsidR="00263337" w:rsidRDefault="0026333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FBD1FE2" w14:textId="268F3915" w:rsidR="00263337" w:rsidRDefault="00263337"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57D0AE6" w14:textId="54D39081" w:rsidR="00263337" w:rsidRDefault="00263337"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91805AD" w14:textId="7B124ECA" w:rsidR="00263337" w:rsidRDefault="00263337"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99E9BE3" w14:textId="1D4E23C2" w:rsidR="00263337" w:rsidRDefault="00263337" w:rsidP="00C50A7A">
            <w:pPr>
              <w:pStyle w:val="TableContents"/>
              <w:spacing w:after="46" w:line="240" w:lineRule="auto"/>
              <w:rPr>
                <w:sz w:val="20"/>
                <w:szCs w:val="20"/>
                <w:lang w:val="en-US"/>
              </w:rPr>
            </w:pPr>
            <w:r>
              <w:rPr>
                <w:sz w:val="20"/>
                <w:szCs w:val="20"/>
                <w:lang w:val="en-US"/>
              </w:rPr>
              <w:t>30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4CF055E" w14:textId="2169D1E7" w:rsidR="00263337" w:rsidRDefault="00263337" w:rsidP="00C50A7A">
            <w:pPr>
              <w:pStyle w:val="TableContents"/>
              <w:spacing w:after="46" w:line="240" w:lineRule="auto"/>
              <w:rPr>
                <w:sz w:val="20"/>
                <w:szCs w:val="20"/>
                <w:lang w:val="en-US"/>
              </w:rPr>
            </w:pPr>
            <w:r>
              <w:rPr>
                <w:sz w:val="20"/>
                <w:szCs w:val="20"/>
                <w:lang w:val="en-US"/>
              </w:rPr>
              <w:t>21.2 (4.5)</w:t>
            </w:r>
          </w:p>
        </w:tc>
      </w:tr>
      <w:tr w:rsidR="00C17AD7" w:rsidRPr="00E0042D" w14:paraId="5E792567"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2F6BE1D" w14:textId="67FC64EC"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3.08.009","ISSN":"09209964","abstract":"Working memory (WM) deficits and associated brain dysfunction are among the most well replicated candidate endophenotypic processes in schizophrenia. However, previous studies demonstrate inconsistent over- and under-activation of dorsolateral and ventrolateral prefrontal cortices (DLPFC; VLPFC), inferior parietal lobule (IPL) during WM performance, as well as subcortical structures including the striatum, and dysfunctional connectivity among fronto-striatal regions in schizophrenia. However, no previous study has investigated task-related functional connectivity (FC) of DLPFC and striatal regions using a seed-based method; here we employed this method to assess patterns of cortical and subcortical functional connectivity among WM structures during a standard 2-back WM task performed by 28 schizophrenia (SZ) and 28 healthy controls (HC). Initial group comparisons of blood oxygenation level dependent (BOLD) responses during the WM task revealed significantly greater bilateral activity in the striatum in SZ relative to HC, but there was no significant group difference in WM cortical activity (right DLPFC, VLPFC or IPL). Analyses of FC within the cortico-subcortical WM network in the HC group revealed positive performance-related FC between the right DLPFC and the right caudate, and between the right VLPFC and the right IPL; this pattern was absent in SZ. In contrast, SZ patients showed negative performance-related functional connectivity between the left putamen and the right VLPFC. Direct group comparisons in functional connectivity showed significantly greater performance-related FC between the VLPFC and bilateral putamen, as well as unilaterally between the VLPFC and the right IPL, in HC. Results suggest a critical dysfunction of cortico-striatal connectivity underpinning information retrieval for SZ patients during WM performance. © 2013.","author":[{"dropping-particle":"","family":"Quidé","given":"Yann","non-dropping-particle":"","parse-names":false,"suffix":""},{"dropping-particle":"","family":"Morris","given":"Richard W.","non-dropping-particle":"","parse-names":false,"suffix":""},{"dropping-particle":"","family":"Shepherd","given":"Alana M.","non-dropping-particle":"","parse-names":false,"suffix":""},{"dropping-particle":"","family":"Rowland","given":"Jesseca E.","non-dropping-particle":"","parse-names":false,"suffix":""},{"dropping-particle":"","family":"Green","given":"Melissa J.","non-dropping-particle":"","parse-names":false,"suffix":""}],"container-title":"Schizophrenia Research","id":"ITEM-1","issue":"2-3","issued":{"date-parts":[["2013","11","1"]]},"page":"468-475","publisher":"Elsevier","title":"Task-related fronto-striatal functional connectivity during working memory performance in schizophrenia","type":"article-journal","volume":"150"},"uris":["http://www.mendeley.com/documents/?uuid=c545133d-2cc1-3a4e-9ef6-988297741f6e"]}],"mendeley":{"formattedCitation":"(Quidé, Morris, Shepherd, Rowland, &amp; Green, 2013)","manualFormatting":"Quidé et al., 2013","plainTextFormattedCitation":"(Quidé, Morris, Shepherd, Rowland, &amp; Green, 2013)","previouslyFormattedCitation":"(Quidé, Morris, Shepherd, Rowland, &amp; Green, 2013)"},"properties":{"noteIndex":0},"schema":"https://github.com/citation-style-language/schema/raw/master/csl-citation.json"}</w:instrText>
            </w:r>
            <w:r>
              <w:rPr>
                <w:sz w:val="20"/>
                <w:szCs w:val="20"/>
                <w:lang w:val="en-US"/>
              </w:rPr>
              <w:fldChar w:fldCharType="separate"/>
            </w:r>
            <w:r w:rsidRPr="007A717E">
              <w:rPr>
                <w:noProof/>
                <w:sz w:val="20"/>
                <w:szCs w:val="20"/>
                <w:lang w:val="en-US"/>
              </w:rPr>
              <w:t>Quidé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2F1D122" w14:textId="595A948D" w:rsidR="00C50A7A" w:rsidRPr="00E0042D" w:rsidRDefault="00C50A7A" w:rsidP="00C50A7A">
            <w:pPr>
              <w:pStyle w:val="TableContents"/>
              <w:spacing w:after="46" w:line="240" w:lineRule="auto"/>
              <w:rPr>
                <w:sz w:val="20"/>
                <w:szCs w:val="20"/>
                <w:lang w:val="en-US"/>
              </w:rPr>
            </w:pPr>
            <w:r>
              <w:rPr>
                <w:sz w:val="20"/>
                <w:szCs w:val="20"/>
                <w:lang w:val="en-US"/>
              </w:rPr>
              <w:t>28 (57.14)</w:t>
            </w:r>
          </w:p>
        </w:tc>
        <w:tc>
          <w:tcPr>
            <w:tcW w:w="1176" w:type="dxa"/>
            <w:tcBorders>
              <w:top w:val="single" w:sz="2" w:space="0" w:color="000001"/>
              <w:left w:val="single" w:sz="2" w:space="0" w:color="000001"/>
              <w:bottom w:val="single" w:sz="2" w:space="0" w:color="000001"/>
            </w:tcBorders>
            <w:shd w:val="clear" w:color="auto" w:fill="auto"/>
          </w:tcPr>
          <w:p w14:paraId="01F0D5E7" w14:textId="77777777" w:rsidR="00C50A7A" w:rsidRPr="00E0042D" w:rsidRDefault="00C50A7A" w:rsidP="00C50A7A">
            <w:pPr>
              <w:pStyle w:val="TableContents"/>
              <w:spacing w:after="46" w:line="240" w:lineRule="auto"/>
              <w:rPr>
                <w:sz w:val="20"/>
                <w:szCs w:val="20"/>
                <w:lang w:val="en-US"/>
              </w:rPr>
            </w:pPr>
            <w:r>
              <w:rPr>
                <w:sz w:val="20"/>
                <w:szCs w:val="20"/>
                <w:lang w:val="en-US"/>
              </w:rPr>
              <w:t>43.86 (9.75)</w:t>
            </w:r>
          </w:p>
        </w:tc>
        <w:tc>
          <w:tcPr>
            <w:tcW w:w="1259" w:type="dxa"/>
            <w:tcBorders>
              <w:top w:val="single" w:sz="2" w:space="0" w:color="000001"/>
              <w:left w:val="single" w:sz="2" w:space="0" w:color="000001"/>
              <w:bottom w:val="single" w:sz="2" w:space="0" w:color="000001"/>
              <w:right w:val="single" w:sz="2" w:space="0" w:color="000001"/>
            </w:tcBorders>
          </w:tcPr>
          <w:p w14:paraId="43B2C716" w14:textId="3588C8B1"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308F025" w14:textId="4F8050F8" w:rsidR="00C50A7A" w:rsidRDefault="00536B17"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F4ABC83" w14:textId="55E526A8" w:rsidR="00C50A7A" w:rsidRPr="00E0042D" w:rsidRDefault="00C50A7A" w:rsidP="00C50A7A">
            <w:pPr>
              <w:pStyle w:val="TableContents"/>
              <w:spacing w:after="46" w:line="240" w:lineRule="auto"/>
              <w:rPr>
                <w:sz w:val="20"/>
                <w:szCs w:val="20"/>
                <w:lang w:val="en-US"/>
              </w:rPr>
            </w:pPr>
            <w:r>
              <w:rPr>
                <w:sz w:val="20"/>
                <w:szCs w:val="20"/>
                <w:lang w:val="en-US"/>
              </w:rPr>
              <w:t>55.79 (16.49)</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12EACE8" w14:textId="6BB543FF" w:rsidR="00C50A7A" w:rsidRPr="00E0042D" w:rsidRDefault="00536B17" w:rsidP="00C50A7A">
            <w:pPr>
              <w:pStyle w:val="TableContents"/>
              <w:spacing w:after="46" w:line="240" w:lineRule="auto"/>
              <w:rPr>
                <w:sz w:val="20"/>
                <w:szCs w:val="20"/>
                <w:lang w:val="en-US"/>
              </w:rPr>
            </w:pPr>
            <w:r>
              <w:rPr>
                <w:sz w:val="20"/>
                <w:szCs w:val="20"/>
                <w:lang w:val="en-US"/>
              </w:rPr>
              <w:t>14.18 (4.93)</w:t>
            </w:r>
          </w:p>
        </w:tc>
        <w:tc>
          <w:tcPr>
            <w:tcW w:w="1176" w:type="dxa"/>
            <w:tcBorders>
              <w:top w:val="single" w:sz="2" w:space="0" w:color="000001"/>
              <w:left w:val="single" w:sz="2" w:space="0" w:color="000001"/>
              <w:bottom w:val="single" w:sz="2" w:space="0" w:color="000001"/>
              <w:right w:val="single" w:sz="2" w:space="0" w:color="000001"/>
            </w:tcBorders>
          </w:tcPr>
          <w:p w14:paraId="3D83F667" w14:textId="7BF55FA2" w:rsidR="00C50A7A" w:rsidRDefault="00536B17" w:rsidP="00C50A7A">
            <w:pPr>
              <w:pStyle w:val="TableContents"/>
              <w:spacing w:after="46" w:line="240" w:lineRule="auto"/>
              <w:rPr>
                <w:sz w:val="20"/>
                <w:szCs w:val="20"/>
                <w:lang w:val="en-US"/>
              </w:rPr>
            </w:pPr>
            <w:r>
              <w:rPr>
                <w:sz w:val="20"/>
                <w:szCs w:val="20"/>
                <w:lang w:val="en-US"/>
              </w:rPr>
              <w:t>14.54 (6.72)</w:t>
            </w:r>
          </w:p>
        </w:tc>
        <w:tc>
          <w:tcPr>
            <w:tcW w:w="1190" w:type="dxa"/>
            <w:tcBorders>
              <w:top w:val="single" w:sz="2" w:space="0" w:color="000001"/>
              <w:left w:val="single" w:sz="2" w:space="0" w:color="000001"/>
              <w:bottom w:val="single" w:sz="2" w:space="0" w:color="000001"/>
              <w:right w:val="single" w:sz="2" w:space="0" w:color="000001"/>
            </w:tcBorders>
          </w:tcPr>
          <w:p w14:paraId="5889FF98" w14:textId="70EC9983" w:rsidR="00C50A7A" w:rsidRDefault="00536B17" w:rsidP="00C50A7A">
            <w:pPr>
              <w:pStyle w:val="TableContents"/>
              <w:spacing w:after="46" w:line="240" w:lineRule="auto"/>
              <w:rPr>
                <w:sz w:val="20"/>
                <w:szCs w:val="20"/>
                <w:lang w:val="en-US"/>
              </w:rPr>
            </w:pPr>
            <w:r>
              <w:rPr>
                <w:sz w:val="20"/>
                <w:szCs w:val="20"/>
                <w:lang w:val="en-US"/>
              </w:rPr>
              <w:t>27.11 (8.11)</w:t>
            </w:r>
          </w:p>
        </w:tc>
        <w:tc>
          <w:tcPr>
            <w:tcW w:w="1105" w:type="dxa"/>
            <w:tcBorders>
              <w:top w:val="single" w:sz="2" w:space="0" w:color="000001"/>
              <w:left w:val="single" w:sz="2" w:space="0" w:color="000001"/>
              <w:bottom w:val="single" w:sz="2" w:space="0" w:color="000001"/>
            </w:tcBorders>
            <w:shd w:val="clear" w:color="auto" w:fill="auto"/>
          </w:tcPr>
          <w:p w14:paraId="36AC1D6B" w14:textId="5C202721" w:rsidR="00C50A7A" w:rsidRPr="00E0042D" w:rsidRDefault="00C50A7A" w:rsidP="00C50A7A">
            <w:pPr>
              <w:pStyle w:val="TableContents"/>
              <w:spacing w:after="46" w:line="240" w:lineRule="auto"/>
              <w:rPr>
                <w:sz w:val="20"/>
                <w:szCs w:val="20"/>
                <w:lang w:val="en-US"/>
              </w:rPr>
            </w:pPr>
            <w:r>
              <w:rPr>
                <w:sz w:val="20"/>
                <w:szCs w:val="20"/>
                <w:lang w:val="en-US"/>
              </w:rPr>
              <w:t>28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3F1633F" w14:textId="77777777" w:rsidR="00C50A7A" w:rsidRPr="00E0042D" w:rsidRDefault="00C50A7A" w:rsidP="00C50A7A">
            <w:pPr>
              <w:pStyle w:val="TableContents"/>
              <w:spacing w:after="46" w:line="240" w:lineRule="auto"/>
              <w:rPr>
                <w:sz w:val="20"/>
                <w:szCs w:val="20"/>
                <w:lang w:val="en-US"/>
              </w:rPr>
            </w:pPr>
            <w:r>
              <w:rPr>
                <w:sz w:val="20"/>
                <w:szCs w:val="20"/>
                <w:lang w:val="en-US"/>
              </w:rPr>
              <w:t>32.96 (10.97)</w:t>
            </w:r>
          </w:p>
        </w:tc>
      </w:tr>
      <w:tr w:rsidR="00C17AD7" w:rsidRPr="00E0042D" w14:paraId="6AECC82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89CBF20" w14:textId="4C32CA93"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11682-016-9548-z","ISSN":"1931-7557","author":[{"dropping-particle":"","family":"Quidé","given":"Yann","non-dropping-particle":"","parse-names":false,"suffix":""},{"dropping-particle":"","family":"O’Reilly","given":"Nicole","non-dropping-particle":"","parse-names":false,"suffix":""},{"dropping-particle":"","family":"Rowland","given":"Jesseca E.","non-dropping-particle":"","parse-names":false,"suffix":""},{"dropping-particle":"","family":"Carr","given":"Vaughan J.","non-dropping-particle":"","parse-names":false,"suffix":""},{"dropping-particle":"","family":"Elzinga","given":"Bernet M.","non-dropping-particle":"","parse-names":false,"suffix":""},{"dropping-particle":"","family":"Green","given":"Melissa J.","non-dropping-particle":"","parse-names":false,"suffix":""}],"container-title":"Brain Imaging and Behavior","id":"ITEM-1","issued":{"date-parts":[["2017"]]},"note":"included","title":"Effects of childhood trauma on working memory in affective and non-affective psychotic disorders","type":"article-journal"},"uris":["http://www.mendeley.com/documents/?uuid=99609fd0-3218-3d49-afbf-712dd9f2f08b"]}],"mendeley":{"formattedCitation":"(Quidé et al., 2017)","manualFormatting":"Quidé et al., 2017","plainTextFormattedCitation":"(Quidé et al., 2017)","previouslyFormattedCitation":"(Quidé et al., 2017)"},"properties":{"noteIndex":0},"schema":"https://github.com/citation-style-language/schema/raw/master/csl-citation.json"}</w:instrText>
            </w:r>
            <w:r>
              <w:rPr>
                <w:sz w:val="20"/>
                <w:szCs w:val="20"/>
                <w:lang w:val="en-US"/>
              </w:rPr>
              <w:fldChar w:fldCharType="separate"/>
            </w:r>
            <w:r w:rsidRPr="007A717E">
              <w:rPr>
                <w:noProof/>
                <w:sz w:val="20"/>
                <w:szCs w:val="20"/>
                <w:lang w:val="en-US"/>
              </w:rPr>
              <w:t>Quidé et al., 201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F846796" w14:textId="74734156" w:rsidR="00C50A7A" w:rsidRPr="00E0042D" w:rsidRDefault="00C50A7A" w:rsidP="00C50A7A">
            <w:pPr>
              <w:pStyle w:val="TableContents"/>
              <w:spacing w:after="46" w:line="240" w:lineRule="auto"/>
              <w:rPr>
                <w:sz w:val="20"/>
                <w:szCs w:val="20"/>
                <w:lang w:val="en-US"/>
              </w:rPr>
            </w:pPr>
            <w:r>
              <w:rPr>
                <w:sz w:val="20"/>
                <w:szCs w:val="20"/>
                <w:lang w:val="en-US"/>
              </w:rPr>
              <w:t>50 (56)</w:t>
            </w:r>
          </w:p>
        </w:tc>
        <w:tc>
          <w:tcPr>
            <w:tcW w:w="1176" w:type="dxa"/>
            <w:tcBorders>
              <w:top w:val="single" w:sz="2" w:space="0" w:color="000001"/>
              <w:left w:val="single" w:sz="2" w:space="0" w:color="000001"/>
              <w:bottom w:val="single" w:sz="2" w:space="0" w:color="000001"/>
            </w:tcBorders>
            <w:shd w:val="clear" w:color="auto" w:fill="auto"/>
          </w:tcPr>
          <w:p w14:paraId="4586CC12" w14:textId="77777777" w:rsidR="00C50A7A" w:rsidRPr="00E0042D" w:rsidRDefault="00C50A7A" w:rsidP="00C50A7A">
            <w:pPr>
              <w:pStyle w:val="TableContents"/>
              <w:spacing w:after="46" w:line="240" w:lineRule="auto"/>
              <w:rPr>
                <w:sz w:val="20"/>
                <w:szCs w:val="20"/>
                <w:lang w:val="en-US"/>
              </w:rPr>
            </w:pPr>
            <w:r>
              <w:rPr>
                <w:sz w:val="20"/>
                <w:szCs w:val="20"/>
                <w:lang w:val="en-US"/>
              </w:rPr>
              <w:t>41.26 (11.64)</w:t>
            </w:r>
          </w:p>
        </w:tc>
        <w:tc>
          <w:tcPr>
            <w:tcW w:w="1259" w:type="dxa"/>
            <w:tcBorders>
              <w:top w:val="single" w:sz="2" w:space="0" w:color="000001"/>
              <w:left w:val="single" w:sz="2" w:space="0" w:color="000001"/>
              <w:bottom w:val="single" w:sz="2" w:space="0" w:color="000001"/>
              <w:right w:val="single" w:sz="2" w:space="0" w:color="000001"/>
            </w:tcBorders>
          </w:tcPr>
          <w:p w14:paraId="74751A2B" w14:textId="5B87EBBE" w:rsidR="00C50A7A" w:rsidRDefault="00C50A7A"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066BE32B" w14:textId="0A11BB09" w:rsidR="00C50A7A" w:rsidRDefault="00536B17" w:rsidP="00C50A7A">
            <w:pPr>
              <w:pStyle w:val="TableContents"/>
              <w:spacing w:after="46" w:line="240" w:lineRule="auto"/>
              <w:rPr>
                <w:sz w:val="20"/>
                <w:szCs w:val="20"/>
                <w:lang w:val="en-US"/>
              </w:rPr>
            </w:pPr>
            <w:r>
              <w:rPr>
                <w:sz w:val="20"/>
                <w:szCs w:val="20"/>
                <w:lang w:val="en-US"/>
              </w:rPr>
              <w:t>16.63 (10.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F4F9BA4" w14:textId="18F1919D" w:rsidR="00C50A7A" w:rsidRPr="00E0042D" w:rsidRDefault="00C50A7A" w:rsidP="00C50A7A">
            <w:pPr>
              <w:pStyle w:val="TableContents"/>
              <w:spacing w:after="46" w:line="240" w:lineRule="auto"/>
              <w:rPr>
                <w:sz w:val="20"/>
                <w:szCs w:val="20"/>
                <w:lang w:val="en-US"/>
              </w:rPr>
            </w:pPr>
            <w:r>
              <w:rPr>
                <w:sz w:val="20"/>
                <w:szCs w:val="20"/>
                <w:lang w:val="en-US"/>
              </w:rPr>
              <w:t>57.82 (17.79)</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C12B8E6" w14:textId="0E01F724" w:rsidR="00C50A7A" w:rsidRPr="00E0042D" w:rsidRDefault="00536B17" w:rsidP="00C50A7A">
            <w:pPr>
              <w:pStyle w:val="TableContents"/>
              <w:spacing w:after="46" w:line="240" w:lineRule="auto"/>
              <w:rPr>
                <w:sz w:val="20"/>
                <w:szCs w:val="20"/>
                <w:lang w:val="en-US"/>
              </w:rPr>
            </w:pPr>
            <w:r>
              <w:rPr>
                <w:sz w:val="20"/>
                <w:szCs w:val="20"/>
                <w:lang w:val="en-US"/>
              </w:rPr>
              <w:t>14.28 (6.16)</w:t>
            </w:r>
          </w:p>
        </w:tc>
        <w:tc>
          <w:tcPr>
            <w:tcW w:w="1176" w:type="dxa"/>
            <w:tcBorders>
              <w:top w:val="single" w:sz="2" w:space="0" w:color="000001"/>
              <w:left w:val="single" w:sz="2" w:space="0" w:color="000001"/>
              <w:bottom w:val="single" w:sz="2" w:space="0" w:color="000001"/>
              <w:right w:val="single" w:sz="2" w:space="0" w:color="000001"/>
            </w:tcBorders>
          </w:tcPr>
          <w:p w14:paraId="6BEBAF72" w14:textId="39F3E214" w:rsidR="00C50A7A" w:rsidRDefault="00536B17" w:rsidP="00C50A7A">
            <w:pPr>
              <w:pStyle w:val="TableContents"/>
              <w:spacing w:after="46" w:line="240" w:lineRule="auto"/>
              <w:rPr>
                <w:sz w:val="20"/>
                <w:szCs w:val="20"/>
                <w:lang w:val="en-US"/>
              </w:rPr>
            </w:pPr>
            <w:r>
              <w:rPr>
                <w:sz w:val="20"/>
                <w:szCs w:val="20"/>
                <w:lang w:val="en-US"/>
              </w:rPr>
              <w:t>14.98 (5.63)</w:t>
            </w:r>
          </w:p>
        </w:tc>
        <w:tc>
          <w:tcPr>
            <w:tcW w:w="1190" w:type="dxa"/>
            <w:tcBorders>
              <w:top w:val="single" w:sz="2" w:space="0" w:color="000001"/>
              <w:left w:val="single" w:sz="2" w:space="0" w:color="000001"/>
              <w:bottom w:val="single" w:sz="2" w:space="0" w:color="000001"/>
              <w:right w:val="single" w:sz="2" w:space="0" w:color="000001"/>
            </w:tcBorders>
          </w:tcPr>
          <w:p w14:paraId="67BC4288" w14:textId="240E2273" w:rsidR="00C50A7A" w:rsidRDefault="00536B17" w:rsidP="00C50A7A">
            <w:pPr>
              <w:pStyle w:val="TableContents"/>
              <w:spacing w:after="46" w:line="240" w:lineRule="auto"/>
              <w:rPr>
                <w:sz w:val="20"/>
                <w:szCs w:val="20"/>
                <w:lang w:val="en-US"/>
              </w:rPr>
            </w:pPr>
            <w:r>
              <w:rPr>
                <w:sz w:val="20"/>
                <w:szCs w:val="20"/>
                <w:lang w:val="en-US"/>
              </w:rPr>
              <w:t>28.56 (9.23)</w:t>
            </w:r>
          </w:p>
        </w:tc>
        <w:tc>
          <w:tcPr>
            <w:tcW w:w="1105" w:type="dxa"/>
            <w:tcBorders>
              <w:top w:val="single" w:sz="2" w:space="0" w:color="000001"/>
              <w:left w:val="single" w:sz="2" w:space="0" w:color="000001"/>
              <w:bottom w:val="single" w:sz="2" w:space="0" w:color="000001"/>
            </w:tcBorders>
            <w:shd w:val="clear" w:color="auto" w:fill="auto"/>
          </w:tcPr>
          <w:p w14:paraId="454C0C9F" w14:textId="411F458E" w:rsidR="00C50A7A" w:rsidRPr="00E0042D" w:rsidRDefault="00C50A7A" w:rsidP="00C50A7A">
            <w:pPr>
              <w:pStyle w:val="TableContents"/>
              <w:spacing w:after="46" w:line="240" w:lineRule="auto"/>
              <w:rPr>
                <w:sz w:val="20"/>
                <w:szCs w:val="20"/>
                <w:lang w:val="en-US"/>
              </w:rPr>
            </w:pPr>
            <w:r>
              <w:rPr>
                <w:sz w:val="20"/>
                <w:szCs w:val="20"/>
                <w:lang w:val="en-US"/>
              </w:rPr>
              <w:t>47 (53.1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18D0B07" w14:textId="77777777" w:rsidR="00C50A7A" w:rsidRPr="00E0042D" w:rsidRDefault="00C50A7A" w:rsidP="00C50A7A">
            <w:pPr>
              <w:pStyle w:val="TableContents"/>
              <w:spacing w:after="46" w:line="240" w:lineRule="auto"/>
              <w:rPr>
                <w:sz w:val="20"/>
                <w:szCs w:val="20"/>
                <w:lang w:val="en-US"/>
              </w:rPr>
            </w:pPr>
            <w:r>
              <w:rPr>
                <w:sz w:val="20"/>
                <w:szCs w:val="20"/>
                <w:lang w:val="en-US"/>
              </w:rPr>
              <w:t>38.58 (10.8)</w:t>
            </w:r>
          </w:p>
        </w:tc>
      </w:tr>
      <w:tr w:rsidR="00C17AD7" w:rsidRPr="00E0042D" w14:paraId="21D9041F"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8C7A4B7" w14:textId="090AE898"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06.05.008","ISSN":"09209964","abstract":"Patients with schizophrenia tend to have impaired source monitoring and intact item recognition, suggesting an over-reliance of familiarity effects. We previously demonstrated that providing patients with a levels-of-processing (LOP) semantic encoding strategy normalized source monitoring. The current blood-oxygen-level-dependent (BOLD) functional magnetic resonance imaging (fMRI) study tests the hypothesis that patients will have abnormally increased fronto-temporal activation despite intact performance. fMRI was measured in 13 patients and 13 demographically matched healthy controls during a LOP source monitoring paradigm. SPM2 was used for standard pre-processing and statistical analyses, with a corrected significance threshold of p &lt; .05. Examination of accuracy and speed measures did not reveal any group differences in task performance. Regardless of source retrieval success both groups activated expected prefrontal and parietal regions, with no areas of relatively greater control versus patient activation. In support of the hypothesis, patients showed abnormally increased activation in temporolimbic areas including middle and superior temporal gyrus, thalamus, and parahippocampal gyrus. Activation in these areas was associated with worse positive and negative symptoms, but did not correlate with performance, suggesting inefficient rather than compensatory activation. © 2006 Elsevier B.V. All rights reserved.","author":[{"dropping-particle":"","family":"Ragland","given":"J. Daniel","non-dropping-particle":"","parse-names":false,"suffix":""},{"dropping-particle":"","family":"Valdez","given":"Jeffrey N.","non-dropping-particle":"","parse-names":false,"suffix":""},{"dropping-particle":"","family":"Loughead","given":"James","non-dropping-particle":"","parse-names":false,"suffix":""},{"dropping-particle":"","family":"Gur","given":"Ruben C.","non-dropping-particle":"","parse-names":false,"suffix":""},{"dropping-particle":"","family":"Gur","given":"Raquel E.","non-dropping-particle":"","parse-names":false,"suffix":""}],"container-title":"Schizophrenia Research","id":"ITEM-1","issue":"1-3","issued":{"date-parts":[["2006","10"]]},"page":"160-171","publisher":"NIH Public Access","title":"Functional magnetic resonance imaging of internal source monitoring in schizophrenia: Recognition with and without recollection","type":"article-journal","volume":"87"},"uris":["http://www.mendeley.com/documents/?uuid=42d26dab-e44b-342c-b556-81afbbdaaa63"]}],"mendeley":{"formattedCitation":"(J. Daniel Ragland, Valdez, Loughead, Gur, &amp; Gur, 2006)","manualFormatting":"Ragland et al., 2006","plainTextFormattedCitation":"(J. Daniel Ragland, Valdez, Loughead, Gur, &amp; Gur, 2006)","previouslyFormattedCitation":"(J. Daniel Ragland, Valdez, Loughead, Gur, &amp; Gur, 2006)"},"properties":{"noteIndex":0},"schema":"https://github.com/citation-style-language/schema/raw/master/csl-citation.json"}</w:instrText>
            </w:r>
            <w:r>
              <w:rPr>
                <w:sz w:val="20"/>
                <w:szCs w:val="20"/>
                <w:lang w:val="en-US"/>
              </w:rPr>
              <w:fldChar w:fldCharType="separate"/>
            </w:r>
            <w:r w:rsidRPr="008730ED">
              <w:rPr>
                <w:noProof/>
                <w:sz w:val="20"/>
                <w:szCs w:val="20"/>
                <w:lang w:val="en-US"/>
              </w:rPr>
              <w:t>Ragland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1861770" w14:textId="4DDDF33E" w:rsidR="00C50A7A" w:rsidRPr="00E0042D" w:rsidRDefault="00C50A7A" w:rsidP="00C50A7A">
            <w:pPr>
              <w:pStyle w:val="TableContents"/>
              <w:spacing w:after="46" w:line="240" w:lineRule="auto"/>
              <w:rPr>
                <w:sz w:val="20"/>
                <w:szCs w:val="20"/>
                <w:lang w:val="en-US"/>
              </w:rPr>
            </w:pPr>
            <w:r>
              <w:rPr>
                <w:sz w:val="20"/>
                <w:szCs w:val="20"/>
                <w:lang w:val="en-US"/>
              </w:rPr>
              <w:t>13 (84.62)</w:t>
            </w:r>
          </w:p>
        </w:tc>
        <w:tc>
          <w:tcPr>
            <w:tcW w:w="1176" w:type="dxa"/>
            <w:tcBorders>
              <w:top w:val="single" w:sz="2" w:space="0" w:color="000001"/>
              <w:left w:val="single" w:sz="2" w:space="0" w:color="000001"/>
              <w:bottom w:val="single" w:sz="2" w:space="0" w:color="000001"/>
            </w:tcBorders>
            <w:shd w:val="clear" w:color="auto" w:fill="auto"/>
          </w:tcPr>
          <w:p w14:paraId="303DE7CC" w14:textId="77777777" w:rsidR="00C50A7A" w:rsidRPr="00E0042D" w:rsidRDefault="00C50A7A" w:rsidP="00C50A7A">
            <w:pPr>
              <w:pStyle w:val="TableContents"/>
              <w:spacing w:after="46" w:line="240" w:lineRule="auto"/>
              <w:rPr>
                <w:sz w:val="20"/>
                <w:szCs w:val="20"/>
                <w:lang w:val="en-US"/>
              </w:rPr>
            </w:pPr>
            <w:r>
              <w:rPr>
                <w:sz w:val="20"/>
                <w:szCs w:val="20"/>
                <w:lang w:val="en-US"/>
              </w:rPr>
              <w:t>35.2 (8.2)</w:t>
            </w:r>
          </w:p>
        </w:tc>
        <w:tc>
          <w:tcPr>
            <w:tcW w:w="1259" w:type="dxa"/>
            <w:tcBorders>
              <w:top w:val="single" w:sz="2" w:space="0" w:color="000001"/>
              <w:left w:val="single" w:sz="2" w:space="0" w:color="000001"/>
              <w:bottom w:val="single" w:sz="2" w:space="0" w:color="000001"/>
              <w:right w:val="single" w:sz="2" w:space="0" w:color="000001"/>
            </w:tcBorders>
          </w:tcPr>
          <w:p w14:paraId="1A269571" w14:textId="086BAFC5"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8420C12" w14:textId="09B22166" w:rsidR="00C50A7A" w:rsidRDefault="00774BC3" w:rsidP="00C50A7A">
            <w:pPr>
              <w:pStyle w:val="TableContents"/>
              <w:spacing w:after="46" w:line="240" w:lineRule="auto"/>
              <w:rPr>
                <w:sz w:val="20"/>
                <w:szCs w:val="20"/>
                <w:lang w:val="en-US"/>
              </w:rPr>
            </w:pPr>
            <w:r>
              <w:rPr>
                <w:sz w:val="20"/>
                <w:szCs w:val="20"/>
                <w:lang w:val="en-US"/>
              </w:rPr>
              <w:t>14.6 (9.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1F25B38" w14:textId="73F6A5C2"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9A25294" w14:textId="5ADB3D58" w:rsidR="00C50A7A" w:rsidRPr="00E0042D" w:rsidRDefault="00774B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7B7BB02" w14:textId="068D5C17" w:rsidR="00C50A7A" w:rsidRDefault="00774BC3"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7488BF4" w14:textId="7B858924" w:rsidR="00C50A7A" w:rsidRDefault="00774BC3"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346CC6F" w14:textId="3C515577" w:rsidR="00C50A7A" w:rsidRPr="00E0042D" w:rsidRDefault="00C50A7A" w:rsidP="00C50A7A">
            <w:pPr>
              <w:pStyle w:val="TableContents"/>
              <w:spacing w:after="46" w:line="240" w:lineRule="auto"/>
              <w:rPr>
                <w:sz w:val="20"/>
                <w:szCs w:val="20"/>
                <w:lang w:val="en-US"/>
              </w:rPr>
            </w:pPr>
            <w:r>
              <w:rPr>
                <w:sz w:val="20"/>
                <w:szCs w:val="20"/>
                <w:lang w:val="en-US"/>
              </w:rPr>
              <w:t>13 (92.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E1DA1E8" w14:textId="77777777" w:rsidR="00C50A7A" w:rsidRPr="00E0042D" w:rsidRDefault="00C50A7A" w:rsidP="00C50A7A">
            <w:pPr>
              <w:pStyle w:val="TableContents"/>
              <w:spacing w:after="46" w:line="240" w:lineRule="auto"/>
              <w:rPr>
                <w:sz w:val="20"/>
                <w:szCs w:val="20"/>
                <w:lang w:val="en-US"/>
              </w:rPr>
            </w:pPr>
            <w:r>
              <w:rPr>
                <w:sz w:val="20"/>
                <w:szCs w:val="20"/>
                <w:lang w:val="en-US"/>
              </w:rPr>
              <w:t>31.1 (6.7)</w:t>
            </w:r>
          </w:p>
        </w:tc>
      </w:tr>
      <w:tr w:rsidR="00C17AD7" w:rsidRPr="007C5899" w14:paraId="0539C4DE"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D7FCDA4" w14:textId="02F10A05"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11.08.055","ISSN":"10538119","abstract":"Successful long-term memory (LTM) depends upon effective control of information in working memory (WM), and there is evidence that both WM and LTM are impaired by schizophrenia. This study tests the hypothesis that LTM deficits in schizophrenia may result from impaired control of relational processing in WM due to dorsolateral prefrontal cortex (DLPFC) dysfunction. fMRI was performed on 19 healthy controls and 20 patients with schizophrenia during WM tasks emphasizing relational (reorder trials) versus item-specific (rehearse trials) processing. WM activity was also examined with respect to LTM recognition on a task administered outside the scanner. Receiver operator characteristic analysis assessed familiarity and recollection components of LTM. Patients showed a disproportionate familiarity deficit for reorder versus rehearse trials against a background of generalized LTM impairments. Relational processing during WM led to DLPFC activation in both groups. However, this activation was less focal in patients than in controls, and patients with more severe negative symptoms showed less of a DLPFC increase. fMRI analysis of subsequent recognition performance revealed a group by condition interaction. High LTM for reorder versus rehearse trials was associated with bilateral DLPFC activation in controls, but not in patients who activated the left middle temporal and inferior occipital gyrus. Results indicate that although patients can activate the DLPFC on a structured relational WM task, this activation is less focal and does not translate to high retrieval success, suggesting a disruption in the interaction between WM and LTM processes in schizophrenia. © 2011 Elsevier Inc.","author":[{"dropping-particle":"","family":"Ragland","given":"John D.","non-dropping-particle":"","parse-names":false,"suffix":""},{"dropping-particle":"","family":"Blumenfeld","given":"Robert S.","non-dropping-particle":"","parse-names":false,"suffix":""},{"dropping-particle":"","family":"Ramsay","given":"Ian S.","non-dropping-particle":"","parse-names":false,"suffix":""},{"dropping-particle":"","family":"Yonelinas","given":"Andrew","non-dropping-particle":"","parse-names":false,"suffix":""},{"dropping-particle":"","family":"Yoon","given":"Jong","non-dropping-particle":"","parse-names":false,"suffix":""},{"dropping-particle":"","family":"Solomon","given":"Marjorie","non-dropping-particle":"","parse-names":false,"suffix":""},{"dropping-particle":"","family":"Carter","given":"Cameron S.","non-dropping-particle":"","parse-names":false,"suffix":""},{"dropping-particle":"","family":"Ranganath","given":"Charan","non-dropping-particle":"","parse-names":false,"suffix":""}],"container-title":"NeuroImage","id":"ITEM-1","issue":"2","issued":{"date-parts":[["2012","1","16"]]},"page":"1719-1726","publisher":"Academic Press","title":"Neural correlates of relational and item-specific encoding during working and long-term memory in schizophrenia","type":"article-journal","volume":"59"},"uris":["http://www.mendeley.com/documents/?uuid=ee9df9fd-7130-3343-8dbc-d3e04344c6f0"]}],"mendeley":{"formattedCitation":"(John D. Ragland et al., 2012)","manualFormatting":"Ragland et al., 2012","plainTextFormattedCitation":"(John D. Ragland et al., 2012)","previouslyFormattedCitation":"(John D. Ragland et al., 2012)"},"properties":{"noteIndex":0},"schema":"https://github.com/citation-style-language/schema/raw/master/csl-citation.json"}</w:instrText>
            </w:r>
            <w:r>
              <w:rPr>
                <w:sz w:val="20"/>
                <w:szCs w:val="20"/>
                <w:lang w:val="en-US"/>
              </w:rPr>
              <w:fldChar w:fldCharType="separate"/>
            </w:r>
            <w:r w:rsidRPr="008730ED">
              <w:rPr>
                <w:noProof/>
                <w:sz w:val="20"/>
                <w:szCs w:val="20"/>
                <w:lang w:val="en-US"/>
              </w:rPr>
              <w:t>Ragland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6A3CCF4" w14:textId="0AB5231B" w:rsidR="00C50A7A" w:rsidRPr="00E0042D" w:rsidRDefault="00C50A7A" w:rsidP="00C50A7A">
            <w:pPr>
              <w:pStyle w:val="TableContents"/>
              <w:spacing w:after="46" w:line="240" w:lineRule="auto"/>
              <w:rPr>
                <w:sz w:val="20"/>
                <w:szCs w:val="20"/>
                <w:lang w:val="en-US"/>
              </w:rPr>
            </w:pPr>
            <w:r>
              <w:rPr>
                <w:sz w:val="20"/>
                <w:szCs w:val="20"/>
                <w:lang w:val="en-US"/>
              </w:rPr>
              <w:t>20 (75)</w:t>
            </w:r>
          </w:p>
        </w:tc>
        <w:tc>
          <w:tcPr>
            <w:tcW w:w="1176" w:type="dxa"/>
            <w:tcBorders>
              <w:top w:val="single" w:sz="2" w:space="0" w:color="000001"/>
              <w:left w:val="single" w:sz="2" w:space="0" w:color="000001"/>
              <w:bottom w:val="single" w:sz="2" w:space="0" w:color="000001"/>
            </w:tcBorders>
            <w:shd w:val="clear" w:color="auto" w:fill="auto"/>
          </w:tcPr>
          <w:p w14:paraId="04FAA5BB" w14:textId="77777777" w:rsidR="00C50A7A" w:rsidRPr="00E0042D" w:rsidRDefault="00C50A7A" w:rsidP="00C50A7A">
            <w:pPr>
              <w:pStyle w:val="TableContents"/>
              <w:spacing w:after="46" w:line="240" w:lineRule="auto"/>
              <w:rPr>
                <w:sz w:val="20"/>
                <w:szCs w:val="20"/>
                <w:lang w:val="en-US"/>
              </w:rPr>
            </w:pPr>
            <w:r>
              <w:rPr>
                <w:sz w:val="20"/>
                <w:szCs w:val="20"/>
                <w:lang w:val="en-US"/>
              </w:rPr>
              <w:t>26.5 (7.4)</w:t>
            </w:r>
          </w:p>
        </w:tc>
        <w:tc>
          <w:tcPr>
            <w:tcW w:w="1259" w:type="dxa"/>
            <w:tcBorders>
              <w:top w:val="single" w:sz="2" w:space="0" w:color="000001"/>
              <w:left w:val="single" w:sz="2" w:space="0" w:color="000001"/>
              <w:bottom w:val="single" w:sz="2" w:space="0" w:color="000001"/>
              <w:right w:val="single" w:sz="2" w:space="0" w:color="000001"/>
            </w:tcBorders>
          </w:tcPr>
          <w:p w14:paraId="0C9B686E" w14:textId="2642C094" w:rsidR="00C50A7A" w:rsidRDefault="00C50A7A" w:rsidP="00C50A7A">
            <w:pPr>
              <w:pStyle w:val="TableContents"/>
              <w:spacing w:after="46" w:line="240" w:lineRule="auto"/>
              <w:rPr>
                <w:sz w:val="20"/>
                <w:szCs w:val="20"/>
                <w:lang w:val="en-US"/>
              </w:rPr>
            </w:pPr>
            <w:r>
              <w:rPr>
                <w:sz w:val="20"/>
                <w:szCs w:val="20"/>
                <w:lang w:val="en-US"/>
              </w:rPr>
              <w:t>90</w:t>
            </w:r>
          </w:p>
        </w:tc>
        <w:tc>
          <w:tcPr>
            <w:tcW w:w="1162" w:type="dxa"/>
            <w:tcBorders>
              <w:top w:val="single" w:sz="2" w:space="0" w:color="000001"/>
              <w:left w:val="single" w:sz="2" w:space="0" w:color="000001"/>
              <w:bottom w:val="single" w:sz="2" w:space="0" w:color="000001"/>
            </w:tcBorders>
          </w:tcPr>
          <w:p w14:paraId="42041A1E" w14:textId="76208E1F" w:rsidR="00C50A7A" w:rsidRDefault="00774BC3"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EB4986E" w14:textId="78D5ED78"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1486EDC" w14:textId="49C9F1A2" w:rsidR="00C50A7A" w:rsidRPr="00E0042D" w:rsidRDefault="00774B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AA4DB72" w14:textId="526BB39D" w:rsidR="00C50A7A" w:rsidRDefault="00774BC3"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6783505" w14:textId="27D40616" w:rsidR="00C50A7A" w:rsidRDefault="00774BC3"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2D1988F" w14:textId="552DBB53" w:rsidR="00C50A7A" w:rsidRPr="00E0042D" w:rsidRDefault="00C50A7A" w:rsidP="00C50A7A">
            <w:pPr>
              <w:pStyle w:val="TableContents"/>
              <w:spacing w:after="46" w:line="240" w:lineRule="auto"/>
              <w:rPr>
                <w:sz w:val="20"/>
                <w:szCs w:val="20"/>
                <w:lang w:val="en-US"/>
              </w:rPr>
            </w:pPr>
            <w:r>
              <w:rPr>
                <w:sz w:val="20"/>
                <w:szCs w:val="20"/>
                <w:lang w:val="en-US"/>
              </w:rPr>
              <w:t>19 (63.1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DD666FC" w14:textId="77777777" w:rsidR="00C50A7A" w:rsidRPr="00E0042D" w:rsidRDefault="00C50A7A" w:rsidP="00C50A7A">
            <w:pPr>
              <w:pStyle w:val="TableContents"/>
              <w:spacing w:after="46" w:line="240" w:lineRule="auto"/>
              <w:rPr>
                <w:sz w:val="20"/>
                <w:szCs w:val="20"/>
                <w:lang w:val="en-US"/>
              </w:rPr>
            </w:pPr>
            <w:r>
              <w:rPr>
                <w:sz w:val="20"/>
                <w:szCs w:val="20"/>
                <w:lang w:val="en-US"/>
              </w:rPr>
              <w:t>27.6 (5.9)</w:t>
            </w:r>
          </w:p>
        </w:tc>
      </w:tr>
      <w:tr w:rsidR="00C17AD7" w:rsidRPr="00E0042D" w14:paraId="0B765DA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4421AAB" w14:textId="5E26635F"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1/jamapsychiatry.2015.0276","ISSN":"2168-622X","author":[{"dropping-particle":"","family":"Ragland","given":"J. Daniel","non-dropping-particle":"","parse-names":false,"suffix":""},{"dropping-particle":"","family":"Ranganath","given":"Charan","non-dropping-particle":"","parse-names":false,"suffix":""},{"dropping-particle":"","family":"Harms","given":"Michael P.","non-dropping-particle":"","parse-names":false,"suffix":""},{"dropping-particle":"","family":"Barch","given":"Deanna M.","non-dropping-particle":"","parse-names":false,"suffix":""},{"dropping-particle":"","family":"Gold","given":"James M.","non-dropping-particle":"","parse-names":false,"suffix":""},{"dropping-particle":"","family":"Layher","given":"Evan","non-dropping-particle":"","parse-names":false,"suffix":""},{"dropping-particle":"","family":"Lesh","given":"Tyler A.","non-dropping-particle":"","parse-names":false,"suffix":""},{"dropping-particle":"","family":"MacDonald","given":"Angus W.","non-dropping-particle":"","parse-names":false,"suffix":""},{"dropping-particle":"","family":"Niendam","given":"Tara A.","non-dropping-particle":"","parse-names":false,"suffix":""},{"dropping-particle":"","family":"Phillips","given":"Joshua","non-dropping-particle":"","parse-names":false,"suffix":""},{"dropping-particle":"","family":"Silverstein","given":"Steven M.","non-dropping-particle":"","parse-names":false,"suffix":""},{"dropping-particle":"","family":"Yonelinas","given":"Andrew P.","non-dropping-particle":"","parse-names":false,"suffix":""},{"dropping-particle":"","family":"Carter","given":"Cameron S.","non-dropping-particle":"","parse-names":false,"suffix":""}],"container-title":"JAMA Psychiatry","id":"ITEM-1","issued":{"date-parts":[["2015"]]},"title":"Functional and Neuroanatomic Specificity of Episodic Memory Dysfunction in Schizophrenia: An fMRI study of the Relational and Item-Specific Encoding Task","type":"article-journal"},"uris":["http://www.mendeley.com/documents/?uuid=5207e6cc-4a6c-3299-917f-ebf18adda17a"]}],"mendeley":{"formattedCitation":"(J. Daniel Ragland et al., 2015)","manualFormatting":"Ragland et al., 2015","plainTextFormattedCitation":"(J. Daniel Ragland et al., 2015)","previouslyFormattedCitation":"(J. Daniel Ragland et al., 2015)"},"properties":{"noteIndex":0},"schema":"https://github.com/citation-style-language/schema/raw/master/csl-citation.json"}</w:instrText>
            </w:r>
            <w:r>
              <w:rPr>
                <w:sz w:val="20"/>
                <w:szCs w:val="20"/>
                <w:lang w:val="en-US"/>
              </w:rPr>
              <w:fldChar w:fldCharType="separate"/>
            </w:r>
            <w:r w:rsidRPr="008730ED">
              <w:rPr>
                <w:noProof/>
                <w:sz w:val="20"/>
                <w:szCs w:val="20"/>
                <w:lang w:val="en-US"/>
              </w:rPr>
              <w:t>Ragland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6267179" w14:textId="2A4F1A72" w:rsidR="00C50A7A" w:rsidRPr="00E0042D" w:rsidRDefault="00C50A7A" w:rsidP="00C50A7A">
            <w:pPr>
              <w:pStyle w:val="TableContents"/>
              <w:spacing w:after="46" w:line="240" w:lineRule="auto"/>
              <w:rPr>
                <w:sz w:val="20"/>
                <w:szCs w:val="20"/>
                <w:lang w:val="en-US"/>
              </w:rPr>
            </w:pPr>
            <w:r>
              <w:rPr>
                <w:sz w:val="20"/>
                <w:szCs w:val="20"/>
                <w:lang w:val="en-US"/>
              </w:rPr>
              <w:t>52 (76.92)</w:t>
            </w:r>
          </w:p>
        </w:tc>
        <w:tc>
          <w:tcPr>
            <w:tcW w:w="1176" w:type="dxa"/>
            <w:tcBorders>
              <w:top w:val="single" w:sz="2" w:space="0" w:color="000001"/>
              <w:left w:val="single" w:sz="2" w:space="0" w:color="000001"/>
              <w:bottom w:val="single" w:sz="2" w:space="0" w:color="000001"/>
            </w:tcBorders>
            <w:shd w:val="clear" w:color="auto" w:fill="auto"/>
          </w:tcPr>
          <w:p w14:paraId="4BDC18FB" w14:textId="77777777" w:rsidR="00C50A7A" w:rsidRPr="00E0042D" w:rsidRDefault="00C50A7A" w:rsidP="00C50A7A">
            <w:pPr>
              <w:pStyle w:val="TableContents"/>
              <w:spacing w:after="46" w:line="240" w:lineRule="auto"/>
              <w:rPr>
                <w:sz w:val="20"/>
                <w:szCs w:val="20"/>
                <w:lang w:val="en-US"/>
              </w:rPr>
            </w:pPr>
            <w:r>
              <w:rPr>
                <w:sz w:val="20"/>
                <w:szCs w:val="20"/>
                <w:lang w:val="en-US"/>
              </w:rPr>
              <w:t>33.8 (11.8)</w:t>
            </w:r>
          </w:p>
        </w:tc>
        <w:tc>
          <w:tcPr>
            <w:tcW w:w="1259" w:type="dxa"/>
            <w:tcBorders>
              <w:top w:val="single" w:sz="2" w:space="0" w:color="000001"/>
              <w:left w:val="single" w:sz="2" w:space="0" w:color="000001"/>
              <w:bottom w:val="single" w:sz="2" w:space="0" w:color="000001"/>
              <w:right w:val="single" w:sz="2" w:space="0" w:color="000001"/>
            </w:tcBorders>
          </w:tcPr>
          <w:p w14:paraId="0558A006" w14:textId="69E2C774" w:rsidR="00C50A7A" w:rsidRDefault="00C50A7A" w:rsidP="00C50A7A">
            <w:pPr>
              <w:pStyle w:val="TableContents"/>
              <w:spacing w:after="46" w:line="240" w:lineRule="auto"/>
              <w:rPr>
                <w:sz w:val="20"/>
                <w:szCs w:val="20"/>
                <w:lang w:val="en-US"/>
              </w:rPr>
            </w:pPr>
            <w:r>
              <w:rPr>
                <w:sz w:val="20"/>
                <w:szCs w:val="20"/>
                <w:lang w:val="en-US"/>
              </w:rPr>
              <w:t>92.31</w:t>
            </w:r>
          </w:p>
        </w:tc>
        <w:tc>
          <w:tcPr>
            <w:tcW w:w="1162" w:type="dxa"/>
            <w:tcBorders>
              <w:top w:val="single" w:sz="2" w:space="0" w:color="000001"/>
              <w:left w:val="single" w:sz="2" w:space="0" w:color="000001"/>
              <w:bottom w:val="single" w:sz="2" w:space="0" w:color="000001"/>
            </w:tcBorders>
          </w:tcPr>
          <w:p w14:paraId="44249B06" w14:textId="1C4111A2" w:rsidR="00C50A7A" w:rsidRDefault="00774BC3"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5B72FD9" w14:textId="326ABEC0"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FB3696D" w14:textId="5DD16178" w:rsidR="00C50A7A" w:rsidRPr="00E0042D" w:rsidRDefault="00774B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AD1C955" w14:textId="27808C06" w:rsidR="00C50A7A" w:rsidRDefault="00774BC3"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33AE61A" w14:textId="5369DBF4" w:rsidR="00C50A7A" w:rsidRDefault="00774BC3"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0E07362" w14:textId="5C96E0CC" w:rsidR="00C50A7A" w:rsidRPr="00E0042D" w:rsidRDefault="00C50A7A" w:rsidP="00C50A7A">
            <w:pPr>
              <w:pStyle w:val="TableContents"/>
              <w:spacing w:after="46" w:line="240" w:lineRule="auto"/>
              <w:rPr>
                <w:sz w:val="20"/>
                <w:szCs w:val="20"/>
                <w:lang w:val="en-US"/>
              </w:rPr>
            </w:pPr>
            <w:r>
              <w:rPr>
                <w:sz w:val="20"/>
                <w:szCs w:val="20"/>
                <w:lang w:val="en-US"/>
              </w:rPr>
              <w:t>57 (71.9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DB748F2" w14:textId="77777777" w:rsidR="00C50A7A" w:rsidRPr="00E0042D" w:rsidRDefault="00C50A7A" w:rsidP="00C50A7A">
            <w:pPr>
              <w:pStyle w:val="TableContents"/>
              <w:spacing w:after="46" w:line="240" w:lineRule="auto"/>
              <w:rPr>
                <w:sz w:val="20"/>
                <w:szCs w:val="20"/>
                <w:lang w:val="en-US"/>
              </w:rPr>
            </w:pPr>
            <w:r>
              <w:rPr>
                <w:sz w:val="20"/>
                <w:szCs w:val="20"/>
                <w:lang w:val="en-US"/>
              </w:rPr>
              <w:t>33.6 (11.5)</w:t>
            </w:r>
          </w:p>
        </w:tc>
      </w:tr>
      <w:tr w:rsidR="008E3E42" w:rsidRPr="00E0042D" w14:paraId="655DAD8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917DE77" w14:textId="6268F490" w:rsidR="008E3E42" w:rsidRDefault="008E3E42"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406-008-0852-5","ISSN":"09401334","abstract":"Schizophrenia is a major mental disorder which is characterized by several cognitive deficits. Investigations of the neural basis of memory dysfunctions using neuroimaging techniques suggest that the hippocampus plays an important role in declarative memory impairment. The goal of this study was to investigate possible dysfunctions in cerebral activation in schizophrenic patients during both word and face recognition memory tasks. We tested 22 schizophrenics and 24 controls matched by gender, age, handedness and parental socioeconomic status. Compared to healthy volunteers, patients with schizophrenia showed decreased bilateral hippocampal activation during word and face recognition tasks. The whole brain analysis also showed a pattern of cortical and subcortical hypoactivation for both verbal and non-verbal recognition. This study provides further evidence of hippocampal involvement in declarative memory impairments of schizophrenia. © 2009 Steinkopff Verlag Darmstadt.","author":[{"dropping-particle":"","family":"Rametti","given":"G","non-dropping-particle":"","parse-names":false,"suffix":""},{"dropping-particle":"","family":"Junqué","given":"C","non-dropping-particle":"","parse-names":false,"suffix":""},{"dropping-particle":"","family":"Vendrell","given":"P","non-dropping-particle":"","parse-names":false,"suffix":""},{"dropping-particle":"","family":"Catalán","given":"R","non-dropping-particle":"","parse-names":false,"suffix":""},{"dropping-particle":"","family":"Penadés","given":"R","non-dropping-particle":"","parse-names":false,"suffix":""},{"dropping-particle":"","family":"Bargalló","given":"N","non-dropping-particle":"","parse-names":false,"suffix":""},{"dropping-particle":"","family":"Bernardo","given":"M","non-dropping-particle":"","parse-names":false,"suffix":""}],"container-title":"European Archives of Psychiatry and Clinical Neuroscience","id":"ITEM-1","issue":"4","issued":{"date-parts":[["2009"]]},"note":"cited By 16","page":"203-211","title":"Hippocampal underactivation in an fMRI study of word and face memory recognition in schizophrenia","type":"article-journal","volume":"259"},"uris":["http://www.mendeley.com/documents/?uuid=c1d4fc1e-49e4-4c79-bc36-82354986693b"]}],"mendeley":{"formattedCitation":"(Rametti et al., 2009)","manualFormatting":"Rametti et al., 2009","plainTextFormattedCitation":"(Rametti et al., 2009)","previouslyFormattedCitation":"(Rametti et al., 2009)"},"properties":{"noteIndex":0},"schema":"https://github.com/citation-style-language/schema/raw/master/csl-citation.json"}</w:instrText>
            </w:r>
            <w:r>
              <w:rPr>
                <w:sz w:val="20"/>
                <w:szCs w:val="20"/>
                <w:lang w:val="en-US"/>
              </w:rPr>
              <w:fldChar w:fldCharType="separate"/>
            </w:r>
            <w:r w:rsidRPr="008E3E42">
              <w:rPr>
                <w:noProof/>
                <w:sz w:val="20"/>
                <w:szCs w:val="20"/>
                <w:lang w:val="en-US"/>
              </w:rPr>
              <w:t>Rametti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3BE548D" w14:textId="05B889BE" w:rsidR="008E3E42" w:rsidRDefault="008E3E42" w:rsidP="00C50A7A">
            <w:pPr>
              <w:pStyle w:val="TableContents"/>
              <w:spacing w:after="46" w:line="240" w:lineRule="auto"/>
              <w:rPr>
                <w:sz w:val="20"/>
                <w:szCs w:val="20"/>
                <w:lang w:val="en-US"/>
              </w:rPr>
            </w:pPr>
            <w:r>
              <w:rPr>
                <w:sz w:val="20"/>
                <w:szCs w:val="20"/>
                <w:lang w:val="en-US"/>
              </w:rPr>
              <w:t>22 (50)</w:t>
            </w:r>
          </w:p>
        </w:tc>
        <w:tc>
          <w:tcPr>
            <w:tcW w:w="1176" w:type="dxa"/>
            <w:tcBorders>
              <w:top w:val="single" w:sz="2" w:space="0" w:color="000001"/>
              <w:left w:val="single" w:sz="2" w:space="0" w:color="000001"/>
              <w:bottom w:val="single" w:sz="2" w:space="0" w:color="000001"/>
            </w:tcBorders>
            <w:shd w:val="clear" w:color="auto" w:fill="auto"/>
          </w:tcPr>
          <w:p w14:paraId="37BE461E" w14:textId="6F54011E" w:rsidR="008E3E42" w:rsidRDefault="008E3E42" w:rsidP="00C50A7A">
            <w:pPr>
              <w:pStyle w:val="TableContents"/>
              <w:spacing w:after="46" w:line="240" w:lineRule="auto"/>
              <w:rPr>
                <w:sz w:val="20"/>
                <w:szCs w:val="20"/>
                <w:lang w:val="en-US"/>
              </w:rPr>
            </w:pPr>
            <w:r>
              <w:rPr>
                <w:sz w:val="20"/>
                <w:szCs w:val="20"/>
                <w:lang w:val="en-US"/>
              </w:rPr>
              <w:t>31.7 (6.61)</w:t>
            </w:r>
          </w:p>
        </w:tc>
        <w:tc>
          <w:tcPr>
            <w:tcW w:w="1259" w:type="dxa"/>
            <w:tcBorders>
              <w:top w:val="single" w:sz="2" w:space="0" w:color="000001"/>
              <w:left w:val="single" w:sz="2" w:space="0" w:color="000001"/>
              <w:bottom w:val="single" w:sz="2" w:space="0" w:color="000001"/>
              <w:right w:val="single" w:sz="2" w:space="0" w:color="000001"/>
            </w:tcBorders>
          </w:tcPr>
          <w:p w14:paraId="1994BCC6" w14:textId="13F7CDE3" w:rsidR="008E3E42" w:rsidRDefault="008E3E42"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7A1AC387" w14:textId="72F943DD" w:rsidR="008E3E42" w:rsidRDefault="008E3E42" w:rsidP="00C50A7A">
            <w:pPr>
              <w:pStyle w:val="TableContents"/>
              <w:spacing w:after="46" w:line="240" w:lineRule="auto"/>
              <w:rPr>
                <w:sz w:val="20"/>
                <w:szCs w:val="20"/>
                <w:lang w:val="en-US"/>
              </w:rPr>
            </w:pPr>
            <w:r>
              <w:rPr>
                <w:sz w:val="20"/>
                <w:szCs w:val="20"/>
                <w:lang w:val="en-US"/>
              </w:rPr>
              <w:t>10 (5.7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FCC1CCF" w14:textId="23F84873" w:rsidR="008E3E42" w:rsidRDefault="008E3E42" w:rsidP="00C50A7A">
            <w:pPr>
              <w:pStyle w:val="TableContents"/>
              <w:spacing w:after="46" w:line="240" w:lineRule="auto"/>
              <w:rPr>
                <w:sz w:val="20"/>
                <w:szCs w:val="20"/>
                <w:lang w:val="en-US"/>
              </w:rPr>
            </w:pPr>
            <w:r>
              <w:rPr>
                <w:sz w:val="20"/>
                <w:szCs w:val="20"/>
                <w:lang w:val="en-US"/>
              </w:rPr>
              <w:t>65.9 (17.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47A1A54" w14:textId="4F2B5991" w:rsidR="008E3E42" w:rsidRDefault="008E3E42" w:rsidP="00C50A7A">
            <w:pPr>
              <w:pStyle w:val="TableContents"/>
              <w:spacing w:after="46" w:line="240" w:lineRule="auto"/>
              <w:rPr>
                <w:sz w:val="20"/>
                <w:szCs w:val="20"/>
                <w:lang w:val="en-US"/>
              </w:rPr>
            </w:pPr>
            <w:r>
              <w:rPr>
                <w:sz w:val="20"/>
                <w:szCs w:val="20"/>
                <w:lang w:val="en-US"/>
              </w:rPr>
              <w:t>12.2 (4.8)</w:t>
            </w:r>
          </w:p>
        </w:tc>
        <w:tc>
          <w:tcPr>
            <w:tcW w:w="1176" w:type="dxa"/>
            <w:tcBorders>
              <w:top w:val="single" w:sz="2" w:space="0" w:color="000001"/>
              <w:left w:val="single" w:sz="2" w:space="0" w:color="000001"/>
              <w:bottom w:val="single" w:sz="2" w:space="0" w:color="000001"/>
              <w:right w:val="single" w:sz="2" w:space="0" w:color="000001"/>
            </w:tcBorders>
          </w:tcPr>
          <w:p w14:paraId="5B50B5FF" w14:textId="0A00D8A0" w:rsidR="008E3E42" w:rsidRDefault="008E3E42" w:rsidP="00C50A7A">
            <w:pPr>
              <w:pStyle w:val="TableContents"/>
              <w:spacing w:after="46" w:line="240" w:lineRule="auto"/>
              <w:rPr>
                <w:sz w:val="20"/>
                <w:szCs w:val="20"/>
                <w:lang w:val="en-US"/>
              </w:rPr>
            </w:pPr>
            <w:r>
              <w:rPr>
                <w:sz w:val="20"/>
                <w:szCs w:val="20"/>
                <w:lang w:val="en-US"/>
              </w:rPr>
              <w:t>21 (5.9)</w:t>
            </w:r>
          </w:p>
        </w:tc>
        <w:tc>
          <w:tcPr>
            <w:tcW w:w="1190" w:type="dxa"/>
            <w:tcBorders>
              <w:top w:val="single" w:sz="2" w:space="0" w:color="000001"/>
              <w:left w:val="single" w:sz="2" w:space="0" w:color="000001"/>
              <w:bottom w:val="single" w:sz="2" w:space="0" w:color="000001"/>
              <w:right w:val="single" w:sz="2" w:space="0" w:color="000001"/>
            </w:tcBorders>
          </w:tcPr>
          <w:p w14:paraId="4262DB4B" w14:textId="5F39A111" w:rsidR="008E3E42" w:rsidRDefault="008E3E42" w:rsidP="00C50A7A">
            <w:pPr>
              <w:pStyle w:val="TableContents"/>
              <w:spacing w:after="46" w:line="240" w:lineRule="auto"/>
              <w:rPr>
                <w:sz w:val="20"/>
                <w:szCs w:val="20"/>
                <w:lang w:val="en-US"/>
              </w:rPr>
            </w:pPr>
            <w:r>
              <w:rPr>
                <w:sz w:val="20"/>
                <w:szCs w:val="20"/>
                <w:lang w:val="en-US"/>
              </w:rPr>
              <w:t>32.5 (9.6)</w:t>
            </w:r>
          </w:p>
        </w:tc>
        <w:tc>
          <w:tcPr>
            <w:tcW w:w="1105" w:type="dxa"/>
            <w:tcBorders>
              <w:top w:val="single" w:sz="2" w:space="0" w:color="000001"/>
              <w:left w:val="single" w:sz="2" w:space="0" w:color="000001"/>
              <w:bottom w:val="single" w:sz="2" w:space="0" w:color="000001"/>
            </w:tcBorders>
            <w:shd w:val="clear" w:color="auto" w:fill="auto"/>
          </w:tcPr>
          <w:p w14:paraId="6583960C" w14:textId="02F3E73D" w:rsidR="008E3E42" w:rsidRDefault="008E3E42" w:rsidP="00C50A7A">
            <w:pPr>
              <w:pStyle w:val="TableContents"/>
              <w:spacing w:after="46" w:line="240" w:lineRule="auto"/>
              <w:rPr>
                <w:sz w:val="20"/>
                <w:szCs w:val="20"/>
                <w:lang w:val="en-US"/>
              </w:rPr>
            </w:pPr>
            <w:r>
              <w:rPr>
                <w:sz w:val="20"/>
                <w:szCs w:val="20"/>
                <w:lang w:val="en-US"/>
              </w:rPr>
              <w:t>24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4204758" w14:textId="0C62DB97" w:rsidR="008E3E42" w:rsidRDefault="008E3E42" w:rsidP="00C50A7A">
            <w:pPr>
              <w:pStyle w:val="TableContents"/>
              <w:spacing w:after="46" w:line="240" w:lineRule="auto"/>
              <w:rPr>
                <w:sz w:val="20"/>
                <w:szCs w:val="20"/>
                <w:lang w:val="en-US"/>
              </w:rPr>
            </w:pPr>
            <w:r>
              <w:rPr>
                <w:sz w:val="20"/>
                <w:szCs w:val="20"/>
                <w:lang w:val="en-US"/>
              </w:rPr>
              <w:t>31.7 (7.04)</w:t>
            </w:r>
          </w:p>
        </w:tc>
      </w:tr>
      <w:tr w:rsidR="00263337" w:rsidRPr="00E0042D" w14:paraId="212BC0E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9D6F043" w14:textId="355B044F" w:rsidR="00263337" w:rsidRDefault="00263337" w:rsidP="00C50A7A">
            <w:pPr>
              <w:spacing w:after="46" w:line="240" w:lineRule="auto"/>
              <w:rPr>
                <w:sz w:val="20"/>
                <w:szCs w:val="20"/>
                <w:lang w:val="en-US"/>
              </w:rPr>
            </w:pPr>
            <w:r>
              <w:rPr>
                <w:sz w:val="20"/>
                <w:szCs w:val="20"/>
                <w:lang w:val="en-US"/>
              </w:rPr>
              <w:fldChar w:fldCharType="begin" w:fldLock="1"/>
            </w:r>
            <w:r w:rsidR="00593469">
              <w:rPr>
                <w:sz w:val="20"/>
                <w:szCs w:val="20"/>
                <w:lang w:val="en-US"/>
              </w:rPr>
              <w:instrText>ADDIN CSL_CITATION {"citationItems":[{"id":"ITEM-1","itemData":{"DOI":"10.1016/j.schres.2014.04.020","ISSN":"15732509","PMID":"24831391","abstract":"Patients with schizophrenia suffer from deficits in monitoring and controlling their own thoughts. Within these so-called metacognitive impairments, alterations in probabilistic reasoning might be one cognitive phenomenon disposing to delusions. However, so far little is known about alterations in associated brain functionality. A previously established task for functional magnetic resonance imaging (fMRI), which requires a probabilistic decision after a variable amount of stimuli, was applied to 23 schizophrenia patients and 28 healthy controls matched for age, gender and educational levels. We compared activation patterns during decision-making under conditions of certainty versus uncertainty and evaluated the process of final decision-making in ventral striatum (VS) and ventral tegmental area (VTA).We replicated a pre-described extended cortical activation pattern during probabilistic reasoning. During final decision-making, activations in several fronto- and parietocortical areas, as well as in VS and VTA became apparent. In both of these regions schizophrenia patients showed a significantly reduced activation. These results further define the network underlying probabilistic decision-making. The observed hypo-activation in regions commonly associated with dopaminergic neurotransmission fits into current concepts of disrupted prediction error signaling in schizophrenia and suggests functional links to reward anticipation. Forthcoming studies with patients at risk for psychosis and drug-naive first episode patients are necessary to elucidate the development of these findings over time and the interplay with associated clinical symptoms. © 2014 Elsevier B.V.","author":[{"dropping-particle":"","family":"Rausch","given":"Franziska","non-dropping-particle":"","parse-names":false,"suffix":""},{"dropping-particle":"","family":"Mier","given":"Daniela","non-dropping-particle":"","parse-names":false,"suffix":""},{"dropping-particle":"","family":"Eifler","given":"Sarah","non-dropping-particle":"","parse-names":false,"suffix":""},{"dropping-particle":"","family":"Esslinger","given":"Christine","non-dropping-particle":"","parse-names":false,"suffix":""},{"dropping-particle":"","family":"Schilling","given":"Claudia","non-dropping-particle":"","parse-names":false,"suffix":""},{"dropping-particle":"","family":"Schirmbeck","given":"Frederike","non-dropping-particle":"","parse-names":false,"suffix":""},{"dropping-particle":"","family":"Englisch","given":"Susanne","non-dropping-particle":"","parse-names":false,"suffix":""},{"dropping-particle":"","family":"Meyer-Lindenberg","given":"Andreas","non-dropping-particle":"","parse-names":false,"suffix":""},{"dropping-particle":"","family":"Kirsch","given":"Peter","non-dropping-particle":"","parse-names":false,"suffix":""},{"dropping-particle":"","family":"Zink","given":"Mathias","non-dropping-particle":"","parse-names":false,"suffix":""}],"container-title":"Schizophrenia Research","id":"ITEM-1","issue":"2-3","issued":{"date-parts":[["2014","7","1"]]},"page":"143-149","publisher":"Elsevier","title":"Reduced activation in ventral striatum and ventral tegmental area during probabilistic decision-making in schizophrenia","type":"article-journal","volume":"156"},"uris":["http://www.mendeley.com/documents/?uuid=6205cc7c-d672-3742-976f-a6425b7d39a3"]}],"mendeley":{"formattedCitation":"(Rausch et al., 2014)","manualFormatting":"Rausch et al., 2014","plainTextFormattedCitation":"(Rausch et al., 2014)","previouslyFormattedCitation":"(Rausch et al., 2014)"},"properties":{"noteIndex":0},"schema":"https://github.com/citation-style-language/schema/raw/master/csl-citation.json"}</w:instrText>
            </w:r>
            <w:r>
              <w:rPr>
                <w:sz w:val="20"/>
                <w:szCs w:val="20"/>
                <w:lang w:val="en-US"/>
              </w:rPr>
              <w:fldChar w:fldCharType="separate"/>
            </w:r>
            <w:r w:rsidRPr="00263337">
              <w:rPr>
                <w:noProof/>
                <w:sz w:val="20"/>
                <w:szCs w:val="20"/>
                <w:lang w:val="en-US"/>
              </w:rPr>
              <w:t>Rausch et al., 201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5CC3898" w14:textId="259FD4BD" w:rsidR="00263337" w:rsidRDefault="00263337" w:rsidP="00C50A7A">
            <w:pPr>
              <w:pStyle w:val="TableContents"/>
              <w:spacing w:after="46" w:line="240" w:lineRule="auto"/>
              <w:rPr>
                <w:sz w:val="20"/>
                <w:szCs w:val="20"/>
                <w:lang w:val="en-US"/>
              </w:rPr>
            </w:pPr>
            <w:r>
              <w:rPr>
                <w:sz w:val="20"/>
                <w:szCs w:val="20"/>
                <w:lang w:val="en-US"/>
              </w:rPr>
              <w:t>23 (69.57)</w:t>
            </w:r>
          </w:p>
        </w:tc>
        <w:tc>
          <w:tcPr>
            <w:tcW w:w="1176" w:type="dxa"/>
            <w:tcBorders>
              <w:top w:val="single" w:sz="2" w:space="0" w:color="000001"/>
              <w:left w:val="single" w:sz="2" w:space="0" w:color="000001"/>
              <w:bottom w:val="single" w:sz="2" w:space="0" w:color="000001"/>
            </w:tcBorders>
            <w:shd w:val="clear" w:color="auto" w:fill="auto"/>
          </w:tcPr>
          <w:p w14:paraId="46A3FB9B" w14:textId="06ED3338" w:rsidR="00263337" w:rsidRDefault="00263337" w:rsidP="00C50A7A">
            <w:pPr>
              <w:pStyle w:val="TableContents"/>
              <w:spacing w:after="46" w:line="240" w:lineRule="auto"/>
              <w:rPr>
                <w:sz w:val="20"/>
                <w:szCs w:val="20"/>
                <w:lang w:val="en-US"/>
              </w:rPr>
            </w:pPr>
            <w:r>
              <w:rPr>
                <w:sz w:val="20"/>
                <w:szCs w:val="20"/>
                <w:lang w:val="en-US"/>
              </w:rPr>
              <w:t>33.17 (9.11)</w:t>
            </w:r>
          </w:p>
        </w:tc>
        <w:tc>
          <w:tcPr>
            <w:tcW w:w="1259" w:type="dxa"/>
            <w:tcBorders>
              <w:top w:val="single" w:sz="2" w:space="0" w:color="000001"/>
              <w:left w:val="single" w:sz="2" w:space="0" w:color="000001"/>
              <w:bottom w:val="single" w:sz="2" w:space="0" w:color="000001"/>
              <w:right w:val="single" w:sz="2" w:space="0" w:color="000001"/>
            </w:tcBorders>
          </w:tcPr>
          <w:p w14:paraId="1BF841BA" w14:textId="227A50D2" w:rsidR="00263337" w:rsidRDefault="00263337"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1DFE3CF0" w14:textId="7A1ED5FD" w:rsidR="00263337" w:rsidRDefault="00263337" w:rsidP="00C50A7A">
            <w:pPr>
              <w:pStyle w:val="TableContents"/>
              <w:spacing w:after="46" w:line="240" w:lineRule="auto"/>
              <w:rPr>
                <w:sz w:val="20"/>
                <w:szCs w:val="20"/>
                <w:lang w:val="en-US"/>
              </w:rPr>
            </w:pPr>
            <w:r>
              <w:rPr>
                <w:sz w:val="20"/>
                <w:szCs w:val="20"/>
                <w:lang w:val="en-US"/>
              </w:rPr>
              <w:t>7.48 (6.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D7477CA" w14:textId="7F11BAAA" w:rsidR="00263337" w:rsidRDefault="00263337" w:rsidP="00C50A7A">
            <w:pPr>
              <w:pStyle w:val="TableContents"/>
              <w:spacing w:after="46" w:line="240" w:lineRule="auto"/>
              <w:rPr>
                <w:sz w:val="20"/>
                <w:szCs w:val="20"/>
                <w:lang w:val="en-US"/>
              </w:rPr>
            </w:pPr>
            <w:r>
              <w:rPr>
                <w:sz w:val="20"/>
                <w:szCs w:val="20"/>
                <w:lang w:val="en-US"/>
              </w:rPr>
              <w:t>63.57 (13.11)</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824477E" w14:textId="26ADCE91" w:rsidR="00263337" w:rsidRDefault="00263337" w:rsidP="00C50A7A">
            <w:pPr>
              <w:pStyle w:val="TableContents"/>
              <w:spacing w:after="46" w:line="240" w:lineRule="auto"/>
              <w:rPr>
                <w:sz w:val="20"/>
                <w:szCs w:val="20"/>
                <w:lang w:val="en-US"/>
              </w:rPr>
            </w:pPr>
            <w:r>
              <w:rPr>
                <w:sz w:val="20"/>
                <w:szCs w:val="20"/>
                <w:lang w:val="en-US"/>
              </w:rPr>
              <w:t>13.7 (4.26)</w:t>
            </w:r>
          </w:p>
        </w:tc>
        <w:tc>
          <w:tcPr>
            <w:tcW w:w="1176" w:type="dxa"/>
            <w:tcBorders>
              <w:top w:val="single" w:sz="2" w:space="0" w:color="000001"/>
              <w:left w:val="single" w:sz="2" w:space="0" w:color="000001"/>
              <w:bottom w:val="single" w:sz="2" w:space="0" w:color="000001"/>
              <w:right w:val="single" w:sz="2" w:space="0" w:color="000001"/>
            </w:tcBorders>
          </w:tcPr>
          <w:p w14:paraId="62D76EB5" w14:textId="1B25ECA9" w:rsidR="00263337" w:rsidRDefault="00263337" w:rsidP="00C50A7A">
            <w:pPr>
              <w:pStyle w:val="TableContents"/>
              <w:spacing w:after="46" w:line="240" w:lineRule="auto"/>
              <w:rPr>
                <w:sz w:val="20"/>
                <w:szCs w:val="20"/>
                <w:lang w:val="en-US"/>
              </w:rPr>
            </w:pPr>
            <w:r>
              <w:rPr>
                <w:sz w:val="20"/>
                <w:szCs w:val="20"/>
                <w:lang w:val="en-US"/>
              </w:rPr>
              <w:t>16.91 (4.78)</w:t>
            </w:r>
          </w:p>
        </w:tc>
        <w:tc>
          <w:tcPr>
            <w:tcW w:w="1190" w:type="dxa"/>
            <w:tcBorders>
              <w:top w:val="single" w:sz="2" w:space="0" w:color="000001"/>
              <w:left w:val="single" w:sz="2" w:space="0" w:color="000001"/>
              <w:bottom w:val="single" w:sz="2" w:space="0" w:color="000001"/>
              <w:right w:val="single" w:sz="2" w:space="0" w:color="000001"/>
            </w:tcBorders>
          </w:tcPr>
          <w:p w14:paraId="7DBF0FF5" w14:textId="54327EAC" w:rsidR="00263337" w:rsidRDefault="00263337" w:rsidP="00C50A7A">
            <w:pPr>
              <w:pStyle w:val="TableContents"/>
              <w:spacing w:after="46" w:line="240" w:lineRule="auto"/>
              <w:rPr>
                <w:sz w:val="20"/>
                <w:szCs w:val="20"/>
                <w:lang w:val="en-US"/>
              </w:rPr>
            </w:pPr>
            <w:r>
              <w:rPr>
                <w:sz w:val="20"/>
                <w:szCs w:val="20"/>
                <w:lang w:val="en-US"/>
              </w:rPr>
              <w:t>32.96 (7.55)</w:t>
            </w:r>
          </w:p>
        </w:tc>
        <w:tc>
          <w:tcPr>
            <w:tcW w:w="1105" w:type="dxa"/>
            <w:tcBorders>
              <w:top w:val="single" w:sz="2" w:space="0" w:color="000001"/>
              <w:left w:val="single" w:sz="2" w:space="0" w:color="000001"/>
              <w:bottom w:val="single" w:sz="2" w:space="0" w:color="000001"/>
            </w:tcBorders>
            <w:shd w:val="clear" w:color="auto" w:fill="auto"/>
          </w:tcPr>
          <w:p w14:paraId="25D43406" w14:textId="2D6900BF" w:rsidR="00263337" w:rsidRDefault="00263337" w:rsidP="00C50A7A">
            <w:pPr>
              <w:pStyle w:val="TableContents"/>
              <w:spacing w:after="46" w:line="240" w:lineRule="auto"/>
              <w:rPr>
                <w:sz w:val="20"/>
                <w:szCs w:val="20"/>
                <w:lang w:val="en-US"/>
              </w:rPr>
            </w:pPr>
            <w:r>
              <w:rPr>
                <w:sz w:val="20"/>
                <w:szCs w:val="20"/>
                <w:lang w:val="en-US"/>
              </w:rPr>
              <w:t>28 (53.5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8DC9422" w14:textId="65909700" w:rsidR="00263337" w:rsidRDefault="00263337" w:rsidP="00C50A7A">
            <w:pPr>
              <w:pStyle w:val="TableContents"/>
              <w:spacing w:after="46" w:line="240" w:lineRule="auto"/>
              <w:rPr>
                <w:sz w:val="20"/>
                <w:szCs w:val="20"/>
                <w:lang w:val="en-US"/>
              </w:rPr>
            </w:pPr>
            <w:r>
              <w:rPr>
                <w:sz w:val="20"/>
                <w:szCs w:val="20"/>
                <w:lang w:val="en-US"/>
              </w:rPr>
              <w:t>35.79 (12.08)</w:t>
            </w:r>
          </w:p>
        </w:tc>
      </w:tr>
      <w:tr w:rsidR="00C17AD7" w:rsidRPr="00E0042D" w14:paraId="7837C79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6F3C587" w14:textId="71A0C09B"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0.04.013","ISSN":"00063223","abstract":"Background: Neuroimaging and electrophysiologic studies have consistently provided evidence of impairment in anterior cingulate cortex/medial frontal cortex function in people with schizophrenia. In this study, we sought to clarify the nature of this abnormality by combining proton magnetic resonance spectroscopy (1H-MRS) with functional magnetic resonance imaging (fMRI) at 3T. Methods: We used single-voxel MRS acquired in the dorsal anterior cingulate cortex and fMRI during performance of a Stroop color-naming task to investigate the neurochemistry and functional response of the anterior cingulate cortex/medial frontal cortex in 26 stable, medicated subjects with schizophrenia and 23 matched healthy control subjects. Results: In schizophrenia subjects, we found decreased blood oxygen leveldependent signal in the medial frontal wall, with significant clusters restricted to more dorsal regions compared with healthy subjects. In addition, we observed a trend-level decrease in N-acetylaspartate/creatine (NAA/Cr) levels and a significant positive correlation between NAA/Cr level and the blood oxygen level-dependent signal in schizophrenia subjects that did not exist in healthy subjects. Furthermore, in this group of medicated subjects, we did not find evidence of decreased glutamate + glutamine(Glx)/Cr levels, but there was a significant negative correlation between Glx/Cr levels and negative symptoms. Conclusions: Our results suggest that abnormal NAA levels, which may reflect a neuronal dysfunction related to schizophrenia, affect neuronal physiology, as evidenced by reduced blood oxygen leveldependent response. © 2010 Society of Biological Psychiatry.","author":[{"dropping-particle":"","family":"Reid","given":"Meredith A.","non-dropping-particle":"","parse-names":false,"suffix":""},{"dropping-particle":"","family":"Stoeckel","given":"Luke E.","non-dropping-particle":"","parse-names":false,"suffix":""},{"dropping-particle":"","family":"White","given":"David M.","non-dropping-particle":"","parse-names":false,"suffix":""},{"dropping-particle":"","family":"Avsar","given":"Kathy B.","non-dropping-particle":"","parse-names":false,"suffix":""},{"dropping-particle":"","family":"Bolding","given":"Mark S.","non-dropping-particle":"","parse-names":false,"suffix":""},{"dropping-particle":"","family":"Akella","given":"N. Shastry","non-dropping-particle":"","parse-names":false,"suffix":""},{"dropping-particle":"","family":"Knowlton","given":"Robert C.","non-dropping-particle":"","parse-names":false,"suffix":""},{"dropping-particle":"","family":"Hollander","given":"Jan A.","non-dropping-particle":"Den","parse-names":false,"suffix":""},{"dropping-particle":"","family":"Lahti","given":"Adrienne C.","non-dropping-particle":"","parse-names":false,"suffix":""}],"container-title":"Biological Psychiatry","id":"ITEM-1","issue":"7","issued":{"date-parts":[["2010","10","1"]]},"page":"625-633","publisher":"NIH Public Access","title":"Assessments of function and biochemistry of the anterior cingulate cortex in schizophrenia","type":"article-journal","volume":"68"},"uris":["http://www.mendeley.com/documents/?uuid=8028119f-f269-3f0f-a09e-ef046f890394"]}],"mendeley":{"formattedCitation":"(Reid et al., 2010)","manualFormatting":"Reid et al., 2010","plainTextFormattedCitation":"(Reid et al., 2010)","previouslyFormattedCitation":"(Reid et al., 2010)"},"properties":{"noteIndex":0},"schema":"https://github.com/citation-style-language/schema/raw/master/csl-citation.json"}</w:instrText>
            </w:r>
            <w:r>
              <w:rPr>
                <w:sz w:val="20"/>
                <w:szCs w:val="20"/>
                <w:lang w:val="en-US"/>
              </w:rPr>
              <w:fldChar w:fldCharType="separate"/>
            </w:r>
            <w:r w:rsidRPr="008730ED">
              <w:rPr>
                <w:noProof/>
                <w:sz w:val="20"/>
                <w:szCs w:val="20"/>
                <w:lang w:val="en-US"/>
              </w:rPr>
              <w:t>Reid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C26510E" w14:textId="698FF9DD" w:rsidR="00C50A7A" w:rsidRPr="00E0042D" w:rsidRDefault="00C50A7A" w:rsidP="00C50A7A">
            <w:pPr>
              <w:pStyle w:val="TableContents"/>
              <w:spacing w:after="46" w:line="240" w:lineRule="auto"/>
              <w:rPr>
                <w:sz w:val="20"/>
                <w:szCs w:val="20"/>
                <w:lang w:val="en-US"/>
              </w:rPr>
            </w:pPr>
            <w:r>
              <w:rPr>
                <w:sz w:val="20"/>
                <w:szCs w:val="20"/>
                <w:lang w:val="en-US"/>
              </w:rPr>
              <w:t>14 (78.57)</w:t>
            </w:r>
          </w:p>
        </w:tc>
        <w:tc>
          <w:tcPr>
            <w:tcW w:w="1176" w:type="dxa"/>
            <w:tcBorders>
              <w:top w:val="single" w:sz="2" w:space="0" w:color="000001"/>
              <w:left w:val="single" w:sz="2" w:space="0" w:color="000001"/>
              <w:bottom w:val="single" w:sz="2" w:space="0" w:color="000001"/>
            </w:tcBorders>
            <w:shd w:val="clear" w:color="auto" w:fill="auto"/>
          </w:tcPr>
          <w:p w14:paraId="050046FA" w14:textId="77777777" w:rsidR="00C50A7A" w:rsidRPr="00E0042D" w:rsidRDefault="00C50A7A" w:rsidP="00C50A7A">
            <w:pPr>
              <w:pStyle w:val="TableContents"/>
              <w:spacing w:after="46" w:line="240" w:lineRule="auto"/>
              <w:rPr>
                <w:sz w:val="20"/>
                <w:szCs w:val="20"/>
                <w:lang w:val="en-US"/>
              </w:rPr>
            </w:pPr>
            <w:r>
              <w:rPr>
                <w:sz w:val="20"/>
                <w:szCs w:val="20"/>
                <w:lang w:val="en-US"/>
              </w:rPr>
              <w:t>35.1 (12.6)</w:t>
            </w:r>
          </w:p>
        </w:tc>
        <w:tc>
          <w:tcPr>
            <w:tcW w:w="1259" w:type="dxa"/>
            <w:tcBorders>
              <w:top w:val="single" w:sz="2" w:space="0" w:color="000001"/>
              <w:left w:val="single" w:sz="2" w:space="0" w:color="000001"/>
              <w:bottom w:val="single" w:sz="2" w:space="0" w:color="000001"/>
              <w:right w:val="single" w:sz="2" w:space="0" w:color="000001"/>
            </w:tcBorders>
          </w:tcPr>
          <w:p w14:paraId="7606423E" w14:textId="3C0A973D"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6BBB8DA" w14:textId="5ADFDDC3" w:rsidR="00C50A7A" w:rsidRDefault="00774BC3"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6AFA3D5" w14:textId="4B5C15C3"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4B2D195D" w14:textId="3ADDD5D3" w:rsidR="00C50A7A" w:rsidRPr="00E0042D" w:rsidRDefault="00774B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4BFEB71" w14:textId="7B3742F4" w:rsidR="00C50A7A" w:rsidRDefault="00774BC3"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6DC7183" w14:textId="1FBC9171" w:rsidR="00C50A7A" w:rsidRDefault="00774BC3"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C32EFB6" w14:textId="259A2DD1" w:rsidR="00C50A7A" w:rsidRPr="00E0042D" w:rsidRDefault="00C50A7A" w:rsidP="00C50A7A">
            <w:pPr>
              <w:pStyle w:val="TableContents"/>
              <w:spacing w:after="46" w:line="240" w:lineRule="auto"/>
              <w:rPr>
                <w:sz w:val="20"/>
                <w:szCs w:val="20"/>
                <w:lang w:val="en-US"/>
              </w:rPr>
            </w:pPr>
            <w:r>
              <w:rPr>
                <w:sz w:val="20"/>
                <w:szCs w:val="20"/>
                <w:lang w:val="en-US"/>
              </w:rPr>
              <w:t>18 (61.11)</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922D44F" w14:textId="77777777" w:rsidR="00C50A7A" w:rsidRPr="00E0042D" w:rsidRDefault="00C50A7A" w:rsidP="00C50A7A">
            <w:pPr>
              <w:pStyle w:val="TableContents"/>
              <w:spacing w:after="46" w:line="240" w:lineRule="auto"/>
              <w:rPr>
                <w:sz w:val="20"/>
                <w:szCs w:val="20"/>
                <w:lang w:val="en-US"/>
              </w:rPr>
            </w:pPr>
            <w:r>
              <w:rPr>
                <w:sz w:val="20"/>
                <w:szCs w:val="20"/>
                <w:lang w:val="en-US"/>
              </w:rPr>
              <w:t>36.8 (12)</w:t>
            </w:r>
          </w:p>
        </w:tc>
      </w:tr>
      <w:tr w:rsidR="00593469" w:rsidRPr="00E0042D" w14:paraId="20A9BD5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E0D6F22" w14:textId="31F56EAB" w:rsidR="00593469" w:rsidRDefault="00593469" w:rsidP="00C50A7A">
            <w:pPr>
              <w:spacing w:after="46" w:line="240" w:lineRule="auto"/>
              <w:rPr>
                <w:sz w:val="20"/>
                <w:szCs w:val="20"/>
                <w:lang w:val="en-US"/>
              </w:rPr>
            </w:pPr>
            <w:r>
              <w:rPr>
                <w:sz w:val="20"/>
                <w:szCs w:val="20"/>
                <w:lang w:val="en-US"/>
              </w:rPr>
              <w:fldChar w:fldCharType="begin" w:fldLock="1"/>
            </w:r>
            <w:r w:rsidR="00AC292B">
              <w:rPr>
                <w:sz w:val="20"/>
                <w:szCs w:val="20"/>
                <w:lang w:val="en-US"/>
              </w:rPr>
              <w:instrText>ADDIN CSL_CITATION {"citationItems":[{"id":"ITEM-1","itemData":{"DOI":"10.1016/j.schres.2006.04.027","ISSN":"09209964","PMID":"16814986","abstract":"In schizophrenia, explicit learning deficits have been well established although it is less clear whether these patients have deficits in implicit learning (IL). IL is thought to depend on intact striatal functioning. This study examined the hypothesis that schizophrenia patients show deficient recruitment of striatal activation during an IL paradigm, relative to performance-matched healthy comparison subjects. Ten subjects with schizophrenia on atypical antipsychotic medication and 10 age, gender, education, and performance matched healthy comparison subjects underwent fMRI while performing an IL task. On the basis of whole-brain and striatal region-of-interest analyses, we found a relative lack of striatal activation in schizophrenia patients. This result is consistent with convergent evidence of striatal dysfunction in schizophrenia. © 2006 Elsevier B.V. All rights reserved.","author":[{"dropping-particle":"","family":"Reiss","given":"Jeffrey P.","non-dropping-particle":"","parse-names":false,"suffix":""},{"dropping-particle":"","family":"Campbell","given":"Darren W.","non-dropping-particle":"","parse-names":false,"suffix":""},{"dropping-particle":"","family":"Leslie","given":"William D.","non-dropping-particle":"","parse-names":false,"suffix":""},{"dropping-particle":"","family":"Paulus","given":"Martin P.","non-dropping-particle":"","parse-names":false,"suffix":""},{"dropping-particle":"","family":"Ryner","given":"Lawrence N.","non-dropping-particle":"","parse-names":false,"suffix":""},{"dropping-particle":"","family":"Polimeni","given":"Joseph O.","non-dropping-particle":"","parse-names":false,"suffix":""},{"dropping-particle":"","family":"Foot","given":"Brendon J.","non-dropping-particle":"","parse-names":false,"suffix":""},{"dropping-particle":"","family":"Sareen","given":"Jitender","non-dropping-particle":"","parse-names":false,"suffix":""}],"container-title":"Schizophrenia Research","id":"ITEM-1","issue":"1-3","issued":{"date-parts":[["2006","10","1"]]},"page":"127-137","publisher":"Elsevier","title":"Deficit in schizophrenia to recruit the striatum in implicit learning: A functional magnetic resonance imaging investigation","type":"article-journal","volume":"87"},"uris":["http://www.mendeley.com/documents/?uuid=0c79a841-a60f-3e47-ad40-a82d21c03f15"]}],"mendeley":{"formattedCitation":"(Reiss et al., 2006)","manualFormatting":"Reiss et al., 2006","plainTextFormattedCitation":"(Reiss et al., 2006)","previouslyFormattedCitation":"(Reiss et al., 2006)"},"properties":{"noteIndex":0},"schema":"https://github.com/citation-style-language/schema/raw/master/csl-citation.json"}</w:instrText>
            </w:r>
            <w:r>
              <w:rPr>
                <w:sz w:val="20"/>
                <w:szCs w:val="20"/>
                <w:lang w:val="en-US"/>
              </w:rPr>
              <w:fldChar w:fldCharType="separate"/>
            </w:r>
            <w:r w:rsidRPr="00593469">
              <w:rPr>
                <w:noProof/>
                <w:sz w:val="20"/>
                <w:szCs w:val="20"/>
                <w:lang w:val="en-US"/>
              </w:rPr>
              <w:t>Reiss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46D49D7" w14:textId="289D135F" w:rsidR="00593469" w:rsidRDefault="00593469" w:rsidP="00C50A7A">
            <w:pPr>
              <w:pStyle w:val="TableContents"/>
              <w:spacing w:after="46" w:line="240" w:lineRule="auto"/>
              <w:rPr>
                <w:sz w:val="20"/>
                <w:szCs w:val="20"/>
                <w:lang w:val="en-US"/>
              </w:rPr>
            </w:pPr>
            <w:r>
              <w:rPr>
                <w:sz w:val="20"/>
                <w:szCs w:val="20"/>
                <w:lang w:val="en-US"/>
              </w:rPr>
              <w:t>10 (90)</w:t>
            </w:r>
          </w:p>
        </w:tc>
        <w:tc>
          <w:tcPr>
            <w:tcW w:w="1176" w:type="dxa"/>
            <w:tcBorders>
              <w:top w:val="single" w:sz="2" w:space="0" w:color="000001"/>
              <w:left w:val="single" w:sz="2" w:space="0" w:color="000001"/>
              <w:bottom w:val="single" w:sz="2" w:space="0" w:color="000001"/>
            </w:tcBorders>
            <w:shd w:val="clear" w:color="auto" w:fill="auto"/>
          </w:tcPr>
          <w:p w14:paraId="0FB67275" w14:textId="281BE1AD" w:rsidR="00593469" w:rsidRDefault="00593469" w:rsidP="00C50A7A">
            <w:pPr>
              <w:pStyle w:val="TableContents"/>
              <w:spacing w:after="46" w:line="240" w:lineRule="auto"/>
              <w:rPr>
                <w:sz w:val="20"/>
                <w:szCs w:val="20"/>
                <w:lang w:val="en-US"/>
              </w:rPr>
            </w:pPr>
            <w:r>
              <w:rPr>
                <w:sz w:val="20"/>
                <w:szCs w:val="20"/>
                <w:lang w:val="en-US"/>
              </w:rPr>
              <w:t>29.1 (9.4)</w:t>
            </w:r>
          </w:p>
        </w:tc>
        <w:tc>
          <w:tcPr>
            <w:tcW w:w="1259" w:type="dxa"/>
            <w:tcBorders>
              <w:top w:val="single" w:sz="2" w:space="0" w:color="000001"/>
              <w:left w:val="single" w:sz="2" w:space="0" w:color="000001"/>
              <w:bottom w:val="single" w:sz="2" w:space="0" w:color="000001"/>
              <w:right w:val="single" w:sz="2" w:space="0" w:color="000001"/>
            </w:tcBorders>
          </w:tcPr>
          <w:p w14:paraId="6551B291" w14:textId="70606393" w:rsidR="00593469" w:rsidRDefault="00AC292B"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A3C4A22" w14:textId="14D6D4D9" w:rsidR="00593469" w:rsidRDefault="00AC292B" w:rsidP="00C50A7A">
            <w:pPr>
              <w:pStyle w:val="TableContents"/>
              <w:spacing w:after="46" w:line="240" w:lineRule="auto"/>
              <w:rPr>
                <w:sz w:val="20"/>
                <w:szCs w:val="20"/>
                <w:lang w:val="en-US"/>
              </w:rPr>
            </w:pPr>
            <w:r>
              <w:rPr>
                <w:sz w:val="20"/>
                <w:szCs w:val="20"/>
                <w:lang w:val="en-US"/>
              </w:rPr>
              <w:t>11.5 (1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5F4AB94" w14:textId="59AB6FA8" w:rsidR="00593469" w:rsidRDefault="00AC292B" w:rsidP="00C50A7A">
            <w:pPr>
              <w:pStyle w:val="TableContents"/>
              <w:spacing w:after="46" w:line="240" w:lineRule="auto"/>
              <w:rPr>
                <w:sz w:val="20"/>
                <w:szCs w:val="20"/>
                <w:lang w:val="en-US"/>
              </w:rPr>
            </w:pPr>
            <w:r>
              <w:rPr>
                <w:sz w:val="20"/>
                <w:szCs w:val="20"/>
                <w:lang w:val="en-US"/>
              </w:rPr>
              <w:t>69 (8.2)</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6673391" w14:textId="6801FF93" w:rsidR="00593469"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5032239B" w14:textId="0D711159" w:rsidR="00593469" w:rsidRDefault="00AC292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E8CDAA9" w14:textId="0608835C" w:rsidR="00593469" w:rsidRDefault="00AC292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6CAD47B4" w14:textId="70515B40" w:rsidR="00593469" w:rsidRDefault="00AC292B" w:rsidP="00C50A7A">
            <w:pPr>
              <w:pStyle w:val="TableContents"/>
              <w:spacing w:after="46" w:line="240" w:lineRule="auto"/>
              <w:rPr>
                <w:sz w:val="20"/>
                <w:szCs w:val="20"/>
                <w:lang w:val="en-US"/>
              </w:rPr>
            </w:pPr>
            <w:r>
              <w:rPr>
                <w:sz w:val="20"/>
                <w:szCs w:val="20"/>
                <w:lang w:val="en-US"/>
              </w:rPr>
              <w:t>10 (9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EA4BB14" w14:textId="496BC6A9" w:rsidR="00593469" w:rsidRDefault="00AC292B" w:rsidP="00C50A7A">
            <w:pPr>
              <w:pStyle w:val="TableContents"/>
              <w:spacing w:after="46" w:line="240" w:lineRule="auto"/>
              <w:rPr>
                <w:sz w:val="20"/>
                <w:szCs w:val="20"/>
                <w:lang w:val="en-US"/>
              </w:rPr>
            </w:pPr>
            <w:r>
              <w:rPr>
                <w:sz w:val="20"/>
                <w:szCs w:val="20"/>
                <w:lang w:val="en-US"/>
              </w:rPr>
              <w:t>26.1 (7.1)</w:t>
            </w:r>
          </w:p>
        </w:tc>
      </w:tr>
      <w:tr w:rsidR="00AC292B" w:rsidRPr="001D2CF6" w14:paraId="717023E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9C418C3" w14:textId="3FE49F15" w:rsidR="00AC292B" w:rsidRDefault="00AC292B"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93/schbul/sbq037","ISSN":"05867614","PMID":"20418447","abstract":"Relational learning, which is learning the relationship among items, is impaired in schizophrenia but can be improved with training. This study investigated neural changes with functional magnetic resonance imaging before and after training on a relational learning task in schizophrenia and healthy control subjects. Despite their acquiring similar relational learning performance, the groups exhibited different neural activation patterns before and following training. Controls engaged regions within the relational learning network that included frontal, parietal, and medial temporal lobe, before and following training. Controls also exhibited activation reductions in region and spatial extent with relational learning proficiency, a commonly observed phenomenon in successful learning. In contrast, subjects with schizophrenia displayed no positive activations compared with the control condition before training. After training, subjects with schizophrenia displayed bilateral inferior parietal region activation as predicted. Contrary to hypothesis, hippocampal activation was not observed following training in schizophrenia. These findings suggest that the parietal lobe may be receptive to cognitive training interventions and that successful relational learning may be achieved in schizophrenia through the use of alternative extrahippocampal brain regions. © The Author 2010.","author":[{"dropping-particle":"","family":"Rowland","given":"Laura M.","non-dropping-particle":"","parse-names":false,"suffix":""},{"dropping-particle":"","family":"Griego","given":"Jacqueline A.","non-dropping-particle":"","parse-names":false,"suffix":""},{"dropping-particle":"","family":"Spieker","given":"Elena A.","non-dropping-particle":"","parse-names":false,"suffix":""},{"dropping-particle":"","family":"Cortes","given":"Carlos R.","non-dropping-particle":"","parse-names":false,"suffix":""},{"dropping-particle":"","family":"Holcomb","given":"Henry H.","non-dropping-particle":"","parse-names":false,"suffix":""}],"container-title":"Schizophrenia Bulletin","id":"ITEM-1","issue":"3","issued":{"date-parts":[["2010"]]},"page":"496-503","publisher":"Oxford University Press","title":"Neural changes associated with relational learning in schizophrenia","type":"article-journal","volume":"36"},"uris":["http://www.mendeley.com/documents/?uuid=8d595f33-3815-3da1-930b-7c60f9d1559d"]}],"mendeley":{"formattedCitation":"(Rowland, Griego, Spieker, Cortes, &amp; Holcomb, 2010)","manualFormatting":"Rowland et al., 2010","plainTextFormattedCitation":"(Rowland, Griego, Spieker, Cortes, &amp; Holcomb, 2010)","previouslyFormattedCitation":"(Rowland, Griego, Spieker, Cortes, &amp; Holcomb, 2010)"},"properties":{"noteIndex":0},"schema":"https://github.com/citation-style-language/schema/raw/master/csl-citation.json"}</w:instrText>
            </w:r>
            <w:r>
              <w:rPr>
                <w:sz w:val="20"/>
                <w:szCs w:val="20"/>
                <w:lang w:val="en-US"/>
              </w:rPr>
              <w:fldChar w:fldCharType="separate"/>
            </w:r>
            <w:r w:rsidRPr="00AC292B">
              <w:rPr>
                <w:noProof/>
                <w:sz w:val="20"/>
                <w:szCs w:val="20"/>
                <w:lang w:val="en-US"/>
              </w:rPr>
              <w:t>Rowland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2F6BACC" w14:textId="5543EAB2" w:rsidR="00AC292B" w:rsidRPr="001D2CF6" w:rsidRDefault="00AC292B" w:rsidP="00C50A7A">
            <w:pPr>
              <w:pStyle w:val="TableContents"/>
              <w:spacing w:after="46" w:line="240" w:lineRule="auto"/>
              <w:rPr>
                <w:sz w:val="20"/>
                <w:szCs w:val="20"/>
                <w:lang w:val="pt-PT"/>
              </w:rPr>
            </w:pPr>
            <w:r>
              <w:rPr>
                <w:sz w:val="20"/>
                <w:szCs w:val="20"/>
                <w:lang w:val="pt-PT"/>
              </w:rPr>
              <w:t>17 (52.94)</w:t>
            </w:r>
          </w:p>
        </w:tc>
        <w:tc>
          <w:tcPr>
            <w:tcW w:w="1176" w:type="dxa"/>
            <w:tcBorders>
              <w:top w:val="single" w:sz="2" w:space="0" w:color="000001"/>
              <w:left w:val="single" w:sz="2" w:space="0" w:color="000001"/>
              <w:bottom w:val="single" w:sz="2" w:space="0" w:color="000001"/>
            </w:tcBorders>
            <w:shd w:val="clear" w:color="auto" w:fill="auto"/>
          </w:tcPr>
          <w:p w14:paraId="1E68E24D" w14:textId="3F21A8BB" w:rsidR="00AC292B" w:rsidRPr="001D2CF6" w:rsidRDefault="00AC292B" w:rsidP="00C50A7A">
            <w:pPr>
              <w:pStyle w:val="TableContents"/>
              <w:spacing w:after="46" w:line="240" w:lineRule="auto"/>
              <w:rPr>
                <w:sz w:val="20"/>
                <w:szCs w:val="20"/>
                <w:lang w:val="pt-PT"/>
              </w:rPr>
            </w:pPr>
            <w:r>
              <w:rPr>
                <w:sz w:val="20"/>
                <w:szCs w:val="20"/>
                <w:lang w:val="pt-PT"/>
              </w:rPr>
              <w:t>41.9 (11)</w:t>
            </w:r>
          </w:p>
        </w:tc>
        <w:tc>
          <w:tcPr>
            <w:tcW w:w="1259" w:type="dxa"/>
            <w:tcBorders>
              <w:top w:val="single" w:sz="2" w:space="0" w:color="000001"/>
              <w:left w:val="single" w:sz="2" w:space="0" w:color="000001"/>
              <w:bottom w:val="single" w:sz="2" w:space="0" w:color="000001"/>
              <w:right w:val="single" w:sz="2" w:space="0" w:color="000001"/>
            </w:tcBorders>
          </w:tcPr>
          <w:p w14:paraId="38BE74AC" w14:textId="4536D475" w:rsidR="00AC292B" w:rsidRPr="001D2CF6" w:rsidRDefault="00AC292B" w:rsidP="00C50A7A">
            <w:pPr>
              <w:pStyle w:val="TableContents"/>
              <w:spacing w:after="46" w:line="240" w:lineRule="auto"/>
              <w:rPr>
                <w:sz w:val="20"/>
                <w:szCs w:val="20"/>
                <w:lang w:val="pt-PT"/>
              </w:rPr>
            </w:pPr>
            <w:r>
              <w:rPr>
                <w:sz w:val="20"/>
                <w:szCs w:val="20"/>
                <w:lang w:val="pt-PT"/>
              </w:rPr>
              <w:t>100</w:t>
            </w:r>
          </w:p>
        </w:tc>
        <w:tc>
          <w:tcPr>
            <w:tcW w:w="1162" w:type="dxa"/>
            <w:tcBorders>
              <w:top w:val="single" w:sz="2" w:space="0" w:color="000001"/>
              <w:left w:val="single" w:sz="2" w:space="0" w:color="000001"/>
              <w:bottom w:val="single" w:sz="2" w:space="0" w:color="000001"/>
            </w:tcBorders>
          </w:tcPr>
          <w:p w14:paraId="7D8EB602" w14:textId="742C4790" w:rsidR="00AC292B" w:rsidRPr="001D2CF6" w:rsidRDefault="00AC292B" w:rsidP="00C50A7A">
            <w:pPr>
              <w:pStyle w:val="TableContents"/>
              <w:spacing w:after="46" w:line="240" w:lineRule="auto"/>
              <w:rPr>
                <w:sz w:val="20"/>
                <w:szCs w:val="20"/>
                <w:lang w:val="pt-PT"/>
              </w:rPr>
            </w:pPr>
            <w:r>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6E96E86" w14:textId="780B05CE" w:rsidR="00AC292B" w:rsidRPr="001D2CF6" w:rsidRDefault="00AC292B" w:rsidP="00C50A7A">
            <w:pPr>
              <w:pStyle w:val="TableContents"/>
              <w:spacing w:after="46" w:line="240" w:lineRule="auto"/>
              <w:rPr>
                <w:sz w:val="20"/>
                <w:szCs w:val="20"/>
                <w:lang w:val="pt-PT"/>
              </w:rPr>
            </w:pPr>
            <w:r>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441F801" w14:textId="1939FAEF" w:rsidR="00AC292B" w:rsidRPr="001D2CF6" w:rsidRDefault="00AC292B" w:rsidP="00C50A7A">
            <w:pPr>
              <w:pStyle w:val="TableContents"/>
              <w:spacing w:after="46" w:line="240" w:lineRule="auto"/>
              <w:rPr>
                <w:sz w:val="20"/>
                <w:szCs w:val="20"/>
                <w:lang w:val="pt-PT"/>
              </w:rPr>
            </w:pPr>
            <w:r>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tcPr>
          <w:p w14:paraId="11D3F25E" w14:textId="545B97A2" w:rsidR="00AC292B" w:rsidRPr="001D2CF6" w:rsidRDefault="00AC292B" w:rsidP="00C50A7A">
            <w:pPr>
              <w:pStyle w:val="TableContents"/>
              <w:spacing w:after="46" w:line="240" w:lineRule="auto"/>
              <w:rPr>
                <w:sz w:val="20"/>
                <w:szCs w:val="20"/>
                <w:lang w:val="pt-PT"/>
              </w:rPr>
            </w:pPr>
            <w:r>
              <w:rPr>
                <w:sz w:val="20"/>
                <w:szCs w:val="20"/>
                <w:lang w:val="pt-PT"/>
              </w:rPr>
              <w:t>NA</w:t>
            </w:r>
          </w:p>
        </w:tc>
        <w:tc>
          <w:tcPr>
            <w:tcW w:w="1190" w:type="dxa"/>
            <w:tcBorders>
              <w:top w:val="single" w:sz="2" w:space="0" w:color="000001"/>
              <w:left w:val="single" w:sz="2" w:space="0" w:color="000001"/>
              <w:bottom w:val="single" w:sz="2" w:space="0" w:color="000001"/>
              <w:right w:val="single" w:sz="2" w:space="0" w:color="000001"/>
            </w:tcBorders>
          </w:tcPr>
          <w:p w14:paraId="0B05B5E0" w14:textId="7C44786E" w:rsidR="00AC292B" w:rsidRPr="001D2CF6" w:rsidRDefault="00AC292B" w:rsidP="00C50A7A">
            <w:pPr>
              <w:pStyle w:val="TableContents"/>
              <w:spacing w:after="46" w:line="240" w:lineRule="auto"/>
              <w:rPr>
                <w:sz w:val="20"/>
                <w:szCs w:val="20"/>
                <w:lang w:val="pt-PT"/>
              </w:rPr>
            </w:pPr>
            <w:r>
              <w:rPr>
                <w:sz w:val="20"/>
                <w:szCs w:val="20"/>
                <w:lang w:val="pt-PT"/>
              </w:rPr>
              <w:t>NA</w:t>
            </w:r>
          </w:p>
        </w:tc>
        <w:tc>
          <w:tcPr>
            <w:tcW w:w="1105" w:type="dxa"/>
            <w:tcBorders>
              <w:top w:val="single" w:sz="2" w:space="0" w:color="000001"/>
              <w:left w:val="single" w:sz="2" w:space="0" w:color="000001"/>
              <w:bottom w:val="single" w:sz="2" w:space="0" w:color="000001"/>
            </w:tcBorders>
            <w:shd w:val="clear" w:color="auto" w:fill="auto"/>
          </w:tcPr>
          <w:p w14:paraId="751F0EEA" w14:textId="0A53F102" w:rsidR="00AC292B" w:rsidRPr="001D2CF6" w:rsidRDefault="00AC292B" w:rsidP="00C50A7A">
            <w:pPr>
              <w:pStyle w:val="TableContents"/>
              <w:spacing w:after="46" w:line="240" w:lineRule="auto"/>
              <w:rPr>
                <w:sz w:val="20"/>
                <w:szCs w:val="20"/>
                <w:lang w:val="pt-PT"/>
              </w:rPr>
            </w:pPr>
            <w:r>
              <w:rPr>
                <w:sz w:val="20"/>
                <w:szCs w:val="20"/>
                <w:lang w:val="pt-PT"/>
              </w:rPr>
              <w:t>17 (52.9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38C1E38" w14:textId="2A5B5AE4" w:rsidR="00AC292B" w:rsidRPr="001D2CF6" w:rsidRDefault="00AC292B" w:rsidP="00C50A7A">
            <w:pPr>
              <w:pStyle w:val="TableContents"/>
              <w:spacing w:after="46" w:line="240" w:lineRule="auto"/>
              <w:rPr>
                <w:sz w:val="20"/>
                <w:szCs w:val="20"/>
                <w:lang w:val="pt-PT"/>
              </w:rPr>
            </w:pPr>
            <w:r>
              <w:rPr>
                <w:sz w:val="20"/>
                <w:szCs w:val="20"/>
                <w:lang w:val="pt-PT"/>
              </w:rPr>
              <w:t>40.8 (13.2)</w:t>
            </w:r>
          </w:p>
        </w:tc>
      </w:tr>
      <w:tr w:rsidR="00C17AD7" w:rsidRPr="00CE7B32" w14:paraId="6C064CCF"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EF002F6" w14:textId="0B2C61EE" w:rsidR="00C50A7A" w:rsidRPr="006B3C1C" w:rsidRDefault="00C50A7A" w:rsidP="00C50A7A">
            <w:pPr>
              <w:spacing w:after="46" w:line="240" w:lineRule="auto"/>
              <w:rPr>
                <w:sz w:val="20"/>
                <w:szCs w:val="20"/>
                <w:lang w:val="pt-PT"/>
              </w:rPr>
            </w:pPr>
            <w:r>
              <w:rPr>
                <w:sz w:val="20"/>
                <w:szCs w:val="20"/>
                <w:lang w:val="en-US"/>
              </w:rPr>
              <w:lastRenderedPageBreak/>
              <w:fldChar w:fldCharType="begin" w:fldLock="1"/>
            </w:r>
            <w:r>
              <w:rPr>
                <w:sz w:val="20"/>
                <w:szCs w:val="20"/>
                <w:lang w:val="en-US"/>
              </w:rPr>
              <w:instrText>ADDIN CSL_CITATION {"citationItems":[{"id":"ITEM-1","itemData":{"DOI":"10.1016/j.pscychresns.2009.02.009","ISSN":"09254927","abstract":"Schizophrenia patients show some deficits in executive processes (impaired behavioural performance and abnormal brain functioning). The aim of this study is to explore the brain activity of schizophrenia patients during different inhibitory tasks. We used functional magnetic resonance imaging to investigate to investigate the restraint and deletion aspects of inhibition in 19 patients with schizophrenia and 12 normal subjects during the performance of the Hayling and the N-back tasks. The patients demonstrated impaired performance (more errors and longer reaction times) in the Hayling task. Schizophrenia subjects activated the same fronto-parietal network as the control subjects but demonstrated stronger parietal activations. For the N-back task, the deficit shown by the patients was limited to the number of target omissions. The reaction times and the number of false alarms did not differ in the two groups. We interpret this pattern of deficit as an alteration of working memory processes (and unaltered inhibition). Schizophrenia subjects showed higher activations in a fronto-parietal network. Since schizophrenia patients reached normal inhibitory performances in the N-back task and not in the Hayling task, the frontal hyperactivation may reflect an increased effort or a compensatory mechanism that facilitates the performance of executive tasks. During the Hayling task, this frontal hyperactivation was not achieved, and its absence was associated with a performance deficit relative to the performance of normal subjects. © 2009 Elsevier Ireland Ltd. All rights reserved.","author":[{"dropping-particle":"","family":"Royer","given":"Aurélie","non-dropping-particle":"","parse-names":false,"suffix":""},{"dropping-particle":"","family":"Schneider","given":"</w:instrText>
            </w:r>
            <w:r w:rsidRPr="006B3C1C">
              <w:rPr>
                <w:sz w:val="20"/>
                <w:szCs w:val="20"/>
                <w:lang w:val="pt-PT"/>
              </w:rPr>
              <w:instrText>Fabien Christian Georges","non-dropping-particle":"","parse-names":false,"suffix":""},{"dropping-particle":"","family":"Grosselin","given":"Anne","non-dropping-particle":"","parse-names":false,"suffix":""},{"dropping-particle":"","family":"Pellet","given":"Jacques","non-dropping-particle":"","parse-names":false,"suffix":""},{"dropping-particle":"","family":"Barral","given":"Fabrice Guy","non-dropping-particle":"","parse-names":false,"suffix":""},{"dropping-particle":"","family":"Laurent","given":"Bernard","non-dropping-particle":"","parse-names":false,"suffix":""},{"dropping-particle":"","family":"Brouillet","given":"Denis","non-dropping-particle":"","parse-names":false,"suffix":""},{"dropping-particle":"","family":"Lang","given":"François","non-dropping-particle":"","parse-names":false,"suffix":""}],"container-title":"Psychiatry Research - Neuroimaging","id":"ITEM-1","issue":"3","issued":{"date-parts":[["2009","9","30"]]},"page":"170-176","publisher":"Elsevier","title":"Brain activation during executive processes in schizophrenia","type":"article-journal","volume":"173"},"uris":["http://www.mendeley.com/documents/?uuid=ab215953-8162-3bdd-8048-a87bab804266"]}],"mendeley":{"formattedCitation":"(Royer et al., 2009)","manualFormatting":"Royer et al., 2009","plainTextFormattedCitation":"(Royer et al., 2009)","previouslyFormattedCitation":"(Royer et al., 2009)"},"properties":{"noteIndex":0},"schema":"https://github.com/citation-style-language/schema/raw/master/csl-citation.json"}</w:instrText>
            </w:r>
            <w:r>
              <w:rPr>
                <w:sz w:val="20"/>
                <w:szCs w:val="20"/>
                <w:lang w:val="en-US"/>
              </w:rPr>
              <w:fldChar w:fldCharType="separate"/>
            </w:r>
            <w:r w:rsidRPr="006B3C1C">
              <w:rPr>
                <w:noProof/>
                <w:sz w:val="20"/>
                <w:szCs w:val="20"/>
                <w:lang w:val="pt-PT"/>
              </w:rPr>
              <w:t>Royer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FC525CC" w14:textId="42FE0494" w:rsidR="00C50A7A" w:rsidRPr="006B3C1C" w:rsidRDefault="00C50A7A" w:rsidP="00C50A7A">
            <w:pPr>
              <w:pStyle w:val="TableContents"/>
              <w:spacing w:after="46" w:line="240" w:lineRule="auto"/>
              <w:rPr>
                <w:sz w:val="20"/>
                <w:szCs w:val="20"/>
                <w:lang w:val="pt-PT"/>
              </w:rPr>
            </w:pPr>
            <w:r w:rsidRPr="006B3C1C">
              <w:rPr>
                <w:sz w:val="20"/>
                <w:szCs w:val="20"/>
                <w:lang w:val="pt-PT"/>
              </w:rPr>
              <w:t>19 (NA)</w:t>
            </w:r>
          </w:p>
        </w:tc>
        <w:tc>
          <w:tcPr>
            <w:tcW w:w="1176" w:type="dxa"/>
            <w:tcBorders>
              <w:top w:val="single" w:sz="2" w:space="0" w:color="000001"/>
              <w:left w:val="single" w:sz="2" w:space="0" w:color="000001"/>
              <w:bottom w:val="single" w:sz="2" w:space="0" w:color="000001"/>
            </w:tcBorders>
            <w:shd w:val="clear" w:color="auto" w:fill="auto"/>
          </w:tcPr>
          <w:p w14:paraId="0947E917" w14:textId="77777777" w:rsidR="00C50A7A" w:rsidRPr="006B3C1C" w:rsidRDefault="00C50A7A" w:rsidP="00C50A7A">
            <w:pPr>
              <w:pStyle w:val="TableContents"/>
              <w:spacing w:after="46" w:line="240" w:lineRule="auto"/>
              <w:rPr>
                <w:sz w:val="20"/>
                <w:szCs w:val="20"/>
                <w:lang w:val="pt-PT"/>
              </w:rPr>
            </w:pPr>
            <w:r w:rsidRPr="006B3C1C">
              <w:rPr>
                <w:sz w:val="20"/>
                <w:szCs w:val="20"/>
                <w:lang w:val="pt-PT"/>
              </w:rPr>
              <w:t>33 (6.9)</w:t>
            </w:r>
          </w:p>
        </w:tc>
        <w:tc>
          <w:tcPr>
            <w:tcW w:w="1259" w:type="dxa"/>
            <w:tcBorders>
              <w:top w:val="single" w:sz="2" w:space="0" w:color="000001"/>
              <w:left w:val="single" w:sz="2" w:space="0" w:color="000001"/>
              <w:bottom w:val="single" w:sz="2" w:space="0" w:color="000001"/>
              <w:right w:val="single" w:sz="2" w:space="0" w:color="000001"/>
            </w:tcBorders>
          </w:tcPr>
          <w:p w14:paraId="45ED6741" w14:textId="7D58E0CA" w:rsidR="00C50A7A" w:rsidRPr="006B3C1C" w:rsidRDefault="00C50A7A" w:rsidP="00C50A7A">
            <w:pPr>
              <w:pStyle w:val="TableContents"/>
              <w:spacing w:after="46" w:line="240" w:lineRule="auto"/>
              <w:rPr>
                <w:sz w:val="20"/>
                <w:szCs w:val="20"/>
                <w:lang w:val="pt-PT"/>
              </w:rPr>
            </w:pPr>
            <w:r w:rsidRPr="006B3C1C">
              <w:rPr>
                <w:sz w:val="20"/>
                <w:szCs w:val="20"/>
                <w:lang w:val="pt-PT"/>
              </w:rPr>
              <w:t>100</w:t>
            </w:r>
          </w:p>
        </w:tc>
        <w:tc>
          <w:tcPr>
            <w:tcW w:w="1162" w:type="dxa"/>
            <w:tcBorders>
              <w:top w:val="single" w:sz="2" w:space="0" w:color="000001"/>
              <w:left w:val="single" w:sz="2" w:space="0" w:color="000001"/>
              <w:bottom w:val="single" w:sz="2" w:space="0" w:color="000001"/>
            </w:tcBorders>
          </w:tcPr>
          <w:p w14:paraId="00A8A0F3" w14:textId="2F10FCED" w:rsidR="00C50A7A" w:rsidRPr="006B3C1C" w:rsidRDefault="00774BC3" w:rsidP="00C50A7A">
            <w:pPr>
              <w:pStyle w:val="TableContents"/>
              <w:spacing w:after="46" w:line="240" w:lineRule="auto"/>
              <w:rPr>
                <w:sz w:val="20"/>
                <w:szCs w:val="20"/>
                <w:lang w:val="pt-PT"/>
              </w:rPr>
            </w:pPr>
            <w:r w:rsidRPr="006B3C1C">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6C5D300" w14:textId="0AAF42F6" w:rsidR="00C50A7A" w:rsidRPr="006B3C1C" w:rsidRDefault="00C50A7A" w:rsidP="00C50A7A">
            <w:pPr>
              <w:pStyle w:val="TableContents"/>
              <w:spacing w:after="46" w:line="240" w:lineRule="auto"/>
              <w:rPr>
                <w:sz w:val="20"/>
                <w:szCs w:val="20"/>
                <w:lang w:val="pt-PT"/>
              </w:rPr>
            </w:pPr>
            <w:r w:rsidRPr="006B3C1C">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E3C70F5" w14:textId="2C7987C8" w:rsidR="00C50A7A" w:rsidRPr="006B3C1C" w:rsidRDefault="00774BC3" w:rsidP="00C50A7A">
            <w:pPr>
              <w:pStyle w:val="TableContents"/>
              <w:spacing w:after="46" w:line="240" w:lineRule="auto"/>
              <w:rPr>
                <w:sz w:val="20"/>
                <w:szCs w:val="20"/>
                <w:lang w:val="pt-PT"/>
              </w:rPr>
            </w:pPr>
            <w:r w:rsidRPr="006B3C1C">
              <w:rPr>
                <w:sz w:val="20"/>
                <w:szCs w:val="20"/>
                <w:lang w:val="pt-PT"/>
              </w:rPr>
              <w:t>NA</w:t>
            </w:r>
          </w:p>
        </w:tc>
        <w:tc>
          <w:tcPr>
            <w:tcW w:w="1176" w:type="dxa"/>
            <w:tcBorders>
              <w:top w:val="single" w:sz="2" w:space="0" w:color="000001"/>
              <w:left w:val="single" w:sz="2" w:space="0" w:color="000001"/>
              <w:bottom w:val="single" w:sz="2" w:space="0" w:color="000001"/>
              <w:right w:val="single" w:sz="2" w:space="0" w:color="000001"/>
            </w:tcBorders>
          </w:tcPr>
          <w:p w14:paraId="4015F08E" w14:textId="319706D2" w:rsidR="00C50A7A" w:rsidRPr="006B3C1C" w:rsidRDefault="00774BC3" w:rsidP="00C50A7A">
            <w:pPr>
              <w:pStyle w:val="TableContents"/>
              <w:spacing w:after="46" w:line="240" w:lineRule="auto"/>
              <w:rPr>
                <w:sz w:val="20"/>
                <w:szCs w:val="20"/>
                <w:lang w:val="pt-PT"/>
              </w:rPr>
            </w:pPr>
            <w:r w:rsidRPr="006B3C1C">
              <w:rPr>
                <w:sz w:val="20"/>
                <w:szCs w:val="20"/>
                <w:lang w:val="pt-PT"/>
              </w:rPr>
              <w:t>NA</w:t>
            </w:r>
          </w:p>
        </w:tc>
        <w:tc>
          <w:tcPr>
            <w:tcW w:w="1190" w:type="dxa"/>
            <w:tcBorders>
              <w:top w:val="single" w:sz="2" w:space="0" w:color="000001"/>
              <w:left w:val="single" w:sz="2" w:space="0" w:color="000001"/>
              <w:bottom w:val="single" w:sz="2" w:space="0" w:color="000001"/>
              <w:right w:val="single" w:sz="2" w:space="0" w:color="000001"/>
            </w:tcBorders>
          </w:tcPr>
          <w:p w14:paraId="548930DD" w14:textId="736E10CB" w:rsidR="00C50A7A" w:rsidRPr="006B3C1C" w:rsidRDefault="00774BC3" w:rsidP="00C50A7A">
            <w:pPr>
              <w:pStyle w:val="TableContents"/>
              <w:spacing w:after="46" w:line="240" w:lineRule="auto"/>
              <w:rPr>
                <w:sz w:val="20"/>
                <w:szCs w:val="20"/>
                <w:lang w:val="pt-PT"/>
              </w:rPr>
            </w:pPr>
            <w:r w:rsidRPr="006B3C1C">
              <w:rPr>
                <w:sz w:val="20"/>
                <w:szCs w:val="20"/>
                <w:lang w:val="pt-PT"/>
              </w:rPr>
              <w:t>NA</w:t>
            </w:r>
          </w:p>
        </w:tc>
        <w:tc>
          <w:tcPr>
            <w:tcW w:w="1105" w:type="dxa"/>
            <w:tcBorders>
              <w:top w:val="single" w:sz="2" w:space="0" w:color="000001"/>
              <w:left w:val="single" w:sz="2" w:space="0" w:color="000001"/>
              <w:bottom w:val="single" w:sz="2" w:space="0" w:color="000001"/>
            </w:tcBorders>
            <w:shd w:val="clear" w:color="auto" w:fill="auto"/>
          </w:tcPr>
          <w:p w14:paraId="3FC62532" w14:textId="71FB661C" w:rsidR="00C50A7A" w:rsidRPr="006B3C1C" w:rsidRDefault="00C50A7A" w:rsidP="00C50A7A">
            <w:pPr>
              <w:pStyle w:val="TableContents"/>
              <w:spacing w:after="46" w:line="240" w:lineRule="auto"/>
              <w:rPr>
                <w:sz w:val="20"/>
                <w:szCs w:val="20"/>
                <w:lang w:val="pt-PT"/>
              </w:rPr>
            </w:pPr>
            <w:r w:rsidRPr="006B3C1C">
              <w:rPr>
                <w:sz w:val="20"/>
                <w:szCs w:val="20"/>
                <w:lang w:val="pt-PT"/>
              </w:rPr>
              <w:t>12 (NA)</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F8DBFDD" w14:textId="77777777" w:rsidR="00C50A7A" w:rsidRPr="006B3C1C" w:rsidRDefault="00C50A7A" w:rsidP="00C50A7A">
            <w:pPr>
              <w:pStyle w:val="TableContents"/>
              <w:spacing w:after="46" w:line="240" w:lineRule="auto"/>
              <w:rPr>
                <w:sz w:val="20"/>
                <w:szCs w:val="20"/>
                <w:lang w:val="pt-PT"/>
              </w:rPr>
            </w:pPr>
            <w:r w:rsidRPr="006B3C1C">
              <w:rPr>
                <w:sz w:val="20"/>
                <w:szCs w:val="20"/>
                <w:lang w:val="pt-PT"/>
              </w:rPr>
              <w:t>33.9 (7.3)</w:t>
            </w:r>
          </w:p>
        </w:tc>
      </w:tr>
      <w:tr w:rsidR="00AC292B" w:rsidRPr="00E0042D" w14:paraId="4888B6CC"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D020A80" w14:textId="2166AEA0" w:rsidR="00AC292B" w:rsidRDefault="00AC292B" w:rsidP="00C50A7A">
            <w:pPr>
              <w:spacing w:after="46" w:line="240" w:lineRule="auto"/>
              <w:rPr>
                <w:sz w:val="20"/>
                <w:szCs w:val="20"/>
                <w:lang w:val="en-US"/>
              </w:rPr>
            </w:pPr>
            <w:r>
              <w:rPr>
                <w:sz w:val="20"/>
                <w:szCs w:val="20"/>
                <w:lang w:val="en-US"/>
              </w:rPr>
              <w:fldChar w:fldCharType="begin" w:fldLock="1"/>
            </w:r>
            <w:r w:rsidR="00D92B10">
              <w:rPr>
                <w:sz w:val="20"/>
                <w:szCs w:val="20"/>
                <w:lang w:val="pt-PT"/>
              </w:rPr>
              <w:instrText>ADDIN CSL_CITATION {"citationItems":[{"id":"ITEM-1","itemData":{"DOI":"10.1016/j.neuroimage.2003.10.027","ISSN":"10538119","PMID":"15006650","abstract":"Voxel-based morphometry (VBM) allows the output of structural data in a Statistical Parametric Map of the brain in the same way that the SPM can do with functional data. Using functional magnetic resonance (fMR), we studied brain activation in 14 patients with schizophrenia and 14 matched normal controls. We found significant hypoactivation in patients in several regions, especially in the right hemisphere, in the dorsolateral frontal and temporal regions and in the inferior parietal. Subcortically, we found strong hypoactivity in the thalamus. The optimized VBM method revealed gray matter (GM) abnormalities in the bilateral supramarginal gyrus and cingulate cortex, and in the right inferior temporal regions. Three regions involved in attentional processes showed both structural and functional deficits: the thalamus, the anterior cingulate and the inferior parietal. The results suggest that these regions may be involved in the attentional deficit in schizophrenia. © 2004 Elsevier Inc. All rights reserved.","author":[{"dropping-particle":"","family":"Salgado-Pineda","given":"Pilar","non-dropping-particle":"","parse-names":false,"suffix":""},{"dropping-particle":"","family":"Junqué","given":"Carme","non-dropping-particle":"","parse-names":false,"suffix":""},{"dropping-particle":"","family":"Vendrell","given":"Pere","non-dropping-particle":"","parse-names":false,"suffix":""},{"dropping-particle":"","family":"Baeza","given":"Immaculada","non-dropping-particle":"","parse-names":false,"suffix":""},{"dropping-particle":"","family":"Bargalló","given":"Nuria","non-dropping-particle":"","parse-names":false,"suffix":""},{"dropping-particle":"","family":"Falcón","given":"Carles","non-dropping-particle":"","parse-names":false,"suffix":""},{"dropping-particle":"","family":"Bernardo","given":"Miquel","non-dropping-particle":"","parse-names":false,"suffix":""}],"container-title":"NeuroImage","id":"ITEM-1","issue":"3","issued":{"date-parts":[["2004","3","1"]]},"page":"840-847","publisher":"Academic Press","title":"Decreased cerebral activation during CPT performance: Structural and functional deficits in schizophrenic patients","type":"article-journal","volume":"21"},"uris":["http://www.mendeley.com/documents/?uuid=e9627d07-1c73-345b-9a92-d3fff64e59b9"]}],"mendeley":{"formattedCitation":"(Pilar Salgado-Pineda et al., 2004)","manualFormatting":"Salgado-Pineda et al., 2004","plainTextFormattedCitation":"(Pilar Salgado-Pineda et al., 2004)","previouslyFormattedCitation":"(Pilar Salgado-Pineda et al., 2004)"},"properties":{"noteIndex":0},"schema":"https://github.com/citation-style-language/schema/raw/master/csl-citation.json"}</w:instrText>
            </w:r>
            <w:r>
              <w:rPr>
                <w:sz w:val="20"/>
                <w:szCs w:val="20"/>
                <w:lang w:val="en-US"/>
              </w:rPr>
              <w:fldChar w:fldCharType="separate"/>
            </w:r>
            <w:r w:rsidRPr="00AC292B">
              <w:rPr>
                <w:noProof/>
                <w:sz w:val="20"/>
                <w:szCs w:val="20"/>
                <w:lang w:val="en-US"/>
              </w:rPr>
              <w:t>Salgado-Pineda et al., 200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259C131" w14:textId="690140BA" w:rsidR="00AC292B" w:rsidRDefault="00AC292B" w:rsidP="00C50A7A">
            <w:pPr>
              <w:pStyle w:val="TableContents"/>
              <w:spacing w:after="46" w:line="240" w:lineRule="auto"/>
              <w:rPr>
                <w:sz w:val="20"/>
                <w:szCs w:val="20"/>
                <w:lang w:val="en-US"/>
              </w:rPr>
            </w:pPr>
            <w:r>
              <w:rPr>
                <w:sz w:val="20"/>
                <w:szCs w:val="20"/>
                <w:lang w:val="en-US"/>
              </w:rPr>
              <w:t>14 (50)</w:t>
            </w:r>
          </w:p>
        </w:tc>
        <w:tc>
          <w:tcPr>
            <w:tcW w:w="1176" w:type="dxa"/>
            <w:tcBorders>
              <w:top w:val="single" w:sz="2" w:space="0" w:color="000001"/>
              <w:left w:val="single" w:sz="2" w:space="0" w:color="000001"/>
              <w:bottom w:val="single" w:sz="2" w:space="0" w:color="000001"/>
            </w:tcBorders>
            <w:shd w:val="clear" w:color="auto" w:fill="auto"/>
          </w:tcPr>
          <w:p w14:paraId="285555D6" w14:textId="48416B71" w:rsidR="00AC292B" w:rsidRDefault="00AC292B" w:rsidP="00C50A7A">
            <w:pPr>
              <w:pStyle w:val="TableContents"/>
              <w:spacing w:after="46" w:line="240" w:lineRule="auto"/>
              <w:rPr>
                <w:sz w:val="20"/>
                <w:szCs w:val="20"/>
                <w:lang w:val="en-US"/>
              </w:rPr>
            </w:pPr>
            <w:r>
              <w:rPr>
                <w:sz w:val="20"/>
                <w:szCs w:val="20"/>
                <w:lang w:val="en-US"/>
              </w:rPr>
              <w:t>25.05 (4.05)</w:t>
            </w:r>
          </w:p>
        </w:tc>
        <w:tc>
          <w:tcPr>
            <w:tcW w:w="1259" w:type="dxa"/>
            <w:tcBorders>
              <w:top w:val="single" w:sz="2" w:space="0" w:color="000001"/>
              <w:left w:val="single" w:sz="2" w:space="0" w:color="000001"/>
              <w:bottom w:val="single" w:sz="2" w:space="0" w:color="000001"/>
              <w:right w:val="single" w:sz="2" w:space="0" w:color="000001"/>
            </w:tcBorders>
          </w:tcPr>
          <w:p w14:paraId="6CCAAED5" w14:textId="11D63661" w:rsidR="00AC292B" w:rsidRDefault="00AC292B"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6A21525" w14:textId="6F907553" w:rsidR="00AC292B" w:rsidRDefault="00AC292B"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311F859" w14:textId="3FA8F124" w:rsidR="00AC292B"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37121E2" w14:textId="27A2CA0F" w:rsidR="00AC292B"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62DB3BF" w14:textId="2CDE69DD" w:rsidR="00AC292B" w:rsidRDefault="00AC292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2556C4C" w14:textId="116F952C" w:rsidR="00AC292B" w:rsidRDefault="00AC292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2286525" w14:textId="6FFBB213" w:rsidR="00AC292B" w:rsidRDefault="00AC292B" w:rsidP="00C50A7A">
            <w:pPr>
              <w:pStyle w:val="TableContents"/>
              <w:spacing w:after="46" w:line="240" w:lineRule="auto"/>
              <w:rPr>
                <w:sz w:val="20"/>
                <w:szCs w:val="20"/>
                <w:lang w:val="en-US"/>
              </w:rPr>
            </w:pPr>
            <w:r>
              <w:rPr>
                <w:sz w:val="20"/>
                <w:szCs w:val="20"/>
                <w:lang w:val="en-US"/>
              </w:rPr>
              <w:t>14 (NA)</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2BD0580" w14:textId="47BAD16F" w:rsidR="00AC292B" w:rsidRDefault="00AC292B" w:rsidP="00C50A7A">
            <w:pPr>
              <w:pStyle w:val="TableContents"/>
              <w:spacing w:after="46" w:line="240" w:lineRule="auto"/>
              <w:rPr>
                <w:sz w:val="20"/>
                <w:szCs w:val="20"/>
                <w:lang w:val="en-US"/>
              </w:rPr>
            </w:pPr>
            <w:r>
              <w:rPr>
                <w:sz w:val="20"/>
                <w:szCs w:val="20"/>
                <w:lang w:val="en-US"/>
              </w:rPr>
              <w:t>25.14 (3.32)</w:t>
            </w:r>
          </w:p>
        </w:tc>
      </w:tr>
      <w:tr w:rsidR="00C17AD7" w:rsidRPr="00E0042D" w14:paraId="1FCBB12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8BDA4FF" w14:textId="36ACE315"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pt-PT"/>
              </w:rPr>
              <w:instrText>ADDIN CSL_CITATION {"citationItems":[{"id":"ITEM-1","itemData":{"DOI":"10.1016/j.schres.2016.02.033","ISSN":"15732509","abstract":"Background: Structural pathology in the hippocampus is well-documented in schizophrenia, but brain functional changes have not been consistently found. We used spatial navigation in a virtual reality environment, a task that is known to produce robust hippocampal activation in healthy subjects, to examine task-related activations and de-activations in the disorder. Methods: Twenty-seven DSM IV schizophrenia patients and 32 healthy controls underwent fMRI while they navigated to a goal through a virtual reality town. Activations and de-activations were examined at the whole brain level and also using a region-of-interest (ROI) in the hippocampus. Results: Spatial navigation was associated with activation in the posterior hippocampus and parahippocampal gyrus plus widespread neocortical areas. The patients showed reduced activation compared to the controls in the left dorsolateral prefrontal cortex (DLPFC) and the left occipital/temporal cortex. No differences in hippocampal activation were seen either at the whole-brain level or in the ROI analysis. The patients showed failure of de-activation affecting some but not all subregions of the default mode network. Conclusions: Schizophrenia is associated with task-related hypoactivation in the DLPFC during spatial navigation, but not with functional changes in the hippocampus. The failure of de-activation also found adds to evidence for default mode network dysfunction in the disorder.","author":[{"dropping-particle":"","family":"Salgado-Pineda","given":"Pilar","non-dropping-particle":"","parse-names":false,"suffix":""},{"dropping-particle":"","family":"Landin-Romero","given":"Ramón","non-dropping-particle":"","parse-names":false,"suffix":""},{"dropping-particle":"","family":"Portillo","given":"Francisco","non-dropping-particle":"","parse-names":false,"suffix":""},{"dropping-particle":"","family":"Bosque","given":"Clara","non-dropping-particle":"","parse-names":false,"suffix":""},{"dropping-particle":"","family":"Pomes","given":"Ausias","non-dropping-particle":"","parse-names":false,"suffix":""},{"dropping-particle":"","family":"Spanlang","given":"Bernhard","non-dropping-particle":"","parse-names":false,"suffix":""},{"dropping-particle":"","family":"Franquelo","given":"Jose Carlos","non-dropping-particle":"","parse-names":false,"suffix":""},{"dropping-particle":"","family":"Teixido","given":"Cristina","non-dropping-particle":"","parse-names":false,"suffix":""},{"dropping-particle":"","family":"Sarró","given":"Salvador","non-dropping-particle":"","parse-names":false,"suffix":""},{"dropping-particle":"","family":"Salvador","given":"Raymond","non-dropping-particle":"","parse-names":false,"suffix":""},{"dropping-particle":"","family":"Slater","given":"Mel","non-dropping-particle":"","parse-names":false,"suffix":""},{"dropping-particle":"","family":"Pomarol-Clotet","given":"Edith","non-dropping-particle":"","parse-names":false,"suffix":""},{"dropping-particle":"","family":"McKenna","given":"Peter J.","non-dropping-particle":"","parse-names":false,"suffix":""}],"container-title":"Schizophrenia Research","id":"ITEM-1","issued":{"date-parts":[["2016"]]},"title":"Examining hippocampal function in schizophrenia using a virtual reality spatial navigation task","type":"article-journal"},"uris":["http://www.mendeley.com/documents/?uuid=210ce414-1848-3098-8902-a320f9724fe2"]}],"mendeley":{"formattedCitation":"(Pilar Salgado-Pineda et al., 2016)","manualFormatting":"Salgado-Pineda et al., 2016","plainTextFormattedCitation":"(Pilar Salgado-Pineda et al., 2016)","previouslyFormattedCitation":"(Pilar Salgado-Pineda et al., 2016)"},"properties":{"noteIndex":0},"schema":"https://github.com/citation-style-language/schema/raw/master/csl-citation.json"}</w:instrText>
            </w:r>
            <w:r>
              <w:rPr>
                <w:sz w:val="20"/>
                <w:szCs w:val="20"/>
                <w:lang w:val="en-US"/>
              </w:rPr>
              <w:fldChar w:fldCharType="separate"/>
            </w:r>
            <w:r w:rsidRPr="008730ED">
              <w:rPr>
                <w:noProof/>
                <w:sz w:val="20"/>
                <w:szCs w:val="20"/>
                <w:lang w:val="en-US"/>
              </w:rPr>
              <w:t>Salgado-Pineda et al., 201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EF10C5F" w14:textId="49DC4901" w:rsidR="00C50A7A" w:rsidRPr="00E0042D" w:rsidRDefault="00C50A7A" w:rsidP="00C50A7A">
            <w:pPr>
              <w:pStyle w:val="TableContents"/>
              <w:spacing w:after="46" w:line="240" w:lineRule="auto"/>
              <w:rPr>
                <w:sz w:val="20"/>
                <w:szCs w:val="20"/>
                <w:lang w:val="en-US"/>
              </w:rPr>
            </w:pPr>
            <w:r>
              <w:rPr>
                <w:sz w:val="20"/>
                <w:szCs w:val="20"/>
                <w:lang w:val="en-US"/>
              </w:rPr>
              <w:t>27 (81.48)</w:t>
            </w:r>
          </w:p>
        </w:tc>
        <w:tc>
          <w:tcPr>
            <w:tcW w:w="1176" w:type="dxa"/>
            <w:tcBorders>
              <w:top w:val="single" w:sz="2" w:space="0" w:color="000001"/>
              <w:left w:val="single" w:sz="2" w:space="0" w:color="000001"/>
              <w:bottom w:val="single" w:sz="2" w:space="0" w:color="000001"/>
            </w:tcBorders>
            <w:shd w:val="clear" w:color="auto" w:fill="auto"/>
          </w:tcPr>
          <w:p w14:paraId="50744E3C" w14:textId="77777777" w:rsidR="00C50A7A" w:rsidRPr="00E0042D" w:rsidRDefault="00C50A7A" w:rsidP="00C50A7A">
            <w:pPr>
              <w:pStyle w:val="TableContents"/>
              <w:spacing w:after="46" w:line="240" w:lineRule="auto"/>
              <w:rPr>
                <w:sz w:val="20"/>
                <w:szCs w:val="20"/>
                <w:lang w:val="en-US"/>
              </w:rPr>
            </w:pPr>
            <w:r>
              <w:rPr>
                <w:sz w:val="20"/>
                <w:szCs w:val="20"/>
                <w:lang w:val="en-US"/>
              </w:rPr>
              <w:t>36.62 (9.35)</w:t>
            </w:r>
          </w:p>
        </w:tc>
        <w:tc>
          <w:tcPr>
            <w:tcW w:w="1259" w:type="dxa"/>
            <w:tcBorders>
              <w:top w:val="single" w:sz="2" w:space="0" w:color="000001"/>
              <w:left w:val="single" w:sz="2" w:space="0" w:color="000001"/>
              <w:bottom w:val="single" w:sz="2" w:space="0" w:color="000001"/>
              <w:right w:val="single" w:sz="2" w:space="0" w:color="000001"/>
            </w:tcBorders>
          </w:tcPr>
          <w:p w14:paraId="538F7DE8" w14:textId="55B49939"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AF70E37" w14:textId="1EFB0B27" w:rsidR="00C50A7A" w:rsidRDefault="00774BC3" w:rsidP="00C50A7A">
            <w:pPr>
              <w:pStyle w:val="TableContents"/>
              <w:spacing w:after="46" w:line="240" w:lineRule="auto"/>
              <w:rPr>
                <w:sz w:val="20"/>
                <w:szCs w:val="20"/>
                <w:lang w:val="en-US"/>
              </w:rPr>
            </w:pPr>
            <w:r>
              <w:rPr>
                <w:sz w:val="20"/>
                <w:szCs w:val="20"/>
                <w:lang w:val="en-US"/>
              </w:rPr>
              <w:t>14.6 (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8EA36B4" w14:textId="60334BFD" w:rsidR="00C50A7A" w:rsidRPr="00E0042D" w:rsidRDefault="00C50A7A" w:rsidP="00C50A7A">
            <w:pPr>
              <w:pStyle w:val="TableContents"/>
              <w:spacing w:after="46" w:line="240" w:lineRule="auto"/>
              <w:rPr>
                <w:sz w:val="20"/>
                <w:szCs w:val="20"/>
                <w:lang w:val="en-US"/>
              </w:rPr>
            </w:pPr>
            <w:r>
              <w:rPr>
                <w:sz w:val="20"/>
                <w:szCs w:val="20"/>
                <w:lang w:val="en-US"/>
              </w:rPr>
              <w:t>59.58 (11.85)</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C41683C" w14:textId="670BCD43" w:rsidR="00C50A7A" w:rsidRPr="00E0042D" w:rsidRDefault="00774BC3" w:rsidP="00C50A7A">
            <w:pPr>
              <w:pStyle w:val="TableContents"/>
              <w:spacing w:after="46" w:line="240" w:lineRule="auto"/>
              <w:rPr>
                <w:sz w:val="20"/>
                <w:szCs w:val="20"/>
                <w:lang w:val="en-US"/>
              </w:rPr>
            </w:pPr>
            <w:r>
              <w:rPr>
                <w:sz w:val="20"/>
                <w:szCs w:val="20"/>
                <w:lang w:val="en-US"/>
              </w:rPr>
              <w:t>12 (3.2)</w:t>
            </w:r>
          </w:p>
        </w:tc>
        <w:tc>
          <w:tcPr>
            <w:tcW w:w="1176" w:type="dxa"/>
            <w:tcBorders>
              <w:top w:val="single" w:sz="2" w:space="0" w:color="000001"/>
              <w:left w:val="single" w:sz="2" w:space="0" w:color="000001"/>
              <w:bottom w:val="single" w:sz="2" w:space="0" w:color="000001"/>
              <w:right w:val="single" w:sz="2" w:space="0" w:color="000001"/>
            </w:tcBorders>
          </w:tcPr>
          <w:p w14:paraId="17FE34DD" w14:textId="6D7B6DB4" w:rsidR="00C50A7A" w:rsidRDefault="00774BC3" w:rsidP="00C50A7A">
            <w:pPr>
              <w:pStyle w:val="TableContents"/>
              <w:spacing w:after="46" w:line="240" w:lineRule="auto"/>
              <w:rPr>
                <w:sz w:val="20"/>
                <w:szCs w:val="20"/>
                <w:lang w:val="en-US"/>
              </w:rPr>
            </w:pPr>
            <w:r>
              <w:rPr>
                <w:sz w:val="20"/>
                <w:szCs w:val="20"/>
                <w:lang w:val="en-US"/>
              </w:rPr>
              <w:t>16.12 (4.34)</w:t>
            </w:r>
          </w:p>
        </w:tc>
        <w:tc>
          <w:tcPr>
            <w:tcW w:w="1190" w:type="dxa"/>
            <w:tcBorders>
              <w:top w:val="single" w:sz="2" w:space="0" w:color="000001"/>
              <w:left w:val="single" w:sz="2" w:space="0" w:color="000001"/>
              <w:bottom w:val="single" w:sz="2" w:space="0" w:color="000001"/>
              <w:right w:val="single" w:sz="2" w:space="0" w:color="000001"/>
            </w:tcBorders>
          </w:tcPr>
          <w:p w14:paraId="46CF58E2" w14:textId="0A415EF0" w:rsidR="00C50A7A" w:rsidRDefault="00774BC3" w:rsidP="00C50A7A">
            <w:pPr>
              <w:pStyle w:val="TableContents"/>
              <w:spacing w:after="46" w:line="240" w:lineRule="auto"/>
              <w:rPr>
                <w:sz w:val="20"/>
                <w:szCs w:val="20"/>
                <w:lang w:val="en-US"/>
              </w:rPr>
            </w:pPr>
            <w:r>
              <w:rPr>
                <w:sz w:val="20"/>
                <w:szCs w:val="20"/>
                <w:lang w:val="en-US"/>
              </w:rPr>
              <w:t>31.46 (NA)*</w:t>
            </w:r>
          </w:p>
        </w:tc>
        <w:tc>
          <w:tcPr>
            <w:tcW w:w="1105" w:type="dxa"/>
            <w:tcBorders>
              <w:top w:val="single" w:sz="2" w:space="0" w:color="000001"/>
              <w:left w:val="single" w:sz="2" w:space="0" w:color="000001"/>
              <w:bottom w:val="single" w:sz="2" w:space="0" w:color="000001"/>
            </w:tcBorders>
            <w:shd w:val="clear" w:color="auto" w:fill="auto"/>
          </w:tcPr>
          <w:p w14:paraId="2448C5A0" w14:textId="2E246F52" w:rsidR="00C50A7A" w:rsidRPr="00E0042D" w:rsidRDefault="00C50A7A" w:rsidP="00C50A7A">
            <w:pPr>
              <w:pStyle w:val="TableContents"/>
              <w:spacing w:after="46" w:line="240" w:lineRule="auto"/>
              <w:rPr>
                <w:sz w:val="20"/>
                <w:szCs w:val="20"/>
                <w:lang w:val="en-US"/>
              </w:rPr>
            </w:pPr>
            <w:r>
              <w:rPr>
                <w:sz w:val="20"/>
                <w:szCs w:val="20"/>
                <w:lang w:val="en-US"/>
              </w:rPr>
              <w:t>32 (81.2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16D26079" w14:textId="77777777" w:rsidR="00C50A7A" w:rsidRPr="00E0042D" w:rsidRDefault="00C50A7A" w:rsidP="00C50A7A">
            <w:pPr>
              <w:pStyle w:val="TableContents"/>
              <w:spacing w:after="46" w:line="240" w:lineRule="auto"/>
              <w:rPr>
                <w:sz w:val="20"/>
                <w:szCs w:val="20"/>
                <w:lang w:val="en-US"/>
              </w:rPr>
            </w:pPr>
            <w:r>
              <w:rPr>
                <w:sz w:val="20"/>
                <w:szCs w:val="20"/>
                <w:lang w:val="en-US"/>
              </w:rPr>
              <w:t>36.52 (7.26)</w:t>
            </w:r>
          </w:p>
        </w:tc>
      </w:tr>
      <w:tr w:rsidR="00C17AD7" w:rsidRPr="00E0042D" w14:paraId="42644CC7"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4585C5E" w14:textId="0F22DD21"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8.06.013","ISSN":"15732509","abstract":"Background: Brain functional changes reported in schizophrenia include reduced prefrontal cortex activation (hypofrontality), increased frontal activation (hyperfrontality) and failure of de-activation in the medial frontal cortex. The relative importance of these changes is unestablished. Methods: A ‘discovery’ sample of 32 schizophrenic patients and 32 controls was used to establish regions of altered activation and de-activation in the patients. The discriminatory power of these regions was examined using receiver-operator characteristics (ROC) analysis in two ‘test’ samples, one of 83 patients with chronic schizophrenia and 83 healthy controls, and the other of 31 first-episode patients and 31 healthy controls. Results: The discovery sample revealed reduced activation in the prefrontal cortex and other regions, and failure of de-activation in the medial frontal cortex. Failure of de-activation had significantly greater power to distinguish the chronic patients from the healthy controls than hypoactivation. The pattern was similar in the first-episode patients, where additionally the discriminatory power of hypoactivation was poor. Controlling for the effects of n-back task performance tended to reduce discriminatory power overall, but this persisted for failure of de-activation in the chronic test sample. Conclusions: Both hypoactivation and failure of de-activation can distinguish patients with chronic schizophrenia from healthy subjects, but the latter abnormality has more power. Failure of de-activation cannot be construed simply as a passive consequence of reduced prefrontal activation in the disorder.","author":[{"dropping-particle":"","family":"Salgado-Pineda","given":"Pilar","non-dropping-particle":"","parse-names":false,"suffix":""},{"dropping-particle":"","family":"Radua","given":"Joaquim","non-dropping-particle":"","parse-names":false,"suffix":""},{"dropping-particle":"","family":"Sarró","given":"Salvador","non-dropping-particle":"","parse-names":false,"suffix":""},{"dropping-particle":"","family":"Guerrero-Pedraza","given":"Amalia","non-dropping-particle":"","parse-names":false,"suffix":""},{"dropping-particle":"","family":"Salvador","given":"Raymond","non-dropping-particle":"","parse-names":false,"suffix":""},{"dropping-particle":"","family":"Pomarol-Clotet","given":"Edith","non-dropping-particle":"","parse-names":false,"suffix":""},{"dropping-particle":"","family":"McKenna","given":"Peter J.","non-dropping-particle":"","parse-names":false,"suffix":""}],"container-title":"Schizophrenia Research","id":"ITEM-1","issued":{"date-parts":[["2018","11","1"]]},"page":"224-230","publisher":"Elsevier B.V.","title":"Sensitivity and specificity of hypoactivations and failure of de-activation in schizophrenia","type":"article-journal","volume":"201"},"uris":["http://www.mendeley.com/documents/?uuid=78d0730e-399e-3be4-a3ef-f4691b6d2e79"]}],"mendeley":{"formattedCitation":"(Pilar Salgado-Pineda et al., 2018)","manualFormatting":"Salgado-Pineda et al., 2018","plainTextFormattedCitation":"(Pilar Salgado-Pineda et al., 2018)","previouslyFormattedCitation":"(Pilar Salgado-Pineda et al., 2018)"},"properties":{"noteIndex":0},"schema":"https://github.com/citation-style-language/schema/raw/master/csl-citation.json"}</w:instrText>
            </w:r>
            <w:r>
              <w:rPr>
                <w:sz w:val="20"/>
                <w:szCs w:val="20"/>
                <w:lang w:val="en-US"/>
              </w:rPr>
              <w:fldChar w:fldCharType="separate"/>
            </w:r>
            <w:r w:rsidRPr="008730ED">
              <w:rPr>
                <w:noProof/>
                <w:sz w:val="20"/>
                <w:szCs w:val="20"/>
                <w:lang w:val="en-US"/>
              </w:rPr>
              <w:t>Salgado-Pineda et al., 201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D65A336" w14:textId="73FB49CF" w:rsidR="00C50A7A" w:rsidRPr="00E0042D" w:rsidRDefault="00C50A7A" w:rsidP="00C50A7A">
            <w:pPr>
              <w:pStyle w:val="TableContents"/>
              <w:spacing w:after="46" w:line="240" w:lineRule="auto"/>
              <w:rPr>
                <w:sz w:val="20"/>
                <w:szCs w:val="20"/>
                <w:lang w:val="en-US"/>
              </w:rPr>
            </w:pPr>
            <w:r>
              <w:rPr>
                <w:sz w:val="20"/>
                <w:szCs w:val="20"/>
                <w:lang w:val="en-US"/>
              </w:rPr>
              <w:t>32 (65.63)</w:t>
            </w:r>
          </w:p>
        </w:tc>
        <w:tc>
          <w:tcPr>
            <w:tcW w:w="1176" w:type="dxa"/>
            <w:tcBorders>
              <w:top w:val="single" w:sz="2" w:space="0" w:color="000001"/>
              <w:left w:val="single" w:sz="2" w:space="0" w:color="000001"/>
              <w:bottom w:val="single" w:sz="2" w:space="0" w:color="000001"/>
            </w:tcBorders>
            <w:shd w:val="clear" w:color="auto" w:fill="auto"/>
          </w:tcPr>
          <w:p w14:paraId="5F332349" w14:textId="77777777" w:rsidR="00C50A7A" w:rsidRPr="00E0042D" w:rsidRDefault="00C50A7A" w:rsidP="00C50A7A">
            <w:pPr>
              <w:pStyle w:val="TableContents"/>
              <w:spacing w:after="46" w:line="240" w:lineRule="auto"/>
              <w:rPr>
                <w:sz w:val="20"/>
                <w:szCs w:val="20"/>
                <w:lang w:val="en-US"/>
              </w:rPr>
            </w:pPr>
            <w:r>
              <w:rPr>
                <w:sz w:val="20"/>
                <w:szCs w:val="20"/>
                <w:lang w:val="en-US"/>
              </w:rPr>
              <w:t>41.56 (8.79)</w:t>
            </w:r>
          </w:p>
        </w:tc>
        <w:tc>
          <w:tcPr>
            <w:tcW w:w="1259" w:type="dxa"/>
            <w:tcBorders>
              <w:top w:val="single" w:sz="2" w:space="0" w:color="000001"/>
              <w:left w:val="single" w:sz="2" w:space="0" w:color="000001"/>
              <w:bottom w:val="single" w:sz="2" w:space="0" w:color="000001"/>
              <w:right w:val="single" w:sz="2" w:space="0" w:color="000001"/>
            </w:tcBorders>
          </w:tcPr>
          <w:p w14:paraId="597970CE" w14:textId="0C66F2A8"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25DA8B1C" w14:textId="65327A07" w:rsidR="00C50A7A" w:rsidRDefault="00774BC3" w:rsidP="00C50A7A">
            <w:pPr>
              <w:pStyle w:val="TableContents"/>
              <w:spacing w:after="46" w:line="240" w:lineRule="auto"/>
              <w:rPr>
                <w:sz w:val="20"/>
                <w:szCs w:val="20"/>
                <w:lang w:val="en-US"/>
              </w:rPr>
            </w:pPr>
            <w:r>
              <w:rPr>
                <w:sz w:val="20"/>
                <w:szCs w:val="20"/>
                <w:lang w:val="en-US"/>
              </w:rPr>
              <w:t>21.79 (9.0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7DD8B19" w14:textId="62E92919" w:rsidR="00C50A7A" w:rsidRPr="00E0042D" w:rsidRDefault="00C50A7A" w:rsidP="00C50A7A">
            <w:pPr>
              <w:pStyle w:val="TableContents"/>
              <w:spacing w:after="46" w:line="240" w:lineRule="auto"/>
              <w:rPr>
                <w:sz w:val="20"/>
                <w:szCs w:val="20"/>
                <w:lang w:val="en-US"/>
              </w:rPr>
            </w:pPr>
            <w:r>
              <w:rPr>
                <w:sz w:val="20"/>
                <w:szCs w:val="20"/>
                <w:lang w:val="en-US"/>
              </w:rPr>
              <w:t>71.97 (17.01)</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92E2749" w14:textId="31031D2C" w:rsidR="00C50A7A" w:rsidRPr="00E0042D" w:rsidRDefault="00774BC3" w:rsidP="00C50A7A">
            <w:pPr>
              <w:pStyle w:val="TableContents"/>
              <w:spacing w:after="46" w:line="240" w:lineRule="auto"/>
              <w:rPr>
                <w:sz w:val="20"/>
                <w:szCs w:val="20"/>
                <w:lang w:val="en-US"/>
              </w:rPr>
            </w:pPr>
            <w:r>
              <w:rPr>
                <w:sz w:val="20"/>
                <w:szCs w:val="20"/>
                <w:lang w:val="en-US"/>
              </w:rPr>
              <w:t>17.07 (5.88)</w:t>
            </w:r>
          </w:p>
        </w:tc>
        <w:tc>
          <w:tcPr>
            <w:tcW w:w="1176" w:type="dxa"/>
            <w:tcBorders>
              <w:top w:val="single" w:sz="2" w:space="0" w:color="000001"/>
              <w:left w:val="single" w:sz="2" w:space="0" w:color="000001"/>
              <w:bottom w:val="single" w:sz="2" w:space="0" w:color="000001"/>
              <w:right w:val="single" w:sz="2" w:space="0" w:color="000001"/>
            </w:tcBorders>
          </w:tcPr>
          <w:p w14:paraId="172607A2" w14:textId="7B454E7B" w:rsidR="00C50A7A" w:rsidRDefault="00774BC3" w:rsidP="00C50A7A">
            <w:pPr>
              <w:pStyle w:val="TableContents"/>
              <w:spacing w:after="46" w:line="240" w:lineRule="auto"/>
              <w:rPr>
                <w:sz w:val="20"/>
                <w:szCs w:val="20"/>
                <w:lang w:val="en-US"/>
              </w:rPr>
            </w:pPr>
            <w:r>
              <w:rPr>
                <w:sz w:val="20"/>
                <w:szCs w:val="20"/>
                <w:lang w:val="en-US"/>
              </w:rPr>
              <w:t>19.14 (7.35)</w:t>
            </w:r>
          </w:p>
        </w:tc>
        <w:tc>
          <w:tcPr>
            <w:tcW w:w="1190" w:type="dxa"/>
            <w:tcBorders>
              <w:top w:val="single" w:sz="2" w:space="0" w:color="000001"/>
              <w:left w:val="single" w:sz="2" w:space="0" w:color="000001"/>
              <w:bottom w:val="single" w:sz="2" w:space="0" w:color="000001"/>
              <w:right w:val="single" w:sz="2" w:space="0" w:color="000001"/>
            </w:tcBorders>
          </w:tcPr>
          <w:p w14:paraId="3D3A57B1" w14:textId="350DBCF8" w:rsidR="00C50A7A" w:rsidRDefault="00774BC3" w:rsidP="00C50A7A">
            <w:pPr>
              <w:pStyle w:val="TableContents"/>
              <w:spacing w:after="46" w:line="240" w:lineRule="auto"/>
              <w:rPr>
                <w:sz w:val="20"/>
                <w:szCs w:val="20"/>
                <w:lang w:val="en-US"/>
              </w:rPr>
            </w:pPr>
            <w:r>
              <w:rPr>
                <w:sz w:val="20"/>
                <w:szCs w:val="20"/>
                <w:lang w:val="en-US"/>
              </w:rPr>
              <w:t>31.61 (8.86)</w:t>
            </w:r>
          </w:p>
        </w:tc>
        <w:tc>
          <w:tcPr>
            <w:tcW w:w="1105" w:type="dxa"/>
            <w:tcBorders>
              <w:top w:val="single" w:sz="2" w:space="0" w:color="000001"/>
              <w:left w:val="single" w:sz="2" w:space="0" w:color="000001"/>
              <w:bottom w:val="single" w:sz="2" w:space="0" w:color="000001"/>
            </w:tcBorders>
            <w:shd w:val="clear" w:color="auto" w:fill="auto"/>
          </w:tcPr>
          <w:p w14:paraId="1AA5CFE6" w14:textId="1B91A381" w:rsidR="00C50A7A" w:rsidRPr="00E0042D" w:rsidRDefault="00C50A7A" w:rsidP="00C50A7A">
            <w:pPr>
              <w:pStyle w:val="TableContents"/>
              <w:spacing w:after="46" w:line="240" w:lineRule="auto"/>
              <w:rPr>
                <w:sz w:val="20"/>
                <w:szCs w:val="20"/>
                <w:lang w:val="en-US"/>
              </w:rPr>
            </w:pPr>
            <w:r>
              <w:rPr>
                <w:sz w:val="20"/>
                <w:szCs w:val="20"/>
                <w:lang w:val="en-US"/>
              </w:rPr>
              <w:t>32 (65.6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6255CC1" w14:textId="77777777" w:rsidR="00C50A7A" w:rsidRPr="00E0042D" w:rsidRDefault="00C50A7A" w:rsidP="00C50A7A">
            <w:pPr>
              <w:pStyle w:val="TableContents"/>
              <w:spacing w:after="46" w:line="240" w:lineRule="auto"/>
              <w:rPr>
                <w:sz w:val="20"/>
                <w:szCs w:val="20"/>
                <w:lang w:val="en-US"/>
              </w:rPr>
            </w:pPr>
            <w:r>
              <w:rPr>
                <w:sz w:val="20"/>
                <w:szCs w:val="20"/>
                <w:lang w:val="en-US"/>
              </w:rPr>
              <w:t>41.03 (11.04)</w:t>
            </w:r>
          </w:p>
        </w:tc>
      </w:tr>
      <w:tr w:rsidR="00C17AD7" w:rsidRPr="00E0042D" w14:paraId="4BC80944"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CE24104" w14:textId="746885D8"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3.11.026","ISSN":"09209964","abstract":"Background: Poor insight in schizophrenia has been theorised to reflect a cognitive deficit that is secondary to brain abnormalities, localized in the brain regions that are implicated in higher order cognitive functions, including working memory (WM). This study investigated WM-related neural substrates of preserved and poor insight in schizophrenia. Method: Forty stable schizophrenia outpatients, 20 with preserved and 20 with poor insight (usable data obtained from 18 preserved and 14 poor insight patients), and 20 healthy participants underwent functional magnetic resonance imaging (fMRI) during a parametric 'n-back' task. The three groups were preselected to match on age, education and predicted IQ, and the two patient groups to have distinct insight levels. Performance and fMRI data were analysed to determine how groups of patients with preserved and poor insight differed from each other, and from healthy participants. Results: Poor insight patients showed lower performance accuracy, relative to healthy participants (p. = 0.01) and preserved insight patients (p. = 0.08); the two patient groups were comparable on symptoms and medication. Preserved insight patients, relative to poor insight patients, showed greater activity most consistently in the precuneus and cerebellum (both bilateral) during WM; they also showed greater activity than healthy participants in the inferior-superior frontal gyrus and cerebellum (bilateral). Group differences in brain activity did not co-vary significantly with performance accuracy. Conclusions: The precuneus and cerebellum function contribute to preserved insight in schizophrenia. Preserved insight as well as normal-range WM capacity in schizophrenia sub-groups may be achieved via compensatory neural activity in the frontal cortex and cerebellum. © 2013 Elsevier B.V.","author":[{"dropping-particle":"","family":"Sapara","given":"Adegboyega","non-dropping-particle":"","parse-names":false,"suffix":""},{"dropping-particle":"","family":"ffytche","given":"Dominic H.","non-dropping-particle":"","parse-names":false,"suffix":""},{"dropping-particle":"","family":"Birchwood","given":"Max","non-dropping-particle":"","parse-names":false,"suffix":""},{"dropping-particle":"","family":"Cooke","given":"Michael A.","non-dropping-particle":"","parse-names":false,"suffix":""},{"dropping-particle":"","family":"Fannon","given":"Dominic","non-dropping-particle":"","parse-names":false,"suffix":""},{"dropping-particle":"","family":"Williams","given":"Steven C.R.","non-dropping-particle":"","parse-names":false,"suffix":""},{"dropping-particle":"","family":"Kuipers","given":"Elizabeth","non-dropping-particle":"","parse-names":false,"suffix":""},{"dropping-particle":"","family":"Kumari","given":"Veena","non-dropping-particle":"","parse-names":false,"suffix":""}],"container-title":"Schizophrenia Research","id":"ITEM-1","issue":"1","issued":{"date-parts":[["2014","1"]]},"page":"201-209","publisher":"Elsevier","title":"Preservation and compensation: The functional neuroanatomy of insight and working memory in schizophrenia","type":"article-journal","volume":"152"},"uris":["http://www.mendeley.com/documents/?uuid=9c875637-331d-3465-9546-2448263711c5"]}],"mendeley":{"formattedCitation":"(Sapara et al., 2014)","manualFormatting":"Sapara et al., 2014","plainTextFormattedCitation":"(Sapara et al., 2014)","previouslyFormattedCitation":"(Sapara et al., 2014)"},"properties":{"noteIndex":0},"schema":"https://github.com/citation-style-language/schema/raw/master/csl-citation.json"}</w:instrText>
            </w:r>
            <w:r>
              <w:rPr>
                <w:sz w:val="20"/>
                <w:szCs w:val="20"/>
                <w:lang w:val="en-US"/>
              </w:rPr>
              <w:fldChar w:fldCharType="separate"/>
            </w:r>
            <w:r w:rsidRPr="00B544FF">
              <w:rPr>
                <w:noProof/>
                <w:sz w:val="20"/>
                <w:szCs w:val="20"/>
                <w:lang w:val="en-US"/>
              </w:rPr>
              <w:t>Sapara et al., 201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1FCFDF5" w14:textId="0E4E8BA6" w:rsidR="00C50A7A" w:rsidRPr="00E0042D" w:rsidRDefault="00C50A7A" w:rsidP="00C50A7A">
            <w:pPr>
              <w:pStyle w:val="TableContents"/>
              <w:spacing w:after="46" w:line="240" w:lineRule="auto"/>
              <w:rPr>
                <w:sz w:val="20"/>
                <w:szCs w:val="20"/>
                <w:lang w:val="en-US"/>
              </w:rPr>
            </w:pPr>
            <w:r>
              <w:rPr>
                <w:sz w:val="20"/>
                <w:szCs w:val="20"/>
                <w:lang w:val="en-US"/>
              </w:rPr>
              <w:t>14 (64.29)</w:t>
            </w:r>
          </w:p>
        </w:tc>
        <w:tc>
          <w:tcPr>
            <w:tcW w:w="1176" w:type="dxa"/>
            <w:tcBorders>
              <w:top w:val="single" w:sz="2" w:space="0" w:color="000001"/>
              <w:left w:val="single" w:sz="2" w:space="0" w:color="000001"/>
              <w:bottom w:val="single" w:sz="2" w:space="0" w:color="000001"/>
            </w:tcBorders>
            <w:shd w:val="clear" w:color="auto" w:fill="auto"/>
          </w:tcPr>
          <w:p w14:paraId="01A77101" w14:textId="77777777" w:rsidR="00C50A7A" w:rsidRPr="00E0042D" w:rsidRDefault="00C50A7A" w:rsidP="00C50A7A">
            <w:pPr>
              <w:pStyle w:val="TableContents"/>
              <w:spacing w:after="46" w:line="240" w:lineRule="auto"/>
              <w:rPr>
                <w:sz w:val="20"/>
                <w:szCs w:val="20"/>
                <w:lang w:val="en-US"/>
              </w:rPr>
            </w:pPr>
            <w:r>
              <w:rPr>
                <w:sz w:val="20"/>
                <w:szCs w:val="20"/>
                <w:lang w:val="en-US"/>
              </w:rPr>
              <w:t>37.7 (NA)</w:t>
            </w:r>
          </w:p>
        </w:tc>
        <w:tc>
          <w:tcPr>
            <w:tcW w:w="1259" w:type="dxa"/>
            <w:tcBorders>
              <w:top w:val="single" w:sz="2" w:space="0" w:color="000001"/>
              <w:left w:val="single" w:sz="2" w:space="0" w:color="000001"/>
              <w:bottom w:val="single" w:sz="2" w:space="0" w:color="000001"/>
              <w:right w:val="single" w:sz="2" w:space="0" w:color="000001"/>
            </w:tcBorders>
          </w:tcPr>
          <w:p w14:paraId="71588FE3" w14:textId="6477CD6D"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CD573EE" w14:textId="1B30F968" w:rsidR="00C50A7A" w:rsidRDefault="002F32DB" w:rsidP="00C50A7A">
            <w:pPr>
              <w:pStyle w:val="TableContents"/>
              <w:spacing w:after="46" w:line="240" w:lineRule="auto"/>
              <w:rPr>
                <w:sz w:val="20"/>
                <w:szCs w:val="20"/>
                <w:lang w:val="en-US"/>
              </w:rPr>
            </w:pPr>
            <w:r>
              <w:rPr>
                <w:sz w:val="20"/>
                <w:szCs w:val="20"/>
                <w:lang w:val="en-US"/>
              </w:rPr>
              <w:t>15.34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FA6F468" w14:textId="4C1781A5" w:rsidR="00C50A7A" w:rsidRPr="00E0042D" w:rsidRDefault="00C50A7A" w:rsidP="00C50A7A">
            <w:pPr>
              <w:pStyle w:val="TableContents"/>
              <w:spacing w:after="46" w:line="240" w:lineRule="auto"/>
              <w:rPr>
                <w:sz w:val="20"/>
                <w:szCs w:val="20"/>
                <w:lang w:val="en-US"/>
              </w:rPr>
            </w:pPr>
            <w:r>
              <w:rPr>
                <w:sz w:val="20"/>
                <w:szCs w:val="20"/>
                <w:lang w:val="en-US"/>
              </w:rPr>
              <w:t>67.29 (14.53)</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2FAE060" w14:textId="297E6A70" w:rsidR="00C50A7A" w:rsidRPr="00E0042D" w:rsidRDefault="002F32DB" w:rsidP="00C50A7A">
            <w:pPr>
              <w:pStyle w:val="TableContents"/>
              <w:spacing w:after="46" w:line="240" w:lineRule="auto"/>
              <w:rPr>
                <w:sz w:val="20"/>
                <w:szCs w:val="20"/>
                <w:lang w:val="en-US"/>
              </w:rPr>
            </w:pPr>
            <w:r>
              <w:rPr>
                <w:sz w:val="20"/>
                <w:szCs w:val="20"/>
                <w:lang w:val="en-US"/>
              </w:rPr>
              <w:t>15.71 (4.75)</w:t>
            </w:r>
          </w:p>
        </w:tc>
        <w:tc>
          <w:tcPr>
            <w:tcW w:w="1176" w:type="dxa"/>
            <w:tcBorders>
              <w:top w:val="single" w:sz="2" w:space="0" w:color="000001"/>
              <w:left w:val="single" w:sz="2" w:space="0" w:color="000001"/>
              <w:bottom w:val="single" w:sz="2" w:space="0" w:color="000001"/>
              <w:right w:val="single" w:sz="2" w:space="0" w:color="000001"/>
            </w:tcBorders>
          </w:tcPr>
          <w:p w14:paraId="7211867D" w14:textId="055A650C" w:rsidR="00C50A7A" w:rsidRDefault="002F32DB" w:rsidP="00C50A7A">
            <w:pPr>
              <w:pStyle w:val="TableContents"/>
              <w:spacing w:after="46" w:line="240" w:lineRule="auto"/>
              <w:rPr>
                <w:sz w:val="20"/>
                <w:szCs w:val="20"/>
                <w:lang w:val="en-US"/>
              </w:rPr>
            </w:pPr>
            <w:r>
              <w:rPr>
                <w:sz w:val="20"/>
                <w:szCs w:val="20"/>
                <w:lang w:val="en-US"/>
              </w:rPr>
              <w:t>19.29 (5.65)</w:t>
            </w:r>
          </w:p>
        </w:tc>
        <w:tc>
          <w:tcPr>
            <w:tcW w:w="1190" w:type="dxa"/>
            <w:tcBorders>
              <w:top w:val="single" w:sz="2" w:space="0" w:color="000001"/>
              <w:left w:val="single" w:sz="2" w:space="0" w:color="000001"/>
              <w:bottom w:val="single" w:sz="2" w:space="0" w:color="000001"/>
              <w:right w:val="single" w:sz="2" w:space="0" w:color="000001"/>
            </w:tcBorders>
          </w:tcPr>
          <w:p w14:paraId="5DA0F1A5" w14:textId="2809175D" w:rsidR="00C50A7A" w:rsidRDefault="002F32DB" w:rsidP="00C50A7A">
            <w:pPr>
              <w:pStyle w:val="TableContents"/>
              <w:spacing w:after="46" w:line="240" w:lineRule="auto"/>
              <w:rPr>
                <w:sz w:val="20"/>
                <w:szCs w:val="20"/>
                <w:lang w:val="en-US"/>
              </w:rPr>
            </w:pPr>
            <w:r>
              <w:rPr>
                <w:sz w:val="20"/>
                <w:szCs w:val="20"/>
                <w:lang w:val="en-US"/>
              </w:rPr>
              <w:t>32.29 (6.33)</w:t>
            </w:r>
          </w:p>
        </w:tc>
        <w:tc>
          <w:tcPr>
            <w:tcW w:w="1105" w:type="dxa"/>
            <w:tcBorders>
              <w:top w:val="single" w:sz="2" w:space="0" w:color="000001"/>
              <w:left w:val="single" w:sz="2" w:space="0" w:color="000001"/>
              <w:bottom w:val="single" w:sz="2" w:space="0" w:color="000001"/>
            </w:tcBorders>
            <w:shd w:val="clear" w:color="auto" w:fill="auto"/>
          </w:tcPr>
          <w:p w14:paraId="3D7E7065" w14:textId="0242F440" w:rsidR="00C50A7A" w:rsidRPr="00E0042D" w:rsidRDefault="00C50A7A" w:rsidP="00C50A7A">
            <w:pPr>
              <w:pStyle w:val="TableContents"/>
              <w:spacing w:after="46" w:line="240" w:lineRule="auto"/>
              <w:rPr>
                <w:sz w:val="20"/>
                <w:szCs w:val="20"/>
                <w:lang w:val="en-US"/>
              </w:rPr>
            </w:pPr>
            <w:r>
              <w:rPr>
                <w:sz w:val="20"/>
                <w:szCs w:val="20"/>
                <w:lang w:val="en-US"/>
              </w:rPr>
              <w:t>20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6AAA6A6" w14:textId="77777777" w:rsidR="00C50A7A" w:rsidRPr="00E0042D" w:rsidRDefault="00C50A7A" w:rsidP="00C50A7A">
            <w:pPr>
              <w:pStyle w:val="TableContents"/>
              <w:spacing w:after="46" w:line="240" w:lineRule="auto"/>
              <w:rPr>
                <w:sz w:val="20"/>
                <w:szCs w:val="20"/>
                <w:lang w:val="en-US"/>
              </w:rPr>
            </w:pPr>
            <w:r>
              <w:rPr>
                <w:sz w:val="20"/>
                <w:szCs w:val="20"/>
                <w:lang w:val="en-US"/>
              </w:rPr>
              <w:t>31.95 (7.6)</w:t>
            </w:r>
          </w:p>
        </w:tc>
      </w:tr>
      <w:tr w:rsidR="00C17AD7" w:rsidRPr="00E0042D" w14:paraId="43249214"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418632C" w14:textId="064645F2"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2009.09060808","ISSN":"10968520","author":[{"dropping-particle":"","family":"Satterthwaite","given":"Theodore D.","non-dropping-particle":"","parse-names":false,"suffix":""},{"dropping-particle":"","family":"Wolf","given":"Daniel H.","non-dropping-particle":"","parse-names":false,"suffix":""},{"dropping-particle":"","family":"Loughead","given":"James","non-dropping-particle":"","parse-names":false,"suffix":""},{"dropping-particle":"","family":"Ruparel","given":"Kosha","non-dropping-particle":"","parse-names":false,"suffix":""},{"dropping-particle":"","family":"Valdez","given":"Jeffrey N.","non-dropping-particle":"","parse-names":false,"suffix":""},{"dropping-particle":"","family":"Siegel","given":"Steven J.","non-dropping-particle":"","parse-names":false,"suffix":""},{"dropping-particle":"","family":"Kohler","given":"Christian G.","non-dropping-particle":"","parse-names":false,"suffix":""},{"dropping-particle":"","family":"Gur","given":"Raquel E.","non-dropping-particle":"","parse-names":false,"suffix":""},{"dropping-particle":"","family":"Gur","given":"Ruben C.","non-dropping-particle":"","parse-names":false,"suffix":""}],"container-title":"Am J Psychiatry","id":"ITEM-1","issue":"4","issued":{"date-parts":[["2010"]]},"page":"418-426","title":"Association of enhanced limbic response to threat with decreased cortical facial recognition memory response in schizophrenia","type":"article-journal","volume":"167"},"uris":["http://www.mendeley.com/documents/?uuid=767aef57-2091-4296-9e8d-4b3a5697fd21"]}],"mendeley":{"formattedCitation":"(Satterthwaite et al., 2010)","manualFormatting":"Satterthwaite et al., 2010","plainTextFormattedCitation":"(Satterthwaite et al., 2010)","previouslyFormattedCitation":"(Satterthwaite et al., 2010)"},"properties":{"noteIndex":0},"schema":"https://github.com/citation-style-language/schema/raw/master/csl-citation.json"}</w:instrText>
            </w:r>
            <w:r>
              <w:rPr>
                <w:sz w:val="20"/>
                <w:szCs w:val="20"/>
                <w:lang w:val="en-US"/>
              </w:rPr>
              <w:fldChar w:fldCharType="separate"/>
            </w:r>
            <w:r w:rsidRPr="00B544FF">
              <w:rPr>
                <w:noProof/>
                <w:sz w:val="20"/>
                <w:szCs w:val="20"/>
                <w:lang w:val="en-US"/>
              </w:rPr>
              <w:t>Satterthwaite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B69FF5D" w14:textId="7AD8DE36" w:rsidR="00C50A7A" w:rsidRPr="00E0042D" w:rsidRDefault="00C50A7A" w:rsidP="00C50A7A">
            <w:pPr>
              <w:pStyle w:val="TableContents"/>
              <w:spacing w:after="46" w:line="240" w:lineRule="auto"/>
              <w:rPr>
                <w:sz w:val="20"/>
                <w:szCs w:val="20"/>
                <w:lang w:val="en-US"/>
              </w:rPr>
            </w:pPr>
            <w:r>
              <w:rPr>
                <w:sz w:val="20"/>
                <w:szCs w:val="20"/>
                <w:lang w:val="en-US"/>
              </w:rPr>
              <w:t>16 (62.5)</w:t>
            </w:r>
          </w:p>
        </w:tc>
        <w:tc>
          <w:tcPr>
            <w:tcW w:w="1176" w:type="dxa"/>
            <w:tcBorders>
              <w:top w:val="single" w:sz="2" w:space="0" w:color="000001"/>
              <w:left w:val="single" w:sz="2" w:space="0" w:color="000001"/>
              <w:bottom w:val="single" w:sz="2" w:space="0" w:color="000001"/>
            </w:tcBorders>
            <w:shd w:val="clear" w:color="auto" w:fill="auto"/>
          </w:tcPr>
          <w:p w14:paraId="6C767670" w14:textId="77777777" w:rsidR="00C50A7A" w:rsidRPr="00E0042D" w:rsidRDefault="00C50A7A" w:rsidP="00C50A7A">
            <w:pPr>
              <w:pStyle w:val="TableContents"/>
              <w:spacing w:after="46" w:line="240" w:lineRule="auto"/>
              <w:rPr>
                <w:sz w:val="20"/>
                <w:szCs w:val="20"/>
                <w:lang w:val="en-US"/>
              </w:rPr>
            </w:pPr>
            <w:r>
              <w:rPr>
                <w:sz w:val="20"/>
                <w:szCs w:val="20"/>
                <w:lang w:val="en-US"/>
              </w:rPr>
              <w:t>37.6 (8.5)</w:t>
            </w:r>
          </w:p>
        </w:tc>
        <w:tc>
          <w:tcPr>
            <w:tcW w:w="1259" w:type="dxa"/>
            <w:tcBorders>
              <w:top w:val="single" w:sz="2" w:space="0" w:color="000001"/>
              <w:left w:val="single" w:sz="2" w:space="0" w:color="000001"/>
              <w:bottom w:val="single" w:sz="2" w:space="0" w:color="000001"/>
              <w:right w:val="single" w:sz="2" w:space="0" w:color="000001"/>
            </w:tcBorders>
          </w:tcPr>
          <w:p w14:paraId="02454278" w14:textId="6310C9DA" w:rsidR="00C50A7A" w:rsidRDefault="00C50A7A" w:rsidP="00C50A7A">
            <w:pPr>
              <w:pStyle w:val="TableContents"/>
              <w:spacing w:after="46" w:line="240" w:lineRule="auto"/>
              <w:rPr>
                <w:sz w:val="20"/>
                <w:szCs w:val="20"/>
                <w:lang w:val="en-US"/>
              </w:rPr>
            </w:pPr>
            <w:r>
              <w:rPr>
                <w:sz w:val="20"/>
                <w:szCs w:val="20"/>
                <w:lang w:val="en-US"/>
              </w:rPr>
              <w:t>87.5</w:t>
            </w:r>
          </w:p>
        </w:tc>
        <w:tc>
          <w:tcPr>
            <w:tcW w:w="1162" w:type="dxa"/>
            <w:tcBorders>
              <w:top w:val="single" w:sz="2" w:space="0" w:color="000001"/>
              <w:left w:val="single" w:sz="2" w:space="0" w:color="000001"/>
              <w:bottom w:val="single" w:sz="2" w:space="0" w:color="000001"/>
            </w:tcBorders>
          </w:tcPr>
          <w:p w14:paraId="52732150" w14:textId="2520B3CB" w:rsidR="00C50A7A" w:rsidRDefault="002F32DB" w:rsidP="00C50A7A">
            <w:pPr>
              <w:pStyle w:val="TableContents"/>
              <w:spacing w:after="46" w:line="240" w:lineRule="auto"/>
              <w:rPr>
                <w:sz w:val="20"/>
                <w:szCs w:val="20"/>
                <w:lang w:val="en-US"/>
              </w:rPr>
            </w:pPr>
            <w:r>
              <w:rPr>
                <w:sz w:val="20"/>
                <w:szCs w:val="20"/>
                <w:lang w:val="en-US"/>
              </w:rPr>
              <w:t>15.3 (1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7AA96DC" w14:textId="63CD34E5"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66A2641" w14:textId="3ABF6CC4" w:rsidR="00C50A7A" w:rsidRPr="00E0042D" w:rsidRDefault="002F32D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246B45CD" w14:textId="41622105" w:rsidR="00C50A7A" w:rsidRDefault="002F32D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4EF87A7" w14:textId="585B5D8D" w:rsidR="00C50A7A" w:rsidRDefault="002F32D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14A4529" w14:textId="02634234" w:rsidR="00C50A7A" w:rsidRPr="00E0042D" w:rsidRDefault="00C50A7A" w:rsidP="00C50A7A">
            <w:pPr>
              <w:pStyle w:val="TableContents"/>
              <w:spacing w:after="46" w:line="240" w:lineRule="auto"/>
              <w:rPr>
                <w:sz w:val="20"/>
                <w:szCs w:val="20"/>
                <w:lang w:val="en-US"/>
              </w:rPr>
            </w:pPr>
            <w:r>
              <w:rPr>
                <w:sz w:val="20"/>
                <w:szCs w:val="20"/>
                <w:lang w:val="en-US"/>
              </w:rPr>
              <w:t>21 (47.6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94BFC8E" w14:textId="77777777" w:rsidR="00C50A7A" w:rsidRPr="00E0042D" w:rsidRDefault="00C50A7A" w:rsidP="00C50A7A">
            <w:pPr>
              <w:pStyle w:val="TableContents"/>
              <w:spacing w:after="46" w:line="240" w:lineRule="auto"/>
              <w:rPr>
                <w:sz w:val="20"/>
                <w:szCs w:val="20"/>
                <w:lang w:val="en-US"/>
              </w:rPr>
            </w:pPr>
            <w:r>
              <w:rPr>
                <w:sz w:val="20"/>
                <w:szCs w:val="20"/>
                <w:lang w:val="en-US"/>
              </w:rPr>
              <w:t>39 (10.6)</w:t>
            </w:r>
          </w:p>
        </w:tc>
      </w:tr>
      <w:tr w:rsidR="00C17AD7" w:rsidRPr="00E0042D" w14:paraId="3072744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6D04CF79" w14:textId="5F81FC4B"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07.04.001","ISSN":"00223956","abstract":"Proposing cognitive impairment in working memory (wm) functions as a cognitive core deficit in schizophrenia, 23 first episode, medication-free schizophrenic patients in a comparison of healthy adults have been investigated by fMRI. Additionally, the effects of different attentional demands in wm tasks were analysed. A wm paradigm was applied, in which stimuli were presented in a 2-back and a 0-back condition in a non-degraded and degraded version. As hypothesized in healthy controls increased activity during both 2-back tasks was found in the ventrolateral prefrontal cortex (VLPFC), dorsolateral prefrontal cortex (DLPFC), parietal regions, the thalamus and the cerebellum. Different activation patterns were found for the cingulate cortex in the 2-back degraded conditions. The comparison between healthy controls and schizophrenic patients revealed decreased activity in the right VLPFC in patients as well as increased activity in temporal regions. Furthermore patients' task performance quality was significantly lower for 2-back conditions. Schizophrenic patients use different cognitive strategies to solve working memory tasks, reflected in significantly altered cerebral activity. However, the different fMRI working memory correlates found in schizophrenic patients seem to be insufficient in terms of overall task performance. © 2007 Elsevier Ltd. All rights reserved.","author":[{"dropping-particle":"","family":"Scheuerecker","given":"J.","non-dropping-particle":"","parse-names":false,"suffix":""},{"dropping-particle":"","family":"Ufer","given":"S.","non-dropping-particle":"","parse-names":false,"suffix":""},{"dropping-particle":"","family":"Zipse","given":"M.","non-dropping-particle":"","parse-names":false,"suffix":""},{"dropping-particle":"","family":"Frodl","given":"T.","non-dropping-particle":"","parse-names":false,"suffix":""},{"dropping-particle":"","family":"Koutsouleris","given":"N.","non-dropping-particle":"","parse-names":false,"suffix":""},{"dropping-particle":"","family":"Zetzsche","given":"T.","non-dropping-particle":"","parse-names":false,"suffix":""},{"dropping-particle":"","family":"Wiesmann","given":"M.","non-dropping-particle":"","parse-names":false,"suffix":""},{"dropping-particle":"","family":"Albrecht","given":"J.","non-dropping-particle":"","parse-names":false,"suffix":""},{"dropping-particle":"","family":"Brückmann","given":"H.","non-dropping-particle":"","parse-names":false,"suffix":""},{"dropping-particle":"","family":"Schmitt","given":"G.","non-dropping-particle":"","parse-names":false,"suffix":""},{"dropping-particle":"","family":"Möller","given":"H. J.","non-dropping-particle":"","parse-names":false,"suffix":""},{"dropping-particle":"","family":"Meisenzahl","given":"E. M.","non-dropping-particle":"","parse-names":false,"suffix":""}],"container-title":"Journal of Psychiatric Research","id":"ITEM-1","issue":"6","issued":{"date-parts":[["2008","5","1"]]},"page":"469-476","publisher":"Pergamon","title":"Cerebral changes and cognitive dysfunctions in medication-free schizophrenia - An fMRI study","type":"article-journal","volume":"42"},"uris":["http://www.mendeley.com/documents/?uuid=b7addb95-b765-3d24-856d-c581efb89dd0"]}],"mendeley":{"formattedCitation":"(Scheuerecker et al., 2008)","manualFormatting":"Scheuerecker et al., 2008","plainTextFormattedCitation":"(Scheuerecker et al., 2008)","previouslyFormattedCitation":"(Scheuerecker et al., 2008)"},"properties":{"noteIndex":0},"schema":"https://github.com/citation-style-language/schema/raw/master/csl-citation.json"}</w:instrText>
            </w:r>
            <w:r>
              <w:rPr>
                <w:sz w:val="20"/>
                <w:szCs w:val="20"/>
                <w:lang w:val="en-US"/>
              </w:rPr>
              <w:fldChar w:fldCharType="separate"/>
            </w:r>
            <w:r w:rsidRPr="00B544FF">
              <w:rPr>
                <w:noProof/>
                <w:sz w:val="20"/>
                <w:szCs w:val="20"/>
                <w:lang w:val="en-US"/>
              </w:rPr>
              <w:t>Scheuerecker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66A6CB9" w14:textId="433E4C20" w:rsidR="00C50A7A" w:rsidRPr="00E0042D" w:rsidRDefault="00C50A7A" w:rsidP="00C50A7A">
            <w:pPr>
              <w:pStyle w:val="TableContents"/>
              <w:spacing w:after="46" w:line="240" w:lineRule="auto"/>
              <w:rPr>
                <w:sz w:val="20"/>
                <w:szCs w:val="20"/>
                <w:lang w:val="en-US"/>
              </w:rPr>
            </w:pPr>
            <w:r>
              <w:rPr>
                <w:sz w:val="20"/>
                <w:szCs w:val="20"/>
                <w:lang w:val="en-US"/>
              </w:rPr>
              <w:t>23 (82.6)</w:t>
            </w:r>
          </w:p>
        </w:tc>
        <w:tc>
          <w:tcPr>
            <w:tcW w:w="1176" w:type="dxa"/>
            <w:tcBorders>
              <w:top w:val="single" w:sz="2" w:space="0" w:color="000001"/>
              <w:left w:val="single" w:sz="2" w:space="0" w:color="000001"/>
              <w:bottom w:val="single" w:sz="2" w:space="0" w:color="000001"/>
            </w:tcBorders>
            <w:shd w:val="clear" w:color="auto" w:fill="auto"/>
          </w:tcPr>
          <w:p w14:paraId="5BD9AE14" w14:textId="77777777" w:rsidR="00C50A7A" w:rsidRPr="00E0042D" w:rsidRDefault="00C50A7A" w:rsidP="00C50A7A">
            <w:pPr>
              <w:pStyle w:val="TableContents"/>
              <w:spacing w:after="46" w:line="240" w:lineRule="auto"/>
              <w:rPr>
                <w:sz w:val="20"/>
                <w:szCs w:val="20"/>
                <w:lang w:val="en-US"/>
              </w:rPr>
            </w:pPr>
            <w:r>
              <w:rPr>
                <w:sz w:val="20"/>
                <w:szCs w:val="20"/>
                <w:lang w:val="en-US"/>
              </w:rPr>
              <w:t>31.6 (11.1)</w:t>
            </w:r>
          </w:p>
        </w:tc>
        <w:tc>
          <w:tcPr>
            <w:tcW w:w="1259" w:type="dxa"/>
            <w:tcBorders>
              <w:top w:val="single" w:sz="2" w:space="0" w:color="000001"/>
              <w:left w:val="single" w:sz="2" w:space="0" w:color="000001"/>
              <w:bottom w:val="single" w:sz="2" w:space="0" w:color="000001"/>
              <w:right w:val="single" w:sz="2" w:space="0" w:color="000001"/>
            </w:tcBorders>
          </w:tcPr>
          <w:p w14:paraId="28D185AB" w14:textId="161CA8AF" w:rsidR="00C50A7A" w:rsidRDefault="00C50A7A" w:rsidP="00C50A7A">
            <w:pPr>
              <w:pStyle w:val="TableContents"/>
              <w:spacing w:after="46" w:line="240" w:lineRule="auto"/>
              <w:rPr>
                <w:sz w:val="20"/>
                <w:szCs w:val="20"/>
                <w:lang w:val="en-US"/>
              </w:rPr>
            </w:pPr>
            <w:r>
              <w:rPr>
                <w:sz w:val="20"/>
                <w:szCs w:val="20"/>
                <w:lang w:val="en-US"/>
              </w:rPr>
              <w:t>86.96</w:t>
            </w:r>
          </w:p>
        </w:tc>
        <w:tc>
          <w:tcPr>
            <w:tcW w:w="1162" w:type="dxa"/>
            <w:tcBorders>
              <w:top w:val="single" w:sz="2" w:space="0" w:color="000001"/>
              <w:left w:val="single" w:sz="2" w:space="0" w:color="000001"/>
              <w:bottom w:val="single" w:sz="2" w:space="0" w:color="000001"/>
            </w:tcBorders>
          </w:tcPr>
          <w:p w14:paraId="7E592F79" w14:textId="5BBD8E62" w:rsidR="00C50A7A" w:rsidRDefault="002F32DB" w:rsidP="00C50A7A">
            <w:pPr>
              <w:pStyle w:val="TableContents"/>
              <w:spacing w:after="46" w:line="240" w:lineRule="auto"/>
              <w:rPr>
                <w:sz w:val="20"/>
                <w:szCs w:val="20"/>
                <w:lang w:val="en-US"/>
              </w:rPr>
            </w:pPr>
            <w:r>
              <w:rPr>
                <w:sz w:val="20"/>
                <w:szCs w:val="20"/>
                <w:lang w:val="en-US"/>
              </w:rPr>
              <w:t>3.2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8F809EF" w14:textId="25D1D806"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EA1F967" w14:textId="589FE52E" w:rsidR="00C50A7A" w:rsidRPr="00E0042D" w:rsidRDefault="002F32DB" w:rsidP="00C50A7A">
            <w:pPr>
              <w:pStyle w:val="TableContents"/>
              <w:spacing w:after="46" w:line="240" w:lineRule="auto"/>
              <w:rPr>
                <w:sz w:val="20"/>
                <w:szCs w:val="20"/>
                <w:lang w:val="en-US"/>
              </w:rPr>
            </w:pPr>
            <w:r>
              <w:rPr>
                <w:sz w:val="20"/>
                <w:szCs w:val="20"/>
                <w:lang w:val="en-US"/>
              </w:rPr>
              <w:t>21.7 (8.05)</w:t>
            </w:r>
          </w:p>
        </w:tc>
        <w:tc>
          <w:tcPr>
            <w:tcW w:w="1176" w:type="dxa"/>
            <w:tcBorders>
              <w:top w:val="single" w:sz="2" w:space="0" w:color="000001"/>
              <w:left w:val="single" w:sz="2" w:space="0" w:color="000001"/>
              <w:bottom w:val="single" w:sz="2" w:space="0" w:color="000001"/>
              <w:right w:val="single" w:sz="2" w:space="0" w:color="000001"/>
            </w:tcBorders>
          </w:tcPr>
          <w:p w14:paraId="35C8F0FD" w14:textId="1D8751B1" w:rsidR="00C50A7A" w:rsidRDefault="002F32DB" w:rsidP="00C50A7A">
            <w:pPr>
              <w:pStyle w:val="TableContents"/>
              <w:spacing w:after="46" w:line="240" w:lineRule="auto"/>
              <w:rPr>
                <w:sz w:val="20"/>
                <w:szCs w:val="20"/>
                <w:lang w:val="en-US"/>
              </w:rPr>
            </w:pPr>
            <w:r>
              <w:rPr>
                <w:sz w:val="20"/>
                <w:szCs w:val="20"/>
                <w:lang w:val="en-US"/>
              </w:rPr>
              <w:t>28.1 (6.5)</w:t>
            </w:r>
          </w:p>
        </w:tc>
        <w:tc>
          <w:tcPr>
            <w:tcW w:w="1190" w:type="dxa"/>
            <w:tcBorders>
              <w:top w:val="single" w:sz="2" w:space="0" w:color="000001"/>
              <w:left w:val="single" w:sz="2" w:space="0" w:color="000001"/>
              <w:bottom w:val="single" w:sz="2" w:space="0" w:color="000001"/>
              <w:right w:val="single" w:sz="2" w:space="0" w:color="000001"/>
            </w:tcBorders>
          </w:tcPr>
          <w:p w14:paraId="35F5ED61" w14:textId="22E09A2C" w:rsidR="00C50A7A" w:rsidRDefault="002F32D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6E9CD9E" w14:textId="6433E570" w:rsidR="00C50A7A" w:rsidRPr="00E0042D" w:rsidRDefault="00C50A7A" w:rsidP="00C50A7A">
            <w:pPr>
              <w:pStyle w:val="TableContents"/>
              <w:spacing w:after="46" w:line="240" w:lineRule="auto"/>
              <w:rPr>
                <w:sz w:val="20"/>
                <w:szCs w:val="20"/>
                <w:lang w:val="en-US"/>
              </w:rPr>
            </w:pPr>
            <w:r>
              <w:rPr>
                <w:sz w:val="20"/>
                <w:szCs w:val="20"/>
                <w:lang w:val="en-US"/>
              </w:rPr>
              <w:t>23 (82.6)</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2820123" w14:textId="77777777" w:rsidR="00C50A7A" w:rsidRPr="00E0042D" w:rsidRDefault="00C50A7A" w:rsidP="00C50A7A">
            <w:pPr>
              <w:pStyle w:val="TableContents"/>
              <w:spacing w:after="46" w:line="240" w:lineRule="auto"/>
              <w:rPr>
                <w:sz w:val="20"/>
                <w:szCs w:val="20"/>
                <w:lang w:val="en-US"/>
              </w:rPr>
            </w:pPr>
            <w:r>
              <w:rPr>
                <w:sz w:val="20"/>
                <w:szCs w:val="20"/>
                <w:lang w:val="en-US"/>
              </w:rPr>
              <w:t>32.6 (9.9)</w:t>
            </w:r>
          </w:p>
        </w:tc>
      </w:tr>
      <w:tr w:rsidR="00C17AD7" w:rsidRPr="00E0042D" w14:paraId="3FD256C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1E3BC75" w14:textId="0910B337"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euroneuro.2008.04.013","ISSN":"0924977X","PMID":"18554874","abstract":"Dysfunctional activation of the dorsolateral prefrontal cortex (DLPFC) during working memory (WM) in schizophrenia patients has repeatedly been observed, however little is known about specific medication effects on the modulation of DLPFC activation. We measured activation of DLPFC during a WM task in a longitudinal fMRI study in ten schizophrenia patients first when they received conventional antipsychotics (T1) and a second time after they had been switched to olanzapine (T2). A healthy control group matched for age, handedness and gender was investigated at two corresponding time points. We analyzed the fMRI data with SPM5 in a 2 × 2 × 2 design (group × session × task). Schizophrenia patients showed fewer correct responses compared to healthy controls at both time points. The fMRI data revealed a significant group by task interaction in the bilateral DLPFC and the right parietal cortex, indicating a reduced BOLD response in the patient group. After switching to olanzapine, schizophrenia patients displayed a significant increase in the BOLD response during the 0-back condition in the DLPFC. This study showed that switching patients from conventional neuroleptics to olanzapine did not significantly alter the frontal or parietal BOLD response during working memory task. However, medication status had influences on the activation during attentional task (0-back), emphasizing the importance of baseline selection in pharmacological fMRI studies. © 2008 Elsevier B.V. and ECNP.","author":[{"dropping-particle":"","family":"Schlagenhauf","given":"Florian","non-dropping-particle":"","parse-names":false,"suffix":""},{"dropping-particle":"","family":"Wüstenberg","given":"Torsten","non-dropping-particle":"","parse-names":false,"suffix":""},{"dropping-particle":"","family":"Schmack","given":"Katharina","non-dropping-particle":"","parse-names":false,"suffix":""},{"dropping-particle":"","family":"Dinges","given":"Martin","non-dropping-particle":"","parse-names":false,"suffix":""},{"dropping-particle":"","family":"Wrase","given":"Jana","non-dropping-particle":"","parse-names":false,"suffix":""},{"dropping-particle":"","family":"Koslowski","given":"Michael","non-dropping-particle":"","parse-names":false,"suffix":""},{"dropping-particle":"","family":"Kienast","given":"Thorsten","non-dropping-particle":"","parse-names":false,"suffix":""},{"dropping-particle":"","family":"Bauer","given":"Michael","non-dropping-particle":"","parse-names":false,"suffix":""},{"dropping-particle":"","family":"Gallinat","given":"Jürgen","non-dropping-particle":"","parse-names":false,"suffix":""},{"dropping-particle":"","family":"Juckel","given":"Georg","non-dropping-particle":"","parse-names":false,"suffix":""},{"dropping-particle":"","family":"Heinz","given":"Andreas","non-dropping-particle":"","parse-names":false,"suffix":""}],"container-title":"European Neuropsychopharmacology","id":"ITEM-1","issue":"8","issued":{"date-parts":[["2008","8","1"]]},"page":"589-599","publisher":"Elsevier","title":"Switching schizophrenia patients from typical neuroleptics to olanzapine: Effects on BOLD response during attention and working memory","type":"article-journal","volume":"18"},"uris":["http://www.mendeley.com/documents/?uuid=c96241d6-1e09-3119-9874-4b2bc3b8317f"]}],"mendeley":{"formattedCitation":"(Schlagenhauf et al., 2008)","manualFormatting":"Schlagenhauf et al., 2008","plainTextFormattedCitation":"(Schlagenhauf et al., 2008)","previouslyFormattedCitation":"(Schlagenhauf et al., 2008)"},"properties":{"noteIndex":0},"schema":"https://github.com/citation-style-language/schema/raw/master/csl-citation.json"}</w:instrText>
            </w:r>
            <w:r>
              <w:rPr>
                <w:sz w:val="20"/>
                <w:szCs w:val="20"/>
                <w:lang w:val="en-US"/>
              </w:rPr>
              <w:fldChar w:fldCharType="separate"/>
            </w:r>
            <w:r w:rsidRPr="00B544FF">
              <w:rPr>
                <w:noProof/>
                <w:sz w:val="20"/>
                <w:szCs w:val="20"/>
                <w:lang w:val="en-US"/>
              </w:rPr>
              <w:t>Schlagenhauf et al., 200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83923EE" w14:textId="0D1C8321" w:rsidR="00C50A7A" w:rsidRPr="00E0042D" w:rsidRDefault="00C50A7A" w:rsidP="00C50A7A">
            <w:pPr>
              <w:pStyle w:val="TableContents"/>
              <w:spacing w:after="46" w:line="240" w:lineRule="auto"/>
              <w:rPr>
                <w:sz w:val="20"/>
                <w:szCs w:val="20"/>
                <w:lang w:val="en-US"/>
              </w:rPr>
            </w:pPr>
            <w:r>
              <w:rPr>
                <w:sz w:val="20"/>
                <w:szCs w:val="20"/>
                <w:lang w:val="en-US"/>
              </w:rPr>
              <w:t>10 (80)</w:t>
            </w:r>
          </w:p>
        </w:tc>
        <w:tc>
          <w:tcPr>
            <w:tcW w:w="1176" w:type="dxa"/>
            <w:tcBorders>
              <w:top w:val="single" w:sz="2" w:space="0" w:color="000001"/>
              <w:left w:val="single" w:sz="2" w:space="0" w:color="000001"/>
              <w:bottom w:val="single" w:sz="2" w:space="0" w:color="000001"/>
            </w:tcBorders>
            <w:shd w:val="clear" w:color="auto" w:fill="auto"/>
          </w:tcPr>
          <w:p w14:paraId="13241C5C" w14:textId="77777777" w:rsidR="00C50A7A" w:rsidRPr="00E0042D" w:rsidRDefault="00C50A7A" w:rsidP="00C50A7A">
            <w:pPr>
              <w:pStyle w:val="TableContents"/>
              <w:spacing w:after="46" w:line="240" w:lineRule="auto"/>
              <w:rPr>
                <w:sz w:val="20"/>
                <w:szCs w:val="20"/>
                <w:lang w:val="en-US"/>
              </w:rPr>
            </w:pPr>
            <w:r>
              <w:rPr>
                <w:sz w:val="20"/>
                <w:szCs w:val="20"/>
                <w:lang w:val="en-US"/>
              </w:rPr>
              <w:t>34.6 (12.9)</w:t>
            </w:r>
          </w:p>
        </w:tc>
        <w:tc>
          <w:tcPr>
            <w:tcW w:w="1259" w:type="dxa"/>
            <w:tcBorders>
              <w:top w:val="single" w:sz="2" w:space="0" w:color="000001"/>
              <w:left w:val="single" w:sz="2" w:space="0" w:color="000001"/>
              <w:bottom w:val="single" w:sz="2" w:space="0" w:color="000001"/>
              <w:right w:val="single" w:sz="2" w:space="0" w:color="000001"/>
            </w:tcBorders>
          </w:tcPr>
          <w:p w14:paraId="205924A4" w14:textId="647FF80C"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319D1244" w14:textId="53BA0ED1" w:rsidR="00C50A7A" w:rsidRDefault="002F32DB" w:rsidP="00C50A7A">
            <w:pPr>
              <w:pStyle w:val="TableContents"/>
              <w:spacing w:after="46" w:line="240" w:lineRule="auto"/>
              <w:rPr>
                <w:sz w:val="20"/>
                <w:szCs w:val="20"/>
                <w:lang w:val="en-US"/>
              </w:rPr>
            </w:pPr>
            <w:r>
              <w:rPr>
                <w:sz w:val="20"/>
                <w:szCs w:val="20"/>
                <w:lang w:val="en-US"/>
              </w:rPr>
              <w:t>7.6 (9.3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B60A00E" w14:textId="3E7F383B" w:rsidR="00C50A7A" w:rsidRPr="00E0042D" w:rsidRDefault="00C50A7A" w:rsidP="00C50A7A">
            <w:pPr>
              <w:pStyle w:val="TableContents"/>
              <w:spacing w:after="46" w:line="240" w:lineRule="auto"/>
              <w:rPr>
                <w:sz w:val="20"/>
                <w:szCs w:val="20"/>
                <w:lang w:val="en-US"/>
              </w:rPr>
            </w:pPr>
            <w:r>
              <w:rPr>
                <w:sz w:val="20"/>
                <w:szCs w:val="20"/>
                <w:lang w:val="en-US"/>
              </w:rPr>
              <w:t>69.4 (15.37)</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4E9207C" w14:textId="7DB8670E" w:rsidR="00C50A7A" w:rsidRPr="00E0042D" w:rsidRDefault="002F32DB" w:rsidP="00C50A7A">
            <w:pPr>
              <w:pStyle w:val="TableContents"/>
              <w:spacing w:after="46" w:line="240" w:lineRule="auto"/>
              <w:rPr>
                <w:sz w:val="20"/>
                <w:szCs w:val="20"/>
                <w:lang w:val="en-US"/>
              </w:rPr>
            </w:pPr>
            <w:r>
              <w:rPr>
                <w:sz w:val="20"/>
                <w:szCs w:val="20"/>
                <w:lang w:val="en-US"/>
              </w:rPr>
              <w:t>15.9 (4.09)</w:t>
            </w:r>
          </w:p>
        </w:tc>
        <w:tc>
          <w:tcPr>
            <w:tcW w:w="1176" w:type="dxa"/>
            <w:tcBorders>
              <w:top w:val="single" w:sz="2" w:space="0" w:color="000001"/>
              <w:left w:val="single" w:sz="2" w:space="0" w:color="000001"/>
              <w:bottom w:val="single" w:sz="2" w:space="0" w:color="000001"/>
              <w:right w:val="single" w:sz="2" w:space="0" w:color="000001"/>
            </w:tcBorders>
          </w:tcPr>
          <w:p w14:paraId="25ACAA86" w14:textId="41DD1CC0" w:rsidR="00C50A7A" w:rsidRDefault="002F32DB" w:rsidP="00C50A7A">
            <w:pPr>
              <w:pStyle w:val="TableContents"/>
              <w:spacing w:after="46" w:line="240" w:lineRule="auto"/>
              <w:rPr>
                <w:sz w:val="20"/>
                <w:szCs w:val="20"/>
                <w:lang w:val="en-US"/>
              </w:rPr>
            </w:pPr>
            <w:r>
              <w:rPr>
                <w:sz w:val="20"/>
                <w:szCs w:val="20"/>
                <w:lang w:val="en-US"/>
              </w:rPr>
              <w:t>20.3 (8.69)</w:t>
            </w:r>
          </w:p>
        </w:tc>
        <w:tc>
          <w:tcPr>
            <w:tcW w:w="1190" w:type="dxa"/>
            <w:tcBorders>
              <w:top w:val="single" w:sz="2" w:space="0" w:color="000001"/>
              <w:left w:val="single" w:sz="2" w:space="0" w:color="000001"/>
              <w:bottom w:val="single" w:sz="2" w:space="0" w:color="000001"/>
              <w:right w:val="single" w:sz="2" w:space="0" w:color="000001"/>
            </w:tcBorders>
          </w:tcPr>
          <w:p w14:paraId="42A00126" w14:textId="6D2AAD2C" w:rsidR="00C50A7A" w:rsidRDefault="002F32DB" w:rsidP="00C50A7A">
            <w:pPr>
              <w:pStyle w:val="TableContents"/>
              <w:spacing w:after="46" w:line="240" w:lineRule="auto"/>
              <w:rPr>
                <w:sz w:val="20"/>
                <w:szCs w:val="20"/>
                <w:lang w:val="en-US"/>
              </w:rPr>
            </w:pPr>
            <w:r>
              <w:rPr>
                <w:sz w:val="20"/>
                <w:szCs w:val="20"/>
                <w:lang w:val="en-US"/>
              </w:rPr>
              <w:t>33.2 (NA)*</w:t>
            </w:r>
          </w:p>
        </w:tc>
        <w:tc>
          <w:tcPr>
            <w:tcW w:w="1105" w:type="dxa"/>
            <w:tcBorders>
              <w:top w:val="single" w:sz="2" w:space="0" w:color="000001"/>
              <w:left w:val="single" w:sz="2" w:space="0" w:color="000001"/>
              <w:bottom w:val="single" w:sz="2" w:space="0" w:color="000001"/>
            </w:tcBorders>
            <w:shd w:val="clear" w:color="auto" w:fill="auto"/>
          </w:tcPr>
          <w:p w14:paraId="2E90285D" w14:textId="36A06719" w:rsidR="00C50A7A" w:rsidRPr="00E0042D" w:rsidRDefault="00C50A7A" w:rsidP="00C50A7A">
            <w:pPr>
              <w:pStyle w:val="TableContents"/>
              <w:spacing w:after="46" w:line="240" w:lineRule="auto"/>
              <w:rPr>
                <w:sz w:val="20"/>
                <w:szCs w:val="20"/>
                <w:lang w:val="en-US"/>
              </w:rPr>
            </w:pPr>
            <w:r>
              <w:rPr>
                <w:sz w:val="20"/>
                <w:szCs w:val="20"/>
                <w:lang w:val="en-US"/>
              </w:rPr>
              <w:t>10 (8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B69403D" w14:textId="77777777" w:rsidR="00C50A7A" w:rsidRPr="00E0042D" w:rsidRDefault="00C50A7A" w:rsidP="00C50A7A">
            <w:pPr>
              <w:pStyle w:val="TableContents"/>
              <w:spacing w:after="46" w:line="240" w:lineRule="auto"/>
              <w:rPr>
                <w:sz w:val="20"/>
                <w:szCs w:val="20"/>
                <w:lang w:val="en-US"/>
              </w:rPr>
            </w:pPr>
            <w:r>
              <w:rPr>
                <w:sz w:val="20"/>
                <w:szCs w:val="20"/>
                <w:lang w:val="en-US"/>
              </w:rPr>
              <w:t>33.8 (12.5)</w:t>
            </w:r>
          </w:p>
        </w:tc>
      </w:tr>
      <w:tr w:rsidR="00C17AD7" w:rsidRPr="00E0042D" w14:paraId="5DF2EAC6"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358CD05" w14:textId="113AE48A"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11682-018-9876-2","ISSN":"19317565","abstract":"Prior functional magnetic resonance imaging (fMRI) studies have investigated the neural mechanisms underlying cognitive control in patients with psychosis with findings of both hypo- and hyperfrontality. One factor that may contribute to inconsistent findings is the use of complex and polyfactorial tasks to investigate frontal lobe functioning. In the current study we employed a simple response conflict task during fMRI to examine differences in brain activation between patients experiencing their first-episode of psychosis (n = 33) and age- and sex-matched healthy volunteers (n = 33). We further investigated whether baseline brain activation among patients predicted changes in symptom severity and treatment response following 12 weeks of controlled antipsychotic treatment. During the task subjects were instructed to press a response button on the same side or opposite side of a circle that appeared on either side of a central fixation point. Imaging data revealed that for the contrast of opposite-side vs. same-side, patients showed significantly greater activation compared with healthy volunteers in the anterior cingulate cortex and intraparietal sulcus. Among patients, greater baseline anterior cingulate cortex, temporal-parietal junction, and superior temporal cortex activation predicted greater symptom reduction and therapeutic response following treatment. All findings remained significant after covarying for task performance. Intact performance on this relatively parsimonious task was associated with frontal hyperactivity suggesting the need for patients to utilize greater neural resources to achieve task performance comparable to healthy individuals. Moreover, frontal hyperactivity observed using a simple fMRI task may provide a biomarker for predicting treatment response in first-episode psychosis.","author":[{"dropping-particle":"","family":"Shafritz","given":"Keith M.","non-dropping-particle":"","parse-names":false,"suffix":""},{"dropping-particle":"","family":"Ikuta","given":"Toshikazu","non-dropping-particle":"","parse-names":false,"suffix":""},{"dropping-particle":"","family":"Greene","given":"Allison","non-dropping-particle":"","parse-names":false,"suffix":""},{"dropping-particle":"","family":"Robinson","given":"Delbert G.","non-dropping-particle":"","parse-names":false,"suffix":""},{"dropping-particle":"","family":"Gallego","given":"Juan","non-dropping-particle":"","parse-names":false,"suffix":""},{"dropping-particle":"","family":"Lencz","given":"Todd","non-dropping-particle":"","parse-names":false,"suffix":""},{"dropping-particle":"","family":"DeRosse","given":"Pamela","non-dropping-particle":"","parse-names":false,"suffix":""},{"dropping-particle":"","family":"Kingsley","given":"Peter B.","non-dropping-particle":"","parse-names":false,"suffix":""},{"dropping-particle":"","family":"Szeszko","given":"Philip R.","non-dropping-particle":"","parse-names":false,"suffix":""}],"container-title":"Brain Imaging and Behavior","id":"ITEM-1","issue":"2","issued":{"date-parts":[["2019","4","15"]]},"page":"541-553","publisher":"Springer New York LLC","title":"Frontal lobe functioning during a simple response conflict task in first-episode psychosis and its relationship to treatment response","type":"article-journal","volume":"13"},"uris":["http://www.mendeley.com/documents/?uuid=65d5e027-6b6c-3a57-91dc-aa42ab67e63e"]}],"mendeley":{"formattedCitation":"(Shafritz et al., 2019)","manualFormatting":"Shafritz et al., 2019","plainTextFormattedCitation":"(Shafritz et al., 2019)","previouslyFormattedCitation":"(Shafritz et al., 2019)"},"properties":{"noteIndex":0},"schema":"https://github.com/citation-style-language/schema/raw/master/csl-citation.json"}</w:instrText>
            </w:r>
            <w:r>
              <w:rPr>
                <w:sz w:val="20"/>
                <w:szCs w:val="20"/>
                <w:lang w:val="en-US"/>
              </w:rPr>
              <w:fldChar w:fldCharType="separate"/>
            </w:r>
            <w:r w:rsidRPr="00B544FF">
              <w:rPr>
                <w:noProof/>
                <w:sz w:val="20"/>
                <w:szCs w:val="20"/>
                <w:lang w:val="en-US"/>
              </w:rPr>
              <w:t>Shafritz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FF0F880" w14:textId="26195C25" w:rsidR="00C50A7A" w:rsidRPr="00E0042D" w:rsidRDefault="00C50A7A" w:rsidP="00C50A7A">
            <w:pPr>
              <w:pStyle w:val="TableContents"/>
              <w:spacing w:after="46" w:line="240" w:lineRule="auto"/>
              <w:rPr>
                <w:sz w:val="20"/>
                <w:szCs w:val="20"/>
                <w:lang w:val="en-US"/>
              </w:rPr>
            </w:pPr>
            <w:r>
              <w:rPr>
                <w:sz w:val="20"/>
                <w:szCs w:val="20"/>
                <w:lang w:val="en-US"/>
              </w:rPr>
              <w:t>33 (78.79)</w:t>
            </w:r>
          </w:p>
        </w:tc>
        <w:tc>
          <w:tcPr>
            <w:tcW w:w="1176" w:type="dxa"/>
            <w:tcBorders>
              <w:top w:val="single" w:sz="2" w:space="0" w:color="000001"/>
              <w:left w:val="single" w:sz="2" w:space="0" w:color="000001"/>
              <w:bottom w:val="single" w:sz="2" w:space="0" w:color="000001"/>
            </w:tcBorders>
            <w:shd w:val="clear" w:color="auto" w:fill="auto"/>
          </w:tcPr>
          <w:p w14:paraId="2A7A043E" w14:textId="77777777" w:rsidR="00C50A7A" w:rsidRPr="00E0042D" w:rsidRDefault="00C50A7A" w:rsidP="00C50A7A">
            <w:pPr>
              <w:pStyle w:val="TableContents"/>
              <w:spacing w:after="46" w:line="240" w:lineRule="auto"/>
              <w:rPr>
                <w:sz w:val="20"/>
                <w:szCs w:val="20"/>
                <w:lang w:val="en-US"/>
              </w:rPr>
            </w:pPr>
            <w:r>
              <w:rPr>
                <w:sz w:val="20"/>
                <w:szCs w:val="20"/>
                <w:lang w:val="en-US"/>
              </w:rPr>
              <w:t>22.03 (4.94)</w:t>
            </w:r>
          </w:p>
        </w:tc>
        <w:tc>
          <w:tcPr>
            <w:tcW w:w="1259" w:type="dxa"/>
            <w:tcBorders>
              <w:top w:val="single" w:sz="2" w:space="0" w:color="000001"/>
              <w:left w:val="single" w:sz="2" w:space="0" w:color="000001"/>
              <w:bottom w:val="single" w:sz="2" w:space="0" w:color="000001"/>
              <w:right w:val="single" w:sz="2" w:space="0" w:color="000001"/>
            </w:tcBorders>
          </w:tcPr>
          <w:p w14:paraId="16976181" w14:textId="1C5BC039" w:rsidR="00C50A7A" w:rsidRDefault="00C50A7A" w:rsidP="00C50A7A">
            <w:pPr>
              <w:pStyle w:val="TableContents"/>
              <w:spacing w:after="46" w:line="240" w:lineRule="auto"/>
              <w:rPr>
                <w:sz w:val="20"/>
                <w:szCs w:val="20"/>
                <w:lang w:val="en-US"/>
              </w:rPr>
            </w:pPr>
            <w:r>
              <w:rPr>
                <w:sz w:val="20"/>
                <w:szCs w:val="20"/>
                <w:lang w:val="en-US"/>
              </w:rPr>
              <w:t>69.7</w:t>
            </w:r>
          </w:p>
        </w:tc>
        <w:tc>
          <w:tcPr>
            <w:tcW w:w="1162" w:type="dxa"/>
            <w:tcBorders>
              <w:top w:val="single" w:sz="2" w:space="0" w:color="000001"/>
              <w:left w:val="single" w:sz="2" w:space="0" w:color="000001"/>
              <w:bottom w:val="single" w:sz="2" w:space="0" w:color="000001"/>
            </w:tcBorders>
          </w:tcPr>
          <w:p w14:paraId="343525B7" w14:textId="62C24649" w:rsidR="00C50A7A" w:rsidRDefault="00D17149" w:rsidP="00C50A7A">
            <w:pPr>
              <w:pStyle w:val="TableContents"/>
              <w:spacing w:after="46" w:line="240" w:lineRule="auto"/>
              <w:rPr>
                <w:sz w:val="20"/>
                <w:szCs w:val="20"/>
                <w:lang w:val="en-US"/>
              </w:rPr>
            </w:pPr>
            <w:r>
              <w:rPr>
                <w:sz w:val="20"/>
                <w:szCs w:val="20"/>
                <w:lang w:val="en-US"/>
              </w:rPr>
              <w:t>2.13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6019747" w14:textId="71D28494"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6154B56" w14:textId="2DFD4711" w:rsidR="00C50A7A" w:rsidRPr="00E0042D" w:rsidRDefault="00D17149"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B510914" w14:textId="4B0E5841" w:rsidR="00C50A7A" w:rsidRDefault="00D17149"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1438F37" w14:textId="7A850079" w:rsidR="00C50A7A" w:rsidRDefault="00D17149"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9F7D77B" w14:textId="0F58EB32" w:rsidR="00C50A7A" w:rsidRPr="00E0042D" w:rsidRDefault="00C50A7A" w:rsidP="00C50A7A">
            <w:pPr>
              <w:pStyle w:val="TableContents"/>
              <w:spacing w:after="46" w:line="240" w:lineRule="auto"/>
              <w:rPr>
                <w:sz w:val="20"/>
                <w:szCs w:val="20"/>
                <w:lang w:val="en-US"/>
              </w:rPr>
            </w:pPr>
            <w:r>
              <w:rPr>
                <w:sz w:val="20"/>
                <w:szCs w:val="20"/>
                <w:lang w:val="en-US"/>
              </w:rPr>
              <w:t>33 (78.7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412527A" w14:textId="77777777" w:rsidR="00C50A7A" w:rsidRPr="00E0042D" w:rsidRDefault="00C50A7A" w:rsidP="00C50A7A">
            <w:pPr>
              <w:pStyle w:val="TableContents"/>
              <w:spacing w:after="46" w:line="240" w:lineRule="auto"/>
              <w:rPr>
                <w:sz w:val="20"/>
                <w:szCs w:val="20"/>
                <w:lang w:val="en-US"/>
              </w:rPr>
            </w:pPr>
            <w:r>
              <w:rPr>
                <w:sz w:val="20"/>
                <w:szCs w:val="20"/>
                <w:lang w:val="en-US"/>
              </w:rPr>
              <w:t>22.1 (4.8)</w:t>
            </w:r>
          </w:p>
        </w:tc>
      </w:tr>
      <w:tr w:rsidR="00C17AD7" w:rsidRPr="00A746FD" w14:paraId="528992B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B2584FF" w14:textId="44063A32"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37/abn0000354","ISBN":"1939-1846(Electronic),0021-843X(Print)","ISSN":"19391846","abstract":"Individuals with schizophrenia demonstrate broad impairments in neurocognitive functioning as measured through laboratory-based tasks. Neuropsychological measures depend on rapid instruction-based task learning (RITL), the ability to rapidly translate task instruction into goal-directed behavior. Here, the authors present the first known investigation of RITL in schizophrenia and aim to test whether RITL deficits exist in schizophrenia, are associated with abnormal brain activation, and contribute to the generalized cognitive deficit. Twenty-nine schizophrenia participants and 31 healthy controls completed a previously established RITL task while in a functional magnetic resonance imaging (fMRI) scanner and completed a brief assessment of general cognition outside the scanner. Patients were significantly impaired in RITL accuracy and reaction time (RT). Compared to controls, patients had reduced activation of the caudate and left inferior frontal junction (LIFJ) while viewing task instructions, and across all subjects, lower activation in these regions was associated with worse RITL performance. During practice trials, activation in the anterior insula, LIFJ, and middle frontal gyrus also related to performance. RITL ability was robustly associated with general cognitive ability, explained a significant proportion of the variance in the generalized cognitive deficit, and was associated with LIFJ activity during RITL instructions. These results indicate that the ability to rapidly learn task instructions is impaired in schizophrenia and associated with abnormal activation of the caudate and LIFJ. Abnormalities in RITL represent a critical cognitive facet for understanding the broad profile of cognitive deficits in schizophrenia. (PsycINFO Database Record (c) 2018 APA, all rights reserved)","author":[{"dropping-particle":"","family":"Sheffield","given":"Julia M.","non-dropping-particle":"","parse-names":false,"suffix":""},{"dropping-particle":"","family":"Ruge","given":"Hannes","non-dropping-particle":"","parse-names":false,"suffix":""},{"dropping-particle":"","family":"Kandala","given":"Sridhar","non-dropping-particle":"","parse-names":false,"suffix":""},{"dropping-particle":"","family":"Barch","given":"Deanna M.","non-dropping-particle":"","parse-names":false,"suffix":""}],"container-title":"Journal of Abnormal Psychology","id":"ITEM-1","issued":{"date-parts":[["2018"]]},"title":"Rapid instruction-based task learning (RITL) in schizophrenia","type":"article-journal"},"uris":["http://www.mendeley.com/documents/?uuid=940a3c73-467e-31b0-b834-3af15ba89bfa"]}],"mendeley":{"formattedCitation":"(Sheffield, Ruge, Kandala, &amp; Barch, 2018)","manualFormatting":"Sheffield et al., 2018","plainTextFormattedCitation":"(Sheffield, Ruge, Kandala, &amp; Barch, 2018)","previouslyFormattedCitation":"(Sheffield, Ruge, Kandala, &amp; Barch, 2018)"},"properties":{"noteIndex":0},"schema":"https://github.com/citation-style-language/schema/raw/master/csl-citation.json"}</w:instrText>
            </w:r>
            <w:r>
              <w:rPr>
                <w:sz w:val="20"/>
                <w:szCs w:val="20"/>
                <w:lang w:val="en-US"/>
              </w:rPr>
              <w:fldChar w:fldCharType="separate"/>
            </w:r>
            <w:r w:rsidRPr="00B544FF">
              <w:rPr>
                <w:noProof/>
                <w:sz w:val="20"/>
                <w:szCs w:val="20"/>
                <w:lang w:val="en-US"/>
              </w:rPr>
              <w:t>Sheffield et al., 201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0564998" w14:textId="6D52859C" w:rsidR="00C50A7A" w:rsidRPr="00E0042D" w:rsidRDefault="00C50A7A" w:rsidP="00C50A7A">
            <w:pPr>
              <w:pStyle w:val="TableContents"/>
              <w:spacing w:after="46" w:line="240" w:lineRule="auto"/>
              <w:rPr>
                <w:sz w:val="20"/>
                <w:szCs w:val="20"/>
                <w:lang w:val="en-US"/>
              </w:rPr>
            </w:pPr>
            <w:r>
              <w:rPr>
                <w:sz w:val="20"/>
                <w:szCs w:val="20"/>
                <w:lang w:val="en-US"/>
              </w:rPr>
              <w:t>29 (75.86)</w:t>
            </w:r>
          </w:p>
        </w:tc>
        <w:tc>
          <w:tcPr>
            <w:tcW w:w="1176" w:type="dxa"/>
            <w:tcBorders>
              <w:top w:val="single" w:sz="2" w:space="0" w:color="000001"/>
              <w:left w:val="single" w:sz="2" w:space="0" w:color="000001"/>
              <w:bottom w:val="single" w:sz="2" w:space="0" w:color="000001"/>
            </w:tcBorders>
            <w:shd w:val="clear" w:color="auto" w:fill="auto"/>
          </w:tcPr>
          <w:p w14:paraId="495232F2" w14:textId="77777777" w:rsidR="00C50A7A" w:rsidRPr="00E0042D" w:rsidRDefault="00C50A7A" w:rsidP="00C50A7A">
            <w:pPr>
              <w:pStyle w:val="TableContents"/>
              <w:spacing w:after="46" w:line="240" w:lineRule="auto"/>
              <w:rPr>
                <w:sz w:val="20"/>
                <w:szCs w:val="20"/>
                <w:lang w:val="en-US"/>
              </w:rPr>
            </w:pPr>
            <w:r>
              <w:rPr>
                <w:sz w:val="20"/>
                <w:szCs w:val="20"/>
                <w:lang w:val="en-US"/>
              </w:rPr>
              <w:t>37.79 (12.47)</w:t>
            </w:r>
          </w:p>
        </w:tc>
        <w:tc>
          <w:tcPr>
            <w:tcW w:w="1259" w:type="dxa"/>
            <w:tcBorders>
              <w:top w:val="single" w:sz="2" w:space="0" w:color="000001"/>
              <w:left w:val="single" w:sz="2" w:space="0" w:color="000001"/>
              <w:bottom w:val="single" w:sz="2" w:space="0" w:color="000001"/>
              <w:right w:val="single" w:sz="2" w:space="0" w:color="000001"/>
            </w:tcBorders>
          </w:tcPr>
          <w:p w14:paraId="16E33B14" w14:textId="06EA18B6"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76BDEFF" w14:textId="7646112F" w:rsidR="00C50A7A" w:rsidRDefault="00D17149"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17948E0" w14:textId="75F4B25F"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4EDA6D8" w14:textId="31A02CD2" w:rsidR="00C50A7A" w:rsidRPr="00E0042D" w:rsidRDefault="00D17149"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650CEDC" w14:textId="16713DE0" w:rsidR="00C50A7A" w:rsidRDefault="00D17149"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4CC55B9" w14:textId="1567D179" w:rsidR="00C50A7A" w:rsidRDefault="00D17149"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3C2694D8" w14:textId="77DA17B4" w:rsidR="00C50A7A" w:rsidRPr="00E0042D" w:rsidRDefault="00C50A7A" w:rsidP="00C50A7A">
            <w:pPr>
              <w:pStyle w:val="TableContents"/>
              <w:spacing w:after="46" w:line="240" w:lineRule="auto"/>
              <w:rPr>
                <w:sz w:val="20"/>
                <w:szCs w:val="20"/>
                <w:lang w:val="en-US"/>
              </w:rPr>
            </w:pPr>
            <w:r>
              <w:rPr>
                <w:sz w:val="20"/>
                <w:szCs w:val="20"/>
                <w:lang w:val="en-US"/>
              </w:rPr>
              <w:t>31 (74.1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F28FD48" w14:textId="77777777" w:rsidR="00C50A7A" w:rsidRPr="00E0042D" w:rsidRDefault="00C50A7A" w:rsidP="00C50A7A">
            <w:pPr>
              <w:pStyle w:val="TableContents"/>
              <w:spacing w:after="46" w:line="240" w:lineRule="auto"/>
              <w:rPr>
                <w:sz w:val="20"/>
                <w:szCs w:val="20"/>
                <w:lang w:val="en-US"/>
              </w:rPr>
            </w:pPr>
            <w:r>
              <w:rPr>
                <w:sz w:val="20"/>
                <w:szCs w:val="20"/>
                <w:lang w:val="en-US"/>
              </w:rPr>
              <w:t>34.69 (10.47)</w:t>
            </w:r>
          </w:p>
        </w:tc>
      </w:tr>
      <w:tr w:rsidR="00AC292B" w:rsidRPr="00A746FD" w14:paraId="675334C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9E812E3" w14:textId="10E333CF" w:rsidR="00AC292B" w:rsidRDefault="00AC292B"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9.09.007","ISSN":"00063223","PMID":"19846064","abstract":"Background: Auditory verbal hallucinations in schizophrenia have been linked to defective monitoring of one's own verbal thoughts. Previous studies have shown that patients with auditory verbal hallucinations show attenuated activation of brain regions involved with auditory processing during the monitoring of inner speech. However, there are no functional magnetic resonance imaging studies explicitly comparing the perception of external speech with internal speech in the same patients with schizophrenia. The present study investigated the functional neuroanatomy of inner and external speech in both patients with schizophrenia and healthy control subjects. Methods: Fifteen patients with schizophrenia and 12 healthy control subjects were studied using functional magnetic resonance imaging while listening to sentences or imagining sentences. Results: Significant interactions between group (control subjects vs. patients) and task (listening vs. inner speech) were seen for the left superior temporal gyrus, as well as regions within the cingulate gyrus. Conclusions: Attenuated deactivation of the left superior temporal gyrus in schizophrenia patients during the processing of inner speech may reflect deficits in the forward models subserving self-monitoring. © 2010 Society of Biological Psychiatry.","author":[{"dropping-particle":"","family":"Simons","given":"Claudia J.P.","non-dropping-particle":"","parse-names":false,"suffix":""},{"dropping-particle":"","family":"Tracy","given":"Derek K.","non-dropping-particle":"","parse-names":false,"suffix":""},{"dropping-particle":"","family":"Sanghera","given":"Kirandeep K.","non-dropping-particle":"","parse-names":false,"suffix":""},{"dropping-particle":"","family":"O'Daly","given":"Owen","non-dropping-particle":"","parse-names":false,"suffix":""},{"dropping-particle":"","family":"Gilleen","given":"James","non-dropping-particle":"","parse-names":false,"suffix":""},{"dropping-particle":"","family":"Dominguez","given":"Maria de Gracia","non-dropping-particle":"","parse-names":false,"suffix":""},{"dropping-particle":"","family":"Krabbendam","given":"Lydia","non-dropping-particle":"","parse-names":false,"suffix":""},{"dropping-particle":"","family":"Shergill","given":"Sukhwinder S.","non-dropping-particle":"","parse-names":false,"suffix":""}],"container-title":"Biological Psychiatry","id":"ITEM-1","issue":"3","issued":{"date-parts":[["2010","2","1"]]},"page":"232-237","publisher":"Elsevier","title":"Functional Magnetic Resonance Imaging of Inner Speech in Schizophrenia","type":"article-journal","volume":"67"},"uris":["http://www.mendeley.com/documents/?uuid=5eb1a713-2470-316e-ba19-31e80833f5b3"]}],"mendeley":{"formattedCitation":"(Simons et al., 2010)","manualFormatting":"Simons et al., 2010","plainTextFormattedCitation":"(Simons et al., 2010)","previouslyFormattedCitation":"(Simons et al., 2010)"},"properties":{"noteIndex":0},"schema":"https://github.com/citation-style-language/schema/raw/master/csl-citation.json"}</w:instrText>
            </w:r>
            <w:r>
              <w:rPr>
                <w:sz w:val="20"/>
                <w:szCs w:val="20"/>
                <w:lang w:val="en-US"/>
              </w:rPr>
              <w:fldChar w:fldCharType="separate"/>
            </w:r>
            <w:r w:rsidRPr="00AC292B">
              <w:rPr>
                <w:noProof/>
                <w:sz w:val="20"/>
                <w:szCs w:val="20"/>
                <w:lang w:val="en-US"/>
              </w:rPr>
              <w:t>Simons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27294431" w14:textId="1789A335" w:rsidR="00AC292B" w:rsidRDefault="00AC292B" w:rsidP="00C50A7A">
            <w:pPr>
              <w:pStyle w:val="TableContents"/>
              <w:spacing w:after="46" w:line="240" w:lineRule="auto"/>
              <w:rPr>
                <w:sz w:val="20"/>
                <w:szCs w:val="20"/>
                <w:lang w:val="en-US"/>
              </w:rPr>
            </w:pPr>
            <w:r>
              <w:rPr>
                <w:sz w:val="20"/>
                <w:szCs w:val="20"/>
                <w:lang w:val="en-US"/>
              </w:rPr>
              <w:t>15 (100)</w:t>
            </w:r>
          </w:p>
        </w:tc>
        <w:tc>
          <w:tcPr>
            <w:tcW w:w="1176" w:type="dxa"/>
            <w:tcBorders>
              <w:top w:val="single" w:sz="2" w:space="0" w:color="000001"/>
              <w:left w:val="single" w:sz="2" w:space="0" w:color="000001"/>
              <w:bottom w:val="single" w:sz="2" w:space="0" w:color="000001"/>
            </w:tcBorders>
            <w:shd w:val="clear" w:color="auto" w:fill="auto"/>
          </w:tcPr>
          <w:p w14:paraId="7529C857" w14:textId="12356DA3" w:rsidR="00AC292B" w:rsidRDefault="00AC292B" w:rsidP="00C50A7A">
            <w:pPr>
              <w:pStyle w:val="TableContents"/>
              <w:spacing w:after="46" w:line="240" w:lineRule="auto"/>
              <w:rPr>
                <w:sz w:val="20"/>
                <w:szCs w:val="20"/>
                <w:lang w:val="en-US"/>
              </w:rPr>
            </w:pPr>
            <w:r>
              <w:rPr>
                <w:sz w:val="20"/>
                <w:szCs w:val="20"/>
                <w:lang w:val="en-US"/>
              </w:rPr>
              <w:t>34.7 (8.7)</w:t>
            </w:r>
          </w:p>
        </w:tc>
        <w:tc>
          <w:tcPr>
            <w:tcW w:w="1259" w:type="dxa"/>
            <w:tcBorders>
              <w:top w:val="single" w:sz="2" w:space="0" w:color="000001"/>
              <w:left w:val="single" w:sz="2" w:space="0" w:color="000001"/>
              <w:bottom w:val="single" w:sz="2" w:space="0" w:color="000001"/>
              <w:right w:val="single" w:sz="2" w:space="0" w:color="000001"/>
            </w:tcBorders>
          </w:tcPr>
          <w:p w14:paraId="5EF7A8D1" w14:textId="594813DC" w:rsidR="00AC292B" w:rsidRDefault="00AC292B"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E143377" w14:textId="409D1A19" w:rsidR="00AC292B" w:rsidRDefault="00AC292B" w:rsidP="00C50A7A">
            <w:pPr>
              <w:pStyle w:val="TableContents"/>
              <w:spacing w:after="46" w:line="240" w:lineRule="auto"/>
              <w:rPr>
                <w:sz w:val="20"/>
                <w:szCs w:val="20"/>
                <w:lang w:val="en-US"/>
              </w:rPr>
            </w:pPr>
            <w:r>
              <w:rPr>
                <w:sz w:val="20"/>
                <w:szCs w:val="20"/>
                <w:lang w:val="en-US"/>
              </w:rPr>
              <w:t>11.2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8073864" w14:textId="17594649" w:rsidR="00AC292B" w:rsidRDefault="00AC292B" w:rsidP="00C50A7A">
            <w:pPr>
              <w:pStyle w:val="TableContents"/>
              <w:spacing w:after="46" w:line="240" w:lineRule="auto"/>
              <w:rPr>
                <w:sz w:val="20"/>
                <w:szCs w:val="20"/>
                <w:lang w:val="en-US"/>
              </w:rPr>
            </w:pPr>
            <w:r>
              <w:rPr>
                <w:sz w:val="20"/>
                <w:szCs w:val="20"/>
                <w:lang w:val="en-US"/>
              </w:rPr>
              <w:t>48.5 (16.5)</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80B3E33" w14:textId="704AAC91" w:rsidR="00AC292B"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25E1D9E" w14:textId="3EE27D74" w:rsidR="00AC292B" w:rsidRDefault="00AC292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FA3103D" w14:textId="496F157A" w:rsidR="00AC292B" w:rsidRDefault="00AC292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DB2C5D6" w14:textId="2D11BE25" w:rsidR="00AC292B" w:rsidRDefault="00AC292B" w:rsidP="00C50A7A">
            <w:pPr>
              <w:pStyle w:val="TableContents"/>
              <w:spacing w:after="46" w:line="240" w:lineRule="auto"/>
              <w:rPr>
                <w:sz w:val="20"/>
                <w:szCs w:val="20"/>
                <w:lang w:val="en-US"/>
              </w:rPr>
            </w:pPr>
            <w:r>
              <w:rPr>
                <w:sz w:val="20"/>
                <w:szCs w:val="20"/>
                <w:lang w:val="en-US"/>
              </w:rPr>
              <w:t>12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6E5C55C4" w14:textId="0A719323" w:rsidR="00AC292B" w:rsidRDefault="00AC292B" w:rsidP="00C50A7A">
            <w:pPr>
              <w:pStyle w:val="TableContents"/>
              <w:spacing w:after="46" w:line="240" w:lineRule="auto"/>
              <w:rPr>
                <w:sz w:val="20"/>
                <w:szCs w:val="20"/>
                <w:lang w:val="en-US"/>
              </w:rPr>
            </w:pPr>
            <w:r>
              <w:rPr>
                <w:sz w:val="20"/>
                <w:szCs w:val="20"/>
                <w:lang w:val="en-US"/>
              </w:rPr>
              <w:t>34.4 (7.9)</w:t>
            </w:r>
          </w:p>
        </w:tc>
      </w:tr>
      <w:tr w:rsidR="006E56C3" w:rsidRPr="00E0042D" w14:paraId="1031CED5"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E480C93" w14:textId="21A1A32D" w:rsidR="006E56C3" w:rsidRDefault="006E56C3"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800051X","ISSN":"1469-8978 (Electronic)","PMID":"29521610","abstract":"BACKGROUND: Working memory (WM) deficits in schizophrenia (SCZ) have been linked to  impairments in the encoding phase that are associated with aberrant neuronal functioning. Similar abnormalities have been observed in unaffected first-degree relatives (REL) and are thus discussed as candidate endophenotypes. The process of WM consolidation - i.e. the formation of durable WM representations - is assumed to be impaired in SCZ, but no study has investigated WM consolidation and neuronal correlates of visual WM encoding in REL before. METHOD: We examined whole-brain activation during the encoding phase with an event-related functional magnetic resonance imaging study design in 25 SCZ subjects, 22 REL subjects, and 25 healthy controls. Subjects performed a visual masked change detection task that assessed WM performance and consolidation. RESULTS: SCZ showed deficient WM performance indicating an impairment consolidation process, accompanied by broad neuronal hypoactivation, most prominently in frontal brain regions, as well as increased activity of the anterior cingulate during the encoding phase. REL showed decreased neuronal activity in the middle and medial frontal gyrus and increased activity in the precentral gyrus and insula during encoding, but no significant behavioral deficits were observed. In respect of given consolidation times, REL showed a shift from decreased frontal activity at short time intervals to increased frontal activity at longer time intervals. CONCLUSIONS: Findings suggest WM consolidation may be slowed in REL so that the deployment of compensatory neuronal resources during encoding is needed to assure proper WM performance. This supports the view of WM-related neuronal dysfunctions as a potential endophenotypic marker.","author":[{"dropping-particle":"","family":"Stäblein","given":"Michael","non-dropping-particle":"","parse-names":false,"suffix":""},{"dropping-particle":"","family":"Storchak","given":"Helena","non-dropping-particle":"","parse-names":false,"suffix":""},{"dropping-particle":"","family":"Ghinea","given":"Denisa","non-dropping-particle":"","parse-names":false,"suffix":""},{"dropping-particle":"","family":"Kraft","given":"Dominik","non-dropping-particle":"","parse-names":false,"suffix":""},{"dropping-particle":"","family":"Knöchel","given":"Christian","non-dropping-particle":"","parse-names":false,"suffix":""},{"dropping-particle":"","family":"Prvulovic","given":"David","non-dropping-particle":"","parse-names":false,"suffix":""},{"dropping-particle":"","family":"Bittner","given":"Robert A","non-dropping-particle":"","parse-names":false,"suffix":""},{"dropping-particle":"","family":"Reif","given":"Andreas","non-dropping-particle":"","parse-names":false,"suffix":""},{"dropping-particle":"","family":"Oertel-Knöchel","given":"Viola","non-dropping-particle":"","parse-names":false,"suffix":""}],"container-title":"Psychological medicine","id":"ITEM-1","issue":"1","issued":{"date-parts":[["2019","1"]]},"language":"eng","page":"75-83","publisher-place":"England","title":"Visual working memory encoding in schizophrenia and first-degree relatives:  neurofunctional abnormalities and impaired consolidation.","type":"article-journal","volume":"49"},"uris":["http://www.mendeley.com/documents/?uuid=1065c662-b640-43d8-8114-a965bcfa51a0"]}],"mendeley":{"formattedCitation":"(Stäblein et al., 2019)","manualFormatting":"Stäblein et al., 2019","plainTextFormattedCitation":"(Stäblein et al., 2019)","previouslyFormattedCitation":"(Stäblein et al., 2019)"},"properties":{"noteIndex":0},"schema":"https://github.com/citation-style-language/schema/raw/master/csl-citation.json"}</w:instrText>
            </w:r>
            <w:r>
              <w:rPr>
                <w:sz w:val="20"/>
                <w:szCs w:val="20"/>
                <w:lang w:val="en-US"/>
              </w:rPr>
              <w:fldChar w:fldCharType="separate"/>
            </w:r>
            <w:r w:rsidRPr="006E56C3">
              <w:rPr>
                <w:noProof/>
                <w:sz w:val="20"/>
                <w:szCs w:val="20"/>
                <w:lang w:val="en-US"/>
              </w:rPr>
              <w:t>Stäblein et al., 201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D170DA9" w14:textId="1DE1D5BD" w:rsidR="006E56C3" w:rsidRDefault="006E56C3" w:rsidP="00C50A7A">
            <w:pPr>
              <w:pStyle w:val="TableContents"/>
              <w:spacing w:after="46" w:line="240" w:lineRule="auto"/>
              <w:rPr>
                <w:sz w:val="20"/>
                <w:szCs w:val="20"/>
                <w:lang w:val="en-US"/>
              </w:rPr>
            </w:pPr>
            <w:r>
              <w:rPr>
                <w:sz w:val="20"/>
                <w:szCs w:val="20"/>
                <w:lang w:val="en-US"/>
              </w:rPr>
              <w:t>25 (68)</w:t>
            </w:r>
          </w:p>
        </w:tc>
        <w:tc>
          <w:tcPr>
            <w:tcW w:w="1176" w:type="dxa"/>
            <w:tcBorders>
              <w:top w:val="single" w:sz="2" w:space="0" w:color="000001"/>
              <w:left w:val="single" w:sz="2" w:space="0" w:color="000001"/>
              <w:bottom w:val="single" w:sz="2" w:space="0" w:color="000001"/>
            </w:tcBorders>
            <w:shd w:val="clear" w:color="auto" w:fill="auto"/>
          </w:tcPr>
          <w:p w14:paraId="7873F750" w14:textId="7A9369E6" w:rsidR="006E56C3" w:rsidRDefault="006E56C3" w:rsidP="00C50A7A">
            <w:pPr>
              <w:pStyle w:val="TableContents"/>
              <w:spacing w:after="46" w:line="240" w:lineRule="auto"/>
              <w:rPr>
                <w:sz w:val="20"/>
                <w:szCs w:val="20"/>
                <w:lang w:val="en-US"/>
              </w:rPr>
            </w:pPr>
            <w:r>
              <w:rPr>
                <w:sz w:val="20"/>
                <w:szCs w:val="20"/>
                <w:lang w:val="en-US"/>
              </w:rPr>
              <w:t>36.76 (9.41)</w:t>
            </w:r>
          </w:p>
        </w:tc>
        <w:tc>
          <w:tcPr>
            <w:tcW w:w="1259" w:type="dxa"/>
            <w:tcBorders>
              <w:top w:val="single" w:sz="2" w:space="0" w:color="000001"/>
              <w:left w:val="single" w:sz="2" w:space="0" w:color="000001"/>
              <w:bottom w:val="single" w:sz="2" w:space="0" w:color="000001"/>
              <w:right w:val="single" w:sz="2" w:space="0" w:color="000001"/>
            </w:tcBorders>
          </w:tcPr>
          <w:p w14:paraId="13E3C00F" w14:textId="6C7A9C81" w:rsidR="006E56C3" w:rsidRDefault="006E56C3" w:rsidP="00C50A7A">
            <w:pPr>
              <w:pStyle w:val="TableContents"/>
              <w:spacing w:after="46" w:line="240" w:lineRule="auto"/>
              <w:rPr>
                <w:sz w:val="20"/>
                <w:szCs w:val="20"/>
                <w:lang w:val="en-US"/>
              </w:rPr>
            </w:pPr>
            <w:r>
              <w:rPr>
                <w:sz w:val="20"/>
                <w:szCs w:val="20"/>
                <w:lang w:val="en-US"/>
              </w:rPr>
              <w:t>96</w:t>
            </w:r>
          </w:p>
        </w:tc>
        <w:tc>
          <w:tcPr>
            <w:tcW w:w="1162" w:type="dxa"/>
            <w:tcBorders>
              <w:top w:val="single" w:sz="2" w:space="0" w:color="000001"/>
              <w:left w:val="single" w:sz="2" w:space="0" w:color="000001"/>
              <w:bottom w:val="single" w:sz="2" w:space="0" w:color="000001"/>
            </w:tcBorders>
          </w:tcPr>
          <w:p w14:paraId="234BCD01" w14:textId="61A49FDA" w:rsidR="006E56C3" w:rsidRDefault="006E56C3" w:rsidP="00C50A7A">
            <w:pPr>
              <w:pStyle w:val="TableContents"/>
              <w:spacing w:after="46" w:line="240" w:lineRule="auto"/>
              <w:rPr>
                <w:sz w:val="20"/>
                <w:szCs w:val="20"/>
                <w:lang w:val="en-US"/>
              </w:rPr>
            </w:pPr>
            <w:r>
              <w:rPr>
                <w:sz w:val="20"/>
                <w:szCs w:val="20"/>
                <w:lang w:val="en-US"/>
              </w:rPr>
              <w:t>15.35 (8.0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E0452C4" w14:textId="0166A33C" w:rsidR="006E56C3" w:rsidRDefault="006E56C3" w:rsidP="00C50A7A">
            <w:pPr>
              <w:pStyle w:val="TableContents"/>
              <w:spacing w:after="46" w:line="240" w:lineRule="auto"/>
              <w:rPr>
                <w:sz w:val="20"/>
                <w:szCs w:val="20"/>
                <w:lang w:val="en-US"/>
              </w:rPr>
            </w:pPr>
            <w:r>
              <w:rPr>
                <w:sz w:val="20"/>
                <w:szCs w:val="20"/>
                <w:lang w:val="en-US"/>
              </w:rPr>
              <w:t>65.65 (15.45)</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6E7F3E7" w14:textId="1A98C141" w:rsidR="006E56C3" w:rsidRDefault="006E56C3" w:rsidP="00C50A7A">
            <w:pPr>
              <w:pStyle w:val="TableContents"/>
              <w:spacing w:after="46" w:line="240" w:lineRule="auto"/>
              <w:rPr>
                <w:sz w:val="20"/>
                <w:szCs w:val="20"/>
                <w:lang w:val="en-US"/>
              </w:rPr>
            </w:pPr>
            <w:r>
              <w:rPr>
                <w:sz w:val="20"/>
                <w:szCs w:val="20"/>
                <w:lang w:val="en-US"/>
              </w:rPr>
              <w:t>16.91 (4.94)</w:t>
            </w:r>
          </w:p>
        </w:tc>
        <w:tc>
          <w:tcPr>
            <w:tcW w:w="1176" w:type="dxa"/>
            <w:tcBorders>
              <w:top w:val="single" w:sz="2" w:space="0" w:color="000001"/>
              <w:left w:val="single" w:sz="2" w:space="0" w:color="000001"/>
              <w:bottom w:val="single" w:sz="2" w:space="0" w:color="000001"/>
              <w:right w:val="single" w:sz="2" w:space="0" w:color="000001"/>
            </w:tcBorders>
          </w:tcPr>
          <w:p w14:paraId="3B84E8CB" w14:textId="2A23D91E" w:rsidR="006E56C3" w:rsidRDefault="006E56C3" w:rsidP="00C50A7A">
            <w:pPr>
              <w:pStyle w:val="TableContents"/>
              <w:spacing w:after="46" w:line="240" w:lineRule="auto"/>
              <w:rPr>
                <w:sz w:val="20"/>
                <w:szCs w:val="20"/>
                <w:lang w:val="en-US"/>
              </w:rPr>
            </w:pPr>
            <w:r>
              <w:rPr>
                <w:sz w:val="20"/>
                <w:szCs w:val="20"/>
                <w:lang w:val="en-US"/>
              </w:rPr>
              <w:t>16.13 (6.24)</w:t>
            </w:r>
          </w:p>
        </w:tc>
        <w:tc>
          <w:tcPr>
            <w:tcW w:w="1190" w:type="dxa"/>
            <w:tcBorders>
              <w:top w:val="single" w:sz="2" w:space="0" w:color="000001"/>
              <w:left w:val="single" w:sz="2" w:space="0" w:color="000001"/>
              <w:bottom w:val="single" w:sz="2" w:space="0" w:color="000001"/>
              <w:right w:val="single" w:sz="2" w:space="0" w:color="000001"/>
            </w:tcBorders>
          </w:tcPr>
          <w:p w14:paraId="74E38198" w14:textId="122B508E" w:rsidR="006E56C3" w:rsidRDefault="006E56C3" w:rsidP="00C50A7A">
            <w:pPr>
              <w:pStyle w:val="TableContents"/>
              <w:spacing w:after="46" w:line="240" w:lineRule="auto"/>
              <w:rPr>
                <w:sz w:val="20"/>
                <w:szCs w:val="20"/>
                <w:lang w:val="en-US"/>
              </w:rPr>
            </w:pPr>
            <w:r>
              <w:rPr>
                <w:sz w:val="20"/>
                <w:szCs w:val="20"/>
                <w:lang w:val="en-US"/>
              </w:rPr>
              <w:t>32.61 (7.71)</w:t>
            </w:r>
          </w:p>
        </w:tc>
        <w:tc>
          <w:tcPr>
            <w:tcW w:w="1105" w:type="dxa"/>
            <w:tcBorders>
              <w:top w:val="single" w:sz="2" w:space="0" w:color="000001"/>
              <w:left w:val="single" w:sz="2" w:space="0" w:color="000001"/>
              <w:bottom w:val="single" w:sz="2" w:space="0" w:color="000001"/>
            </w:tcBorders>
            <w:shd w:val="clear" w:color="auto" w:fill="auto"/>
          </w:tcPr>
          <w:p w14:paraId="56EF99DB" w14:textId="4CF55FDC" w:rsidR="006E56C3" w:rsidRDefault="006E56C3" w:rsidP="00C50A7A">
            <w:pPr>
              <w:pStyle w:val="TableContents"/>
              <w:spacing w:after="46" w:line="240" w:lineRule="auto"/>
              <w:rPr>
                <w:sz w:val="20"/>
                <w:szCs w:val="20"/>
                <w:lang w:val="en-US"/>
              </w:rPr>
            </w:pPr>
            <w:r>
              <w:rPr>
                <w:sz w:val="20"/>
                <w:szCs w:val="20"/>
                <w:lang w:val="en-US"/>
              </w:rPr>
              <w:t>25 (48)</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0EE474B" w14:textId="02D1E799" w:rsidR="006E56C3" w:rsidRDefault="006E56C3" w:rsidP="00C50A7A">
            <w:pPr>
              <w:pStyle w:val="TableContents"/>
              <w:spacing w:after="46" w:line="240" w:lineRule="auto"/>
              <w:rPr>
                <w:sz w:val="20"/>
                <w:szCs w:val="20"/>
                <w:lang w:val="en-US"/>
              </w:rPr>
            </w:pPr>
            <w:r>
              <w:rPr>
                <w:sz w:val="20"/>
                <w:szCs w:val="20"/>
                <w:lang w:val="en-US"/>
              </w:rPr>
              <w:t>34.88 (10.53)</w:t>
            </w:r>
          </w:p>
        </w:tc>
      </w:tr>
      <w:tr w:rsidR="00C17AD7" w:rsidRPr="00E0042D" w14:paraId="3417859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2CD5A7C" w14:textId="50075E1C"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12.08.030","ISSN":"10538119","abstract":"Episodic memory deficits are proposed as a potential intermediate phenotype of schizophrenia. We examined deficits in visual episodic memory and associated brain activation differences among early course schizophrenia (n = 22), first-degree relatives (n = 16) and healthy controls without personal or family history of psychotic disorders (n = 28).Study participants underwent functional magnetic resonance imaging on a 3. T scanner while performing visual episodic memory encoding and retrieval task. We examined in-scanner behavioral performance evaluating response time and accuracy of performance. Whole-brain BOLD response differences were analyzed using SPM5 correcting for multiple comparisons. There was an incremental increase in response time among the study groups (healthy controls &lt; first-degree relatives &lt; schizophrenia) with no differences in accuracy for encoding. Response time for retrieval was significantly increased in schizophrenia subjects compared to healthy controls with no difference in accuracy. Although there were no significant differences in BOLD responses for the encoding task, we noted increased BOLD response to retrieval in the prefrontal regions (Brodmann areas 9 and 8), thalamus and insula among the schizophrenia subjects compared to healthy controls, and first-degree relatives. Familial risk for schizophrenia may be associated with qualitatively similar but quantitatively milder abnormalities in visual episodic memory retrieval but not for encoding in the prefrontal cortex and thalamus. © 2012 Elsevier Inc.","author":[{"dropping-particle":"","family":"Stolz","given":"Erin","non-dropping-particle":"","parse-names":false,"suffix":""},{"dropping-particle":"","family":"Pancholi","given":"Krishna M.","non-dropping-particle":"","parse-names":false,"suffix":""},{"dropping-particle":"","family":"Goradia","given":"Dhruman D.","non-dropping-particle":"","parse-names":false,"suffix":""},{"dropping-particle":"","family":"Paul","given":"Sarah","non-dropping-particle":"","parse-names":false,"suffix":""},{"dropping-particle":"","family":"Keshavan","given":"Matcheri S.","non-dropping-particle":"","parse-names":false,"suffix":""},{"dropping-particle":"","family":"Nimgaonkar","given":"Vishwajit L.","non-dropping-particle":"","parse-names":false,"suffix":""},{"dropping-particle":"","family":"Prasad","given":"Konasale M.","non-dropping-particle":"","parse-names":false,"suffix":""}],"container-title":"NeuroImage","id":"ITEM-1","issue":"3","issued":{"date-parts":[["2012","11","15"]]},"page":"1154-1161","publisher":"NIH Public Access","title":"Brain activation patterns during visual episodic memory processing among first-degree relatives of schizophrenia subjects","type":"article-journal","volume":"63"},"uris":["http://www.mendeley.com/documents/?uuid=64ceb2c8-d14a-38a0-b1af-3e99e33cda4e"]}],"mendeley":{"formattedCitation":"(Stolz et al., 2012)","manualFormatting":"Stolz et al., 2012","plainTextFormattedCitation":"(Stolz et al., 2012)","previouslyFormattedCitation":"(Stolz et al., 2012)"},"properties":{"noteIndex":0},"schema":"https://github.com/citation-style-language/schema/raw/master/csl-citation.json"}</w:instrText>
            </w:r>
            <w:r>
              <w:rPr>
                <w:sz w:val="20"/>
                <w:szCs w:val="20"/>
                <w:lang w:val="en-US"/>
              </w:rPr>
              <w:fldChar w:fldCharType="separate"/>
            </w:r>
            <w:r w:rsidRPr="00A74B8B">
              <w:rPr>
                <w:noProof/>
                <w:sz w:val="20"/>
                <w:szCs w:val="20"/>
                <w:lang w:val="en-US"/>
              </w:rPr>
              <w:t>Stolz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DD903FF" w14:textId="579E52C8" w:rsidR="00C50A7A" w:rsidRPr="00E0042D" w:rsidRDefault="00C50A7A" w:rsidP="00C50A7A">
            <w:pPr>
              <w:pStyle w:val="TableContents"/>
              <w:spacing w:after="46" w:line="240" w:lineRule="auto"/>
              <w:rPr>
                <w:sz w:val="20"/>
                <w:szCs w:val="20"/>
                <w:lang w:val="en-US"/>
              </w:rPr>
            </w:pPr>
            <w:r>
              <w:rPr>
                <w:sz w:val="20"/>
                <w:szCs w:val="20"/>
                <w:lang w:val="en-US"/>
              </w:rPr>
              <w:t>22 (50)</w:t>
            </w:r>
          </w:p>
        </w:tc>
        <w:tc>
          <w:tcPr>
            <w:tcW w:w="1176" w:type="dxa"/>
            <w:tcBorders>
              <w:top w:val="single" w:sz="2" w:space="0" w:color="000001"/>
              <w:left w:val="single" w:sz="2" w:space="0" w:color="000001"/>
              <w:bottom w:val="single" w:sz="2" w:space="0" w:color="000001"/>
            </w:tcBorders>
            <w:shd w:val="clear" w:color="auto" w:fill="auto"/>
          </w:tcPr>
          <w:p w14:paraId="597B0AED" w14:textId="77777777" w:rsidR="00C50A7A" w:rsidRPr="00E0042D" w:rsidRDefault="00C50A7A" w:rsidP="00C50A7A">
            <w:pPr>
              <w:pStyle w:val="TableContents"/>
              <w:spacing w:after="46" w:line="240" w:lineRule="auto"/>
              <w:rPr>
                <w:sz w:val="20"/>
                <w:szCs w:val="20"/>
                <w:lang w:val="en-US"/>
              </w:rPr>
            </w:pPr>
            <w:r>
              <w:rPr>
                <w:sz w:val="20"/>
                <w:szCs w:val="20"/>
                <w:lang w:val="en-US"/>
              </w:rPr>
              <w:t>28.35 (8.76)</w:t>
            </w:r>
          </w:p>
        </w:tc>
        <w:tc>
          <w:tcPr>
            <w:tcW w:w="1259" w:type="dxa"/>
            <w:tcBorders>
              <w:top w:val="single" w:sz="2" w:space="0" w:color="000001"/>
              <w:left w:val="single" w:sz="2" w:space="0" w:color="000001"/>
              <w:bottom w:val="single" w:sz="2" w:space="0" w:color="000001"/>
              <w:right w:val="single" w:sz="2" w:space="0" w:color="000001"/>
            </w:tcBorders>
          </w:tcPr>
          <w:p w14:paraId="08493945" w14:textId="5DC2B4F7"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A1632D1" w14:textId="7CB8062B" w:rsidR="00C50A7A" w:rsidRDefault="00D17149" w:rsidP="00C50A7A">
            <w:pPr>
              <w:pStyle w:val="TableContents"/>
              <w:spacing w:after="46" w:line="240" w:lineRule="auto"/>
              <w:rPr>
                <w:sz w:val="20"/>
                <w:szCs w:val="20"/>
                <w:lang w:val="en-US"/>
              </w:rPr>
            </w:pPr>
            <w:r>
              <w:rPr>
                <w:sz w:val="20"/>
                <w:szCs w:val="20"/>
                <w:lang w:val="en-US"/>
              </w:rPr>
              <w:t>4.28 (3.5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05F1643" w14:textId="1056B97A" w:rsidR="00C50A7A" w:rsidRPr="00E0042D" w:rsidRDefault="00C50A7A" w:rsidP="00C50A7A">
            <w:pPr>
              <w:pStyle w:val="TableContents"/>
              <w:spacing w:after="46" w:line="240" w:lineRule="auto"/>
              <w:rPr>
                <w:sz w:val="20"/>
                <w:szCs w:val="20"/>
                <w:lang w:val="en-US"/>
              </w:rPr>
            </w:pPr>
            <w:r>
              <w:rPr>
                <w:sz w:val="20"/>
                <w:szCs w:val="20"/>
                <w:lang w:val="en-US"/>
              </w:rPr>
              <w:t>50.09 (37.04)</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AE60552" w14:textId="1A59EBF7" w:rsidR="00C50A7A" w:rsidRPr="00E0042D" w:rsidRDefault="00D17149" w:rsidP="00C50A7A">
            <w:pPr>
              <w:pStyle w:val="TableContents"/>
              <w:spacing w:after="46" w:line="240" w:lineRule="auto"/>
              <w:rPr>
                <w:sz w:val="20"/>
                <w:szCs w:val="20"/>
                <w:lang w:val="en-US"/>
              </w:rPr>
            </w:pPr>
            <w:r>
              <w:rPr>
                <w:sz w:val="20"/>
                <w:szCs w:val="20"/>
                <w:lang w:val="en-US"/>
              </w:rPr>
              <w:t>11.36 (8.82)</w:t>
            </w:r>
          </w:p>
        </w:tc>
        <w:tc>
          <w:tcPr>
            <w:tcW w:w="1176" w:type="dxa"/>
            <w:tcBorders>
              <w:top w:val="single" w:sz="2" w:space="0" w:color="000001"/>
              <w:left w:val="single" w:sz="2" w:space="0" w:color="000001"/>
              <w:bottom w:val="single" w:sz="2" w:space="0" w:color="000001"/>
              <w:right w:val="single" w:sz="2" w:space="0" w:color="000001"/>
            </w:tcBorders>
          </w:tcPr>
          <w:p w14:paraId="79E65848" w14:textId="304A84F8" w:rsidR="00C50A7A" w:rsidRDefault="00D17149" w:rsidP="00C50A7A">
            <w:pPr>
              <w:pStyle w:val="TableContents"/>
              <w:spacing w:after="46" w:line="240" w:lineRule="auto"/>
              <w:rPr>
                <w:sz w:val="20"/>
                <w:szCs w:val="20"/>
                <w:lang w:val="en-US"/>
              </w:rPr>
            </w:pPr>
            <w:r>
              <w:rPr>
                <w:sz w:val="20"/>
                <w:szCs w:val="20"/>
                <w:lang w:val="en-US"/>
              </w:rPr>
              <w:t>14.59 (10.68)</w:t>
            </w:r>
          </w:p>
        </w:tc>
        <w:tc>
          <w:tcPr>
            <w:tcW w:w="1190" w:type="dxa"/>
            <w:tcBorders>
              <w:top w:val="single" w:sz="2" w:space="0" w:color="000001"/>
              <w:left w:val="single" w:sz="2" w:space="0" w:color="000001"/>
              <w:bottom w:val="single" w:sz="2" w:space="0" w:color="000001"/>
              <w:right w:val="single" w:sz="2" w:space="0" w:color="000001"/>
            </w:tcBorders>
          </w:tcPr>
          <w:p w14:paraId="00452453" w14:textId="3CF804BB" w:rsidR="00C50A7A" w:rsidRDefault="00D17149" w:rsidP="00C50A7A">
            <w:pPr>
              <w:pStyle w:val="TableContents"/>
              <w:spacing w:after="46" w:line="240" w:lineRule="auto"/>
              <w:rPr>
                <w:sz w:val="20"/>
                <w:szCs w:val="20"/>
                <w:lang w:val="en-US"/>
              </w:rPr>
            </w:pPr>
            <w:r>
              <w:rPr>
                <w:sz w:val="20"/>
                <w:szCs w:val="20"/>
                <w:lang w:val="en-US"/>
              </w:rPr>
              <w:t>24.14 (NA)*</w:t>
            </w:r>
          </w:p>
        </w:tc>
        <w:tc>
          <w:tcPr>
            <w:tcW w:w="1105" w:type="dxa"/>
            <w:tcBorders>
              <w:top w:val="single" w:sz="2" w:space="0" w:color="000001"/>
              <w:left w:val="single" w:sz="2" w:space="0" w:color="000001"/>
              <w:bottom w:val="single" w:sz="2" w:space="0" w:color="000001"/>
            </w:tcBorders>
            <w:shd w:val="clear" w:color="auto" w:fill="auto"/>
          </w:tcPr>
          <w:p w14:paraId="2566F3BB" w14:textId="2E013B1A" w:rsidR="00C50A7A" w:rsidRPr="00E0042D" w:rsidRDefault="00C50A7A" w:rsidP="00C50A7A">
            <w:pPr>
              <w:pStyle w:val="TableContents"/>
              <w:spacing w:after="46" w:line="240" w:lineRule="auto"/>
              <w:rPr>
                <w:sz w:val="20"/>
                <w:szCs w:val="20"/>
                <w:lang w:val="en-US"/>
              </w:rPr>
            </w:pPr>
            <w:r>
              <w:rPr>
                <w:sz w:val="20"/>
                <w:szCs w:val="20"/>
                <w:lang w:val="en-US"/>
              </w:rPr>
              <w:t>28 (32.1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9A117B5" w14:textId="77777777" w:rsidR="00C50A7A" w:rsidRPr="00E0042D" w:rsidRDefault="00C50A7A" w:rsidP="00C50A7A">
            <w:pPr>
              <w:pStyle w:val="TableContents"/>
              <w:spacing w:after="46" w:line="240" w:lineRule="auto"/>
              <w:rPr>
                <w:sz w:val="20"/>
                <w:szCs w:val="20"/>
                <w:lang w:val="en-US"/>
              </w:rPr>
            </w:pPr>
            <w:r>
              <w:rPr>
                <w:sz w:val="20"/>
                <w:szCs w:val="20"/>
                <w:lang w:val="en-US"/>
              </w:rPr>
              <w:t>26.92 (6.91)</w:t>
            </w:r>
          </w:p>
        </w:tc>
      </w:tr>
      <w:tr w:rsidR="008E3E42" w:rsidRPr="00E0042D" w14:paraId="45C628A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526A616" w14:textId="58031E97" w:rsidR="008E3E42" w:rsidRDefault="008E3E42" w:rsidP="00C50A7A">
            <w:pPr>
              <w:spacing w:after="46" w:line="240" w:lineRule="auto"/>
              <w:rPr>
                <w:sz w:val="20"/>
                <w:szCs w:val="20"/>
                <w:lang w:val="en-US"/>
              </w:rPr>
            </w:pPr>
            <w:r>
              <w:rPr>
                <w:sz w:val="20"/>
                <w:szCs w:val="20"/>
                <w:lang w:val="en-US"/>
              </w:rPr>
              <w:fldChar w:fldCharType="begin" w:fldLock="1"/>
            </w:r>
            <w:r w:rsidR="00A210FB">
              <w:rPr>
                <w:sz w:val="20"/>
                <w:szCs w:val="20"/>
                <w:lang w:val="en-US"/>
              </w:rPr>
              <w:instrText>ADDIN CSL_CITATION {"citationItems":[{"id":"ITEM-1","itemData":{"DOI":"10.1016/j.schres.2012.03.019","ISSN":"09209964","abstract":"We examined hippocampal activation in schizophrenia (SZ) with fMRI BOLD in response to the presentation of novel and familiar scenes. Voxel-wise analysis showed no group differences. However, anatomical region-of-interest analyses contrasting normal (NL), SZ-on-medication (SZ-ON), SZ-off-medication (SZ-OFF) showed substantial differences in MTL-based novelty responding, accounted for by the reduction in novelty responses in the SZ-OFF predominantly in the anterior hippocampus and parahippocampal cortex. These differences in novelty-based activation in the SZ-OFF group represent disease characteristics of schizophrenia without confounding effects of antipsychotic medication and illustrate the tendency of antipsychotic drug treatment to improve memory functions in schizophrenia. © 2012 Elsevier B.V.","author":[{"dropping-particle":"","family":"Tamminga","given":"C A","non-dropping-particle":"","parse-names":false,"suffix":""},{"dropping-particle":"","family":"Thomas","given":"B P","non-dropping-particle":"","parse-names":false,"suffix":""},{"dropping-particle":"","family":"Chin","given":"R","non-dropping-particle":"","parse-names":false,"suffix":""},{"dropping-particle":"","family":"Mihalakos","given":"P","non-dropping-particle":"","parse-names":false,"suffix":""},{"dropping-particle":"","family":"Youens","given":"K","non-dropping-particle":"","parse-names":false,"suffix":""},{"dropping-particle":"","family":"Wagner","given":"A D","non-dropping-particle":"","parse-names":false,"suffix":""},{"dropping-particle":"","family":"Preston","given":"A R","non-dropping-particle":"","parse-names":false,"suffix":""}],"container-title":"Schizophrenia Research","id":"ITEM-1","issue":"2-3","issued":{"date-parts":[["2012"]]},"note":"cited By 15","page":"157-163","title":"Hippocampal novelty activations in schizophrenia: Disease and medication effects","type":"article-journal","volume":"138"},"uris":["http://www.mendeley.com/documents/?uuid=06a5eb8f-58ea-4414-aea3-e9d86b074aba"]}],"mendeley":{"formattedCitation":"(Tamminga et al., 2012)","manualFormatting":"Tamminga et al., 2012","plainTextFormattedCitation":"(Tamminga et al., 2012)","previouslyFormattedCitation":"(Tamminga et al., 2012)"},"properties":{"noteIndex":0},"schema":"https://github.com/citation-style-language/schema/raw/master/csl-citation.json"}</w:instrText>
            </w:r>
            <w:r>
              <w:rPr>
                <w:sz w:val="20"/>
                <w:szCs w:val="20"/>
                <w:lang w:val="en-US"/>
              </w:rPr>
              <w:fldChar w:fldCharType="separate"/>
            </w:r>
            <w:r w:rsidRPr="008E3E42">
              <w:rPr>
                <w:noProof/>
                <w:sz w:val="20"/>
                <w:szCs w:val="20"/>
                <w:lang w:val="en-US"/>
              </w:rPr>
              <w:t>Tamminga et al., 2012</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6BE73FB" w14:textId="5EA388B4" w:rsidR="008E3E42" w:rsidRDefault="008E3E42" w:rsidP="00C50A7A">
            <w:pPr>
              <w:pStyle w:val="TableContents"/>
              <w:spacing w:after="46" w:line="240" w:lineRule="auto"/>
              <w:rPr>
                <w:sz w:val="20"/>
                <w:szCs w:val="20"/>
                <w:lang w:val="en-US"/>
              </w:rPr>
            </w:pPr>
            <w:r>
              <w:rPr>
                <w:sz w:val="20"/>
                <w:szCs w:val="20"/>
                <w:lang w:val="en-US"/>
              </w:rPr>
              <w:t>24 (75)</w:t>
            </w:r>
          </w:p>
        </w:tc>
        <w:tc>
          <w:tcPr>
            <w:tcW w:w="1176" w:type="dxa"/>
            <w:tcBorders>
              <w:top w:val="single" w:sz="2" w:space="0" w:color="000001"/>
              <w:left w:val="single" w:sz="2" w:space="0" w:color="000001"/>
              <w:bottom w:val="single" w:sz="2" w:space="0" w:color="000001"/>
            </w:tcBorders>
            <w:shd w:val="clear" w:color="auto" w:fill="auto"/>
          </w:tcPr>
          <w:p w14:paraId="137443CC" w14:textId="5D1BFE10" w:rsidR="008E3E42" w:rsidRDefault="008E3E42" w:rsidP="00C50A7A">
            <w:pPr>
              <w:pStyle w:val="TableContents"/>
              <w:spacing w:after="46" w:line="240" w:lineRule="auto"/>
              <w:rPr>
                <w:sz w:val="20"/>
                <w:szCs w:val="20"/>
                <w:lang w:val="en-US"/>
              </w:rPr>
            </w:pPr>
            <w:r>
              <w:rPr>
                <w:sz w:val="20"/>
                <w:szCs w:val="20"/>
                <w:lang w:val="en-US"/>
              </w:rPr>
              <w:t>40.53 (9.51)</w:t>
            </w:r>
          </w:p>
        </w:tc>
        <w:tc>
          <w:tcPr>
            <w:tcW w:w="1259" w:type="dxa"/>
            <w:tcBorders>
              <w:top w:val="single" w:sz="2" w:space="0" w:color="000001"/>
              <w:left w:val="single" w:sz="2" w:space="0" w:color="000001"/>
              <w:bottom w:val="single" w:sz="2" w:space="0" w:color="000001"/>
              <w:right w:val="single" w:sz="2" w:space="0" w:color="000001"/>
            </w:tcBorders>
          </w:tcPr>
          <w:p w14:paraId="6E5993E4" w14:textId="0FBB2B89" w:rsidR="008E3E42" w:rsidRDefault="008E3E42" w:rsidP="00C50A7A">
            <w:pPr>
              <w:pStyle w:val="TableContents"/>
              <w:spacing w:after="46" w:line="240" w:lineRule="auto"/>
              <w:rPr>
                <w:sz w:val="20"/>
                <w:szCs w:val="20"/>
                <w:lang w:val="en-US"/>
              </w:rPr>
            </w:pPr>
            <w:r>
              <w:rPr>
                <w:sz w:val="20"/>
                <w:szCs w:val="20"/>
                <w:lang w:val="en-US"/>
              </w:rPr>
              <w:t>62.96</w:t>
            </w:r>
          </w:p>
        </w:tc>
        <w:tc>
          <w:tcPr>
            <w:tcW w:w="1162" w:type="dxa"/>
            <w:tcBorders>
              <w:top w:val="single" w:sz="2" w:space="0" w:color="000001"/>
              <w:left w:val="single" w:sz="2" w:space="0" w:color="000001"/>
              <w:bottom w:val="single" w:sz="2" w:space="0" w:color="000001"/>
            </w:tcBorders>
          </w:tcPr>
          <w:p w14:paraId="7D8B872A" w14:textId="0558F523" w:rsidR="008E3E42" w:rsidRDefault="008E3E42"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CCD417A" w14:textId="08F652E2" w:rsidR="008E3E42" w:rsidRDefault="008E3E42" w:rsidP="00C50A7A">
            <w:pPr>
              <w:pStyle w:val="TableContents"/>
              <w:spacing w:after="46" w:line="240" w:lineRule="auto"/>
              <w:rPr>
                <w:sz w:val="20"/>
                <w:szCs w:val="20"/>
                <w:lang w:val="en-US"/>
              </w:rPr>
            </w:pPr>
            <w:r>
              <w:rPr>
                <w:sz w:val="20"/>
                <w:szCs w:val="20"/>
                <w:lang w:val="en-US"/>
              </w:rPr>
              <w:t>83.74 (12.38)</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955E2D4" w14:textId="402F0551" w:rsidR="008E3E42" w:rsidRDefault="008E3E42" w:rsidP="00C50A7A">
            <w:pPr>
              <w:pStyle w:val="TableContents"/>
              <w:spacing w:after="46" w:line="240" w:lineRule="auto"/>
              <w:rPr>
                <w:sz w:val="20"/>
                <w:szCs w:val="20"/>
                <w:lang w:val="en-US"/>
              </w:rPr>
            </w:pPr>
            <w:r>
              <w:rPr>
                <w:sz w:val="20"/>
                <w:szCs w:val="20"/>
                <w:lang w:val="en-US"/>
              </w:rPr>
              <w:t>22.94 (4.6)</w:t>
            </w:r>
          </w:p>
        </w:tc>
        <w:tc>
          <w:tcPr>
            <w:tcW w:w="1176" w:type="dxa"/>
            <w:tcBorders>
              <w:top w:val="single" w:sz="2" w:space="0" w:color="000001"/>
              <w:left w:val="single" w:sz="2" w:space="0" w:color="000001"/>
              <w:bottom w:val="single" w:sz="2" w:space="0" w:color="000001"/>
              <w:right w:val="single" w:sz="2" w:space="0" w:color="000001"/>
            </w:tcBorders>
          </w:tcPr>
          <w:p w14:paraId="0EEB9C16" w14:textId="7B521BD5" w:rsidR="008E3E42" w:rsidRDefault="008E3E42" w:rsidP="00C50A7A">
            <w:pPr>
              <w:pStyle w:val="TableContents"/>
              <w:spacing w:after="46" w:line="240" w:lineRule="auto"/>
              <w:rPr>
                <w:sz w:val="20"/>
                <w:szCs w:val="20"/>
                <w:lang w:val="en-US"/>
              </w:rPr>
            </w:pPr>
            <w:r>
              <w:rPr>
                <w:sz w:val="20"/>
                <w:szCs w:val="20"/>
                <w:lang w:val="en-US"/>
              </w:rPr>
              <w:t>19.15 (4.1)</w:t>
            </w:r>
          </w:p>
        </w:tc>
        <w:tc>
          <w:tcPr>
            <w:tcW w:w="1190" w:type="dxa"/>
            <w:tcBorders>
              <w:top w:val="single" w:sz="2" w:space="0" w:color="000001"/>
              <w:left w:val="single" w:sz="2" w:space="0" w:color="000001"/>
              <w:bottom w:val="single" w:sz="2" w:space="0" w:color="000001"/>
              <w:right w:val="single" w:sz="2" w:space="0" w:color="000001"/>
            </w:tcBorders>
          </w:tcPr>
          <w:p w14:paraId="7FCFACE3" w14:textId="1BF47BE4" w:rsidR="008E3E42" w:rsidRDefault="008E3E42" w:rsidP="00C50A7A">
            <w:pPr>
              <w:pStyle w:val="TableContents"/>
              <w:spacing w:after="46" w:line="240" w:lineRule="auto"/>
              <w:rPr>
                <w:sz w:val="20"/>
                <w:szCs w:val="20"/>
                <w:lang w:val="en-US"/>
              </w:rPr>
            </w:pPr>
            <w:r>
              <w:rPr>
                <w:sz w:val="20"/>
                <w:szCs w:val="20"/>
                <w:lang w:val="en-US"/>
              </w:rPr>
              <w:t>41.58 (7.4)</w:t>
            </w:r>
          </w:p>
        </w:tc>
        <w:tc>
          <w:tcPr>
            <w:tcW w:w="1105" w:type="dxa"/>
            <w:tcBorders>
              <w:top w:val="single" w:sz="2" w:space="0" w:color="000001"/>
              <w:left w:val="single" w:sz="2" w:space="0" w:color="000001"/>
              <w:bottom w:val="single" w:sz="2" w:space="0" w:color="000001"/>
            </w:tcBorders>
            <w:shd w:val="clear" w:color="auto" w:fill="auto"/>
          </w:tcPr>
          <w:p w14:paraId="5D2889CF" w14:textId="41FDBAB9" w:rsidR="008E3E42" w:rsidRDefault="008E3E42" w:rsidP="00C50A7A">
            <w:pPr>
              <w:pStyle w:val="TableContents"/>
              <w:spacing w:after="46" w:line="240" w:lineRule="auto"/>
              <w:rPr>
                <w:sz w:val="20"/>
                <w:szCs w:val="20"/>
                <w:lang w:val="en-US"/>
              </w:rPr>
            </w:pPr>
            <w:r>
              <w:rPr>
                <w:sz w:val="20"/>
                <w:szCs w:val="20"/>
                <w:lang w:val="en-US"/>
              </w:rPr>
              <w:t>18 (27.8)</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73BA216" w14:textId="13FAE0FB" w:rsidR="008E3E42" w:rsidRDefault="008E3E42" w:rsidP="00C50A7A">
            <w:pPr>
              <w:pStyle w:val="TableContents"/>
              <w:spacing w:after="46" w:line="240" w:lineRule="auto"/>
              <w:rPr>
                <w:sz w:val="20"/>
                <w:szCs w:val="20"/>
                <w:lang w:val="en-US"/>
              </w:rPr>
            </w:pPr>
            <w:r>
              <w:rPr>
                <w:sz w:val="20"/>
                <w:szCs w:val="20"/>
                <w:lang w:val="en-US"/>
              </w:rPr>
              <w:t>40.3 (11.2)</w:t>
            </w:r>
          </w:p>
        </w:tc>
      </w:tr>
      <w:tr w:rsidR="00C17AD7" w:rsidRPr="00E0042D" w14:paraId="1826331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56D0864" w14:textId="5A7A37B1"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176/appi.ajp.162.10.1849","ISSN":"0002953X","abstract":"Objective: Working memory, a critical cognitive capacity that is affected in schizophrenia, can be divided into maintenance and manipulation processes. Previous behavioral research suggested that manipulation is more affected than maintenance in patients with chronic schizophrenia. In this study of first-episode schizophrenia patients, the authors evaluated the extent to which the two working memory processes are affected early in the course of schizophrenia. Method: Study subjects were 11 first-episode schizophrenia patients and 11 matched healthy comparison subjects. Each group performed two verbal working memory tasks while undergoing functional magnetic resonance imaging. One task required maintenance of information; the other required manipulation of information in addition to maintenance. Results: Under behaviorally matched conditions, both groups activated a predominantly left-sided frontal-parietal network. The manipulation plus maintenance task elicited activation of greater magnitude and spatial extent. With both tasks, patients showed less bilateral dorsolateral prefrontal cortex activation and greater ventrolateral prefrontal cortex activation, relative to the comparison subjects. A group-by-task interaction was observed for activation at the left dorsolateral and ventrolateral prefrontal cortex. The increase in activation when patients engaged in the manipulation plus maintenance task was disproportionately less in the dorsolateral prefrontal cortex and greater in the ventrolateral prefrontal cortex. Conclusions: These functional neuroanatomical findings add support to earlier suggestions that manipulation of information is selectively more affected than maintenance of information in persons with schizophrenia. They also suggest the presence of interacting regions of dysfunctional and compensatory prefrontal responses in the dorsolateral and ventrolateral prefrontal cortex, respectively, that are more prominent when information is manipulated. This disrupted prefrontal network is present relatively early in the course of schizophrenia.","author":[{"dropping-particle":"","family":"Tan","given":"Hao Yang","non-dropping-particle":"","parse-names":false,"suffix":""},{"dropping-particle":"","family":"Choo","given":"Wei Chieh","non-dropping-particle":"","parse-names":false,"suffix":""},{"dropping-particle":"","family":"Fones","given":"Calvin S.L.","non-dropping-particle":"","parse-names":false,"suffix":""},{"dropping-particle":"","family":"Chee","given":"Michael W.L.","non-dropping-particle":"","parse-names":false,"suffix":""}],"container-title":"American Journal of Psychiatry","id":"ITEM-1","issue":"10","issued":{"date-parts":[["2005"]]},"page":"1849-1858","title":"fMRI study of maintenance and manipulation processes within working memory in first-episode schizophrenia","type":"article-journal","volume":"162"},"uris":["http://www.mendeley.com/documents/?uuid=05fd5c0f-e014-41e0-a02f-ec35694a33ea"]}],"mendeley":{"formattedCitation":"(H. Y. Tan, Choo, Fones, &amp; Chee, 2005)","manualFormatting":"Tan et al., 2005","plainTextFormattedCitation":"(H. Y. Tan, Choo, Fones, &amp; Chee, 2005)","previouslyFormattedCitation":"(H. Y. Tan, Choo, Fones, &amp; Chee, 2005)"},"properties":{"noteIndex":0},"schema":"https://github.com/citation-style-language/schema/raw/master/csl-citation.json"}</w:instrText>
            </w:r>
            <w:r>
              <w:rPr>
                <w:sz w:val="20"/>
                <w:szCs w:val="20"/>
                <w:lang w:val="en-US"/>
              </w:rPr>
              <w:fldChar w:fldCharType="separate"/>
            </w:r>
            <w:r w:rsidRPr="00A74B8B">
              <w:rPr>
                <w:noProof/>
                <w:sz w:val="20"/>
                <w:szCs w:val="20"/>
                <w:lang w:val="en-US"/>
              </w:rPr>
              <w:t>Tan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93BF112" w14:textId="30762887" w:rsidR="00C50A7A" w:rsidRPr="00E0042D" w:rsidRDefault="00C50A7A" w:rsidP="00C50A7A">
            <w:pPr>
              <w:pStyle w:val="TableContents"/>
              <w:spacing w:after="46" w:line="240" w:lineRule="auto"/>
              <w:rPr>
                <w:sz w:val="20"/>
                <w:szCs w:val="20"/>
                <w:lang w:val="en-US"/>
              </w:rPr>
            </w:pPr>
            <w:r>
              <w:rPr>
                <w:sz w:val="20"/>
                <w:szCs w:val="20"/>
                <w:lang w:val="en-US"/>
              </w:rPr>
              <w:t>11 (45.45)</w:t>
            </w:r>
          </w:p>
        </w:tc>
        <w:tc>
          <w:tcPr>
            <w:tcW w:w="1176" w:type="dxa"/>
            <w:tcBorders>
              <w:top w:val="single" w:sz="2" w:space="0" w:color="000001"/>
              <w:left w:val="single" w:sz="2" w:space="0" w:color="000001"/>
              <w:bottom w:val="single" w:sz="2" w:space="0" w:color="000001"/>
            </w:tcBorders>
            <w:shd w:val="clear" w:color="auto" w:fill="auto"/>
          </w:tcPr>
          <w:p w14:paraId="1B9C0A52" w14:textId="77777777" w:rsidR="00C50A7A" w:rsidRPr="00E0042D" w:rsidRDefault="00C50A7A" w:rsidP="00C50A7A">
            <w:pPr>
              <w:pStyle w:val="TableContents"/>
              <w:spacing w:after="46" w:line="240" w:lineRule="auto"/>
              <w:rPr>
                <w:sz w:val="20"/>
                <w:szCs w:val="20"/>
                <w:lang w:val="en-US"/>
              </w:rPr>
            </w:pPr>
            <w:r>
              <w:rPr>
                <w:sz w:val="20"/>
                <w:szCs w:val="20"/>
                <w:lang w:val="en-US"/>
              </w:rPr>
              <w:t>25 (5.5)</w:t>
            </w:r>
          </w:p>
        </w:tc>
        <w:tc>
          <w:tcPr>
            <w:tcW w:w="1259" w:type="dxa"/>
            <w:tcBorders>
              <w:top w:val="single" w:sz="2" w:space="0" w:color="000001"/>
              <w:left w:val="single" w:sz="2" w:space="0" w:color="000001"/>
              <w:bottom w:val="single" w:sz="2" w:space="0" w:color="000001"/>
              <w:right w:val="single" w:sz="2" w:space="0" w:color="000001"/>
            </w:tcBorders>
          </w:tcPr>
          <w:p w14:paraId="77FECD1A" w14:textId="11A54013"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8E8A419" w14:textId="3F22606B" w:rsidR="00C50A7A" w:rsidRDefault="00F66D9E" w:rsidP="00C50A7A">
            <w:pPr>
              <w:pStyle w:val="TableContents"/>
              <w:spacing w:after="46" w:line="240" w:lineRule="auto"/>
              <w:rPr>
                <w:sz w:val="20"/>
                <w:szCs w:val="20"/>
                <w:lang w:val="en-US"/>
              </w:rPr>
            </w:pPr>
            <w:r>
              <w:rPr>
                <w:sz w:val="20"/>
                <w:szCs w:val="20"/>
                <w:lang w:val="en-US"/>
              </w:rPr>
              <w:t>0.2 (0.2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C44A9E7" w14:textId="70A87049" w:rsidR="00C50A7A" w:rsidRPr="00E0042D" w:rsidRDefault="00C50A7A" w:rsidP="00C50A7A">
            <w:pPr>
              <w:pStyle w:val="TableContents"/>
              <w:spacing w:after="46" w:line="240" w:lineRule="auto"/>
              <w:rPr>
                <w:sz w:val="20"/>
                <w:szCs w:val="20"/>
                <w:lang w:val="en-US"/>
              </w:rPr>
            </w:pPr>
            <w:r>
              <w:rPr>
                <w:sz w:val="20"/>
                <w:szCs w:val="20"/>
                <w:lang w:val="en-US"/>
              </w:rPr>
              <w:t>56.1 (13.7)</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136F304" w14:textId="516FC142" w:rsidR="00C50A7A" w:rsidRPr="00E0042D" w:rsidRDefault="00F66D9E" w:rsidP="00C50A7A">
            <w:pPr>
              <w:pStyle w:val="TableContents"/>
              <w:spacing w:after="46" w:line="240" w:lineRule="auto"/>
              <w:rPr>
                <w:sz w:val="20"/>
                <w:szCs w:val="20"/>
                <w:lang w:val="en-US"/>
              </w:rPr>
            </w:pPr>
            <w:r>
              <w:rPr>
                <w:sz w:val="20"/>
                <w:szCs w:val="20"/>
                <w:lang w:val="en-US"/>
              </w:rPr>
              <w:t>10.2 (2.7)</w:t>
            </w:r>
          </w:p>
        </w:tc>
        <w:tc>
          <w:tcPr>
            <w:tcW w:w="1176" w:type="dxa"/>
            <w:tcBorders>
              <w:top w:val="single" w:sz="2" w:space="0" w:color="000001"/>
              <w:left w:val="single" w:sz="2" w:space="0" w:color="000001"/>
              <w:bottom w:val="single" w:sz="2" w:space="0" w:color="000001"/>
              <w:right w:val="single" w:sz="2" w:space="0" w:color="000001"/>
            </w:tcBorders>
          </w:tcPr>
          <w:p w14:paraId="65E4A84F" w14:textId="453A72F9" w:rsidR="00C50A7A" w:rsidRDefault="00F66D9E" w:rsidP="00C50A7A">
            <w:pPr>
              <w:pStyle w:val="TableContents"/>
              <w:spacing w:after="46" w:line="240" w:lineRule="auto"/>
              <w:rPr>
                <w:sz w:val="20"/>
                <w:szCs w:val="20"/>
                <w:lang w:val="en-US"/>
              </w:rPr>
            </w:pPr>
            <w:r>
              <w:rPr>
                <w:sz w:val="20"/>
                <w:szCs w:val="20"/>
                <w:lang w:val="en-US"/>
              </w:rPr>
              <w:t>17.5 (6.2)</w:t>
            </w:r>
          </w:p>
        </w:tc>
        <w:tc>
          <w:tcPr>
            <w:tcW w:w="1190" w:type="dxa"/>
            <w:tcBorders>
              <w:top w:val="single" w:sz="2" w:space="0" w:color="000001"/>
              <w:left w:val="single" w:sz="2" w:space="0" w:color="000001"/>
              <w:bottom w:val="single" w:sz="2" w:space="0" w:color="000001"/>
              <w:right w:val="single" w:sz="2" w:space="0" w:color="000001"/>
            </w:tcBorders>
          </w:tcPr>
          <w:p w14:paraId="4A33C5BC" w14:textId="47971A95" w:rsidR="00C50A7A" w:rsidRDefault="00F66D9E" w:rsidP="00C50A7A">
            <w:pPr>
              <w:pStyle w:val="TableContents"/>
              <w:spacing w:after="46" w:line="240" w:lineRule="auto"/>
              <w:rPr>
                <w:sz w:val="20"/>
                <w:szCs w:val="20"/>
                <w:lang w:val="en-US"/>
              </w:rPr>
            </w:pPr>
            <w:r>
              <w:rPr>
                <w:sz w:val="20"/>
                <w:szCs w:val="20"/>
                <w:lang w:val="en-US"/>
              </w:rPr>
              <w:t>28.4 (8.2)</w:t>
            </w:r>
          </w:p>
        </w:tc>
        <w:tc>
          <w:tcPr>
            <w:tcW w:w="1105" w:type="dxa"/>
            <w:tcBorders>
              <w:top w:val="single" w:sz="2" w:space="0" w:color="000001"/>
              <w:left w:val="single" w:sz="2" w:space="0" w:color="000001"/>
              <w:bottom w:val="single" w:sz="2" w:space="0" w:color="000001"/>
            </w:tcBorders>
            <w:shd w:val="clear" w:color="auto" w:fill="auto"/>
          </w:tcPr>
          <w:p w14:paraId="341589BD" w14:textId="778F2963" w:rsidR="00C50A7A" w:rsidRPr="00E0042D" w:rsidRDefault="00C50A7A" w:rsidP="00C50A7A">
            <w:pPr>
              <w:pStyle w:val="TableContents"/>
              <w:spacing w:after="46" w:line="240" w:lineRule="auto"/>
              <w:rPr>
                <w:sz w:val="20"/>
                <w:szCs w:val="20"/>
                <w:lang w:val="en-US"/>
              </w:rPr>
            </w:pPr>
            <w:r>
              <w:rPr>
                <w:sz w:val="20"/>
                <w:szCs w:val="20"/>
                <w:lang w:val="en-US"/>
              </w:rPr>
              <w:t>11 (45.4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951F4B9" w14:textId="77777777" w:rsidR="00C50A7A" w:rsidRPr="00E0042D" w:rsidRDefault="00C50A7A" w:rsidP="00C50A7A">
            <w:pPr>
              <w:pStyle w:val="TableContents"/>
              <w:spacing w:after="46" w:line="240" w:lineRule="auto"/>
              <w:rPr>
                <w:sz w:val="20"/>
                <w:szCs w:val="20"/>
                <w:lang w:val="en-US"/>
              </w:rPr>
            </w:pPr>
            <w:r>
              <w:rPr>
                <w:sz w:val="20"/>
                <w:szCs w:val="20"/>
                <w:lang w:val="en-US"/>
              </w:rPr>
              <w:t>25.9 (6.4)</w:t>
            </w:r>
          </w:p>
        </w:tc>
      </w:tr>
      <w:tr w:rsidR="00C17AD7" w:rsidRPr="00E0042D" w14:paraId="6D95597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C83AFDD" w14:textId="7117C9B7"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09.07.005","ISSN":"09254927","abstract":"Disturbances in selective attention represent a core characteristic of schizophrenia, whose neural underpinnings have yet to be fully elucidated. Consequently, we recorded brain activation using functional magnetic resonance imaging (fMRI) while 15 patients with schizophrenia and 15 age-matched controls performed a well-established measure of selective attention-the color Stroop negative priming task. We focused on two aspects of performance: overriding pre-potent responses (Stroop effect) and inhibition of prior negatively primed trials (negative priming effect). Behaviorally, controls demonstrated both significant Stroop and negative priming effects, while schizophrenic subjects only showed the Stroop effect. For the Stroop effect, fMRI indicated significantly greater activation in frontal regions-medial frontal gyrus/anterior cingulate gyrus and middle frontal gyrus for controls-but greater activation in medial parietal regions (posterior cingulate gyrus/precuneus) for patients. Negative priming elicited significant activation in right dorsolateral prefrontal cortex for both groups, but also in left dorsolateral prefrontal cortex for patients. These different patterns of fMRI activation may reflect faulty interaction in schizophrenia within networks of brain regions that are vital to selective attention. © 2009 Elsevier Ireland Ltd.","author":[{"dropping-particle":"","family":"Ungar","given":"Lida","non-dropping-particle":"","parse-names":false,"suffix":""},{"dropping-particle":"","family":"Nestor","given":"Paul G.","non-dropping-particle":"","parse-names":false,"suffix":""},{"dropping-particle":"","family":"Niznikiewicz","given":"Margaret A.","non-dropping-particle":"","parse-names":false,"suffix":""},{"dropping-particle":"","family":"Wible","given":"Cynthia G.","non-dropping-particle":"","parse-names":false,"suffix":""},{"dropping-particle":"","family":"Kubicki","given":"Marek","non-dropping-particle":"","parse-names":false,"suffix":""}],"container-title":"Psychiatry Research - Neuroimaging","id":"ITEM-1","issue":"1","issued":{"date-parts":[["2010","1","30"]]},"page":"24-29","publisher":"NIH Public Access","title":"Color Stroop and negative priming in schizophrenia: An fMRI study","type":"article-journal","volume":"181"},"uris":["http://www.mendeley.com/documents/?uuid=101153c4-ee70-3d06-ab7d-42408e65ab62"]}],"mendeley":{"formattedCitation":"(Ungar, Nestor, Niznikiewicz, Wible, &amp; Kubicki, 2010)","manualFormatting":"Ungar et al., 2010","plainTextFormattedCitation":"(Ungar, Nestor, Niznikiewicz, Wible, &amp; Kubicki, 2010)","previouslyFormattedCitation":"(Ungar, Nestor, Niznikiewicz, Wible, &amp; Kubicki, 2010)"},"properties":{"noteIndex":0},"schema":"https://github.com/citation-style-language/schema/raw/master/csl-citation.json"}</w:instrText>
            </w:r>
            <w:r>
              <w:rPr>
                <w:sz w:val="20"/>
                <w:szCs w:val="20"/>
                <w:lang w:val="en-US"/>
              </w:rPr>
              <w:fldChar w:fldCharType="separate"/>
            </w:r>
            <w:r w:rsidRPr="00A74B8B">
              <w:rPr>
                <w:noProof/>
                <w:sz w:val="20"/>
                <w:szCs w:val="20"/>
                <w:lang w:val="en-US"/>
              </w:rPr>
              <w:t>Ungar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2CE7122" w14:textId="7B22CDB1" w:rsidR="00C50A7A" w:rsidRPr="00E0042D" w:rsidRDefault="00C50A7A" w:rsidP="00C50A7A">
            <w:pPr>
              <w:pStyle w:val="TableContents"/>
              <w:spacing w:after="46" w:line="240" w:lineRule="auto"/>
              <w:rPr>
                <w:sz w:val="20"/>
                <w:szCs w:val="20"/>
                <w:lang w:val="en-US"/>
              </w:rPr>
            </w:pPr>
            <w:r>
              <w:rPr>
                <w:sz w:val="20"/>
                <w:szCs w:val="20"/>
                <w:lang w:val="en-US"/>
              </w:rPr>
              <w:t>15 (100)</w:t>
            </w:r>
          </w:p>
        </w:tc>
        <w:tc>
          <w:tcPr>
            <w:tcW w:w="1176" w:type="dxa"/>
            <w:tcBorders>
              <w:top w:val="single" w:sz="2" w:space="0" w:color="000001"/>
              <w:left w:val="single" w:sz="2" w:space="0" w:color="000001"/>
              <w:bottom w:val="single" w:sz="2" w:space="0" w:color="000001"/>
            </w:tcBorders>
            <w:shd w:val="clear" w:color="auto" w:fill="auto"/>
          </w:tcPr>
          <w:p w14:paraId="24D710BA" w14:textId="77777777" w:rsidR="00C50A7A" w:rsidRPr="00E0042D" w:rsidRDefault="00C50A7A" w:rsidP="00C50A7A">
            <w:pPr>
              <w:pStyle w:val="TableContents"/>
              <w:spacing w:after="46" w:line="240" w:lineRule="auto"/>
              <w:rPr>
                <w:sz w:val="20"/>
                <w:szCs w:val="20"/>
                <w:lang w:val="en-US"/>
              </w:rPr>
            </w:pPr>
            <w:r>
              <w:rPr>
                <w:sz w:val="20"/>
                <w:szCs w:val="20"/>
                <w:lang w:val="en-US"/>
              </w:rPr>
              <w:t>43 (7)</w:t>
            </w:r>
          </w:p>
        </w:tc>
        <w:tc>
          <w:tcPr>
            <w:tcW w:w="1259" w:type="dxa"/>
            <w:tcBorders>
              <w:top w:val="single" w:sz="2" w:space="0" w:color="000001"/>
              <w:left w:val="single" w:sz="2" w:space="0" w:color="000001"/>
              <w:bottom w:val="single" w:sz="2" w:space="0" w:color="000001"/>
              <w:right w:val="single" w:sz="2" w:space="0" w:color="000001"/>
            </w:tcBorders>
          </w:tcPr>
          <w:p w14:paraId="37D76D43" w14:textId="0B97D24D"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7C8AF034" w14:textId="571C04B5" w:rsidR="00C50A7A" w:rsidRDefault="00F66D9E" w:rsidP="00C50A7A">
            <w:pPr>
              <w:pStyle w:val="TableContents"/>
              <w:spacing w:after="46" w:line="240" w:lineRule="auto"/>
              <w:rPr>
                <w:sz w:val="20"/>
                <w:szCs w:val="20"/>
                <w:lang w:val="en-US"/>
              </w:rPr>
            </w:pPr>
            <w:r>
              <w:rPr>
                <w:sz w:val="20"/>
                <w:szCs w:val="20"/>
                <w:lang w:val="en-US"/>
              </w:rPr>
              <w:t>21.3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9A96E35" w14:textId="5FEC050F"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3F5E1C4" w14:textId="7A60D18E" w:rsidR="00C50A7A" w:rsidRPr="00E0042D" w:rsidRDefault="00F66D9E"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62DF347" w14:textId="0D3D7257" w:rsidR="00C50A7A" w:rsidRDefault="00F66D9E"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4A67A64" w14:textId="151CAB19" w:rsidR="00C50A7A" w:rsidRDefault="00F66D9E"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2AE2CF02" w14:textId="3F358E72" w:rsidR="00C50A7A" w:rsidRPr="00E0042D" w:rsidRDefault="00C50A7A" w:rsidP="00C50A7A">
            <w:pPr>
              <w:pStyle w:val="TableContents"/>
              <w:spacing w:after="46" w:line="240" w:lineRule="auto"/>
              <w:rPr>
                <w:sz w:val="20"/>
                <w:szCs w:val="20"/>
                <w:lang w:val="en-US"/>
              </w:rPr>
            </w:pPr>
            <w:r>
              <w:rPr>
                <w:sz w:val="20"/>
                <w:szCs w:val="20"/>
                <w:lang w:val="en-US"/>
              </w:rPr>
              <w:t>15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A2C390C" w14:textId="77777777" w:rsidR="00C50A7A" w:rsidRPr="00E0042D" w:rsidRDefault="00C50A7A" w:rsidP="00C50A7A">
            <w:pPr>
              <w:pStyle w:val="TableContents"/>
              <w:spacing w:after="46" w:line="240" w:lineRule="auto"/>
              <w:rPr>
                <w:sz w:val="20"/>
                <w:szCs w:val="20"/>
                <w:lang w:val="en-US"/>
              </w:rPr>
            </w:pPr>
            <w:r>
              <w:rPr>
                <w:sz w:val="20"/>
                <w:szCs w:val="20"/>
                <w:lang w:val="en-US"/>
              </w:rPr>
              <w:t>43 (6)</w:t>
            </w:r>
          </w:p>
        </w:tc>
      </w:tr>
      <w:tr w:rsidR="00C17AD7" w:rsidRPr="00E0042D" w14:paraId="239449F0"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596682D" w14:textId="0848D598"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6.02.017","ISSN":"18732402","abstract":"Background The neural correlates of working memory (WM) impairment in schizophrenia remain a key puzzle in understanding the cognitive deficits and dysfunction of dorsolateral prefrontal cortex observed in this disorder. We sought to determine whether patients with schizophrenia exhibit an alteration in the inverted-U relationship between WM load and activation that we recently observed in healthy individuals and whether this could account for WM deficits in this population. Methods Medicated (n = 30) and unmedicated (n = 21) patients with schizophrenia and healthy control subjects (n = 45) performed the self-ordered WM task during functional magnetic resonance imaging. We identified regions exhibiting an altered fit to an inverted-U relationship between WM load and activation that were also predictive of WM performance. Results A blunted inverted-U response was observed in left dorsolateral prefrontal cortex in patients and was associated with behavioral deficits in WM capacity. In addition, suppression of medial prefrontal cortex during WM was reduced in patients and was associated with poorer WM capacity in patients. Finally, activation of visual cortex in the cuneus was elevated in patients and associated with improved WM capacity. Together, these findings explained 55% of the interindividual variance in WM capacity when combined with diagnostic and medication status, which alone accounted for only 22% of the variance in WM capacity. Conclusions These findings identify a novel biomarker and putative mechanism of WM deficits in patients with schizophrenia, a reduction or flattening of the inverted-U relationship between activation and WM load observed in healthy individuals in left dorsolateral prefrontal cortex.","author":[{"dropping-particle":"","family":"Snellenberg","given":"Jared X.","non-dropping-particle":"Van","parse-names":false,"suffix":""},{"dropping-particle":"","family":"Girgis","given":"Ragy R.","non-dropping-particle":"","parse-names":false,"suffix":""},{"dropping-particle":"","family":"Horga","given":"Guillermo","non-dropping-particle":"","parse-names":false,"suffix":""},{"dropping-particle":"","family":"Giessen","given":"Elsmarieke","non-dropping-particle":"van de","parse-names":false,"suffix":""},{"dropping-particle":"","family":"Slifstein","given":"Mark","non-dropping-particle":"","parse-names":false,"suffix":""},{"dropping-particle":"","family":"Ojeil","given":"Najate","non-dropping-particle":"","parse-names":false,"suffix":""},{"dropping-particle":"","family":"Weinstein","given":"Jodi J.","non-dropping-particle":"","parse-names":false,"suffix":""},{"dropping-particle":"","family":"Moore","given":"Holly","non-dropping-particle":"","parse-names":false,"suffix":""},{"dropping-particle":"","family":"Lieberman","given":"Jeffrey A.","non-dropping-particle":"","parse-names":false,"suffix":""},{"dropping-particle":"","family":"Shohamy","given":"Daphna","non-dropping-particle":"","parse-names":false,"suffix":""},{"dropping-particle":"","family":"Smith","given":"Edward E.","non-dropping-particle":"","parse-names":false,"suffix":""},{"dropping-particle":"","family":"Abi-Dargham","given":"Anissa","non-dropping-particle":"","parse-names":false,"suffix":""}],"container-title":"Biological Psychiatry","id":"ITEM-1","issued":{"date-parts":[["2016"]]},"title":"Mechanisms of Working Memory Impairment in Schizophrenia","type":"article-journal"},"uris":["http://www.mendeley.com/documents/?uuid=b76fd30d-d236-33a1-84d1-41b945ba3852"]}],"mendeley":{"formattedCitation":"(Van Snellenberg et al., 2016)","manualFormatting":"Van Snellenberg et al., 2016","plainTextFormattedCitation":"(Van Snellenberg et al., 2016)","previouslyFormattedCitation":"(Van Snellenberg et al., 2016)"},"properties":{"noteIndex":0},"schema":"https://github.com/citation-style-language/schema/raw/master/csl-citation.json"}</w:instrText>
            </w:r>
            <w:r>
              <w:rPr>
                <w:sz w:val="20"/>
                <w:szCs w:val="20"/>
                <w:lang w:val="en-US"/>
              </w:rPr>
              <w:fldChar w:fldCharType="separate"/>
            </w:r>
            <w:r w:rsidRPr="00A74B8B">
              <w:rPr>
                <w:noProof/>
                <w:sz w:val="20"/>
                <w:szCs w:val="20"/>
                <w:lang w:val="en-US"/>
              </w:rPr>
              <w:t>Van Snellenberg et al., 201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C8886CD" w14:textId="25E6EDD3" w:rsidR="00C50A7A" w:rsidRPr="00E0042D" w:rsidRDefault="00C50A7A" w:rsidP="00C50A7A">
            <w:pPr>
              <w:pStyle w:val="TableContents"/>
              <w:spacing w:after="46" w:line="240" w:lineRule="auto"/>
              <w:rPr>
                <w:sz w:val="20"/>
                <w:szCs w:val="20"/>
                <w:lang w:val="en-US"/>
              </w:rPr>
            </w:pPr>
            <w:r>
              <w:rPr>
                <w:sz w:val="20"/>
                <w:szCs w:val="20"/>
                <w:lang w:val="en-US"/>
              </w:rPr>
              <w:t>51 (54.9)</w:t>
            </w:r>
          </w:p>
        </w:tc>
        <w:tc>
          <w:tcPr>
            <w:tcW w:w="1176" w:type="dxa"/>
            <w:tcBorders>
              <w:top w:val="single" w:sz="2" w:space="0" w:color="000001"/>
              <w:left w:val="single" w:sz="2" w:space="0" w:color="000001"/>
              <w:bottom w:val="single" w:sz="2" w:space="0" w:color="000001"/>
            </w:tcBorders>
            <w:shd w:val="clear" w:color="auto" w:fill="auto"/>
          </w:tcPr>
          <w:p w14:paraId="4CA858BD" w14:textId="77777777" w:rsidR="00C50A7A" w:rsidRPr="00E0042D" w:rsidRDefault="00C50A7A" w:rsidP="00C50A7A">
            <w:pPr>
              <w:pStyle w:val="TableContents"/>
              <w:spacing w:after="46" w:line="240" w:lineRule="auto"/>
              <w:rPr>
                <w:sz w:val="20"/>
                <w:szCs w:val="20"/>
                <w:lang w:val="en-US"/>
              </w:rPr>
            </w:pPr>
            <w:r>
              <w:rPr>
                <w:sz w:val="20"/>
                <w:szCs w:val="20"/>
                <w:lang w:val="en-US"/>
              </w:rPr>
              <w:t>35.08 (8.95)</w:t>
            </w:r>
          </w:p>
        </w:tc>
        <w:tc>
          <w:tcPr>
            <w:tcW w:w="1259" w:type="dxa"/>
            <w:tcBorders>
              <w:top w:val="single" w:sz="2" w:space="0" w:color="000001"/>
              <w:left w:val="single" w:sz="2" w:space="0" w:color="000001"/>
              <w:bottom w:val="single" w:sz="2" w:space="0" w:color="000001"/>
              <w:right w:val="single" w:sz="2" w:space="0" w:color="000001"/>
            </w:tcBorders>
          </w:tcPr>
          <w:p w14:paraId="0DA0CD7C" w14:textId="5A6B8CB1" w:rsidR="00C50A7A" w:rsidRDefault="00C50A7A" w:rsidP="00C50A7A">
            <w:pPr>
              <w:pStyle w:val="TableContents"/>
              <w:spacing w:after="46" w:line="240" w:lineRule="auto"/>
              <w:rPr>
                <w:sz w:val="20"/>
                <w:szCs w:val="20"/>
                <w:lang w:val="en-US"/>
              </w:rPr>
            </w:pPr>
            <w:r>
              <w:rPr>
                <w:sz w:val="20"/>
                <w:szCs w:val="20"/>
                <w:lang w:val="en-US"/>
              </w:rPr>
              <w:t>58.82</w:t>
            </w:r>
          </w:p>
        </w:tc>
        <w:tc>
          <w:tcPr>
            <w:tcW w:w="1162" w:type="dxa"/>
            <w:tcBorders>
              <w:top w:val="single" w:sz="2" w:space="0" w:color="000001"/>
              <w:left w:val="single" w:sz="2" w:space="0" w:color="000001"/>
              <w:bottom w:val="single" w:sz="2" w:space="0" w:color="000001"/>
            </w:tcBorders>
          </w:tcPr>
          <w:p w14:paraId="74CFD069" w14:textId="5AAA2551" w:rsidR="00C50A7A" w:rsidRDefault="00F66D9E" w:rsidP="00C50A7A">
            <w:pPr>
              <w:pStyle w:val="TableContents"/>
              <w:spacing w:after="46" w:line="240" w:lineRule="auto"/>
              <w:rPr>
                <w:sz w:val="20"/>
                <w:szCs w:val="20"/>
                <w:lang w:val="en-US"/>
              </w:rPr>
            </w:pPr>
            <w:r>
              <w:rPr>
                <w:sz w:val="20"/>
                <w:szCs w:val="20"/>
                <w:lang w:val="en-US"/>
              </w:rPr>
              <w:t>14.57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16124A5" w14:textId="53351A92" w:rsidR="00C50A7A" w:rsidRPr="00E0042D" w:rsidRDefault="00C50A7A" w:rsidP="00C50A7A">
            <w:pPr>
              <w:pStyle w:val="TableContents"/>
              <w:spacing w:after="46" w:line="240" w:lineRule="auto"/>
              <w:rPr>
                <w:sz w:val="20"/>
                <w:szCs w:val="20"/>
                <w:lang w:val="en-US"/>
              </w:rPr>
            </w:pPr>
            <w:r>
              <w:rPr>
                <w:sz w:val="20"/>
                <w:szCs w:val="20"/>
                <w:lang w:val="en-US"/>
              </w:rPr>
              <w:t>58.22 (NA)</w:t>
            </w:r>
            <w:r w:rsidR="00F66D9E">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6C7D3EA" w14:textId="42A7BD50" w:rsidR="00C50A7A" w:rsidRPr="00E0042D" w:rsidRDefault="00F66D9E" w:rsidP="00C50A7A">
            <w:pPr>
              <w:pStyle w:val="TableContents"/>
              <w:spacing w:after="46" w:line="240" w:lineRule="auto"/>
              <w:rPr>
                <w:sz w:val="20"/>
                <w:szCs w:val="20"/>
                <w:lang w:val="en-US"/>
              </w:rPr>
            </w:pPr>
            <w:r>
              <w:rPr>
                <w:sz w:val="20"/>
                <w:szCs w:val="20"/>
                <w:lang w:val="en-US"/>
              </w:rPr>
              <w:t>13.58 (6.3)</w:t>
            </w:r>
          </w:p>
        </w:tc>
        <w:tc>
          <w:tcPr>
            <w:tcW w:w="1176" w:type="dxa"/>
            <w:tcBorders>
              <w:top w:val="single" w:sz="2" w:space="0" w:color="000001"/>
              <w:left w:val="single" w:sz="2" w:space="0" w:color="000001"/>
              <w:bottom w:val="single" w:sz="2" w:space="0" w:color="000001"/>
              <w:right w:val="single" w:sz="2" w:space="0" w:color="000001"/>
            </w:tcBorders>
          </w:tcPr>
          <w:p w14:paraId="44069D64" w14:textId="54A31FBC" w:rsidR="00C50A7A" w:rsidRDefault="00F66D9E" w:rsidP="00C50A7A">
            <w:pPr>
              <w:pStyle w:val="TableContents"/>
              <w:spacing w:after="46" w:line="240" w:lineRule="auto"/>
              <w:rPr>
                <w:sz w:val="20"/>
                <w:szCs w:val="20"/>
                <w:lang w:val="en-US"/>
              </w:rPr>
            </w:pPr>
            <w:r>
              <w:rPr>
                <w:sz w:val="20"/>
                <w:szCs w:val="20"/>
                <w:lang w:val="en-US"/>
              </w:rPr>
              <w:t>15.25 (5.92)</w:t>
            </w:r>
          </w:p>
        </w:tc>
        <w:tc>
          <w:tcPr>
            <w:tcW w:w="1190" w:type="dxa"/>
            <w:tcBorders>
              <w:top w:val="single" w:sz="2" w:space="0" w:color="000001"/>
              <w:left w:val="single" w:sz="2" w:space="0" w:color="000001"/>
              <w:bottom w:val="single" w:sz="2" w:space="0" w:color="000001"/>
              <w:right w:val="single" w:sz="2" w:space="0" w:color="000001"/>
            </w:tcBorders>
          </w:tcPr>
          <w:p w14:paraId="27912FC4" w14:textId="615CF974" w:rsidR="00C50A7A" w:rsidRDefault="00F66D9E" w:rsidP="00C50A7A">
            <w:pPr>
              <w:pStyle w:val="TableContents"/>
              <w:spacing w:after="46" w:line="240" w:lineRule="auto"/>
              <w:rPr>
                <w:sz w:val="20"/>
                <w:szCs w:val="20"/>
                <w:lang w:val="en-US"/>
              </w:rPr>
            </w:pPr>
            <w:r>
              <w:rPr>
                <w:sz w:val="20"/>
                <w:szCs w:val="20"/>
                <w:lang w:val="en-US"/>
              </w:rPr>
              <w:t>29.4 (8.2)</w:t>
            </w:r>
          </w:p>
        </w:tc>
        <w:tc>
          <w:tcPr>
            <w:tcW w:w="1105" w:type="dxa"/>
            <w:tcBorders>
              <w:top w:val="single" w:sz="2" w:space="0" w:color="000001"/>
              <w:left w:val="single" w:sz="2" w:space="0" w:color="000001"/>
              <w:bottom w:val="single" w:sz="2" w:space="0" w:color="000001"/>
            </w:tcBorders>
            <w:shd w:val="clear" w:color="auto" w:fill="auto"/>
          </w:tcPr>
          <w:p w14:paraId="2B198928" w14:textId="01B2130B" w:rsidR="00C50A7A" w:rsidRPr="00E0042D" w:rsidRDefault="00C50A7A" w:rsidP="00C50A7A">
            <w:pPr>
              <w:pStyle w:val="TableContents"/>
              <w:spacing w:after="46" w:line="240" w:lineRule="auto"/>
              <w:rPr>
                <w:sz w:val="20"/>
                <w:szCs w:val="20"/>
                <w:lang w:val="en-US"/>
              </w:rPr>
            </w:pPr>
            <w:r>
              <w:rPr>
                <w:sz w:val="20"/>
                <w:szCs w:val="20"/>
                <w:lang w:val="en-US"/>
              </w:rPr>
              <w:t>45 (46.6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DAF9282" w14:textId="77777777" w:rsidR="00C50A7A" w:rsidRPr="00E0042D" w:rsidRDefault="00C50A7A" w:rsidP="00C50A7A">
            <w:pPr>
              <w:pStyle w:val="TableContents"/>
              <w:spacing w:after="46" w:line="240" w:lineRule="auto"/>
              <w:rPr>
                <w:sz w:val="20"/>
                <w:szCs w:val="20"/>
                <w:lang w:val="en-US"/>
              </w:rPr>
            </w:pPr>
            <w:r>
              <w:rPr>
                <w:sz w:val="20"/>
                <w:szCs w:val="20"/>
                <w:lang w:val="en-US"/>
              </w:rPr>
              <w:t>34 (8.9)</w:t>
            </w:r>
          </w:p>
        </w:tc>
      </w:tr>
      <w:tr w:rsidR="00D81501" w:rsidRPr="00E0042D" w14:paraId="6D8CEC2D"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6B89F64" w14:textId="4ABC2F10" w:rsidR="00D81501" w:rsidRDefault="00D81501"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psychologia.2013.10.004","ISSN":"00283932","abstract":"Patients with schizophrenia suffer from perceptual visual deficits. It remains unclear whether those deficits result from an isolated impairment of a localized brain process or from a more diffuse long-range dysconnectivity within the visual system. We aimed to explore, with a reading paradigm, the functioning of both ventral and dorsal visual pathways and their interaction in schizophrenia. Patients with schizophrenia and control subjects were studied using event-related functional MRI (fMRI) while reading words that were progressively degraded through word rotation or letter spacing. Reading intact or minimally degraded single words involves mainly the ventral visual pathway. Conversely, reading in non-optimal conditions involves both the ventral and the dorsal pathway. The reading paradigm thus allowed us to study the functioning of both pathways and their interaction.Behaviourally, patients with schizophrenia were selectively impaired at reading highly degraded words. While fMRI activation level was not different between patients and controls, functional connectivity between the ventral and dorsal visual pathways increased with word degradation in control subjects, but not in patients. Moreover, there was a negative correlation between the patients' behavioural sensitivity to stimulus degradation and dorso-ventral connectivity. This study suggests that perceptual visual deficits in schizophrenia could be related to dysconnectivity between dorsal and ventral visual pathways. © 2013 Elsevier Ltd.","author":[{"dropping-particle":"","family":"Vinckier","given":"F","non-dropping-particle":"","parse-names":false,"suffix":""},{"dropping-particle":"","family":"Cohen","given":"L","non-dropping-particle":"","parse-names":false,"suffix":""},{"dropping-particle":"","family":"Oppenheim","given":"C","non-dropping-particle":"","parse-names":false,"suffix":""},{"dropping-particle":"","family":"Salvador","given":"A","non-dropping-particle":"","parse-names":false,"suffix":""},{"dropping-particle":"","family":"Picard","given":"H","non-dropping-particle":"","parse-names":false,"suffix":""},{"dropping-particle":"","family":"Amado","given":"I","non-dropping-particle":"","parse-names":false,"suffix":""},{"dropping-particle":"","family":"Krebs","given":"M.-O.","non-dropping-particle":"","parse-names":false,"suffix":""},{"dropping-particle":"","family":"Gaillard","given":"R","non-dropping-particle":"","parse-names":false,"suffix":""}],"container-title":"Neuropsychologia","id":"ITEM-1","issue":"1","issued":{"date-parts":[["2014"]]},"note":"cited By 12","page":"187-196","publisher":"Elsevier Ltd","title":"Reading impairment in schizophrenia: Dysconnectivity within the visual system","type":"article-journal","volume":"53"},"uris":["http://www.mendeley.com/documents/?uuid=470318c6-7abe-49db-af9e-8bc504fc589c"]}],"mendeley":{"formattedCitation":"(Vinckier et al., 2014)","manualFormatting":"Vinckier et al., 2014","plainTextFormattedCitation":"(Vinckier et al., 2014)","previouslyFormattedCitation":"(Vinckier et al., 2014)"},"properties":{"noteIndex":0},"schema":"https://github.com/citation-style-language/schema/raw/master/csl-citation.json"}</w:instrText>
            </w:r>
            <w:r>
              <w:rPr>
                <w:sz w:val="20"/>
                <w:szCs w:val="20"/>
                <w:lang w:val="en-US"/>
              </w:rPr>
              <w:fldChar w:fldCharType="separate"/>
            </w:r>
            <w:r w:rsidRPr="00D81501">
              <w:rPr>
                <w:noProof/>
                <w:sz w:val="20"/>
                <w:szCs w:val="20"/>
                <w:lang w:val="en-US"/>
              </w:rPr>
              <w:t>Vinckier et al., 2014</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3C78C81" w14:textId="3B267FEC" w:rsidR="00D81501" w:rsidRDefault="00D81501" w:rsidP="00C50A7A">
            <w:pPr>
              <w:pStyle w:val="TableContents"/>
              <w:spacing w:after="46" w:line="240" w:lineRule="auto"/>
              <w:rPr>
                <w:sz w:val="20"/>
                <w:szCs w:val="20"/>
                <w:lang w:val="en-US"/>
              </w:rPr>
            </w:pPr>
            <w:r>
              <w:rPr>
                <w:sz w:val="20"/>
                <w:szCs w:val="20"/>
                <w:lang w:val="en-US"/>
              </w:rPr>
              <w:t>13 (NA)</w:t>
            </w:r>
          </w:p>
        </w:tc>
        <w:tc>
          <w:tcPr>
            <w:tcW w:w="1176" w:type="dxa"/>
            <w:tcBorders>
              <w:top w:val="single" w:sz="2" w:space="0" w:color="000001"/>
              <w:left w:val="single" w:sz="2" w:space="0" w:color="000001"/>
              <w:bottom w:val="single" w:sz="2" w:space="0" w:color="000001"/>
            </w:tcBorders>
            <w:shd w:val="clear" w:color="auto" w:fill="auto"/>
          </w:tcPr>
          <w:p w14:paraId="59660E26" w14:textId="694340BF" w:rsidR="00D81501" w:rsidRDefault="00D81501" w:rsidP="00C50A7A">
            <w:pPr>
              <w:pStyle w:val="TableContents"/>
              <w:spacing w:after="46" w:line="240" w:lineRule="auto"/>
              <w:rPr>
                <w:sz w:val="20"/>
                <w:szCs w:val="20"/>
                <w:lang w:val="en-US"/>
              </w:rPr>
            </w:pPr>
            <w:r>
              <w:rPr>
                <w:sz w:val="20"/>
                <w:szCs w:val="20"/>
                <w:lang w:val="en-US"/>
              </w:rPr>
              <w:t>31.7 (7.1)</w:t>
            </w:r>
          </w:p>
        </w:tc>
        <w:tc>
          <w:tcPr>
            <w:tcW w:w="1259" w:type="dxa"/>
            <w:tcBorders>
              <w:top w:val="single" w:sz="2" w:space="0" w:color="000001"/>
              <w:left w:val="single" w:sz="2" w:space="0" w:color="000001"/>
              <w:bottom w:val="single" w:sz="2" w:space="0" w:color="000001"/>
              <w:right w:val="single" w:sz="2" w:space="0" w:color="000001"/>
            </w:tcBorders>
          </w:tcPr>
          <w:p w14:paraId="3B39A71D" w14:textId="3A22BDC8" w:rsidR="00D81501" w:rsidRDefault="00D81501" w:rsidP="00C50A7A">
            <w:pPr>
              <w:pStyle w:val="TableContents"/>
              <w:spacing w:after="46" w:line="240" w:lineRule="auto"/>
              <w:rPr>
                <w:sz w:val="20"/>
                <w:szCs w:val="20"/>
                <w:lang w:val="en-US"/>
              </w:rPr>
            </w:pPr>
            <w:r>
              <w:rPr>
                <w:sz w:val="20"/>
                <w:szCs w:val="20"/>
                <w:lang w:val="en-US"/>
              </w:rPr>
              <w:t>69.23</w:t>
            </w:r>
          </w:p>
        </w:tc>
        <w:tc>
          <w:tcPr>
            <w:tcW w:w="1162" w:type="dxa"/>
            <w:tcBorders>
              <w:top w:val="single" w:sz="2" w:space="0" w:color="000001"/>
              <w:left w:val="single" w:sz="2" w:space="0" w:color="000001"/>
              <w:bottom w:val="single" w:sz="2" w:space="0" w:color="000001"/>
            </w:tcBorders>
          </w:tcPr>
          <w:p w14:paraId="2DCCDF2D" w14:textId="248EDDF2" w:rsidR="00D81501" w:rsidRDefault="00D81501" w:rsidP="00C50A7A">
            <w:pPr>
              <w:pStyle w:val="TableContents"/>
              <w:spacing w:after="46" w:line="240" w:lineRule="auto"/>
              <w:rPr>
                <w:sz w:val="20"/>
                <w:szCs w:val="20"/>
                <w:lang w:val="en-US"/>
              </w:rPr>
            </w:pPr>
            <w:r>
              <w:rPr>
                <w:sz w:val="20"/>
                <w:szCs w:val="20"/>
                <w:lang w:val="en-US"/>
              </w:rPr>
              <w:t>0.48 (0.3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79A7A72" w14:textId="54454712" w:rsidR="00D81501" w:rsidRDefault="00D81501"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C582A9F" w14:textId="62916355" w:rsidR="00D81501" w:rsidRDefault="00D81501" w:rsidP="00C50A7A">
            <w:pPr>
              <w:pStyle w:val="TableContents"/>
              <w:spacing w:after="46" w:line="240" w:lineRule="auto"/>
              <w:rPr>
                <w:sz w:val="20"/>
                <w:szCs w:val="20"/>
                <w:lang w:val="en-US"/>
              </w:rPr>
            </w:pPr>
            <w:r>
              <w:rPr>
                <w:sz w:val="20"/>
                <w:szCs w:val="20"/>
                <w:lang w:val="en-US"/>
              </w:rPr>
              <w:t>10.6 (2.7)</w:t>
            </w:r>
          </w:p>
        </w:tc>
        <w:tc>
          <w:tcPr>
            <w:tcW w:w="1176" w:type="dxa"/>
            <w:tcBorders>
              <w:top w:val="single" w:sz="2" w:space="0" w:color="000001"/>
              <w:left w:val="single" w:sz="2" w:space="0" w:color="000001"/>
              <w:bottom w:val="single" w:sz="2" w:space="0" w:color="000001"/>
              <w:right w:val="single" w:sz="2" w:space="0" w:color="000001"/>
            </w:tcBorders>
          </w:tcPr>
          <w:p w14:paraId="0D681358" w14:textId="7F41B3BC" w:rsidR="00D81501" w:rsidRDefault="00D81501" w:rsidP="00C50A7A">
            <w:pPr>
              <w:pStyle w:val="TableContents"/>
              <w:spacing w:after="46" w:line="240" w:lineRule="auto"/>
              <w:rPr>
                <w:sz w:val="20"/>
                <w:szCs w:val="20"/>
                <w:lang w:val="en-US"/>
              </w:rPr>
            </w:pPr>
            <w:r>
              <w:rPr>
                <w:sz w:val="20"/>
                <w:szCs w:val="20"/>
                <w:lang w:val="en-US"/>
              </w:rPr>
              <w:t>18 (5.4)</w:t>
            </w:r>
          </w:p>
        </w:tc>
        <w:tc>
          <w:tcPr>
            <w:tcW w:w="1190" w:type="dxa"/>
            <w:tcBorders>
              <w:top w:val="single" w:sz="2" w:space="0" w:color="000001"/>
              <w:left w:val="single" w:sz="2" w:space="0" w:color="000001"/>
              <w:bottom w:val="single" w:sz="2" w:space="0" w:color="000001"/>
              <w:right w:val="single" w:sz="2" w:space="0" w:color="000001"/>
            </w:tcBorders>
          </w:tcPr>
          <w:p w14:paraId="6CBADAED" w14:textId="0FD4F62E" w:rsidR="00D81501" w:rsidRDefault="00D81501"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76DACA2" w14:textId="76C93BA5" w:rsidR="00D81501" w:rsidRDefault="00D81501" w:rsidP="00C50A7A">
            <w:pPr>
              <w:pStyle w:val="TableContents"/>
              <w:spacing w:after="46" w:line="240" w:lineRule="auto"/>
              <w:rPr>
                <w:sz w:val="20"/>
                <w:szCs w:val="20"/>
                <w:lang w:val="en-US"/>
              </w:rPr>
            </w:pPr>
            <w:r>
              <w:rPr>
                <w:sz w:val="20"/>
                <w:szCs w:val="20"/>
                <w:lang w:val="en-US"/>
              </w:rPr>
              <w:t>16 (62.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584AA7B" w14:textId="3A327800" w:rsidR="00D81501" w:rsidRDefault="00D81501" w:rsidP="00C50A7A">
            <w:pPr>
              <w:pStyle w:val="TableContents"/>
              <w:spacing w:after="46" w:line="240" w:lineRule="auto"/>
              <w:rPr>
                <w:sz w:val="20"/>
                <w:szCs w:val="20"/>
                <w:lang w:val="en-US"/>
              </w:rPr>
            </w:pPr>
            <w:r>
              <w:rPr>
                <w:sz w:val="20"/>
                <w:szCs w:val="20"/>
                <w:lang w:val="en-US"/>
              </w:rPr>
              <w:t>31.1 (6.6)</w:t>
            </w:r>
          </w:p>
        </w:tc>
      </w:tr>
      <w:tr w:rsidR="00C17AD7" w:rsidRPr="00E0042D" w14:paraId="57FF7147"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AE54552" w14:textId="0548FAE0"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3.05.010","ISSN":"09209964","abstract":"Schizophrenia (SCZ) is characterized by disordered activation and disordered connectivity, yet few fMRI studies have convergently investigated both. Here, we compared differences in activation and connectivity between SCZ and controls (HC). Twenty-two subjects (18. ≤. age. ≤. 35. yrs) participated in a paired-associative learning task, a behavioral domain particularly dependent on fronto-hippocampal connectivity and of relevance to the schizophrenia diathesis. Activation differences were assessed using standard approaches. Seed-based connectivity differences were compared using Psychophysiological Interaction (PPI) with a hippocampus-based seed. SCZ evinced significantly increased activation, but significantly decreased connectivity with the hippocampus across a cortical-striatal learning network. These results assess potentially complementary patterns of network dysfunction in schizophrenia: increased activation suggests inefficient responses relating to functional specialization; decreased connectivity suggests impaired integration of functional signals between regions. Inefficiency and dysconnection appear to collectively characterize functional deficits in schizophrenia. © 2013 Elsevier B.V.","author":[{"dropping-particle":"","family":"Wadehra","given":"Sunali","non-dropping-particle":"","parse-names":false,"suffix":""},{"dropping-particle":"","family":"Pruitt","given":"Patrick","non-dropping-particle":"","parse-names":false,"suffix":""},{"dropping-particle":"","family":"Murphy","given":"Eric R.","non-dropping-particle":"","parse-names":false,"suffix":""},{"dropping-particle":"","family":"Diwadkar","given":"Vaibhav A.","non-dropping-particle":"","parse-names":false,"suffix":""}],"container-title":"Schizophrenia Research","id":"ITEM-1","issue":"1-3","issued":{"date-parts":[["2013","8","1"]]},"page":"38-49","publisher":"Elsevier","title":"Network dysfunction during associative learning in schizophrenia: Increased activation, but decreased connectivity: An fMRI study","type":"article-journal","volume":"148"},"uris":["http://www.mendeley.com/documents/?uuid=31d006b1-077b-3b0f-af1b-740311cd0e7c"]}],"mendeley":{"formattedCitation":"(Wadehra, Pruitt, Murphy, &amp; Diwadkar, 2013)","manualFormatting":"Wadehra et al., 2013","plainTextFormattedCitation":"(Wadehra, Pruitt, Murphy, &amp; Diwadkar, 2013)","previouslyFormattedCitation":"(Wadehra, Pruitt, Murphy, &amp; Diwadkar, 2013)"},"properties":{"noteIndex":0},"schema":"https://github.com/citation-style-language/schema/raw/master/csl-citation.json"}</w:instrText>
            </w:r>
            <w:r>
              <w:rPr>
                <w:sz w:val="20"/>
                <w:szCs w:val="20"/>
                <w:lang w:val="en-US"/>
              </w:rPr>
              <w:fldChar w:fldCharType="separate"/>
            </w:r>
            <w:r w:rsidRPr="00A74B8B">
              <w:rPr>
                <w:noProof/>
                <w:sz w:val="20"/>
                <w:szCs w:val="20"/>
                <w:lang w:val="en-US"/>
              </w:rPr>
              <w:t>Wadehra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74B05C0" w14:textId="220DBDBD" w:rsidR="00C50A7A" w:rsidRPr="00E0042D" w:rsidRDefault="00C50A7A" w:rsidP="00C50A7A">
            <w:pPr>
              <w:pStyle w:val="TableContents"/>
              <w:spacing w:after="46" w:line="240" w:lineRule="auto"/>
              <w:rPr>
                <w:sz w:val="20"/>
                <w:szCs w:val="20"/>
                <w:lang w:val="en-US"/>
              </w:rPr>
            </w:pPr>
            <w:r>
              <w:rPr>
                <w:sz w:val="20"/>
                <w:szCs w:val="20"/>
                <w:lang w:val="en-US"/>
              </w:rPr>
              <w:t>12 (75)</w:t>
            </w:r>
          </w:p>
        </w:tc>
        <w:tc>
          <w:tcPr>
            <w:tcW w:w="1176" w:type="dxa"/>
            <w:tcBorders>
              <w:top w:val="single" w:sz="2" w:space="0" w:color="000001"/>
              <w:left w:val="single" w:sz="2" w:space="0" w:color="000001"/>
              <w:bottom w:val="single" w:sz="2" w:space="0" w:color="000001"/>
            </w:tcBorders>
            <w:shd w:val="clear" w:color="auto" w:fill="auto"/>
          </w:tcPr>
          <w:p w14:paraId="14288486" w14:textId="77777777" w:rsidR="00C50A7A" w:rsidRPr="00E0042D" w:rsidRDefault="00C50A7A" w:rsidP="00C50A7A">
            <w:pPr>
              <w:pStyle w:val="TableContents"/>
              <w:spacing w:after="46" w:line="240" w:lineRule="auto"/>
              <w:rPr>
                <w:sz w:val="20"/>
                <w:szCs w:val="20"/>
                <w:lang w:val="en-US"/>
              </w:rPr>
            </w:pPr>
            <w:r>
              <w:rPr>
                <w:sz w:val="20"/>
                <w:szCs w:val="20"/>
                <w:lang w:val="en-US"/>
              </w:rPr>
              <w:t>26 (5)</w:t>
            </w:r>
          </w:p>
        </w:tc>
        <w:tc>
          <w:tcPr>
            <w:tcW w:w="1259" w:type="dxa"/>
            <w:tcBorders>
              <w:top w:val="single" w:sz="2" w:space="0" w:color="000001"/>
              <w:left w:val="single" w:sz="2" w:space="0" w:color="000001"/>
              <w:bottom w:val="single" w:sz="2" w:space="0" w:color="000001"/>
              <w:right w:val="single" w:sz="2" w:space="0" w:color="000001"/>
            </w:tcBorders>
          </w:tcPr>
          <w:p w14:paraId="760A7765" w14:textId="6B014F65"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A2D1B1A" w14:textId="26C02BEA" w:rsidR="00C50A7A" w:rsidRDefault="00976DF2"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170C033" w14:textId="637B3F02" w:rsidR="00C50A7A" w:rsidRPr="00E0042D" w:rsidRDefault="00C50A7A" w:rsidP="00C50A7A">
            <w:pPr>
              <w:pStyle w:val="TableContents"/>
              <w:spacing w:after="46" w:line="240" w:lineRule="auto"/>
              <w:rPr>
                <w:sz w:val="20"/>
                <w:szCs w:val="20"/>
                <w:lang w:val="en-US"/>
              </w:rPr>
            </w:pPr>
            <w:r>
              <w:rPr>
                <w:sz w:val="20"/>
                <w:szCs w:val="20"/>
                <w:lang w:val="en-US"/>
              </w:rPr>
              <w:t>50 (12)</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D8A5539" w14:textId="210923D0" w:rsidR="00C50A7A" w:rsidRPr="00E0042D" w:rsidRDefault="00976DF2" w:rsidP="00C50A7A">
            <w:pPr>
              <w:pStyle w:val="TableContents"/>
              <w:spacing w:after="46" w:line="240" w:lineRule="auto"/>
              <w:rPr>
                <w:sz w:val="20"/>
                <w:szCs w:val="20"/>
                <w:lang w:val="en-US"/>
              </w:rPr>
            </w:pPr>
            <w:r>
              <w:rPr>
                <w:sz w:val="20"/>
                <w:szCs w:val="20"/>
                <w:lang w:val="en-US"/>
              </w:rPr>
              <w:t>10 (4)</w:t>
            </w:r>
          </w:p>
        </w:tc>
        <w:tc>
          <w:tcPr>
            <w:tcW w:w="1176" w:type="dxa"/>
            <w:tcBorders>
              <w:top w:val="single" w:sz="2" w:space="0" w:color="000001"/>
              <w:left w:val="single" w:sz="2" w:space="0" w:color="000001"/>
              <w:bottom w:val="single" w:sz="2" w:space="0" w:color="000001"/>
              <w:right w:val="single" w:sz="2" w:space="0" w:color="000001"/>
            </w:tcBorders>
          </w:tcPr>
          <w:p w14:paraId="067B2A5D" w14:textId="095BFB93" w:rsidR="00C50A7A" w:rsidRDefault="00976DF2" w:rsidP="00C50A7A">
            <w:pPr>
              <w:pStyle w:val="TableContents"/>
              <w:spacing w:after="46" w:line="240" w:lineRule="auto"/>
              <w:rPr>
                <w:sz w:val="20"/>
                <w:szCs w:val="20"/>
                <w:lang w:val="en-US"/>
              </w:rPr>
            </w:pPr>
            <w:r>
              <w:rPr>
                <w:sz w:val="20"/>
                <w:szCs w:val="20"/>
                <w:lang w:val="en-US"/>
              </w:rPr>
              <w:t>14 (7)</w:t>
            </w:r>
          </w:p>
        </w:tc>
        <w:tc>
          <w:tcPr>
            <w:tcW w:w="1190" w:type="dxa"/>
            <w:tcBorders>
              <w:top w:val="single" w:sz="2" w:space="0" w:color="000001"/>
              <w:left w:val="single" w:sz="2" w:space="0" w:color="000001"/>
              <w:bottom w:val="single" w:sz="2" w:space="0" w:color="000001"/>
              <w:right w:val="single" w:sz="2" w:space="0" w:color="000001"/>
            </w:tcBorders>
          </w:tcPr>
          <w:p w14:paraId="0B6A5A44" w14:textId="13C0B613" w:rsidR="00C50A7A" w:rsidRDefault="00976DF2" w:rsidP="00C50A7A">
            <w:pPr>
              <w:pStyle w:val="TableContents"/>
              <w:spacing w:after="46" w:line="240" w:lineRule="auto"/>
              <w:rPr>
                <w:sz w:val="20"/>
                <w:szCs w:val="20"/>
                <w:lang w:val="en-US"/>
              </w:rPr>
            </w:pPr>
            <w:r>
              <w:rPr>
                <w:sz w:val="20"/>
                <w:szCs w:val="20"/>
                <w:lang w:val="en-US"/>
              </w:rPr>
              <w:t>25 (6)</w:t>
            </w:r>
          </w:p>
        </w:tc>
        <w:tc>
          <w:tcPr>
            <w:tcW w:w="1105" w:type="dxa"/>
            <w:tcBorders>
              <w:top w:val="single" w:sz="2" w:space="0" w:color="000001"/>
              <w:left w:val="single" w:sz="2" w:space="0" w:color="000001"/>
              <w:bottom w:val="single" w:sz="2" w:space="0" w:color="000001"/>
            </w:tcBorders>
            <w:shd w:val="clear" w:color="auto" w:fill="auto"/>
          </w:tcPr>
          <w:p w14:paraId="0EF42661" w14:textId="07E2307A" w:rsidR="00C50A7A" w:rsidRPr="00E0042D" w:rsidRDefault="00C50A7A" w:rsidP="00C50A7A">
            <w:pPr>
              <w:pStyle w:val="TableContents"/>
              <w:spacing w:after="46" w:line="240" w:lineRule="auto"/>
              <w:rPr>
                <w:sz w:val="20"/>
                <w:szCs w:val="20"/>
                <w:lang w:val="en-US"/>
              </w:rPr>
            </w:pPr>
            <w:r>
              <w:rPr>
                <w:sz w:val="20"/>
                <w:szCs w:val="20"/>
                <w:lang w:val="en-US"/>
              </w:rPr>
              <w:t>10 (5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7711355" w14:textId="77777777" w:rsidR="00C50A7A" w:rsidRPr="00E0042D" w:rsidRDefault="00C50A7A" w:rsidP="00C50A7A">
            <w:pPr>
              <w:pStyle w:val="TableContents"/>
              <w:spacing w:after="46" w:line="240" w:lineRule="auto"/>
              <w:rPr>
                <w:sz w:val="20"/>
                <w:szCs w:val="20"/>
                <w:lang w:val="en-US"/>
              </w:rPr>
            </w:pPr>
            <w:r>
              <w:rPr>
                <w:sz w:val="20"/>
                <w:szCs w:val="20"/>
                <w:lang w:val="en-US"/>
              </w:rPr>
              <w:t>22 (5)</w:t>
            </w:r>
          </w:p>
        </w:tc>
      </w:tr>
      <w:tr w:rsidR="00C17AD7" w:rsidRPr="00E0042D" w14:paraId="046063A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DA9A2FB" w14:textId="6CA1B863"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cortex.2015.02.004","ISSN":"19738102","abstract":"Evidence suggests that cognitive deficits are a core feature of schizophrenia. The concept of \"cognitive dysmetria\" has been introduced to characterize disintegration of fronto-thalamic-cerebellar circuitry which constitutes a key network for a variety of neuropsychological symptoms in schizophrenia. The present multimodal study aimed at investigating effective and structural connectivity of the fronto-thalamic circuitry in schizophrenia.fMRI effective connectivity analysis using dynamic causal modeling (DCM) and diffusion tensor imaging (DTI) were combined to examine cognitive control processes in 38 patients with schizophrenia and 40 matched healthy controls. Significantly lower fractional anisotropy (FA) was detected in patients in the right anterior limb of the internal capsule (ALIC), the right thalamus and the right corpus callosum. During Stroop task performance patients demonstrated significantly lower activation relative to healthy controls in a predominantly right lateralized fronto-thalamo-cerebellar network. An abnormal effective connectivity was observed in the right connections between thalamus, anterior cingulate and dorsolateral prefrontal cortex. FA in the ALIC was significantly correlated with the thalamic BOLD signal, cognitive performance and fronto-thalamic effective connectivity in patients. Present data provide evidence for the notion of a structural and functional defect in the fronto-thalamo-cerebellar circuitry, which may be the basis of specific cognitive impairments in schizophrenia.","author":[{"dropping-particle":"","family":"Wagner","given":"Gerd","non-dropping-particle":"","parse-names":false,"suffix":""},{"dropping-particle":"","family":"la Cruz","given":"Feliberto","non-dropping-particle":"De","parse-names":false,"suffix":""},{"dropping-particle":"","family":"Schachtzabel","given":"Claudia","non-dropping-particle":"","parse-names":false,"suffix":""},{"dropping-particle":"","family":"Güllmar","given":"Daniel","non-dropping-particle":"","parse-names":false,"suffix":""},{"dropping-particle":"","family":"Schultz","given":"C. Christoph","non-dropping-particle":"","parse-names":false,"suffix":""},{"dropping-particle":"","family":"Schlösser","given":"Ralf G.","non-dropping-particle":"","parse-names":false,"suffix":""},{"dropping-particle":"","family":"Bär","given":"Karl Jürgen","non-dropping-particle":"","parse-names":false,"suffix":""},{"dropping-particle":"","family":"Koch","given":"Kathrin","non-dropping-particle":"","parse-names":false,"suffix":""}],"container-title":"Cortex","id":"ITEM-1","issued":{"date-parts":[["2015"]]},"title":"Structural and functional dysconnectivity of thefronto-thalamic system in schizophrenia: ADCM-DTI study","type":"article-journal"},"uris":["http://www.mendeley.com/documents/?uuid=0fab4587-98fe-3279-b8c1-a5702f6219db"]}],"mendeley":{"formattedCitation":"(Wagner et al., 2015)","manualFormatting":"Wagner et al., 2015","plainTextFormattedCitation":"(Wagner et al., 2015)","previouslyFormattedCitation":"(Wagner et al., 2015)"},"properties":{"noteIndex":0},"schema":"https://github.com/citation-style-language/schema/raw/master/csl-citation.json"}</w:instrText>
            </w:r>
            <w:r>
              <w:rPr>
                <w:sz w:val="20"/>
                <w:szCs w:val="20"/>
                <w:lang w:val="en-US"/>
              </w:rPr>
              <w:fldChar w:fldCharType="separate"/>
            </w:r>
            <w:r w:rsidRPr="006E0642">
              <w:rPr>
                <w:noProof/>
                <w:sz w:val="20"/>
                <w:szCs w:val="20"/>
                <w:lang w:val="en-US"/>
              </w:rPr>
              <w:t>Wagner et al., 201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38E6E9C" w14:textId="785E6336" w:rsidR="00C50A7A" w:rsidRPr="00E0042D" w:rsidRDefault="00C50A7A" w:rsidP="00C50A7A">
            <w:pPr>
              <w:pStyle w:val="TableContents"/>
              <w:spacing w:after="46" w:line="240" w:lineRule="auto"/>
              <w:rPr>
                <w:sz w:val="20"/>
                <w:szCs w:val="20"/>
                <w:lang w:val="en-US"/>
              </w:rPr>
            </w:pPr>
            <w:r>
              <w:rPr>
                <w:sz w:val="20"/>
                <w:szCs w:val="20"/>
                <w:lang w:val="en-US"/>
              </w:rPr>
              <w:t>38 (65.79)</w:t>
            </w:r>
          </w:p>
        </w:tc>
        <w:tc>
          <w:tcPr>
            <w:tcW w:w="1176" w:type="dxa"/>
            <w:tcBorders>
              <w:top w:val="single" w:sz="2" w:space="0" w:color="000001"/>
              <w:left w:val="single" w:sz="2" w:space="0" w:color="000001"/>
              <w:bottom w:val="single" w:sz="2" w:space="0" w:color="000001"/>
            </w:tcBorders>
            <w:shd w:val="clear" w:color="auto" w:fill="auto"/>
          </w:tcPr>
          <w:p w14:paraId="4A36329C" w14:textId="77777777" w:rsidR="00C50A7A" w:rsidRPr="00E0042D" w:rsidRDefault="00C50A7A" w:rsidP="00C50A7A">
            <w:pPr>
              <w:pStyle w:val="TableContents"/>
              <w:spacing w:after="46" w:line="240" w:lineRule="auto"/>
              <w:rPr>
                <w:sz w:val="20"/>
                <w:szCs w:val="20"/>
                <w:lang w:val="en-US"/>
              </w:rPr>
            </w:pPr>
            <w:r>
              <w:rPr>
                <w:sz w:val="20"/>
                <w:szCs w:val="20"/>
                <w:lang w:val="en-US"/>
              </w:rPr>
              <w:t>35.8 (9.9)</w:t>
            </w:r>
          </w:p>
        </w:tc>
        <w:tc>
          <w:tcPr>
            <w:tcW w:w="1259" w:type="dxa"/>
            <w:tcBorders>
              <w:top w:val="single" w:sz="2" w:space="0" w:color="000001"/>
              <w:left w:val="single" w:sz="2" w:space="0" w:color="000001"/>
              <w:bottom w:val="single" w:sz="2" w:space="0" w:color="000001"/>
              <w:right w:val="single" w:sz="2" w:space="0" w:color="000001"/>
            </w:tcBorders>
          </w:tcPr>
          <w:p w14:paraId="507503BC" w14:textId="2C4FC184"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57CCE723" w14:textId="6A6AACAF" w:rsidR="00C50A7A" w:rsidRDefault="00976DF2" w:rsidP="00C50A7A">
            <w:pPr>
              <w:pStyle w:val="TableContents"/>
              <w:spacing w:after="46" w:line="240" w:lineRule="auto"/>
              <w:rPr>
                <w:sz w:val="20"/>
                <w:szCs w:val="20"/>
                <w:lang w:val="en-US"/>
              </w:rPr>
            </w:pPr>
            <w:r>
              <w:rPr>
                <w:sz w:val="20"/>
                <w:szCs w:val="20"/>
                <w:lang w:val="en-US"/>
              </w:rPr>
              <w:t>8.9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C405FA5" w14:textId="7F757315"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CA1EFAA" w14:textId="6DD7F656" w:rsidR="00C50A7A" w:rsidRPr="00E0042D" w:rsidRDefault="00976DF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16FDB3D" w14:textId="035FEFDC" w:rsidR="00C50A7A" w:rsidRDefault="00976DF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AD001A1" w14:textId="0B7F1061" w:rsidR="00C50A7A" w:rsidRDefault="00976DF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1B744BD7" w14:textId="0A15A10C" w:rsidR="00C50A7A" w:rsidRPr="00E0042D" w:rsidRDefault="00C50A7A" w:rsidP="00C50A7A">
            <w:pPr>
              <w:pStyle w:val="TableContents"/>
              <w:spacing w:after="46" w:line="240" w:lineRule="auto"/>
              <w:rPr>
                <w:sz w:val="20"/>
                <w:szCs w:val="20"/>
                <w:lang w:val="en-US"/>
              </w:rPr>
            </w:pPr>
            <w:r>
              <w:rPr>
                <w:sz w:val="20"/>
                <w:szCs w:val="20"/>
                <w:lang w:val="en-US"/>
              </w:rPr>
              <w:t>40 (6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78E2CFA" w14:textId="77777777" w:rsidR="00C50A7A" w:rsidRPr="00E0042D" w:rsidRDefault="00C50A7A" w:rsidP="00C50A7A">
            <w:pPr>
              <w:pStyle w:val="TableContents"/>
              <w:spacing w:after="46" w:line="240" w:lineRule="auto"/>
              <w:rPr>
                <w:sz w:val="20"/>
                <w:szCs w:val="20"/>
                <w:lang w:val="en-US"/>
              </w:rPr>
            </w:pPr>
            <w:r>
              <w:rPr>
                <w:sz w:val="20"/>
                <w:szCs w:val="20"/>
                <w:lang w:val="en-US"/>
              </w:rPr>
              <w:t>33.3 (8.6)</w:t>
            </w:r>
          </w:p>
        </w:tc>
      </w:tr>
      <w:tr w:rsidR="00C17AD7" w:rsidRPr="00E0042D" w14:paraId="3E886D7E"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00DC395E" w14:textId="24F67A3E"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S0920-9964(02)00225-6","ISSN":"09209964","PMID":"12729869","abstract":"Hypofrontality and decreased lateralization have been two major, albeit controversial, results from functional neuroimaging studies of schizophrenia. We used fMRI to study cortical activation during a verbal and spatial working memory (WM) task (2-back) in 15 inpatients acutely ill with schizophrenia and 15 matched control subjects. We hypothesized (i) hypofrontality in patients in both tasks and (ii) decreased lateralization of prefrontal activation in patients under the assumption that, in controls, left prefrontal cortex (PFC) is engaged preferentially in the verbal task (verbal domain dominance) and the right prefrontal cortex is engaged preferentially in the spatial task (spatial domain dominance). Our results showed no significant differences in frontal activation between controls and patients, i.e. no hypofrontality in patients, even at a very liberal threshold (p&lt;0.01). This may be explained by the fact that nearly all patients studied received atypical neuroleptics. Nonetheless, we found evidence for more subtle, domain-related prefrontal dysfunction. Whereas controls showed verbal WM domain dominance in left inferior frontal cortex and spatial WM domain dominance in right prefrontal cortex, these domain dominance effects were absent in the patient group, i.e. there were no lateralization effects. Finally, only patients showed an inverse correlation between performance and right prefrontal activation in verbal WM. We conclude that the finding of hypofrontality may depend on the medication of the patients and that there is prefrontal dysfunction even in the absence of hypofrontality. © 2002 Elsevier Science B.V. All rights reserved.","author":[{"dropping-particle":"","family":"Walter","given":"Henrik","non-dropping-particle":"","parse-names":false,"suffix":""},{"dropping-particle":"","family":"Wunderlich","given":"Arthur P.","non-dropping-particle":"","parse-names":false,"suffix":""},{"dropping-particle":"","family":"Blankenhorn","given":"Michael","non-dropping-particle":"","parse-names":false,"suffix":""},{"dropping-particle":"","family":"Schäfer","given":"Sandra","non-dropping-particle":"","parse-names":false,"suffix":""},{"dropping-particle":"","family":"Tomczak","given":"Reinhard","non-dropping-particle":"","parse-names":false,"suffix":""},{"dropping-particle":"","family":"Spitzer","given":"Manfred","non-dropping-particle":"","parse-names":false,"suffix":""},{"dropping-particle":"","family":"Grön","given":"Georg","non-dropping-particle":"","parse-names":false,"suffix":""}],"container-title":"Schizophrenia Research","id":"ITEM-1","issue":"2-3","issued":{"date-parts":[["2003","6","1"]]},"page":"175-184","publisher":"Elsevier","title":"No hypofrontality, but absence of prefrontal lateralization comparing verbal and spatial working memory in schizophrenia","type":"article-journal","volume":"61"},"uris":["http://www.mendeley.com/documents/?uuid=47e9c46d-d088-3c96-b989-044b2da2410d"]}],"mendeley":{"formattedCitation":"(Walter et al., 2003)","manualFormatting":"Walter et al., 2003","plainTextFormattedCitation":"(Walter et al., 2003)","previouslyFormattedCitation":"(Walter et al., 2003)"},"properties":{"noteIndex":0},"schema":"https://github.com/citation-style-language/schema/raw/master/csl-citation.json"}</w:instrText>
            </w:r>
            <w:r>
              <w:rPr>
                <w:sz w:val="20"/>
                <w:szCs w:val="20"/>
                <w:lang w:val="en-US"/>
              </w:rPr>
              <w:fldChar w:fldCharType="separate"/>
            </w:r>
            <w:r w:rsidRPr="006E0642">
              <w:rPr>
                <w:noProof/>
                <w:sz w:val="20"/>
                <w:szCs w:val="20"/>
                <w:lang w:val="en-US"/>
              </w:rPr>
              <w:t>Walter et al., 200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7C1F127" w14:textId="1E6BB2DB" w:rsidR="00C50A7A" w:rsidRPr="00E0042D" w:rsidRDefault="00C50A7A" w:rsidP="00C50A7A">
            <w:pPr>
              <w:pStyle w:val="TableContents"/>
              <w:spacing w:after="46" w:line="240" w:lineRule="auto"/>
              <w:rPr>
                <w:sz w:val="20"/>
                <w:szCs w:val="20"/>
                <w:lang w:val="en-US"/>
              </w:rPr>
            </w:pPr>
            <w:r>
              <w:rPr>
                <w:sz w:val="20"/>
                <w:szCs w:val="20"/>
                <w:lang w:val="en-US"/>
              </w:rPr>
              <w:t>15 (53.33)</w:t>
            </w:r>
          </w:p>
        </w:tc>
        <w:tc>
          <w:tcPr>
            <w:tcW w:w="1176" w:type="dxa"/>
            <w:tcBorders>
              <w:top w:val="single" w:sz="2" w:space="0" w:color="000001"/>
              <w:left w:val="single" w:sz="2" w:space="0" w:color="000001"/>
              <w:bottom w:val="single" w:sz="2" w:space="0" w:color="000001"/>
            </w:tcBorders>
            <w:shd w:val="clear" w:color="auto" w:fill="auto"/>
          </w:tcPr>
          <w:p w14:paraId="264D3575" w14:textId="77777777" w:rsidR="00C50A7A" w:rsidRPr="00E0042D" w:rsidRDefault="00C50A7A" w:rsidP="00C50A7A">
            <w:pPr>
              <w:pStyle w:val="TableContents"/>
              <w:spacing w:after="46" w:line="240" w:lineRule="auto"/>
              <w:rPr>
                <w:sz w:val="20"/>
                <w:szCs w:val="20"/>
                <w:lang w:val="en-US"/>
              </w:rPr>
            </w:pPr>
            <w:r>
              <w:rPr>
                <w:sz w:val="20"/>
                <w:szCs w:val="20"/>
                <w:lang w:val="en-US"/>
              </w:rPr>
              <w:t>28.7 (6.8)</w:t>
            </w:r>
          </w:p>
        </w:tc>
        <w:tc>
          <w:tcPr>
            <w:tcW w:w="1259" w:type="dxa"/>
            <w:tcBorders>
              <w:top w:val="single" w:sz="2" w:space="0" w:color="000001"/>
              <w:left w:val="single" w:sz="2" w:space="0" w:color="000001"/>
              <w:bottom w:val="single" w:sz="2" w:space="0" w:color="000001"/>
              <w:right w:val="single" w:sz="2" w:space="0" w:color="000001"/>
            </w:tcBorders>
          </w:tcPr>
          <w:p w14:paraId="5B94BDA7" w14:textId="0ABFA71E" w:rsidR="00C50A7A" w:rsidRDefault="00C50A7A" w:rsidP="00C50A7A">
            <w:pPr>
              <w:pStyle w:val="TableContents"/>
              <w:spacing w:after="46" w:line="240" w:lineRule="auto"/>
              <w:rPr>
                <w:sz w:val="20"/>
                <w:szCs w:val="20"/>
                <w:lang w:val="en-US"/>
              </w:rPr>
            </w:pPr>
            <w:r>
              <w:rPr>
                <w:sz w:val="20"/>
                <w:szCs w:val="20"/>
                <w:lang w:val="en-US"/>
              </w:rPr>
              <w:t>93.33</w:t>
            </w:r>
          </w:p>
        </w:tc>
        <w:tc>
          <w:tcPr>
            <w:tcW w:w="1162" w:type="dxa"/>
            <w:tcBorders>
              <w:top w:val="single" w:sz="2" w:space="0" w:color="000001"/>
              <w:left w:val="single" w:sz="2" w:space="0" w:color="000001"/>
              <w:bottom w:val="single" w:sz="2" w:space="0" w:color="000001"/>
            </w:tcBorders>
          </w:tcPr>
          <w:p w14:paraId="2F9A314B" w14:textId="1BAEB51D" w:rsidR="00C50A7A" w:rsidRDefault="00976DF2" w:rsidP="00C50A7A">
            <w:pPr>
              <w:pStyle w:val="TableContents"/>
              <w:spacing w:after="46" w:line="240" w:lineRule="auto"/>
              <w:rPr>
                <w:sz w:val="20"/>
                <w:szCs w:val="20"/>
                <w:lang w:val="en-US"/>
              </w:rPr>
            </w:pPr>
            <w:r>
              <w:rPr>
                <w:sz w:val="20"/>
                <w:szCs w:val="20"/>
                <w:lang w:val="en-US"/>
              </w:rPr>
              <w:t>5.5 (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B0881D9" w14:textId="6ACC02F4"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06A5274" w14:textId="45296807" w:rsidR="00C50A7A" w:rsidRPr="00E0042D" w:rsidRDefault="00976DF2" w:rsidP="00C50A7A">
            <w:pPr>
              <w:pStyle w:val="TableContents"/>
              <w:spacing w:after="46" w:line="240" w:lineRule="auto"/>
              <w:rPr>
                <w:sz w:val="20"/>
                <w:szCs w:val="20"/>
                <w:lang w:val="en-US"/>
              </w:rPr>
            </w:pPr>
            <w:r>
              <w:rPr>
                <w:sz w:val="20"/>
                <w:szCs w:val="20"/>
                <w:lang w:val="en-US"/>
              </w:rPr>
              <w:t>19.4 (8.2)</w:t>
            </w:r>
          </w:p>
        </w:tc>
        <w:tc>
          <w:tcPr>
            <w:tcW w:w="1176" w:type="dxa"/>
            <w:tcBorders>
              <w:top w:val="single" w:sz="2" w:space="0" w:color="000001"/>
              <w:left w:val="single" w:sz="2" w:space="0" w:color="000001"/>
              <w:bottom w:val="single" w:sz="2" w:space="0" w:color="000001"/>
              <w:right w:val="single" w:sz="2" w:space="0" w:color="000001"/>
            </w:tcBorders>
          </w:tcPr>
          <w:p w14:paraId="0F20979C" w14:textId="7F9D2F51" w:rsidR="00C50A7A" w:rsidRDefault="00976DF2" w:rsidP="00C50A7A">
            <w:pPr>
              <w:pStyle w:val="TableContents"/>
              <w:spacing w:after="46" w:line="240" w:lineRule="auto"/>
              <w:rPr>
                <w:sz w:val="20"/>
                <w:szCs w:val="20"/>
                <w:lang w:val="en-US"/>
              </w:rPr>
            </w:pPr>
            <w:r>
              <w:rPr>
                <w:sz w:val="20"/>
                <w:szCs w:val="20"/>
                <w:lang w:val="en-US"/>
              </w:rPr>
              <w:t>23.8 (7.9)</w:t>
            </w:r>
          </w:p>
        </w:tc>
        <w:tc>
          <w:tcPr>
            <w:tcW w:w="1190" w:type="dxa"/>
            <w:tcBorders>
              <w:top w:val="single" w:sz="2" w:space="0" w:color="000001"/>
              <w:left w:val="single" w:sz="2" w:space="0" w:color="000001"/>
              <w:bottom w:val="single" w:sz="2" w:space="0" w:color="000001"/>
              <w:right w:val="single" w:sz="2" w:space="0" w:color="000001"/>
            </w:tcBorders>
          </w:tcPr>
          <w:p w14:paraId="3410880D" w14:textId="7C6A9DAE" w:rsidR="00C50A7A" w:rsidRDefault="00976DF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59E9DFEA" w14:textId="18DB6724" w:rsidR="00C50A7A" w:rsidRPr="00E0042D" w:rsidRDefault="00C50A7A" w:rsidP="00C50A7A">
            <w:pPr>
              <w:pStyle w:val="TableContents"/>
              <w:spacing w:after="46" w:line="240" w:lineRule="auto"/>
              <w:rPr>
                <w:sz w:val="20"/>
                <w:szCs w:val="20"/>
                <w:lang w:val="en-US"/>
              </w:rPr>
            </w:pPr>
            <w:r>
              <w:rPr>
                <w:sz w:val="20"/>
                <w:szCs w:val="20"/>
                <w:lang w:val="en-US"/>
              </w:rPr>
              <w:t>15 (53.3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C40018D" w14:textId="77777777" w:rsidR="00C50A7A" w:rsidRPr="00E0042D" w:rsidRDefault="00C50A7A" w:rsidP="00C50A7A">
            <w:pPr>
              <w:pStyle w:val="TableContents"/>
              <w:spacing w:after="46" w:line="240" w:lineRule="auto"/>
              <w:rPr>
                <w:sz w:val="20"/>
                <w:szCs w:val="20"/>
                <w:lang w:val="en-US"/>
              </w:rPr>
            </w:pPr>
            <w:r>
              <w:rPr>
                <w:sz w:val="20"/>
                <w:szCs w:val="20"/>
                <w:lang w:val="en-US"/>
              </w:rPr>
              <w:t>29.8 (7.3)</w:t>
            </w:r>
          </w:p>
        </w:tc>
      </w:tr>
      <w:tr w:rsidR="00C17AD7" w:rsidRPr="00E0042D" w14:paraId="3AE27A88"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2DD4A93" w14:textId="6DA0508F"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07.01.041","ISSN":"10538119","abstract":"Studies on working memory (WM) dysfunction in schizophrenia have reported several functionally aberrant brain areas including the lateral prefrontal cortex, superior temporal areas and the striatum. However, less is known about the relationship of WM-dysfunction, cerebral activation, task-accuracy and diagnostic specificity. Using a novel WM-task and event-related functional magnetic resonance imaging (fMRI), we studied healthy control subjects (n = 17) and partially remitted, medicated inpatients meeting DSM-IV criteria for schizophrenia (n = 19) and major depressive disorder (n = 12). Due to the event-related technique, we excluded incorrectly performed trials, thus controlling for accuracy-related activation confounds. Compared with controls, patients with schizophrenia showed less activation in frontoparietal and subcortical regions at high cognitive load levels. Compared with patients with depression, schizophrenic patients showed less prefrontal activation in left inferior frontal cortex and right cerebellum. In patients with schizophrenia, a lack of deactivation of the superior temporal cortex was found compared to both healthy controls and patients with depression. Thus, we could not confirm previous findings of impaired lateral prefrontal activation during WM performance in schizophrenic patients after the exclusion of incorrectly performed or omitted trials in our functional analysis. However, superior temporal cortex dysfunction in patients with schizophrenia may be regarded as schizophrenia-specific finding in terms of psychiatric diagnosis specificity. © 2007 Elsevier Inc. All rights reserved.","author":[{"dropping-particle":"","family":"Walter","given":"Henrik","non-dropping-particle":"","parse-names":false,"suffix":""},{"dropping-particle":"","family":"Vasic","given":"Nenad","non-dropping-particle":"","parse-names":false,"suffix":""},{"dropping-particle":"","family":"Höse","given":"Annett","non-dropping-particle":"","parse-names":false,"suffix":""},{"dropping-particle":"","family":"Spitzer","given":"Manfred","non-dropping-particle":"","parse-names":false,"suffix":""},{"dropping-particle":"","family":"Wolf","given":"Robert Christian","non-dropping-particle":"","parse-names":false,"suffix":""}],"container-title":"NeuroImage","id":"ITEM-1","issue":"4","issued":{"date-parts":[["2007","5","1"]]},"page":"1551-1561","publisher":"Academic Press","title":"Working memory dysfunction in schizophrenia compared to healthy controls and patients with depression: Evidence from event-related fMRI","type":"article-journal","volume":"35"},"uris":["http://www.mendeley.com/documents/?uuid=f76d5b50-238e-38b7-9fdb-1ee96b6b5147"]}],"mendeley":{"formattedCitation":"(Walter, Vasic, Höse, Spitzer, &amp; Wolf, 2007)","manualFormatting":"Walter et al., 2007","plainTextFormattedCitation":"(Walter, Vasic, Höse, Spitzer, &amp; Wolf, 2007)","previouslyFormattedCitation":"(Walter, Vasic, Höse, Spitzer, &amp; Wolf, 2007)"},"properties":{"noteIndex":0},"schema":"https://github.com/citation-style-language/schema/raw/master/csl-citation.json"}</w:instrText>
            </w:r>
            <w:r>
              <w:rPr>
                <w:sz w:val="20"/>
                <w:szCs w:val="20"/>
                <w:lang w:val="en-US"/>
              </w:rPr>
              <w:fldChar w:fldCharType="separate"/>
            </w:r>
            <w:r w:rsidRPr="006E0642">
              <w:rPr>
                <w:noProof/>
                <w:sz w:val="20"/>
                <w:szCs w:val="20"/>
                <w:lang w:val="en-US"/>
              </w:rPr>
              <w:t>Walter et al., 200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65B77CC" w14:textId="6F795C00" w:rsidR="00C50A7A" w:rsidRPr="00E0042D" w:rsidRDefault="00C50A7A" w:rsidP="00C50A7A">
            <w:pPr>
              <w:pStyle w:val="TableContents"/>
              <w:spacing w:after="46" w:line="240" w:lineRule="auto"/>
              <w:rPr>
                <w:sz w:val="20"/>
                <w:szCs w:val="20"/>
                <w:lang w:val="en-US"/>
              </w:rPr>
            </w:pPr>
            <w:r>
              <w:rPr>
                <w:sz w:val="20"/>
                <w:szCs w:val="20"/>
                <w:lang w:val="en-US"/>
              </w:rPr>
              <w:t>15 (66.67)</w:t>
            </w:r>
          </w:p>
        </w:tc>
        <w:tc>
          <w:tcPr>
            <w:tcW w:w="1176" w:type="dxa"/>
            <w:tcBorders>
              <w:top w:val="single" w:sz="2" w:space="0" w:color="000001"/>
              <w:left w:val="single" w:sz="2" w:space="0" w:color="000001"/>
              <w:bottom w:val="single" w:sz="2" w:space="0" w:color="000001"/>
            </w:tcBorders>
            <w:shd w:val="clear" w:color="auto" w:fill="auto"/>
          </w:tcPr>
          <w:p w14:paraId="7E0F8F7E" w14:textId="77777777" w:rsidR="00C50A7A" w:rsidRPr="00E0042D" w:rsidRDefault="00C50A7A" w:rsidP="00C50A7A">
            <w:pPr>
              <w:pStyle w:val="TableContents"/>
              <w:spacing w:after="46" w:line="240" w:lineRule="auto"/>
              <w:rPr>
                <w:sz w:val="20"/>
                <w:szCs w:val="20"/>
                <w:lang w:val="en-US"/>
              </w:rPr>
            </w:pPr>
            <w:r>
              <w:rPr>
                <w:sz w:val="20"/>
                <w:szCs w:val="20"/>
                <w:lang w:val="en-US"/>
              </w:rPr>
              <w:t>33.1 (6.5)</w:t>
            </w:r>
          </w:p>
        </w:tc>
        <w:tc>
          <w:tcPr>
            <w:tcW w:w="1259" w:type="dxa"/>
            <w:tcBorders>
              <w:top w:val="single" w:sz="2" w:space="0" w:color="000001"/>
              <w:left w:val="single" w:sz="2" w:space="0" w:color="000001"/>
              <w:bottom w:val="single" w:sz="2" w:space="0" w:color="000001"/>
              <w:right w:val="single" w:sz="2" w:space="0" w:color="000001"/>
            </w:tcBorders>
          </w:tcPr>
          <w:p w14:paraId="5484CE97" w14:textId="757AEC48" w:rsidR="00C50A7A" w:rsidRDefault="00C50A7A" w:rsidP="00C50A7A">
            <w:pPr>
              <w:pStyle w:val="TableContents"/>
              <w:spacing w:after="46" w:line="240" w:lineRule="auto"/>
              <w:rPr>
                <w:sz w:val="20"/>
                <w:szCs w:val="20"/>
                <w:lang w:val="en-US"/>
              </w:rPr>
            </w:pPr>
            <w:r>
              <w:rPr>
                <w:sz w:val="20"/>
                <w:szCs w:val="20"/>
                <w:lang w:val="en-US"/>
              </w:rPr>
              <w:t>93.33</w:t>
            </w:r>
          </w:p>
        </w:tc>
        <w:tc>
          <w:tcPr>
            <w:tcW w:w="1162" w:type="dxa"/>
            <w:tcBorders>
              <w:top w:val="single" w:sz="2" w:space="0" w:color="000001"/>
              <w:left w:val="single" w:sz="2" w:space="0" w:color="000001"/>
              <w:bottom w:val="single" w:sz="2" w:space="0" w:color="000001"/>
            </w:tcBorders>
          </w:tcPr>
          <w:p w14:paraId="4A9D7B7E" w14:textId="59C083A1" w:rsidR="00C50A7A" w:rsidRDefault="00976DF2" w:rsidP="00C50A7A">
            <w:pPr>
              <w:pStyle w:val="TableContents"/>
              <w:spacing w:after="46" w:line="240" w:lineRule="auto"/>
              <w:rPr>
                <w:sz w:val="20"/>
                <w:szCs w:val="20"/>
                <w:lang w:val="en-US"/>
              </w:rPr>
            </w:pPr>
            <w:r>
              <w:rPr>
                <w:sz w:val="20"/>
                <w:szCs w:val="20"/>
                <w:lang w:val="en-US"/>
              </w:rPr>
              <w:t>6.1 (5.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600D26E" w14:textId="4961DE64" w:rsidR="00C50A7A" w:rsidRPr="00E0042D" w:rsidRDefault="00C50A7A" w:rsidP="00C50A7A">
            <w:pPr>
              <w:pStyle w:val="TableContents"/>
              <w:spacing w:after="46" w:line="240" w:lineRule="auto"/>
              <w:rPr>
                <w:sz w:val="20"/>
                <w:szCs w:val="20"/>
                <w:lang w:val="en-US"/>
              </w:rPr>
            </w:pPr>
            <w:r>
              <w:rPr>
                <w:sz w:val="20"/>
                <w:szCs w:val="20"/>
                <w:lang w:val="en-US"/>
              </w:rPr>
              <w:t>64.4 (16.4)</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89590F7" w14:textId="4B5F6B3B" w:rsidR="00C50A7A" w:rsidRPr="00E0042D" w:rsidRDefault="00976DF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69B06810" w14:textId="1D87D1DB" w:rsidR="00C50A7A" w:rsidRDefault="00976DF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2D5E7ECF" w14:textId="23844F91" w:rsidR="00C50A7A" w:rsidRDefault="00976DF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CE726BF" w14:textId="7940287F" w:rsidR="00C50A7A" w:rsidRPr="00E0042D" w:rsidRDefault="00C50A7A" w:rsidP="00C50A7A">
            <w:pPr>
              <w:pStyle w:val="TableContents"/>
              <w:spacing w:after="46" w:line="240" w:lineRule="auto"/>
              <w:rPr>
                <w:sz w:val="20"/>
                <w:szCs w:val="20"/>
                <w:lang w:val="en-US"/>
              </w:rPr>
            </w:pPr>
            <w:r>
              <w:rPr>
                <w:sz w:val="20"/>
                <w:szCs w:val="20"/>
                <w:lang w:val="en-US"/>
              </w:rPr>
              <w:t>17 (52.9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AC6777B" w14:textId="77777777" w:rsidR="00C50A7A" w:rsidRPr="00E0042D" w:rsidRDefault="00C50A7A" w:rsidP="00C50A7A">
            <w:pPr>
              <w:pStyle w:val="TableContents"/>
              <w:spacing w:after="46" w:line="240" w:lineRule="auto"/>
              <w:rPr>
                <w:sz w:val="20"/>
                <w:szCs w:val="20"/>
                <w:lang w:val="en-US"/>
              </w:rPr>
            </w:pPr>
            <w:r>
              <w:rPr>
                <w:sz w:val="20"/>
                <w:szCs w:val="20"/>
                <w:lang w:val="en-US"/>
              </w:rPr>
              <w:t>30.9 (8.8)</w:t>
            </w:r>
          </w:p>
        </w:tc>
      </w:tr>
      <w:tr w:rsidR="00AC292B" w:rsidRPr="00E0042D" w14:paraId="79C1982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394BF22A" w14:textId="43BFE196" w:rsidR="00AC292B" w:rsidRDefault="00AC292B"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06.05.011","ISSN":"09209964","PMID":"16806838","abstract":"Thought disorder is a fundamental symptom of schizophrenia, observable as irregularities in speech. It has been associated with functional and structural abnormalities in brain regions involved in language processing, including left temporal regions, during language production tasks. We were interested in the neural correlates of thought disorder during receptive language processing, as this function is relatively preserved despite relying on the same brain regions as expressive language. Twelve patients with schizophrenia and 11 controls listened to 30-s speech samples while undergoing fMRI scanning. Thought disorder and global symptom ratings were obtained for each patient. Thought disorder but not global symptomatology correlated positively with the BOLD response in the left posterior superior temporal lobe while listening to comprehensible speech (cluster-level corrected p = .023). The pattern of brain activity associated with thought disorder during listening to comprehensible speech differs from that seen during language generation tasks, where a reduction of the leftward laterality of language has often been observed. As receptive language is spared in thought disorder, we propose that the increase in activation reflects compensatory processing allowing for normal performance. © 2006 Elsevier B.V. All rights reserved.","author":[{"dropping-particle":"","family":"Weinstein","given":"Sara","non-dropping-particle":"","parse-names":false,"suffix":""},{"dropping-particle":"","family":"Werker","given":"Janet F.","non-dropping-particle":"","parse-names":false,"suffix":""},{"dropping-particle":"","family":"Vouloumanos","given":"Athena","non-dropping-particle":"","parse-names":false,"suffix":""},{"dropping-particle":"","family":"Woodward","given":"Todd S.","non-dropping-particle":"","parse-names":false,"suffix":""},{"dropping-particle":"","family":"Ngan","given":"Elton T.C.","non-dropping-particle":"","parse-names":false,"suffix":""}],"container-title":"Schizophrenia Research","id":"ITEM-1","issue":"1-3","issued":{"date-parts":[["2006","9","1"]]},"page":"130-137","publisher":"Elsevier","title":"Do you hear what I hear? Neural correlates of thought disorder during listening to speech in schizophrenia","type":"article-journal","volume":"86"},"uris":["http://www.mendeley.com/documents/?uuid=d4fc14b8-e8fc-4bf3-8f9e-913d595418d6"]}],"mendeley":{"formattedCitation":"(Weinstein, Werker, Vouloumanos, Woodward, &amp; Ngan, 2006)","manualFormatting":"Weinstein et al., 2006","plainTextFormattedCitation":"(Weinstein, Werker, Vouloumanos, Woodward, &amp; Ngan, 2006)","previouslyFormattedCitation":"(Weinstein, Werker, Vouloumanos, Woodward, &amp; Ngan, 2006)"},"properties":{"noteIndex":0},"schema":"https://github.com/citation-style-language/schema/raw/master/csl-citation.json"}</w:instrText>
            </w:r>
            <w:r>
              <w:rPr>
                <w:sz w:val="20"/>
                <w:szCs w:val="20"/>
                <w:lang w:val="en-US"/>
              </w:rPr>
              <w:fldChar w:fldCharType="separate"/>
            </w:r>
            <w:r w:rsidRPr="00AC292B">
              <w:rPr>
                <w:noProof/>
                <w:sz w:val="20"/>
                <w:szCs w:val="20"/>
                <w:lang w:val="en-US"/>
              </w:rPr>
              <w:t>Weinstein et al., 2006</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19615B1" w14:textId="295E7DE9" w:rsidR="00AC292B" w:rsidRDefault="00AC292B" w:rsidP="00C50A7A">
            <w:pPr>
              <w:pStyle w:val="TableContents"/>
              <w:spacing w:after="46" w:line="240" w:lineRule="auto"/>
              <w:rPr>
                <w:sz w:val="20"/>
                <w:szCs w:val="20"/>
                <w:lang w:val="en-US"/>
              </w:rPr>
            </w:pPr>
            <w:r>
              <w:rPr>
                <w:sz w:val="20"/>
                <w:szCs w:val="20"/>
                <w:lang w:val="en-US"/>
              </w:rPr>
              <w:t>12 (58.33)</w:t>
            </w:r>
          </w:p>
        </w:tc>
        <w:tc>
          <w:tcPr>
            <w:tcW w:w="1176" w:type="dxa"/>
            <w:tcBorders>
              <w:top w:val="single" w:sz="2" w:space="0" w:color="000001"/>
              <w:left w:val="single" w:sz="2" w:space="0" w:color="000001"/>
              <w:bottom w:val="single" w:sz="2" w:space="0" w:color="000001"/>
            </w:tcBorders>
            <w:shd w:val="clear" w:color="auto" w:fill="auto"/>
          </w:tcPr>
          <w:p w14:paraId="65CAF85F" w14:textId="0F655DDD" w:rsidR="00AC292B" w:rsidRDefault="00AC292B" w:rsidP="00C50A7A">
            <w:pPr>
              <w:pStyle w:val="TableContents"/>
              <w:spacing w:after="46" w:line="240" w:lineRule="auto"/>
              <w:rPr>
                <w:sz w:val="20"/>
                <w:szCs w:val="20"/>
                <w:lang w:val="en-US"/>
              </w:rPr>
            </w:pPr>
            <w:r>
              <w:rPr>
                <w:sz w:val="20"/>
                <w:szCs w:val="20"/>
                <w:lang w:val="en-US"/>
              </w:rPr>
              <w:t>35.9 (12.6)</w:t>
            </w:r>
          </w:p>
        </w:tc>
        <w:tc>
          <w:tcPr>
            <w:tcW w:w="1259" w:type="dxa"/>
            <w:tcBorders>
              <w:top w:val="single" w:sz="2" w:space="0" w:color="000001"/>
              <w:left w:val="single" w:sz="2" w:space="0" w:color="000001"/>
              <w:bottom w:val="single" w:sz="2" w:space="0" w:color="000001"/>
              <w:right w:val="single" w:sz="2" w:space="0" w:color="000001"/>
            </w:tcBorders>
          </w:tcPr>
          <w:p w14:paraId="36A742E2" w14:textId="6C93E530" w:rsidR="00AC292B" w:rsidRDefault="00AC292B"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9BDA0EE" w14:textId="78F7E97D" w:rsidR="00AC292B" w:rsidRDefault="00AC292B" w:rsidP="00C50A7A">
            <w:pPr>
              <w:pStyle w:val="TableContents"/>
              <w:spacing w:after="46" w:line="240" w:lineRule="auto"/>
              <w:rPr>
                <w:sz w:val="20"/>
                <w:szCs w:val="20"/>
                <w:lang w:val="en-US"/>
              </w:rPr>
            </w:pPr>
            <w:r>
              <w:rPr>
                <w:sz w:val="20"/>
                <w:szCs w:val="20"/>
                <w:lang w:val="en-US"/>
              </w:rPr>
              <w:t>11.6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AD3B995" w14:textId="05432B56" w:rsidR="00AC292B"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77834AEA" w14:textId="0D30C5A6" w:rsidR="00AC292B"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02DDDF49" w14:textId="63EE97DC" w:rsidR="00AC292B" w:rsidRDefault="00AC292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14CB92C5" w14:textId="1030DDA6" w:rsidR="00AC292B" w:rsidRDefault="00AC292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60CA393A" w14:textId="49893488" w:rsidR="00AC292B" w:rsidRDefault="00AC292B" w:rsidP="00C50A7A">
            <w:pPr>
              <w:pStyle w:val="TableContents"/>
              <w:spacing w:after="46" w:line="240" w:lineRule="auto"/>
              <w:rPr>
                <w:sz w:val="20"/>
                <w:szCs w:val="20"/>
                <w:lang w:val="en-US"/>
              </w:rPr>
            </w:pPr>
            <w:r>
              <w:rPr>
                <w:sz w:val="20"/>
                <w:szCs w:val="20"/>
                <w:lang w:val="en-US"/>
              </w:rPr>
              <w:t>11 (63.64)</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902569D" w14:textId="7CEA51C3" w:rsidR="00AC292B" w:rsidRDefault="00AC292B" w:rsidP="00C50A7A">
            <w:pPr>
              <w:pStyle w:val="TableContents"/>
              <w:spacing w:after="46" w:line="240" w:lineRule="auto"/>
              <w:rPr>
                <w:sz w:val="20"/>
                <w:szCs w:val="20"/>
                <w:lang w:val="en-US"/>
              </w:rPr>
            </w:pPr>
            <w:r>
              <w:rPr>
                <w:sz w:val="20"/>
                <w:szCs w:val="20"/>
                <w:lang w:val="en-US"/>
              </w:rPr>
              <w:t>34 (12)</w:t>
            </w:r>
          </w:p>
        </w:tc>
      </w:tr>
      <w:tr w:rsidR="00C17AD7" w:rsidRPr="00E0042D" w14:paraId="45A2E476"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D838CE0" w14:textId="5A26027A" w:rsidR="00C50A7A" w:rsidRDefault="00C50A7A" w:rsidP="00C50A7A">
            <w:pPr>
              <w:spacing w:after="46" w:line="240" w:lineRule="auto"/>
              <w:rPr>
                <w:sz w:val="20"/>
                <w:szCs w:val="20"/>
                <w:lang w:val="en-US"/>
              </w:rPr>
            </w:pPr>
            <w:r>
              <w:rPr>
                <w:sz w:val="20"/>
                <w:szCs w:val="20"/>
                <w:lang w:val="en-US"/>
              </w:rPr>
              <w:lastRenderedPageBreak/>
              <w:fldChar w:fldCharType="begin" w:fldLock="1"/>
            </w:r>
            <w:r w:rsidR="00D92B10">
              <w:rPr>
                <w:sz w:val="20"/>
                <w:szCs w:val="20"/>
                <w:lang w:val="en-US"/>
              </w:rPr>
              <w:instrText>ADDIN CSL_CITATION {"citationItems":[{"id":"ITEM-1","itemData":{"DOI":"10.1016/S0925-4927(03)00019-2","ISSN":"09254927","abstract":"Functional magnetic resonance imaging was used to compare cortical activation patterns in healthy volunteers with those in patients with schizophrenia during a modified verbal Stroop task. Healthy subjects (n=13) and patients with schizophrenia (n=13) on stable antipsychotic treatment, matched on demographic variables, were included. Patients were preselected on the basis of good performance on a selective attention test. Patients with schizophrenia showed a significantly increased pattern of activation in the left and right inferior frontal cortex and the anterior cingulate cortex. A significant negative correlation between activation of the left prefrontal cortex and accuracy in the modified Stroop test was observed for healthy controls but not schizophrenia patients. Although both groups recruited the prefrontal cortex during the modified Stroop task, for the schizophrenia patients this activation was bilateral, whereas for the controls this activation was primarily in the left hemisphere, suggesting that patients with schizophrenia recruited more prefrontal regions to perform the task with the same accuracy as healthy controls. Our findings of increased activity across multiple areas of the brain, including dorsolateral frontal cortex and anterior cingulate, in patients with schizophrenia who perform relatively well on a task of selective attention give further evidence that task performance may be a confounding factor in the interpretation of neuroimaging results. © 2003 Elsevier Science Ireland Ltd. All rights reserved.","author":[{"dropping-particle":"","family":"Weiss","given":"Elisabeth M.","non-dropping-particle":"","parse-names":false,"suffix":""},{"dropping-particle":"","family":"Golaszewski","given":"Stephan","non-dropping-particle":"","parse-names":false,"suffix":""},{"dropping-particle":"","family":"Mottaghy","given":"Felix M.","non-dropping-particle":"","parse-names":false,"suffix":""},{"dropping-particle":"","family":"Hofer","given":"Alex","non-dropping-particle":"","parse-names":false,"suffix":""},{"dropping-particle":"","family":"Hausmann","given":"Armand","non-dropping-particle":"","parse-names":false,"suffix":""},{"dropping-particle":"","family":"Kemmler","given":"Georg","non-dropping-particle":"","parse-names":false,"suffix":""},{"dropping-particle":"","family":"Kremser","given":"Christian","non-dropping-particle":"","parse-names":false,"suffix":""},{"dropping-particle":"","family":"Brinkhoff","given":"Claudia","non-dropping-particle":"","parse-names":false,"suffix":""},{"dropping-particle":"","family":"Felber","given":"Stephan R.","non-dropping-particle":"","parse-names":false,"suffix":""},{"dropping-particle":"","family":"Fleischhacker","given":"W. Wolfgang","non-dropping-particle":"","parse-names":false,"suffix":""}],"container-title":"Psychiatry Research - Neuroimaging","id":"ITEM-1","issue":"1","issued":{"date-parts":[["2003","5","1"]]},"page":"1-15","publisher":"Elsevier Ireland Ltd","title":"Brain activation patterns during a selective attention test - A functional MRI study in healthy volunteers and patients with schizophrenia","type":"article-journal","volume":"123"},"uris":["http://www.mendeley.com/documents/?uuid=761eca2f-dac9-36ca-80cf-c291539669ac"]}],"mendeley":{"formattedCitation":"(E. M. Weiss et al., 2003)","manualFormatting":"Weiss et al., 2003","plainTextFormattedCitation":"(E. M. Weiss et al., 2003)","previouslyFormattedCitation":"(E. M. Weiss et al., 2003)"},"properties":{"noteIndex":0},"schema":"https://github.com/citation-style-language/schema/raw/master/csl-citation.json"}</w:instrText>
            </w:r>
            <w:r>
              <w:rPr>
                <w:sz w:val="20"/>
                <w:szCs w:val="20"/>
                <w:lang w:val="en-US"/>
              </w:rPr>
              <w:fldChar w:fldCharType="separate"/>
            </w:r>
            <w:r w:rsidRPr="006E0642">
              <w:rPr>
                <w:noProof/>
                <w:sz w:val="20"/>
                <w:szCs w:val="20"/>
                <w:lang w:val="en-US"/>
              </w:rPr>
              <w:t>Weiss et al., 200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1706E4E3" w14:textId="1C6DE1D2" w:rsidR="00C50A7A" w:rsidRPr="00E0042D" w:rsidRDefault="00C50A7A" w:rsidP="00C50A7A">
            <w:pPr>
              <w:pStyle w:val="TableContents"/>
              <w:spacing w:after="46" w:line="240" w:lineRule="auto"/>
              <w:rPr>
                <w:sz w:val="20"/>
                <w:szCs w:val="20"/>
                <w:lang w:val="en-US"/>
              </w:rPr>
            </w:pPr>
            <w:r>
              <w:rPr>
                <w:sz w:val="20"/>
                <w:szCs w:val="20"/>
                <w:lang w:val="en-US"/>
              </w:rPr>
              <w:t>13 (100)</w:t>
            </w:r>
          </w:p>
        </w:tc>
        <w:tc>
          <w:tcPr>
            <w:tcW w:w="1176" w:type="dxa"/>
            <w:tcBorders>
              <w:top w:val="single" w:sz="2" w:space="0" w:color="000001"/>
              <w:left w:val="single" w:sz="2" w:space="0" w:color="000001"/>
              <w:bottom w:val="single" w:sz="2" w:space="0" w:color="000001"/>
            </w:tcBorders>
            <w:shd w:val="clear" w:color="auto" w:fill="auto"/>
          </w:tcPr>
          <w:p w14:paraId="7E87A4D0" w14:textId="77777777" w:rsidR="00C50A7A" w:rsidRPr="00E0042D" w:rsidRDefault="00C50A7A" w:rsidP="00C50A7A">
            <w:pPr>
              <w:pStyle w:val="TableContents"/>
              <w:spacing w:after="46" w:line="240" w:lineRule="auto"/>
              <w:rPr>
                <w:sz w:val="20"/>
                <w:szCs w:val="20"/>
                <w:lang w:val="en-US"/>
              </w:rPr>
            </w:pPr>
            <w:r>
              <w:rPr>
                <w:sz w:val="20"/>
                <w:szCs w:val="20"/>
                <w:lang w:val="en-US"/>
              </w:rPr>
              <w:t>32.7 (5.9)</w:t>
            </w:r>
          </w:p>
        </w:tc>
        <w:tc>
          <w:tcPr>
            <w:tcW w:w="1259" w:type="dxa"/>
            <w:tcBorders>
              <w:top w:val="single" w:sz="2" w:space="0" w:color="000001"/>
              <w:left w:val="single" w:sz="2" w:space="0" w:color="000001"/>
              <w:bottom w:val="single" w:sz="2" w:space="0" w:color="000001"/>
              <w:right w:val="single" w:sz="2" w:space="0" w:color="000001"/>
            </w:tcBorders>
          </w:tcPr>
          <w:p w14:paraId="5953E25D" w14:textId="07C783D1"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AC2109F" w14:textId="3158ACB6" w:rsidR="00C50A7A" w:rsidRDefault="00976DF2" w:rsidP="00C50A7A">
            <w:pPr>
              <w:pStyle w:val="TableContents"/>
              <w:spacing w:after="46" w:line="240" w:lineRule="auto"/>
              <w:rPr>
                <w:sz w:val="20"/>
                <w:szCs w:val="20"/>
                <w:lang w:val="en-US"/>
              </w:rPr>
            </w:pPr>
            <w:r>
              <w:rPr>
                <w:sz w:val="20"/>
                <w:szCs w:val="20"/>
                <w:lang w:val="en-US"/>
              </w:rPr>
              <w:t>6.23 (4.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4CAC34A" w14:textId="16977076" w:rsidR="00C50A7A" w:rsidRPr="00E0042D" w:rsidRDefault="00C50A7A" w:rsidP="00C50A7A">
            <w:pPr>
              <w:pStyle w:val="TableContents"/>
              <w:spacing w:after="46" w:line="240" w:lineRule="auto"/>
              <w:rPr>
                <w:sz w:val="20"/>
                <w:szCs w:val="20"/>
                <w:lang w:val="en-US"/>
              </w:rPr>
            </w:pPr>
            <w:r>
              <w:rPr>
                <w:sz w:val="20"/>
                <w:szCs w:val="20"/>
                <w:lang w:val="en-US"/>
              </w:rPr>
              <w:t>48.9 (12.1)</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1B2ADF2" w14:textId="74A45640" w:rsidR="00C50A7A" w:rsidRPr="00E0042D" w:rsidRDefault="00976DF2" w:rsidP="00C50A7A">
            <w:pPr>
              <w:pStyle w:val="TableContents"/>
              <w:spacing w:after="46" w:line="240" w:lineRule="auto"/>
              <w:rPr>
                <w:sz w:val="20"/>
                <w:szCs w:val="20"/>
                <w:lang w:val="en-US"/>
              </w:rPr>
            </w:pPr>
            <w:r>
              <w:rPr>
                <w:sz w:val="20"/>
                <w:szCs w:val="20"/>
                <w:lang w:val="en-US"/>
              </w:rPr>
              <w:t>11.4 (5.9)</w:t>
            </w:r>
          </w:p>
        </w:tc>
        <w:tc>
          <w:tcPr>
            <w:tcW w:w="1176" w:type="dxa"/>
            <w:tcBorders>
              <w:top w:val="single" w:sz="2" w:space="0" w:color="000001"/>
              <w:left w:val="single" w:sz="2" w:space="0" w:color="000001"/>
              <w:bottom w:val="single" w:sz="2" w:space="0" w:color="000001"/>
              <w:right w:val="single" w:sz="2" w:space="0" w:color="000001"/>
            </w:tcBorders>
          </w:tcPr>
          <w:p w14:paraId="06C8BB83" w14:textId="5628C9F0" w:rsidR="00C50A7A" w:rsidRDefault="00976DF2" w:rsidP="00C50A7A">
            <w:pPr>
              <w:pStyle w:val="TableContents"/>
              <w:spacing w:after="46" w:line="240" w:lineRule="auto"/>
              <w:rPr>
                <w:sz w:val="20"/>
                <w:szCs w:val="20"/>
                <w:lang w:val="en-US"/>
              </w:rPr>
            </w:pPr>
            <w:r>
              <w:rPr>
                <w:sz w:val="20"/>
                <w:szCs w:val="20"/>
                <w:lang w:val="en-US"/>
              </w:rPr>
              <w:t>14.2 (5)</w:t>
            </w:r>
          </w:p>
        </w:tc>
        <w:tc>
          <w:tcPr>
            <w:tcW w:w="1190" w:type="dxa"/>
            <w:tcBorders>
              <w:top w:val="single" w:sz="2" w:space="0" w:color="000001"/>
              <w:left w:val="single" w:sz="2" w:space="0" w:color="000001"/>
              <w:bottom w:val="single" w:sz="2" w:space="0" w:color="000001"/>
              <w:right w:val="single" w:sz="2" w:space="0" w:color="000001"/>
            </w:tcBorders>
          </w:tcPr>
          <w:p w14:paraId="5D3331A3" w14:textId="52DB5719" w:rsidR="00C50A7A" w:rsidRDefault="00976DF2" w:rsidP="00C50A7A">
            <w:pPr>
              <w:pStyle w:val="TableContents"/>
              <w:spacing w:after="46" w:line="240" w:lineRule="auto"/>
              <w:rPr>
                <w:sz w:val="20"/>
                <w:szCs w:val="20"/>
                <w:lang w:val="en-US"/>
              </w:rPr>
            </w:pPr>
            <w:r>
              <w:rPr>
                <w:sz w:val="20"/>
                <w:szCs w:val="20"/>
                <w:lang w:val="en-US"/>
              </w:rPr>
              <w:t>23.3 (NA)*</w:t>
            </w:r>
          </w:p>
        </w:tc>
        <w:tc>
          <w:tcPr>
            <w:tcW w:w="1105" w:type="dxa"/>
            <w:tcBorders>
              <w:top w:val="single" w:sz="2" w:space="0" w:color="000001"/>
              <w:left w:val="single" w:sz="2" w:space="0" w:color="000001"/>
              <w:bottom w:val="single" w:sz="2" w:space="0" w:color="000001"/>
            </w:tcBorders>
            <w:shd w:val="clear" w:color="auto" w:fill="auto"/>
          </w:tcPr>
          <w:p w14:paraId="1EC8025F" w14:textId="1D33899E" w:rsidR="00C50A7A" w:rsidRPr="00E0042D" w:rsidRDefault="00C50A7A" w:rsidP="00C50A7A">
            <w:pPr>
              <w:pStyle w:val="TableContents"/>
              <w:spacing w:after="46" w:line="240" w:lineRule="auto"/>
              <w:rPr>
                <w:sz w:val="20"/>
                <w:szCs w:val="20"/>
                <w:lang w:val="en-US"/>
              </w:rPr>
            </w:pPr>
            <w:r>
              <w:rPr>
                <w:sz w:val="20"/>
                <w:szCs w:val="20"/>
                <w:lang w:val="en-US"/>
              </w:rPr>
              <w:t>13 (10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A0FA7BD" w14:textId="77777777" w:rsidR="00C50A7A" w:rsidRPr="00E0042D" w:rsidRDefault="00C50A7A" w:rsidP="00C50A7A">
            <w:pPr>
              <w:pStyle w:val="TableContents"/>
              <w:spacing w:after="46" w:line="240" w:lineRule="auto"/>
              <w:rPr>
                <w:sz w:val="20"/>
                <w:szCs w:val="20"/>
                <w:lang w:val="en-US"/>
              </w:rPr>
            </w:pPr>
            <w:r>
              <w:rPr>
                <w:sz w:val="20"/>
                <w:szCs w:val="20"/>
                <w:lang w:val="en-US"/>
              </w:rPr>
              <w:t>30 (5.6)</w:t>
            </w:r>
          </w:p>
        </w:tc>
      </w:tr>
      <w:tr w:rsidR="00C17AD7" w:rsidRPr="00E0042D" w14:paraId="7C9EBC6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52364CD" w14:textId="199A73B3"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523/JNEUROSCI.0617-09.2009","ISSN":"02706474","abstract":"Prefrontal-parietal networks are essential to many cognitive processes, including the ability to differentiate new from previously presented items. As patients with schizophrenia exhibit structural abnormalities in these areas along with well documented decrements in recognition memory, we hypothesized that these patients would demonstrate memory-related abnormalities in prefrontal and parietal physiology as measured by both functional magnetic resonance imaging and magnetoencephalography (MEG). Medicated outpatients with schizophrenia (n = 18) and age-matched healthy control subjects (n = 18) performed an old-new recognition memory task while physiological data were obtained. Whereas controls exhibited strong, bilateral activation of prefrontal and posterior parietal regions during successful identification of old versus new items, patients exhibited greatly attenuated activation of the right prefrontal and parietal cortices. However, within the patient group, there was strong correlation between memory performance and activation of these right-sided regions as well as a tight correlation between old-new effect-related activations in frontal and parietal regions, a pattern not seen in control subjects. Using MEG, control subjects- but not patients - exhibited a sequential pattern of old &gt; new activity in the left posterior parietal cortex and then right prefrontal cortex; however, patients uniquely exhibited old &gt; new activity in right temporal cortex. Collectively, these findings point to markedly different distributions of regional specialization necessary to complete the old-new item recognition task in patients versus controls. Inefficient utilization of prefrontal-parietal networks, with compensatory activation in temporal regions, may thus contribute to deficient old-new item recognition in schizophrenia. Copyright © 2009 Society for Neuroscience.","author":[{"dropping-particle":"","family":"Weiss","given":"Anthony P.","non-dropping-particle":"","parse-names":false,"suffix":""},{"dropping-particle":"","family":"Ellis","given":"Cameron B.","non-dropping-particle":"","parse-names":false,"suffix":""},{"dropping-particle":"","family":"Roffman","given":"Joshua L.","non-dropping-particle":"","parse-names":false,"suffix":""},{"dropping-particle":"","family":"Stufflebeam","given":"Steven","non-dropping-particle":"","parse-names":false,"suffix":""},{"dropping-particle":"","family":"Hamalainen","given":"Matti S.","non-dropping-particle":"","parse-names":false,"suffix":""},{"dropping-particle":"","family":"Duff","given":"Margaret","non-dropping-particle":"","parse-names":false,"suffix":""},{"dropping-particle":"","family":"Goff","given":"Donald C.","non-dropping-particle":"","parse-names":false,"suffix":""},{"dropping-particle":"","family":"Schacter","given":"Daniel L.","non-dropping-particle":"","parse-names":false,"suffix":""}],"container-title":"Journal of Neuroscience","id":"ITEM-1","issue":"36","issued":{"date-parts":[["2009","9","9"]]},"page":"11347-11359","publisher":"Society for Neuroscience","title":"Aberrant frontoparietal function during recognition memory in schizophrenia: A multimodal neuroimaging investigation","type":"article-journal","volume":"29"},"uris":["http://www.mendeley.com/documents/?uuid=208976c1-f5f3-393d-b837-0e0524d9b5c1"]}],"mendeley":{"formattedCitation":"(A. P. Weiss et al., 2009)","manualFormatting":"Weiss et al., 2009","plainTextFormattedCitation":"(A. P. Weiss et al., 2009)","previouslyFormattedCitation":"(A. P. Weiss et al., 2009)"},"properties":{"noteIndex":0},"schema":"https://github.com/citation-style-language/schema/raw/master/csl-citation.json"}</w:instrText>
            </w:r>
            <w:r>
              <w:rPr>
                <w:sz w:val="20"/>
                <w:szCs w:val="20"/>
                <w:lang w:val="en-US"/>
              </w:rPr>
              <w:fldChar w:fldCharType="separate"/>
            </w:r>
            <w:r w:rsidRPr="006E0642">
              <w:rPr>
                <w:noProof/>
                <w:sz w:val="20"/>
                <w:szCs w:val="20"/>
                <w:lang w:val="en-US"/>
              </w:rPr>
              <w:t>Weiss et al., 2009</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3C9A42E" w14:textId="5A7307EF" w:rsidR="00C50A7A" w:rsidRPr="00E0042D" w:rsidRDefault="00C50A7A" w:rsidP="00C50A7A">
            <w:pPr>
              <w:pStyle w:val="TableContents"/>
              <w:spacing w:after="46" w:line="240" w:lineRule="auto"/>
              <w:rPr>
                <w:sz w:val="20"/>
                <w:szCs w:val="20"/>
                <w:lang w:val="en-US"/>
              </w:rPr>
            </w:pPr>
            <w:r>
              <w:rPr>
                <w:sz w:val="20"/>
                <w:szCs w:val="20"/>
                <w:lang w:val="en-US"/>
              </w:rPr>
              <w:t>18 (66.67)</w:t>
            </w:r>
          </w:p>
        </w:tc>
        <w:tc>
          <w:tcPr>
            <w:tcW w:w="1176" w:type="dxa"/>
            <w:tcBorders>
              <w:top w:val="single" w:sz="2" w:space="0" w:color="000001"/>
              <w:left w:val="single" w:sz="2" w:space="0" w:color="000001"/>
              <w:bottom w:val="single" w:sz="2" w:space="0" w:color="000001"/>
            </w:tcBorders>
            <w:shd w:val="clear" w:color="auto" w:fill="auto"/>
          </w:tcPr>
          <w:p w14:paraId="29AC4909" w14:textId="77777777" w:rsidR="00C50A7A" w:rsidRPr="00E0042D" w:rsidRDefault="00C50A7A" w:rsidP="00C50A7A">
            <w:pPr>
              <w:pStyle w:val="TableContents"/>
              <w:spacing w:after="46" w:line="240" w:lineRule="auto"/>
              <w:rPr>
                <w:sz w:val="20"/>
                <w:szCs w:val="20"/>
                <w:lang w:val="en-US"/>
              </w:rPr>
            </w:pPr>
            <w:r>
              <w:rPr>
                <w:sz w:val="20"/>
                <w:szCs w:val="20"/>
                <w:lang w:val="en-US"/>
              </w:rPr>
              <w:t>42.5 (9.9)</w:t>
            </w:r>
          </w:p>
        </w:tc>
        <w:tc>
          <w:tcPr>
            <w:tcW w:w="1259" w:type="dxa"/>
            <w:tcBorders>
              <w:top w:val="single" w:sz="2" w:space="0" w:color="000001"/>
              <w:left w:val="single" w:sz="2" w:space="0" w:color="000001"/>
              <w:bottom w:val="single" w:sz="2" w:space="0" w:color="000001"/>
              <w:right w:val="single" w:sz="2" w:space="0" w:color="000001"/>
            </w:tcBorders>
          </w:tcPr>
          <w:p w14:paraId="1F186405" w14:textId="0C188D92" w:rsidR="00C50A7A" w:rsidRDefault="00C50A7A" w:rsidP="00C50A7A">
            <w:pPr>
              <w:pStyle w:val="TableContents"/>
              <w:spacing w:after="46" w:line="240" w:lineRule="auto"/>
              <w:rPr>
                <w:sz w:val="20"/>
                <w:szCs w:val="20"/>
                <w:lang w:val="en-US"/>
              </w:rPr>
            </w:pPr>
            <w:r>
              <w:rPr>
                <w:sz w:val="20"/>
                <w:szCs w:val="20"/>
                <w:lang w:val="en-US"/>
              </w:rPr>
              <w:t>94.44</w:t>
            </w:r>
          </w:p>
        </w:tc>
        <w:tc>
          <w:tcPr>
            <w:tcW w:w="1162" w:type="dxa"/>
            <w:tcBorders>
              <w:top w:val="single" w:sz="2" w:space="0" w:color="000001"/>
              <w:left w:val="single" w:sz="2" w:space="0" w:color="000001"/>
              <w:bottom w:val="single" w:sz="2" w:space="0" w:color="000001"/>
            </w:tcBorders>
          </w:tcPr>
          <w:p w14:paraId="4F14687B" w14:textId="04A22E3D" w:rsidR="00C50A7A" w:rsidRDefault="00976DF2" w:rsidP="00C50A7A">
            <w:pPr>
              <w:pStyle w:val="TableContents"/>
              <w:spacing w:after="46" w:line="240" w:lineRule="auto"/>
              <w:rPr>
                <w:sz w:val="20"/>
                <w:szCs w:val="20"/>
                <w:lang w:val="en-US"/>
              </w:rPr>
            </w:pPr>
            <w:r>
              <w:rPr>
                <w:sz w:val="20"/>
                <w:szCs w:val="20"/>
                <w:lang w:val="en-US"/>
              </w:rPr>
              <w:t>15.6 (11.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17AAD51" w14:textId="12046E9E"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A57EE77" w14:textId="608140F0" w:rsidR="00C50A7A" w:rsidRPr="00E0042D" w:rsidRDefault="00976DF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4C865850" w14:textId="2F766997" w:rsidR="00C50A7A" w:rsidRDefault="00976DF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9429A96" w14:textId="41FA7D75" w:rsidR="00C50A7A" w:rsidRDefault="00976DF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A64369A" w14:textId="10041FBF" w:rsidR="00C50A7A" w:rsidRPr="00E0042D" w:rsidRDefault="00C50A7A" w:rsidP="00C50A7A">
            <w:pPr>
              <w:pStyle w:val="TableContents"/>
              <w:spacing w:after="46" w:line="240" w:lineRule="auto"/>
              <w:rPr>
                <w:sz w:val="20"/>
                <w:szCs w:val="20"/>
                <w:lang w:val="en-US"/>
              </w:rPr>
            </w:pPr>
            <w:r>
              <w:rPr>
                <w:sz w:val="20"/>
                <w:szCs w:val="20"/>
                <w:lang w:val="en-US"/>
              </w:rPr>
              <w:t>18 (61.11)</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18F96F4" w14:textId="77777777" w:rsidR="00C50A7A" w:rsidRPr="00E0042D" w:rsidRDefault="00C50A7A" w:rsidP="00C50A7A">
            <w:pPr>
              <w:pStyle w:val="TableContents"/>
              <w:spacing w:after="46" w:line="240" w:lineRule="auto"/>
              <w:rPr>
                <w:sz w:val="20"/>
                <w:szCs w:val="20"/>
                <w:lang w:val="en-US"/>
              </w:rPr>
            </w:pPr>
            <w:r>
              <w:rPr>
                <w:sz w:val="20"/>
                <w:szCs w:val="20"/>
                <w:lang w:val="en-US"/>
              </w:rPr>
              <w:t>43.2 (8.7)</w:t>
            </w:r>
          </w:p>
        </w:tc>
      </w:tr>
      <w:tr w:rsidR="00C17AD7" w:rsidRPr="00E0042D" w14:paraId="63F0FF81"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0AF5466" w14:textId="17F49A0F"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503/jpn.090181","ISSN":"11804882","abstract":"Background: Although there is considerable evidence that patients with schizophrenia have impaired executive functions, the neural mechanisms underlying these deficits are unclear. Generation and selection is one of the basic mechanisms of executive functioning. We investigated the neural correlates of this mechanism by means of functional magnetic resonance imaging (fMRI) in patients with schizophrenia and healthy controls. Methods: We used the Wisconsin Card Sorting Test (WCST) in an event-related fMRI study to analyze neural activation patterns during the distinct components of the WCST in 36 patients with schizophrenia and 28 controls. We focused our analyses on the process of set-shifting. After participants received negative feedback, they had to generate and decide on a new sorting rule. Results: A widespread activation pattern encompassing the inferior and middle frontal gyrus, parietal, temporal and occipital cortices, anterior cingulate cortex (ACC), supplementary motor area, insula, caudate, thalamus and brainstem was observed in patients with schizophrenia after negative versus positive feedback, whereas in healthy controls, significant activation clusters were more confined to the cortical areas. Significantly increased activation in the rostral ACC after negative feedback and in the dorsal ACC during matching after negative feedback were observed in schizophrenia patients compared with controls. Controls showed activation in the bilateral dorsolateral prefrontal cortex (Brodmann area 46), whereas schizophrenia patients showed activation in the right dorsolateral prefrontal cortex only. Limitations: All patients were taking neuroleptic medication, which has an impact on cognitive function as well as on dopaminergic and serotonergic prefrontal metabolism. Conclusion: Our data suggest that, in patients with schizophrenia, set-shifting is associated with increased activation in the rostral and dorsal ACC, reflecting higher emotional and cognitive demands, respectively. © 2010 Canadian Medical Association.","author":[{"dropping-particle":"","family":"Wilmsmeier","given":"Andreas","non-dropping-particle":"","parse-names":false,"suffix":""},{"dropping-particle":"","family":"Ohrmann","given":"Patricia","non-dropping-particle":"","parse-names":false,"suffix":""},{"dropping-particle":"","family":"Suslow","given":"Thomas","non-dropping-particle":"","parse-names":false,"suffix":""},{"dropping-particle":"","family":"Siegmund","given":"Ansgar","non-dropping-particle":"","parse-names":false,"suffix":""},{"dropping-particle":"","family":"Koelkebeck","given":"Katja","non-dropping-particle":"","parse-names":false,"suffix":""},{"dropping-particle":"","family":"Rothermundt","given":"Matthias","non-dropping-particle":"","parse-names":false,"suffix":""},{"dropping-particle":"","family":"Kugel","given":"Harald","non-dropping-particle":"","parse-names":false,"suffix":""},{"dropping-particle":"","family":"Arolt","given":"Volker","non-dropping-particle":"","parse-names":false,"suffix":""},{"dropping-particle":"","family":"Bauer","given":"Jochen","non-dropping-particle":"","parse-names":false,"suffix":""},{"dropping-particle":"","family":"Pedersen","given":"Anya","non-dropping-particle":"","parse-names":false,"suffix":""}],"container-title":"Journal of Psychiatry and Neuroscience","id":"ITEM-1","issue":"5","issued":{"date-parts":[["2010"]]},"page":"321-329","title":"Neural correlates of set-shifting: Decomposing executive functions in schizophrenia","type":"article-journal","volume":"35"},"uris":["http://www.mendeley.com/documents/?uuid=6bb596de-8afb-45c7-8388-a1d1b92a38f7"]}],"mendeley":{"formattedCitation":"(Wilmsmeier et al., 2010)","manualFormatting":"Wilmsmeier et al., 2010","plainTextFormattedCitation":"(Wilmsmeier et al., 2010)","previouslyFormattedCitation":"(Wilmsmeier et al., 2010)"},"properties":{"noteIndex":0},"schema":"https://github.com/citation-style-language/schema/raw/master/csl-citation.json"}</w:instrText>
            </w:r>
            <w:r>
              <w:rPr>
                <w:sz w:val="20"/>
                <w:szCs w:val="20"/>
                <w:lang w:val="en-US"/>
              </w:rPr>
              <w:fldChar w:fldCharType="separate"/>
            </w:r>
            <w:r w:rsidRPr="006E0642">
              <w:rPr>
                <w:noProof/>
                <w:sz w:val="20"/>
                <w:szCs w:val="20"/>
                <w:lang w:val="en-US"/>
              </w:rPr>
              <w:t>Wilmsmeier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3ABB52EF" w14:textId="5E0FF1FD" w:rsidR="00C50A7A" w:rsidRPr="00E0042D" w:rsidRDefault="00C50A7A" w:rsidP="00C50A7A">
            <w:pPr>
              <w:pStyle w:val="TableContents"/>
              <w:spacing w:after="46" w:line="240" w:lineRule="auto"/>
              <w:rPr>
                <w:sz w:val="20"/>
                <w:szCs w:val="20"/>
                <w:lang w:val="en-US"/>
              </w:rPr>
            </w:pPr>
            <w:r>
              <w:rPr>
                <w:sz w:val="20"/>
                <w:szCs w:val="20"/>
                <w:lang w:val="en-US"/>
              </w:rPr>
              <w:t>36 (55.56)</w:t>
            </w:r>
          </w:p>
        </w:tc>
        <w:tc>
          <w:tcPr>
            <w:tcW w:w="1176" w:type="dxa"/>
            <w:tcBorders>
              <w:top w:val="single" w:sz="2" w:space="0" w:color="000001"/>
              <w:left w:val="single" w:sz="2" w:space="0" w:color="000001"/>
              <w:bottom w:val="single" w:sz="2" w:space="0" w:color="000001"/>
            </w:tcBorders>
            <w:shd w:val="clear" w:color="auto" w:fill="auto"/>
          </w:tcPr>
          <w:p w14:paraId="3F697E2E" w14:textId="77777777" w:rsidR="00C50A7A" w:rsidRPr="00E0042D" w:rsidRDefault="00C50A7A" w:rsidP="00C50A7A">
            <w:pPr>
              <w:pStyle w:val="TableContents"/>
              <w:spacing w:after="46" w:line="240" w:lineRule="auto"/>
              <w:rPr>
                <w:sz w:val="20"/>
                <w:szCs w:val="20"/>
                <w:lang w:val="en-US"/>
              </w:rPr>
            </w:pPr>
            <w:r>
              <w:rPr>
                <w:sz w:val="20"/>
                <w:szCs w:val="20"/>
                <w:lang w:val="en-US"/>
              </w:rPr>
              <w:t>27.6 (7.4)</w:t>
            </w:r>
          </w:p>
        </w:tc>
        <w:tc>
          <w:tcPr>
            <w:tcW w:w="1259" w:type="dxa"/>
            <w:tcBorders>
              <w:top w:val="single" w:sz="2" w:space="0" w:color="000001"/>
              <w:left w:val="single" w:sz="2" w:space="0" w:color="000001"/>
              <w:bottom w:val="single" w:sz="2" w:space="0" w:color="000001"/>
              <w:right w:val="single" w:sz="2" w:space="0" w:color="000001"/>
            </w:tcBorders>
          </w:tcPr>
          <w:p w14:paraId="787454FC" w14:textId="24FBC6B3" w:rsidR="00C50A7A" w:rsidRDefault="00C50A7A" w:rsidP="00C50A7A">
            <w:pPr>
              <w:pStyle w:val="TableContents"/>
              <w:spacing w:after="46" w:line="240" w:lineRule="auto"/>
              <w:rPr>
                <w:sz w:val="20"/>
                <w:szCs w:val="20"/>
                <w:lang w:val="en-US"/>
              </w:rPr>
            </w:pPr>
            <w:r>
              <w:rPr>
                <w:sz w:val="20"/>
                <w:szCs w:val="20"/>
                <w:lang w:val="en-US"/>
              </w:rPr>
              <w:t>94.44</w:t>
            </w:r>
          </w:p>
        </w:tc>
        <w:tc>
          <w:tcPr>
            <w:tcW w:w="1162" w:type="dxa"/>
            <w:tcBorders>
              <w:top w:val="single" w:sz="2" w:space="0" w:color="000001"/>
              <w:left w:val="single" w:sz="2" w:space="0" w:color="000001"/>
              <w:bottom w:val="single" w:sz="2" w:space="0" w:color="000001"/>
            </w:tcBorders>
          </w:tcPr>
          <w:p w14:paraId="5CB3570E" w14:textId="5B53348D" w:rsidR="00C50A7A" w:rsidRDefault="00976DF2" w:rsidP="00C50A7A">
            <w:pPr>
              <w:pStyle w:val="TableContents"/>
              <w:spacing w:after="46" w:line="240" w:lineRule="auto"/>
              <w:rPr>
                <w:sz w:val="20"/>
                <w:szCs w:val="20"/>
                <w:lang w:val="en-US"/>
              </w:rPr>
            </w:pPr>
            <w:r>
              <w:rPr>
                <w:sz w:val="20"/>
                <w:szCs w:val="20"/>
                <w:lang w:val="en-US"/>
              </w:rPr>
              <w:t>3.58 (5.0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D1A7F01" w14:textId="5CF922A7" w:rsidR="00C50A7A" w:rsidRPr="00E0042D" w:rsidRDefault="00C50A7A" w:rsidP="00C50A7A">
            <w:pPr>
              <w:pStyle w:val="TableContents"/>
              <w:spacing w:after="46" w:line="240" w:lineRule="auto"/>
              <w:rPr>
                <w:sz w:val="20"/>
                <w:szCs w:val="20"/>
                <w:lang w:val="en-US"/>
              </w:rPr>
            </w:pPr>
            <w:r>
              <w:rPr>
                <w:sz w:val="20"/>
                <w:szCs w:val="20"/>
                <w:lang w:val="en-US"/>
              </w:rPr>
              <w:t>59.3 (13.7)</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0C873078" w14:textId="7ACA9C08" w:rsidR="00C50A7A" w:rsidRPr="00E0042D" w:rsidRDefault="00976DF2" w:rsidP="00C50A7A">
            <w:pPr>
              <w:pStyle w:val="TableContents"/>
              <w:spacing w:after="46" w:line="240" w:lineRule="auto"/>
              <w:rPr>
                <w:sz w:val="20"/>
                <w:szCs w:val="20"/>
                <w:lang w:val="en-US"/>
              </w:rPr>
            </w:pPr>
            <w:r>
              <w:rPr>
                <w:sz w:val="20"/>
                <w:szCs w:val="20"/>
                <w:lang w:val="en-US"/>
              </w:rPr>
              <w:t>11.6 (4.1)</w:t>
            </w:r>
          </w:p>
        </w:tc>
        <w:tc>
          <w:tcPr>
            <w:tcW w:w="1176" w:type="dxa"/>
            <w:tcBorders>
              <w:top w:val="single" w:sz="2" w:space="0" w:color="000001"/>
              <w:left w:val="single" w:sz="2" w:space="0" w:color="000001"/>
              <w:bottom w:val="single" w:sz="2" w:space="0" w:color="000001"/>
              <w:right w:val="single" w:sz="2" w:space="0" w:color="000001"/>
            </w:tcBorders>
          </w:tcPr>
          <w:p w14:paraId="117D2DCC" w14:textId="5CD500D4" w:rsidR="00C50A7A" w:rsidRDefault="00976DF2" w:rsidP="00C50A7A">
            <w:pPr>
              <w:pStyle w:val="TableContents"/>
              <w:spacing w:after="46" w:line="240" w:lineRule="auto"/>
              <w:rPr>
                <w:sz w:val="20"/>
                <w:szCs w:val="20"/>
                <w:lang w:val="en-US"/>
              </w:rPr>
            </w:pPr>
            <w:r>
              <w:rPr>
                <w:sz w:val="20"/>
                <w:szCs w:val="20"/>
                <w:lang w:val="en-US"/>
              </w:rPr>
              <w:t>16 (4.7)</w:t>
            </w:r>
          </w:p>
        </w:tc>
        <w:tc>
          <w:tcPr>
            <w:tcW w:w="1190" w:type="dxa"/>
            <w:tcBorders>
              <w:top w:val="single" w:sz="2" w:space="0" w:color="000001"/>
              <w:left w:val="single" w:sz="2" w:space="0" w:color="000001"/>
              <w:bottom w:val="single" w:sz="2" w:space="0" w:color="000001"/>
              <w:right w:val="single" w:sz="2" w:space="0" w:color="000001"/>
            </w:tcBorders>
          </w:tcPr>
          <w:p w14:paraId="07F76F82" w14:textId="06C9C935" w:rsidR="00C50A7A" w:rsidRDefault="00976DF2" w:rsidP="00C50A7A">
            <w:pPr>
              <w:pStyle w:val="TableContents"/>
              <w:spacing w:after="46" w:line="240" w:lineRule="auto"/>
              <w:rPr>
                <w:sz w:val="20"/>
                <w:szCs w:val="20"/>
                <w:lang w:val="en-US"/>
              </w:rPr>
            </w:pPr>
            <w:r>
              <w:rPr>
                <w:sz w:val="20"/>
                <w:szCs w:val="20"/>
                <w:lang w:val="en-US"/>
              </w:rPr>
              <w:t>31.4 (8.4)</w:t>
            </w:r>
          </w:p>
        </w:tc>
        <w:tc>
          <w:tcPr>
            <w:tcW w:w="1105" w:type="dxa"/>
            <w:tcBorders>
              <w:top w:val="single" w:sz="2" w:space="0" w:color="000001"/>
              <w:left w:val="single" w:sz="2" w:space="0" w:color="000001"/>
              <w:bottom w:val="single" w:sz="2" w:space="0" w:color="000001"/>
            </w:tcBorders>
            <w:shd w:val="clear" w:color="auto" w:fill="auto"/>
          </w:tcPr>
          <w:p w14:paraId="395B1CAC" w14:textId="5B3128CF" w:rsidR="00C50A7A" w:rsidRPr="00E0042D" w:rsidRDefault="00C50A7A" w:rsidP="00C50A7A">
            <w:pPr>
              <w:pStyle w:val="TableContents"/>
              <w:spacing w:after="46" w:line="240" w:lineRule="auto"/>
              <w:rPr>
                <w:sz w:val="20"/>
                <w:szCs w:val="20"/>
                <w:lang w:val="en-US"/>
              </w:rPr>
            </w:pPr>
            <w:r>
              <w:rPr>
                <w:sz w:val="20"/>
                <w:szCs w:val="20"/>
                <w:lang w:val="en-US"/>
              </w:rPr>
              <w:t>28 (53.57)</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7767CB59" w14:textId="77777777" w:rsidR="00C50A7A" w:rsidRPr="00E0042D" w:rsidRDefault="00C50A7A" w:rsidP="00C50A7A">
            <w:pPr>
              <w:pStyle w:val="TableContents"/>
              <w:spacing w:after="46" w:line="240" w:lineRule="auto"/>
              <w:rPr>
                <w:sz w:val="20"/>
                <w:szCs w:val="20"/>
                <w:lang w:val="en-US"/>
              </w:rPr>
            </w:pPr>
            <w:r>
              <w:rPr>
                <w:sz w:val="20"/>
                <w:szCs w:val="20"/>
                <w:lang w:val="en-US"/>
              </w:rPr>
              <w:t>30.7 (8)</w:t>
            </w:r>
          </w:p>
        </w:tc>
      </w:tr>
      <w:tr w:rsidR="00D81501" w:rsidRPr="00E0042D" w14:paraId="0A78544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814835D" w14:textId="04ADC916" w:rsidR="00D81501" w:rsidRDefault="00D81501"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3389/fnbeh.2011.00081","ISSN":"16625153","abstract":"Ventral striatum (VS) is a critical brain region for reinforcement learning and motivation, and VS hypofunction is implicated in psychiatric disorders including schizophrenia. Providing rewards or performance feedback has been shown to activate VS. Intrinsically motivated subjects performing challenging cognitive tasks are likely to engage reinforcement circuitry even in the absence of external feedback or incentives. However, such intrinsic reinforcement responses have received little attention, have not been examined in relation to behavioral performance, and have not been evaluated for impairment in neuropsychiatric disorders such as schizophrenia. Here we used fMRI to examine a challenging 'old' vs. 'new' visual recognition task in healthy subjects and patients with schizophrenia. Targets were unique fractal stimuli previously presented as salient distractors in a visual oddball task, producing incidental memory encoding. Based on the prediction error theory of reinforcement learning, we hypothesized that correct target recognition would activate VS in controls, and that this activation would be greater in subjects with lower expectation of responding correctly as indexed by a more conservative response bias. We also predicted these effects would be reduced in patients with schizophrenia. Consistent with these predictions, controls activated VS and other reinforcement processing regions during correct recognition, with greater VS activation in those with a more conservative response bias. Patients did not show either effect, with significant group differences suggesting hyporesponsivity in patients to internallygenerated feedback. These findings highlight the importance of accounting for intrinsic motivation and reward when studying cognitive tasks, and add to growing evidence of reward circuit dysfunction in schizophrenia that may impact cognition and function.","author":[{"dropping-particle":"","family":"Wolf","given":"D H","non-dropping-particle":"","parse-names":false,"suffix":""},{"dropping-particle":"","family":"Gerraty","given":"R T","non-dropping-particle":"","parse-names":false,"suffix":""},{"dropping-particle":"","family":"Satterthwaite","given":"T D","non-dropping-particle":"","parse-names":false,"suffix":""},{"dropping-particle":"","family":"Loughead","given":"J","non-dropping-particle":"","parse-names":false,"suffix":""},{"dropping-particle":"","family":"Campellone","given":"T","non-dropping-particle":"","parse-names":false,"suffix":""},{"dropping-particle":"","family":"Elliott","given":"M A","non-dropping-particle":"","parse-names":false,"suffix":""},{"dropping-particle":"","family":"Turetsky","given":"B I","non-dropping-particle":"","parse-names":false,"suffix":""},{"dropping-particle":"","family":"Gur","given":"R C","non-dropping-particle":"","parse-names":false,"suffix":""},{"dropping-particle":"","family":"Gur","given":"R E","non-dropping-particle":"","parse-names":false,"suffix":""}],"container-title":"Frontiers in Behavioral Neuroscience","id":"ITEM-1","issue":"NOVEMBER","issued":{"date-parts":[["2011"]]},"note":"cited By 16\nincluded exec Rita","title":"Striatal intrinsic reinforcement signals during recognition memory: Relationship to response bias and dysregulation in schizophrenia","type":"article-journal"},"uris":["http://www.mendeley.com/documents/?uuid=3060d82c-787d-4559-801d-58c110093b6b"]}],"mendeley":{"formattedCitation":"(D. H. Wolf et al., 2011)","manualFormatting":"Wolf et al., 2011","plainTextFormattedCitation":"(D. H. Wolf et al., 2011)","previouslyFormattedCitation":"(D. H. Wolf et al., 2011)"},"properties":{"noteIndex":0},"schema":"https://github.com/citation-style-language/schema/raw/master/csl-citation.json"}</w:instrText>
            </w:r>
            <w:r>
              <w:rPr>
                <w:sz w:val="20"/>
                <w:szCs w:val="20"/>
                <w:lang w:val="en-US"/>
              </w:rPr>
              <w:fldChar w:fldCharType="separate"/>
            </w:r>
            <w:r w:rsidRPr="00D81501">
              <w:rPr>
                <w:noProof/>
                <w:sz w:val="20"/>
                <w:szCs w:val="20"/>
                <w:lang w:val="en-US"/>
              </w:rPr>
              <w:t>Wolf et al., 2011</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66003670" w14:textId="673213E5" w:rsidR="00D81501" w:rsidRDefault="00D81501" w:rsidP="00C50A7A">
            <w:pPr>
              <w:pStyle w:val="TableContents"/>
              <w:spacing w:after="46" w:line="240" w:lineRule="auto"/>
              <w:rPr>
                <w:sz w:val="20"/>
                <w:szCs w:val="20"/>
                <w:lang w:val="en-US"/>
              </w:rPr>
            </w:pPr>
            <w:r>
              <w:rPr>
                <w:sz w:val="20"/>
                <w:szCs w:val="20"/>
                <w:lang w:val="en-US"/>
              </w:rPr>
              <w:t>26 (54)</w:t>
            </w:r>
          </w:p>
        </w:tc>
        <w:tc>
          <w:tcPr>
            <w:tcW w:w="1176" w:type="dxa"/>
            <w:tcBorders>
              <w:top w:val="single" w:sz="2" w:space="0" w:color="000001"/>
              <w:left w:val="single" w:sz="2" w:space="0" w:color="000001"/>
              <w:bottom w:val="single" w:sz="2" w:space="0" w:color="000001"/>
            </w:tcBorders>
            <w:shd w:val="clear" w:color="auto" w:fill="auto"/>
          </w:tcPr>
          <w:p w14:paraId="3135549C" w14:textId="2069CE63" w:rsidR="00D81501" w:rsidRDefault="00D81501" w:rsidP="00C50A7A">
            <w:pPr>
              <w:pStyle w:val="TableContents"/>
              <w:spacing w:after="46" w:line="240" w:lineRule="auto"/>
              <w:rPr>
                <w:sz w:val="20"/>
                <w:szCs w:val="20"/>
                <w:lang w:val="en-US"/>
              </w:rPr>
            </w:pPr>
            <w:r>
              <w:rPr>
                <w:sz w:val="20"/>
                <w:szCs w:val="20"/>
                <w:lang w:val="en-US"/>
              </w:rPr>
              <w:t>38 (10.7)</w:t>
            </w:r>
          </w:p>
        </w:tc>
        <w:tc>
          <w:tcPr>
            <w:tcW w:w="1259" w:type="dxa"/>
            <w:tcBorders>
              <w:top w:val="single" w:sz="2" w:space="0" w:color="000001"/>
              <w:left w:val="single" w:sz="2" w:space="0" w:color="000001"/>
              <w:bottom w:val="single" w:sz="2" w:space="0" w:color="000001"/>
              <w:right w:val="single" w:sz="2" w:space="0" w:color="000001"/>
            </w:tcBorders>
          </w:tcPr>
          <w:p w14:paraId="65FBAA0E" w14:textId="341D8494" w:rsidR="00D81501" w:rsidRDefault="00D81501" w:rsidP="00C50A7A">
            <w:pPr>
              <w:pStyle w:val="TableContents"/>
              <w:spacing w:after="46" w:line="240" w:lineRule="auto"/>
              <w:rPr>
                <w:sz w:val="20"/>
                <w:szCs w:val="20"/>
                <w:lang w:val="en-US"/>
              </w:rPr>
            </w:pPr>
            <w:r>
              <w:rPr>
                <w:sz w:val="20"/>
                <w:szCs w:val="20"/>
                <w:lang w:val="en-US"/>
              </w:rPr>
              <w:t>96.15</w:t>
            </w:r>
          </w:p>
        </w:tc>
        <w:tc>
          <w:tcPr>
            <w:tcW w:w="1162" w:type="dxa"/>
            <w:tcBorders>
              <w:top w:val="single" w:sz="2" w:space="0" w:color="000001"/>
              <w:left w:val="single" w:sz="2" w:space="0" w:color="000001"/>
              <w:bottom w:val="single" w:sz="2" w:space="0" w:color="000001"/>
            </w:tcBorders>
          </w:tcPr>
          <w:p w14:paraId="02B7BC92" w14:textId="5BDE7719" w:rsidR="00D81501" w:rsidRDefault="00D81501"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DC9EC94" w14:textId="13B4A3B7" w:rsidR="00D81501" w:rsidRDefault="00D81501"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2685C4CF" w14:textId="5ED79A32" w:rsidR="00D81501" w:rsidRDefault="00D81501"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74DBF7E9" w14:textId="00A76812" w:rsidR="00D81501" w:rsidRDefault="00D81501"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5C2A71F" w14:textId="6E6385B5" w:rsidR="00D81501" w:rsidRDefault="00D81501"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0792254F" w14:textId="00C8D586" w:rsidR="00D81501" w:rsidRDefault="00D81501" w:rsidP="00C50A7A">
            <w:pPr>
              <w:pStyle w:val="TableContents"/>
              <w:spacing w:after="46" w:line="240" w:lineRule="auto"/>
              <w:rPr>
                <w:sz w:val="20"/>
                <w:szCs w:val="20"/>
                <w:lang w:val="en-US"/>
              </w:rPr>
            </w:pPr>
            <w:r>
              <w:rPr>
                <w:sz w:val="20"/>
                <w:szCs w:val="20"/>
                <w:lang w:val="en-US"/>
              </w:rPr>
              <w:t>25 (52)</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CAE0166" w14:textId="5EFD9861" w:rsidR="00D81501" w:rsidRDefault="00D81501" w:rsidP="00C50A7A">
            <w:pPr>
              <w:pStyle w:val="TableContents"/>
              <w:spacing w:after="46" w:line="240" w:lineRule="auto"/>
              <w:rPr>
                <w:sz w:val="20"/>
                <w:szCs w:val="20"/>
                <w:lang w:val="en-US"/>
              </w:rPr>
            </w:pPr>
            <w:r>
              <w:rPr>
                <w:sz w:val="20"/>
                <w:szCs w:val="20"/>
                <w:lang w:val="en-US"/>
              </w:rPr>
              <w:t>38 (10.3)</w:t>
            </w:r>
          </w:p>
        </w:tc>
      </w:tr>
      <w:tr w:rsidR="006E56C3" w:rsidRPr="00E0042D" w14:paraId="5C7A0162"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5924C72B" w14:textId="39FE8F2A" w:rsidR="006E56C3" w:rsidRDefault="006E56C3" w:rsidP="00C50A7A">
            <w:pPr>
              <w:spacing w:after="46" w:line="240" w:lineRule="auto"/>
              <w:rPr>
                <w:sz w:val="20"/>
                <w:szCs w:val="20"/>
                <w:lang w:val="en-US"/>
              </w:rPr>
            </w:pPr>
            <w:r>
              <w:rPr>
                <w:sz w:val="20"/>
                <w:szCs w:val="20"/>
                <w:lang w:val="en-US"/>
              </w:rPr>
              <w:fldChar w:fldCharType="begin" w:fldLock="1"/>
            </w:r>
            <w:r w:rsidR="00D81501">
              <w:rPr>
                <w:sz w:val="20"/>
                <w:szCs w:val="20"/>
                <w:lang w:val="en-US"/>
              </w:rPr>
              <w:instrText>ADDIN CSL_CITATION {"citationItems":[{"id":"ITEM-1","itemData":{"DOI":"10.3389/fpsyg.2017.00056","ISSN":"16641078","abstract":"Previous studies have suggested that patients with schizophrenia and healthy controls exhibit differential activation of and connectivity involving the dorsolateral prefrontal cortex (DLPFC) during working memory tasks, though their findings remain inconsistent. The functional integration perspective further suggests that working memory performance also modulates differences in functional interactions of the DLPFC between patients and controls. To explore this possibility, 45 healthy controls and 45 patients with schizophrenia were recruited to perform a 2-back task during functional magnetic resonance imaging (fMRI). Each group was further divided into two subgroups based on task performance to examine the modulatory effect of performance on functional interactions of the DLPFC, as measured via psychophysiological interaction (PPI) analyses. We observed that, in patients with schizophrenia who exhibited impaired working memory capacity and decreased brain activation/deactivation, functional interactions between the right/left DLPFC and angular cortex were decreased relative to those of healthy controls. Furthermore, we observed an interaction effect of working memory performance and diagnosis on functional connectivity between the right/left DLPFC seed region and posterior regions such as the angular cortex, fusiform gyrus, and middle occipital gyrus. This interaction effect was mainly driven by the negative correlation between functional connectivity and performance in healthy controls, and by the positive correlation in patients with schizophrenia. These results demonstrate the effects of inter-individual differences in working memory performance on functional interactions between the DLPFC and posterior regions in patients with schizophrenia as well as healthy controls, which may shed new light on the neural basis of working memory. © 2017 Wu, Wang, Chen, Zou, Huang, Li, Zhao, Xu, Zhang, Wang, Pandit, Dahal, Chen, Zhou, Jiang and Wang.","author":[{"dropping-particle":"","family":"Wu","given":"S","non-dropping-particle":"","parse-names":false,"suffix":""},{"dropping-particle":"","family":"Wang","given":"H","non-dropping-particle":"","parse-names":false,"suffix":""},{"dropping-particle":"","family":"Chen","given":"C","non-dropping-particle":"","parse-names":false,"suffix":""},{"dropping-particle":"","family":"Zou","given":"J","non-dropping-particle":"","parse-names":false,"suffix":""},{"dropping-particle":"","family":"Huang","given":"H","non-dropping-particle":"","parse-names":false,"suffix":""},{"dropping-particle":"","family":"Li","given":"P","non-dropping-particle":"","parse-names":false,"suffix":""},{"dropping-particle":"","family":"Zhao","given":"Y","non-dropping-particle":"","parse-names":false,"suffix":""},{"dropping-particle":"","family":"Xu","given":"Q","non-dropping-particle":"","parse-names":false,"suffix":""},{"dropping-particle":"","family":"Zhang","given":"L","non-dropping-particle":"","parse-names":false,"suffix":""},{"dropping-particle":"","family":"Wang","given":"H","non-dropping-particle":"","parse-names":false,"suffix":""},{"dropping-particle":"","family":"Pandit","given":"S","non-dropping-particle":"","parse-names":false,"suffix":""},{"dropping-particle":"","family":"Dahal","given":"S","non-dropping-particle":"","parse-names":false,"suffix":""},{"dropping-particle":"","family":"Chen","given":"J","non-dropping-particle":"","parse-names":false,"suffix":""},{"dropping-particle":"","family":"Zhou","given":"Y","non-dropping-particle":"","parse-names":false,"suffix":""},{"dropping-particle":"","family":"Jiang","given":"T","non-dropping-particle":"","parse-names":false,"suffix":""},{"dropping-particle":"","family":"Wang","given":"G","non-dropping-particle":"","parse-names":false,"suffix":""}],"container-title":"Frontiers in Psychology","id":"ITEM-1","issue":"FEB","issued":{"date-parts":[["2017"]]},"note":"cited By 6","publisher":"Frontiers Research Foundation","title":"Task performance modulates functional connectivity involving the dorsolateral prefrontal cortex in patients with schizophrenia","type":"article-journal","volume":"8"},"uris":["http://www.mendeley.com/documents/?uuid=019cba8c-4ec8-4d69-8994-50a38a451064"]}],"mendeley":{"formattedCitation":"(Wu et al., 2017)","manualFormatting":"Wu et al., 2017","plainTextFormattedCitation":"(Wu et al., 2017)","previouslyFormattedCitation":"(Wu et al., 2017)"},"properties":{"noteIndex":0},"schema":"https://github.com/citation-style-language/schema/raw/master/csl-citation.json"}</w:instrText>
            </w:r>
            <w:r>
              <w:rPr>
                <w:sz w:val="20"/>
                <w:szCs w:val="20"/>
                <w:lang w:val="en-US"/>
              </w:rPr>
              <w:fldChar w:fldCharType="separate"/>
            </w:r>
            <w:r w:rsidRPr="006E56C3">
              <w:rPr>
                <w:noProof/>
                <w:sz w:val="20"/>
                <w:szCs w:val="20"/>
                <w:lang w:val="en-US"/>
              </w:rPr>
              <w:t>Wu et al., 2017</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2F9A6CB" w14:textId="12939F7B" w:rsidR="006E56C3" w:rsidRDefault="00D81501" w:rsidP="00C50A7A">
            <w:pPr>
              <w:pStyle w:val="TableContents"/>
              <w:spacing w:after="46" w:line="240" w:lineRule="auto"/>
              <w:rPr>
                <w:sz w:val="20"/>
                <w:szCs w:val="20"/>
                <w:lang w:val="en-US"/>
              </w:rPr>
            </w:pPr>
            <w:r>
              <w:rPr>
                <w:sz w:val="20"/>
                <w:szCs w:val="20"/>
                <w:lang w:val="en-US"/>
              </w:rPr>
              <w:t>45 (53.33)</w:t>
            </w:r>
          </w:p>
        </w:tc>
        <w:tc>
          <w:tcPr>
            <w:tcW w:w="1176" w:type="dxa"/>
            <w:tcBorders>
              <w:top w:val="single" w:sz="2" w:space="0" w:color="000001"/>
              <w:left w:val="single" w:sz="2" w:space="0" w:color="000001"/>
              <w:bottom w:val="single" w:sz="2" w:space="0" w:color="000001"/>
            </w:tcBorders>
            <w:shd w:val="clear" w:color="auto" w:fill="auto"/>
          </w:tcPr>
          <w:p w14:paraId="6E80A258" w14:textId="3B753505" w:rsidR="006E56C3" w:rsidRDefault="00D81501" w:rsidP="00C50A7A">
            <w:pPr>
              <w:pStyle w:val="TableContents"/>
              <w:spacing w:after="46" w:line="240" w:lineRule="auto"/>
              <w:rPr>
                <w:sz w:val="20"/>
                <w:szCs w:val="20"/>
                <w:lang w:val="en-US"/>
              </w:rPr>
            </w:pPr>
            <w:r>
              <w:rPr>
                <w:sz w:val="20"/>
                <w:szCs w:val="20"/>
                <w:lang w:val="en-US"/>
              </w:rPr>
              <w:t>24.16 (5.2)</w:t>
            </w:r>
          </w:p>
        </w:tc>
        <w:tc>
          <w:tcPr>
            <w:tcW w:w="1259" w:type="dxa"/>
            <w:tcBorders>
              <w:top w:val="single" w:sz="2" w:space="0" w:color="000001"/>
              <w:left w:val="single" w:sz="2" w:space="0" w:color="000001"/>
              <w:bottom w:val="single" w:sz="2" w:space="0" w:color="000001"/>
              <w:right w:val="single" w:sz="2" w:space="0" w:color="000001"/>
            </w:tcBorders>
          </w:tcPr>
          <w:p w14:paraId="57E0F9B0" w14:textId="3EC74D23" w:rsidR="006E56C3" w:rsidRDefault="00D81501"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6CD7A82E" w14:textId="1785DECD" w:rsidR="006E56C3" w:rsidRDefault="00D81501" w:rsidP="00C50A7A">
            <w:pPr>
              <w:pStyle w:val="TableContents"/>
              <w:spacing w:after="46" w:line="240" w:lineRule="auto"/>
              <w:rPr>
                <w:sz w:val="20"/>
                <w:szCs w:val="20"/>
                <w:lang w:val="en-US"/>
              </w:rPr>
            </w:pPr>
            <w:r>
              <w:rPr>
                <w:sz w:val="20"/>
                <w:szCs w:val="20"/>
                <w:lang w:val="en-US"/>
              </w:rPr>
              <w:t>3.42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85BE559" w14:textId="0A2E2CE0" w:rsidR="006E56C3" w:rsidRDefault="00D81501" w:rsidP="00C50A7A">
            <w:pPr>
              <w:pStyle w:val="TableContents"/>
              <w:spacing w:after="46" w:line="240" w:lineRule="auto"/>
              <w:rPr>
                <w:sz w:val="20"/>
                <w:szCs w:val="20"/>
                <w:lang w:val="en-US"/>
              </w:rPr>
            </w:pPr>
            <w:r>
              <w:rPr>
                <w:sz w:val="20"/>
                <w:szCs w:val="20"/>
                <w:lang w:val="en-US"/>
              </w:rPr>
              <w:t>84.2 (9.78)</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687A4BE4" w14:textId="449C7CAA" w:rsidR="006E56C3" w:rsidRDefault="00D81501"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6BE4B63" w14:textId="142CD25A" w:rsidR="006E56C3" w:rsidRDefault="00D81501"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3D5EDB79" w14:textId="71A72A87" w:rsidR="006E56C3" w:rsidRDefault="00D81501"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B1687DF" w14:textId="614A83D1" w:rsidR="006E56C3" w:rsidRDefault="00D81501" w:rsidP="00C50A7A">
            <w:pPr>
              <w:pStyle w:val="TableContents"/>
              <w:spacing w:after="46" w:line="240" w:lineRule="auto"/>
              <w:rPr>
                <w:sz w:val="20"/>
                <w:szCs w:val="20"/>
                <w:lang w:val="en-US"/>
              </w:rPr>
            </w:pPr>
            <w:r>
              <w:rPr>
                <w:sz w:val="20"/>
                <w:szCs w:val="20"/>
                <w:lang w:val="en-US"/>
              </w:rPr>
              <w:t>45 (53.33)</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2A676AD4" w14:textId="4830DBB3" w:rsidR="006E56C3" w:rsidRDefault="00D81501" w:rsidP="00C50A7A">
            <w:pPr>
              <w:pStyle w:val="TableContents"/>
              <w:spacing w:after="46" w:line="240" w:lineRule="auto"/>
              <w:rPr>
                <w:sz w:val="20"/>
                <w:szCs w:val="20"/>
                <w:lang w:val="en-US"/>
              </w:rPr>
            </w:pPr>
            <w:r>
              <w:rPr>
                <w:sz w:val="20"/>
                <w:szCs w:val="20"/>
                <w:lang w:val="en-US"/>
              </w:rPr>
              <w:t>24.07 (4.83)</w:t>
            </w:r>
          </w:p>
        </w:tc>
      </w:tr>
      <w:tr w:rsidR="00360D30" w:rsidRPr="00E0042D" w14:paraId="3A93A739"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14C26E06" w14:textId="7251218B" w:rsidR="00360D30" w:rsidRDefault="00360D30"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7/s00429-020-02078-7","ISSN":"1863-2661 (Electronic)","PMID":"32356019","abstract":"Schizophrenia subjects have shown deficits of inhibition in conditions such as a  stop signal task. The stop signal response time (SSRT) is consistently longer compared with healthy controls, and is accompanied by decreased brain activations in the right inferior frontal gyrus. However, as to how the response inhibition function is supported by distributed brain networks, and whether such networks are altered in schizophrenia are largely unknown. We analyzed functional MRI data of a stop signal task from 44 schizophrenia patients and 44 matched controls, and performed whole-brain psychophysiological interaction analysis to obtain task-modulated connectivity (TMC). Support vector classification was used to classify schizophrenia, and support vector regression was applied to explore the relationships between TMC and behavior indexes, such as SSRT. Schizophrenia group showed a decreased TMC pattern which mainly involved the fronto-parietal network, and increased TMC related to the sensorimotor network. Moreover, TMC could only successfully predict SSRT in the control group, further suggesting an abnormal task modulation in schizophrenia. Lastly, we compared the classification and prediction results from different types of measures, i.e., TMC, task-independent connectivity (TIC), task-functional connectivity (TFC), and resting-state functional connectivity (RSFC). TMC performed better in the behavior predictions, while TIC performed better in the classification. TFC and RSFC had similar classification and prediction performance as TIC. The current results provide new insights into the altered brain functional integration underlying response inhibition in schizophrenia, and suggest that different types of connectivity measures are complementary for a better understanding of brain networks and their alterations.","author":[{"dropping-particle":"","family":"Yang","given":"Hang","non-dropping-particle":"","parse-names":false,"suffix":""},{"dropping-particle":"","family":"Di","given":"Xin","non-dropping-particle":"","parse-names":false,"suffix":""},{"dropping-particle":"","family":"Gong","given":"Qiyong","non-dropping-particle":"","parse-names":false,"suffix":""},{"dropping-particle":"","family":"Sweeney","given":"John","non-dropping-particle":"","parse-names":false,"suffix":""},{"dropping-particle":"","family":"Biswal","given":"Bharat","non-dropping-particle":"","parse-names":false,"suffix":""}],"container-title":"Brain structure &amp; function","id":"ITEM-1","issue":"5","issued":{"date-parts":[["2020","6"]]},"language":"eng","page":"1601-1613","publisher-place":"Germany","title":"Investigating inhibition deficit in schizophrenia using task-modulated brain  networks.","type":"article-journal","volume":"225"},"uris":["http://www.mendeley.com/documents/?uuid=d06f409e-a1aa-4c18-8ae0-480fcc852c2d"]}],"mendeley":{"formattedCitation":"(H. Yang, Di, Gong, Sweeney, &amp; Biswal, 2020)","manualFormatting":"Yang et al., 2020","plainTextFormattedCitation":"(H. Yang, Di, Gong, Sweeney, &amp; Biswal, 2020)","previouslyFormattedCitation":"(H. Yang, Di, Gong, Sweeney, &amp; Biswal, 2020)"},"properties":{"noteIndex":0},"schema":"https://github.com/citation-style-language/schema/raw/master/csl-citation.json"}</w:instrText>
            </w:r>
            <w:r>
              <w:rPr>
                <w:sz w:val="20"/>
                <w:szCs w:val="20"/>
                <w:lang w:val="en-US"/>
              </w:rPr>
              <w:fldChar w:fldCharType="separate"/>
            </w:r>
            <w:r w:rsidRPr="00360D30">
              <w:rPr>
                <w:noProof/>
                <w:sz w:val="20"/>
                <w:szCs w:val="20"/>
                <w:lang w:val="en-US"/>
              </w:rPr>
              <w:t>Yang et al., 202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02039B0C" w14:textId="2E720811" w:rsidR="00360D30" w:rsidRDefault="00360D30" w:rsidP="00C50A7A">
            <w:pPr>
              <w:pStyle w:val="TableContents"/>
              <w:spacing w:after="46" w:line="240" w:lineRule="auto"/>
              <w:rPr>
                <w:sz w:val="20"/>
                <w:szCs w:val="20"/>
                <w:lang w:val="en-US"/>
              </w:rPr>
            </w:pPr>
            <w:r>
              <w:rPr>
                <w:sz w:val="20"/>
                <w:szCs w:val="20"/>
                <w:lang w:val="en-US"/>
              </w:rPr>
              <w:t>44 (75)</w:t>
            </w:r>
          </w:p>
        </w:tc>
        <w:tc>
          <w:tcPr>
            <w:tcW w:w="1176" w:type="dxa"/>
            <w:tcBorders>
              <w:top w:val="single" w:sz="2" w:space="0" w:color="000001"/>
              <w:left w:val="single" w:sz="2" w:space="0" w:color="000001"/>
              <w:bottom w:val="single" w:sz="2" w:space="0" w:color="000001"/>
            </w:tcBorders>
            <w:shd w:val="clear" w:color="auto" w:fill="auto"/>
          </w:tcPr>
          <w:p w14:paraId="5F5FDE0B" w14:textId="622DB0EE" w:rsidR="00360D30" w:rsidRDefault="00360D30" w:rsidP="00C50A7A">
            <w:pPr>
              <w:pStyle w:val="TableContents"/>
              <w:spacing w:after="46" w:line="240" w:lineRule="auto"/>
              <w:rPr>
                <w:sz w:val="20"/>
                <w:szCs w:val="20"/>
                <w:lang w:val="en-US"/>
              </w:rPr>
            </w:pPr>
            <w:r>
              <w:rPr>
                <w:sz w:val="20"/>
                <w:szCs w:val="20"/>
                <w:lang w:val="en-US"/>
              </w:rPr>
              <w:t>36.86 (9.07)</w:t>
            </w:r>
          </w:p>
        </w:tc>
        <w:tc>
          <w:tcPr>
            <w:tcW w:w="1259" w:type="dxa"/>
            <w:tcBorders>
              <w:top w:val="single" w:sz="2" w:space="0" w:color="000001"/>
              <w:left w:val="single" w:sz="2" w:space="0" w:color="000001"/>
              <w:bottom w:val="single" w:sz="2" w:space="0" w:color="000001"/>
              <w:right w:val="single" w:sz="2" w:space="0" w:color="000001"/>
            </w:tcBorders>
          </w:tcPr>
          <w:p w14:paraId="7BD63F29" w14:textId="5283C419" w:rsidR="00360D30" w:rsidRDefault="00360D30" w:rsidP="00C50A7A">
            <w:pPr>
              <w:pStyle w:val="TableContents"/>
              <w:spacing w:after="46" w:line="240" w:lineRule="auto"/>
              <w:rPr>
                <w:sz w:val="20"/>
                <w:szCs w:val="20"/>
                <w:lang w:val="en-US"/>
              </w:rPr>
            </w:pPr>
            <w:r>
              <w:rPr>
                <w:sz w:val="20"/>
                <w:szCs w:val="20"/>
                <w:lang w:val="en-US"/>
              </w:rPr>
              <w:t>NA</w:t>
            </w:r>
          </w:p>
        </w:tc>
        <w:tc>
          <w:tcPr>
            <w:tcW w:w="1162" w:type="dxa"/>
            <w:tcBorders>
              <w:top w:val="single" w:sz="2" w:space="0" w:color="000001"/>
              <w:left w:val="single" w:sz="2" w:space="0" w:color="000001"/>
              <w:bottom w:val="single" w:sz="2" w:space="0" w:color="000001"/>
            </w:tcBorders>
          </w:tcPr>
          <w:p w14:paraId="6541FFB4" w14:textId="348E644B" w:rsidR="00360D30" w:rsidRDefault="00360D30"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FFB8751" w14:textId="0650D75E" w:rsidR="00360D30" w:rsidRDefault="00360D3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5F82E99E" w14:textId="78855B57" w:rsidR="00360D30" w:rsidRDefault="00360D30"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C493F45" w14:textId="4A19F789" w:rsidR="00360D30" w:rsidRDefault="00360D30"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610D10FB" w14:textId="0E797210" w:rsidR="00360D30" w:rsidRDefault="00360D30"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D5161FF" w14:textId="7C6FA953" w:rsidR="00360D30" w:rsidRDefault="00360D30" w:rsidP="00C50A7A">
            <w:pPr>
              <w:pStyle w:val="TableContents"/>
              <w:spacing w:after="46" w:line="240" w:lineRule="auto"/>
              <w:rPr>
                <w:sz w:val="20"/>
                <w:szCs w:val="20"/>
                <w:lang w:val="en-US"/>
              </w:rPr>
            </w:pPr>
            <w:r>
              <w:rPr>
                <w:sz w:val="20"/>
                <w:szCs w:val="20"/>
                <w:lang w:val="en-US"/>
              </w:rPr>
              <w:t>44 (7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4629544B" w14:textId="14700FCD" w:rsidR="00360D30" w:rsidRDefault="00360D30" w:rsidP="00C50A7A">
            <w:pPr>
              <w:pStyle w:val="TableContents"/>
              <w:spacing w:after="46" w:line="240" w:lineRule="auto"/>
              <w:rPr>
                <w:sz w:val="20"/>
                <w:szCs w:val="20"/>
                <w:lang w:val="en-US"/>
              </w:rPr>
            </w:pPr>
            <w:r>
              <w:rPr>
                <w:sz w:val="20"/>
                <w:szCs w:val="20"/>
                <w:lang w:val="en-US"/>
              </w:rPr>
              <w:t>36.73 (9)</w:t>
            </w:r>
          </w:p>
        </w:tc>
      </w:tr>
      <w:tr w:rsidR="006E56C3" w:rsidRPr="00E0042D" w14:paraId="670C5C3B"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7EBDB91A" w14:textId="47C5CF82" w:rsidR="006E56C3" w:rsidRDefault="006E56C3"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80/00207450590520957","ISSN":"00207454","abstract":"Impaired processing of facial information is one of the broad ranges of cognitive deficits seen in patients with schizophrenia. This study aimed to elucidate the differences in brain activities involved in the process of facial working memory (images of neutral faces as mnemonic content) between schizophrenic patients and healthy comparison subjects using functional magnetic resonance imaging (fMRI). Group comparison analysis revealed aberrant activities from the patient group in several cortical areas, including the left fusiform gyrus, right superior frontal gyrus, bilateral middle frontal gyri/insula, and left middle temporal gyrus. A decreased level of activity in the left fusiform gyrus, along with performance reduction, implicates abnormal processing of facial information in schizophrenia. Copyright © 2005 Taylor &amp; Francis Inc.","author":[{"dropping-particle":"","family":"Yoo","given":"S.-S.","non-dropping-particle":"","parse-names":false,"suffix":""},{"dropping-particle":"","family":"Choi","given":"B.-G.","non-dropping-particle":"","parse-names":false,"suffix":""},{"dropping-particle":"","family":"Juh","given":"R.-H.","non-dropping-particle":"","parse-names":false,"suffix":""},{"dropping-particle":"","family":"Park","given":"J.-M.","non-dropping-particle":"","parse-names":false,"suffix":""},{"dropping-particle":"","family":"Pae","given":"C.-U.","non-dropping-particle":"","parse-names":false,"suffix":""},{"dropping-particle":"","family":"Kim","given":"J.-J.","non-dropping-particle":"","parse-names":false,"suffix":""},{"dropping-particle":"","family":"Lee","given":"S.-J.","non-dropping-particle":"","parse-names":false,"suffix":""},{"dropping-particle":"","family":"Lee","given":"C","non-dropping-particle":"","parse-names":false,"suffix":""},{"dropping-particle":"","family":"Paik","given":"I.-H.","non-dropping-particle":"","parse-names":false,"suffix":""},{"dropping-particle":"","family":"Lee","given":"C.-U.","non-dropping-particle":"","parse-names":false,"suffix":""}],"container-title":"International Journal of Neuroscience","id":"ITEM-1","issue":"3","issued":{"date-parts":[["2005"]]},"note":"cited By 19\nincluded exec Rita","page":"351-366","title":"Working memory processing of facial images in schizophrenia: fMRI investigation","type":"article-journal","volume":"115"},"uris":["http://www.mendeley.com/documents/?uuid=f1db86cb-631f-476e-867f-4a66afa10062"]}],"mendeley":{"formattedCitation":"(Yoo et al., 2005)","manualFormatting":"Yoo et al., 2005","plainTextFormattedCitation":"(Yoo et al., 2005)","previouslyFormattedCitation":"(Yoo et al., 2005)"},"properties":{"noteIndex":0},"schema":"https://github.com/citation-style-language/schema/raw/master/csl-citation.json"}</w:instrText>
            </w:r>
            <w:r>
              <w:rPr>
                <w:sz w:val="20"/>
                <w:szCs w:val="20"/>
                <w:lang w:val="en-US"/>
              </w:rPr>
              <w:fldChar w:fldCharType="separate"/>
            </w:r>
            <w:r w:rsidRPr="006E56C3">
              <w:rPr>
                <w:noProof/>
                <w:sz w:val="20"/>
                <w:szCs w:val="20"/>
                <w:lang w:val="en-US"/>
              </w:rPr>
              <w:t>Yoo et al., 2005</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4F730B83" w14:textId="123D609C" w:rsidR="006E56C3" w:rsidRDefault="006E56C3" w:rsidP="00C50A7A">
            <w:pPr>
              <w:pStyle w:val="TableContents"/>
              <w:spacing w:after="46" w:line="240" w:lineRule="auto"/>
              <w:rPr>
                <w:sz w:val="20"/>
                <w:szCs w:val="20"/>
                <w:lang w:val="en-US"/>
              </w:rPr>
            </w:pPr>
            <w:r>
              <w:rPr>
                <w:sz w:val="20"/>
                <w:szCs w:val="20"/>
                <w:lang w:val="en-US"/>
              </w:rPr>
              <w:t>10 (80)</w:t>
            </w:r>
          </w:p>
        </w:tc>
        <w:tc>
          <w:tcPr>
            <w:tcW w:w="1176" w:type="dxa"/>
            <w:tcBorders>
              <w:top w:val="single" w:sz="2" w:space="0" w:color="000001"/>
              <w:left w:val="single" w:sz="2" w:space="0" w:color="000001"/>
              <w:bottom w:val="single" w:sz="2" w:space="0" w:color="000001"/>
            </w:tcBorders>
            <w:shd w:val="clear" w:color="auto" w:fill="auto"/>
          </w:tcPr>
          <w:p w14:paraId="0B8D7E2E" w14:textId="31E84026" w:rsidR="006E56C3" w:rsidRDefault="006E56C3" w:rsidP="00C50A7A">
            <w:pPr>
              <w:pStyle w:val="TableContents"/>
              <w:spacing w:after="46" w:line="240" w:lineRule="auto"/>
              <w:rPr>
                <w:sz w:val="20"/>
                <w:szCs w:val="20"/>
                <w:lang w:val="en-US"/>
              </w:rPr>
            </w:pPr>
            <w:r>
              <w:rPr>
                <w:sz w:val="20"/>
                <w:szCs w:val="20"/>
                <w:lang w:val="en-US"/>
              </w:rPr>
              <w:t>24.9 (4.8)</w:t>
            </w:r>
          </w:p>
        </w:tc>
        <w:tc>
          <w:tcPr>
            <w:tcW w:w="1259" w:type="dxa"/>
            <w:tcBorders>
              <w:top w:val="single" w:sz="2" w:space="0" w:color="000001"/>
              <w:left w:val="single" w:sz="2" w:space="0" w:color="000001"/>
              <w:bottom w:val="single" w:sz="2" w:space="0" w:color="000001"/>
              <w:right w:val="single" w:sz="2" w:space="0" w:color="000001"/>
            </w:tcBorders>
          </w:tcPr>
          <w:p w14:paraId="4E2E592A" w14:textId="64FB0CE4" w:rsidR="006E56C3" w:rsidRDefault="006E56C3"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631F91C6" w14:textId="0BA823A5" w:rsidR="006E56C3" w:rsidRDefault="006E56C3" w:rsidP="00C50A7A">
            <w:pPr>
              <w:pStyle w:val="TableContents"/>
              <w:spacing w:after="46" w:line="240" w:lineRule="auto"/>
              <w:rPr>
                <w:sz w:val="20"/>
                <w:szCs w:val="20"/>
                <w:lang w:val="en-US"/>
              </w:rPr>
            </w:pPr>
            <w:r>
              <w:rPr>
                <w:sz w:val="20"/>
                <w:szCs w:val="20"/>
                <w:lang w:val="en-US"/>
              </w:rPr>
              <w:t>1.7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D2839E3" w14:textId="6AF4CE96" w:rsidR="006E56C3" w:rsidRDefault="006E56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B4194F4" w14:textId="22B7B6E5" w:rsidR="006E56C3" w:rsidRDefault="006E56C3"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DFC262A" w14:textId="255A55AE" w:rsidR="006E56C3" w:rsidRDefault="006E56C3"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0D50E4B7" w14:textId="2CE0F37C" w:rsidR="006E56C3" w:rsidRDefault="006E56C3"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7362F095" w14:textId="263B2DD3" w:rsidR="006E56C3" w:rsidRDefault="006E56C3" w:rsidP="00C50A7A">
            <w:pPr>
              <w:pStyle w:val="TableContents"/>
              <w:spacing w:after="46" w:line="240" w:lineRule="auto"/>
              <w:rPr>
                <w:sz w:val="20"/>
                <w:szCs w:val="20"/>
                <w:lang w:val="en-US"/>
              </w:rPr>
            </w:pPr>
            <w:r>
              <w:rPr>
                <w:sz w:val="20"/>
                <w:szCs w:val="20"/>
                <w:lang w:val="en-US"/>
              </w:rPr>
              <w:t>10 (80)</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35B4757F" w14:textId="171C31EB" w:rsidR="006E56C3" w:rsidRDefault="006E56C3" w:rsidP="00C50A7A">
            <w:pPr>
              <w:pStyle w:val="TableContents"/>
              <w:spacing w:after="46" w:line="240" w:lineRule="auto"/>
              <w:rPr>
                <w:sz w:val="20"/>
                <w:szCs w:val="20"/>
                <w:lang w:val="en-US"/>
              </w:rPr>
            </w:pPr>
            <w:r>
              <w:rPr>
                <w:sz w:val="20"/>
                <w:szCs w:val="20"/>
                <w:lang w:val="en-US"/>
              </w:rPr>
              <w:t>22.6 (1.4)</w:t>
            </w:r>
          </w:p>
        </w:tc>
      </w:tr>
      <w:tr w:rsidR="00C17AD7" w:rsidRPr="00E0042D" w14:paraId="2EC0418A"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F86E08A" w14:textId="135B0F01" w:rsidR="00C50A7A" w:rsidRDefault="00C50A7A" w:rsidP="00C50A7A">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biopsych.2012.11.018","ISSN":"18732402","abstract":"Background: The theory that prefrontal cortex (PFC) dysfunction in schizophrenia leads to excess subcortical dopamine has generated widespread interest because it provides a parsimonious account for two core features of schizophrenia, cognitive deficits and psychosis, respectively. However, there has been limited empirical validation of this model. Moreover, the identity of the specific subcortical brain regions and circuits that may be impaired as a result of PFC dysfunction and mediate its link to psychosis in schizophrenia remains unclear. We undertook this event-related functional magnetic resonance imaging study to test the hypothesis that PFC dysfunction is associated with altered function of and connectivity with dopamine regulating regions of the basal ganglia. Methods: Eighteen individuals with schizophrenia or schizoaffective disorder and 19 healthy control participants completed event-related functional magnetic resonance imaging during working memory. We conducted between-group contrasts of task-evoked, univariate activation maps to identify regions of altered function in schizophrenia. We also compared the groups on the level of functional connectivity between a priori identified PFC and basal ganglia regions to determine if prefrontal disconnectivity in patients was present. Results: We observed task-evoked hyperactivity of the substantia nigra that occurred in association with prefrontal and striatal hypoactivity in the schizophrenia group. The magnitude of prefrontal functional connectivity with these dysfunctional basal ganglia regions was decreased in the schizophrenia group. Additionally, the level of nigrostriatal functional connectivity predicted the level of psychosis. Conclusions: These results suggest that functional impairments of the prefrontal striatonigral circuit may be a common pathway linking the pathogenesis of cognitive deficits and psychosis in schizophrenia. © 2013 Society of Biological Psychiatry.","author":[{"dropping-particle":"","family":"Yoon","given":"Jong H.","non-dropping-particle":"","parse-names":false,"suffix":""},{"dropping-particle":"","family":"Minzenberg","given":"Michael J.","non-dropping-particle":"","parse-names":false,"suffix":""},{"dropping-particle":"","family":"Raouf","given":"Sherief","non-dropping-particle":"","parse-names":false,"suffix":""},{"dropping-particle":"","family":"D'Esposito","given":"Mark","non-dropping-particle":"","parse-names":false,"suffix":""},{"dropping-particle":"","family":"Carter","given":"Cameron S.","non-dropping-particle":"","parse-names":false,"suffix":""}],"container-title":"Biological Psychiatry","id":"ITEM-1","issue":"2","issued":{"date-parts":[["2013","7","15"]]},"page":"122-129","publisher":"Elsevier USA","title":"Impaired prefrontal-basal ganglia functional connectivity and substantia nigra hyperactivity in schizophrenia","type":"article-journal","volume":"74"},"uris":["http://www.mendeley.com/documents/?uuid=7178e9a5-abc2-3493-af59-4ff67d12ae13"]}],"mendeley":{"formattedCitation":"(Yoon, Minzenberg, Raouf, D’Esposito, &amp; Carter, 2013)","manualFormatting":"Yoon et al., 2013","plainTextFormattedCitation":"(Yoon, Minzenberg, Raouf, D’Esposito, &amp; Carter, 2013)","previouslyFormattedCitation":"(Yoon, Minzenberg, Raouf, D’Esposito, &amp; Carter, 2013)"},"properties":{"noteIndex":0},"schema":"https://github.com/citation-style-language/schema/raw/master/csl-citation.json"}</w:instrText>
            </w:r>
            <w:r>
              <w:rPr>
                <w:sz w:val="20"/>
                <w:szCs w:val="20"/>
                <w:lang w:val="en-US"/>
              </w:rPr>
              <w:fldChar w:fldCharType="separate"/>
            </w:r>
            <w:r w:rsidRPr="006E0642">
              <w:rPr>
                <w:noProof/>
                <w:sz w:val="20"/>
                <w:szCs w:val="20"/>
                <w:lang w:val="en-US"/>
              </w:rPr>
              <w:t>Yoon et al., 2013</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7342FD8D" w14:textId="777B9F33" w:rsidR="00C50A7A" w:rsidRPr="00E0042D" w:rsidRDefault="00C50A7A" w:rsidP="00C50A7A">
            <w:pPr>
              <w:pStyle w:val="TableContents"/>
              <w:spacing w:after="46" w:line="240" w:lineRule="auto"/>
              <w:rPr>
                <w:sz w:val="20"/>
                <w:szCs w:val="20"/>
                <w:lang w:val="en-US"/>
              </w:rPr>
            </w:pPr>
            <w:r>
              <w:rPr>
                <w:sz w:val="20"/>
                <w:szCs w:val="20"/>
                <w:lang w:val="en-US"/>
              </w:rPr>
              <w:t>18 (66.67)</w:t>
            </w:r>
          </w:p>
        </w:tc>
        <w:tc>
          <w:tcPr>
            <w:tcW w:w="1176" w:type="dxa"/>
            <w:tcBorders>
              <w:top w:val="single" w:sz="2" w:space="0" w:color="000001"/>
              <w:left w:val="single" w:sz="2" w:space="0" w:color="000001"/>
              <w:bottom w:val="single" w:sz="2" w:space="0" w:color="000001"/>
            </w:tcBorders>
            <w:shd w:val="clear" w:color="auto" w:fill="auto"/>
          </w:tcPr>
          <w:p w14:paraId="6C05FC43" w14:textId="77777777" w:rsidR="00C50A7A" w:rsidRPr="00E0042D" w:rsidRDefault="00C50A7A" w:rsidP="00C50A7A">
            <w:pPr>
              <w:pStyle w:val="TableContents"/>
              <w:spacing w:after="46" w:line="240" w:lineRule="auto"/>
              <w:rPr>
                <w:sz w:val="20"/>
                <w:szCs w:val="20"/>
                <w:lang w:val="en-US"/>
              </w:rPr>
            </w:pPr>
            <w:r>
              <w:rPr>
                <w:sz w:val="20"/>
                <w:szCs w:val="20"/>
                <w:lang w:val="en-US"/>
              </w:rPr>
              <w:t>33.1 (10.7)</w:t>
            </w:r>
          </w:p>
        </w:tc>
        <w:tc>
          <w:tcPr>
            <w:tcW w:w="1259" w:type="dxa"/>
            <w:tcBorders>
              <w:top w:val="single" w:sz="2" w:space="0" w:color="000001"/>
              <w:left w:val="single" w:sz="2" w:space="0" w:color="000001"/>
              <w:bottom w:val="single" w:sz="2" w:space="0" w:color="000001"/>
              <w:right w:val="single" w:sz="2" w:space="0" w:color="000001"/>
            </w:tcBorders>
          </w:tcPr>
          <w:p w14:paraId="244E604C" w14:textId="6A027E64"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0890F49" w14:textId="46D43C9B" w:rsidR="00C50A7A" w:rsidRDefault="00976DF2" w:rsidP="00C50A7A">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CAB81DD" w14:textId="671F8DA0" w:rsidR="00C50A7A" w:rsidRPr="00E0042D" w:rsidRDefault="00C50A7A"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1AA1C7F0" w14:textId="6303A440" w:rsidR="00C50A7A" w:rsidRPr="00E0042D" w:rsidRDefault="00976DF2"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1FE2636C" w14:textId="14906B21" w:rsidR="00C50A7A" w:rsidRDefault="00976DF2"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7DB1935E" w14:textId="2976CEBF" w:rsidR="00C50A7A" w:rsidRDefault="00976DF2"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B80150F" w14:textId="3A7D8DB1" w:rsidR="00C50A7A" w:rsidRPr="00E0042D" w:rsidRDefault="00C50A7A" w:rsidP="00C50A7A">
            <w:pPr>
              <w:pStyle w:val="TableContents"/>
              <w:spacing w:after="46" w:line="240" w:lineRule="auto"/>
              <w:rPr>
                <w:sz w:val="20"/>
                <w:szCs w:val="20"/>
                <w:lang w:val="en-US"/>
              </w:rPr>
            </w:pPr>
            <w:r>
              <w:rPr>
                <w:sz w:val="20"/>
                <w:szCs w:val="20"/>
                <w:lang w:val="en-US"/>
              </w:rPr>
              <w:t>19 (57.89)</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BB4B63F" w14:textId="77777777" w:rsidR="00C50A7A" w:rsidRPr="00E0042D" w:rsidRDefault="00C50A7A" w:rsidP="00C50A7A">
            <w:pPr>
              <w:pStyle w:val="TableContents"/>
              <w:spacing w:after="46" w:line="240" w:lineRule="auto"/>
              <w:rPr>
                <w:sz w:val="20"/>
                <w:szCs w:val="20"/>
                <w:lang w:val="en-US"/>
              </w:rPr>
            </w:pPr>
            <w:r>
              <w:rPr>
                <w:sz w:val="20"/>
                <w:szCs w:val="20"/>
                <w:lang w:val="en-US"/>
              </w:rPr>
              <w:t>28.8 (7.3)</w:t>
            </w:r>
          </w:p>
        </w:tc>
      </w:tr>
      <w:tr w:rsidR="00C17AD7" w:rsidRPr="007C5899" w14:paraId="503FFEA3"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209F1CE2" w14:textId="53B678DC" w:rsidR="00C50A7A" w:rsidRDefault="00C50A7A" w:rsidP="00C50A7A">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7.12.006","ISSN":"22131582","PMID":"29264112","abstract":"Schizophrenia is a disorder characterized by functional dysconnectivity among distributed brain regions. However, it is unclear how causal influences among large-scale brain networks are disrupted in schizophrenia. In this study, we used dynamic causal modeling (DCM) to assess the hypothesis that there is aberrant directed (effective) connectivity within and between three key large-scale brain networks (the dorsal attention network, the salience network and the default mode network) in schizophrenia during a working memory task. Functional MRI data during an n-back task from 40 patients with schizophrenia and 62 healthy controls were analyzed. Using hierarchical modeling of between-subject effects in DCM with Parametric Empirical Bayes, we found that intrinsic (within-region) and extrinsic (between-region) effective connectivity involving prefrontal regions were abnormal in schizophrenia. Specifically, in patients (i) inhibitory self-connections in prefrontal regions of the dorsal attention network were decreased across task conditions; (ii) extrinsic connectivity between regions of the default mode network was increased; specifically, from posterior cingulate cortex to the medial prefrontal cortex; (iii) between-network extrinsic connections involving the prefrontal cortex were altered; (iv) connections within networks and between networks were correlated with the severity of clinical symptoms and impaired cognition beyond working memory. In short, this study revealed the predominance of reduced synaptic efficacy of prefrontal efferents and afferents in the pathophysiology of schizophrenia.","author":[{"dropping-particle":"","family":"Zhou","given":"Yuan","non-dropping-particle":"","parse-names":false,"suffix":""},{"dropping-particle":"","family":"Zeidman","given":"Peter","non-dropping-particle":"","parse-names":false,"suffix":""},{"dropping-particle":"","family":"Wu","given":"Shihao","non-dropping-particle":"","parse-names":false,"suffix":""},{"dropping-particle":"","family":"Razi","given":"Adeel","non-dropping-particle":"","parse-names":false,"suffix":""},{"dropping-particle":"","family":"Chen","given":"Cheng","non-dropping-particle":"","parse-names":false,"suffix":""},{"dropping-particle":"","family":"Yang","given":"Liuqing","non-dropping-particle":"","parse-names":false,"suffix":""},{"dropping-particle":"","family":"Zou","given":"Jilin","non-dropping-particle":"","parse-names":false,"suffix":""},{"dropping-particle":"","family":"Wang","given":"Gaohua","non-dropping-particle":"","parse-names":false,"suffix":""},{"dropping-particle":"","family":"Wang","given":"Huiling","non-dropping-particle":"","parse-names":false,"suffix":""},{"dropping-particle":"","family":"Friston","given":"Karl J.","non-dropping-particle":"","parse-names":false,"suffix":""}],"container-title":"NeuroImage: Clinical","id":"ITEM-1","issued":{"date-parts":[["2018"]]},"title":"Altered intrinsic and extrinsic connectivity in schizophrenia","type":"article-journal"},"uris":["http://www.mendeley.com/documents/?uuid=e45fe4f7-8f99-3bb5-bfa4-fc466a9f1f42"]}],"mendeley":{"formattedCitation":"(Zhou et al., 2018)","manualFormatting":"Zhou et al., 2018","plainTextFormattedCitation":"(Zhou et al., 2018)","previouslyFormattedCitation":"(Zhou et al., 2018)"},"properties":{"noteIndex":0},"schema":"https://github.com/citation-style-language/schema/raw/master/csl-citation.json"}</w:instrText>
            </w:r>
            <w:r>
              <w:rPr>
                <w:sz w:val="20"/>
                <w:szCs w:val="20"/>
                <w:lang w:val="en-US"/>
              </w:rPr>
              <w:fldChar w:fldCharType="separate"/>
            </w:r>
            <w:r w:rsidRPr="006E0642">
              <w:rPr>
                <w:noProof/>
                <w:sz w:val="20"/>
                <w:szCs w:val="20"/>
                <w:lang w:val="en-US"/>
              </w:rPr>
              <w:t>Zhou et al., 2018</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E26BD2F" w14:textId="35093E69" w:rsidR="00C50A7A" w:rsidRPr="00E0042D" w:rsidRDefault="00C50A7A" w:rsidP="00C50A7A">
            <w:pPr>
              <w:pStyle w:val="TableContents"/>
              <w:spacing w:after="46" w:line="240" w:lineRule="auto"/>
              <w:rPr>
                <w:sz w:val="20"/>
                <w:szCs w:val="20"/>
                <w:lang w:val="en-US"/>
              </w:rPr>
            </w:pPr>
            <w:r>
              <w:rPr>
                <w:sz w:val="20"/>
                <w:szCs w:val="20"/>
                <w:lang w:val="en-US"/>
              </w:rPr>
              <w:t>40 (52.5)</w:t>
            </w:r>
          </w:p>
        </w:tc>
        <w:tc>
          <w:tcPr>
            <w:tcW w:w="1176" w:type="dxa"/>
            <w:tcBorders>
              <w:top w:val="single" w:sz="2" w:space="0" w:color="000001"/>
              <w:left w:val="single" w:sz="2" w:space="0" w:color="000001"/>
              <w:bottom w:val="single" w:sz="2" w:space="0" w:color="000001"/>
            </w:tcBorders>
            <w:shd w:val="clear" w:color="auto" w:fill="auto"/>
          </w:tcPr>
          <w:p w14:paraId="0F34A691" w14:textId="77777777" w:rsidR="00C50A7A" w:rsidRPr="00E0042D" w:rsidRDefault="00C50A7A" w:rsidP="00C50A7A">
            <w:pPr>
              <w:pStyle w:val="TableContents"/>
              <w:spacing w:after="46" w:line="240" w:lineRule="auto"/>
              <w:rPr>
                <w:sz w:val="20"/>
                <w:szCs w:val="20"/>
                <w:lang w:val="en-US"/>
              </w:rPr>
            </w:pPr>
            <w:r>
              <w:rPr>
                <w:sz w:val="20"/>
                <w:szCs w:val="20"/>
                <w:lang w:val="en-US"/>
              </w:rPr>
              <w:t>23.4 (4.22)</w:t>
            </w:r>
          </w:p>
        </w:tc>
        <w:tc>
          <w:tcPr>
            <w:tcW w:w="1259" w:type="dxa"/>
            <w:tcBorders>
              <w:top w:val="single" w:sz="2" w:space="0" w:color="000001"/>
              <w:left w:val="single" w:sz="2" w:space="0" w:color="000001"/>
              <w:bottom w:val="single" w:sz="2" w:space="0" w:color="000001"/>
              <w:right w:val="single" w:sz="2" w:space="0" w:color="000001"/>
            </w:tcBorders>
          </w:tcPr>
          <w:p w14:paraId="09414384" w14:textId="7CB7B976" w:rsidR="00C50A7A" w:rsidRDefault="00C50A7A"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09D1E86C" w14:textId="5B86B95F" w:rsidR="00C50A7A" w:rsidRDefault="00976DF2" w:rsidP="00C50A7A">
            <w:pPr>
              <w:pStyle w:val="TableContents"/>
              <w:spacing w:after="46" w:line="240" w:lineRule="auto"/>
              <w:rPr>
                <w:sz w:val="20"/>
                <w:szCs w:val="20"/>
                <w:lang w:val="en-US"/>
              </w:rPr>
            </w:pPr>
            <w:r>
              <w:rPr>
                <w:sz w:val="20"/>
                <w:szCs w:val="20"/>
                <w:lang w:val="en-US"/>
              </w:rPr>
              <w:t>2.19 (1.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1E6D121" w14:textId="5A825F6E" w:rsidR="00C50A7A" w:rsidRPr="00E0042D" w:rsidRDefault="00C50A7A" w:rsidP="00C50A7A">
            <w:pPr>
              <w:pStyle w:val="TableContents"/>
              <w:spacing w:after="46" w:line="240" w:lineRule="auto"/>
              <w:rPr>
                <w:sz w:val="20"/>
                <w:szCs w:val="20"/>
                <w:lang w:val="en-US"/>
              </w:rPr>
            </w:pPr>
            <w:r>
              <w:rPr>
                <w:sz w:val="20"/>
                <w:szCs w:val="20"/>
                <w:lang w:val="en-US"/>
              </w:rPr>
              <w:t>82.91 (NA)</w:t>
            </w:r>
            <w:r w:rsidR="00976DF2">
              <w:rPr>
                <w:sz w:val="20"/>
                <w:szCs w:val="20"/>
                <w:lang w:val="en-US"/>
              </w:rPr>
              <w:t>*</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EF1D1A1" w14:textId="5DC83ACE" w:rsidR="00C50A7A" w:rsidRPr="00E0042D" w:rsidRDefault="00976DF2" w:rsidP="00C50A7A">
            <w:pPr>
              <w:pStyle w:val="TableContents"/>
              <w:spacing w:after="46" w:line="240" w:lineRule="auto"/>
              <w:rPr>
                <w:sz w:val="20"/>
                <w:szCs w:val="20"/>
                <w:lang w:val="en-US"/>
              </w:rPr>
            </w:pPr>
            <w:r>
              <w:rPr>
                <w:sz w:val="20"/>
                <w:szCs w:val="20"/>
                <w:lang w:val="en-US"/>
              </w:rPr>
              <w:t>22.55 (3.59)</w:t>
            </w:r>
          </w:p>
        </w:tc>
        <w:tc>
          <w:tcPr>
            <w:tcW w:w="1176" w:type="dxa"/>
            <w:tcBorders>
              <w:top w:val="single" w:sz="2" w:space="0" w:color="000001"/>
              <w:left w:val="single" w:sz="2" w:space="0" w:color="000001"/>
              <w:bottom w:val="single" w:sz="2" w:space="0" w:color="000001"/>
              <w:right w:val="single" w:sz="2" w:space="0" w:color="000001"/>
            </w:tcBorders>
          </w:tcPr>
          <w:p w14:paraId="4B4D3BA5" w14:textId="727D2384" w:rsidR="00C50A7A" w:rsidRDefault="00976DF2" w:rsidP="00C50A7A">
            <w:pPr>
              <w:pStyle w:val="TableContents"/>
              <w:spacing w:after="46" w:line="240" w:lineRule="auto"/>
              <w:rPr>
                <w:sz w:val="20"/>
                <w:szCs w:val="20"/>
                <w:lang w:val="en-US"/>
              </w:rPr>
            </w:pPr>
            <w:r>
              <w:rPr>
                <w:sz w:val="20"/>
                <w:szCs w:val="20"/>
                <w:lang w:val="en-US"/>
              </w:rPr>
              <w:t>19.23 (5.2)</w:t>
            </w:r>
          </w:p>
        </w:tc>
        <w:tc>
          <w:tcPr>
            <w:tcW w:w="1190" w:type="dxa"/>
            <w:tcBorders>
              <w:top w:val="single" w:sz="2" w:space="0" w:color="000001"/>
              <w:left w:val="single" w:sz="2" w:space="0" w:color="000001"/>
              <w:bottom w:val="single" w:sz="2" w:space="0" w:color="000001"/>
              <w:right w:val="single" w:sz="2" w:space="0" w:color="000001"/>
            </w:tcBorders>
          </w:tcPr>
          <w:p w14:paraId="6F0384A1" w14:textId="26CF88E1" w:rsidR="00C50A7A" w:rsidRDefault="00976DF2" w:rsidP="00C50A7A">
            <w:pPr>
              <w:pStyle w:val="TableContents"/>
              <w:spacing w:after="46" w:line="240" w:lineRule="auto"/>
              <w:rPr>
                <w:sz w:val="20"/>
                <w:szCs w:val="20"/>
                <w:lang w:val="en-US"/>
              </w:rPr>
            </w:pPr>
            <w:r>
              <w:rPr>
                <w:sz w:val="20"/>
                <w:szCs w:val="20"/>
                <w:lang w:val="en-US"/>
              </w:rPr>
              <w:t>41.13 (6.41)</w:t>
            </w:r>
          </w:p>
        </w:tc>
        <w:tc>
          <w:tcPr>
            <w:tcW w:w="1105" w:type="dxa"/>
            <w:tcBorders>
              <w:top w:val="single" w:sz="2" w:space="0" w:color="000001"/>
              <w:left w:val="single" w:sz="2" w:space="0" w:color="000001"/>
              <w:bottom w:val="single" w:sz="2" w:space="0" w:color="000001"/>
            </w:tcBorders>
            <w:shd w:val="clear" w:color="auto" w:fill="auto"/>
          </w:tcPr>
          <w:p w14:paraId="5E03E407" w14:textId="206F75B6" w:rsidR="00C50A7A" w:rsidRPr="00E0042D" w:rsidRDefault="00C50A7A" w:rsidP="00C50A7A">
            <w:pPr>
              <w:pStyle w:val="TableContents"/>
              <w:spacing w:after="46" w:line="240" w:lineRule="auto"/>
              <w:rPr>
                <w:sz w:val="20"/>
                <w:szCs w:val="20"/>
                <w:lang w:val="en-US"/>
              </w:rPr>
            </w:pPr>
            <w:r>
              <w:rPr>
                <w:sz w:val="20"/>
                <w:szCs w:val="20"/>
                <w:lang w:val="en-US"/>
              </w:rPr>
              <w:t>62 (56.4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564FD8E0" w14:textId="77777777" w:rsidR="00C50A7A" w:rsidRPr="00E0042D" w:rsidRDefault="00C50A7A" w:rsidP="00C50A7A">
            <w:pPr>
              <w:pStyle w:val="TableContents"/>
              <w:spacing w:after="46" w:line="240" w:lineRule="auto"/>
              <w:rPr>
                <w:sz w:val="20"/>
                <w:szCs w:val="20"/>
                <w:lang w:val="en-US"/>
              </w:rPr>
            </w:pPr>
            <w:r>
              <w:rPr>
                <w:sz w:val="20"/>
                <w:szCs w:val="20"/>
                <w:lang w:val="en-US"/>
              </w:rPr>
              <w:t>23.58 (4.9)</w:t>
            </w:r>
          </w:p>
        </w:tc>
      </w:tr>
      <w:tr w:rsidR="00AC292B" w:rsidRPr="007C5899" w14:paraId="32E8B985" w14:textId="77777777" w:rsidTr="00EA6979">
        <w:trPr>
          <w:trHeight w:val="244"/>
        </w:trPr>
        <w:tc>
          <w:tcPr>
            <w:tcW w:w="2823" w:type="dxa"/>
            <w:tcBorders>
              <w:top w:val="single" w:sz="2" w:space="0" w:color="000001"/>
              <w:left w:val="single" w:sz="2" w:space="0" w:color="000001"/>
              <w:bottom w:val="single" w:sz="2" w:space="0" w:color="000001"/>
            </w:tcBorders>
            <w:shd w:val="clear" w:color="auto" w:fill="auto"/>
          </w:tcPr>
          <w:p w14:paraId="4471E215" w14:textId="1DB28DDD" w:rsidR="00AC292B" w:rsidRDefault="00AC292B" w:rsidP="00C50A7A">
            <w:pPr>
              <w:spacing w:after="46" w:line="240" w:lineRule="auto"/>
              <w:rPr>
                <w:sz w:val="20"/>
                <w:szCs w:val="20"/>
                <w:lang w:val="en-US"/>
              </w:rPr>
            </w:pPr>
            <w:r>
              <w:rPr>
                <w:sz w:val="20"/>
                <w:szCs w:val="20"/>
                <w:lang w:val="en-US"/>
              </w:rPr>
              <w:fldChar w:fldCharType="begin" w:fldLock="1"/>
            </w:r>
            <w:r w:rsidR="006E56C3">
              <w:rPr>
                <w:sz w:val="20"/>
                <w:szCs w:val="20"/>
                <w:lang w:val="en-US"/>
              </w:rPr>
              <w:instrText>ADDIN CSL_CITATION {"citationItems":[{"id":"ITEM-1","itemData":{"DOI":"10.1016/j.pscychresns.2010.03.007","ISSN":"09254927","PMID":"20702070","abstract":"Background: Declarative memory disturbances, known to substantially contribute to cognitive impairment in schizophrenia, have previously been attributed to prefrontal as well as hippocampal dysfunction. Aims: To characterize the role of prefrontal and mesolimbic/hippocampal dysfunction during memory encoding in schizophrenia. Method: Neuronal activation in schizophrenia patients and controls was assessed using functional magnetic resonance imaging (fMRI) during encoding of words in a deep (semantic judgement) and shallow (case judgment) task. A free recall (no delay) and a recognition task (24 h delay) were performed. Results: Free recall, but not recognition performance was reduced in patients. Reduced performance was correlated with positive symptoms which in turn were related to increased left hippocampal activity during successful encoding. Furthermore, schizophrenia patients displayed a hippocampal hyperactivity during deep encoding irrespective of encoding success along with a reduced anterior cingulate cortex (ACC) and dorsomedial prefrontal cortex (DMPFC) activity in successful encoding but an intact left inferior frontal cortex (LIFC) activity. Conclusions: This study provides the first evidence directly linking positive symptoms and memory deficits to dysfunctional hippocampal hyperactivity. It thereby underscores the pivotal pathophysiological role of a hyperdopaminergic mesolimbic state in schizophrenia. © 2010 Elsevier Ireland Ltd.","author":[{"dropping-particle":"","family":"Zierhut","given":"Kathrin","non-dropping-particle":"","parse-names":false,"suffix":""},{"dropping-particle":"","family":"Bogerts","given":"Bernhard","non-dropping-particle":"","parse-names":false,"suffix":""},{"dropping-particle":"","family":"Schott","given":"Björn","non-dropping-particle":"","parse-names":false,"suffix":""},{"dropping-particle":"","family":"Fenker","given":"Daniela","non-dropping-particle":"","parse-names":false,"suffix":""},{"dropping-particle":"","family":"Walter","given":"Martin","non-dropping-particle":"","parse-names":false,"suffix":""},{"dropping-particle":"","family":"Albrecht","given":"Dominik","non-dropping-particle":"","parse-names":false,"suffix":""},{"dropping-particle":"","family":"Steiner","given":"Johann","non-dropping-particle":"","parse-names":false,"suffix":""},{"dropping-particle":"","family":"Schütze","given":"Hartmut","non-dropping-particle":"","parse-names":false,"suffix":""},{"dropping-particle":"","family":"Northoff","given":"Georg","non-dropping-particle":"","parse-names":false,"suffix":""},{"dropping-particle":"","family":"Düzel","given":"Emrah","non-dropping-particle":"","parse-names":false,"suffix":""},{"dropping-particle":"","family":"Schiltz","given":"K.","non-dropping-particle":"","parse-names":false,"suffix":""}],"container-title":"Psychiatry Research - Neuroimaging","id":"ITEM-1","issue":"3","issued":{"date-parts":[["2010","9","30"]]},"page":"187-194","publisher":"Elsevier","title":"The role of hippocampus dysfunction in deficient memory encoding and positive symptoms in schizophrenia","type":"article-journal","volume":"183"},"uris":["http://www.mendeley.com/documents/?uuid=8f0740f8-f7ad-3f1d-af45-62413ac6a54c"]}],"mendeley":{"formattedCitation":"(Zierhut et al., 2010)","manualFormatting":"Zierhut et al., 2010","plainTextFormattedCitation":"(Zierhut et al., 2010)","previouslyFormattedCitation":"(Zierhut et al., 2010)"},"properties":{"noteIndex":0},"schema":"https://github.com/citation-style-language/schema/raw/master/csl-citation.json"}</w:instrText>
            </w:r>
            <w:r>
              <w:rPr>
                <w:sz w:val="20"/>
                <w:szCs w:val="20"/>
                <w:lang w:val="en-US"/>
              </w:rPr>
              <w:fldChar w:fldCharType="separate"/>
            </w:r>
            <w:r w:rsidRPr="00AC292B">
              <w:rPr>
                <w:noProof/>
                <w:sz w:val="20"/>
                <w:szCs w:val="20"/>
                <w:lang w:val="en-US"/>
              </w:rPr>
              <w:t>Zierhut et al., 2010</w:t>
            </w:r>
            <w:r>
              <w:rPr>
                <w:sz w:val="20"/>
                <w:szCs w:val="20"/>
                <w:lang w:val="en-US"/>
              </w:rPr>
              <w:fldChar w:fldCharType="end"/>
            </w:r>
          </w:p>
        </w:tc>
        <w:tc>
          <w:tcPr>
            <w:tcW w:w="1078" w:type="dxa"/>
            <w:tcBorders>
              <w:top w:val="single" w:sz="2" w:space="0" w:color="000001"/>
              <w:left w:val="single" w:sz="2" w:space="0" w:color="000001"/>
              <w:bottom w:val="single" w:sz="2" w:space="0" w:color="000001"/>
            </w:tcBorders>
            <w:shd w:val="clear" w:color="auto" w:fill="auto"/>
          </w:tcPr>
          <w:p w14:paraId="5FFB06BC" w14:textId="0993CFE9" w:rsidR="00AC292B" w:rsidRDefault="00AC292B" w:rsidP="00C50A7A">
            <w:pPr>
              <w:pStyle w:val="TableContents"/>
              <w:spacing w:after="46" w:line="240" w:lineRule="auto"/>
              <w:rPr>
                <w:sz w:val="20"/>
                <w:szCs w:val="20"/>
                <w:lang w:val="en-US"/>
              </w:rPr>
            </w:pPr>
            <w:r>
              <w:rPr>
                <w:sz w:val="20"/>
                <w:szCs w:val="20"/>
                <w:lang w:val="en-US"/>
              </w:rPr>
              <w:t>11 (63.64)</w:t>
            </w:r>
          </w:p>
        </w:tc>
        <w:tc>
          <w:tcPr>
            <w:tcW w:w="1176" w:type="dxa"/>
            <w:tcBorders>
              <w:top w:val="single" w:sz="2" w:space="0" w:color="000001"/>
              <w:left w:val="single" w:sz="2" w:space="0" w:color="000001"/>
              <w:bottom w:val="single" w:sz="2" w:space="0" w:color="000001"/>
            </w:tcBorders>
            <w:shd w:val="clear" w:color="auto" w:fill="auto"/>
          </w:tcPr>
          <w:p w14:paraId="3C3E4299" w14:textId="4A57AD7A" w:rsidR="00AC292B" w:rsidRDefault="00AC292B" w:rsidP="00C50A7A">
            <w:pPr>
              <w:pStyle w:val="TableContents"/>
              <w:spacing w:after="46" w:line="240" w:lineRule="auto"/>
              <w:rPr>
                <w:sz w:val="20"/>
                <w:szCs w:val="20"/>
                <w:lang w:val="en-US"/>
              </w:rPr>
            </w:pPr>
            <w:r>
              <w:rPr>
                <w:sz w:val="20"/>
                <w:szCs w:val="20"/>
                <w:lang w:val="en-US"/>
              </w:rPr>
              <w:t>29 (10.98)</w:t>
            </w:r>
          </w:p>
        </w:tc>
        <w:tc>
          <w:tcPr>
            <w:tcW w:w="1259" w:type="dxa"/>
            <w:tcBorders>
              <w:top w:val="single" w:sz="2" w:space="0" w:color="000001"/>
              <w:left w:val="single" w:sz="2" w:space="0" w:color="000001"/>
              <w:bottom w:val="single" w:sz="2" w:space="0" w:color="000001"/>
              <w:right w:val="single" w:sz="2" w:space="0" w:color="000001"/>
            </w:tcBorders>
          </w:tcPr>
          <w:p w14:paraId="3B8DBB6D" w14:textId="1815DC4F" w:rsidR="00AC292B" w:rsidRDefault="00AC292B" w:rsidP="00C50A7A">
            <w:pPr>
              <w:pStyle w:val="TableContents"/>
              <w:spacing w:after="46" w:line="240" w:lineRule="auto"/>
              <w:rPr>
                <w:sz w:val="20"/>
                <w:szCs w:val="20"/>
                <w:lang w:val="en-US"/>
              </w:rPr>
            </w:pPr>
            <w:r>
              <w:rPr>
                <w:sz w:val="20"/>
                <w:szCs w:val="20"/>
                <w:lang w:val="en-US"/>
              </w:rPr>
              <w:t>100</w:t>
            </w:r>
          </w:p>
        </w:tc>
        <w:tc>
          <w:tcPr>
            <w:tcW w:w="1162" w:type="dxa"/>
            <w:tcBorders>
              <w:top w:val="single" w:sz="2" w:space="0" w:color="000001"/>
              <w:left w:val="single" w:sz="2" w:space="0" w:color="000001"/>
              <w:bottom w:val="single" w:sz="2" w:space="0" w:color="000001"/>
            </w:tcBorders>
          </w:tcPr>
          <w:p w14:paraId="475C2841" w14:textId="5FC66E36" w:rsidR="00AC292B" w:rsidRDefault="00AC292B" w:rsidP="00C50A7A">
            <w:pPr>
              <w:pStyle w:val="TableContents"/>
              <w:spacing w:after="46" w:line="240" w:lineRule="auto"/>
              <w:rPr>
                <w:sz w:val="20"/>
                <w:szCs w:val="20"/>
                <w:lang w:val="en-US"/>
              </w:rPr>
            </w:pPr>
            <w:r>
              <w:rPr>
                <w:sz w:val="20"/>
                <w:szCs w:val="20"/>
                <w:lang w:val="en-US"/>
              </w:rPr>
              <w:t>6.09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5810F6B" w14:textId="41C86200" w:rsidR="00AC292B" w:rsidRDefault="00AC292B" w:rsidP="00C50A7A">
            <w:pPr>
              <w:pStyle w:val="TableContents"/>
              <w:spacing w:after="46" w:line="240" w:lineRule="auto"/>
              <w:rPr>
                <w:sz w:val="20"/>
                <w:szCs w:val="20"/>
                <w:lang w:val="en-US"/>
              </w:rPr>
            </w:pPr>
            <w:r>
              <w:rPr>
                <w:sz w:val="20"/>
                <w:szCs w:val="20"/>
                <w:lang w:val="en-US"/>
              </w:rPr>
              <w:t>79.91 (23.58)</w:t>
            </w:r>
          </w:p>
        </w:tc>
        <w:tc>
          <w:tcPr>
            <w:tcW w:w="1176" w:type="dxa"/>
            <w:tcBorders>
              <w:top w:val="single" w:sz="2" w:space="0" w:color="000001"/>
              <w:left w:val="single" w:sz="2" w:space="0" w:color="000001"/>
              <w:bottom w:val="single" w:sz="2" w:space="0" w:color="000001"/>
              <w:right w:val="single" w:sz="2" w:space="0" w:color="000001"/>
            </w:tcBorders>
            <w:shd w:val="clear" w:color="auto" w:fill="auto"/>
          </w:tcPr>
          <w:p w14:paraId="3339527D" w14:textId="0BB9F0E9" w:rsidR="00AC292B" w:rsidRDefault="00AC292B" w:rsidP="00C50A7A">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right w:val="single" w:sz="2" w:space="0" w:color="000001"/>
            </w:tcBorders>
          </w:tcPr>
          <w:p w14:paraId="391E5E5A" w14:textId="188C2699" w:rsidR="00AC292B" w:rsidRDefault="00AC292B" w:rsidP="00C50A7A">
            <w:pPr>
              <w:pStyle w:val="TableContents"/>
              <w:spacing w:after="46" w:line="240" w:lineRule="auto"/>
              <w:rPr>
                <w:sz w:val="20"/>
                <w:szCs w:val="20"/>
                <w:lang w:val="en-US"/>
              </w:rPr>
            </w:pPr>
            <w:r>
              <w:rPr>
                <w:sz w:val="20"/>
                <w:szCs w:val="20"/>
                <w:lang w:val="en-US"/>
              </w:rPr>
              <w:t>NA</w:t>
            </w:r>
          </w:p>
        </w:tc>
        <w:tc>
          <w:tcPr>
            <w:tcW w:w="1190" w:type="dxa"/>
            <w:tcBorders>
              <w:top w:val="single" w:sz="2" w:space="0" w:color="000001"/>
              <w:left w:val="single" w:sz="2" w:space="0" w:color="000001"/>
              <w:bottom w:val="single" w:sz="2" w:space="0" w:color="000001"/>
              <w:right w:val="single" w:sz="2" w:space="0" w:color="000001"/>
            </w:tcBorders>
          </w:tcPr>
          <w:p w14:paraId="5D166D79" w14:textId="5D2BB403" w:rsidR="00AC292B" w:rsidRDefault="00AC292B" w:rsidP="00C50A7A">
            <w:pPr>
              <w:pStyle w:val="TableContents"/>
              <w:spacing w:after="46" w:line="240" w:lineRule="auto"/>
              <w:rPr>
                <w:sz w:val="20"/>
                <w:szCs w:val="20"/>
                <w:lang w:val="en-US"/>
              </w:rPr>
            </w:pPr>
            <w:r>
              <w:rPr>
                <w:sz w:val="20"/>
                <w:szCs w:val="20"/>
                <w:lang w:val="en-US"/>
              </w:rPr>
              <w:t>NA</w:t>
            </w:r>
          </w:p>
        </w:tc>
        <w:tc>
          <w:tcPr>
            <w:tcW w:w="1105" w:type="dxa"/>
            <w:tcBorders>
              <w:top w:val="single" w:sz="2" w:space="0" w:color="000001"/>
              <w:left w:val="single" w:sz="2" w:space="0" w:color="000001"/>
              <w:bottom w:val="single" w:sz="2" w:space="0" w:color="000001"/>
            </w:tcBorders>
            <w:shd w:val="clear" w:color="auto" w:fill="auto"/>
          </w:tcPr>
          <w:p w14:paraId="40729F70" w14:textId="0F4333FB" w:rsidR="00AC292B" w:rsidRDefault="00AC292B" w:rsidP="00C50A7A">
            <w:pPr>
              <w:pStyle w:val="TableContents"/>
              <w:spacing w:after="46" w:line="240" w:lineRule="auto"/>
              <w:rPr>
                <w:sz w:val="20"/>
                <w:szCs w:val="20"/>
                <w:lang w:val="en-US"/>
              </w:rPr>
            </w:pPr>
            <w:r>
              <w:rPr>
                <w:sz w:val="20"/>
                <w:szCs w:val="20"/>
                <w:lang w:val="en-US"/>
              </w:rPr>
              <w:t>13 (53.85)</w:t>
            </w:r>
          </w:p>
        </w:tc>
        <w:tc>
          <w:tcPr>
            <w:tcW w:w="1163" w:type="dxa"/>
            <w:tcBorders>
              <w:top w:val="single" w:sz="2" w:space="0" w:color="000001"/>
              <w:left w:val="single" w:sz="2" w:space="0" w:color="000001"/>
              <w:bottom w:val="single" w:sz="2" w:space="0" w:color="000001"/>
              <w:right w:val="single" w:sz="2" w:space="0" w:color="000001"/>
            </w:tcBorders>
            <w:shd w:val="clear" w:color="auto" w:fill="auto"/>
          </w:tcPr>
          <w:p w14:paraId="085B556C" w14:textId="1A00A4DA" w:rsidR="00AC292B" w:rsidRDefault="00AC292B" w:rsidP="00C50A7A">
            <w:pPr>
              <w:pStyle w:val="TableContents"/>
              <w:spacing w:after="46" w:line="240" w:lineRule="auto"/>
              <w:rPr>
                <w:sz w:val="20"/>
                <w:szCs w:val="20"/>
                <w:lang w:val="en-US"/>
              </w:rPr>
            </w:pPr>
            <w:r>
              <w:rPr>
                <w:sz w:val="20"/>
                <w:szCs w:val="20"/>
                <w:lang w:val="en-US"/>
              </w:rPr>
              <w:t>25 (4.67)</w:t>
            </w:r>
          </w:p>
        </w:tc>
      </w:tr>
    </w:tbl>
    <w:p w14:paraId="42189752" w14:textId="3E005D2A" w:rsidR="00176BC4" w:rsidRPr="005F022F" w:rsidRDefault="00176BC4" w:rsidP="00176BC4">
      <w:pPr>
        <w:spacing w:after="0" w:line="240" w:lineRule="auto"/>
        <w:jc w:val="both"/>
        <w:rPr>
          <w:sz w:val="18"/>
          <w:szCs w:val="18"/>
          <w:lang w:val="en-US"/>
        </w:rPr>
      </w:pPr>
      <w:r w:rsidRPr="005F022F">
        <w:rPr>
          <w:sz w:val="18"/>
          <w:szCs w:val="18"/>
          <w:lang w:val="en-US"/>
        </w:rPr>
        <w:t xml:space="preserve">Abbreviations: SD, standard deviation; </w:t>
      </w:r>
      <w:r>
        <w:rPr>
          <w:sz w:val="18"/>
          <w:szCs w:val="18"/>
          <w:lang w:val="en-US"/>
        </w:rPr>
        <w:t xml:space="preserve">PANSS, </w:t>
      </w:r>
      <w:r w:rsidRPr="00B960C8">
        <w:rPr>
          <w:sz w:val="18"/>
          <w:szCs w:val="18"/>
          <w:lang w:val="en-US"/>
        </w:rPr>
        <w:t>The Positive and Negative Syndrome Scale</w:t>
      </w:r>
      <w:r>
        <w:rPr>
          <w:sz w:val="18"/>
          <w:szCs w:val="18"/>
          <w:lang w:val="en-US"/>
        </w:rPr>
        <w:t xml:space="preserve">; </w:t>
      </w:r>
      <w:r w:rsidRPr="005F022F">
        <w:rPr>
          <w:sz w:val="18"/>
          <w:szCs w:val="18"/>
          <w:lang w:val="en-US"/>
        </w:rPr>
        <w:t>NA, not available.</w:t>
      </w:r>
      <w:r w:rsidR="00886716">
        <w:rPr>
          <w:sz w:val="18"/>
          <w:szCs w:val="18"/>
          <w:lang w:val="en-US"/>
        </w:rPr>
        <w:t xml:space="preserve"> *Duration of illness calculated based on reported age and age of onset; PANSS Total/subscales’ score calculated based on the reported scores on the other 3.</w:t>
      </w:r>
    </w:p>
    <w:p w14:paraId="50E5341D" w14:textId="77777777" w:rsidR="00B767D5" w:rsidRDefault="00B767D5" w:rsidP="002B429B">
      <w:pPr>
        <w:rPr>
          <w:b/>
          <w:lang w:val="en-US"/>
        </w:rPr>
      </w:pPr>
    </w:p>
    <w:p w14:paraId="5988D005" w14:textId="040D16E7" w:rsidR="00F36F79" w:rsidRDefault="00F36F79">
      <w:pPr>
        <w:rPr>
          <w:b/>
          <w:lang w:val="en-US"/>
        </w:rPr>
      </w:pPr>
      <w:r>
        <w:rPr>
          <w:b/>
          <w:lang w:val="en-US"/>
        </w:rPr>
        <w:br w:type="page"/>
      </w:r>
    </w:p>
    <w:p w14:paraId="625F4DE3" w14:textId="234AE3B1" w:rsidR="00176BC4" w:rsidRPr="005F022F" w:rsidRDefault="00F36F79" w:rsidP="00176BC4">
      <w:pPr>
        <w:rPr>
          <w:lang w:val="en-US"/>
        </w:rPr>
      </w:pPr>
      <w:r>
        <w:rPr>
          <w:b/>
          <w:lang w:val="en-US"/>
        </w:rPr>
        <w:lastRenderedPageBreak/>
        <w:t>S</w:t>
      </w:r>
      <w:r w:rsidR="000246AB">
        <w:rPr>
          <w:b/>
          <w:lang w:val="en-US"/>
        </w:rPr>
        <w:t xml:space="preserve">upplementary </w:t>
      </w:r>
      <w:r w:rsidR="00176BC4" w:rsidRPr="00D74C47">
        <w:rPr>
          <w:b/>
          <w:lang w:val="en-US"/>
        </w:rPr>
        <w:t xml:space="preserve">Table </w:t>
      </w:r>
      <w:r w:rsidR="001006ED">
        <w:rPr>
          <w:b/>
          <w:lang w:val="en-US"/>
        </w:rPr>
        <w:t>3</w:t>
      </w:r>
      <w:r w:rsidR="00176BC4" w:rsidRPr="00D74C47">
        <w:rPr>
          <w:b/>
          <w:lang w:val="en-US"/>
        </w:rPr>
        <w:t>.</w:t>
      </w:r>
      <w:r w:rsidR="00176BC4" w:rsidRPr="005F022F">
        <w:rPr>
          <w:lang w:val="en-US"/>
        </w:rPr>
        <w:t xml:space="preserve"> Description of the </w:t>
      </w:r>
      <w:r w:rsidR="002B429B">
        <w:rPr>
          <w:lang w:val="en-US"/>
        </w:rPr>
        <w:t>86</w:t>
      </w:r>
      <w:r w:rsidR="00176BC4" w:rsidRPr="005F022F">
        <w:rPr>
          <w:lang w:val="en-US"/>
        </w:rPr>
        <w:t xml:space="preserve"> functional magnetic resonance imaging data-sets included in </w:t>
      </w:r>
      <w:r w:rsidR="00FF1176">
        <w:rPr>
          <w:lang w:val="en-US"/>
        </w:rPr>
        <w:t xml:space="preserve">the </w:t>
      </w:r>
      <w:r w:rsidR="002B429B">
        <w:rPr>
          <w:lang w:val="en-US"/>
        </w:rPr>
        <w:t>social cognitive</w:t>
      </w:r>
      <w:r w:rsidR="00176BC4" w:rsidRPr="005F022F">
        <w:rPr>
          <w:lang w:val="en-US"/>
        </w:rPr>
        <w:t xml:space="preserve"> meta-analysis.</w:t>
      </w:r>
    </w:p>
    <w:tbl>
      <w:tblPr>
        <w:tblW w:w="14568" w:type="dxa"/>
        <w:tblInd w:w="30" w:type="dxa"/>
        <w:tblBorders>
          <w:top w:val="single" w:sz="2" w:space="0" w:color="000001"/>
          <w:left w:val="single" w:sz="2" w:space="0" w:color="000001"/>
          <w:bottom w:val="single" w:sz="2" w:space="0" w:color="000001"/>
          <w:insideH w:val="single" w:sz="2" w:space="0" w:color="000001"/>
        </w:tblBorders>
        <w:tblLayout w:type="fixed"/>
        <w:tblCellMar>
          <w:top w:w="55" w:type="dxa"/>
          <w:left w:w="21" w:type="dxa"/>
          <w:bottom w:w="55" w:type="dxa"/>
          <w:right w:w="55" w:type="dxa"/>
        </w:tblCellMar>
        <w:tblLook w:val="0000" w:firstRow="0" w:lastRow="0" w:firstColumn="0" w:lastColumn="0" w:noHBand="0" w:noVBand="0"/>
      </w:tblPr>
      <w:tblGrid>
        <w:gridCol w:w="2795"/>
        <w:gridCol w:w="1120"/>
        <w:gridCol w:w="1162"/>
        <w:gridCol w:w="1273"/>
        <w:gridCol w:w="1176"/>
        <w:gridCol w:w="1260"/>
        <w:gridCol w:w="1120"/>
        <w:gridCol w:w="1148"/>
        <w:gridCol w:w="1175"/>
        <w:gridCol w:w="1092"/>
        <w:gridCol w:w="1247"/>
      </w:tblGrid>
      <w:tr w:rsidR="00A401F8" w:rsidRPr="007C5899" w14:paraId="796367BE" w14:textId="77777777" w:rsidTr="00D1572F">
        <w:trPr>
          <w:trHeight w:val="290"/>
        </w:trPr>
        <w:tc>
          <w:tcPr>
            <w:tcW w:w="2795" w:type="dxa"/>
            <w:vMerge w:val="restart"/>
            <w:tcBorders>
              <w:top w:val="single" w:sz="2" w:space="0" w:color="000001"/>
              <w:left w:val="single" w:sz="2" w:space="0" w:color="000001"/>
            </w:tcBorders>
            <w:shd w:val="clear" w:color="auto" w:fill="auto"/>
            <w:vAlign w:val="bottom"/>
          </w:tcPr>
          <w:p w14:paraId="7D3BD8A6" w14:textId="77777777" w:rsidR="00A401F8" w:rsidRPr="005F022F" w:rsidRDefault="00A401F8" w:rsidP="009B37E4">
            <w:pPr>
              <w:pStyle w:val="TableContents"/>
              <w:spacing w:after="46" w:line="240" w:lineRule="auto"/>
              <w:rPr>
                <w:b/>
                <w:bCs/>
                <w:sz w:val="20"/>
                <w:szCs w:val="20"/>
                <w:lang w:val="en-US"/>
              </w:rPr>
            </w:pPr>
            <w:r w:rsidRPr="005F022F">
              <w:rPr>
                <w:b/>
                <w:bCs/>
                <w:sz w:val="20"/>
                <w:szCs w:val="20"/>
                <w:lang w:val="en-US"/>
              </w:rPr>
              <w:t>Study</w:t>
            </w:r>
          </w:p>
        </w:tc>
        <w:tc>
          <w:tcPr>
            <w:tcW w:w="9434" w:type="dxa"/>
            <w:gridSpan w:val="8"/>
            <w:tcBorders>
              <w:top w:val="single" w:sz="2" w:space="0" w:color="000001"/>
              <w:left w:val="single" w:sz="2" w:space="0" w:color="000001"/>
              <w:bottom w:val="single" w:sz="2" w:space="0" w:color="000001"/>
              <w:right w:val="single" w:sz="2" w:space="0" w:color="000001"/>
            </w:tcBorders>
            <w:shd w:val="clear" w:color="auto" w:fill="auto"/>
          </w:tcPr>
          <w:p w14:paraId="7CD37DC7" w14:textId="697B688E" w:rsidR="00A401F8" w:rsidRPr="005F022F" w:rsidRDefault="00A401F8" w:rsidP="00176BC4">
            <w:pPr>
              <w:pStyle w:val="TableContents"/>
              <w:spacing w:after="46" w:line="240" w:lineRule="auto"/>
              <w:rPr>
                <w:b/>
                <w:bCs/>
                <w:sz w:val="20"/>
                <w:szCs w:val="20"/>
                <w:lang w:val="en-US"/>
              </w:rPr>
            </w:pPr>
            <w:r w:rsidRPr="005F022F">
              <w:rPr>
                <w:b/>
                <w:bCs/>
                <w:sz w:val="20"/>
                <w:szCs w:val="20"/>
                <w:lang w:val="en-US"/>
              </w:rPr>
              <w:t>Clinical sample</w:t>
            </w:r>
          </w:p>
        </w:tc>
        <w:tc>
          <w:tcPr>
            <w:tcW w:w="2339" w:type="dxa"/>
            <w:gridSpan w:val="2"/>
            <w:tcBorders>
              <w:top w:val="single" w:sz="2" w:space="0" w:color="000001"/>
              <w:left w:val="single" w:sz="2" w:space="0" w:color="000001"/>
              <w:bottom w:val="single" w:sz="2" w:space="0" w:color="000001"/>
              <w:right w:val="single" w:sz="2" w:space="0" w:color="000001"/>
            </w:tcBorders>
            <w:shd w:val="clear" w:color="auto" w:fill="auto"/>
          </w:tcPr>
          <w:p w14:paraId="0A04E8CB" w14:textId="31B8E72C" w:rsidR="00A401F8" w:rsidRPr="005F022F" w:rsidRDefault="00261C7A" w:rsidP="00176BC4">
            <w:pPr>
              <w:pStyle w:val="TableContents"/>
              <w:spacing w:after="46" w:line="240" w:lineRule="auto"/>
              <w:rPr>
                <w:b/>
                <w:bCs/>
                <w:sz w:val="20"/>
                <w:szCs w:val="20"/>
                <w:lang w:val="en-US"/>
              </w:rPr>
            </w:pPr>
            <w:r>
              <w:rPr>
                <w:b/>
                <w:bCs/>
                <w:sz w:val="20"/>
                <w:szCs w:val="20"/>
                <w:lang w:val="en-US"/>
              </w:rPr>
              <w:t>Control</w:t>
            </w:r>
            <w:r w:rsidR="00A401F8" w:rsidRPr="005F022F">
              <w:rPr>
                <w:b/>
                <w:bCs/>
                <w:sz w:val="20"/>
                <w:szCs w:val="20"/>
                <w:lang w:val="en-US"/>
              </w:rPr>
              <w:t xml:space="preserve"> sample</w:t>
            </w:r>
          </w:p>
        </w:tc>
      </w:tr>
      <w:tr w:rsidR="00F87ACD" w:rsidRPr="007C5899" w14:paraId="454B97EA" w14:textId="77777777" w:rsidTr="00D1572F">
        <w:trPr>
          <w:trHeight w:val="290"/>
        </w:trPr>
        <w:tc>
          <w:tcPr>
            <w:tcW w:w="2795" w:type="dxa"/>
            <w:vMerge/>
            <w:tcBorders>
              <w:left w:val="single" w:sz="2" w:space="0" w:color="000001"/>
              <w:bottom w:val="single" w:sz="2" w:space="0" w:color="000001"/>
            </w:tcBorders>
            <w:shd w:val="clear" w:color="auto" w:fill="auto"/>
          </w:tcPr>
          <w:p w14:paraId="758FE678" w14:textId="77777777" w:rsidR="00A401F8" w:rsidRPr="005F022F" w:rsidRDefault="00A401F8" w:rsidP="00A401F8">
            <w:pPr>
              <w:pStyle w:val="TableContents"/>
              <w:spacing w:after="46" w:line="240" w:lineRule="auto"/>
              <w:rPr>
                <w:b/>
                <w:bCs/>
                <w:sz w:val="20"/>
                <w:szCs w:val="20"/>
                <w:lang w:val="en-US"/>
              </w:rPr>
            </w:pPr>
          </w:p>
        </w:tc>
        <w:tc>
          <w:tcPr>
            <w:tcW w:w="1120" w:type="dxa"/>
            <w:tcBorders>
              <w:top w:val="single" w:sz="2" w:space="0" w:color="000001"/>
              <w:left w:val="single" w:sz="2" w:space="0" w:color="000001"/>
              <w:bottom w:val="single" w:sz="2" w:space="0" w:color="000001"/>
            </w:tcBorders>
            <w:shd w:val="clear" w:color="auto" w:fill="auto"/>
            <w:vAlign w:val="bottom"/>
          </w:tcPr>
          <w:p w14:paraId="34D6D914" w14:textId="62463A8E" w:rsidR="00A401F8" w:rsidRPr="005F022F" w:rsidRDefault="00A401F8" w:rsidP="00A401F8">
            <w:pPr>
              <w:pStyle w:val="TableContents"/>
              <w:spacing w:after="46" w:line="240" w:lineRule="auto"/>
              <w:rPr>
                <w:b/>
                <w:bCs/>
                <w:sz w:val="20"/>
                <w:szCs w:val="20"/>
                <w:lang w:val="en-US"/>
              </w:rPr>
            </w:pPr>
            <w:r w:rsidRPr="00B767D5">
              <w:rPr>
                <w:b/>
                <w:bCs/>
                <w:lang w:val="en-US"/>
              </w:rPr>
              <w:t>N (% male)</w:t>
            </w:r>
          </w:p>
        </w:tc>
        <w:tc>
          <w:tcPr>
            <w:tcW w:w="1162" w:type="dxa"/>
            <w:tcBorders>
              <w:top w:val="single" w:sz="2" w:space="0" w:color="000001"/>
              <w:left w:val="single" w:sz="2" w:space="0" w:color="000001"/>
              <w:bottom w:val="single" w:sz="2" w:space="0" w:color="000001"/>
            </w:tcBorders>
            <w:shd w:val="clear" w:color="auto" w:fill="auto"/>
            <w:vAlign w:val="bottom"/>
          </w:tcPr>
          <w:p w14:paraId="3152B094" w14:textId="535E003B" w:rsidR="00A401F8" w:rsidRPr="005F022F" w:rsidRDefault="00A401F8" w:rsidP="00A401F8">
            <w:pPr>
              <w:pStyle w:val="TableContents"/>
              <w:spacing w:after="46" w:line="240" w:lineRule="auto"/>
              <w:rPr>
                <w:b/>
                <w:bCs/>
                <w:sz w:val="20"/>
                <w:szCs w:val="20"/>
                <w:lang w:val="en-US"/>
              </w:rPr>
            </w:pPr>
            <w:r w:rsidRPr="00B767D5">
              <w:rPr>
                <w:b/>
                <w:bCs/>
                <w:lang w:val="en-US"/>
              </w:rPr>
              <w:t>Age, y, Mean (SD)</w:t>
            </w:r>
          </w:p>
        </w:tc>
        <w:tc>
          <w:tcPr>
            <w:tcW w:w="1273" w:type="dxa"/>
            <w:tcBorders>
              <w:top w:val="single" w:sz="2" w:space="0" w:color="000001"/>
              <w:left w:val="single" w:sz="2" w:space="0" w:color="000001"/>
              <w:bottom w:val="single" w:sz="2" w:space="0" w:color="000001"/>
            </w:tcBorders>
            <w:vAlign w:val="bottom"/>
          </w:tcPr>
          <w:p w14:paraId="01954EA5" w14:textId="0396ECEB" w:rsidR="00A401F8" w:rsidRDefault="00A401F8" w:rsidP="00A401F8">
            <w:pPr>
              <w:pStyle w:val="TableContents"/>
              <w:spacing w:after="46" w:line="240" w:lineRule="auto"/>
              <w:rPr>
                <w:b/>
                <w:bCs/>
                <w:sz w:val="20"/>
                <w:szCs w:val="20"/>
                <w:lang w:val="en-US"/>
              </w:rPr>
            </w:pPr>
            <w:r w:rsidRPr="00B767D5">
              <w:rPr>
                <w:b/>
                <w:bCs/>
                <w:lang w:val="en-US"/>
              </w:rPr>
              <w:t>Medication, % medicated</w:t>
            </w:r>
          </w:p>
        </w:tc>
        <w:tc>
          <w:tcPr>
            <w:tcW w:w="1176" w:type="dxa"/>
            <w:tcBorders>
              <w:top w:val="single" w:sz="2" w:space="0" w:color="000001"/>
              <w:left w:val="single" w:sz="2" w:space="0" w:color="000001"/>
              <w:bottom w:val="single" w:sz="2" w:space="0" w:color="000001"/>
            </w:tcBorders>
            <w:vAlign w:val="bottom"/>
          </w:tcPr>
          <w:p w14:paraId="403BDDA6" w14:textId="500BA50C" w:rsidR="00A401F8" w:rsidRDefault="00A401F8" w:rsidP="00A401F8">
            <w:pPr>
              <w:pStyle w:val="TableContents"/>
              <w:spacing w:after="46" w:line="240" w:lineRule="auto"/>
              <w:rPr>
                <w:b/>
                <w:bCs/>
                <w:sz w:val="20"/>
                <w:szCs w:val="20"/>
                <w:lang w:val="en-US"/>
              </w:rPr>
            </w:pPr>
            <w:r w:rsidRPr="008049D2">
              <w:rPr>
                <w:b/>
                <w:bCs/>
                <w:lang w:val="en-US"/>
              </w:rPr>
              <w:t>Illness duration, y, Mean (S</w:t>
            </w:r>
            <w:r>
              <w:rPr>
                <w:b/>
                <w:bCs/>
                <w:lang w:val="en-US"/>
              </w:rPr>
              <w:t>D)</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vAlign w:val="bottom"/>
          </w:tcPr>
          <w:p w14:paraId="4C4CEF36" w14:textId="2B75D4E1" w:rsidR="00A401F8" w:rsidRPr="005F022F" w:rsidRDefault="00A401F8" w:rsidP="00A401F8">
            <w:pPr>
              <w:pStyle w:val="TableContents"/>
              <w:spacing w:after="46" w:line="240" w:lineRule="auto"/>
              <w:rPr>
                <w:b/>
                <w:bCs/>
                <w:sz w:val="20"/>
                <w:szCs w:val="20"/>
                <w:lang w:val="en-US"/>
              </w:rPr>
            </w:pPr>
            <w:r w:rsidRPr="00B767D5">
              <w:rPr>
                <w:b/>
                <w:bCs/>
                <w:lang w:val="en-US"/>
              </w:rPr>
              <w:t>PANSS Total, Mean (SD)</w:t>
            </w:r>
          </w:p>
        </w:tc>
        <w:tc>
          <w:tcPr>
            <w:tcW w:w="1120" w:type="dxa"/>
            <w:tcBorders>
              <w:top w:val="single" w:sz="2" w:space="0" w:color="000001"/>
              <w:left w:val="single" w:sz="2" w:space="0" w:color="000001"/>
              <w:bottom w:val="single" w:sz="2" w:space="0" w:color="000001"/>
              <w:right w:val="single" w:sz="2" w:space="0" w:color="000001"/>
            </w:tcBorders>
            <w:shd w:val="clear" w:color="auto" w:fill="auto"/>
            <w:vAlign w:val="bottom"/>
          </w:tcPr>
          <w:p w14:paraId="3E81D577" w14:textId="627480F8" w:rsidR="00A401F8" w:rsidRPr="005F022F" w:rsidRDefault="00A401F8" w:rsidP="00A401F8">
            <w:pPr>
              <w:pStyle w:val="TableContents"/>
              <w:spacing w:after="46" w:line="240" w:lineRule="auto"/>
              <w:rPr>
                <w:b/>
                <w:bCs/>
                <w:sz w:val="20"/>
                <w:szCs w:val="20"/>
                <w:lang w:val="en-US"/>
              </w:rPr>
            </w:pPr>
            <w:r w:rsidRPr="00B767D5">
              <w:rPr>
                <w:b/>
                <w:bCs/>
                <w:lang w:val="en-US"/>
              </w:rPr>
              <w:t>PANSS Pos, Mean (SD)</w:t>
            </w:r>
          </w:p>
        </w:tc>
        <w:tc>
          <w:tcPr>
            <w:tcW w:w="1148" w:type="dxa"/>
            <w:tcBorders>
              <w:top w:val="single" w:sz="2" w:space="0" w:color="000001"/>
              <w:left w:val="single" w:sz="2" w:space="0" w:color="000001"/>
              <w:bottom w:val="single" w:sz="2" w:space="0" w:color="000001"/>
              <w:right w:val="single" w:sz="2" w:space="0" w:color="000001"/>
            </w:tcBorders>
            <w:vAlign w:val="bottom"/>
          </w:tcPr>
          <w:p w14:paraId="3F90A4A8" w14:textId="2A84A401" w:rsidR="00A401F8" w:rsidRPr="005F022F" w:rsidRDefault="00A401F8" w:rsidP="00A401F8">
            <w:pPr>
              <w:pStyle w:val="TableContents"/>
              <w:spacing w:after="46" w:line="240" w:lineRule="auto"/>
              <w:rPr>
                <w:b/>
                <w:bCs/>
                <w:sz w:val="20"/>
                <w:szCs w:val="20"/>
                <w:lang w:val="en-US"/>
              </w:rPr>
            </w:pPr>
            <w:r w:rsidRPr="00B767D5">
              <w:rPr>
                <w:b/>
                <w:bCs/>
                <w:lang w:val="en-US"/>
              </w:rPr>
              <w:t>PANSS Neg, Mean (SD)</w:t>
            </w:r>
          </w:p>
        </w:tc>
        <w:tc>
          <w:tcPr>
            <w:tcW w:w="1175" w:type="dxa"/>
            <w:tcBorders>
              <w:top w:val="single" w:sz="2" w:space="0" w:color="000001"/>
              <w:left w:val="single" w:sz="2" w:space="0" w:color="000001"/>
              <w:bottom w:val="single" w:sz="2" w:space="0" w:color="000001"/>
              <w:right w:val="single" w:sz="2" w:space="0" w:color="000001"/>
            </w:tcBorders>
            <w:vAlign w:val="bottom"/>
          </w:tcPr>
          <w:p w14:paraId="399E3203" w14:textId="3D948225" w:rsidR="00A401F8" w:rsidRPr="005F022F" w:rsidRDefault="00A401F8" w:rsidP="00A401F8">
            <w:pPr>
              <w:pStyle w:val="TableContents"/>
              <w:spacing w:after="46" w:line="240" w:lineRule="auto"/>
              <w:rPr>
                <w:b/>
                <w:bCs/>
                <w:sz w:val="20"/>
                <w:szCs w:val="20"/>
                <w:lang w:val="en-US"/>
              </w:rPr>
            </w:pPr>
            <w:r w:rsidRPr="00B767D5">
              <w:rPr>
                <w:b/>
                <w:bCs/>
                <w:lang w:val="en-US"/>
              </w:rPr>
              <w:t>PANSS Gen, Mean (SD)</w:t>
            </w:r>
          </w:p>
        </w:tc>
        <w:tc>
          <w:tcPr>
            <w:tcW w:w="1092" w:type="dxa"/>
            <w:tcBorders>
              <w:top w:val="single" w:sz="2" w:space="0" w:color="000001"/>
              <w:left w:val="single" w:sz="2" w:space="0" w:color="000001"/>
              <w:bottom w:val="single" w:sz="2" w:space="0" w:color="000001"/>
            </w:tcBorders>
            <w:shd w:val="clear" w:color="auto" w:fill="auto"/>
            <w:vAlign w:val="bottom"/>
          </w:tcPr>
          <w:p w14:paraId="15E710D2" w14:textId="27699E0E" w:rsidR="00A401F8" w:rsidRPr="005F022F" w:rsidRDefault="00A401F8" w:rsidP="00A401F8">
            <w:pPr>
              <w:pStyle w:val="TableContents"/>
              <w:spacing w:after="46" w:line="240" w:lineRule="auto"/>
              <w:rPr>
                <w:b/>
                <w:bCs/>
                <w:sz w:val="20"/>
                <w:szCs w:val="20"/>
                <w:lang w:val="en-US"/>
              </w:rPr>
            </w:pPr>
            <w:r w:rsidRPr="00AA726E">
              <w:rPr>
                <w:b/>
                <w:bCs/>
                <w:lang w:val="en-US"/>
              </w:rPr>
              <w:t>N (% male)</w:t>
            </w:r>
          </w:p>
        </w:tc>
        <w:tc>
          <w:tcPr>
            <w:tcW w:w="1247" w:type="dxa"/>
            <w:tcBorders>
              <w:top w:val="single" w:sz="2" w:space="0" w:color="000001"/>
              <w:left w:val="single" w:sz="2" w:space="0" w:color="000001"/>
              <w:bottom w:val="single" w:sz="2" w:space="0" w:color="000001"/>
              <w:right w:val="single" w:sz="2" w:space="0" w:color="000001"/>
            </w:tcBorders>
            <w:shd w:val="clear" w:color="auto" w:fill="auto"/>
            <w:vAlign w:val="bottom"/>
          </w:tcPr>
          <w:p w14:paraId="5C7D12EB" w14:textId="71577938" w:rsidR="00A401F8" w:rsidRPr="005F022F" w:rsidRDefault="00A401F8" w:rsidP="00A401F8">
            <w:pPr>
              <w:pStyle w:val="TableContents"/>
              <w:spacing w:after="46" w:line="240" w:lineRule="auto"/>
              <w:rPr>
                <w:b/>
                <w:bCs/>
                <w:sz w:val="20"/>
                <w:szCs w:val="20"/>
                <w:lang w:val="en-US"/>
              </w:rPr>
            </w:pPr>
            <w:r w:rsidRPr="00AA726E">
              <w:rPr>
                <w:b/>
                <w:bCs/>
                <w:lang w:val="en-US"/>
              </w:rPr>
              <w:t>Age, y, Mean (SD)</w:t>
            </w:r>
          </w:p>
        </w:tc>
      </w:tr>
      <w:tr w:rsidR="00F87ACD" w:rsidRPr="00A210FB" w14:paraId="61BC1FE9" w14:textId="77777777" w:rsidTr="00D1572F">
        <w:trPr>
          <w:trHeight w:val="211"/>
        </w:trPr>
        <w:tc>
          <w:tcPr>
            <w:tcW w:w="2795" w:type="dxa"/>
            <w:tcBorders>
              <w:top w:val="single" w:sz="2" w:space="0" w:color="000001"/>
              <w:left w:val="single" w:sz="2" w:space="0" w:color="000001"/>
              <w:bottom w:val="single" w:sz="2" w:space="0" w:color="000001"/>
            </w:tcBorders>
            <w:shd w:val="clear" w:color="auto" w:fill="auto"/>
          </w:tcPr>
          <w:p w14:paraId="000FBDFC" w14:textId="31B4B03A" w:rsidR="00A401F8" w:rsidRPr="00A210FB" w:rsidRDefault="00A401F8" w:rsidP="00A401F8">
            <w:pPr>
              <w:spacing w:after="46" w:line="240" w:lineRule="auto"/>
              <w:rPr>
                <w:sz w:val="20"/>
                <w:szCs w:val="20"/>
                <w:lang w:val="pt-PT"/>
              </w:rPr>
            </w:pPr>
            <w:r w:rsidRPr="00A645AA">
              <w:rPr>
                <w:sz w:val="20"/>
                <w:szCs w:val="20"/>
              </w:rPr>
              <w:fldChar w:fldCharType="begin" w:fldLock="1"/>
            </w:r>
            <w:r w:rsidR="00D92B10">
              <w:rPr>
                <w:sz w:val="20"/>
                <w:szCs w:val="20"/>
              </w:rPr>
              <w:instrText>ADDIN CSL_CITATION {"citationItems":[{"id":"ITEM-1","itemData":{"DOI":"10.1016/j.biopsych.2011.07.010","ISSN":"00063223","abstract":"Background: Schizophrenia (SCZ) results in abnormalities affecting both working memory (WM) and emotional processing. Prior work suggests that individuals with SCZ exhibit increased effects of distraction on WMa deficit that might be exacerbated via emotional interference. However, no study characterized effects of negative and nonemotional interference on visual WM in SCZ with functional magnetic resonance imaging. We tested the hypothesis that SCZ is associated with a general inability to filter distraction versus a specific deficit in the ability to filter aversive emotional distraction. Methods: Twenty-eight patients with DSM-IVdiagnosed SCZ and 24 matched control subjects underwent blood-oxygen-level-dependent imaging with functional magnetic resonance imaging at 3-T. Subjects performed a modified delayed-response visual WM task faced with affectively negative, neutral, or task-related interference. Results: Control subjects showed maximal interference after aversive distraction, whereas patients were more distracted irrespective of interference type. Importantly, aversive distraction resulted in similar across-group activation in regions previously showing robust effects of negative interference. Conversely, after any distraction, patients showed reduced blood-oxygen-level-dependent activity in prefrontal regions previously implicated in filtering interference. Particularly when distracted, SCZ subjects exhibited aberrant responses to nonemotional distraction across posterior cortical regions. Conclusions: Results suggest that patients fail to deploy activity associated with distracter filtering exhibited by control subjects. Although SCZ subjects show similar responses to aversive interference across certain regions, there is also evidence of enhanced responses to nonemotional inputs. These results are consistent with a general deficit in the ability of patients to filter distraction, which might be in line with aberrant salience processing as a pathophysiological mechanism in SCZ. © 2011 Society of Biological Psychiatry.","author":[{"dropping-particle":"","family":"Anticevic","given":"Alan","non-dropping-particle":"","parse-names":false,"suffix":""},{"dropping-particle":"","family":"Repovs","given":"Grega","non-dropping-particle":"","parse-names":false,"suffix":""},{"dropping-particle":"","family":"Corlett","given":"Philip R.","non-dropping-particle":"","parse-names":false,"suffix":""},{"dropping-particle":"","family":"Barch","given":"Deanna M.","non-dropping-particle":"","parse-names":false,"suffix":""}],"container-title":"Biological Psychiatry","id":"ITEM-1","issue":"12","issued":{"date-parts":[["2011","12","15"]]},"note":"emot","page":"1159-1168","publisher":"Elsevier","title":"Negative and nonemotional interference with visual working memory in schizophrenia","type":"article-journal","volume":"70"},"uris":["http://www.mendeley.com/documents/?uuid=51e79143-f561-3665-b884-9aa5ef09a6fc"]}],"mendeley":{"formattedCitation":"(Anticevic, Repovs, Corlett, &amp; Barch, 2011)","manualFormatting":"Anticevic et al., 2011b","plainTextFormattedCitation":"(Anticevic, Repovs, Corlett, &amp; Barch, 2011)","previouslyFormattedCitation":"(Anticevic, Repovs, Corlett, &amp; Barch, 2011)"},"properties":{"noteIndex":0},"schema":"https://github.com/citation-style-language/schema/raw/master/csl-citation.json"}</w:instrText>
            </w:r>
            <w:r w:rsidRPr="00A645AA">
              <w:rPr>
                <w:sz w:val="20"/>
                <w:szCs w:val="20"/>
              </w:rPr>
              <w:fldChar w:fldCharType="separate"/>
            </w:r>
            <w:r w:rsidRPr="00A210FB">
              <w:rPr>
                <w:noProof/>
                <w:sz w:val="20"/>
                <w:szCs w:val="20"/>
                <w:lang w:val="pt-PT"/>
              </w:rPr>
              <w:t>Anticevic et al., 2011b</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64DAABD" w14:textId="3F076B43" w:rsidR="00A401F8" w:rsidRPr="00A210FB" w:rsidRDefault="00A401F8" w:rsidP="00A401F8">
            <w:pPr>
              <w:pStyle w:val="TableContents"/>
              <w:spacing w:after="46" w:line="240" w:lineRule="auto"/>
              <w:rPr>
                <w:sz w:val="20"/>
                <w:szCs w:val="20"/>
                <w:lang w:val="pt-PT"/>
              </w:rPr>
            </w:pPr>
            <w:r w:rsidRPr="00A210FB">
              <w:rPr>
                <w:sz w:val="20"/>
                <w:szCs w:val="20"/>
                <w:lang w:val="pt-PT"/>
              </w:rPr>
              <w:t>28 (78.57)</w:t>
            </w:r>
          </w:p>
        </w:tc>
        <w:tc>
          <w:tcPr>
            <w:tcW w:w="1162" w:type="dxa"/>
            <w:tcBorders>
              <w:top w:val="single" w:sz="2" w:space="0" w:color="000001"/>
              <w:left w:val="single" w:sz="2" w:space="0" w:color="000001"/>
              <w:bottom w:val="single" w:sz="2" w:space="0" w:color="000001"/>
            </w:tcBorders>
            <w:shd w:val="clear" w:color="auto" w:fill="auto"/>
          </w:tcPr>
          <w:p w14:paraId="0C9BC957" w14:textId="77777777" w:rsidR="00A401F8" w:rsidRPr="00A210FB" w:rsidRDefault="00A401F8" w:rsidP="00A401F8">
            <w:pPr>
              <w:pStyle w:val="TableContents"/>
              <w:spacing w:after="46" w:line="240" w:lineRule="auto"/>
              <w:rPr>
                <w:sz w:val="20"/>
                <w:szCs w:val="20"/>
                <w:lang w:val="pt-PT"/>
              </w:rPr>
            </w:pPr>
            <w:r w:rsidRPr="00A210FB">
              <w:rPr>
                <w:sz w:val="20"/>
                <w:szCs w:val="20"/>
                <w:lang w:val="pt-PT"/>
              </w:rPr>
              <w:t>36.39 (9.54)</w:t>
            </w:r>
          </w:p>
        </w:tc>
        <w:tc>
          <w:tcPr>
            <w:tcW w:w="1273" w:type="dxa"/>
            <w:tcBorders>
              <w:top w:val="single" w:sz="2" w:space="0" w:color="000001"/>
              <w:left w:val="single" w:sz="2" w:space="0" w:color="000001"/>
              <w:bottom w:val="single" w:sz="2" w:space="0" w:color="000001"/>
            </w:tcBorders>
          </w:tcPr>
          <w:p w14:paraId="2F777FC5" w14:textId="12BFC46D" w:rsidR="00A401F8" w:rsidRPr="00A210FB" w:rsidRDefault="00A401F8" w:rsidP="00A401F8">
            <w:pPr>
              <w:pStyle w:val="TableContents"/>
              <w:spacing w:after="46" w:line="240" w:lineRule="auto"/>
              <w:rPr>
                <w:sz w:val="20"/>
                <w:szCs w:val="20"/>
                <w:lang w:val="pt-PT"/>
              </w:rPr>
            </w:pPr>
            <w:r w:rsidRPr="00A210FB">
              <w:rPr>
                <w:sz w:val="20"/>
                <w:szCs w:val="20"/>
                <w:lang w:val="pt-PT"/>
              </w:rPr>
              <w:t>100</w:t>
            </w:r>
          </w:p>
        </w:tc>
        <w:tc>
          <w:tcPr>
            <w:tcW w:w="1176" w:type="dxa"/>
            <w:tcBorders>
              <w:top w:val="single" w:sz="2" w:space="0" w:color="000001"/>
              <w:left w:val="single" w:sz="2" w:space="0" w:color="000001"/>
              <w:bottom w:val="single" w:sz="2" w:space="0" w:color="000001"/>
            </w:tcBorders>
          </w:tcPr>
          <w:p w14:paraId="12E052E5" w14:textId="60C6F764"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F87B651" w14:textId="53B2F14F" w:rsidR="00A401F8" w:rsidRPr="00A210FB" w:rsidRDefault="00A401F8" w:rsidP="00A401F8">
            <w:pPr>
              <w:pStyle w:val="TableContents"/>
              <w:spacing w:after="46" w:line="240" w:lineRule="auto"/>
              <w:rPr>
                <w:sz w:val="20"/>
                <w:szCs w:val="20"/>
                <w:lang w:val="pt-PT"/>
              </w:rPr>
            </w:pPr>
            <w:r w:rsidRPr="00A210FB">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46A259B" w14:textId="41447C3F"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2879265A" w14:textId="158038DF"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3A92667E" w14:textId="28AE502F"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17317F88" w14:textId="04F15D3B" w:rsidR="00A401F8" w:rsidRPr="00A210FB" w:rsidRDefault="00A401F8" w:rsidP="00A401F8">
            <w:pPr>
              <w:pStyle w:val="TableContents"/>
              <w:spacing w:after="46" w:line="240" w:lineRule="auto"/>
              <w:rPr>
                <w:sz w:val="20"/>
                <w:szCs w:val="20"/>
                <w:lang w:val="pt-PT"/>
              </w:rPr>
            </w:pPr>
            <w:r w:rsidRPr="00A210FB">
              <w:rPr>
                <w:sz w:val="20"/>
                <w:szCs w:val="20"/>
                <w:lang w:val="pt-PT"/>
              </w:rPr>
              <w:t>24 (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0F63E2D" w14:textId="77777777" w:rsidR="00A401F8" w:rsidRPr="00A210FB" w:rsidRDefault="00A401F8" w:rsidP="00A401F8">
            <w:pPr>
              <w:pStyle w:val="TableContents"/>
              <w:spacing w:after="46" w:line="240" w:lineRule="auto"/>
              <w:rPr>
                <w:sz w:val="20"/>
                <w:szCs w:val="20"/>
                <w:lang w:val="pt-PT"/>
              </w:rPr>
            </w:pPr>
            <w:r w:rsidRPr="00A210FB">
              <w:rPr>
                <w:sz w:val="20"/>
                <w:szCs w:val="20"/>
                <w:lang w:val="pt-PT"/>
              </w:rPr>
              <w:t>37.18 (7.59)</w:t>
            </w:r>
          </w:p>
        </w:tc>
      </w:tr>
      <w:tr w:rsidR="00A210FB" w:rsidRPr="00A210FB" w14:paraId="12457396" w14:textId="77777777" w:rsidTr="00D1572F">
        <w:trPr>
          <w:trHeight w:val="211"/>
        </w:trPr>
        <w:tc>
          <w:tcPr>
            <w:tcW w:w="2795" w:type="dxa"/>
            <w:tcBorders>
              <w:top w:val="single" w:sz="2" w:space="0" w:color="000001"/>
              <w:left w:val="single" w:sz="2" w:space="0" w:color="000001"/>
              <w:bottom w:val="single" w:sz="2" w:space="0" w:color="000001"/>
            </w:tcBorders>
            <w:shd w:val="clear" w:color="auto" w:fill="auto"/>
          </w:tcPr>
          <w:p w14:paraId="3A256B73" w14:textId="15E4F474" w:rsidR="00A210FB" w:rsidRPr="00A645AA" w:rsidRDefault="00A210FB" w:rsidP="00A401F8">
            <w:pPr>
              <w:spacing w:after="46" w:line="240" w:lineRule="auto"/>
              <w:rPr>
                <w:sz w:val="20"/>
                <w:szCs w:val="20"/>
              </w:rPr>
            </w:pPr>
            <w:r>
              <w:rPr>
                <w:sz w:val="20"/>
                <w:szCs w:val="20"/>
              </w:rPr>
              <w:fldChar w:fldCharType="begin" w:fldLock="1"/>
            </w:r>
            <w:r>
              <w:rPr>
                <w:sz w:val="20"/>
                <w:szCs w:val="20"/>
              </w:rPr>
              <w:instrText>ADDIN CSL_CITATION {"citationItems":[{"id":"ITEM-1","itemData":{"DOI":"10.1016/j.neuroimage.2007.12.039","ISSN":"10538119","abstract":"Impaired social cognition is a frequently observed and disabling characteristic of schizophrenia. An important aspect of social cognition involves making social decisions about others. The present study investigates whether brain activity related to social decision-making differs between patients with schizophrenia and healthy controls. Twelve patients with schizophrenia and 21 control subjects participated in the study. Behavioral performance and brain activity were assessed during a task that involved judging the trustworthiness of faces. We performed region-of-interest-based analyses, which revealed that patients with schizophrenia display specific increases and reductions in activation of the medial orbitofrontal cortex, amygdala and the right insula during social decision-making, areas that play key roles in the network that underlies social decisions. These findings suggest that the impairments in social cognition that are often observed in schizophrenia are, at least in part, related to altered brain activity in these areas. © 2007 Elsevier Inc. All rights reserved.","author":[{"dropping-particle":"","family":"Baas","given":"D","non-dropping-particle":"","parse-names":false,"suffix":""},{"dropping-particle":"","family":"Aleman","given":"A","non-dropping-particle":"","parse-names":false,"suffix":""},{"dropping-particle":"","family":"Vink","given":"M","non-dropping-particle":"","parse-names":false,"suffix":""},{"dropping-particle":"","family":"Ramsey","given":"N F","non-dropping-particle":"","parse-names":false,"suffix":""},{"dropping-particle":"","family":"Haan","given":"E H F","non-dropping-particle":"de","parse-names":false,"suffix":""},{"dropping-particle":"","family":"Kahn","given":"R S","non-dropping-particle":"","parse-names":false,"suffix":""}],"container-title":"NeuroImage","id":"ITEM-1","issue":"2","issued":{"date-parts":[["2008"]]},"note":"cited By 43","page":"719-727","title":"Evidence of altered cortical and amygdala activation during social decision-making in schizophrenia","type":"article-journal","volume":"40"},"uris":["http://www.mendeley.com/documents/?uuid=eaff2d03-a8a3-423b-8e59-6bc3245ccc02"]}],"mendeley":{"formattedCitation":"(Baas et al., 2008)","manualFormatting":"Baas et al., 2008","plainTextFormattedCitation":"(Baas et al., 2008)","previouslyFormattedCitation":"(Baas et al., 2008)"},"properties":{"noteIndex":0},"schema":"https://github.com/citation-style-language/schema/raw/master/csl-citation.json"}</w:instrText>
            </w:r>
            <w:r>
              <w:rPr>
                <w:sz w:val="20"/>
                <w:szCs w:val="20"/>
              </w:rPr>
              <w:fldChar w:fldCharType="separate"/>
            </w:r>
            <w:r w:rsidRPr="00A210FB">
              <w:rPr>
                <w:noProof/>
                <w:sz w:val="20"/>
                <w:szCs w:val="20"/>
              </w:rPr>
              <w:t>Baas et al., 2008</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897E7A7" w14:textId="3975745A" w:rsidR="00A210FB" w:rsidRPr="00A210FB" w:rsidRDefault="00A210FB" w:rsidP="00A401F8">
            <w:pPr>
              <w:pStyle w:val="TableContents"/>
              <w:spacing w:after="46" w:line="240" w:lineRule="auto"/>
              <w:rPr>
                <w:sz w:val="20"/>
                <w:szCs w:val="20"/>
                <w:lang w:val="pt-PT"/>
              </w:rPr>
            </w:pPr>
            <w:r>
              <w:rPr>
                <w:sz w:val="20"/>
                <w:szCs w:val="20"/>
                <w:lang w:val="pt-PT"/>
              </w:rPr>
              <w:t>12 (83.33)</w:t>
            </w:r>
          </w:p>
        </w:tc>
        <w:tc>
          <w:tcPr>
            <w:tcW w:w="1162" w:type="dxa"/>
            <w:tcBorders>
              <w:top w:val="single" w:sz="2" w:space="0" w:color="000001"/>
              <w:left w:val="single" w:sz="2" w:space="0" w:color="000001"/>
              <w:bottom w:val="single" w:sz="2" w:space="0" w:color="000001"/>
            </w:tcBorders>
            <w:shd w:val="clear" w:color="auto" w:fill="auto"/>
          </w:tcPr>
          <w:p w14:paraId="069ED973" w14:textId="130951B4" w:rsidR="00A210FB" w:rsidRPr="00A210FB" w:rsidRDefault="00A210FB" w:rsidP="00A401F8">
            <w:pPr>
              <w:pStyle w:val="TableContents"/>
              <w:spacing w:after="46" w:line="240" w:lineRule="auto"/>
              <w:rPr>
                <w:sz w:val="20"/>
                <w:szCs w:val="20"/>
                <w:lang w:val="pt-PT"/>
              </w:rPr>
            </w:pPr>
            <w:r>
              <w:rPr>
                <w:sz w:val="20"/>
                <w:szCs w:val="20"/>
                <w:lang w:val="pt-PT"/>
              </w:rPr>
              <w:t>28.7 (5.7)</w:t>
            </w:r>
          </w:p>
        </w:tc>
        <w:tc>
          <w:tcPr>
            <w:tcW w:w="1273" w:type="dxa"/>
            <w:tcBorders>
              <w:top w:val="single" w:sz="2" w:space="0" w:color="000001"/>
              <w:left w:val="single" w:sz="2" w:space="0" w:color="000001"/>
              <w:bottom w:val="single" w:sz="2" w:space="0" w:color="000001"/>
            </w:tcBorders>
          </w:tcPr>
          <w:p w14:paraId="1708B3D9" w14:textId="25446759" w:rsidR="00A210FB" w:rsidRPr="00A210FB" w:rsidRDefault="00A210FB" w:rsidP="00A401F8">
            <w:pPr>
              <w:pStyle w:val="TableContents"/>
              <w:spacing w:after="46" w:line="240" w:lineRule="auto"/>
              <w:rPr>
                <w:sz w:val="20"/>
                <w:szCs w:val="20"/>
                <w:lang w:val="pt-PT"/>
              </w:rPr>
            </w:pPr>
            <w:r>
              <w:rPr>
                <w:sz w:val="20"/>
                <w:szCs w:val="20"/>
                <w:lang w:val="pt-PT"/>
              </w:rPr>
              <w:t>100</w:t>
            </w:r>
          </w:p>
        </w:tc>
        <w:tc>
          <w:tcPr>
            <w:tcW w:w="1176" w:type="dxa"/>
            <w:tcBorders>
              <w:top w:val="single" w:sz="2" w:space="0" w:color="000001"/>
              <w:left w:val="single" w:sz="2" w:space="0" w:color="000001"/>
              <w:bottom w:val="single" w:sz="2" w:space="0" w:color="000001"/>
            </w:tcBorders>
          </w:tcPr>
          <w:p w14:paraId="43E83F9C" w14:textId="5250A7CC" w:rsidR="00A210FB" w:rsidRPr="00A210FB" w:rsidRDefault="00A210FB" w:rsidP="00A401F8">
            <w:pPr>
              <w:pStyle w:val="TableContents"/>
              <w:spacing w:after="46" w:line="240" w:lineRule="auto"/>
              <w:rPr>
                <w:sz w:val="20"/>
                <w:szCs w:val="20"/>
                <w:lang w:val="pt-PT"/>
              </w:rPr>
            </w:pPr>
            <w:r>
              <w:rPr>
                <w:sz w:val="20"/>
                <w:szCs w:val="20"/>
                <w:lang w:val="pt-PT"/>
              </w:rPr>
              <w:t>6.7 (5.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FDD0ADB" w14:textId="0074B9D6" w:rsidR="00A210FB" w:rsidRPr="00A210FB" w:rsidRDefault="00A210FB" w:rsidP="00A401F8">
            <w:pPr>
              <w:pStyle w:val="TableContents"/>
              <w:spacing w:after="46" w:line="240" w:lineRule="auto"/>
              <w:rPr>
                <w:sz w:val="20"/>
                <w:szCs w:val="20"/>
                <w:lang w:val="pt-PT"/>
              </w:rPr>
            </w:pPr>
            <w:r>
              <w:rPr>
                <w:sz w:val="20"/>
                <w:szCs w:val="20"/>
                <w:lang w:val="pt-PT"/>
              </w:rPr>
              <w:t>45 (9.3)</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DF63C77" w14:textId="310AA119" w:rsidR="00A210FB" w:rsidRPr="00A210FB" w:rsidRDefault="00A210FB" w:rsidP="00A401F8">
            <w:pPr>
              <w:pStyle w:val="TableContents"/>
              <w:spacing w:after="46" w:line="240" w:lineRule="auto"/>
              <w:rPr>
                <w:sz w:val="20"/>
                <w:szCs w:val="20"/>
                <w:lang w:val="pt-PT"/>
              </w:rPr>
            </w:pPr>
            <w:r>
              <w:rPr>
                <w:sz w:val="20"/>
                <w:szCs w:val="20"/>
                <w:lang w:val="pt-PT"/>
              </w:rPr>
              <w:t>10.8 (3.2)</w:t>
            </w:r>
          </w:p>
        </w:tc>
        <w:tc>
          <w:tcPr>
            <w:tcW w:w="1148" w:type="dxa"/>
            <w:tcBorders>
              <w:top w:val="single" w:sz="2" w:space="0" w:color="000001"/>
              <w:left w:val="single" w:sz="2" w:space="0" w:color="000001"/>
              <w:bottom w:val="single" w:sz="2" w:space="0" w:color="000001"/>
              <w:right w:val="single" w:sz="2" w:space="0" w:color="000001"/>
            </w:tcBorders>
          </w:tcPr>
          <w:p w14:paraId="0A7A70F5" w14:textId="0E5BA86E" w:rsidR="00A210FB" w:rsidRPr="00A210FB" w:rsidRDefault="00A210FB" w:rsidP="00A401F8">
            <w:pPr>
              <w:pStyle w:val="TableContents"/>
              <w:spacing w:after="46" w:line="240" w:lineRule="auto"/>
              <w:rPr>
                <w:sz w:val="20"/>
                <w:szCs w:val="20"/>
                <w:lang w:val="pt-PT"/>
              </w:rPr>
            </w:pPr>
            <w:r>
              <w:rPr>
                <w:sz w:val="20"/>
                <w:szCs w:val="20"/>
                <w:lang w:val="pt-PT"/>
              </w:rPr>
              <w:t>12.7 (4.2)</w:t>
            </w:r>
          </w:p>
        </w:tc>
        <w:tc>
          <w:tcPr>
            <w:tcW w:w="1175" w:type="dxa"/>
            <w:tcBorders>
              <w:top w:val="single" w:sz="2" w:space="0" w:color="000001"/>
              <w:left w:val="single" w:sz="2" w:space="0" w:color="000001"/>
              <w:bottom w:val="single" w:sz="2" w:space="0" w:color="000001"/>
              <w:right w:val="single" w:sz="2" w:space="0" w:color="000001"/>
            </w:tcBorders>
          </w:tcPr>
          <w:p w14:paraId="164C24AC" w14:textId="516498F7" w:rsidR="00A210FB" w:rsidRPr="00A210FB" w:rsidRDefault="00A210FB" w:rsidP="00A401F8">
            <w:pPr>
              <w:pStyle w:val="TableContents"/>
              <w:spacing w:after="46" w:line="240" w:lineRule="auto"/>
              <w:rPr>
                <w:sz w:val="20"/>
                <w:szCs w:val="20"/>
                <w:lang w:val="pt-PT"/>
              </w:rPr>
            </w:pPr>
            <w:r>
              <w:rPr>
                <w:sz w:val="20"/>
                <w:szCs w:val="20"/>
                <w:lang w:val="pt-PT"/>
              </w:rPr>
              <w:t>21.7 (9.3)</w:t>
            </w:r>
          </w:p>
        </w:tc>
        <w:tc>
          <w:tcPr>
            <w:tcW w:w="1092" w:type="dxa"/>
            <w:tcBorders>
              <w:top w:val="single" w:sz="2" w:space="0" w:color="000001"/>
              <w:left w:val="single" w:sz="2" w:space="0" w:color="000001"/>
              <w:bottom w:val="single" w:sz="2" w:space="0" w:color="000001"/>
            </w:tcBorders>
            <w:shd w:val="clear" w:color="auto" w:fill="auto"/>
          </w:tcPr>
          <w:p w14:paraId="0227A0C5" w14:textId="757AAA8D" w:rsidR="00A210FB" w:rsidRPr="00A210FB" w:rsidRDefault="00A210FB" w:rsidP="00A401F8">
            <w:pPr>
              <w:pStyle w:val="TableContents"/>
              <w:spacing w:after="46" w:line="240" w:lineRule="auto"/>
              <w:rPr>
                <w:sz w:val="20"/>
                <w:szCs w:val="20"/>
                <w:lang w:val="pt-PT"/>
              </w:rPr>
            </w:pPr>
            <w:r>
              <w:rPr>
                <w:sz w:val="20"/>
                <w:szCs w:val="20"/>
                <w:lang w:val="pt-PT"/>
              </w:rPr>
              <w:t>21 (80.9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54F6794" w14:textId="10155424" w:rsidR="00A210FB" w:rsidRPr="00A210FB" w:rsidRDefault="00A210FB" w:rsidP="00A401F8">
            <w:pPr>
              <w:pStyle w:val="TableContents"/>
              <w:spacing w:after="46" w:line="240" w:lineRule="auto"/>
              <w:rPr>
                <w:sz w:val="20"/>
                <w:szCs w:val="20"/>
                <w:lang w:val="pt-PT"/>
              </w:rPr>
            </w:pPr>
            <w:r>
              <w:rPr>
                <w:sz w:val="20"/>
                <w:szCs w:val="20"/>
                <w:lang w:val="pt-PT"/>
              </w:rPr>
              <w:t>31.2 (9.7)</w:t>
            </w:r>
          </w:p>
        </w:tc>
      </w:tr>
      <w:tr w:rsidR="00F87ACD" w:rsidRPr="00A210FB" w14:paraId="71B4F132" w14:textId="77777777" w:rsidTr="00D1572F">
        <w:trPr>
          <w:trHeight w:val="252"/>
        </w:trPr>
        <w:tc>
          <w:tcPr>
            <w:tcW w:w="2795" w:type="dxa"/>
            <w:tcBorders>
              <w:top w:val="single" w:sz="2" w:space="0" w:color="000001"/>
              <w:left w:val="single" w:sz="2" w:space="0" w:color="000001"/>
              <w:bottom w:val="single" w:sz="2" w:space="0" w:color="000001"/>
            </w:tcBorders>
            <w:shd w:val="clear" w:color="auto" w:fill="auto"/>
          </w:tcPr>
          <w:p w14:paraId="09210623" w14:textId="59459890" w:rsidR="00A401F8" w:rsidRPr="00A210FB" w:rsidRDefault="00A401F8" w:rsidP="00A401F8">
            <w:pPr>
              <w:spacing w:after="46" w:line="240" w:lineRule="auto"/>
              <w:rPr>
                <w:sz w:val="20"/>
                <w:szCs w:val="20"/>
                <w:lang w:val="pt-PT"/>
              </w:rPr>
            </w:pPr>
            <w:r w:rsidRPr="00A645AA">
              <w:rPr>
                <w:sz w:val="20"/>
                <w:szCs w:val="20"/>
              </w:rPr>
              <w:fldChar w:fldCharType="begin" w:fldLock="1"/>
            </w:r>
            <w:r w:rsidR="00D92B10">
              <w:rPr>
                <w:sz w:val="20"/>
                <w:szCs w:val="20"/>
                <w:lang w:val="pt-PT"/>
              </w:rPr>
              <w:instrText>ADDIN CSL_CITATION {"citationItems":[{"id":"ITEM-1","itemData":{"DOI":"10.1093/schbul/sbq009","author":[{"dropping-particle":"","family":"Becerril","given":"Karla","non-dropping-particle":"","parse-names":false,"suffix":""},{"dropping-particle":"","family":"Barch","given":"Deanna","non-dropping-particle":"","parse-names":false,"suffix":""}],"container-title":"Schizophrenia Bulletin","id":"ITEM-1","issue":"5","issued":{"date-parts":[["2011"]]},"page":"1027-1038","title":"Influence of Emotional Processing on Working Memory in Schizophrenia","type":"article-journal","volume":"37"},"uris":["http://www.mendeley.com/documents/?uuid=a573cdfa-fb2e-38f9-b9ee-da6e983bce68"]}],"mendeley":{"formattedCitation":"(K. Becerril &amp; Barch, 2011)","manualFormatting":"Becerril and Barch, 2011","plainTextFormattedCitation":"(K. Becerril &amp; Barch, 2011)","previouslyFormattedCitation":"(K. Becerril &amp; Barch, 2011)"},"properties":{"noteIndex":0},"schema":"https://github.com/citation-style-language/schema/raw/master/csl-citation.json"}</w:instrText>
            </w:r>
            <w:r w:rsidRPr="00A645AA">
              <w:rPr>
                <w:sz w:val="20"/>
                <w:szCs w:val="20"/>
              </w:rPr>
              <w:fldChar w:fldCharType="separate"/>
            </w:r>
            <w:r w:rsidRPr="00A210FB">
              <w:rPr>
                <w:noProof/>
                <w:sz w:val="20"/>
                <w:szCs w:val="20"/>
                <w:lang w:val="pt-PT"/>
              </w:rPr>
              <w:t>Becerril and Barch, 2011</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3DA8734" w14:textId="219EC973" w:rsidR="00A401F8" w:rsidRPr="00A210FB" w:rsidRDefault="00A401F8" w:rsidP="00A401F8">
            <w:pPr>
              <w:pStyle w:val="TableContents"/>
              <w:spacing w:after="46" w:line="240" w:lineRule="auto"/>
              <w:rPr>
                <w:sz w:val="20"/>
                <w:szCs w:val="20"/>
                <w:lang w:val="pt-PT"/>
              </w:rPr>
            </w:pPr>
            <w:r w:rsidRPr="00A210FB">
              <w:rPr>
                <w:sz w:val="20"/>
                <w:szCs w:val="20"/>
                <w:lang w:val="pt-PT"/>
              </w:rPr>
              <w:t>38 (65.79)</w:t>
            </w:r>
          </w:p>
        </w:tc>
        <w:tc>
          <w:tcPr>
            <w:tcW w:w="1162" w:type="dxa"/>
            <w:tcBorders>
              <w:top w:val="single" w:sz="2" w:space="0" w:color="000001"/>
              <w:left w:val="single" w:sz="2" w:space="0" w:color="000001"/>
              <w:bottom w:val="single" w:sz="2" w:space="0" w:color="000001"/>
            </w:tcBorders>
            <w:shd w:val="clear" w:color="auto" w:fill="auto"/>
          </w:tcPr>
          <w:p w14:paraId="11819D60" w14:textId="77777777" w:rsidR="00A401F8" w:rsidRPr="00A210FB" w:rsidRDefault="00A401F8" w:rsidP="00A401F8">
            <w:pPr>
              <w:pStyle w:val="TableContents"/>
              <w:spacing w:after="46" w:line="240" w:lineRule="auto"/>
              <w:rPr>
                <w:sz w:val="20"/>
                <w:szCs w:val="20"/>
                <w:lang w:val="pt-PT"/>
              </w:rPr>
            </w:pPr>
            <w:r w:rsidRPr="00A210FB">
              <w:rPr>
                <w:sz w:val="20"/>
                <w:szCs w:val="20"/>
                <w:lang w:val="pt-PT"/>
              </w:rPr>
              <w:t>36.66 (9.12)</w:t>
            </w:r>
          </w:p>
        </w:tc>
        <w:tc>
          <w:tcPr>
            <w:tcW w:w="1273" w:type="dxa"/>
            <w:tcBorders>
              <w:top w:val="single" w:sz="2" w:space="0" w:color="000001"/>
              <w:left w:val="single" w:sz="2" w:space="0" w:color="000001"/>
              <w:bottom w:val="single" w:sz="2" w:space="0" w:color="000001"/>
            </w:tcBorders>
          </w:tcPr>
          <w:p w14:paraId="02C8FA9A" w14:textId="61DF3DAC" w:rsidR="00A401F8" w:rsidRPr="00A210FB" w:rsidRDefault="00A401F8" w:rsidP="00A401F8">
            <w:pPr>
              <w:pStyle w:val="TableContents"/>
              <w:spacing w:after="46" w:line="240" w:lineRule="auto"/>
              <w:rPr>
                <w:sz w:val="20"/>
                <w:szCs w:val="20"/>
                <w:lang w:val="pt-PT"/>
              </w:rPr>
            </w:pPr>
            <w:r w:rsidRPr="00A210FB">
              <w:rPr>
                <w:sz w:val="20"/>
                <w:szCs w:val="20"/>
                <w:lang w:val="pt-PT"/>
              </w:rPr>
              <w:t>100</w:t>
            </w:r>
          </w:p>
        </w:tc>
        <w:tc>
          <w:tcPr>
            <w:tcW w:w="1176" w:type="dxa"/>
            <w:tcBorders>
              <w:top w:val="single" w:sz="2" w:space="0" w:color="000001"/>
              <w:left w:val="single" w:sz="2" w:space="0" w:color="000001"/>
              <w:bottom w:val="single" w:sz="2" w:space="0" w:color="000001"/>
            </w:tcBorders>
          </w:tcPr>
          <w:p w14:paraId="15ADA311" w14:textId="070D47B6" w:rsidR="00A401F8" w:rsidRPr="00A210FB" w:rsidRDefault="005328A0" w:rsidP="00A401F8">
            <w:pPr>
              <w:pStyle w:val="TableContents"/>
              <w:spacing w:after="46" w:line="240" w:lineRule="auto"/>
              <w:rPr>
                <w:sz w:val="20"/>
                <w:szCs w:val="20"/>
                <w:lang w:val="pt-PT"/>
              </w:rPr>
            </w:pPr>
            <w:r w:rsidRPr="00A210FB">
              <w:rPr>
                <w:sz w:val="20"/>
                <w:szCs w:val="20"/>
                <w:lang w:val="pt-PT"/>
              </w:rPr>
              <w:t>17.4 (11.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47F2A4B" w14:textId="42D8E3F2" w:rsidR="00A401F8" w:rsidRPr="00A210FB" w:rsidRDefault="00A401F8" w:rsidP="00A401F8">
            <w:pPr>
              <w:pStyle w:val="TableContents"/>
              <w:spacing w:after="46" w:line="240" w:lineRule="auto"/>
              <w:rPr>
                <w:sz w:val="20"/>
                <w:szCs w:val="20"/>
                <w:lang w:val="pt-PT"/>
              </w:rPr>
            </w:pPr>
            <w:r w:rsidRPr="00A210FB">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D863E7D" w14:textId="3848A373"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6C9B24D9" w14:textId="5B66B15F"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56B908B3" w14:textId="1C1EA9E5" w:rsidR="00A401F8" w:rsidRPr="00A210FB" w:rsidRDefault="005328A0" w:rsidP="00A401F8">
            <w:pPr>
              <w:pStyle w:val="TableContents"/>
              <w:spacing w:after="46" w:line="240" w:lineRule="auto"/>
              <w:rPr>
                <w:sz w:val="20"/>
                <w:szCs w:val="20"/>
                <w:lang w:val="pt-PT"/>
              </w:rPr>
            </w:pPr>
            <w:r w:rsidRPr="00A210FB">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72180092" w14:textId="1D72C33F" w:rsidR="00A401F8" w:rsidRPr="00A210FB" w:rsidRDefault="00A401F8" w:rsidP="00A401F8">
            <w:pPr>
              <w:pStyle w:val="TableContents"/>
              <w:spacing w:after="46" w:line="240" w:lineRule="auto"/>
              <w:rPr>
                <w:sz w:val="20"/>
                <w:szCs w:val="20"/>
                <w:lang w:val="pt-PT"/>
              </w:rPr>
            </w:pPr>
            <w:r w:rsidRPr="00A210FB">
              <w:rPr>
                <w:sz w:val="20"/>
                <w:szCs w:val="20"/>
                <w:lang w:val="pt-PT"/>
              </w:rPr>
              <w:t>32 (65.6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DDAE5F7" w14:textId="77777777" w:rsidR="00A401F8" w:rsidRPr="00A210FB" w:rsidRDefault="00A401F8" w:rsidP="00A401F8">
            <w:pPr>
              <w:pStyle w:val="TableContents"/>
              <w:spacing w:after="46" w:line="240" w:lineRule="auto"/>
              <w:rPr>
                <w:sz w:val="20"/>
                <w:szCs w:val="20"/>
                <w:lang w:val="pt-PT"/>
              </w:rPr>
            </w:pPr>
            <w:r w:rsidRPr="00A210FB">
              <w:rPr>
                <w:sz w:val="20"/>
                <w:szCs w:val="20"/>
                <w:lang w:val="pt-PT"/>
              </w:rPr>
              <w:t>36.19 (10.86)</w:t>
            </w:r>
          </w:p>
        </w:tc>
      </w:tr>
      <w:tr w:rsidR="004D411A" w:rsidRPr="00CE7B32" w14:paraId="4A66C9DB" w14:textId="77777777" w:rsidTr="00D1572F">
        <w:trPr>
          <w:trHeight w:val="252"/>
        </w:trPr>
        <w:tc>
          <w:tcPr>
            <w:tcW w:w="2795" w:type="dxa"/>
            <w:tcBorders>
              <w:top w:val="single" w:sz="2" w:space="0" w:color="000001"/>
              <w:left w:val="single" w:sz="2" w:space="0" w:color="000001"/>
              <w:bottom w:val="single" w:sz="2" w:space="0" w:color="000001"/>
            </w:tcBorders>
            <w:shd w:val="clear" w:color="auto" w:fill="auto"/>
          </w:tcPr>
          <w:p w14:paraId="731AFFCA" w14:textId="210216FC" w:rsidR="004D411A" w:rsidRPr="00685053" w:rsidRDefault="004D411A" w:rsidP="00A401F8">
            <w:pPr>
              <w:spacing w:after="46" w:line="240" w:lineRule="auto"/>
              <w:rPr>
                <w:sz w:val="20"/>
                <w:szCs w:val="20"/>
                <w:lang w:val="pt-PT"/>
              </w:rPr>
            </w:pPr>
            <w:r>
              <w:rPr>
                <w:sz w:val="20"/>
                <w:szCs w:val="20"/>
              </w:rPr>
              <w:fldChar w:fldCharType="begin" w:fldLock="1"/>
            </w:r>
            <w:r w:rsidR="00A61C42">
              <w:rPr>
                <w:sz w:val="20"/>
                <w:szCs w:val="20"/>
              </w:rPr>
              <w:instrText>ADDIN CSL_CITATION {"citationItems":[{"id":"ITEM-1","itemData":{"DOI":"10.1093/schbul/sby027","ISSN":"1745-1701 (Electronic)","PMID":"29534245","abstract":"BACKGROUND: Historically, research investigating neural correlates of mentalizing  deficits in schizophrenia has focused on patients who have been ill for several years with lengthy exposure to medication. Little is known about the neural and behavioral presentations of theory-of-mind deficits in schizophrenia, shortly after the first episode of psychosis. METHODS: We investigated social cognition in 17 recently diagnosed first-episode schizophrenia (FES) patients with little or no exposure to antipsychotic medication and 1:1 matched healthy controls. We recorded behavioral and neural responses to the Animated Triangles Task (ATT), which is a nonverbal validated mentalizing task that measures the ascription of intentionality to the movements of objects. RESULTS: FES patients under-interpreted social cues and over-interpreted nonsocial cues. These effects were influenced by current intelligence (IQ). Control group and FES neural responses replicated earlier findings in healthy adults. However, a region of anterior medial prefrontal cortex (amPFC) of FES patients showed a different response pattern to that of controls. Unlike healthy controls, patients increased activity in this social cognition region while studying \"random\" movements of shapes, as compared to the study of movements normally interpreted as \"intentional\". CONCLUSIONS: Mentalizing deficits in FES consists of hypo- and hypermentalizing. The neural pattern of FES patients is consistent with deficits in the ability to switch off mentalizing processes in potentially social contexts, instead increasing them when intentionality is not forthcoming. Overall, results demonstrate complexities of theory of mind deficits in schizophrenia that should be considered when offering social cognitive training programs.","author":[{"dropping-particle":"","family":"Bliksted","given":"Vibeke","non-dropping-particle":"","parse-names":false,"suffix":""},{"dropping-particle":"","family":"Frith","given":"Chris","non-dropping-particl</w:instrText>
            </w:r>
            <w:r w:rsidR="00A61C42" w:rsidRPr="00685053">
              <w:rPr>
                <w:sz w:val="20"/>
                <w:szCs w:val="20"/>
                <w:lang w:val="pt-PT"/>
              </w:rPr>
              <w:instrText>e":"","parse-names":false,"suffix":""},{"dropping-particle":"","family":"Videbech","given":"Poul","non-dropping-particle":"","parse-names":false,"suffix":""},{"dropping-particle":"","family":"Fagerlund","given":"Birgitte","non-dropping-particle":"","parse-names":false,"suffix":""},{"dropping-particle":"","family":"Emborg","given":"Charlotte","non-dropping-particle":"","parse-names":false,"suffix":""},{"dropping-particle":"","family":"Simonsen","given":"Arndis","non-dropping-particle":"","parse-names":false,"suffix":""},{"dropping-particle":"","family":"Roepstorff","given":"Andreas","non-dropping-particle":"","parse-names":false,"suffix":""},{"dropping-particle":"","family":"Campbell-Meiklejohn","given":"Daniel","non-dropping-particle":"","parse-names":false,"suffix":""}],"container-title":"Schizophrenia bulletin","id":"ITEM-1","issue":"2","issued":{"date-parts":[["2019","3"]]},"language":"eng","page":"377-385","title":"Hyper- and Hypomentalizing in Patients with First-Episode Schizophrenia: fMRI and  Behavioral Studies.","type":"article-journal","volume":"45"},"uris":["http://www.mendeley.com/documents/?uuid=c58ca816-b8e0-426e-bdc9-0282a1315eef"]}],"mendeley":{"formattedCitation":"(Bliksted et al., 2019)","manualFormatting":"Bliksted et al., 2019","plainTextFormattedCitation":"(Bliksted et al., 2019)","previouslyFormattedCitation":"(Bliksted et al., 2019)"},"properties":{"noteIndex":0},"schema":"https://github.com/citation-style-language/schema/raw/master/csl-citation.json"}</w:instrText>
            </w:r>
            <w:r>
              <w:rPr>
                <w:sz w:val="20"/>
                <w:szCs w:val="20"/>
              </w:rPr>
              <w:fldChar w:fldCharType="separate"/>
            </w:r>
            <w:r w:rsidRPr="00685053">
              <w:rPr>
                <w:noProof/>
                <w:sz w:val="20"/>
                <w:szCs w:val="20"/>
                <w:lang w:val="pt-PT"/>
              </w:rPr>
              <w:t>Bliksted et al., 2019</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DD3DB8C" w14:textId="4479C829" w:rsidR="004D411A" w:rsidRPr="00A210FB" w:rsidRDefault="004D411A" w:rsidP="00A401F8">
            <w:pPr>
              <w:pStyle w:val="TableContents"/>
              <w:spacing w:after="46" w:line="240" w:lineRule="auto"/>
              <w:rPr>
                <w:sz w:val="20"/>
                <w:szCs w:val="20"/>
                <w:lang w:val="pt-PT"/>
              </w:rPr>
            </w:pPr>
            <w:r>
              <w:rPr>
                <w:sz w:val="20"/>
                <w:szCs w:val="20"/>
                <w:lang w:val="pt-PT"/>
              </w:rPr>
              <w:t>17 (70.59)</w:t>
            </w:r>
          </w:p>
        </w:tc>
        <w:tc>
          <w:tcPr>
            <w:tcW w:w="1162" w:type="dxa"/>
            <w:tcBorders>
              <w:top w:val="single" w:sz="2" w:space="0" w:color="000001"/>
              <w:left w:val="single" w:sz="2" w:space="0" w:color="000001"/>
              <w:bottom w:val="single" w:sz="2" w:space="0" w:color="000001"/>
            </w:tcBorders>
            <w:shd w:val="clear" w:color="auto" w:fill="auto"/>
          </w:tcPr>
          <w:p w14:paraId="739A6ABD" w14:textId="3E4D07A7" w:rsidR="004D411A" w:rsidRPr="00A210FB" w:rsidRDefault="004D411A" w:rsidP="00A401F8">
            <w:pPr>
              <w:pStyle w:val="TableContents"/>
              <w:spacing w:after="46" w:line="240" w:lineRule="auto"/>
              <w:rPr>
                <w:sz w:val="20"/>
                <w:szCs w:val="20"/>
                <w:lang w:val="pt-PT"/>
              </w:rPr>
            </w:pPr>
            <w:r>
              <w:rPr>
                <w:sz w:val="20"/>
                <w:szCs w:val="20"/>
                <w:lang w:val="pt-PT"/>
              </w:rPr>
              <w:t>23.94 (NA)</w:t>
            </w:r>
          </w:p>
        </w:tc>
        <w:tc>
          <w:tcPr>
            <w:tcW w:w="1273" w:type="dxa"/>
            <w:tcBorders>
              <w:top w:val="single" w:sz="2" w:space="0" w:color="000001"/>
              <w:left w:val="single" w:sz="2" w:space="0" w:color="000001"/>
              <w:bottom w:val="single" w:sz="2" w:space="0" w:color="000001"/>
            </w:tcBorders>
          </w:tcPr>
          <w:p w14:paraId="05FDCF9F" w14:textId="28CD5E17" w:rsidR="004D411A" w:rsidRPr="00A210FB" w:rsidRDefault="004D411A" w:rsidP="00A401F8">
            <w:pPr>
              <w:pStyle w:val="TableContents"/>
              <w:spacing w:after="46" w:line="240" w:lineRule="auto"/>
              <w:rPr>
                <w:sz w:val="20"/>
                <w:szCs w:val="20"/>
                <w:lang w:val="pt-PT"/>
              </w:rPr>
            </w:pPr>
            <w:r>
              <w:rPr>
                <w:sz w:val="20"/>
                <w:szCs w:val="20"/>
                <w:lang w:val="pt-PT"/>
              </w:rPr>
              <w:t>94.12</w:t>
            </w:r>
          </w:p>
        </w:tc>
        <w:tc>
          <w:tcPr>
            <w:tcW w:w="1176" w:type="dxa"/>
            <w:tcBorders>
              <w:top w:val="single" w:sz="2" w:space="0" w:color="000001"/>
              <w:left w:val="single" w:sz="2" w:space="0" w:color="000001"/>
              <w:bottom w:val="single" w:sz="2" w:space="0" w:color="000001"/>
            </w:tcBorders>
          </w:tcPr>
          <w:p w14:paraId="7512BD15" w14:textId="2299B49C" w:rsidR="004D411A" w:rsidRPr="00A210FB" w:rsidRDefault="004D411A" w:rsidP="00A401F8">
            <w:pPr>
              <w:pStyle w:val="TableContents"/>
              <w:spacing w:after="46" w:line="240" w:lineRule="auto"/>
              <w:rPr>
                <w:sz w:val="20"/>
                <w:szCs w:val="20"/>
                <w:lang w:val="pt-PT"/>
              </w:rPr>
            </w:pPr>
            <w:r>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AECC2EA" w14:textId="4402AC9B" w:rsidR="004D411A" w:rsidRPr="00A210FB" w:rsidRDefault="004D411A" w:rsidP="00A401F8">
            <w:pPr>
              <w:pStyle w:val="TableContents"/>
              <w:spacing w:after="46" w:line="240" w:lineRule="auto"/>
              <w:rPr>
                <w:sz w:val="20"/>
                <w:szCs w:val="20"/>
                <w:lang w:val="pt-PT"/>
              </w:rPr>
            </w:pPr>
            <w:r>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7FE879E" w14:textId="03242B89" w:rsidR="004D411A" w:rsidRPr="00A210FB" w:rsidRDefault="004D411A" w:rsidP="00A401F8">
            <w:pPr>
              <w:pStyle w:val="TableContents"/>
              <w:spacing w:after="46" w:line="240" w:lineRule="auto"/>
              <w:rPr>
                <w:sz w:val="20"/>
                <w:szCs w:val="20"/>
                <w:lang w:val="pt-PT"/>
              </w:rPr>
            </w:pPr>
            <w:r>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1AA56E93" w14:textId="24E176A2" w:rsidR="004D411A" w:rsidRPr="00A210FB" w:rsidRDefault="004D411A" w:rsidP="00A401F8">
            <w:pPr>
              <w:pStyle w:val="TableContents"/>
              <w:spacing w:after="46" w:line="240" w:lineRule="auto"/>
              <w:rPr>
                <w:sz w:val="20"/>
                <w:szCs w:val="20"/>
                <w:lang w:val="pt-PT"/>
              </w:rPr>
            </w:pPr>
            <w:r>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578FBD64" w14:textId="698B2BE2" w:rsidR="004D411A" w:rsidRPr="00A210FB" w:rsidRDefault="004D411A" w:rsidP="00A401F8">
            <w:pPr>
              <w:pStyle w:val="TableContents"/>
              <w:spacing w:after="46" w:line="240" w:lineRule="auto"/>
              <w:rPr>
                <w:sz w:val="20"/>
                <w:szCs w:val="20"/>
                <w:lang w:val="pt-PT"/>
              </w:rPr>
            </w:pPr>
            <w:r>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406183D0" w14:textId="1FB19F30" w:rsidR="004D411A" w:rsidRPr="00A210FB" w:rsidRDefault="004D411A" w:rsidP="00A401F8">
            <w:pPr>
              <w:pStyle w:val="TableContents"/>
              <w:spacing w:after="46" w:line="240" w:lineRule="auto"/>
              <w:rPr>
                <w:sz w:val="20"/>
                <w:szCs w:val="20"/>
                <w:lang w:val="pt-PT"/>
              </w:rPr>
            </w:pPr>
            <w:r>
              <w:rPr>
                <w:sz w:val="20"/>
                <w:szCs w:val="20"/>
                <w:lang w:val="pt-PT"/>
              </w:rPr>
              <w:t>17 (70.59)</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80A9E46" w14:textId="022A3E79" w:rsidR="004D411A" w:rsidRPr="00A210FB" w:rsidRDefault="004D411A" w:rsidP="00A401F8">
            <w:pPr>
              <w:pStyle w:val="TableContents"/>
              <w:spacing w:after="46" w:line="240" w:lineRule="auto"/>
              <w:rPr>
                <w:sz w:val="20"/>
                <w:szCs w:val="20"/>
                <w:lang w:val="pt-PT"/>
              </w:rPr>
            </w:pPr>
            <w:r>
              <w:rPr>
                <w:sz w:val="20"/>
                <w:szCs w:val="20"/>
                <w:lang w:val="pt-PT"/>
              </w:rPr>
              <w:t>23.59 (NA)</w:t>
            </w:r>
          </w:p>
        </w:tc>
      </w:tr>
      <w:tr w:rsidR="008E0F0E" w:rsidRPr="00A746FD" w14:paraId="0199F773" w14:textId="77777777" w:rsidTr="00D1572F">
        <w:trPr>
          <w:trHeight w:val="218"/>
        </w:trPr>
        <w:tc>
          <w:tcPr>
            <w:tcW w:w="2795" w:type="dxa"/>
            <w:tcBorders>
              <w:top w:val="single" w:sz="2" w:space="0" w:color="000001"/>
              <w:left w:val="single" w:sz="2" w:space="0" w:color="000001"/>
              <w:bottom w:val="single" w:sz="2" w:space="0" w:color="000001"/>
            </w:tcBorders>
            <w:shd w:val="clear" w:color="auto" w:fill="auto"/>
          </w:tcPr>
          <w:p w14:paraId="5C23D43F" w14:textId="2D3EA596" w:rsidR="008E0F0E" w:rsidRPr="00A645AA" w:rsidRDefault="008E0F0E" w:rsidP="00A401F8">
            <w:pPr>
              <w:spacing w:after="46" w:line="240" w:lineRule="auto"/>
              <w:rPr>
                <w:sz w:val="20"/>
                <w:szCs w:val="20"/>
              </w:rPr>
            </w:pPr>
            <w:r>
              <w:rPr>
                <w:sz w:val="20"/>
                <w:szCs w:val="20"/>
              </w:rPr>
              <w:fldChar w:fldCharType="begin" w:fldLock="1"/>
            </w:r>
            <w:r w:rsidRPr="00685053">
              <w:rPr>
                <w:sz w:val="20"/>
                <w:szCs w:val="20"/>
                <w:lang w:val="pt-PT"/>
              </w:rPr>
              <w:instrText>ADDIN CSL_CITATION {"citationItems":[{"id":"ITEM-1","itemData":{"DOI":"10.1016/j.schres.2011.12.018","ISSN":"09209964","PMID":"22306196","abstract":"Empathy is a multidimensional construct composed of several components such as emotion recognition, emotional perspective taking and affective responsiveness. Even though patients with schizophrenia demonstrate deficits in all core components of this basic social ability, the neural underpinnings of these dysfunctions are less clear.Using fMRI, we analyzed data from 15 patients meeting the DSM-IV criteria for schizophrenia and 15 matched healthy volunteers performing three separate paradigms tapping the core components of empathy, i.e. emotion recognition, perspective taking and affective responsiveness.Behavioral data analysis indicated a significant empathic deficit in patients, reflected in worse performance in all three domains. Analysis of functional data revealed hypoactivation in a fronto-temporo-parietal network including the amygdala in patients. Moreover, amygdala activation correlated negatively with severity of negative symptoms.The results suggest that schizophrenia patients not only suffer from a broad range of emotional deficits but also show cortical and subcortical abnormalities, extending previous findings on fronto-temporal cortical dysfunctions. Since empathy is related to psychosocial functioning and hence of high clinic</w:instrText>
            </w:r>
            <w:r>
              <w:rPr>
                <w:sz w:val="20"/>
                <w:szCs w:val="20"/>
              </w:rPr>
              <w:instrText>al relevance in schizophrenia, a more detailed understanding of the exact nature of these impairments is mandatory. © 2011 Elsevier B.V.","author":[{"dropping-particle":"","family":"Derntl","given":"Birgit","non-dropping-particle":"","parse-names":false,"suffix":""},{"dropping-particle":"","family":"Finkelmeyer","given":"Andreas","non-dropping-particle":"","parse-names":false,"suffix":""},{"dropping-particle":"","family":"Voss","given":"Bianca","non-dropping-particle":"","parse-names":false,"suffix":""},{"dropping-particle":"","family":"Eickhoff","given":"Simon B.","non-dropping-particle":"","parse-names":false,"suffix":""},{"dropping-particle":"","family":"Kellermann","given":"Thilo","non-dropping-particle":"","parse-names":false,"suffix":""},{"dropping-particle":"","family":"Schneider","given":"Frank","non-dropping-particle":"","parse-names":false,"suffix":""},{"dropping-particle":"","family":"Habel","given":"Ute","non-dropping-particle":"","parse-names":false,"suffix":""}],"container-title":"Schizophrenia Research","id":"ITEM-1","issue":"1-3","issued":{"date-parts":[["2012","4"]]},"page":"70-81","title":"Neural correlates of the core facets of empathy in schizophrenia","type":"article-journal","volume":"136"},"uris":["http://www.mendeley.com/documents/?uuid=76b81818-d5be-4332-838e-312b0801fcae"]}],"mendeley":{"formattedCitation":"(Derntl et al., 2012)","manualFormatting":"Derntl et al., 2012","plainTextFormattedCitation":"(Derntl et al., 2012)","previouslyFormattedCitation":"(Derntl et al., 2012)"},"properties":{"noteIndex":0},"schema":"https://github.com/citation-style-language/schema/raw/master/csl-citation.json"}</w:instrText>
            </w:r>
            <w:r>
              <w:rPr>
                <w:sz w:val="20"/>
                <w:szCs w:val="20"/>
              </w:rPr>
              <w:fldChar w:fldCharType="separate"/>
            </w:r>
            <w:r w:rsidRPr="008E0F0E">
              <w:rPr>
                <w:noProof/>
                <w:sz w:val="20"/>
                <w:szCs w:val="20"/>
              </w:rPr>
              <w:t>Derntl et al., 2012</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5924D13" w14:textId="730FE7A5" w:rsidR="008E0F0E" w:rsidRPr="00A645AA" w:rsidRDefault="008E0F0E" w:rsidP="00A401F8">
            <w:pPr>
              <w:pStyle w:val="TableContents"/>
              <w:spacing w:after="46" w:line="240" w:lineRule="auto"/>
              <w:rPr>
                <w:sz w:val="20"/>
                <w:szCs w:val="20"/>
                <w:lang w:val="en-GB"/>
              </w:rPr>
            </w:pPr>
            <w:r>
              <w:rPr>
                <w:sz w:val="20"/>
                <w:szCs w:val="20"/>
                <w:lang w:val="en-GB"/>
              </w:rPr>
              <w:t>15 (66.67)</w:t>
            </w:r>
          </w:p>
        </w:tc>
        <w:tc>
          <w:tcPr>
            <w:tcW w:w="1162" w:type="dxa"/>
            <w:tcBorders>
              <w:top w:val="single" w:sz="2" w:space="0" w:color="000001"/>
              <w:left w:val="single" w:sz="2" w:space="0" w:color="000001"/>
              <w:bottom w:val="single" w:sz="2" w:space="0" w:color="000001"/>
            </w:tcBorders>
            <w:shd w:val="clear" w:color="auto" w:fill="auto"/>
          </w:tcPr>
          <w:p w14:paraId="38A3CA17" w14:textId="37D118E4" w:rsidR="008E0F0E" w:rsidRPr="00A645AA" w:rsidRDefault="008E0F0E" w:rsidP="00A401F8">
            <w:pPr>
              <w:pStyle w:val="TableContents"/>
              <w:spacing w:after="46" w:line="240" w:lineRule="auto"/>
              <w:rPr>
                <w:sz w:val="20"/>
                <w:szCs w:val="20"/>
                <w:lang w:val="en-GB"/>
              </w:rPr>
            </w:pPr>
            <w:r>
              <w:rPr>
                <w:sz w:val="20"/>
                <w:szCs w:val="20"/>
                <w:lang w:val="en-GB"/>
              </w:rPr>
              <w:t>34.2 (9.1)</w:t>
            </w:r>
          </w:p>
        </w:tc>
        <w:tc>
          <w:tcPr>
            <w:tcW w:w="1273" w:type="dxa"/>
            <w:tcBorders>
              <w:top w:val="single" w:sz="2" w:space="0" w:color="000001"/>
              <w:left w:val="single" w:sz="2" w:space="0" w:color="000001"/>
              <w:bottom w:val="single" w:sz="2" w:space="0" w:color="000001"/>
            </w:tcBorders>
          </w:tcPr>
          <w:p w14:paraId="7E8C9551" w14:textId="02558453" w:rsidR="008E0F0E" w:rsidRPr="00A645AA" w:rsidRDefault="008E0F0E" w:rsidP="00A401F8">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724930C5" w14:textId="6096C3A4" w:rsidR="008E0F0E" w:rsidRDefault="008E0F0E" w:rsidP="00A401F8">
            <w:pPr>
              <w:pStyle w:val="TableContents"/>
              <w:spacing w:after="46" w:line="240" w:lineRule="auto"/>
              <w:rPr>
                <w:sz w:val="20"/>
                <w:szCs w:val="20"/>
                <w:lang w:val="en-GB"/>
              </w:rPr>
            </w:pPr>
            <w:r>
              <w:rPr>
                <w:sz w:val="20"/>
                <w:szCs w:val="20"/>
                <w:lang w:val="en-GB"/>
              </w:rPr>
              <w:t>7.3 (5.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CE0E894" w14:textId="4F5ABE60" w:rsidR="008E0F0E" w:rsidRPr="00A645AA" w:rsidRDefault="008E0F0E" w:rsidP="00A401F8">
            <w:pPr>
              <w:pStyle w:val="TableContents"/>
              <w:spacing w:after="46" w:line="240" w:lineRule="auto"/>
              <w:rPr>
                <w:sz w:val="20"/>
                <w:szCs w:val="20"/>
                <w:lang w:val="en-GB"/>
              </w:rPr>
            </w:pPr>
            <w:r>
              <w:rPr>
                <w:sz w:val="20"/>
                <w:szCs w:val="20"/>
                <w:lang w:val="en-GB"/>
              </w:rPr>
              <w:t>52 (7.8)</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B476F13" w14:textId="36C2911E" w:rsidR="008E0F0E" w:rsidRDefault="008E0F0E" w:rsidP="00A401F8">
            <w:pPr>
              <w:pStyle w:val="TableContents"/>
              <w:spacing w:after="46" w:line="240" w:lineRule="auto"/>
              <w:rPr>
                <w:sz w:val="20"/>
                <w:szCs w:val="20"/>
                <w:lang w:val="en-GB"/>
              </w:rPr>
            </w:pPr>
            <w:r>
              <w:rPr>
                <w:sz w:val="20"/>
                <w:szCs w:val="20"/>
                <w:lang w:val="en-GB"/>
              </w:rPr>
              <w:t>12.3 (3.8)</w:t>
            </w:r>
          </w:p>
        </w:tc>
        <w:tc>
          <w:tcPr>
            <w:tcW w:w="1148" w:type="dxa"/>
            <w:tcBorders>
              <w:top w:val="single" w:sz="2" w:space="0" w:color="000001"/>
              <w:left w:val="single" w:sz="2" w:space="0" w:color="000001"/>
              <w:bottom w:val="single" w:sz="2" w:space="0" w:color="000001"/>
              <w:right w:val="single" w:sz="2" w:space="0" w:color="000001"/>
            </w:tcBorders>
          </w:tcPr>
          <w:p w14:paraId="5E7D08BD" w14:textId="491C0E40" w:rsidR="008E0F0E" w:rsidRDefault="008E0F0E" w:rsidP="00A401F8">
            <w:pPr>
              <w:pStyle w:val="TableContents"/>
              <w:spacing w:after="46" w:line="240" w:lineRule="auto"/>
              <w:rPr>
                <w:sz w:val="20"/>
                <w:szCs w:val="20"/>
                <w:lang w:val="en-GB"/>
              </w:rPr>
            </w:pPr>
            <w:r>
              <w:rPr>
                <w:sz w:val="20"/>
                <w:szCs w:val="20"/>
                <w:lang w:val="en-GB"/>
              </w:rPr>
              <w:t>14.6 (3.7)</w:t>
            </w:r>
          </w:p>
        </w:tc>
        <w:tc>
          <w:tcPr>
            <w:tcW w:w="1175" w:type="dxa"/>
            <w:tcBorders>
              <w:top w:val="single" w:sz="2" w:space="0" w:color="000001"/>
              <w:left w:val="single" w:sz="2" w:space="0" w:color="000001"/>
              <w:bottom w:val="single" w:sz="2" w:space="0" w:color="000001"/>
              <w:right w:val="single" w:sz="2" w:space="0" w:color="000001"/>
            </w:tcBorders>
          </w:tcPr>
          <w:p w14:paraId="7DC51685" w14:textId="0FFCF2E9" w:rsidR="008E0F0E" w:rsidRDefault="008E0F0E" w:rsidP="00A401F8">
            <w:pPr>
              <w:pStyle w:val="TableContents"/>
              <w:spacing w:after="46" w:line="240" w:lineRule="auto"/>
              <w:rPr>
                <w:sz w:val="20"/>
                <w:szCs w:val="20"/>
                <w:lang w:val="en-GB"/>
              </w:rPr>
            </w:pPr>
            <w:r>
              <w:rPr>
                <w:sz w:val="20"/>
                <w:szCs w:val="20"/>
                <w:lang w:val="en-GB"/>
              </w:rPr>
              <w:t>24.5 (4.4)</w:t>
            </w:r>
          </w:p>
        </w:tc>
        <w:tc>
          <w:tcPr>
            <w:tcW w:w="1092" w:type="dxa"/>
            <w:tcBorders>
              <w:top w:val="single" w:sz="2" w:space="0" w:color="000001"/>
              <w:left w:val="single" w:sz="2" w:space="0" w:color="000001"/>
              <w:bottom w:val="single" w:sz="2" w:space="0" w:color="000001"/>
            </w:tcBorders>
            <w:shd w:val="clear" w:color="auto" w:fill="auto"/>
          </w:tcPr>
          <w:p w14:paraId="0CFDE0AF" w14:textId="1862A6B9" w:rsidR="008E0F0E" w:rsidRPr="00A645AA" w:rsidRDefault="008E0F0E" w:rsidP="00A401F8">
            <w:pPr>
              <w:pStyle w:val="TableContents"/>
              <w:spacing w:after="46" w:line="240" w:lineRule="auto"/>
              <w:rPr>
                <w:sz w:val="20"/>
                <w:szCs w:val="20"/>
                <w:lang w:val="en-GB"/>
              </w:rPr>
            </w:pPr>
            <w:r>
              <w:rPr>
                <w:sz w:val="20"/>
                <w:szCs w:val="20"/>
                <w:lang w:val="en-GB"/>
              </w:rPr>
              <w:t>15 (66.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2A15080" w14:textId="422382A0" w:rsidR="008E0F0E" w:rsidRPr="00A645AA" w:rsidRDefault="008E0F0E" w:rsidP="00A401F8">
            <w:pPr>
              <w:pStyle w:val="TableContents"/>
              <w:spacing w:after="46" w:line="240" w:lineRule="auto"/>
              <w:rPr>
                <w:sz w:val="20"/>
                <w:szCs w:val="20"/>
                <w:lang w:val="en-GB"/>
              </w:rPr>
            </w:pPr>
            <w:r>
              <w:rPr>
                <w:sz w:val="20"/>
                <w:szCs w:val="20"/>
                <w:lang w:val="en-GB"/>
              </w:rPr>
              <w:t>30.4 (8.9)</w:t>
            </w:r>
          </w:p>
        </w:tc>
      </w:tr>
      <w:tr w:rsidR="00F87ACD" w:rsidRPr="00A746FD" w14:paraId="71816173" w14:textId="77777777" w:rsidTr="00D1572F">
        <w:trPr>
          <w:trHeight w:val="218"/>
        </w:trPr>
        <w:tc>
          <w:tcPr>
            <w:tcW w:w="2795" w:type="dxa"/>
            <w:tcBorders>
              <w:top w:val="single" w:sz="2" w:space="0" w:color="000001"/>
              <w:left w:val="single" w:sz="2" w:space="0" w:color="000001"/>
              <w:bottom w:val="single" w:sz="2" w:space="0" w:color="000001"/>
            </w:tcBorders>
            <w:shd w:val="clear" w:color="auto" w:fill="auto"/>
          </w:tcPr>
          <w:p w14:paraId="4595FB68" w14:textId="036461C2" w:rsidR="00A401F8" w:rsidRPr="00A645AA" w:rsidRDefault="00A401F8" w:rsidP="00A401F8">
            <w:pPr>
              <w:spacing w:after="46" w:line="240" w:lineRule="auto"/>
              <w:rPr>
                <w:sz w:val="20"/>
                <w:szCs w:val="20"/>
              </w:rPr>
            </w:pPr>
            <w:r w:rsidRPr="00A645AA">
              <w:rPr>
                <w:sz w:val="20"/>
                <w:szCs w:val="20"/>
              </w:rPr>
              <w:fldChar w:fldCharType="begin" w:fldLock="1"/>
            </w:r>
            <w:r w:rsidRPr="00A210FB">
              <w:rPr>
                <w:sz w:val="20"/>
                <w:szCs w:val="20"/>
                <w:lang w:val="pt-PT"/>
              </w:rPr>
              <w:instrText>ADDIN CSL_CITATION {"citationItems":[{"id":"ITEM-1","itemData":{"DOI":"10.1016/j.jpsychires.2011.02.008.The","author":[{"dropping-particle":"","family":"Diaz","given":"Michele T.","non-dropping-particle":"","parse-names":false,"suffix":""},{"dropping-particle":"","family":"He","given</w:instrText>
            </w:r>
            <w:r>
              <w:rPr>
                <w:sz w:val="20"/>
                <w:szCs w:val="20"/>
              </w:rPr>
              <w:instrText>":"George","non-dropping-particle":"","parse-names":false,"suffix":""},{"dropping-particle":"","family":"Gadde","given":"Syam","non-dropping-particle":"","parse-names":false,"suffix":""},{"dropping-particle":"","family":"Bellion","given":"Carolyn","non-dropping-particle":"","parse-names":false,"suffix":""},{"dropping-particle":"","family":"Belger","given":"Aysenil","non-dropping-particle":"","parse-names":false,"suffix":""},{"dropping-particle":"","family":"Voyvodic","given":"James T","non-dropping-particle":"","parse-names":false,"suffix":""},{"dropping-particle":"","family":"Mccarthy","given":"Gregory","non-dropping-particle":"","parse-names":false,"suffix":""}],"container-title":"Journal of Psychiatric Research","id":"ITEM-1","issue":"9","issued":{"date-parts":[["2011"]]},"page":"1184-1193","title":"The influence of emotional distraction on verbal working memory: An fMRI investigation comparing individuals with schizophrenia and healthy adults","type":"article-journal","volume":"45"},"uris":["http://www.mendeley.com/documents/?uuid=5d90442a-3f6e-4328-bd10-402944e9c174"]}],"mendeley":{"formattedCitation":"(Diaz et al., 2011)","manualFormatting":"Diaz et al., 2011","plainTextFormattedCitation":"(Diaz et al., 2011)","previouslyFormattedCitation":"(Diaz et al., 2011)"},"properties":{"noteIndex":0},"schema":"https://github.com/citation-style-language/schema/raw/master/csl-citation.json"}</w:instrText>
            </w:r>
            <w:r w:rsidRPr="00A645AA">
              <w:rPr>
                <w:sz w:val="20"/>
                <w:szCs w:val="20"/>
              </w:rPr>
              <w:fldChar w:fldCharType="separate"/>
            </w:r>
            <w:r w:rsidRPr="00A645AA">
              <w:rPr>
                <w:noProof/>
                <w:sz w:val="20"/>
                <w:szCs w:val="20"/>
              </w:rPr>
              <w:t>Diaz et al., 2011</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F9984B5" w14:textId="7F38FF7F" w:rsidR="00A401F8" w:rsidRPr="00A645AA" w:rsidRDefault="00A401F8" w:rsidP="00A401F8">
            <w:pPr>
              <w:pStyle w:val="TableContents"/>
              <w:spacing w:after="46" w:line="240" w:lineRule="auto"/>
              <w:rPr>
                <w:sz w:val="20"/>
                <w:szCs w:val="20"/>
                <w:lang w:val="en-GB"/>
              </w:rPr>
            </w:pPr>
            <w:r w:rsidRPr="00A645AA">
              <w:rPr>
                <w:sz w:val="20"/>
                <w:szCs w:val="20"/>
                <w:lang w:val="en-GB"/>
              </w:rPr>
              <w:t>11 (90.9)</w:t>
            </w:r>
          </w:p>
        </w:tc>
        <w:tc>
          <w:tcPr>
            <w:tcW w:w="1162" w:type="dxa"/>
            <w:tcBorders>
              <w:top w:val="single" w:sz="2" w:space="0" w:color="000001"/>
              <w:left w:val="single" w:sz="2" w:space="0" w:color="000001"/>
              <w:bottom w:val="single" w:sz="2" w:space="0" w:color="000001"/>
            </w:tcBorders>
            <w:shd w:val="clear" w:color="auto" w:fill="auto"/>
          </w:tcPr>
          <w:p w14:paraId="4F84FD07" w14:textId="77777777" w:rsidR="00A401F8" w:rsidRPr="00A645AA" w:rsidRDefault="00A401F8" w:rsidP="00A401F8">
            <w:pPr>
              <w:pStyle w:val="TableContents"/>
              <w:spacing w:after="46" w:line="240" w:lineRule="auto"/>
              <w:rPr>
                <w:sz w:val="20"/>
                <w:szCs w:val="20"/>
                <w:lang w:val="en-GB"/>
              </w:rPr>
            </w:pPr>
            <w:r w:rsidRPr="00A645AA">
              <w:rPr>
                <w:sz w:val="20"/>
                <w:szCs w:val="20"/>
                <w:lang w:val="en-GB"/>
              </w:rPr>
              <w:t>32.57 (12.7)</w:t>
            </w:r>
          </w:p>
        </w:tc>
        <w:tc>
          <w:tcPr>
            <w:tcW w:w="1273" w:type="dxa"/>
            <w:tcBorders>
              <w:top w:val="single" w:sz="2" w:space="0" w:color="000001"/>
              <w:left w:val="single" w:sz="2" w:space="0" w:color="000001"/>
              <w:bottom w:val="single" w:sz="2" w:space="0" w:color="000001"/>
            </w:tcBorders>
          </w:tcPr>
          <w:p w14:paraId="5EB6A261" w14:textId="4C4DD28A" w:rsidR="00A401F8" w:rsidRPr="00A645AA" w:rsidRDefault="00A401F8" w:rsidP="00A401F8">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0978D688" w14:textId="5EE4E6D1" w:rsidR="00A401F8" w:rsidRPr="00A645AA" w:rsidRDefault="005328A0" w:rsidP="00A401F8">
            <w:pPr>
              <w:pStyle w:val="TableContents"/>
              <w:spacing w:after="46" w:line="240" w:lineRule="auto"/>
              <w:rPr>
                <w:sz w:val="20"/>
                <w:szCs w:val="20"/>
                <w:lang w:val="en-GB"/>
              </w:rPr>
            </w:pPr>
            <w:r>
              <w:rPr>
                <w:sz w:val="20"/>
                <w:szCs w:val="20"/>
                <w:lang w:val="en-GB"/>
              </w:rPr>
              <w:t>13.7 (14.5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BEBD740" w14:textId="41558916" w:rsidR="00A401F8" w:rsidRPr="00A645AA" w:rsidRDefault="00A401F8" w:rsidP="00A401F8">
            <w:pPr>
              <w:pStyle w:val="TableContents"/>
              <w:spacing w:after="46" w:line="240" w:lineRule="auto"/>
              <w:rPr>
                <w:sz w:val="20"/>
                <w:szCs w:val="20"/>
                <w:lang w:val="en-GB"/>
              </w:rPr>
            </w:pPr>
            <w:r w:rsidRPr="00A645AA">
              <w:rPr>
                <w:sz w:val="20"/>
                <w:szCs w:val="20"/>
                <w:lang w:val="en-GB"/>
              </w:rPr>
              <w:t>66.4 (15.33)</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1AD86B1" w14:textId="687B831F" w:rsidR="00A401F8" w:rsidRPr="00A645AA" w:rsidRDefault="005328A0" w:rsidP="00A401F8">
            <w:pPr>
              <w:pStyle w:val="TableContents"/>
              <w:spacing w:after="46" w:line="240" w:lineRule="auto"/>
              <w:rPr>
                <w:sz w:val="20"/>
                <w:szCs w:val="20"/>
                <w:lang w:val="en-GB"/>
              </w:rPr>
            </w:pPr>
            <w:r>
              <w:rPr>
                <w:sz w:val="20"/>
                <w:szCs w:val="20"/>
                <w:lang w:val="en-GB"/>
              </w:rPr>
              <w:t>15 (4.22)</w:t>
            </w:r>
          </w:p>
        </w:tc>
        <w:tc>
          <w:tcPr>
            <w:tcW w:w="1148" w:type="dxa"/>
            <w:tcBorders>
              <w:top w:val="single" w:sz="2" w:space="0" w:color="000001"/>
              <w:left w:val="single" w:sz="2" w:space="0" w:color="000001"/>
              <w:bottom w:val="single" w:sz="2" w:space="0" w:color="000001"/>
              <w:right w:val="single" w:sz="2" w:space="0" w:color="000001"/>
            </w:tcBorders>
          </w:tcPr>
          <w:p w14:paraId="64744593" w14:textId="40D736A9" w:rsidR="00A401F8" w:rsidRPr="00A645AA" w:rsidRDefault="005328A0" w:rsidP="00A401F8">
            <w:pPr>
              <w:pStyle w:val="TableContents"/>
              <w:spacing w:after="46" w:line="240" w:lineRule="auto"/>
              <w:rPr>
                <w:sz w:val="20"/>
                <w:szCs w:val="20"/>
                <w:lang w:val="en-GB"/>
              </w:rPr>
            </w:pPr>
            <w:r>
              <w:rPr>
                <w:sz w:val="20"/>
                <w:szCs w:val="20"/>
                <w:lang w:val="en-GB"/>
              </w:rPr>
              <w:t>18 (6.15)</w:t>
            </w:r>
          </w:p>
        </w:tc>
        <w:tc>
          <w:tcPr>
            <w:tcW w:w="1175" w:type="dxa"/>
            <w:tcBorders>
              <w:top w:val="single" w:sz="2" w:space="0" w:color="000001"/>
              <w:left w:val="single" w:sz="2" w:space="0" w:color="000001"/>
              <w:bottom w:val="single" w:sz="2" w:space="0" w:color="000001"/>
              <w:right w:val="single" w:sz="2" w:space="0" w:color="000001"/>
            </w:tcBorders>
          </w:tcPr>
          <w:p w14:paraId="06FE326F" w14:textId="6386AB54" w:rsidR="00A401F8" w:rsidRPr="00A645AA" w:rsidRDefault="005328A0" w:rsidP="00A401F8">
            <w:pPr>
              <w:pStyle w:val="TableContents"/>
              <w:spacing w:after="46" w:line="240" w:lineRule="auto"/>
              <w:rPr>
                <w:sz w:val="20"/>
                <w:szCs w:val="20"/>
                <w:lang w:val="en-GB"/>
              </w:rPr>
            </w:pPr>
            <w:r>
              <w:rPr>
                <w:sz w:val="20"/>
                <w:szCs w:val="20"/>
                <w:lang w:val="en-GB"/>
              </w:rPr>
              <w:t>33.4 (6.57)</w:t>
            </w:r>
          </w:p>
        </w:tc>
        <w:tc>
          <w:tcPr>
            <w:tcW w:w="1092" w:type="dxa"/>
            <w:tcBorders>
              <w:top w:val="single" w:sz="2" w:space="0" w:color="000001"/>
              <w:left w:val="single" w:sz="2" w:space="0" w:color="000001"/>
              <w:bottom w:val="single" w:sz="2" w:space="0" w:color="000001"/>
            </w:tcBorders>
            <w:shd w:val="clear" w:color="auto" w:fill="auto"/>
          </w:tcPr>
          <w:p w14:paraId="59152956" w14:textId="138F9971" w:rsidR="00A401F8" w:rsidRPr="00A645AA" w:rsidRDefault="00A401F8" w:rsidP="00A401F8">
            <w:pPr>
              <w:pStyle w:val="TableContents"/>
              <w:spacing w:after="46" w:line="240" w:lineRule="auto"/>
              <w:rPr>
                <w:sz w:val="20"/>
                <w:szCs w:val="20"/>
                <w:lang w:val="en-GB"/>
              </w:rPr>
            </w:pPr>
            <w:r w:rsidRPr="00A645AA">
              <w:rPr>
                <w:sz w:val="20"/>
                <w:szCs w:val="20"/>
                <w:lang w:val="en-GB"/>
              </w:rPr>
              <w:t>17 (41.18)</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BDFBDCF" w14:textId="77777777" w:rsidR="00A401F8" w:rsidRPr="00A645AA" w:rsidRDefault="00A401F8" w:rsidP="00A401F8">
            <w:pPr>
              <w:pStyle w:val="TableContents"/>
              <w:spacing w:after="46" w:line="240" w:lineRule="auto"/>
              <w:rPr>
                <w:sz w:val="20"/>
                <w:szCs w:val="20"/>
                <w:lang w:val="en-GB"/>
              </w:rPr>
            </w:pPr>
            <w:r w:rsidRPr="00A645AA">
              <w:rPr>
                <w:sz w:val="20"/>
                <w:szCs w:val="20"/>
                <w:lang w:val="en-GB"/>
              </w:rPr>
              <w:t>24.01 (3.89)</w:t>
            </w:r>
          </w:p>
        </w:tc>
      </w:tr>
      <w:tr w:rsidR="00A210FB" w:rsidRPr="00CE7B32" w14:paraId="6E8C92F4" w14:textId="77777777" w:rsidTr="00D1572F">
        <w:trPr>
          <w:trHeight w:val="218"/>
        </w:trPr>
        <w:tc>
          <w:tcPr>
            <w:tcW w:w="2795" w:type="dxa"/>
            <w:tcBorders>
              <w:top w:val="single" w:sz="2" w:space="0" w:color="000001"/>
              <w:left w:val="single" w:sz="2" w:space="0" w:color="000001"/>
              <w:bottom w:val="single" w:sz="2" w:space="0" w:color="000001"/>
            </w:tcBorders>
            <w:shd w:val="clear" w:color="auto" w:fill="auto"/>
          </w:tcPr>
          <w:p w14:paraId="3FAB0815" w14:textId="1DE4BE8E" w:rsidR="00A210FB" w:rsidRPr="00685053" w:rsidRDefault="00A210FB" w:rsidP="00A401F8">
            <w:pPr>
              <w:spacing w:after="46" w:line="240" w:lineRule="auto"/>
              <w:rPr>
                <w:sz w:val="20"/>
                <w:szCs w:val="20"/>
                <w:lang w:val="pt-PT"/>
              </w:rPr>
            </w:pPr>
            <w:r>
              <w:rPr>
                <w:sz w:val="20"/>
                <w:szCs w:val="20"/>
              </w:rPr>
              <w:fldChar w:fldCharType="begin" w:fldLock="1"/>
            </w:r>
            <w:r w:rsidR="00D92B10">
              <w:rPr>
                <w:sz w:val="20"/>
                <w:szCs w:val="20"/>
              </w:rPr>
              <w:instrText>ADDIN CSL_CITATION {"citationItems":[{"id":"ITEM-1","itemData":{"DOI":"10.1016/j.nicl.2020.102444","ISSN":"22131582","PMID":"33039973","abstract":"Schizophrenia is a neurodevelopmental psychiatric disorder thought to result from synaptic dysfunction that affects distributed brain connectivity, rather than any particular brain region. While symptomatology is traditionally divided into positive and negative symptoms, abnormal social cognition is now recognized a key component of schizophrenia. Nonetheless, we are still lacking a mechanistic understanding of effective brain connectivity in schizophrenia during social cognition and how it relates to clinical symptomatology. To address this question, we used fMRI and dynamic causal modelling (DCM) to test for abnormal brain connectivity in twenty-four patients with first-episode schizophrenia (FES) compared to twenty-five matched controls performing the Human Connectome Project (HCP) social cognition paradigm. Patients had not received regular therapeutic antipsychotics, but were not completely drug naïve. Whilst patients were less accurate than controls in judging social stimuli from non-social stimuli, our results revealed an increase in feedforward connectivity from motion-sensitive V5 to posterior superior temporal sulcus (pSTS) in patients compared to matched controls. At the same time, patients with a higher degree of positive symptoms had more disinhibition within pSTS, a region computationally involved in social cognition. We interpret these findings the framework of active inference, where increased feedforward connectivity may encode aberrant prediction errors from V5 to pSTS and local disi</w:instrText>
            </w:r>
            <w:r w:rsidR="00D92B10" w:rsidRPr="00D92B10">
              <w:rPr>
                <w:sz w:val="20"/>
                <w:szCs w:val="20"/>
                <w:lang w:val="pt-PT"/>
              </w:rPr>
              <w:instrText>nhibition within pSTS may reflect aberrant encoding of the precision of cortical representations about social stimuli.","author":[{"dropping-particle":"","family":"Dietz","given":"Martin J.","non-dropping-particle":"","parse-names":false,"suffix":""},{"dropping-particle":"","family":"Zhou","given":"Yuan","non-dropping-particle":"","parse-names":false,"suffix":""},{"dropping-particle":"","family":"Veddum","given":"Lotte","non-dropping-particle":"","parse-names":false,"suffix":""},{"dropping-particle":"","family":"Frith","given":"Christopher D.","non-dropping-particle":"","parse-names":false,"suffix":""},{"dropping-particle":"","family":"Bliksted","given":"Vibeke F.","non-dropping-particle":"","parse-names":false,"suffix":""}],"container-title":"NeuroImage: Clinical","id":"ITEM-1","issued":{"date-parts":[["2020","1","1"]]},"publisher":"Elsevier Inc.","title":"Aberrant effective connectivity is associated with positive symptoms in first-episode schizophrenia","type":"article-journal","volume":"28"},"uris":["http://www.mendeley.com/documents/?uuid=2c558a83-2c28-4d5e-ae6a-ba0a1c8d7af2"]}],"mendeley":{"formattedCitation":"(Dietz, Zhou, Veddum, Frith, &amp; Bliksted, 2020)","manualFormatting":"Dietz et al., 2020","plainTextFormattedCitation":"(Dietz, Zhou, Veddum, Frith, &amp; Bliksted, 2020)","previouslyFormattedCitation":"(Dietz, Zhou, Veddum, Frith, &amp; Bliksted, 2020)"},"properties":{"noteIndex":0},"schema":"https://github.com/citation-style-language/schema/raw/master/csl-citation.json"}</w:instrText>
            </w:r>
            <w:r>
              <w:rPr>
                <w:sz w:val="20"/>
                <w:szCs w:val="20"/>
              </w:rPr>
              <w:fldChar w:fldCharType="separate"/>
            </w:r>
            <w:r w:rsidRPr="00685053">
              <w:rPr>
                <w:noProof/>
                <w:sz w:val="20"/>
                <w:szCs w:val="20"/>
                <w:lang w:val="pt-PT"/>
              </w:rPr>
              <w:t>Dietz et al., 2020</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F61E645" w14:textId="11765E5D" w:rsidR="00A210FB" w:rsidRPr="00685053" w:rsidRDefault="00A210FB" w:rsidP="00A401F8">
            <w:pPr>
              <w:pStyle w:val="TableContents"/>
              <w:spacing w:after="46" w:line="240" w:lineRule="auto"/>
              <w:rPr>
                <w:sz w:val="20"/>
                <w:szCs w:val="20"/>
                <w:lang w:val="pt-PT"/>
              </w:rPr>
            </w:pPr>
            <w:r w:rsidRPr="00685053">
              <w:rPr>
                <w:sz w:val="20"/>
                <w:szCs w:val="20"/>
                <w:lang w:val="pt-PT"/>
              </w:rPr>
              <w:t>24 (70.83)</w:t>
            </w:r>
          </w:p>
        </w:tc>
        <w:tc>
          <w:tcPr>
            <w:tcW w:w="1162" w:type="dxa"/>
            <w:tcBorders>
              <w:top w:val="single" w:sz="2" w:space="0" w:color="000001"/>
              <w:left w:val="single" w:sz="2" w:space="0" w:color="000001"/>
              <w:bottom w:val="single" w:sz="2" w:space="0" w:color="000001"/>
            </w:tcBorders>
            <w:shd w:val="clear" w:color="auto" w:fill="auto"/>
          </w:tcPr>
          <w:p w14:paraId="09CBBA57" w14:textId="4219A206" w:rsidR="00A210FB" w:rsidRPr="00685053" w:rsidRDefault="00A210FB" w:rsidP="00A401F8">
            <w:pPr>
              <w:pStyle w:val="TableContents"/>
              <w:spacing w:after="46" w:line="240" w:lineRule="auto"/>
              <w:rPr>
                <w:sz w:val="20"/>
                <w:szCs w:val="20"/>
                <w:lang w:val="pt-PT"/>
              </w:rPr>
            </w:pPr>
            <w:r w:rsidRPr="00685053">
              <w:rPr>
                <w:sz w:val="20"/>
                <w:szCs w:val="20"/>
                <w:lang w:val="pt-PT"/>
              </w:rPr>
              <w:t>25.21 (NA)</w:t>
            </w:r>
          </w:p>
        </w:tc>
        <w:tc>
          <w:tcPr>
            <w:tcW w:w="1273" w:type="dxa"/>
            <w:tcBorders>
              <w:top w:val="single" w:sz="2" w:space="0" w:color="000001"/>
              <w:left w:val="single" w:sz="2" w:space="0" w:color="000001"/>
              <w:bottom w:val="single" w:sz="2" w:space="0" w:color="000001"/>
            </w:tcBorders>
          </w:tcPr>
          <w:p w14:paraId="67B843D7" w14:textId="3D4CA61A" w:rsidR="00A210FB" w:rsidRPr="00685053" w:rsidRDefault="00A210FB" w:rsidP="00A401F8">
            <w:pPr>
              <w:pStyle w:val="TableContents"/>
              <w:spacing w:after="46" w:line="240" w:lineRule="auto"/>
              <w:rPr>
                <w:sz w:val="20"/>
                <w:szCs w:val="20"/>
                <w:lang w:val="pt-PT"/>
              </w:rPr>
            </w:pPr>
            <w:r w:rsidRPr="00685053">
              <w:rPr>
                <w:sz w:val="20"/>
                <w:szCs w:val="20"/>
                <w:lang w:val="pt-PT"/>
              </w:rPr>
              <w:t>100</w:t>
            </w:r>
          </w:p>
        </w:tc>
        <w:tc>
          <w:tcPr>
            <w:tcW w:w="1176" w:type="dxa"/>
            <w:tcBorders>
              <w:top w:val="single" w:sz="2" w:space="0" w:color="000001"/>
              <w:left w:val="single" w:sz="2" w:space="0" w:color="000001"/>
              <w:bottom w:val="single" w:sz="2" w:space="0" w:color="000001"/>
            </w:tcBorders>
          </w:tcPr>
          <w:p w14:paraId="230F7DB4" w14:textId="7EADD667" w:rsidR="00A210FB" w:rsidRPr="00685053" w:rsidRDefault="00A210FB" w:rsidP="00A401F8">
            <w:pPr>
              <w:pStyle w:val="TableContents"/>
              <w:spacing w:after="46" w:line="240" w:lineRule="auto"/>
              <w:rPr>
                <w:sz w:val="20"/>
                <w:szCs w:val="20"/>
                <w:lang w:val="pt-PT"/>
              </w:rPr>
            </w:pPr>
            <w:r w:rsidRPr="00685053">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45619C4" w14:textId="24821DAE" w:rsidR="00A210FB" w:rsidRPr="00685053" w:rsidRDefault="00A210FB" w:rsidP="00A401F8">
            <w:pPr>
              <w:pStyle w:val="TableContents"/>
              <w:spacing w:after="46" w:line="240" w:lineRule="auto"/>
              <w:rPr>
                <w:sz w:val="20"/>
                <w:szCs w:val="20"/>
                <w:lang w:val="pt-PT"/>
              </w:rPr>
            </w:pPr>
            <w:r w:rsidRPr="00685053">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6273099" w14:textId="19A83CC8" w:rsidR="00A210FB" w:rsidRPr="00685053" w:rsidRDefault="00A210FB" w:rsidP="00A401F8">
            <w:pPr>
              <w:pStyle w:val="TableContents"/>
              <w:spacing w:after="46" w:line="240" w:lineRule="auto"/>
              <w:rPr>
                <w:sz w:val="20"/>
                <w:szCs w:val="20"/>
                <w:lang w:val="pt-PT"/>
              </w:rPr>
            </w:pPr>
            <w:r w:rsidRPr="00685053">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7880207D" w14:textId="6BEDC87D" w:rsidR="00A210FB" w:rsidRPr="00685053" w:rsidRDefault="00A210FB" w:rsidP="00A401F8">
            <w:pPr>
              <w:pStyle w:val="TableContents"/>
              <w:spacing w:after="46" w:line="240" w:lineRule="auto"/>
              <w:rPr>
                <w:sz w:val="20"/>
                <w:szCs w:val="20"/>
                <w:lang w:val="pt-PT"/>
              </w:rPr>
            </w:pPr>
            <w:r w:rsidRPr="00685053">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666B637A" w14:textId="2A187A34" w:rsidR="00A210FB" w:rsidRPr="00685053" w:rsidRDefault="00A210FB" w:rsidP="00A401F8">
            <w:pPr>
              <w:pStyle w:val="TableContents"/>
              <w:spacing w:after="46" w:line="240" w:lineRule="auto"/>
              <w:rPr>
                <w:sz w:val="20"/>
                <w:szCs w:val="20"/>
                <w:lang w:val="pt-PT"/>
              </w:rPr>
            </w:pPr>
            <w:r w:rsidRPr="00685053">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40D43A21" w14:textId="113799B3" w:rsidR="00A210FB" w:rsidRPr="00685053" w:rsidRDefault="00A210FB" w:rsidP="00A401F8">
            <w:pPr>
              <w:pStyle w:val="TableContents"/>
              <w:spacing w:after="46" w:line="240" w:lineRule="auto"/>
              <w:rPr>
                <w:sz w:val="20"/>
                <w:szCs w:val="20"/>
                <w:lang w:val="pt-PT"/>
              </w:rPr>
            </w:pPr>
            <w:r w:rsidRPr="00685053">
              <w:rPr>
                <w:sz w:val="20"/>
                <w:szCs w:val="20"/>
                <w:lang w:val="pt-PT"/>
              </w:rPr>
              <w:t>25 (56)</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28C6D2AA" w14:textId="39E9F996" w:rsidR="00A210FB" w:rsidRPr="00685053" w:rsidRDefault="00A210FB" w:rsidP="00A401F8">
            <w:pPr>
              <w:pStyle w:val="TableContents"/>
              <w:spacing w:after="46" w:line="240" w:lineRule="auto"/>
              <w:rPr>
                <w:sz w:val="20"/>
                <w:szCs w:val="20"/>
                <w:lang w:val="pt-PT"/>
              </w:rPr>
            </w:pPr>
            <w:r w:rsidRPr="00685053">
              <w:rPr>
                <w:sz w:val="20"/>
                <w:szCs w:val="20"/>
                <w:lang w:val="pt-PT"/>
              </w:rPr>
              <w:t>24.6 (NA)</w:t>
            </w:r>
          </w:p>
        </w:tc>
      </w:tr>
      <w:tr w:rsidR="00F87ACD" w:rsidRPr="002F40CA" w14:paraId="4AA375A0"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0B845BE9" w14:textId="7888D8A5" w:rsidR="00A401F8" w:rsidRPr="00A645AA" w:rsidRDefault="00A401F8" w:rsidP="00A401F8">
            <w:pPr>
              <w:spacing w:after="46" w:line="240" w:lineRule="auto"/>
              <w:rPr>
                <w:sz w:val="20"/>
                <w:szCs w:val="20"/>
              </w:rPr>
            </w:pPr>
            <w:r w:rsidRPr="00A645AA">
              <w:rPr>
                <w:sz w:val="20"/>
                <w:szCs w:val="20"/>
              </w:rPr>
              <w:fldChar w:fldCharType="begin" w:fldLock="1"/>
            </w:r>
            <w:r w:rsidR="00D92B10">
              <w:rPr>
                <w:sz w:val="20"/>
                <w:szCs w:val="20"/>
                <w:lang w:val="pt-PT"/>
              </w:rPr>
              <w:instrText>ADDIN CSL_CITATION {"citationItems":[{"id":"ITEM-1","itemData":{"DOI":"10.1016/j.schres.2018.06.015","ISSN":"15732509","abstract":"Impaired emotion perception is a well-established and stable deficit in schizophrenia; however, there is limited knowledge about the underlying aberrant cognitive and brain processes that result in emotion perception deficits. Recent influential work has shown that perceptual deficits in schizophrenia may result from aberrant precision in prior expectations, associated with disrupted activity in frontal regions. In the present study, we investigated the perception of dynamic, multisensory emotion, the influence of prior expectations and the underlying aberrant brain processes in schizophrenia. During a functional Magnetic Resonance Imaging scan, participants completed the Dynamic Emotion Perception task, which induces prior expectations with emotion instruction cues. We delineated neural responses and functional connectivity in whole-brain large-scale networks underlying emotion perception. Compared to healthy individuals, schizophrenia patients had lower accuracy specifically for emotions that were congruent with prior expectations. At the neural level, schizophrenia patients had less engagement of right inferior frontal and parietal regions, as well as right amygdala dysconnectivity during discrimination of emotions congruent with prior expectations. The results indicate that individuals with schizophrenia may have aberrant prior expectations about emotional expressions, associated with under-activity in inferior frontoparietal regions and right amygdala dysconnectivity, which results in impaired perception of emotion.","author":[{"dropping-particle":"","family":"Dzafic","given":"Ilvana","non-dropping-particle":"","parse-names":false,"suffix":""},{"dropping-particle":"","family":"Burianová","given":"Hana","non-dropping-particle":"","parse-names":false,"suffix":""},{"dropping-particle":"","family":"Martin","given":"Andrew K.","non-dropping-particle":"","parse-names":false,"suffix":""},{"dropping-particle":"","family":"Mowry","given":"Bryan","non-dropping-particle":"","parse-names":false,"suffix":""}],"container-title":"Schizophrenia Research","id":"ITEM-1","issued":{"date-parts":[["2018"]]},"page":"129-137","title":"Neural correlates of dynamic emotion perception in schizophrenia and the influence of prior expectations","type":"article-journal","volume":"202"},"uris":["http://www.mendeley.com/documents/?uuid=f9bb047e-865f-4af8-9064-1840a95aefb1"]}],"mendeley":{"formattedCitation":"(Dzafic, Burianová, Martin, &amp; Mowry, 2018)","manualFormatting":"Dzafic et al., 2018","plainTextFormattedCitation":"(Dzafic, Burianová, Martin, &amp; Mowry, 2018)","previouslyFormattedCitation":"(Dzafic, Burianová, Martin, &amp; Mowry, 2018)"},"properties":{"noteIndex":0},"schema":"https://github.com/citation-style-language/schema/raw/master/csl-citation.json"}</w:instrText>
            </w:r>
            <w:r w:rsidRPr="00A645AA">
              <w:rPr>
                <w:sz w:val="20"/>
                <w:szCs w:val="20"/>
              </w:rPr>
              <w:fldChar w:fldCharType="separate"/>
            </w:r>
            <w:r w:rsidRPr="00A645AA">
              <w:rPr>
                <w:noProof/>
                <w:sz w:val="20"/>
                <w:szCs w:val="20"/>
              </w:rPr>
              <w:t>Dzafic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5B83B3E" w14:textId="6D5DB80A" w:rsidR="00A401F8" w:rsidRPr="00A645AA" w:rsidRDefault="00A401F8" w:rsidP="00A401F8">
            <w:pPr>
              <w:pStyle w:val="TableContents"/>
              <w:spacing w:after="46" w:line="240" w:lineRule="auto"/>
              <w:rPr>
                <w:sz w:val="20"/>
                <w:szCs w:val="20"/>
                <w:lang w:val="en-US"/>
              </w:rPr>
            </w:pPr>
            <w:r w:rsidRPr="00A645AA">
              <w:rPr>
                <w:sz w:val="20"/>
                <w:szCs w:val="20"/>
                <w:lang w:val="en-US"/>
              </w:rPr>
              <w:t>16 (56.25)</w:t>
            </w:r>
          </w:p>
        </w:tc>
        <w:tc>
          <w:tcPr>
            <w:tcW w:w="1162" w:type="dxa"/>
            <w:tcBorders>
              <w:top w:val="single" w:sz="2" w:space="0" w:color="000001"/>
              <w:left w:val="single" w:sz="2" w:space="0" w:color="000001"/>
              <w:bottom w:val="single" w:sz="2" w:space="0" w:color="000001"/>
            </w:tcBorders>
            <w:shd w:val="clear" w:color="auto" w:fill="auto"/>
          </w:tcPr>
          <w:p w14:paraId="77C58BDE" w14:textId="77777777" w:rsidR="00A401F8" w:rsidRPr="00A645AA" w:rsidRDefault="00A401F8" w:rsidP="00A401F8">
            <w:pPr>
              <w:pStyle w:val="TableContents"/>
              <w:spacing w:after="46" w:line="240" w:lineRule="auto"/>
              <w:rPr>
                <w:sz w:val="20"/>
                <w:szCs w:val="20"/>
                <w:lang w:val="en-US"/>
              </w:rPr>
            </w:pPr>
            <w:r w:rsidRPr="00A645AA">
              <w:rPr>
                <w:sz w:val="20"/>
                <w:szCs w:val="20"/>
                <w:lang w:val="en-US"/>
              </w:rPr>
              <w:t>45.94 (9.3)</w:t>
            </w:r>
          </w:p>
        </w:tc>
        <w:tc>
          <w:tcPr>
            <w:tcW w:w="1273" w:type="dxa"/>
            <w:tcBorders>
              <w:top w:val="single" w:sz="2" w:space="0" w:color="000001"/>
              <w:left w:val="single" w:sz="2" w:space="0" w:color="000001"/>
              <w:bottom w:val="single" w:sz="2" w:space="0" w:color="000001"/>
            </w:tcBorders>
          </w:tcPr>
          <w:p w14:paraId="17D061A1" w14:textId="6092D6EA" w:rsidR="00A401F8" w:rsidRPr="00A645AA" w:rsidRDefault="00A401F8" w:rsidP="00A401F8">
            <w:pPr>
              <w:pStyle w:val="TableContents"/>
              <w:spacing w:after="46" w:line="240" w:lineRule="auto"/>
              <w:rPr>
                <w:sz w:val="20"/>
                <w:szCs w:val="20"/>
                <w:lang w:val="en-US"/>
              </w:rPr>
            </w:pPr>
            <w:r w:rsidRPr="00A645AA">
              <w:rPr>
                <w:sz w:val="20"/>
                <w:szCs w:val="20"/>
                <w:lang w:val="en-US"/>
              </w:rPr>
              <w:t>93.75</w:t>
            </w:r>
          </w:p>
        </w:tc>
        <w:tc>
          <w:tcPr>
            <w:tcW w:w="1176" w:type="dxa"/>
            <w:tcBorders>
              <w:top w:val="single" w:sz="2" w:space="0" w:color="000001"/>
              <w:left w:val="single" w:sz="2" w:space="0" w:color="000001"/>
              <w:bottom w:val="single" w:sz="2" w:space="0" w:color="000001"/>
            </w:tcBorders>
          </w:tcPr>
          <w:p w14:paraId="2C8516BE" w14:textId="4AED42C9"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093B563" w14:textId="7BCAC218" w:rsidR="00A401F8" w:rsidRPr="00A645AA" w:rsidRDefault="00A401F8" w:rsidP="00A401F8">
            <w:pPr>
              <w:pStyle w:val="TableContents"/>
              <w:spacing w:after="46" w:line="240" w:lineRule="auto"/>
              <w:rPr>
                <w:sz w:val="20"/>
                <w:szCs w:val="20"/>
                <w:lang w:val="en-US"/>
              </w:rPr>
            </w:pPr>
            <w:r w:rsidRPr="00A645AA">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DA28CF9" w14:textId="18547FCF"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56D015C5" w14:textId="37A0C8EC"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4871B04E" w14:textId="3A5A373C"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10072FF6" w14:textId="60E19082" w:rsidR="00A401F8" w:rsidRPr="00A645AA" w:rsidRDefault="00A401F8" w:rsidP="00A401F8">
            <w:pPr>
              <w:pStyle w:val="TableContents"/>
              <w:spacing w:after="46" w:line="240" w:lineRule="auto"/>
              <w:rPr>
                <w:sz w:val="20"/>
                <w:szCs w:val="20"/>
                <w:lang w:val="en-US"/>
              </w:rPr>
            </w:pPr>
            <w:r w:rsidRPr="00A645AA">
              <w:rPr>
                <w:sz w:val="20"/>
                <w:szCs w:val="20"/>
                <w:lang w:val="en-US"/>
              </w:rPr>
              <w:t>16 (56.2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EC79B73" w14:textId="77777777" w:rsidR="00A401F8" w:rsidRPr="00A645AA" w:rsidRDefault="00A401F8" w:rsidP="00A401F8">
            <w:pPr>
              <w:pStyle w:val="TableContents"/>
              <w:spacing w:after="46" w:line="240" w:lineRule="auto"/>
              <w:rPr>
                <w:sz w:val="20"/>
                <w:szCs w:val="20"/>
                <w:lang w:val="en-US"/>
              </w:rPr>
            </w:pPr>
            <w:r w:rsidRPr="00A645AA">
              <w:rPr>
                <w:sz w:val="20"/>
                <w:szCs w:val="20"/>
                <w:lang w:val="en-US"/>
              </w:rPr>
              <w:t>45.19 (7.93)</w:t>
            </w:r>
          </w:p>
        </w:tc>
      </w:tr>
      <w:tr w:rsidR="00A210FB" w:rsidRPr="002F40CA" w14:paraId="2C3F5704"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3714BF7A" w14:textId="2FAA24D1" w:rsidR="00A210FB" w:rsidRPr="00A645AA" w:rsidRDefault="00A210FB" w:rsidP="00A401F8">
            <w:pPr>
              <w:spacing w:after="46" w:line="240" w:lineRule="auto"/>
              <w:rPr>
                <w:sz w:val="20"/>
                <w:szCs w:val="20"/>
              </w:rPr>
            </w:pPr>
            <w:r>
              <w:rPr>
                <w:sz w:val="20"/>
                <w:szCs w:val="20"/>
              </w:rPr>
              <w:fldChar w:fldCharType="begin" w:fldLock="1"/>
            </w:r>
            <w:r w:rsidR="006E110C">
              <w:rPr>
                <w:sz w:val="20"/>
                <w:szCs w:val="20"/>
              </w:rPr>
              <w:instrText>ADDIN CSL_CITATION {"citationItems":[{"id":"ITEM-1","itemData":{"DOI":"10.1093/scan/nss012","ISSN":"17495016","PMID":"22275166","abstract":"Social dysfunction has been recognized as an elementary feature of schizophrenia, but it remains a crucial issue whether social deficits in schizophrenia concern the inter-subjective domain or primarily have their roots in disturbances of self-experience. Social perception comprises vicarious processes grounding an experiential inter-relationship with others as well asself-regulation processes allowing to maintain a coherent sense of self. The present study investigated whether the functional neural basis underlying these processes is altered in first-episode schizophrenia (FES). Twenty-four FES patients and 22 healthy control participants underwent functional magnetic resonance imaging during a social perception task requiring them to watch videos depicting other individuals'inanimate and animate/social tactile stimulations, and a tactile localizer condition. Activation in ventral premotor cortex for observed bodily tactile stimulations was reduced in the FES group and negatively correlated with self-experience disturbances.Moreover, FES patients showed aberrant differential activation in posterior insula for first-person tactile experiences and observed affective tactile stimulations. These findings suggest that social perception in FES at a pre-reflective level is characterized by disturbances of self-experience, including impaired multisensory representations and self-other distinction. However, the results also show that social perception in FES involves more complex alterations of neural activation at multiple processing levels.© The Author (2012). Published by Oxford University Press.","author":[{"dropping-particle":"","family":"Ebisch","given":"Sjoerd J.H.","non-dropping-particle":"","parse-names":false,"suffix":""},{"dropping-particle":"","family":"Salone","given":"Anatolia","non-dropping-particle":"","parse-names":false,"suffix":""},{"dropping-particle":"","family":"Ferri","given":"Francesca","non-dropping-particle":"","parse-names":false,"suffix":""},{"dropping-particle":"","family":"Berardis","given":"Domenico","non-dropping-particle":"De","parse-names":false,"suffix":""},{"dropping-particle":"","family":"Romani","given":"Gian Luca","non-dropping-particle":"","parse-names":false,"suffix":""},{"dropping-particle":"","family":"Ferro","given":"Filippo M.","non-dropping-particle":"","parse-names":false,"suffix":""},{"dropping-particle":"","family":"Gallese","given":"Vittorio","non-dropping-particle":"","parse-names":false,"suffix":""}],"container-title":"Social Cognitive and Affective Neuroscience","id":"ITEM-1","issue":"4","issued":{"date-parts":[["2013","4","1"]]},"page":"394-403","publisher":"Oxford Academic","title":"Out of touch with reality? Social perception in first-episode schizophrenia","type":"article-journal","volume":"8"},"uris":["http://www.mendeley.com/documents/?uuid=2de8e5c0-7681-3a16-99ed-c0c61175565e"]}],"mendeley":{"formattedCitation":"(Ebisch et al., 2013)","manualFormatting":"Ebisch et al., 2013","plainTextFormattedCitation":"(Ebisch et al., 2013)","previouslyFormattedCitation":"(Ebisch et al., 2013)"},"properties":{"noteIndex":0},"schema":"https://github.com/citation-style-language/schema/raw/master/csl-citation.json"}</w:instrText>
            </w:r>
            <w:r>
              <w:rPr>
                <w:sz w:val="20"/>
                <w:szCs w:val="20"/>
              </w:rPr>
              <w:fldChar w:fldCharType="separate"/>
            </w:r>
            <w:r w:rsidRPr="00A210FB">
              <w:rPr>
                <w:noProof/>
                <w:sz w:val="20"/>
                <w:szCs w:val="20"/>
              </w:rPr>
              <w:t>Ebisch et al., 2013</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2028995" w14:textId="0653D3DE" w:rsidR="00A210FB" w:rsidRPr="00A645AA" w:rsidRDefault="006E110C" w:rsidP="00A401F8">
            <w:pPr>
              <w:pStyle w:val="TableContents"/>
              <w:spacing w:after="46" w:line="240" w:lineRule="auto"/>
              <w:rPr>
                <w:sz w:val="20"/>
                <w:szCs w:val="20"/>
                <w:lang w:val="en-US"/>
              </w:rPr>
            </w:pPr>
            <w:r>
              <w:rPr>
                <w:sz w:val="20"/>
                <w:szCs w:val="20"/>
                <w:lang w:val="en-US"/>
              </w:rPr>
              <w:t>24 (66.67)</w:t>
            </w:r>
          </w:p>
        </w:tc>
        <w:tc>
          <w:tcPr>
            <w:tcW w:w="1162" w:type="dxa"/>
            <w:tcBorders>
              <w:top w:val="single" w:sz="2" w:space="0" w:color="000001"/>
              <w:left w:val="single" w:sz="2" w:space="0" w:color="000001"/>
              <w:bottom w:val="single" w:sz="2" w:space="0" w:color="000001"/>
            </w:tcBorders>
            <w:shd w:val="clear" w:color="auto" w:fill="auto"/>
          </w:tcPr>
          <w:p w14:paraId="2664DFF0" w14:textId="0912D6E8" w:rsidR="00A210FB" w:rsidRPr="00A645AA" w:rsidRDefault="006E110C" w:rsidP="00A401F8">
            <w:pPr>
              <w:pStyle w:val="TableContents"/>
              <w:spacing w:after="46" w:line="240" w:lineRule="auto"/>
              <w:rPr>
                <w:sz w:val="20"/>
                <w:szCs w:val="20"/>
                <w:lang w:val="en-US"/>
              </w:rPr>
            </w:pPr>
            <w:r>
              <w:rPr>
                <w:sz w:val="20"/>
                <w:szCs w:val="20"/>
                <w:lang w:val="en-US"/>
              </w:rPr>
              <w:t>27.3 (4.8)</w:t>
            </w:r>
          </w:p>
        </w:tc>
        <w:tc>
          <w:tcPr>
            <w:tcW w:w="1273" w:type="dxa"/>
            <w:tcBorders>
              <w:top w:val="single" w:sz="2" w:space="0" w:color="000001"/>
              <w:left w:val="single" w:sz="2" w:space="0" w:color="000001"/>
              <w:bottom w:val="single" w:sz="2" w:space="0" w:color="000001"/>
            </w:tcBorders>
          </w:tcPr>
          <w:p w14:paraId="06EFC69E" w14:textId="63E3DA61" w:rsidR="00A210FB" w:rsidRPr="00A645AA" w:rsidRDefault="006E110C" w:rsidP="00A401F8">
            <w:pPr>
              <w:pStyle w:val="TableContents"/>
              <w:spacing w:after="46" w:line="240" w:lineRule="auto"/>
              <w:rPr>
                <w:sz w:val="20"/>
                <w:szCs w:val="20"/>
                <w:lang w:val="en-US"/>
              </w:rPr>
            </w:pPr>
            <w:r>
              <w:rPr>
                <w:sz w:val="20"/>
                <w:szCs w:val="20"/>
                <w:lang w:val="en-US"/>
              </w:rPr>
              <w:t>95.83</w:t>
            </w:r>
          </w:p>
        </w:tc>
        <w:tc>
          <w:tcPr>
            <w:tcW w:w="1176" w:type="dxa"/>
            <w:tcBorders>
              <w:top w:val="single" w:sz="2" w:space="0" w:color="000001"/>
              <w:left w:val="single" w:sz="2" w:space="0" w:color="000001"/>
              <w:bottom w:val="single" w:sz="2" w:space="0" w:color="000001"/>
            </w:tcBorders>
          </w:tcPr>
          <w:p w14:paraId="37A3595D" w14:textId="58BFFC74" w:rsidR="00A210FB" w:rsidRDefault="006E110C" w:rsidP="00A401F8">
            <w:pPr>
              <w:pStyle w:val="TableContents"/>
              <w:spacing w:after="46" w:line="240" w:lineRule="auto"/>
              <w:rPr>
                <w:sz w:val="20"/>
                <w:szCs w:val="20"/>
                <w:lang w:val="en-US"/>
              </w:rPr>
            </w:pPr>
            <w:r>
              <w:rPr>
                <w:sz w:val="20"/>
                <w:szCs w:val="20"/>
                <w:lang w:val="en-US"/>
              </w:rPr>
              <w:t>0.67 (0.4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0A826F2" w14:textId="5BE7BD73" w:rsidR="00A210FB" w:rsidRPr="00A645AA" w:rsidRDefault="006E110C" w:rsidP="00A401F8">
            <w:pPr>
              <w:pStyle w:val="TableContents"/>
              <w:spacing w:after="46" w:line="240" w:lineRule="auto"/>
              <w:rPr>
                <w:sz w:val="20"/>
                <w:szCs w:val="20"/>
                <w:lang w:val="en-US"/>
              </w:rPr>
            </w:pPr>
            <w:r>
              <w:rPr>
                <w:sz w:val="20"/>
                <w:szCs w:val="20"/>
                <w:lang w:val="en-US"/>
              </w:rPr>
              <w:t>48.9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DEAC372" w14:textId="7F452CF0" w:rsidR="00A210FB" w:rsidRDefault="006E110C" w:rsidP="00A401F8">
            <w:pPr>
              <w:pStyle w:val="TableContents"/>
              <w:spacing w:after="46" w:line="240" w:lineRule="auto"/>
              <w:rPr>
                <w:sz w:val="20"/>
                <w:szCs w:val="20"/>
                <w:lang w:val="en-US"/>
              </w:rPr>
            </w:pPr>
            <w:r>
              <w:rPr>
                <w:sz w:val="20"/>
                <w:szCs w:val="20"/>
                <w:lang w:val="en-US"/>
              </w:rPr>
              <w:t>13.3 (3.4)</w:t>
            </w:r>
          </w:p>
        </w:tc>
        <w:tc>
          <w:tcPr>
            <w:tcW w:w="1148" w:type="dxa"/>
            <w:tcBorders>
              <w:top w:val="single" w:sz="2" w:space="0" w:color="000001"/>
              <w:left w:val="single" w:sz="2" w:space="0" w:color="000001"/>
              <w:bottom w:val="single" w:sz="2" w:space="0" w:color="000001"/>
              <w:right w:val="single" w:sz="2" w:space="0" w:color="000001"/>
            </w:tcBorders>
          </w:tcPr>
          <w:p w14:paraId="5258A25D" w14:textId="27558B46" w:rsidR="00A210FB" w:rsidRDefault="006E110C" w:rsidP="00A401F8">
            <w:pPr>
              <w:pStyle w:val="TableContents"/>
              <w:spacing w:after="46" w:line="240" w:lineRule="auto"/>
              <w:rPr>
                <w:sz w:val="20"/>
                <w:szCs w:val="20"/>
                <w:lang w:val="en-US"/>
              </w:rPr>
            </w:pPr>
            <w:r>
              <w:rPr>
                <w:sz w:val="20"/>
                <w:szCs w:val="20"/>
                <w:lang w:val="en-US"/>
              </w:rPr>
              <w:t>12 (4.5)</w:t>
            </w:r>
          </w:p>
        </w:tc>
        <w:tc>
          <w:tcPr>
            <w:tcW w:w="1175" w:type="dxa"/>
            <w:tcBorders>
              <w:top w:val="single" w:sz="2" w:space="0" w:color="000001"/>
              <w:left w:val="single" w:sz="2" w:space="0" w:color="000001"/>
              <w:bottom w:val="single" w:sz="2" w:space="0" w:color="000001"/>
              <w:right w:val="single" w:sz="2" w:space="0" w:color="000001"/>
            </w:tcBorders>
          </w:tcPr>
          <w:p w14:paraId="2D599B3C" w14:textId="4F198D45" w:rsidR="00A210FB" w:rsidRDefault="006E110C" w:rsidP="00A401F8">
            <w:pPr>
              <w:pStyle w:val="TableContents"/>
              <w:spacing w:after="46" w:line="240" w:lineRule="auto"/>
              <w:rPr>
                <w:sz w:val="20"/>
                <w:szCs w:val="20"/>
                <w:lang w:val="en-US"/>
              </w:rPr>
            </w:pPr>
            <w:r>
              <w:rPr>
                <w:sz w:val="20"/>
                <w:szCs w:val="20"/>
                <w:lang w:val="en-US"/>
              </w:rPr>
              <w:t>23.6 (5)</w:t>
            </w:r>
          </w:p>
        </w:tc>
        <w:tc>
          <w:tcPr>
            <w:tcW w:w="1092" w:type="dxa"/>
            <w:tcBorders>
              <w:top w:val="single" w:sz="2" w:space="0" w:color="000001"/>
              <w:left w:val="single" w:sz="2" w:space="0" w:color="000001"/>
              <w:bottom w:val="single" w:sz="2" w:space="0" w:color="000001"/>
            </w:tcBorders>
            <w:shd w:val="clear" w:color="auto" w:fill="auto"/>
          </w:tcPr>
          <w:p w14:paraId="61A51148" w14:textId="1FB0B3C5" w:rsidR="00A210FB" w:rsidRPr="00A645AA" w:rsidRDefault="006E110C" w:rsidP="00A401F8">
            <w:pPr>
              <w:pStyle w:val="TableContents"/>
              <w:spacing w:after="46" w:line="240" w:lineRule="auto"/>
              <w:rPr>
                <w:sz w:val="20"/>
                <w:szCs w:val="20"/>
                <w:lang w:val="en-US"/>
              </w:rPr>
            </w:pPr>
            <w:r>
              <w:rPr>
                <w:sz w:val="20"/>
                <w:szCs w:val="20"/>
                <w:lang w:val="en-US"/>
              </w:rPr>
              <w:t>22 (54.5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494D1BF" w14:textId="4369E647" w:rsidR="00A210FB" w:rsidRPr="00A645AA" w:rsidRDefault="006E110C" w:rsidP="00A401F8">
            <w:pPr>
              <w:pStyle w:val="TableContents"/>
              <w:spacing w:after="46" w:line="240" w:lineRule="auto"/>
              <w:rPr>
                <w:sz w:val="20"/>
                <w:szCs w:val="20"/>
                <w:lang w:val="en-US"/>
              </w:rPr>
            </w:pPr>
            <w:r>
              <w:rPr>
                <w:sz w:val="20"/>
                <w:szCs w:val="20"/>
                <w:lang w:val="en-US"/>
              </w:rPr>
              <w:t>27.5 (3.3)</w:t>
            </w:r>
          </w:p>
        </w:tc>
      </w:tr>
      <w:tr w:rsidR="006E110C" w:rsidRPr="002F40CA" w14:paraId="585D00B8"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14B897DA" w14:textId="1614490A" w:rsidR="006E110C" w:rsidRDefault="006E110C" w:rsidP="00A401F8">
            <w:pPr>
              <w:spacing w:after="46" w:line="240" w:lineRule="auto"/>
              <w:rPr>
                <w:sz w:val="20"/>
                <w:szCs w:val="20"/>
              </w:rPr>
            </w:pPr>
            <w:r>
              <w:rPr>
                <w:sz w:val="20"/>
                <w:szCs w:val="20"/>
              </w:rPr>
              <w:fldChar w:fldCharType="begin" w:fldLock="1"/>
            </w:r>
            <w:r>
              <w:rPr>
                <w:sz w:val="20"/>
                <w:szCs w:val="20"/>
              </w:rPr>
              <w:instrText>ADDIN CSL_CITATION {"citationItems":[{"id":"ITEM-1","itemData":{"DOI":"10.1159/000366133","ISSN":"1423-033X (Electronic)","PMID":"25277690","abstract":"BACKGROUND/AIMS: Several components of social cognition are compromised in  schizophrenia (SCZ) from the early stage of the illness. In this study we first investigated whether mirror neuron-driven embodied simulation (mnES) is altered in first-episode SCZ. Second, we tested whether emotional cues impact on the mnES in SCZ patients. METHODS: Twenty-two SCZ patients and 22 healthy controls (HCs) observed goal-related actions in either a neutral or emotional context during functional magnetic resonance imaging scanning. RESULTS: Observation of neutral action elicited a lower activity in the frontoparietal network in SCZ patients, as compared to HCs. Particularly, activation in the left inferior parietal lobule in response to the same condition negatively correlated with patients' self-experience disturbances. Moreover, observation of an action performed by an angry agent produced poorer neural activity in the right anterior insula in SCZ patients as compared to HCs. This difference was mostly due to the negative β-values shown by SCZ patients, which positively correlated with their empathy scores. No differences were found contingent upon the observation of an action performed by a happy agent. CONCLUSION: Our results show that emotional cues allow SCZ patients to partially recover mnES. However, their understanding of the emotional components of the actions of others will likely remain deficient.","author":[{"dropping-particle":"","family":"Ferri","given":"Francesca","non-dropping-particle":"","parse-names":false,"suffix":""},{"dropping-particle":"","family":"Costantini","given":"Marcello","non-dropping-particle":"","parse-names":false,"suffix":""},{"dropping-particle":"","family":"Salone","given":"Anatolia","non-dropping-particle":"","parse-names":false,"suffix":""},{"dropping-particle":"","family":"Ebisch","given":"Sjoerd","non-dropping-particle":"","parse-names":false,"suffix":""},{"dropping-particle":"","family":"Berardis","given":"Domenico","non-dropping-particle":"De","parse-names":false,"suffix":""},{"dropping-particle":"","family":"Mazzola","given":"Viridiana","non-dropping-particle":"","parse-names":false,"suffix":""},{"dropping-particle":"","family":"Arciero","given":"Giampiero","non-dropping-particle":"","parse-names":false,"suffix":""},{"dropping-particle":"","family":"Ferro","given":"Filippo Maria","non-dropping-particle":"","parse-names":false,"suffix":""},{"dropping-particle":"","family":"Giannantonio","given":"Massimo","non-dropping-particle":"Di","parse-names":false,"suffix":""},{"dropping-particle":"","family":"Romani","given":"Gian Luca","non-dropping-particle":"","parse-names":false,"suffix":""},{"dropping-particle":"","family":"Gallese","given":"Vittorio","non-dropping-particle":"","parse-names":false,"suffix":""}],"container-title":"Psychopathology","id":"ITEM-1","issue":"6","issued":{"date-parts":[["2014"]]},"language":"eng","page":"394-407","publisher-place":"Switzerland","title":"Binding action and emotion in first-episode schizophrenia.","type":"article-journal","volume":"47"},"uris":["http://www.mendeley.com/documents/?uuid=8c9d0062-740e-4bac-a3c7-1907200c4d1a"]}],"mendeley":{"formattedCitation":"(Ferri et al., 2014)","manualFormatting":"Ferri et al., 2014","plainTextFormattedCitation":"(Ferri et al., 2014)","previouslyFormattedCitation":"(Ferri et al., 2014)"},"properties":{"noteIndex":0},"schema":"https://github.com/citation-style-language/schema/raw/master/csl-citation.json"}</w:instrText>
            </w:r>
            <w:r>
              <w:rPr>
                <w:sz w:val="20"/>
                <w:szCs w:val="20"/>
              </w:rPr>
              <w:fldChar w:fldCharType="separate"/>
            </w:r>
            <w:r w:rsidRPr="006E110C">
              <w:rPr>
                <w:noProof/>
                <w:sz w:val="20"/>
                <w:szCs w:val="20"/>
              </w:rPr>
              <w:t>Ferri et al., 2014</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8A64E21" w14:textId="6CE984FF" w:rsidR="006E110C" w:rsidRDefault="006E110C" w:rsidP="00A401F8">
            <w:pPr>
              <w:pStyle w:val="TableContents"/>
              <w:spacing w:after="46" w:line="240" w:lineRule="auto"/>
              <w:rPr>
                <w:sz w:val="20"/>
                <w:szCs w:val="20"/>
                <w:lang w:val="en-US"/>
              </w:rPr>
            </w:pPr>
            <w:r>
              <w:rPr>
                <w:sz w:val="20"/>
                <w:szCs w:val="20"/>
                <w:lang w:val="en-US"/>
              </w:rPr>
              <w:t>22 (63.64)</w:t>
            </w:r>
          </w:p>
        </w:tc>
        <w:tc>
          <w:tcPr>
            <w:tcW w:w="1162" w:type="dxa"/>
            <w:tcBorders>
              <w:top w:val="single" w:sz="2" w:space="0" w:color="000001"/>
              <w:left w:val="single" w:sz="2" w:space="0" w:color="000001"/>
              <w:bottom w:val="single" w:sz="2" w:space="0" w:color="000001"/>
            </w:tcBorders>
            <w:shd w:val="clear" w:color="auto" w:fill="auto"/>
          </w:tcPr>
          <w:p w14:paraId="6F1009D9" w14:textId="0320C33C" w:rsidR="006E110C" w:rsidRDefault="006E110C" w:rsidP="00A401F8">
            <w:pPr>
              <w:pStyle w:val="TableContents"/>
              <w:spacing w:after="46" w:line="240" w:lineRule="auto"/>
              <w:rPr>
                <w:sz w:val="20"/>
                <w:szCs w:val="20"/>
                <w:lang w:val="en-US"/>
              </w:rPr>
            </w:pPr>
            <w:r>
              <w:rPr>
                <w:sz w:val="20"/>
                <w:szCs w:val="20"/>
                <w:lang w:val="en-US"/>
              </w:rPr>
              <w:t>27.45 (5.07)</w:t>
            </w:r>
          </w:p>
        </w:tc>
        <w:tc>
          <w:tcPr>
            <w:tcW w:w="1273" w:type="dxa"/>
            <w:tcBorders>
              <w:top w:val="single" w:sz="2" w:space="0" w:color="000001"/>
              <w:left w:val="single" w:sz="2" w:space="0" w:color="000001"/>
              <w:bottom w:val="single" w:sz="2" w:space="0" w:color="000001"/>
            </w:tcBorders>
          </w:tcPr>
          <w:p w14:paraId="5556BD12" w14:textId="0FE26495" w:rsidR="006E110C" w:rsidRDefault="006E110C"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7BA04376" w14:textId="23EF1ED0" w:rsidR="006E110C" w:rsidRDefault="006E110C" w:rsidP="00A401F8">
            <w:pPr>
              <w:pStyle w:val="TableContents"/>
              <w:spacing w:after="46" w:line="240" w:lineRule="auto"/>
              <w:rPr>
                <w:sz w:val="20"/>
                <w:szCs w:val="20"/>
                <w:lang w:val="en-US"/>
              </w:rPr>
            </w:pPr>
            <w:r>
              <w:rPr>
                <w:sz w:val="20"/>
                <w:szCs w:val="20"/>
                <w:lang w:val="en-US"/>
              </w:rPr>
              <w:t>0.63 (0.4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E490399" w14:textId="19D22C3B" w:rsidR="006E110C" w:rsidRDefault="006E110C" w:rsidP="00A401F8">
            <w:pPr>
              <w:pStyle w:val="TableContents"/>
              <w:spacing w:after="46" w:line="240" w:lineRule="auto"/>
              <w:rPr>
                <w:sz w:val="20"/>
                <w:szCs w:val="20"/>
                <w:lang w:val="en-US"/>
              </w:rPr>
            </w:pPr>
            <w:r>
              <w:rPr>
                <w:sz w:val="20"/>
                <w:szCs w:val="20"/>
                <w:lang w:val="en-US"/>
              </w:rPr>
              <w:t>46.94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21BD6A0" w14:textId="1E6F3F12" w:rsidR="006E110C" w:rsidRDefault="006E110C" w:rsidP="00A401F8">
            <w:pPr>
              <w:pStyle w:val="TableContents"/>
              <w:spacing w:after="46" w:line="240" w:lineRule="auto"/>
              <w:rPr>
                <w:sz w:val="20"/>
                <w:szCs w:val="20"/>
                <w:lang w:val="en-US"/>
              </w:rPr>
            </w:pPr>
            <w:r>
              <w:rPr>
                <w:sz w:val="20"/>
                <w:szCs w:val="20"/>
                <w:lang w:val="en-US"/>
              </w:rPr>
              <w:t>12.54 (4.17)</w:t>
            </w:r>
          </w:p>
        </w:tc>
        <w:tc>
          <w:tcPr>
            <w:tcW w:w="1148" w:type="dxa"/>
            <w:tcBorders>
              <w:top w:val="single" w:sz="2" w:space="0" w:color="000001"/>
              <w:left w:val="single" w:sz="2" w:space="0" w:color="000001"/>
              <w:bottom w:val="single" w:sz="2" w:space="0" w:color="000001"/>
              <w:right w:val="single" w:sz="2" w:space="0" w:color="000001"/>
            </w:tcBorders>
          </w:tcPr>
          <w:p w14:paraId="6105B45B" w14:textId="410C72A5" w:rsidR="006E110C" w:rsidRDefault="006E110C" w:rsidP="00A401F8">
            <w:pPr>
              <w:pStyle w:val="TableContents"/>
              <w:spacing w:after="46" w:line="240" w:lineRule="auto"/>
              <w:rPr>
                <w:sz w:val="20"/>
                <w:szCs w:val="20"/>
                <w:lang w:val="en-US"/>
              </w:rPr>
            </w:pPr>
            <w:r>
              <w:rPr>
                <w:sz w:val="20"/>
                <w:szCs w:val="20"/>
                <w:lang w:val="en-US"/>
              </w:rPr>
              <w:t>12.04 (5.34)</w:t>
            </w:r>
          </w:p>
        </w:tc>
        <w:tc>
          <w:tcPr>
            <w:tcW w:w="1175" w:type="dxa"/>
            <w:tcBorders>
              <w:top w:val="single" w:sz="2" w:space="0" w:color="000001"/>
              <w:left w:val="single" w:sz="2" w:space="0" w:color="000001"/>
              <w:bottom w:val="single" w:sz="2" w:space="0" w:color="000001"/>
              <w:right w:val="single" w:sz="2" w:space="0" w:color="000001"/>
            </w:tcBorders>
          </w:tcPr>
          <w:p w14:paraId="32E4E70B" w14:textId="34BE1C15" w:rsidR="006E110C" w:rsidRDefault="006E110C" w:rsidP="00A401F8">
            <w:pPr>
              <w:pStyle w:val="TableContents"/>
              <w:spacing w:after="46" w:line="240" w:lineRule="auto"/>
              <w:rPr>
                <w:sz w:val="20"/>
                <w:szCs w:val="20"/>
                <w:lang w:val="en-US"/>
              </w:rPr>
            </w:pPr>
            <w:r>
              <w:rPr>
                <w:sz w:val="20"/>
                <w:szCs w:val="20"/>
                <w:lang w:val="en-US"/>
              </w:rPr>
              <w:t>22.36 (6.85)</w:t>
            </w:r>
          </w:p>
        </w:tc>
        <w:tc>
          <w:tcPr>
            <w:tcW w:w="1092" w:type="dxa"/>
            <w:tcBorders>
              <w:top w:val="single" w:sz="2" w:space="0" w:color="000001"/>
              <w:left w:val="single" w:sz="2" w:space="0" w:color="000001"/>
              <w:bottom w:val="single" w:sz="2" w:space="0" w:color="000001"/>
            </w:tcBorders>
            <w:shd w:val="clear" w:color="auto" w:fill="auto"/>
          </w:tcPr>
          <w:p w14:paraId="12805EA0" w14:textId="40D6A816" w:rsidR="006E110C" w:rsidRDefault="006E110C" w:rsidP="00A401F8">
            <w:pPr>
              <w:pStyle w:val="TableContents"/>
              <w:spacing w:after="46" w:line="240" w:lineRule="auto"/>
              <w:rPr>
                <w:sz w:val="20"/>
                <w:szCs w:val="20"/>
                <w:lang w:val="en-US"/>
              </w:rPr>
            </w:pPr>
            <w:r>
              <w:rPr>
                <w:sz w:val="20"/>
                <w:szCs w:val="20"/>
                <w:lang w:val="en-US"/>
              </w:rPr>
              <w:t>22 (54.5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1BADA7E" w14:textId="3952E85C" w:rsidR="006E110C" w:rsidRDefault="006E110C" w:rsidP="00A401F8">
            <w:pPr>
              <w:pStyle w:val="TableContents"/>
              <w:spacing w:after="46" w:line="240" w:lineRule="auto"/>
              <w:rPr>
                <w:sz w:val="20"/>
                <w:szCs w:val="20"/>
                <w:lang w:val="en-US"/>
              </w:rPr>
            </w:pPr>
            <w:r>
              <w:rPr>
                <w:sz w:val="20"/>
                <w:szCs w:val="20"/>
                <w:lang w:val="en-US"/>
              </w:rPr>
              <w:t>28 (3.77)</w:t>
            </w:r>
          </w:p>
        </w:tc>
      </w:tr>
      <w:tr w:rsidR="006E110C" w:rsidRPr="002F40CA" w14:paraId="253AC784"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7E3F04C2" w14:textId="7D817762" w:rsidR="006E110C" w:rsidRDefault="006E110C" w:rsidP="00A401F8">
            <w:pPr>
              <w:spacing w:after="46" w:line="240" w:lineRule="auto"/>
              <w:rPr>
                <w:sz w:val="20"/>
                <w:szCs w:val="20"/>
              </w:rPr>
            </w:pPr>
            <w:r>
              <w:rPr>
                <w:sz w:val="20"/>
                <w:szCs w:val="20"/>
              </w:rPr>
              <w:fldChar w:fldCharType="begin" w:fldLock="1"/>
            </w:r>
            <w:r w:rsidR="00747B36">
              <w:rPr>
                <w:sz w:val="20"/>
                <w:szCs w:val="20"/>
              </w:rPr>
              <w:instrText>ADDIN CSL_CITATION {"citationItems":[{"id":"ITEM-1","itemData":{"DOI":"10.1016/j.nicl.2019.102134","ISSN":"22131582","PMID":"31877452","abstract":"Background: An alteration in self/other differentiation has been proposed as a basis for several symptoms in schizophrenia, including delusions of reference and social functioning deficits. Dysfunction of the right temporo-parietal junction (TPJ), a region linked with social cognition, has been proposed as the basis of this alteration. However, imaging studies of self- and other-processing in schizophrenia have shown, so far, inconsistent results. Methods: Patients with schizophrenia and healthy controls underwent fMRI scanning while performing a task with three conditions: self-reflection, other-reflection and semantic processing. Results: Both groups activated similar brain regions for self- and other-reflection compared to semantic processing, including the medial prefrontal cortex, the precuneus and the TPJ. Compared to healthy subjects, patients hyperactivated the left lateral frontal cortex during self- and other-reflection. In other-reflection, compared to self-reflection, patients failed to increase right TPJ activity. Conclusions: Altered activity in the right TPJ supports a disturbance in self/other differentiation in schizophrenia, which could be linked with psychotic symptoms and affect social functioning in patients. Hyperactivity of the lateral frontal cortex for self- and other-reflection suggests the presence of greater cognitive demand to perform the task in the patient group.","author":[{"dropping-particle":"","family":"Fuentes-Claramonte","given":"Paola","non-dropping-particle":"","parse-names":false,"suffix":""},{"dropping-particle":"","family":"Martin-Subero","given":"Marta","non-dropping-particle":"","parse-names":false,"suffix":""},{"dropping-particle":"","family":"Salgado-Pineda","given":"Pilar","non-dropping-particle":"","parse-names":false,"suffix":""},{"dropping-particle":"","family":"Santo-Angles","given":"Aniol","non-dropping-particle":"","parse-names":false,"suffix":""},{"dropping-particle":"","family":"Argila-Plaza","given":"Isabel","non-dropping-particle":"","parse-names":false,"suffix":""},{"dropping-particle":"","family":"Salavert","given":"Josep","non-dropping-particle":"","parse-names":false,"suffix":""},{"dropping-particle":"","family":"Arévalo","given":"Antoni","non-dropping-particle":"","parse-names":false,"suffix":""},{"dropping-particle":"","family":"Bosque","given":"Clara","non-dropping-particle":"","parse-names":false,"suffix":""},{"dropping-particle":"","family":"Sarri","given":"Carmen","non-dropping-particle":"","parse-names":false,"suffix":""},{"dropping-particle":"","family":"Guerrero-Pedraza","given":"Amalia","non-dropping-particle":"","parse-names":false,"suffix":""},{"dropping-particle":"","family":"Capdevila","given":"Antoni","non-dropping-particle":"","parse-names":false,"suffix":""},{"dropping-particle":"","family":"Sarró","given":"Salvador","non-dropping-particle":"","parse-names":false,"suffix":""},{"dropping-particle":"","family":"McKenna","given":"Peter J.","non-dropping-particle":"","parse-names":false,"suffix":""},{"dropping-particle":"","family":"Pomarol-Clotet","given":"Edith","non-dropping-particle":"","parse-names":false,"suffix":""},{"dropping-particle":"","family":"Salvador","given":"Raymond","non-dropping-particle":"","parse-names":false,"suffix":""}],"container-title":"NeuroImage: Clinical","id":"ITEM-1","issued":{"date-parts":[["2020","1","1"]]},"note":"included emot","page":"102134","publisher":"Elsevier Inc.","title":"Brain imaging correlates of self- and other-reflection in schizophrenia","type":"article-journal","volume":"25"},"uris":["http://www.mendeley.com/documents/?uuid=a9e48f90-9a01-3877-a424-3fa76f8d3414"]}],"mendeley":{"formattedCitation":"(Paola Fuentes-Claramonte et al., 2020)","manualFormatting":"Fuentes-Claramonte et al., 2020","plainTextFormattedCitation":"(Paola Fuentes-Claramonte et al., 2020)","previouslyFormattedCitation":"(Paola Fuentes-Claramonte et al., 2020)"},"properties":{"noteIndex":0},"schema":"https://github.com/citation-style-language/schema/raw/master/csl-citation.json"}</w:instrText>
            </w:r>
            <w:r>
              <w:rPr>
                <w:sz w:val="20"/>
                <w:szCs w:val="20"/>
              </w:rPr>
              <w:fldChar w:fldCharType="separate"/>
            </w:r>
            <w:r w:rsidRPr="006E110C">
              <w:rPr>
                <w:noProof/>
                <w:sz w:val="20"/>
                <w:szCs w:val="20"/>
              </w:rPr>
              <w:t>Fuentes-Claramonte et al., 2020</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2A690DE" w14:textId="5F631645" w:rsidR="006E110C" w:rsidRDefault="0054767D" w:rsidP="00A401F8">
            <w:pPr>
              <w:pStyle w:val="TableContents"/>
              <w:spacing w:after="46" w:line="240" w:lineRule="auto"/>
              <w:rPr>
                <w:sz w:val="20"/>
                <w:szCs w:val="20"/>
                <w:lang w:val="en-US"/>
              </w:rPr>
            </w:pPr>
            <w:r>
              <w:rPr>
                <w:sz w:val="20"/>
                <w:szCs w:val="20"/>
                <w:lang w:val="en-US"/>
              </w:rPr>
              <w:t>23 (69.57)</w:t>
            </w:r>
          </w:p>
        </w:tc>
        <w:tc>
          <w:tcPr>
            <w:tcW w:w="1162" w:type="dxa"/>
            <w:tcBorders>
              <w:top w:val="single" w:sz="2" w:space="0" w:color="000001"/>
              <w:left w:val="single" w:sz="2" w:space="0" w:color="000001"/>
              <w:bottom w:val="single" w:sz="2" w:space="0" w:color="000001"/>
            </w:tcBorders>
            <w:shd w:val="clear" w:color="auto" w:fill="auto"/>
          </w:tcPr>
          <w:p w14:paraId="5B10815E" w14:textId="3FE56EB7" w:rsidR="006E110C" w:rsidRDefault="0054767D" w:rsidP="00A401F8">
            <w:pPr>
              <w:pStyle w:val="TableContents"/>
              <w:spacing w:after="46" w:line="240" w:lineRule="auto"/>
              <w:rPr>
                <w:sz w:val="20"/>
                <w:szCs w:val="20"/>
                <w:lang w:val="en-US"/>
              </w:rPr>
            </w:pPr>
            <w:r>
              <w:rPr>
                <w:sz w:val="20"/>
                <w:szCs w:val="20"/>
                <w:lang w:val="en-US"/>
              </w:rPr>
              <w:t>37 (8.06)</w:t>
            </w:r>
          </w:p>
        </w:tc>
        <w:tc>
          <w:tcPr>
            <w:tcW w:w="1273" w:type="dxa"/>
            <w:tcBorders>
              <w:top w:val="single" w:sz="2" w:space="0" w:color="000001"/>
              <w:left w:val="single" w:sz="2" w:space="0" w:color="000001"/>
              <w:bottom w:val="single" w:sz="2" w:space="0" w:color="000001"/>
            </w:tcBorders>
          </w:tcPr>
          <w:p w14:paraId="233FE27E" w14:textId="34C30CE1" w:rsidR="006E110C" w:rsidRDefault="0054767D"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64E0D277" w14:textId="44A5832C" w:rsidR="006E110C" w:rsidRDefault="0054767D" w:rsidP="00A401F8">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FF6FF24" w14:textId="18C413A7" w:rsidR="006E110C" w:rsidRDefault="0054767D" w:rsidP="00A401F8">
            <w:pPr>
              <w:pStyle w:val="TableContents"/>
              <w:spacing w:after="46" w:line="240" w:lineRule="auto"/>
              <w:rPr>
                <w:sz w:val="20"/>
                <w:szCs w:val="20"/>
                <w:lang w:val="en-US"/>
              </w:rPr>
            </w:pPr>
            <w:r>
              <w:rPr>
                <w:sz w:val="20"/>
                <w:szCs w:val="20"/>
                <w:lang w:val="en-US"/>
              </w:rPr>
              <w:t>69 (18.19)</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1A6CEBC" w14:textId="5174104C" w:rsidR="006E110C" w:rsidRDefault="0054767D" w:rsidP="00A401F8">
            <w:pPr>
              <w:pStyle w:val="TableContents"/>
              <w:spacing w:after="46" w:line="240" w:lineRule="auto"/>
              <w:rPr>
                <w:sz w:val="20"/>
                <w:szCs w:val="20"/>
                <w:lang w:val="en-US"/>
              </w:rPr>
            </w:pPr>
            <w:r>
              <w:rPr>
                <w:sz w:val="20"/>
                <w:szCs w:val="20"/>
                <w:lang w:val="en-US"/>
              </w:rPr>
              <w:t>16.04 (5.49)</w:t>
            </w:r>
          </w:p>
        </w:tc>
        <w:tc>
          <w:tcPr>
            <w:tcW w:w="1148" w:type="dxa"/>
            <w:tcBorders>
              <w:top w:val="single" w:sz="2" w:space="0" w:color="000001"/>
              <w:left w:val="single" w:sz="2" w:space="0" w:color="000001"/>
              <w:bottom w:val="single" w:sz="2" w:space="0" w:color="000001"/>
              <w:right w:val="single" w:sz="2" w:space="0" w:color="000001"/>
            </w:tcBorders>
          </w:tcPr>
          <w:p w14:paraId="5755E726" w14:textId="4D9CBB5E" w:rsidR="006E110C" w:rsidRDefault="0054767D" w:rsidP="00A401F8">
            <w:pPr>
              <w:pStyle w:val="TableContents"/>
              <w:spacing w:after="46" w:line="240" w:lineRule="auto"/>
              <w:rPr>
                <w:sz w:val="20"/>
                <w:szCs w:val="20"/>
                <w:lang w:val="en-US"/>
              </w:rPr>
            </w:pPr>
            <w:r>
              <w:rPr>
                <w:sz w:val="20"/>
                <w:szCs w:val="20"/>
                <w:lang w:val="en-US"/>
              </w:rPr>
              <w:t>19.74 (5.79)</w:t>
            </w:r>
          </w:p>
        </w:tc>
        <w:tc>
          <w:tcPr>
            <w:tcW w:w="1175" w:type="dxa"/>
            <w:tcBorders>
              <w:top w:val="single" w:sz="2" w:space="0" w:color="000001"/>
              <w:left w:val="single" w:sz="2" w:space="0" w:color="000001"/>
              <w:bottom w:val="single" w:sz="2" w:space="0" w:color="000001"/>
              <w:right w:val="single" w:sz="2" w:space="0" w:color="000001"/>
            </w:tcBorders>
          </w:tcPr>
          <w:p w14:paraId="15918961" w14:textId="0358F7D0" w:rsidR="006E110C" w:rsidRDefault="0054767D" w:rsidP="00A401F8">
            <w:pPr>
              <w:pStyle w:val="TableContents"/>
              <w:spacing w:after="46" w:line="240" w:lineRule="auto"/>
              <w:rPr>
                <w:sz w:val="20"/>
                <w:szCs w:val="20"/>
                <w:lang w:val="en-US"/>
              </w:rPr>
            </w:pPr>
            <w:r>
              <w:rPr>
                <w:sz w:val="20"/>
                <w:szCs w:val="20"/>
                <w:lang w:val="en-US"/>
              </w:rPr>
              <w:t>33.22 (9.08)</w:t>
            </w:r>
          </w:p>
        </w:tc>
        <w:tc>
          <w:tcPr>
            <w:tcW w:w="1092" w:type="dxa"/>
            <w:tcBorders>
              <w:top w:val="single" w:sz="2" w:space="0" w:color="000001"/>
              <w:left w:val="single" w:sz="2" w:space="0" w:color="000001"/>
              <w:bottom w:val="single" w:sz="2" w:space="0" w:color="000001"/>
            </w:tcBorders>
            <w:shd w:val="clear" w:color="auto" w:fill="auto"/>
          </w:tcPr>
          <w:p w14:paraId="0B500949" w14:textId="06AC5BEC" w:rsidR="006E110C" w:rsidRDefault="0054767D" w:rsidP="00A401F8">
            <w:pPr>
              <w:pStyle w:val="TableContents"/>
              <w:spacing w:after="46" w:line="240" w:lineRule="auto"/>
              <w:rPr>
                <w:sz w:val="20"/>
                <w:szCs w:val="20"/>
                <w:lang w:val="en-US"/>
              </w:rPr>
            </w:pPr>
            <w:r>
              <w:rPr>
                <w:sz w:val="20"/>
                <w:szCs w:val="20"/>
                <w:lang w:val="en-US"/>
              </w:rPr>
              <w:t>27 (62.96)</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880EE18" w14:textId="12C3BE9E" w:rsidR="006E110C" w:rsidRDefault="0054767D" w:rsidP="00A401F8">
            <w:pPr>
              <w:pStyle w:val="TableContents"/>
              <w:spacing w:after="46" w:line="240" w:lineRule="auto"/>
              <w:rPr>
                <w:sz w:val="20"/>
                <w:szCs w:val="20"/>
                <w:lang w:val="en-US"/>
              </w:rPr>
            </w:pPr>
            <w:r>
              <w:rPr>
                <w:sz w:val="20"/>
                <w:szCs w:val="20"/>
                <w:lang w:val="en-US"/>
              </w:rPr>
              <w:t>38.74 (10.2)</w:t>
            </w:r>
          </w:p>
        </w:tc>
      </w:tr>
      <w:tr w:rsidR="00747B36" w:rsidRPr="002F40CA" w14:paraId="38570F57"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6B1AA5AD" w14:textId="01969BD5" w:rsidR="00747B36" w:rsidRDefault="00747B36" w:rsidP="00A401F8">
            <w:pPr>
              <w:spacing w:after="46" w:line="240" w:lineRule="auto"/>
              <w:rPr>
                <w:sz w:val="20"/>
                <w:szCs w:val="20"/>
              </w:rPr>
            </w:pPr>
            <w:r>
              <w:rPr>
                <w:sz w:val="20"/>
                <w:szCs w:val="20"/>
              </w:rPr>
              <w:fldChar w:fldCharType="begin" w:fldLock="1"/>
            </w:r>
            <w:r>
              <w:rPr>
                <w:sz w:val="20"/>
                <w:szCs w:val="20"/>
              </w:rPr>
              <w:instrText>ADDIN CSL_CITATION {"citationItems":[{"id":"ITEM-1","itemData":{"DOI":"10.1016/j.ajp.2019.08.007","ISSN":"1876-2026 (Electronic)","PMID":"31505454","abstract":"BACKGROUND: Impaired self-awareness has often been described in schizophrenia.  Recent neuroimaging studies examining the self-reflection processes in schizophrenia have produced inconsistent results. METHOD: We examined the self-reflective neural network using self- and other-evaluation tasks in schizophrenia. Fifteen schizophrenia patients and fifteen age- and sex-matched healthy subjects underwent functional magnetic resonance imaging. Subjects were required to decide whether the sentence described their own personal trait (self-evaluation) and that of their close friends (other-evaluation). RESULTS: Unlike normal control subjects, the schizophrenia patients did not have greater activation of the left posterior cingulate gyrus and hippocampus during self-evaluation than during other-evaluation. On the other hand, the schizophrenia patients had higher activation of the right superior frontal and right supramarginal gyri during self-evaluation than control subjects. Only the patient group exhibited hyperactivation in the left hippocampus and right external capsule associated with the other-evaluation task. CONCLUSIONS: These findings provide evidence for an altered neural basis of self-reflective processing, which may underlie the self-awareness deficits in schizophrenia.","author":[{"dropping-particle":"","family":"Furuichi","given":"Atsushi","non-dropping-particle":"","parse-names":false,"suffix":""},{"dropping-particle":"","family":"Kawasaki","given":"Yasuhiro","non-dropping-particle":"","parse-names":false,"suffix":""},{"dropping-particle":"","family":"Takahashi","given":"Tsutomu","non-dropping-particle":"","parse-names":false,"suffix":""},{"dropping-particle":"","family":"Nakamura","given":"Kazue","non-dropping-particle":"","parse-names":false,"suffix":""},{"dropping-particle":"","family":"Tanino","given":"Ryoichiro","non-dropping-particle":"","parse-names":false,"suffix":""},{"dropping-particle":"","family":"Noguchi","given":"Kyo","non-dropping-particle":"","parse-names":false,"suffix":""},{"dropping-particle":"","family":"Kurachi","given":"Masayoshi","non-dropping-particle":"","parse-names":false,"suffix":""},{"dropping-particle":"","family":"Suzuki","given":"Michio","non-dropping-particle":"","parse-names":false,"suffix":""}],"container-title":"Asian journal of psychiatry","id":"ITEM-1","issued":{"date-parts":[["2019","10","1"]]},"language":"eng","page":"53-60","publisher":"Elsevier B.V.","publisher-place":"Netherlands","title":"Altered neural basis of self-reflective processing in schizophrenia: An fMRI study.","type":"article-journal","volume":"45"},"uris":["http://www.mendeley.com/documents/?uuid=8a093e9a-70a8-4ef8-bcfe-f2b0586c0bf1"]}],"mendeley":{"formattedCitation":"(Furuichi et al., 2019)","manualFormatting":"Furuichi et al., 2019","plainTextFormattedCitation":"(Furuichi et al., 2019)","previouslyFormattedCitation":"(Furuichi et al., 2019)"},"properties":{"noteIndex":0},"schema":"https://github.com/citation-style-language/schema/raw/master/csl-citation.json"}</w:instrText>
            </w:r>
            <w:r>
              <w:rPr>
                <w:sz w:val="20"/>
                <w:szCs w:val="20"/>
              </w:rPr>
              <w:fldChar w:fldCharType="separate"/>
            </w:r>
            <w:r w:rsidRPr="00747B36">
              <w:rPr>
                <w:noProof/>
                <w:sz w:val="20"/>
                <w:szCs w:val="20"/>
              </w:rPr>
              <w:t>Furuichi et al., 2019</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7852DDE6" w14:textId="02C83F80" w:rsidR="00747B36" w:rsidRDefault="00747B36" w:rsidP="00A401F8">
            <w:pPr>
              <w:pStyle w:val="TableContents"/>
              <w:spacing w:after="46" w:line="240" w:lineRule="auto"/>
              <w:rPr>
                <w:sz w:val="20"/>
                <w:szCs w:val="20"/>
                <w:lang w:val="en-US"/>
              </w:rPr>
            </w:pPr>
            <w:r>
              <w:rPr>
                <w:sz w:val="20"/>
                <w:szCs w:val="20"/>
                <w:lang w:val="en-US"/>
              </w:rPr>
              <w:t>15 (53.33)</w:t>
            </w:r>
          </w:p>
        </w:tc>
        <w:tc>
          <w:tcPr>
            <w:tcW w:w="1162" w:type="dxa"/>
            <w:tcBorders>
              <w:top w:val="single" w:sz="2" w:space="0" w:color="000001"/>
              <w:left w:val="single" w:sz="2" w:space="0" w:color="000001"/>
              <w:bottom w:val="single" w:sz="2" w:space="0" w:color="000001"/>
            </w:tcBorders>
            <w:shd w:val="clear" w:color="auto" w:fill="auto"/>
          </w:tcPr>
          <w:p w14:paraId="1E17AABB" w14:textId="0A98C570" w:rsidR="00747B36" w:rsidRDefault="00747B36" w:rsidP="00A401F8">
            <w:pPr>
              <w:pStyle w:val="TableContents"/>
              <w:spacing w:after="46" w:line="240" w:lineRule="auto"/>
              <w:rPr>
                <w:sz w:val="20"/>
                <w:szCs w:val="20"/>
                <w:lang w:val="en-US"/>
              </w:rPr>
            </w:pPr>
            <w:r>
              <w:rPr>
                <w:sz w:val="20"/>
                <w:szCs w:val="20"/>
                <w:lang w:val="en-US"/>
              </w:rPr>
              <w:t>27 (5.3)</w:t>
            </w:r>
          </w:p>
        </w:tc>
        <w:tc>
          <w:tcPr>
            <w:tcW w:w="1273" w:type="dxa"/>
            <w:tcBorders>
              <w:top w:val="single" w:sz="2" w:space="0" w:color="000001"/>
              <w:left w:val="single" w:sz="2" w:space="0" w:color="000001"/>
              <w:bottom w:val="single" w:sz="2" w:space="0" w:color="000001"/>
            </w:tcBorders>
          </w:tcPr>
          <w:p w14:paraId="0CFD8A40" w14:textId="0137C6A2" w:rsidR="00747B36" w:rsidRDefault="00747B36"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75AD6335" w14:textId="0F655DDD" w:rsidR="00747B36" w:rsidRDefault="00747B36" w:rsidP="00A401F8">
            <w:pPr>
              <w:pStyle w:val="TableContents"/>
              <w:spacing w:after="46" w:line="240" w:lineRule="auto"/>
              <w:rPr>
                <w:sz w:val="20"/>
                <w:szCs w:val="20"/>
                <w:lang w:val="en-US"/>
              </w:rPr>
            </w:pPr>
            <w:r>
              <w:rPr>
                <w:sz w:val="20"/>
                <w:szCs w:val="20"/>
                <w:lang w:val="en-US"/>
              </w:rPr>
              <w:t>4.9 (6.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7C3DDAB" w14:textId="15B54C4B" w:rsidR="00747B36" w:rsidRDefault="00747B36" w:rsidP="00A401F8">
            <w:pPr>
              <w:pStyle w:val="TableContents"/>
              <w:spacing w:after="46" w:line="240" w:lineRule="auto"/>
              <w:rPr>
                <w:sz w:val="20"/>
                <w:szCs w:val="20"/>
                <w:lang w:val="en-US"/>
              </w:rPr>
            </w:pPr>
            <w:r>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01BB4DF" w14:textId="19ACA3DC" w:rsidR="00747B36" w:rsidRDefault="00747B36" w:rsidP="00A401F8">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51F6C15A" w14:textId="000BA5C9" w:rsidR="00747B36" w:rsidRDefault="00747B36" w:rsidP="00A401F8">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02647A95" w14:textId="11C71133" w:rsidR="00747B36" w:rsidRDefault="00747B36" w:rsidP="00A401F8">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63BF5448" w14:textId="18A93C48" w:rsidR="00747B36" w:rsidRDefault="00747B36" w:rsidP="00A401F8">
            <w:pPr>
              <w:pStyle w:val="TableContents"/>
              <w:spacing w:after="46" w:line="240" w:lineRule="auto"/>
              <w:rPr>
                <w:sz w:val="20"/>
                <w:szCs w:val="20"/>
                <w:lang w:val="en-US"/>
              </w:rPr>
            </w:pPr>
            <w:r>
              <w:rPr>
                <w:sz w:val="20"/>
                <w:szCs w:val="20"/>
                <w:lang w:val="en-US"/>
              </w:rPr>
              <w:t>15 (53.3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E114A2A" w14:textId="37BB4588" w:rsidR="00747B36" w:rsidRDefault="00747B36" w:rsidP="00A401F8">
            <w:pPr>
              <w:pStyle w:val="TableContents"/>
              <w:spacing w:after="46" w:line="240" w:lineRule="auto"/>
              <w:rPr>
                <w:sz w:val="20"/>
                <w:szCs w:val="20"/>
                <w:lang w:val="en-US"/>
              </w:rPr>
            </w:pPr>
            <w:r>
              <w:rPr>
                <w:sz w:val="20"/>
                <w:szCs w:val="20"/>
                <w:lang w:val="en-US"/>
              </w:rPr>
              <w:t>27.5 (4.3)</w:t>
            </w:r>
          </w:p>
        </w:tc>
      </w:tr>
      <w:tr w:rsidR="00747B36" w:rsidRPr="002F40CA" w14:paraId="04B9CC00"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4C13B0B5" w14:textId="7A2B804D" w:rsidR="00747B36" w:rsidRDefault="00747B36" w:rsidP="00A401F8">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7/S0033291714001718","ISSN":"14698978","PMID":"25075776","abstract":"Background Patients with schizophrenia have substantially reduced subjective well-being (SW) compared to healthy individuals. It has been suggested that diminished SW may be related to deficits in the neural processing of reward but this has not been shown directly. We hypothesized that, in schizophrenia, lower SW would be associated with attenuated reward-related activation in the reward network. Method Twenty patients with schizophrenia with a range of SW underwent a functional magnetic resonance imaging (fMRI) reward task. The brain activity underlying reward anticipation and outcome in schizophrenia was examined and compared to that of 12 healthy participants using a full factorial analysis. Region of interest (ROI) analyses of areas within the reward network and whole-brain analyses were conducted to reveal neural correlates of SW. Results Reward-related neural activity in schizophrenia was not significantly different from that of healthy participants; however, the patients with schizophrenia showed significantly diminished SW. Both ROI and whole-brain analyses confirmed that SW scores in the patients correlated significantly with activity, specifically in the dorsal anterior cingulate cortex (dACC), during both reward anticipation and reward outcome. This association was not seen in the healthy participants. Conclusions In patients with schizophrenia, reduced activation of the dACC during multiple aspects of reward processing is associated with lower SW. As the dACC has been widely linked to coupling of reward and action, and the link to SW is apparent over anticipation and outcome, these findings suggest that SW deficits in schizophrenia may be attributable to reduced integration of environmental rewarding cues, motivated behaviour and reward outcome.","author":[{"dropping-particle":"","family":"Gilleen","given":"J.","non-dropping-particle":"","parse-names":false,"suffix":""},{"dropping-particle":"","family":"Shergill","given":"S. S.","non-dropping-particle":"","parse-names":false,"suffix":""},{"dropping-particle":"","family":"Kapur","given":"S.","non-dropping-particle":"","parse-names":false,"suffix":""}],"container-title":"Psychological Medicine","id":"ITEM-1","issue":"3","issued":{"date-parts":[["2015"]]},"page":"589-600","title":"Impaired subjective well-being in schizophrenia is associated with reduced anterior cingulate activity during reward processing","type":"article-journal","volume":"45"},"uris":["http://www.mendeley.com/documents/?uuid=c8e64575-6116-40b2-a493-1d897059eea3"]}],"mendeley":{"formattedCitation":"(Gilleen, Shergill, &amp; Kapur, 2015)","manualFormatting":"Gilleen et al., 2015","plainTextFormattedCitation":"(Gilleen, Shergill, &amp; Kapur, 2015)","previouslyFormattedCitation":"(Gilleen, Shergill, &amp; Kapur, 2015)"},"properties":{"noteIndex":0},"schema":"https://github.com/citation-style-language/schema/raw/master/csl-citation.json"}</w:instrText>
            </w:r>
            <w:r>
              <w:rPr>
                <w:sz w:val="20"/>
                <w:szCs w:val="20"/>
              </w:rPr>
              <w:fldChar w:fldCharType="separate"/>
            </w:r>
            <w:r w:rsidRPr="00747B36">
              <w:rPr>
                <w:noProof/>
                <w:sz w:val="20"/>
                <w:szCs w:val="20"/>
              </w:rPr>
              <w:t>Gilleen et al., 2015</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A6EDC2F" w14:textId="08CBC509" w:rsidR="00747B36" w:rsidRDefault="00747B36" w:rsidP="00A401F8">
            <w:pPr>
              <w:pStyle w:val="TableContents"/>
              <w:spacing w:after="46" w:line="240" w:lineRule="auto"/>
              <w:rPr>
                <w:sz w:val="20"/>
                <w:szCs w:val="20"/>
                <w:lang w:val="en-US"/>
              </w:rPr>
            </w:pPr>
            <w:r>
              <w:rPr>
                <w:sz w:val="20"/>
                <w:szCs w:val="20"/>
                <w:lang w:val="en-US"/>
              </w:rPr>
              <w:t>20 (100)</w:t>
            </w:r>
          </w:p>
        </w:tc>
        <w:tc>
          <w:tcPr>
            <w:tcW w:w="1162" w:type="dxa"/>
            <w:tcBorders>
              <w:top w:val="single" w:sz="2" w:space="0" w:color="000001"/>
              <w:left w:val="single" w:sz="2" w:space="0" w:color="000001"/>
              <w:bottom w:val="single" w:sz="2" w:space="0" w:color="000001"/>
            </w:tcBorders>
            <w:shd w:val="clear" w:color="auto" w:fill="auto"/>
          </w:tcPr>
          <w:p w14:paraId="7A01B509" w14:textId="3C810700" w:rsidR="00747B36" w:rsidRDefault="00747B36" w:rsidP="00A401F8">
            <w:pPr>
              <w:pStyle w:val="TableContents"/>
              <w:spacing w:after="46" w:line="240" w:lineRule="auto"/>
              <w:rPr>
                <w:sz w:val="20"/>
                <w:szCs w:val="20"/>
                <w:lang w:val="en-US"/>
              </w:rPr>
            </w:pPr>
            <w:r>
              <w:rPr>
                <w:sz w:val="20"/>
                <w:szCs w:val="20"/>
                <w:lang w:val="en-US"/>
              </w:rPr>
              <w:t>36.5 (6.9)</w:t>
            </w:r>
          </w:p>
        </w:tc>
        <w:tc>
          <w:tcPr>
            <w:tcW w:w="1273" w:type="dxa"/>
            <w:tcBorders>
              <w:top w:val="single" w:sz="2" w:space="0" w:color="000001"/>
              <w:left w:val="single" w:sz="2" w:space="0" w:color="000001"/>
              <w:bottom w:val="single" w:sz="2" w:space="0" w:color="000001"/>
            </w:tcBorders>
          </w:tcPr>
          <w:p w14:paraId="2E8B22CA" w14:textId="5350C03C" w:rsidR="00747B36" w:rsidRDefault="00747B36" w:rsidP="00A401F8">
            <w:pPr>
              <w:pStyle w:val="TableContents"/>
              <w:spacing w:after="46" w:line="240" w:lineRule="auto"/>
              <w:rPr>
                <w:sz w:val="20"/>
                <w:szCs w:val="20"/>
                <w:lang w:val="en-US"/>
              </w:rPr>
            </w:pPr>
            <w:r>
              <w:rPr>
                <w:sz w:val="20"/>
                <w:szCs w:val="20"/>
                <w:lang w:val="en-US"/>
              </w:rPr>
              <w:t>95</w:t>
            </w:r>
          </w:p>
        </w:tc>
        <w:tc>
          <w:tcPr>
            <w:tcW w:w="1176" w:type="dxa"/>
            <w:tcBorders>
              <w:top w:val="single" w:sz="2" w:space="0" w:color="000001"/>
              <w:left w:val="single" w:sz="2" w:space="0" w:color="000001"/>
              <w:bottom w:val="single" w:sz="2" w:space="0" w:color="000001"/>
            </w:tcBorders>
          </w:tcPr>
          <w:p w14:paraId="2AC2776D" w14:textId="785037F2" w:rsidR="00747B36" w:rsidRDefault="00747B36" w:rsidP="00A401F8">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16C547D" w14:textId="7744E704" w:rsidR="00747B36" w:rsidRDefault="00747B36" w:rsidP="00A401F8">
            <w:pPr>
              <w:pStyle w:val="TableContents"/>
              <w:spacing w:after="46" w:line="240" w:lineRule="auto"/>
              <w:rPr>
                <w:sz w:val="20"/>
                <w:szCs w:val="20"/>
                <w:lang w:val="en-US"/>
              </w:rPr>
            </w:pPr>
            <w:r>
              <w:rPr>
                <w:sz w:val="20"/>
                <w:szCs w:val="20"/>
                <w:lang w:val="en-US"/>
              </w:rPr>
              <w:t>57.5 (15.2)</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3F1E241" w14:textId="02D130DF" w:rsidR="00747B36" w:rsidRDefault="00747B36" w:rsidP="00A401F8">
            <w:pPr>
              <w:pStyle w:val="TableContents"/>
              <w:spacing w:after="46" w:line="240" w:lineRule="auto"/>
              <w:rPr>
                <w:sz w:val="20"/>
                <w:szCs w:val="20"/>
                <w:lang w:val="en-US"/>
              </w:rPr>
            </w:pPr>
            <w:r>
              <w:rPr>
                <w:sz w:val="20"/>
                <w:szCs w:val="20"/>
                <w:lang w:val="en-US"/>
              </w:rPr>
              <w:t>15.8 (</w:t>
            </w:r>
            <w:r w:rsidR="00306551">
              <w:rPr>
                <w:sz w:val="20"/>
                <w:szCs w:val="20"/>
                <w:lang w:val="en-US"/>
              </w:rPr>
              <w:t>7.3)</w:t>
            </w:r>
          </w:p>
        </w:tc>
        <w:tc>
          <w:tcPr>
            <w:tcW w:w="1148" w:type="dxa"/>
            <w:tcBorders>
              <w:top w:val="single" w:sz="2" w:space="0" w:color="000001"/>
              <w:left w:val="single" w:sz="2" w:space="0" w:color="000001"/>
              <w:bottom w:val="single" w:sz="2" w:space="0" w:color="000001"/>
              <w:right w:val="single" w:sz="2" w:space="0" w:color="000001"/>
            </w:tcBorders>
          </w:tcPr>
          <w:p w14:paraId="61819CD9" w14:textId="5F76804B" w:rsidR="00747B36" w:rsidRDefault="00306551" w:rsidP="00A401F8">
            <w:pPr>
              <w:pStyle w:val="TableContents"/>
              <w:spacing w:after="46" w:line="240" w:lineRule="auto"/>
              <w:rPr>
                <w:sz w:val="20"/>
                <w:szCs w:val="20"/>
                <w:lang w:val="en-US"/>
              </w:rPr>
            </w:pPr>
            <w:r>
              <w:rPr>
                <w:sz w:val="20"/>
                <w:szCs w:val="20"/>
                <w:lang w:val="en-US"/>
              </w:rPr>
              <w:t>13.7 (5.6)</w:t>
            </w:r>
          </w:p>
        </w:tc>
        <w:tc>
          <w:tcPr>
            <w:tcW w:w="1175" w:type="dxa"/>
            <w:tcBorders>
              <w:top w:val="single" w:sz="2" w:space="0" w:color="000001"/>
              <w:left w:val="single" w:sz="2" w:space="0" w:color="000001"/>
              <w:bottom w:val="single" w:sz="2" w:space="0" w:color="000001"/>
              <w:right w:val="single" w:sz="2" w:space="0" w:color="000001"/>
            </w:tcBorders>
          </w:tcPr>
          <w:p w14:paraId="446B0FE1" w14:textId="15EA6268" w:rsidR="00747B36" w:rsidRDefault="00306551" w:rsidP="00A401F8">
            <w:pPr>
              <w:pStyle w:val="TableContents"/>
              <w:spacing w:after="46" w:line="240" w:lineRule="auto"/>
              <w:rPr>
                <w:sz w:val="20"/>
                <w:szCs w:val="20"/>
                <w:lang w:val="en-US"/>
              </w:rPr>
            </w:pPr>
            <w:r>
              <w:rPr>
                <w:sz w:val="20"/>
                <w:szCs w:val="20"/>
                <w:lang w:val="en-US"/>
              </w:rPr>
              <w:t>28.1 (6.3)</w:t>
            </w:r>
          </w:p>
        </w:tc>
        <w:tc>
          <w:tcPr>
            <w:tcW w:w="1092" w:type="dxa"/>
            <w:tcBorders>
              <w:top w:val="single" w:sz="2" w:space="0" w:color="000001"/>
              <w:left w:val="single" w:sz="2" w:space="0" w:color="000001"/>
              <w:bottom w:val="single" w:sz="2" w:space="0" w:color="000001"/>
            </w:tcBorders>
            <w:shd w:val="clear" w:color="auto" w:fill="auto"/>
          </w:tcPr>
          <w:p w14:paraId="5A4D0134" w14:textId="1BA16B83" w:rsidR="00747B36" w:rsidRDefault="00306551" w:rsidP="00A401F8">
            <w:pPr>
              <w:pStyle w:val="TableContents"/>
              <w:spacing w:after="46" w:line="240" w:lineRule="auto"/>
              <w:rPr>
                <w:sz w:val="20"/>
                <w:szCs w:val="20"/>
                <w:lang w:val="en-US"/>
              </w:rPr>
            </w:pPr>
            <w:r>
              <w:rPr>
                <w:sz w:val="20"/>
                <w:szCs w:val="20"/>
                <w:lang w:val="en-US"/>
              </w:rPr>
              <w:t>12 (10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7341942" w14:textId="36C76604" w:rsidR="00747B36" w:rsidRDefault="00306551" w:rsidP="00A401F8">
            <w:pPr>
              <w:pStyle w:val="TableContents"/>
              <w:spacing w:after="46" w:line="240" w:lineRule="auto"/>
              <w:rPr>
                <w:sz w:val="20"/>
                <w:szCs w:val="20"/>
                <w:lang w:val="en-US"/>
              </w:rPr>
            </w:pPr>
            <w:r>
              <w:rPr>
                <w:sz w:val="20"/>
                <w:szCs w:val="20"/>
                <w:lang w:val="en-US"/>
              </w:rPr>
              <w:t>30.7 (7.3)</w:t>
            </w:r>
          </w:p>
        </w:tc>
      </w:tr>
      <w:tr w:rsidR="00306551" w:rsidRPr="002F40CA" w14:paraId="0EE4DA8E" w14:textId="77777777" w:rsidTr="00D1572F">
        <w:trPr>
          <w:trHeight w:val="293"/>
        </w:trPr>
        <w:tc>
          <w:tcPr>
            <w:tcW w:w="2795" w:type="dxa"/>
            <w:tcBorders>
              <w:top w:val="single" w:sz="2" w:space="0" w:color="000001"/>
              <w:left w:val="single" w:sz="2" w:space="0" w:color="000001"/>
              <w:bottom w:val="single" w:sz="2" w:space="0" w:color="000001"/>
            </w:tcBorders>
            <w:shd w:val="clear" w:color="auto" w:fill="auto"/>
          </w:tcPr>
          <w:p w14:paraId="5536B9B1" w14:textId="4B781E18" w:rsidR="00306551" w:rsidRDefault="00306551" w:rsidP="00A401F8">
            <w:pPr>
              <w:spacing w:after="46" w:line="240" w:lineRule="auto"/>
              <w:rPr>
                <w:sz w:val="20"/>
                <w:szCs w:val="20"/>
              </w:rPr>
            </w:pPr>
            <w:r>
              <w:rPr>
                <w:sz w:val="20"/>
                <w:szCs w:val="20"/>
              </w:rPr>
              <w:fldChar w:fldCharType="begin" w:fldLock="1"/>
            </w:r>
            <w:r>
              <w:rPr>
                <w:sz w:val="20"/>
                <w:szCs w:val="20"/>
              </w:rPr>
              <w:instrText>ADDIN CSL_CITATION {"citationItems":[{"id":"ITEM-1","itemData":{"DOI":"10.1371/journal.pone.0042608","ISSN":"19326203","PMID":"22916139","abstract":"Social exclusion is an influential concept in politics, mental health and social psychology. Studies on healthy subjects have implicated the medial prefrontal cortex (mPFC), a region involved in emotional and social information processing, in neural responses to social exclusion. Impairments in social interactions are common in schizophrenia and are associated with reduced quality of life. Core symptoms such as delusions usually have a social content. However little is known about the neural underpinnings of social abnormalities. The aim of this study was to investigate the neural substrates of social exclusion in schizophrenia. Patients with schizophrenia and healthy controls underwent fMRI while participating in a popular social exclusion paradigm. This task involves passing a 'ball' between the participant and two cartoon representations of other subjects. The extent of social exclusion (ball not being passed to the participant) was parametrically varied throughout the task. Replicating previous findings, increasing social exclusion activated the mPFC in controls. In contrast, patients with schizophrenia failed to modulate mPFC responses with increasing exclusion. Furthermore, the blunted response to exclusion correlated with increased severity of positive symptoms. These data support the hypothesis that the neural response to social exclusion differs in schizophrenia, highlighting the mPFC as a potential substrate of impaired social interactions. © 2012 Gradin et al.","author":[{"dropping-particle":"","family":"Gradin","given":"Victoria B.","non-dropping-particle":"","parse-names":false,"suffix":""},{"dropping-particle":"","family":"Waiter","given":"Gordon","non-dropping-particle":"","parse-names":false,"suffix":""},{"dropping-particle":"","family":"Kumar","given":"Poornima","non-dropping-particle":"","parse-names":false,"suffix":""},{"dropping-particle":"","family":"Stickle","given":"Catriona","non-dropping-particle":"","parse-names":false,"suffix":""},{"dropping-particle":"","family":"Milders","given":"Maarten","non-dropping-particle":"","parse-names":false,"suffix":""},{"dropping-particle":"","family":"Matthews","given":"Keith","non-dropping-particle":"","parse-names":false,"suffix":""},{"dropping-particle":"","family":"Reid","given":"Ian","non-dropping-particle":"","parse-names":false,"suffix":""},{"dropping-particle":"","family":"Hall","given":"Jeremy","non-dropping-particle":"","parse-names":false,"suffix":""},{"dropping-particle":"","family":"Steele","given":"J. Douglas","non-dropping-particle":"","parse-names":false,"suffix":""}],"container-title":"PLoS ONE","id":"ITEM-1","issue":"8","issued":{"date-parts":[["2012","8","16"]]},"page":"42608","publisher":"Public Library of Science","title":"Abnormal neural responses to social exclusion in schizophrenia","type":"article-journal","volume":"7"},"uris":["http://www.mendeley.com/documents/?uuid=20330aef-a8df-30fc-bc79-b5beb5ed56ea"]}],"mendeley":{"formattedCitation":"(Gradin et al., 2012)","manualFormatting":"Gradin et al., 2012","plainTextFormattedCitation":"(Gradin et al., 2012)","previouslyFormattedCitation":"(Gradin et al., 2012)"},"properties":{"noteIndex":0},"schema":"https://github.com/citation-style-language/schema/raw/master/csl-citation.json"}</w:instrText>
            </w:r>
            <w:r>
              <w:rPr>
                <w:sz w:val="20"/>
                <w:szCs w:val="20"/>
              </w:rPr>
              <w:fldChar w:fldCharType="separate"/>
            </w:r>
            <w:r w:rsidRPr="00306551">
              <w:rPr>
                <w:noProof/>
                <w:sz w:val="20"/>
                <w:szCs w:val="20"/>
              </w:rPr>
              <w:t>Gradin et al., 2012</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F7E948B" w14:textId="76A4D2DC" w:rsidR="00306551" w:rsidRDefault="00306551" w:rsidP="00A401F8">
            <w:pPr>
              <w:pStyle w:val="TableContents"/>
              <w:spacing w:after="46" w:line="240" w:lineRule="auto"/>
              <w:rPr>
                <w:sz w:val="20"/>
                <w:szCs w:val="20"/>
                <w:lang w:val="en-US"/>
              </w:rPr>
            </w:pPr>
            <w:r>
              <w:rPr>
                <w:sz w:val="20"/>
                <w:szCs w:val="20"/>
                <w:lang w:val="en-US"/>
              </w:rPr>
              <w:t>13 (84.62)</w:t>
            </w:r>
          </w:p>
        </w:tc>
        <w:tc>
          <w:tcPr>
            <w:tcW w:w="1162" w:type="dxa"/>
            <w:tcBorders>
              <w:top w:val="single" w:sz="2" w:space="0" w:color="000001"/>
              <w:left w:val="single" w:sz="2" w:space="0" w:color="000001"/>
              <w:bottom w:val="single" w:sz="2" w:space="0" w:color="000001"/>
            </w:tcBorders>
            <w:shd w:val="clear" w:color="auto" w:fill="auto"/>
          </w:tcPr>
          <w:p w14:paraId="261558C9" w14:textId="54DFCD5B" w:rsidR="00306551" w:rsidRDefault="00306551" w:rsidP="00A401F8">
            <w:pPr>
              <w:pStyle w:val="TableContents"/>
              <w:spacing w:after="46" w:line="240" w:lineRule="auto"/>
              <w:rPr>
                <w:sz w:val="20"/>
                <w:szCs w:val="20"/>
                <w:lang w:val="en-US"/>
              </w:rPr>
            </w:pPr>
            <w:r>
              <w:rPr>
                <w:sz w:val="20"/>
                <w:szCs w:val="20"/>
                <w:lang w:val="en-US"/>
              </w:rPr>
              <w:t>41.23 (11.78)</w:t>
            </w:r>
          </w:p>
        </w:tc>
        <w:tc>
          <w:tcPr>
            <w:tcW w:w="1273" w:type="dxa"/>
            <w:tcBorders>
              <w:top w:val="single" w:sz="2" w:space="0" w:color="000001"/>
              <w:left w:val="single" w:sz="2" w:space="0" w:color="000001"/>
              <w:bottom w:val="single" w:sz="2" w:space="0" w:color="000001"/>
            </w:tcBorders>
          </w:tcPr>
          <w:p w14:paraId="1BFBEB04" w14:textId="70D6BC8A" w:rsidR="00306551" w:rsidRDefault="00306551"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2A73C3AF" w14:textId="5A98521C" w:rsidR="00306551" w:rsidRDefault="00306551" w:rsidP="00A401F8">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626D223" w14:textId="714822D5" w:rsidR="00306551" w:rsidRDefault="00306551" w:rsidP="00A401F8">
            <w:pPr>
              <w:pStyle w:val="TableContents"/>
              <w:spacing w:after="46" w:line="240" w:lineRule="auto"/>
              <w:rPr>
                <w:sz w:val="20"/>
                <w:szCs w:val="20"/>
                <w:lang w:val="en-US"/>
              </w:rPr>
            </w:pPr>
            <w:r>
              <w:rPr>
                <w:sz w:val="20"/>
                <w:szCs w:val="20"/>
                <w:lang w:val="en-US"/>
              </w:rPr>
              <w:t>46.69 (11.92)</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A586016" w14:textId="5089D10B" w:rsidR="00306551" w:rsidRDefault="00306551" w:rsidP="00A401F8">
            <w:pPr>
              <w:pStyle w:val="TableContents"/>
              <w:spacing w:after="46" w:line="240" w:lineRule="auto"/>
              <w:rPr>
                <w:sz w:val="20"/>
                <w:szCs w:val="20"/>
                <w:lang w:val="en-US"/>
              </w:rPr>
            </w:pPr>
            <w:r>
              <w:rPr>
                <w:sz w:val="20"/>
                <w:szCs w:val="20"/>
                <w:lang w:val="en-US"/>
              </w:rPr>
              <w:t>13.23 (2.39)</w:t>
            </w:r>
          </w:p>
        </w:tc>
        <w:tc>
          <w:tcPr>
            <w:tcW w:w="1148" w:type="dxa"/>
            <w:tcBorders>
              <w:top w:val="single" w:sz="2" w:space="0" w:color="000001"/>
              <w:left w:val="single" w:sz="2" w:space="0" w:color="000001"/>
              <w:bottom w:val="single" w:sz="2" w:space="0" w:color="000001"/>
              <w:right w:val="single" w:sz="2" w:space="0" w:color="000001"/>
            </w:tcBorders>
          </w:tcPr>
          <w:p w14:paraId="7B6AD786" w14:textId="309021F4" w:rsidR="00306551" w:rsidRDefault="00306551" w:rsidP="00A401F8">
            <w:pPr>
              <w:pStyle w:val="TableContents"/>
              <w:spacing w:after="46" w:line="240" w:lineRule="auto"/>
              <w:rPr>
                <w:sz w:val="20"/>
                <w:szCs w:val="20"/>
                <w:lang w:val="en-US"/>
              </w:rPr>
            </w:pPr>
            <w:r>
              <w:rPr>
                <w:sz w:val="20"/>
                <w:szCs w:val="20"/>
                <w:lang w:val="en-US"/>
              </w:rPr>
              <w:t>12.31 (5.88)</w:t>
            </w:r>
          </w:p>
        </w:tc>
        <w:tc>
          <w:tcPr>
            <w:tcW w:w="1175" w:type="dxa"/>
            <w:tcBorders>
              <w:top w:val="single" w:sz="2" w:space="0" w:color="000001"/>
              <w:left w:val="single" w:sz="2" w:space="0" w:color="000001"/>
              <w:bottom w:val="single" w:sz="2" w:space="0" w:color="000001"/>
              <w:right w:val="single" w:sz="2" w:space="0" w:color="000001"/>
            </w:tcBorders>
          </w:tcPr>
          <w:p w14:paraId="4CDB1DF9" w14:textId="3EDF05D6" w:rsidR="00306551" w:rsidRDefault="00306551" w:rsidP="00A401F8">
            <w:pPr>
              <w:pStyle w:val="TableContents"/>
              <w:spacing w:after="46" w:line="240" w:lineRule="auto"/>
              <w:rPr>
                <w:sz w:val="20"/>
                <w:szCs w:val="20"/>
                <w:lang w:val="en-US"/>
              </w:rPr>
            </w:pPr>
            <w:r>
              <w:rPr>
                <w:sz w:val="20"/>
                <w:szCs w:val="20"/>
                <w:lang w:val="en-US"/>
              </w:rPr>
              <w:t>22.23 (6.86)</w:t>
            </w:r>
          </w:p>
        </w:tc>
        <w:tc>
          <w:tcPr>
            <w:tcW w:w="1092" w:type="dxa"/>
            <w:tcBorders>
              <w:top w:val="single" w:sz="2" w:space="0" w:color="000001"/>
              <w:left w:val="single" w:sz="2" w:space="0" w:color="000001"/>
              <w:bottom w:val="single" w:sz="2" w:space="0" w:color="000001"/>
            </w:tcBorders>
            <w:shd w:val="clear" w:color="auto" w:fill="auto"/>
          </w:tcPr>
          <w:p w14:paraId="0D19C1B0" w14:textId="6DC8EE3C" w:rsidR="00306551" w:rsidRDefault="00306551" w:rsidP="00A401F8">
            <w:pPr>
              <w:pStyle w:val="TableContents"/>
              <w:spacing w:after="46" w:line="240" w:lineRule="auto"/>
              <w:rPr>
                <w:sz w:val="20"/>
                <w:szCs w:val="20"/>
                <w:lang w:val="en-US"/>
              </w:rPr>
            </w:pPr>
            <w:r>
              <w:rPr>
                <w:sz w:val="20"/>
                <w:szCs w:val="20"/>
                <w:lang w:val="en-US"/>
              </w:rPr>
              <w:t>16 (43.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0282374" w14:textId="30EBC0C7" w:rsidR="00306551" w:rsidRDefault="00306551" w:rsidP="00A401F8">
            <w:pPr>
              <w:pStyle w:val="TableContents"/>
              <w:spacing w:after="46" w:line="240" w:lineRule="auto"/>
              <w:rPr>
                <w:sz w:val="20"/>
                <w:szCs w:val="20"/>
                <w:lang w:val="en-US"/>
              </w:rPr>
            </w:pPr>
            <w:r>
              <w:rPr>
                <w:sz w:val="20"/>
                <w:szCs w:val="20"/>
                <w:lang w:val="en-US"/>
              </w:rPr>
              <w:t>40.87 (11.72)</w:t>
            </w:r>
          </w:p>
        </w:tc>
      </w:tr>
      <w:tr w:rsidR="00F87ACD" w:rsidRPr="002F40CA" w14:paraId="009A27EF" w14:textId="77777777" w:rsidTr="00D1572F">
        <w:trPr>
          <w:trHeight w:val="170"/>
        </w:trPr>
        <w:tc>
          <w:tcPr>
            <w:tcW w:w="2795" w:type="dxa"/>
            <w:tcBorders>
              <w:top w:val="single" w:sz="2" w:space="0" w:color="000001"/>
              <w:left w:val="single" w:sz="2" w:space="0" w:color="000001"/>
              <w:bottom w:val="single" w:sz="2" w:space="0" w:color="000001"/>
            </w:tcBorders>
            <w:shd w:val="clear" w:color="auto" w:fill="auto"/>
          </w:tcPr>
          <w:p w14:paraId="7BE455DC" w14:textId="3D41C908" w:rsidR="00A401F8" w:rsidRPr="00A645AA" w:rsidRDefault="00A401F8" w:rsidP="00A401F8">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jpsychires.2018.02.028","ISSN":"18791379","abstract":"Schizophrenia (SZ) patients exhibit deficits in emotion regulation that affect their daily functioning. There is evidence that the prefrontal cortex plays an important role in emotion regulation. However, it remains unclear how this brain region is involved in emotion regulation deficits in SZ, and how such deficits impact performance on cognitively demanding tasks. We examined how happy and fearful emotional distractors impact performance on working memory (WM) tasks of varying difficulty (0-back, 2-back), and brain activity using fMRI. Participants were 20 patients with SZ and 20 healthy controls (HC) matched on age, sex, race, and IQ. A significant 3-way interaction showed that SZ patients had lower performance compared to HC when exposed to fearful and happy distractors, but only during the 2-back task. Second-level fMRI between-group analysis revealed that compared to SZ patients, HC showed significantly greater increase in brain activity with WM load in the left IFG (BA 45) when exposed to fearful distractors. Less brain activity in this region was also associated with reduction in SZ patients' performance during higher WM load and the presence of fearful distractors. SZ patients had difficulty in performing a WM task when regulating emotions, and they failed to show the emotion-specific modulation of the left IFG observed in HC. These results suggest that SZ patients have difficulty with emotion regulation demands during effortful cognitive tasks. This also provides us with potential insight on how emotion regulation could be rehabilitated in SZ using cognitive training.","author":[{"dropping-particle":"","family":"Guimond","given":"Synthia","non-dropping-particle":"","parse-names":false,"suffix":""},{"dropping-particle":"","family":"Padani","given":"Shezal","non-dropping-particle":"","parse-names":false,"suffix":""},{"dropping-particle":"","family":"Lutz","given":"Olivia","non-dropping-particle":"","parse-names":false,"suffix":""},{"dropping-particle":"","family":"Eack","given":"Shaun","non-dropping-particle":"","parse-names":false,"suffix":""},{"dropping-particle":"","family":"Thermenos","given":"Heidi","non-dropping-particle":"","parse-names":false,"suffix":""},{"dropping-particle":"","family":"Keshavan","given":"Matcheri","non-dropping-particle":"","parse-names":false,"suffix":""}],"container-title":"Journal of Psychiatric Research","id":"ITEM-1","issue":"May 2017","issued":{"date-parts":[["2018"]]},"page":"14-20","publisher":"Elsevier","title":"Impaired regulation of emotional distractors during working memory load in schizophrenia","type":"article-journal","volume":"101"},"uris":["http://www.mendeley.com/documents/?uuid=2adfc4a2-fd7e-4bef-99f6-22510fab4626"]}],"mendeley":{"formattedCitation":"(Guimond et al., 2018)","manualFormatting":"Guimond et al., 2018","plainTextFormattedCitation":"(Guimond et al., 2018)","previouslyFormattedCitation":"(Guimond et al., 2018)"},"properties":{"noteIndex":0},"schema":"https://github.com/citation-style-language/schema/raw/master/csl-citation.json"}</w:instrText>
            </w:r>
            <w:r w:rsidRPr="00A645AA">
              <w:rPr>
                <w:sz w:val="20"/>
                <w:szCs w:val="20"/>
              </w:rPr>
              <w:fldChar w:fldCharType="separate"/>
            </w:r>
            <w:r w:rsidRPr="00A645AA">
              <w:rPr>
                <w:noProof/>
                <w:sz w:val="20"/>
                <w:szCs w:val="20"/>
              </w:rPr>
              <w:t>Guimond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16B94A6" w14:textId="6D70A1CB" w:rsidR="00A401F8" w:rsidRPr="00A645AA" w:rsidRDefault="00A401F8" w:rsidP="00A401F8">
            <w:pPr>
              <w:pStyle w:val="TableContents"/>
              <w:spacing w:after="46" w:line="240" w:lineRule="auto"/>
              <w:rPr>
                <w:sz w:val="20"/>
                <w:szCs w:val="20"/>
                <w:lang w:val="en-US"/>
              </w:rPr>
            </w:pPr>
            <w:r w:rsidRPr="00A645AA">
              <w:rPr>
                <w:sz w:val="20"/>
                <w:szCs w:val="20"/>
                <w:lang w:val="en-US"/>
              </w:rPr>
              <w:t>20 (60)</w:t>
            </w:r>
          </w:p>
        </w:tc>
        <w:tc>
          <w:tcPr>
            <w:tcW w:w="1162" w:type="dxa"/>
            <w:tcBorders>
              <w:top w:val="single" w:sz="2" w:space="0" w:color="000001"/>
              <w:left w:val="single" w:sz="2" w:space="0" w:color="000001"/>
              <w:bottom w:val="single" w:sz="2" w:space="0" w:color="000001"/>
            </w:tcBorders>
            <w:shd w:val="clear" w:color="auto" w:fill="auto"/>
          </w:tcPr>
          <w:p w14:paraId="67325E99" w14:textId="77777777" w:rsidR="00A401F8" w:rsidRPr="00A645AA" w:rsidRDefault="00A401F8" w:rsidP="00A401F8">
            <w:pPr>
              <w:pStyle w:val="TableContents"/>
              <w:spacing w:after="46" w:line="240" w:lineRule="auto"/>
              <w:rPr>
                <w:sz w:val="20"/>
                <w:szCs w:val="20"/>
                <w:lang w:val="en-US"/>
              </w:rPr>
            </w:pPr>
            <w:r w:rsidRPr="00A645AA">
              <w:rPr>
                <w:sz w:val="20"/>
                <w:szCs w:val="20"/>
                <w:lang w:val="en-US"/>
              </w:rPr>
              <w:t>26.9 (7.63)</w:t>
            </w:r>
          </w:p>
        </w:tc>
        <w:tc>
          <w:tcPr>
            <w:tcW w:w="1273" w:type="dxa"/>
            <w:tcBorders>
              <w:top w:val="single" w:sz="2" w:space="0" w:color="000001"/>
              <w:left w:val="single" w:sz="2" w:space="0" w:color="000001"/>
              <w:bottom w:val="single" w:sz="2" w:space="0" w:color="000001"/>
            </w:tcBorders>
          </w:tcPr>
          <w:p w14:paraId="56ECF31C" w14:textId="7C4BC697" w:rsidR="00A401F8" w:rsidRPr="00A645AA" w:rsidRDefault="00A401F8" w:rsidP="00A401F8">
            <w:pPr>
              <w:pStyle w:val="TableContents"/>
              <w:spacing w:after="46" w:line="240" w:lineRule="auto"/>
              <w:rPr>
                <w:sz w:val="20"/>
                <w:szCs w:val="20"/>
                <w:lang w:val="en-US"/>
              </w:rPr>
            </w:pPr>
            <w:r w:rsidRPr="00A645AA">
              <w:rPr>
                <w:sz w:val="20"/>
                <w:szCs w:val="20"/>
                <w:lang w:val="en-US"/>
              </w:rPr>
              <w:t>100</w:t>
            </w:r>
          </w:p>
        </w:tc>
        <w:tc>
          <w:tcPr>
            <w:tcW w:w="1176" w:type="dxa"/>
            <w:tcBorders>
              <w:top w:val="single" w:sz="2" w:space="0" w:color="000001"/>
              <w:left w:val="single" w:sz="2" w:space="0" w:color="000001"/>
              <w:bottom w:val="single" w:sz="2" w:space="0" w:color="000001"/>
            </w:tcBorders>
          </w:tcPr>
          <w:p w14:paraId="3B697C56" w14:textId="7736BF44" w:rsidR="00A401F8" w:rsidRPr="00A645AA" w:rsidRDefault="00B66DA6" w:rsidP="00A401F8">
            <w:pPr>
              <w:pStyle w:val="TableContents"/>
              <w:spacing w:after="46" w:line="240" w:lineRule="auto"/>
              <w:rPr>
                <w:sz w:val="20"/>
                <w:szCs w:val="20"/>
                <w:lang w:val="en-US"/>
              </w:rPr>
            </w:pPr>
            <w:r>
              <w:rPr>
                <w:sz w:val="20"/>
                <w:szCs w:val="20"/>
                <w:lang w:val="en-US"/>
              </w:rPr>
              <w:t>4.37 (2.3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2641091" w14:textId="08C652F7" w:rsidR="00A401F8" w:rsidRPr="00A645AA" w:rsidRDefault="00A401F8" w:rsidP="00A401F8">
            <w:pPr>
              <w:pStyle w:val="TableContents"/>
              <w:spacing w:after="46" w:line="240" w:lineRule="auto"/>
              <w:rPr>
                <w:sz w:val="20"/>
                <w:szCs w:val="20"/>
                <w:lang w:val="en-US"/>
              </w:rPr>
            </w:pPr>
            <w:r w:rsidRPr="00A645AA">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3DC3D41" w14:textId="663185B0"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39793090" w14:textId="56B2AF42"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37DDBFD2" w14:textId="6422EF41" w:rsidR="00A401F8" w:rsidRPr="00A645AA" w:rsidRDefault="00B66DA6" w:rsidP="00A401F8">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5326B164" w14:textId="4C857B73" w:rsidR="00A401F8" w:rsidRPr="00A645AA" w:rsidRDefault="00A401F8" w:rsidP="00A401F8">
            <w:pPr>
              <w:pStyle w:val="TableContents"/>
              <w:spacing w:after="46" w:line="240" w:lineRule="auto"/>
              <w:rPr>
                <w:sz w:val="20"/>
                <w:szCs w:val="20"/>
                <w:lang w:val="en-US"/>
              </w:rPr>
            </w:pPr>
            <w:r w:rsidRPr="00A645AA">
              <w:rPr>
                <w:sz w:val="20"/>
                <w:szCs w:val="20"/>
                <w:lang w:val="en-US"/>
              </w:rPr>
              <w:t>20 (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E702DCF" w14:textId="77777777" w:rsidR="00A401F8" w:rsidRPr="00A645AA" w:rsidRDefault="00A401F8" w:rsidP="00A401F8">
            <w:pPr>
              <w:pStyle w:val="TableContents"/>
              <w:spacing w:after="46" w:line="240" w:lineRule="auto"/>
              <w:rPr>
                <w:sz w:val="20"/>
                <w:szCs w:val="20"/>
                <w:lang w:val="en-US"/>
              </w:rPr>
            </w:pPr>
            <w:r w:rsidRPr="00A645AA">
              <w:rPr>
                <w:sz w:val="20"/>
                <w:szCs w:val="20"/>
                <w:lang w:val="en-US"/>
              </w:rPr>
              <w:t>25.05 (4.05)</w:t>
            </w:r>
          </w:p>
        </w:tc>
      </w:tr>
      <w:tr w:rsidR="00F87ACD" w:rsidRPr="002F40CA" w14:paraId="60AD731C"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34FAA51C" w14:textId="1E8EA8A4" w:rsidR="00A401F8" w:rsidRPr="00A645AA" w:rsidRDefault="00A401F8" w:rsidP="00A401F8">
            <w:pPr>
              <w:spacing w:after="46" w:line="240" w:lineRule="auto"/>
              <w:rPr>
                <w:sz w:val="20"/>
                <w:szCs w:val="20"/>
              </w:rPr>
            </w:pPr>
            <w:r w:rsidRPr="00A645AA">
              <w:rPr>
                <w:sz w:val="20"/>
                <w:szCs w:val="20"/>
              </w:rPr>
              <w:fldChar w:fldCharType="begin" w:fldLock="1"/>
            </w:r>
            <w:r>
              <w:rPr>
                <w:sz w:val="20"/>
                <w:szCs w:val="20"/>
              </w:rPr>
              <w:instrText>ADDIN CSL_CITATION {"citationItems":[{"id":"ITEM-1","itemData":{"DOI":"10.3109/15622975.2010.501820","ISSN":"15622975","abstract":"Objectives. Negative emotion exerts a considerable influence on cognitive processes. This may have clinical implications in mental illnesses, such as schizophrenia, where negative emotions often prevail. Experimentally this influence can be studied by using olfactory emotion induction. Methods. Fourteen schizophrenia patients and 14 healthy volunteers were investigated with functional magnetic resonance imaging with respect to the neural correlates of emotioncognition interactions. Emotion was induced by odorants during an n-back working memory task. Results. Similar detrimental effects of negative stimulation on working memory performance were observed in patients and control subjects. Among the neural correlates modulating this interaction a decreased activation emerged in patients in the anterior cingulate and the medial superior frontal cortex and increased activation in the medial orbitofrontal and middle frontal area. Conclusions. During emotioncognition interaction hypoactivations were found in regions crucial for the monitoring/control of ongoing processes but also for emotion regulation. Decreased activations may reflect failure to adapt to higher task requirements. In contrast, increased activations could be indicative of a greater emotional response and irritation induced by the odour. These patterns may represent the neural correlates of an inefficient control of emotional influences on cognitive processes in patients with schizophrenia. © 2010 Informa Healthcare.","author":[{"dropping-particle":"","family":"Habel","given":"Ute","non-dropping-particle":"","parse-names":false,"suffix":""},{"dropping-particle":"","family":"Pauly","given":"Katharina","non-dropping-particle":"","parse-names":false,"suffix":""},{"dropping-particle":"","family":"Koch","given":"Kathrin","non-dropping-particle":"","parse-names":false,"suffix":""},{"dropping-particle":"","family":"Kellermann","given":"Thilo","non-dropping-particle":"","parse-names":false,"suffix":""},{"dropping-particle":"","family":"Reske","given":"Martina","non-dropping-particle":"","parse-names":false,"suffix":""},{"dropping-particle":"","family":"Backes","given":"Volker","non-dropping-particle":"","parse-names":false,"suffix":""},{"dropping-particle":"","family":"Stcker","given":"Tony","non-dropping-particle":"","parse-names":false,"suffix":""},{"dropping-particle":"","family":"Amunts","given":"Katrin","non-dropping-particle":"","parse-names":false,"suffix":""},{"dropping-particle":"","family":"Shah","given":"N. Jon","non-dropping-particle":"","parse-names":false,"suffix":""},{"dropping-particle":"","family":"Schneider","given":"Frank","non-dropping-particle":"","parse-names":false,"suffix":""}],"container-title":"World Journal of Biological Psychiatry","id":"ITEM-1","issue":"8","issued":{"date-parts":[["2010"]]},"page":"934-944","title":"Emotion-cognition interactions in schizophrenia","type":"article-journal","volume":"11"},"uris":["http://www.mendeley.com/documents/?uuid=5a9cc9b1-1e23-4ac6-b498-99e1a9d2f95e"]}],"mendeley":{"formattedCitation":"(Habel et al., 2010)","manualFormatting":"Habel et al., 2010","plainTextFormattedCitation":"(Habel et al., 2010)","previouslyFormattedCitation":"(Habel et al., 2010)"},"properties":{"noteIndex":0},"schema":"https://github.com/citation-style-language/schema/raw/master/csl-citation.json"}</w:instrText>
            </w:r>
            <w:r w:rsidRPr="00A645AA">
              <w:rPr>
                <w:sz w:val="20"/>
                <w:szCs w:val="20"/>
              </w:rPr>
              <w:fldChar w:fldCharType="separate"/>
            </w:r>
            <w:r w:rsidRPr="00A645AA">
              <w:rPr>
                <w:noProof/>
                <w:sz w:val="20"/>
                <w:szCs w:val="20"/>
              </w:rPr>
              <w:t>Habel et al., 2010</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81ED3B4" w14:textId="1F5B21A5" w:rsidR="00A401F8" w:rsidRPr="00A645AA" w:rsidRDefault="00A401F8" w:rsidP="00A401F8">
            <w:pPr>
              <w:pStyle w:val="TableContents"/>
              <w:spacing w:after="46" w:line="240" w:lineRule="auto"/>
              <w:rPr>
                <w:sz w:val="20"/>
                <w:szCs w:val="20"/>
                <w:lang w:val="en-US"/>
              </w:rPr>
            </w:pPr>
            <w:r w:rsidRPr="00A645AA">
              <w:rPr>
                <w:sz w:val="20"/>
                <w:szCs w:val="20"/>
                <w:lang w:val="en-US"/>
              </w:rPr>
              <w:t>14 (100)</w:t>
            </w:r>
          </w:p>
        </w:tc>
        <w:tc>
          <w:tcPr>
            <w:tcW w:w="1162" w:type="dxa"/>
            <w:tcBorders>
              <w:top w:val="single" w:sz="2" w:space="0" w:color="000001"/>
              <w:left w:val="single" w:sz="2" w:space="0" w:color="000001"/>
              <w:bottom w:val="single" w:sz="2" w:space="0" w:color="000001"/>
            </w:tcBorders>
            <w:shd w:val="clear" w:color="auto" w:fill="auto"/>
          </w:tcPr>
          <w:p w14:paraId="11AC70AE" w14:textId="77777777" w:rsidR="00A401F8" w:rsidRPr="00A645AA" w:rsidRDefault="00A401F8" w:rsidP="00A401F8">
            <w:pPr>
              <w:pStyle w:val="TableContents"/>
              <w:spacing w:after="46" w:line="240" w:lineRule="auto"/>
              <w:rPr>
                <w:sz w:val="20"/>
                <w:szCs w:val="20"/>
                <w:lang w:val="en-US"/>
              </w:rPr>
            </w:pPr>
            <w:r w:rsidRPr="00A645AA">
              <w:rPr>
                <w:sz w:val="20"/>
                <w:szCs w:val="20"/>
                <w:lang w:val="en-US"/>
              </w:rPr>
              <w:t>37.14 (8.81)</w:t>
            </w:r>
          </w:p>
        </w:tc>
        <w:tc>
          <w:tcPr>
            <w:tcW w:w="1273" w:type="dxa"/>
            <w:tcBorders>
              <w:top w:val="single" w:sz="2" w:space="0" w:color="000001"/>
              <w:left w:val="single" w:sz="2" w:space="0" w:color="000001"/>
              <w:bottom w:val="single" w:sz="2" w:space="0" w:color="000001"/>
            </w:tcBorders>
          </w:tcPr>
          <w:p w14:paraId="76A052EE" w14:textId="020E8B2A" w:rsidR="00A401F8" w:rsidRPr="00A645AA" w:rsidRDefault="00A401F8" w:rsidP="00A401F8">
            <w:pPr>
              <w:pStyle w:val="TableContents"/>
              <w:spacing w:after="46" w:line="240" w:lineRule="auto"/>
              <w:rPr>
                <w:sz w:val="20"/>
                <w:szCs w:val="20"/>
                <w:lang w:val="en-US"/>
              </w:rPr>
            </w:pPr>
            <w:r w:rsidRPr="00A645AA">
              <w:rPr>
                <w:sz w:val="20"/>
                <w:szCs w:val="20"/>
                <w:lang w:val="en-US"/>
              </w:rPr>
              <w:t>85.71</w:t>
            </w:r>
          </w:p>
        </w:tc>
        <w:tc>
          <w:tcPr>
            <w:tcW w:w="1176" w:type="dxa"/>
            <w:tcBorders>
              <w:top w:val="single" w:sz="2" w:space="0" w:color="000001"/>
              <w:left w:val="single" w:sz="2" w:space="0" w:color="000001"/>
              <w:bottom w:val="single" w:sz="2" w:space="0" w:color="000001"/>
            </w:tcBorders>
          </w:tcPr>
          <w:p w14:paraId="4FB93D98" w14:textId="742176B5" w:rsidR="00A401F8" w:rsidRPr="00A645AA" w:rsidRDefault="00B66DA6" w:rsidP="00A401F8">
            <w:pPr>
              <w:pStyle w:val="TableContents"/>
              <w:spacing w:after="46" w:line="240" w:lineRule="auto"/>
              <w:rPr>
                <w:sz w:val="20"/>
                <w:szCs w:val="20"/>
                <w:lang w:val="en-US"/>
              </w:rPr>
            </w:pPr>
            <w:r>
              <w:rPr>
                <w:sz w:val="20"/>
                <w:szCs w:val="20"/>
                <w:lang w:val="en-US"/>
              </w:rPr>
              <w:t>9.66 (7.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F6B7B8F" w14:textId="42D3F604" w:rsidR="00A401F8" w:rsidRPr="00A645AA" w:rsidRDefault="00A401F8" w:rsidP="00A401F8">
            <w:pPr>
              <w:pStyle w:val="TableContents"/>
              <w:spacing w:after="46" w:line="240" w:lineRule="auto"/>
              <w:rPr>
                <w:sz w:val="20"/>
                <w:szCs w:val="20"/>
                <w:lang w:val="en-US"/>
              </w:rPr>
            </w:pPr>
            <w:r w:rsidRPr="00A645AA">
              <w:rPr>
                <w:sz w:val="20"/>
                <w:szCs w:val="20"/>
                <w:lang w:val="en-US"/>
              </w:rPr>
              <w:t>84.5 (NA)</w:t>
            </w:r>
            <w:r w:rsidR="00B66DA6">
              <w:rPr>
                <w:sz w:val="20"/>
                <w:szCs w:val="20"/>
                <w:lang w:val="en-US"/>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96FE733" w14:textId="6BCC6E9D" w:rsidR="00A401F8" w:rsidRPr="00A645AA" w:rsidRDefault="00B66DA6" w:rsidP="00A401F8">
            <w:pPr>
              <w:pStyle w:val="TableContents"/>
              <w:spacing w:after="46" w:line="240" w:lineRule="auto"/>
              <w:rPr>
                <w:sz w:val="20"/>
                <w:szCs w:val="20"/>
                <w:lang w:val="en-US"/>
              </w:rPr>
            </w:pPr>
            <w:r>
              <w:rPr>
                <w:sz w:val="20"/>
                <w:szCs w:val="20"/>
                <w:lang w:val="en-US"/>
              </w:rPr>
              <w:t>19.42 (6.86)</w:t>
            </w:r>
          </w:p>
        </w:tc>
        <w:tc>
          <w:tcPr>
            <w:tcW w:w="1148" w:type="dxa"/>
            <w:tcBorders>
              <w:top w:val="single" w:sz="2" w:space="0" w:color="000001"/>
              <w:left w:val="single" w:sz="2" w:space="0" w:color="000001"/>
              <w:bottom w:val="single" w:sz="2" w:space="0" w:color="000001"/>
              <w:right w:val="single" w:sz="2" w:space="0" w:color="000001"/>
            </w:tcBorders>
          </w:tcPr>
          <w:p w14:paraId="7B59F185" w14:textId="7E673287" w:rsidR="00A401F8" w:rsidRPr="00A645AA" w:rsidRDefault="00B66DA6" w:rsidP="00A401F8">
            <w:pPr>
              <w:pStyle w:val="TableContents"/>
              <w:spacing w:after="46" w:line="240" w:lineRule="auto"/>
              <w:rPr>
                <w:sz w:val="20"/>
                <w:szCs w:val="20"/>
                <w:lang w:val="en-US"/>
              </w:rPr>
            </w:pPr>
            <w:r>
              <w:rPr>
                <w:sz w:val="20"/>
                <w:szCs w:val="20"/>
                <w:lang w:val="en-US"/>
              </w:rPr>
              <w:t>23.5 (9.52)</w:t>
            </w:r>
          </w:p>
        </w:tc>
        <w:tc>
          <w:tcPr>
            <w:tcW w:w="1175" w:type="dxa"/>
            <w:tcBorders>
              <w:top w:val="single" w:sz="2" w:space="0" w:color="000001"/>
              <w:left w:val="single" w:sz="2" w:space="0" w:color="000001"/>
              <w:bottom w:val="single" w:sz="2" w:space="0" w:color="000001"/>
              <w:right w:val="single" w:sz="2" w:space="0" w:color="000001"/>
            </w:tcBorders>
          </w:tcPr>
          <w:p w14:paraId="236419EE" w14:textId="5683884C" w:rsidR="00A401F8" w:rsidRPr="00A645AA" w:rsidRDefault="00B66DA6" w:rsidP="00A401F8">
            <w:pPr>
              <w:pStyle w:val="TableContents"/>
              <w:spacing w:after="46" w:line="240" w:lineRule="auto"/>
              <w:rPr>
                <w:sz w:val="20"/>
                <w:szCs w:val="20"/>
                <w:lang w:val="en-US"/>
              </w:rPr>
            </w:pPr>
            <w:r>
              <w:rPr>
                <w:sz w:val="20"/>
                <w:szCs w:val="20"/>
                <w:lang w:val="en-US"/>
              </w:rPr>
              <w:t>41.58 (13.06)</w:t>
            </w:r>
          </w:p>
        </w:tc>
        <w:tc>
          <w:tcPr>
            <w:tcW w:w="1092" w:type="dxa"/>
            <w:tcBorders>
              <w:top w:val="single" w:sz="2" w:space="0" w:color="000001"/>
              <w:left w:val="single" w:sz="2" w:space="0" w:color="000001"/>
              <w:bottom w:val="single" w:sz="2" w:space="0" w:color="000001"/>
            </w:tcBorders>
            <w:shd w:val="clear" w:color="auto" w:fill="auto"/>
          </w:tcPr>
          <w:p w14:paraId="55058FF4" w14:textId="5114BB59" w:rsidR="00A401F8" w:rsidRPr="00A645AA" w:rsidRDefault="00A401F8" w:rsidP="00A401F8">
            <w:pPr>
              <w:pStyle w:val="TableContents"/>
              <w:spacing w:after="46" w:line="240" w:lineRule="auto"/>
              <w:rPr>
                <w:sz w:val="20"/>
                <w:szCs w:val="20"/>
                <w:lang w:val="en-US"/>
              </w:rPr>
            </w:pPr>
            <w:r w:rsidRPr="00A645AA">
              <w:rPr>
                <w:sz w:val="20"/>
                <w:szCs w:val="20"/>
                <w:lang w:val="en-US"/>
              </w:rPr>
              <w:t>14 (10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1706A5E" w14:textId="77777777" w:rsidR="00A401F8" w:rsidRPr="00A645AA" w:rsidRDefault="00A401F8" w:rsidP="00A401F8">
            <w:pPr>
              <w:pStyle w:val="TableContents"/>
              <w:spacing w:after="46" w:line="240" w:lineRule="auto"/>
              <w:rPr>
                <w:sz w:val="20"/>
                <w:szCs w:val="20"/>
                <w:lang w:val="en-US"/>
              </w:rPr>
            </w:pPr>
            <w:r w:rsidRPr="00A645AA">
              <w:rPr>
                <w:sz w:val="20"/>
                <w:szCs w:val="20"/>
                <w:lang w:val="en-US"/>
              </w:rPr>
              <w:t>35.5 (9.31)</w:t>
            </w:r>
          </w:p>
        </w:tc>
      </w:tr>
      <w:tr w:rsidR="0039208A" w:rsidRPr="002F40CA" w14:paraId="1E0B7745"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6A0E6489" w14:textId="78B0A27B" w:rsidR="0039208A" w:rsidRPr="00A645AA" w:rsidRDefault="0039208A" w:rsidP="00A401F8">
            <w:pPr>
              <w:spacing w:after="46" w:line="240" w:lineRule="auto"/>
              <w:rPr>
                <w:sz w:val="20"/>
                <w:szCs w:val="20"/>
              </w:rPr>
            </w:pPr>
            <w:r>
              <w:rPr>
                <w:sz w:val="20"/>
                <w:szCs w:val="20"/>
              </w:rPr>
              <w:fldChar w:fldCharType="begin" w:fldLock="1"/>
            </w:r>
            <w:r w:rsidR="00D92B10">
              <w:rPr>
                <w:sz w:val="20"/>
                <w:szCs w:val="20"/>
              </w:rPr>
              <w:instrText>ADDIN CSL_CITATION {"citationItems":[{"id":"ITEM-1","itemData":{"DOI":"10.1503/jpn.130007","ISSN":"14882434","PMID":"24119792","abstract":"Background: Social dysfunction is a hallmark characteristic of schizophrenia. Part of it may stem from an inability to efficiently encode social information into memory and retrieve it later. This study focused on whether patients with schizophrenia show a memory boost for socially relevant information and engage the same neural network as controls when processing social stimuli that were previously encoded into memory. Methods: Patients with schizophrenia and healthy controls performed a social and nonsocial picture recognition memory task while being scanned. We calculated memory performance using d'. Our main analysis focused on brain activity associated with recognition memory of social and nonsocial pictures. Results: Our study included 28 patients with schizophrenia and 26 controls. Healthy controls demonstrated a memory boost for socially relevant information. In contrast, patients with schizophrenia failed to show enhanced recognition sensitivity for social pictures. At the neural level, patients did not engage the dorsomedial prefrontal cortex (DMPFC) as much as controls while recognizing social pictures. Limitations: Our study did not include direct measures of self-referential processing. All but 3 patients were taking antipsychotic medications, which may have altered both the behavioural performance during the picture recognition memory task and brain activity. Conclusion: Impaired social memory in patients with schizophrenia may be associated with altered DMPFC activity. A reduction of DMPFC activity may reflect less involvement of self-referential processes during memory retrieval. Our functional MRI results contribute to a better mapping of the neural disturbances associated with social memory impairment in patients with schizophrenia and may facilitate the development of innovative treatments, such as transcranial magnetic stimulation. © 2014 Canadian Medical Association.","author":[{"dropping-particle":"","family":"Harvey","given":"Philippe Olivier","non-dropping-particle":"","parse-names":false,"suffix":""},{"dropping-particle":"","family":"Lepage","given":"Martin","non-dropping-particle":"","parse-names":false,"suffix":""}],"container-title":"Journal of Psychiatry and Neuroscience","id":"ITEM-1","issue":"2","issued":{"date-parts":[["2014"]]},"page":"97-109","publisher":"Canadian Medical Association","title":"Neural correlates of recognition memory of social information in people with schizophrenia","type":"article-journal","volume":"39"},"uris":["http://www.mendeley.com/documents/?uuid=6e1494a4-38c4-390e-95b8-14ebd3d0bd1c"]}],"mendeley":{"formattedCitation":"(Harvey &amp; Lepage, 2014)","manualFormatting":"Harvey and Lepage, 2014","plainTextFormattedCitation":"(Harvey &amp; Lepage, 2014)","previouslyFormattedCitation":"(Harvey &amp; Lepage, 2014)"},"properties":{"noteIndex":0},"schema":"https://github.com/citation-style-language/schema/raw/master/csl-citation.json"}</w:instrText>
            </w:r>
            <w:r>
              <w:rPr>
                <w:sz w:val="20"/>
                <w:szCs w:val="20"/>
              </w:rPr>
              <w:fldChar w:fldCharType="separate"/>
            </w:r>
            <w:r w:rsidRPr="0039208A">
              <w:rPr>
                <w:noProof/>
                <w:sz w:val="20"/>
                <w:szCs w:val="20"/>
              </w:rPr>
              <w:t>Harvey and Lepage, 2014</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533DB26" w14:textId="200930CA" w:rsidR="0039208A" w:rsidRPr="00A645AA" w:rsidRDefault="0039208A" w:rsidP="00A401F8">
            <w:pPr>
              <w:pStyle w:val="TableContents"/>
              <w:spacing w:after="46" w:line="240" w:lineRule="auto"/>
              <w:rPr>
                <w:sz w:val="20"/>
                <w:szCs w:val="20"/>
                <w:lang w:val="en-US"/>
              </w:rPr>
            </w:pPr>
            <w:r>
              <w:rPr>
                <w:sz w:val="20"/>
                <w:szCs w:val="20"/>
                <w:lang w:val="en-US"/>
              </w:rPr>
              <w:t>28 (60.71)</w:t>
            </w:r>
          </w:p>
        </w:tc>
        <w:tc>
          <w:tcPr>
            <w:tcW w:w="1162" w:type="dxa"/>
            <w:tcBorders>
              <w:top w:val="single" w:sz="2" w:space="0" w:color="000001"/>
              <w:left w:val="single" w:sz="2" w:space="0" w:color="000001"/>
              <w:bottom w:val="single" w:sz="2" w:space="0" w:color="000001"/>
            </w:tcBorders>
            <w:shd w:val="clear" w:color="auto" w:fill="auto"/>
          </w:tcPr>
          <w:p w14:paraId="716B128C" w14:textId="77729F32" w:rsidR="0039208A" w:rsidRPr="00A645AA" w:rsidRDefault="0039208A" w:rsidP="00A401F8">
            <w:pPr>
              <w:pStyle w:val="TableContents"/>
              <w:spacing w:after="46" w:line="240" w:lineRule="auto"/>
              <w:rPr>
                <w:sz w:val="20"/>
                <w:szCs w:val="20"/>
                <w:lang w:val="en-US"/>
              </w:rPr>
            </w:pPr>
            <w:r>
              <w:rPr>
                <w:sz w:val="20"/>
                <w:szCs w:val="20"/>
                <w:lang w:val="en-US"/>
              </w:rPr>
              <w:t>31 (8.8)</w:t>
            </w:r>
          </w:p>
        </w:tc>
        <w:tc>
          <w:tcPr>
            <w:tcW w:w="1273" w:type="dxa"/>
            <w:tcBorders>
              <w:top w:val="single" w:sz="2" w:space="0" w:color="000001"/>
              <w:left w:val="single" w:sz="2" w:space="0" w:color="000001"/>
              <w:bottom w:val="single" w:sz="2" w:space="0" w:color="000001"/>
            </w:tcBorders>
          </w:tcPr>
          <w:p w14:paraId="33B38B95" w14:textId="512A85BF" w:rsidR="0039208A" w:rsidRPr="00A645AA" w:rsidRDefault="0039208A"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09FE9D63" w14:textId="084A876F" w:rsidR="0039208A" w:rsidRDefault="0039208A" w:rsidP="00A401F8">
            <w:pPr>
              <w:pStyle w:val="TableContents"/>
              <w:spacing w:after="46" w:line="240" w:lineRule="auto"/>
              <w:rPr>
                <w:sz w:val="20"/>
                <w:szCs w:val="20"/>
                <w:lang w:val="en-US"/>
              </w:rPr>
            </w:pPr>
            <w:r>
              <w:rPr>
                <w:sz w:val="20"/>
                <w:szCs w:val="20"/>
                <w:lang w:val="en-US"/>
              </w:rPr>
              <w:t>9.7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7E892AB" w14:textId="1291B3C6" w:rsidR="0039208A" w:rsidRPr="00A645AA" w:rsidRDefault="0039208A" w:rsidP="00A401F8">
            <w:pPr>
              <w:pStyle w:val="TableContents"/>
              <w:spacing w:after="46" w:line="240" w:lineRule="auto"/>
              <w:rPr>
                <w:sz w:val="20"/>
                <w:szCs w:val="20"/>
                <w:lang w:val="en-US"/>
              </w:rPr>
            </w:pPr>
            <w:r>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04F6A57" w14:textId="787A7AAE" w:rsidR="0039208A" w:rsidRDefault="0039208A" w:rsidP="00A401F8">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01AF3246" w14:textId="4DF2358D" w:rsidR="0039208A" w:rsidRDefault="0039208A" w:rsidP="00A401F8">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3928506B" w14:textId="0F43F704" w:rsidR="0039208A" w:rsidRDefault="0039208A" w:rsidP="00A401F8">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5AA1E86F" w14:textId="6D31F74F" w:rsidR="0039208A" w:rsidRPr="00A645AA" w:rsidRDefault="0039208A" w:rsidP="00A401F8">
            <w:pPr>
              <w:pStyle w:val="TableContents"/>
              <w:spacing w:after="46" w:line="240" w:lineRule="auto"/>
              <w:rPr>
                <w:sz w:val="20"/>
                <w:szCs w:val="20"/>
                <w:lang w:val="en-US"/>
              </w:rPr>
            </w:pPr>
            <w:r>
              <w:rPr>
                <w:sz w:val="20"/>
                <w:szCs w:val="20"/>
                <w:lang w:val="en-US"/>
              </w:rPr>
              <w:t>26 (5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05EC07F" w14:textId="09CAE63A" w:rsidR="0039208A" w:rsidRPr="00A645AA" w:rsidRDefault="0039208A" w:rsidP="00A401F8">
            <w:pPr>
              <w:pStyle w:val="TableContents"/>
              <w:spacing w:after="46" w:line="240" w:lineRule="auto"/>
              <w:rPr>
                <w:sz w:val="20"/>
                <w:szCs w:val="20"/>
                <w:lang w:val="en-US"/>
              </w:rPr>
            </w:pPr>
            <w:r>
              <w:rPr>
                <w:sz w:val="20"/>
                <w:szCs w:val="20"/>
                <w:lang w:val="en-US"/>
              </w:rPr>
              <w:t>30.7 (9.8)</w:t>
            </w:r>
          </w:p>
        </w:tc>
      </w:tr>
      <w:tr w:rsidR="0039208A" w:rsidRPr="002F40CA" w14:paraId="7673D8E7"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359FDDB8" w14:textId="3A442BBC" w:rsidR="0039208A" w:rsidRDefault="0039208A" w:rsidP="00A401F8">
            <w:pPr>
              <w:spacing w:after="46" w:line="240" w:lineRule="auto"/>
              <w:rPr>
                <w:sz w:val="20"/>
                <w:szCs w:val="20"/>
              </w:rPr>
            </w:pPr>
            <w:r>
              <w:rPr>
                <w:sz w:val="20"/>
                <w:szCs w:val="20"/>
              </w:rPr>
              <w:fldChar w:fldCharType="begin" w:fldLock="1"/>
            </w:r>
            <w:r w:rsidR="00826A57">
              <w:rPr>
                <w:sz w:val="20"/>
                <w:szCs w:val="20"/>
              </w:rPr>
              <w:instrText>ADDIN CSL_CITATION {"citationItems":[{"id":"ITEM-1","itemData":{"DOI":"10.2147/NDT.S70074","ISSN":"11782021","abstract":"Background: Patients with schizophrenia show disturbances in both visual perception and social cognition. Perception of biological motion (BM) is a higher-level visual process, and is known to be associated with social cognition. BM induces activation in the “social brain network”, including the superior temporal sulcus (STS). Although deficits in the detection of BM and atypical activation in the STS have been reported in patients with schizophrenia, it remains unclear whether other nodes of the “social brain network” are also atypical in patients with schizophrenia Purpose: We aimed to explore whether brain regions other than STS were involved during BM perception in patients with schizophrenia, using functional magnetic resonance imaging (fMRI). Methods and patients: Seventeen patients with schizophrenia, and 17 ageand sexmatched healthy controls, underwent fMRI scanning during a one-back visual task, containing three experimental conditions: (1) BM, (2) scrambled motion (SM), and (3) static condition. We used one-sample t-tests to examine neural responses selective to BM versus SM within each group, and two-sample t-tests to directly compare neural patterns to BM versus SM in schizophrenics versus controls Results: We found significant activation in the STS region when BM was contrasted with SM in both groups, with no significant difference between groups. On the contrary, significant activation in the medial prefrontal cortex (MPFC) and bilateral temporoparietal junction (TPJ) was found only in the control group. When we directly compared the two groups, the healthy controls showed significant greater activation in left MPFC and TPJ to BM versus SM than patients with schizophrenia Conclusion: Our findings suggest that patients with schizophrenia show normal activation to biologically and socially relevant motion stimuli in the STS, but atypical activation in other regions of the social brain network, specifically MPFC and TPJ. Moreover, these results were not due to atypical processing of motion, suggesting that patients with schizophrenia lack in the recruitment of neural circuits needed for the visual perception of social cognition.","author":[{"dropping-particle":"","family":"Hashimoto","given":"Naoki","non-dropping-particle":"","parse-names":false,"suffix":""},{"dropping-particle":"","family":"Toyomaki","given":"Atsuhito","non-dropping-particle":"","parse-names":false,"suffix":""},{"dropping-particle":"","family":"Hirai","given":"Masahiro","non-dropping-particle":"","parse-names":false,"suffix":""},{"dropping-particle":"","family":"Miyamoto","given":"Tamaki","non-dropping-particle":"","parse-names":false,"suffix":""},{"dropping-particle":"","family":"Narita","given":"Hisashi","non-dropping-particle":"","parse-names":false,"suffix":""},{"dropping-particle":"","family":"Okubo","given":"Ryo","non-dropping-particle":"","parse-names":false,"suffix":""},{"dropping-particle":"","family":"Kusumi","given":"Ichiro","non-dropping-particle":"","parse-names":false,"suffix":""}],"container-title":"Neuropsychiatric Disease and Treatment","id":"ITEM-1","issued":{"date-parts":[["2014","11","17"]]},"page":"2221-2230","publisher":"Dove Medical Press Ltd.","title":"Absent activation in medial prefrontal cortex and temporoparietal junction but not superior temporal sulcus during the perception of biological motion in schizophrenia: A functional MRI study","type":"article-journal","volume":"10"},"uris":["http://www.mendeley.com/documents/?uuid=13c18c1c-d259-300c-8150-f6944454f14a"]}],"mendeley":{"formattedCitation":"(Hashimoto et al., 2014)","manualFormatting":"Hashimoto et al., 2014","plainTextFormattedCitation":"(Hashimoto et al., 2014)","previouslyFormattedCitation":"(Hashimoto et al., 2014)"},"properties":{"noteIndex":0},"schema":"https://github.com/citation-style-language/schema/raw/master/csl-citation.json"}</w:instrText>
            </w:r>
            <w:r>
              <w:rPr>
                <w:sz w:val="20"/>
                <w:szCs w:val="20"/>
              </w:rPr>
              <w:fldChar w:fldCharType="separate"/>
            </w:r>
            <w:r w:rsidRPr="0039208A">
              <w:rPr>
                <w:noProof/>
                <w:sz w:val="20"/>
                <w:szCs w:val="20"/>
              </w:rPr>
              <w:t>Hashimoto et al., 2014</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109AC17" w14:textId="27521EAC" w:rsidR="0039208A" w:rsidRDefault="0039208A" w:rsidP="00A401F8">
            <w:pPr>
              <w:pStyle w:val="TableContents"/>
              <w:spacing w:after="46" w:line="240" w:lineRule="auto"/>
              <w:rPr>
                <w:sz w:val="20"/>
                <w:szCs w:val="20"/>
                <w:lang w:val="en-US"/>
              </w:rPr>
            </w:pPr>
            <w:r>
              <w:rPr>
                <w:sz w:val="20"/>
                <w:szCs w:val="20"/>
                <w:lang w:val="en-US"/>
              </w:rPr>
              <w:t>17 (52.94)</w:t>
            </w:r>
          </w:p>
        </w:tc>
        <w:tc>
          <w:tcPr>
            <w:tcW w:w="1162" w:type="dxa"/>
            <w:tcBorders>
              <w:top w:val="single" w:sz="2" w:space="0" w:color="000001"/>
              <w:left w:val="single" w:sz="2" w:space="0" w:color="000001"/>
              <w:bottom w:val="single" w:sz="2" w:space="0" w:color="000001"/>
            </w:tcBorders>
            <w:shd w:val="clear" w:color="auto" w:fill="auto"/>
          </w:tcPr>
          <w:p w14:paraId="7B1BDCCC" w14:textId="1AE6DD35" w:rsidR="0039208A" w:rsidRDefault="0039208A" w:rsidP="00A401F8">
            <w:pPr>
              <w:pStyle w:val="TableContents"/>
              <w:spacing w:after="46" w:line="240" w:lineRule="auto"/>
              <w:rPr>
                <w:sz w:val="20"/>
                <w:szCs w:val="20"/>
                <w:lang w:val="en-US"/>
              </w:rPr>
            </w:pPr>
            <w:r>
              <w:rPr>
                <w:sz w:val="20"/>
                <w:szCs w:val="20"/>
                <w:lang w:val="en-US"/>
              </w:rPr>
              <w:t>31.1 (6.2)</w:t>
            </w:r>
          </w:p>
        </w:tc>
        <w:tc>
          <w:tcPr>
            <w:tcW w:w="1273" w:type="dxa"/>
            <w:tcBorders>
              <w:top w:val="single" w:sz="2" w:space="0" w:color="000001"/>
              <w:left w:val="single" w:sz="2" w:space="0" w:color="000001"/>
              <w:bottom w:val="single" w:sz="2" w:space="0" w:color="000001"/>
            </w:tcBorders>
          </w:tcPr>
          <w:p w14:paraId="76F27445" w14:textId="5FA3AEC2" w:rsidR="0039208A" w:rsidRDefault="0039208A"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4E636623" w14:textId="3DB3A433" w:rsidR="0039208A" w:rsidRDefault="0039208A" w:rsidP="00A401F8">
            <w:pPr>
              <w:pStyle w:val="TableContents"/>
              <w:spacing w:after="46" w:line="240" w:lineRule="auto"/>
              <w:rPr>
                <w:sz w:val="20"/>
                <w:szCs w:val="20"/>
                <w:lang w:val="en-US"/>
              </w:rPr>
            </w:pPr>
            <w:r>
              <w:rPr>
                <w:sz w:val="20"/>
                <w:szCs w:val="20"/>
                <w:lang w:val="en-US"/>
              </w:rPr>
              <w:t>7.1 (6.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6523C48" w14:textId="32FB7BFF" w:rsidR="0039208A" w:rsidRDefault="0039208A" w:rsidP="00A401F8">
            <w:pPr>
              <w:pStyle w:val="TableContents"/>
              <w:spacing w:after="46" w:line="240" w:lineRule="auto"/>
              <w:rPr>
                <w:sz w:val="20"/>
                <w:szCs w:val="20"/>
                <w:lang w:val="en-US"/>
              </w:rPr>
            </w:pPr>
            <w:r>
              <w:rPr>
                <w:sz w:val="20"/>
                <w:szCs w:val="20"/>
                <w:lang w:val="en-US"/>
              </w:rPr>
              <w:t>72.9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BDF81C1" w14:textId="483FC900" w:rsidR="0039208A" w:rsidRDefault="0039208A" w:rsidP="00A401F8">
            <w:pPr>
              <w:pStyle w:val="TableContents"/>
              <w:spacing w:after="46" w:line="240" w:lineRule="auto"/>
              <w:rPr>
                <w:sz w:val="20"/>
                <w:szCs w:val="20"/>
                <w:lang w:val="en-US"/>
              </w:rPr>
            </w:pPr>
            <w:r>
              <w:rPr>
                <w:sz w:val="20"/>
                <w:szCs w:val="20"/>
                <w:lang w:val="en-US"/>
              </w:rPr>
              <w:t>15.2 (5.3)</w:t>
            </w:r>
          </w:p>
        </w:tc>
        <w:tc>
          <w:tcPr>
            <w:tcW w:w="1148" w:type="dxa"/>
            <w:tcBorders>
              <w:top w:val="single" w:sz="2" w:space="0" w:color="000001"/>
              <w:left w:val="single" w:sz="2" w:space="0" w:color="000001"/>
              <w:bottom w:val="single" w:sz="2" w:space="0" w:color="000001"/>
              <w:right w:val="single" w:sz="2" w:space="0" w:color="000001"/>
            </w:tcBorders>
          </w:tcPr>
          <w:p w14:paraId="38819CA9" w14:textId="71E0617A" w:rsidR="0039208A" w:rsidRDefault="0039208A" w:rsidP="00A401F8">
            <w:pPr>
              <w:pStyle w:val="TableContents"/>
              <w:spacing w:after="46" w:line="240" w:lineRule="auto"/>
              <w:rPr>
                <w:sz w:val="20"/>
                <w:szCs w:val="20"/>
                <w:lang w:val="en-US"/>
              </w:rPr>
            </w:pPr>
            <w:r>
              <w:rPr>
                <w:sz w:val="20"/>
                <w:szCs w:val="20"/>
                <w:lang w:val="en-US"/>
              </w:rPr>
              <w:t>20.3 (6)</w:t>
            </w:r>
          </w:p>
        </w:tc>
        <w:tc>
          <w:tcPr>
            <w:tcW w:w="1175" w:type="dxa"/>
            <w:tcBorders>
              <w:top w:val="single" w:sz="2" w:space="0" w:color="000001"/>
              <w:left w:val="single" w:sz="2" w:space="0" w:color="000001"/>
              <w:bottom w:val="single" w:sz="2" w:space="0" w:color="000001"/>
              <w:right w:val="single" w:sz="2" w:space="0" w:color="000001"/>
            </w:tcBorders>
          </w:tcPr>
          <w:p w14:paraId="5F63C72D" w14:textId="023155A5" w:rsidR="0039208A" w:rsidRDefault="0039208A" w:rsidP="00A401F8">
            <w:pPr>
              <w:pStyle w:val="TableContents"/>
              <w:spacing w:after="46" w:line="240" w:lineRule="auto"/>
              <w:rPr>
                <w:sz w:val="20"/>
                <w:szCs w:val="20"/>
                <w:lang w:val="en-US"/>
              </w:rPr>
            </w:pPr>
            <w:r>
              <w:rPr>
                <w:sz w:val="20"/>
                <w:szCs w:val="20"/>
                <w:lang w:val="en-US"/>
              </w:rPr>
              <w:t>37.4 (7.2)</w:t>
            </w:r>
          </w:p>
        </w:tc>
        <w:tc>
          <w:tcPr>
            <w:tcW w:w="1092" w:type="dxa"/>
            <w:tcBorders>
              <w:top w:val="single" w:sz="2" w:space="0" w:color="000001"/>
              <w:left w:val="single" w:sz="2" w:space="0" w:color="000001"/>
              <w:bottom w:val="single" w:sz="2" w:space="0" w:color="000001"/>
            </w:tcBorders>
            <w:shd w:val="clear" w:color="auto" w:fill="auto"/>
          </w:tcPr>
          <w:p w14:paraId="11DCE3A4" w14:textId="3894A65D" w:rsidR="0039208A" w:rsidRDefault="0039208A" w:rsidP="00A401F8">
            <w:pPr>
              <w:pStyle w:val="TableContents"/>
              <w:spacing w:after="46" w:line="240" w:lineRule="auto"/>
              <w:rPr>
                <w:sz w:val="20"/>
                <w:szCs w:val="20"/>
                <w:lang w:val="en-US"/>
              </w:rPr>
            </w:pPr>
            <w:r>
              <w:rPr>
                <w:sz w:val="20"/>
                <w:szCs w:val="20"/>
                <w:lang w:val="en-US"/>
              </w:rPr>
              <w:t>17 (76.4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215B955" w14:textId="433D000E" w:rsidR="0039208A" w:rsidRDefault="0039208A" w:rsidP="00A401F8">
            <w:pPr>
              <w:pStyle w:val="TableContents"/>
              <w:spacing w:after="46" w:line="240" w:lineRule="auto"/>
              <w:rPr>
                <w:sz w:val="20"/>
                <w:szCs w:val="20"/>
                <w:lang w:val="en-US"/>
              </w:rPr>
            </w:pPr>
            <w:r>
              <w:rPr>
                <w:sz w:val="20"/>
                <w:szCs w:val="20"/>
                <w:lang w:val="en-US"/>
              </w:rPr>
              <w:t>27.7 (4.3)</w:t>
            </w:r>
          </w:p>
        </w:tc>
      </w:tr>
      <w:tr w:rsidR="00505BF6" w:rsidRPr="002F40CA" w14:paraId="4BB1D5D1"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6483CE39" w14:textId="19A5C9EE" w:rsidR="00505BF6" w:rsidRDefault="00505BF6" w:rsidP="00A401F8">
            <w:pPr>
              <w:spacing w:after="46" w:line="240" w:lineRule="auto"/>
              <w:rPr>
                <w:sz w:val="20"/>
                <w:szCs w:val="20"/>
              </w:rPr>
            </w:pPr>
            <w:r>
              <w:rPr>
                <w:sz w:val="20"/>
                <w:szCs w:val="20"/>
              </w:rPr>
              <w:fldChar w:fldCharType="begin" w:fldLock="1"/>
            </w:r>
            <w:r w:rsidR="00D92B10">
              <w:rPr>
                <w:sz w:val="20"/>
                <w:szCs w:val="20"/>
              </w:rPr>
              <w:instrText>ADDIN CSL_CITATION {"citationItems":[{"id":"ITEM-1","itemData":{"DOI":"10.3389/fpsyg.2017.02309","ISSN":"16641078","abstract":"Irony is a type of figurative language in which the literal meaning of the expression is the opposite of what the speaker intends to communicate. Even though schizophrenic patients are known as typically impaired in irony comprehension and in the underlying neural functions, to date no one has explored the neural correlates of figurative language comprehension in first-degree relatives of schizophrenic patients. In the present study, we examined the neural correlates of irony understanding in schizophrenic patients and in unaffected first-degree relatives of patients compared to healthy adults with functional MRI. Our aim was to investigate if possible alterations of the neural circuits supporting irony comprehension in first-degree relatives of patients with schizophrenia would fulfill the familiality criterion of an endophenotype. We examined 12 schizophrenic patients, 12 first-degree relatives of schizophrenia patients and 12 healthy controls with functional MRI while they were performing irony and control tasks. Different phases of irony processing were examined, such as context processing and ironic statement comprehension. Patients had significantly more difficulty understanding irony than controls or relatives. Patients also showed markedly different neural activation pattern compared to controls in both stages of irony processing. Although no significant differences were found in the performance of the irony tasks between the control group and the relative group, during the fMRI analysis, the relatives showed stronger brain activity in the left dorsolateral prefrontal cortex during the context processing phase of irony tasks than the control group. However, the controls demonstrated higher activations in the left dorsomedial prefrontal cortex and in the right inferior frontal gyrus during the ironic statement phase of the irony tasks than the relative group. Our results show that despite good task performance, first-degree relatives of schizophrenia patients had alterations in the neural circuits during irony processing. Thus, we suggest that neural alteration of irony comprehension could be a potential endophenotypic marker of schizophrenia.","author":[{"dropping-particle":"","family":"Herold","given":"Róbert","non-dropping-particle":"","parse-names":false,"suffix":""},{"dropping-particle":"","family":"Varga","given":"Eszter","non-dropping-particle":"","parse-names":false,"suffix":""},{"dropping-particle":"","family":"Hajnal","given":"András","non-dropping-particle":"","parse-names":false,"suffix":""},{"dropping-particle":"","family":"Hamvas","given":"Edina","non-dropping-particle":"","parse-names":false,"suffix":""},{"dropping-particle":"","family":"Berecz","given":"Hajnalka","non-dropping-particle":"","parse-names":false,"suffix":""},{"dropping-particle":"","family":"Tóth","given":"Borbála","non-dropping-particle":"","parse-names":false,"suffix":""},{"dropping-particle":"","family":"Tényi","given":"Tamás","non-dropping-particle":"","parse-names":false,"suffix":""}],"container-title":"Frontiers in Psychology","id":"ITEM-1","issue":"JAN","issued":{"date-parts":[["2018","1","9"]]},"publisher":"Frontiers Media S.A.","title":"Altered neural activity during irony comprehension in unaffected first-degree relatives of schizophrenia patients - An fMRI study","type":"article-journal","volume":"8"},"uris":["http://www.mendeley.com/documents/?uuid=d5e4b414-e3ea-38f5-9d65-07047c645416"]}],"mendeley":{"formattedCitation":"(Róbert Herold et al., 2018)","manualFormatting":"Herold et al., 2018","plainTextFormattedCitation":"(Róbert Herold et al., 2018)","previouslyFormattedCitation":"(Róbert Herold et al., 2018)"},"properties":{"noteIndex":0},"schema":"https://github.com/citation-style-language/schema/raw/master/csl-citation.json"}</w:instrText>
            </w:r>
            <w:r>
              <w:rPr>
                <w:sz w:val="20"/>
                <w:szCs w:val="20"/>
              </w:rPr>
              <w:fldChar w:fldCharType="separate"/>
            </w:r>
            <w:r w:rsidRPr="00505BF6">
              <w:rPr>
                <w:noProof/>
                <w:sz w:val="20"/>
                <w:szCs w:val="20"/>
              </w:rPr>
              <w:t>Herold et al., 2018</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F8B415E" w14:textId="2F435E45" w:rsidR="00505BF6" w:rsidRDefault="00505BF6" w:rsidP="00A401F8">
            <w:pPr>
              <w:pStyle w:val="TableContents"/>
              <w:spacing w:after="46" w:line="240" w:lineRule="auto"/>
              <w:rPr>
                <w:sz w:val="20"/>
                <w:szCs w:val="20"/>
                <w:lang w:val="en-US"/>
              </w:rPr>
            </w:pPr>
            <w:r>
              <w:rPr>
                <w:sz w:val="20"/>
                <w:szCs w:val="20"/>
                <w:lang w:val="en-US"/>
              </w:rPr>
              <w:t>12 (50)</w:t>
            </w:r>
          </w:p>
        </w:tc>
        <w:tc>
          <w:tcPr>
            <w:tcW w:w="1162" w:type="dxa"/>
            <w:tcBorders>
              <w:top w:val="single" w:sz="2" w:space="0" w:color="000001"/>
              <w:left w:val="single" w:sz="2" w:space="0" w:color="000001"/>
              <w:bottom w:val="single" w:sz="2" w:space="0" w:color="000001"/>
            </w:tcBorders>
            <w:shd w:val="clear" w:color="auto" w:fill="auto"/>
          </w:tcPr>
          <w:p w14:paraId="0C5772C4" w14:textId="4DAB06A2" w:rsidR="00505BF6" w:rsidRDefault="00505BF6" w:rsidP="00A401F8">
            <w:pPr>
              <w:pStyle w:val="TableContents"/>
              <w:spacing w:after="46" w:line="240" w:lineRule="auto"/>
              <w:rPr>
                <w:sz w:val="20"/>
                <w:szCs w:val="20"/>
                <w:lang w:val="en-US"/>
              </w:rPr>
            </w:pPr>
            <w:r>
              <w:rPr>
                <w:sz w:val="20"/>
                <w:szCs w:val="20"/>
                <w:lang w:val="en-US"/>
              </w:rPr>
              <w:t>36.88 (7.99)</w:t>
            </w:r>
          </w:p>
        </w:tc>
        <w:tc>
          <w:tcPr>
            <w:tcW w:w="1273" w:type="dxa"/>
            <w:tcBorders>
              <w:top w:val="single" w:sz="2" w:space="0" w:color="000001"/>
              <w:left w:val="single" w:sz="2" w:space="0" w:color="000001"/>
              <w:bottom w:val="single" w:sz="2" w:space="0" w:color="000001"/>
            </w:tcBorders>
          </w:tcPr>
          <w:p w14:paraId="11DA84D9" w14:textId="40529454" w:rsidR="00505BF6" w:rsidRDefault="00505BF6"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072742CA" w14:textId="54BC9C00" w:rsidR="00505BF6" w:rsidRDefault="00505BF6" w:rsidP="00A401F8">
            <w:pPr>
              <w:pStyle w:val="TableContents"/>
              <w:spacing w:after="46" w:line="240" w:lineRule="auto"/>
              <w:rPr>
                <w:sz w:val="20"/>
                <w:szCs w:val="20"/>
                <w:lang w:val="en-US"/>
              </w:rPr>
            </w:pPr>
            <w:r>
              <w:rPr>
                <w:sz w:val="20"/>
                <w:szCs w:val="20"/>
                <w:lang w:val="en-US"/>
              </w:rPr>
              <w:t>10 (6.7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839FD94" w14:textId="7490DFDF" w:rsidR="00505BF6" w:rsidRDefault="00505BF6" w:rsidP="00A401F8">
            <w:pPr>
              <w:pStyle w:val="TableContents"/>
              <w:spacing w:after="46" w:line="240" w:lineRule="auto"/>
              <w:rPr>
                <w:sz w:val="20"/>
                <w:szCs w:val="20"/>
                <w:lang w:val="en-US"/>
              </w:rPr>
            </w:pPr>
            <w:r>
              <w:rPr>
                <w:sz w:val="20"/>
                <w:szCs w:val="20"/>
                <w:lang w:val="en-US"/>
              </w:rPr>
              <w:t>65.7 (13.45)</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3C1C11A" w14:textId="6FFAA6E8" w:rsidR="00505BF6" w:rsidRDefault="00505BF6" w:rsidP="00A401F8">
            <w:pPr>
              <w:pStyle w:val="TableContents"/>
              <w:spacing w:after="46" w:line="240" w:lineRule="auto"/>
              <w:rPr>
                <w:sz w:val="20"/>
                <w:szCs w:val="20"/>
                <w:lang w:val="en-US"/>
              </w:rPr>
            </w:pPr>
            <w:r>
              <w:rPr>
                <w:sz w:val="20"/>
                <w:szCs w:val="20"/>
                <w:lang w:val="en-US"/>
              </w:rPr>
              <w:t>14 (4)</w:t>
            </w:r>
          </w:p>
        </w:tc>
        <w:tc>
          <w:tcPr>
            <w:tcW w:w="1148" w:type="dxa"/>
            <w:tcBorders>
              <w:top w:val="single" w:sz="2" w:space="0" w:color="000001"/>
              <w:left w:val="single" w:sz="2" w:space="0" w:color="000001"/>
              <w:bottom w:val="single" w:sz="2" w:space="0" w:color="000001"/>
              <w:right w:val="single" w:sz="2" w:space="0" w:color="000001"/>
            </w:tcBorders>
          </w:tcPr>
          <w:p w14:paraId="2B19CDFA" w14:textId="2A60E924" w:rsidR="00505BF6" w:rsidRDefault="00505BF6" w:rsidP="00A401F8">
            <w:pPr>
              <w:pStyle w:val="TableContents"/>
              <w:spacing w:after="46" w:line="240" w:lineRule="auto"/>
              <w:rPr>
                <w:sz w:val="20"/>
                <w:szCs w:val="20"/>
                <w:lang w:val="en-US"/>
              </w:rPr>
            </w:pPr>
            <w:r>
              <w:rPr>
                <w:sz w:val="20"/>
                <w:szCs w:val="20"/>
                <w:lang w:val="en-US"/>
              </w:rPr>
              <w:t>18.02 (5.47)</w:t>
            </w:r>
          </w:p>
        </w:tc>
        <w:tc>
          <w:tcPr>
            <w:tcW w:w="1175" w:type="dxa"/>
            <w:tcBorders>
              <w:top w:val="single" w:sz="2" w:space="0" w:color="000001"/>
              <w:left w:val="single" w:sz="2" w:space="0" w:color="000001"/>
              <w:bottom w:val="single" w:sz="2" w:space="0" w:color="000001"/>
              <w:right w:val="single" w:sz="2" w:space="0" w:color="000001"/>
            </w:tcBorders>
          </w:tcPr>
          <w:p w14:paraId="17FFA6E5" w14:textId="0DB0638F" w:rsidR="00505BF6" w:rsidRDefault="00505BF6" w:rsidP="00A401F8">
            <w:pPr>
              <w:pStyle w:val="TableContents"/>
              <w:spacing w:after="46" w:line="240" w:lineRule="auto"/>
              <w:rPr>
                <w:sz w:val="20"/>
                <w:szCs w:val="20"/>
                <w:lang w:val="en-US"/>
              </w:rPr>
            </w:pPr>
            <w:r>
              <w:rPr>
                <w:sz w:val="20"/>
                <w:szCs w:val="20"/>
                <w:lang w:val="en-US"/>
              </w:rPr>
              <w:t>34.15 (7.3)</w:t>
            </w:r>
          </w:p>
        </w:tc>
        <w:tc>
          <w:tcPr>
            <w:tcW w:w="1092" w:type="dxa"/>
            <w:tcBorders>
              <w:top w:val="single" w:sz="2" w:space="0" w:color="000001"/>
              <w:left w:val="single" w:sz="2" w:space="0" w:color="000001"/>
              <w:bottom w:val="single" w:sz="2" w:space="0" w:color="000001"/>
            </w:tcBorders>
            <w:shd w:val="clear" w:color="auto" w:fill="auto"/>
          </w:tcPr>
          <w:p w14:paraId="45B26613" w14:textId="459D0F49" w:rsidR="00505BF6" w:rsidRDefault="00505BF6" w:rsidP="00A401F8">
            <w:pPr>
              <w:pStyle w:val="TableContents"/>
              <w:spacing w:after="46" w:line="240" w:lineRule="auto"/>
              <w:rPr>
                <w:sz w:val="20"/>
                <w:szCs w:val="20"/>
                <w:lang w:val="en-US"/>
              </w:rPr>
            </w:pPr>
            <w:r>
              <w:rPr>
                <w:sz w:val="20"/>
                <w:szCs w:val="20"/>
                <w:lang w:val="en-US"/>
              </w:rPr>
              <w:t>12 (41.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802BA4C" w14:textId="5FB39A8C" w:rsidR="00505BF6" w:rsidRDefault="00505BF6" w:rsidP="00A401F8">
            <w:pPr>
              <w:pStyle w:val="TableContents"/>
              <w:spacing w:after="46" w:line="240" w:lineRule="auto"/>
              <w:rPr>
                <w:sz w:val="20"/>
                <w:szCs w:val="20"/>
                <w:lang w:val="en-US"/>
              </w:rPr>
            </w:pPr>
            <w:r>
              <w:rPr>
                <w:sz w:val="20"/>
                <w:szCs w:val="20"/>
                <w:lang w:val="en-US"/>
              </w:rPr>
              <w:t>37 (9.08)</w:t>
            </w:r>
          </w:p>
        </w:tc>
      </w:tr>
      <w:tr w:rsidR="008E0F0E" w:rsidRPr="002F40CA" w14:paraId="31CF83F1"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7B4C816B" w14:textId="6B30556B" w:rsidR="008E0F0E" w:rsidRDefault="008E0F0E" w:rsidP="00A401F8">
            <w:pPr>
              <w:spacing w:after="46" w:line="240" w:lineRule="auto"/>
              <w:rPr>
                <w:sz w:val="20"/>
                <w:szCs w:val="20"/>
              </w:rPr>
            </w:pPr>
            <w:r>
              <w:rPr>
                <w:sz w:val="20"/>
                <w:szCs w:val="20"/>
              </w:rPr>
              <w:lastRenderedPageBreak/>
              <w:fldChar w:fldCharType="begin" w:fldLock="1"/>
            </w:r>
            <w:r>
              <w:rPr>
                <w:sz w:val="20"/>
                <w:szCs w:val="20"/>
              </w:rPr>
              <w:instrText>ADDIN CSL_CITATION {"citationItems":[{"id":"ITEM-1","itemData":{"DOI":"10.1093/scan/nsw002","ISSN":"1749-5024 (Electronic)","PMID":"26746181","abstract":"Although it has been proposed that schizophrenia is characterized by impaired  empathy, several recent studies found intact neural responses on tasks measuring the affective subdomain of empathy. This study further examined affective empathy in 21 schizophrenia outpatients and 21 healthy controls using a validated pain empathy paradigm with two components: (i) observing videos of people described as medical patients who were receiving a painful sound stimulation treatment; (ii) listening to the painful sounds (to create regions of interest). The observing videos component incorporated experimental manipulations of perspective taking (instructions to imagine 'Self' vs 'Other' experiencing pain) and cognitive appraisal (information about whether treatment was 'Effective' vs 'Not Effective'). When considering activation across experimental conditions, both groups showed similar dorsal anterior cingulate cortex (dACC) and anterior insula (AI) activation while merely observing others in pain. However, there were group differences associated with perspective taking: controls showed relatively greater dACC and AI activation for the Self vs Other contrast whereas patients showed relatively greater activation in these and additional regions for the Other vs Self contrast. Although patients demonstrated grossly intact neural activity while observing others in pain, they showed more subtle abnormalities when required to toggle between imagining themselves vs others experiencing pain.","author":[{"dropping-particle":"","family":"Horan","given":"William P","non-dropping-particle":"","parse-names":false,"suffix":""},{"dropping-particle":"","family":"Jimenez","given":"Amy M","non-dropping-particle":"","parse-names":false,"suffix":""},{"dropping-particle":"","family":"Lee","given":"Junghee","non-dropping-particle":"","parse-names":false,"suffix":""},{"dropping-particle":"","family":"Wynn","given":"Jonathan K","non-dropping-particle":"","parse-names":false,"suffix":""},{"dropping-particle":"","family":"Eisenberger","given":"Naomi I","non-dropping-particle":"","parse-names":false,"suffix":""},{"dropping-particle":"","family":"Green","given":"Michael F","non-dropping-particle":"","parse-names":false,"suffix":""}],"container-title":"Social cognitive and affective neuroscience","id":"ITEM-1","issue":"5","issued":{"date-parts":[["2016","5"]]},"language":"eng","page":"783-792","title":"Pain empathy in schizophrenia: an fMRI study.","type":"article-journal","volume":"11"},"uris":["http://www.mendeley.com/documents/?uuid=e89a1645-ef66-4ae1-b22a-35e697d615a1"]}],"mendeley":{"formattedCitation":"(Horan et al., 2016)","manualFormatting":"Horan et al., 2016","plainTextFormattedCitation":"(Horan et al., 2016)","previouslyFormattedCitation":"(Horan et al., 2016)"},"properties":{"noteIndex":0},"schema":"https://github.com/citation-style-language/schema/raw/master/csl-citation.json"}</w:instrText>
            </w:r>
            <w:r>
              <w:rPr>
                <w:sz w:val="20"/>
                <w:szCs w:val="20"/>
              </w:rPr>
              <w:fldChar w:fldCharType="separate"/>
            </w:r>
            <w:r w:rsidRPr="008E0F0E">
              <w:rPr>
                <w:noProof/>
                <w:sz w:val="20"/>
                <w:szCs w:val="20"/>
              </w:rPr>
              <w:t>Horan et al., 201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10DD2D1" w14:textId="2E796FE6" w:rsidR="008E0F0E" w:rsidRDefault="008E0F0E" w:rsidP="00A401F8">
            <w:pPr>
              <w:pStyle w:val="TableContents"/>
              <w:spacing w:after="46" w:line="240" w:lineRule="auto"/>
              <w:rPr>
                <w:sz w:val="20"/>
                <w:szCs w:val="20"/>
                <w:lang w:val="en-US"/>
              </w:rPr>
            </w:pPr>
            <w:r>
              <w:rPr>
                <w:sz w:val="20"/>
                <w:szCs w:val="20"/>
                <w:lang w:val="en-US"/>
              </w:rPr>
              <w:t>21 (71.4)</w:t>
            </w:r>
          </w:p>
        </w:tc>
        <w:tc>
          <w:tcPr>
            <w:tcW w:w="1162" w:type="dxa"/>
            <w:tcBorders>
              <w:top w:val="single" w:sz="2" w:space="0" w:color="000001"/>
              <w:left w:val="single" w:sz="2" w:space="0" w:color="000001"/>
              <w:bottom w:val="single" w:sz="2" w:space="0" w:color="000001"/>
            </w:tcBorders>
            <w:shd w:val="clear" w:color="auto" w:fill="auto"/>
          </w:tcPr>
          <w:p w14:paraId="4A5D79F6" w14:textId="61EAB005" w:rsidR="008E0F0E" w:rsidRDefault="008E0F0E" w:rsidP="00A401F8">
            <w:pPr>
              <w:pStyle w:val="TableContents"/>
              <w:spacing w:after="46" w:line="240" w:lineRule="auto"/>
              <w:rPr>
                <w:sz w:val="20"/>
                <w:szCs w:val="20"/>
                <w:lang w:val="en-US"/>
              </w:rPr>
            </w:pPr>
            <w:r>
              <w:rPr>
                <w:sz w:val="20"/>
                <w:szCs w:val="20"/>
                <w:lang w:val="en-US"/>
              </w:rPr>
              <w:t>48.2 (10.4)</w:t>
            </w:r>
          </w:p>
        </w:tc>
        <w:tc>
          <w:tcPr>
            <w:tcW w:w="1273" w:type="dxa"/>
            <w:tcBorders>
              <w:top w:val="single" w:sz="2" w:space="0" w:color="000001"/>
              <w:left w:val="single" w:sz="2" w:space="0" w:color="000001"/>
              <w:bottom w:val="single" w:sz="2" w:space="0" w:color="000001"/>
            </w:tcBorders>
          </w:tcPr>
          <w:p w14:paraId="7F1CAAA1" w14:textId="2BE29279" w:rsidR="008E0F0E" w:rsidRDefault="008E0F0E"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09CAE1A5" w14:textId="4B8EC8B6" w:rsidR="008E0F0E" w:rsidRDefault="008E0F0E" w:rsidP="00A401F8">
            <w:pPr>
              <w:pStyle w:val="TableContents"/>
              <w:spacing w:after="46" w:line="240" w:lineRule="auto"/>
              <w:rPr>
                <w:sz w:val="20"/>
                <w:szCs w:val="20"/>
                <w:lang w:val="en-US"/>
              </w:rPr>
            </w:pPr>
            <w:r>
              <w:rPr>
                <w:sz w:val="20"/>
                <w:szCs w:val="20"/>
                <w:lang w:val="en-US"/>
              </w:rPr>
              <w:t>26.1 (12.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73F33DC" w14:textId="62559159" w:rsidR="008E0F0E" w:rsidRDefault="008E0F0E" w:rsidP="00A401F8">
            <w:pPr>
              <w:pStyle w:val="TableContents"/>
              <w:spacing w:after="46" w:line="240" w:lineRule="auto"/>
              <w:rPr>
                <w:sz w:val="20"/>
                <w:szCs w:val="20"/>
                <w:lang w:val="en-US"/>
              </w:rPr>
            </w:pPr>
            <w:r>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EB54C3F" w14:textId="67432F08" w:rsidR="008E0F0E" w:rsidRDefault="008E0F0E" w:rsidP="00A401F8">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6C3AF81B" w14:textId="4921B323" w:rsidR="008E0F0E" w:rsidRDefault="008E0F0E" w:rsidP="00A401F8">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2D4D213D" w14:textId="7A3D581E" w:rsidR="008E0F0E" w:rsidRDefault="008E0F0E" w:rsidP="00A401F8">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0300FDB3" w14:textId="5FB973AD" w:rsidR="008E0F0E" w:rsidRDefault="008E0F0E" w:rsidP="00A401F8">
            <w:pPr>
              <w:pStyle w:val="TableContents"/>
              <w:spacing w:after="46" w:line="240" w:lineRule="auto"/>
              <w:rPr>
                <w:sz w:val="20"/>
                <w:szCs w:val="20"/>
                <w:lang w:val="en-US"/>
              </w:rPr>
            </w:pPr>
            <w:r>
              <w:rPr>
                <w:sz w:val="20"/>
                <w:szCs w:val="20"/>
                <w:lang w:val="en-US"/>
              </w:rPr>
              <w:t>21 (6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8117C04" w14:textId="5C2E3A00" w:rsidR="008E0F0E" w:rsidRDefault="008E0F0E" w:rsidP="00A401F8">
            <w:pPr>
              <w:pStyle w:val="TableContents"/>
              <w:spacing w:after="46" w:line="240" w:lineRule="auto"/>
              <w:rPr>
                <w:sz w:val="20"/>
                <w:szCs w:val="20"/>
                <w:lang w:val="en-US"/>
              </w:rPr>
            </w:pPr>
            <w:r>
              <w:rPr>
                <w:sz w:val="20"/>
                <w:szCs w:val="20"/>
                <w:lang w:val="en-US"/>
              </w:rPr>
              <w:t>46.5 (7.1)</w:t>
            </w:r>
          </w:p>
        </w:tc>
      </w:tr>
      <w:tr w:rsidR="00505BF6" w:rsidRPr="002F40CA" w14:paraId="5ACC6A60"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0E03A9AB" w14:textId="44788906" w:rsidR="00505BF6" w:rsidRDefault="00505BF6" w:rsidP="00A401F8">
            <w:pPr>
              <w:spacing w:after="46" w:line="240" w:lineRule="auto"/>
              <w:rPr>
                <w:sz w:val="20"/>
                <w:szCs w:val="20"/>
              </w:rPr>
            </w:pPr>
            <w:r>
              <w:rPr>
                <w:sz w:val="20"/>
                <w:szCs w:val="20"/>
              </w:rPr>
              <w:fldChar w:fldCharType="begin" w:fldLock="1"/>
            </w:r>
            <w:r w:rsidR="00D92B10">
              <w:rPr>
                <w:sz w:val="20"/>
                <w:szCs w:val="20"/>
              </w:rPr>
              <w:instrText>ADDIN CSL_CITATION {"citationItems":[{"id":"ITEM-1","itemData":{"DOI":"10.1037/neu0000284","ISSN":"1931-1559 (Electronic)","PMID":"27054437","abstract":"OBJECTIVE: Unwillingness to expend more effort to pursue high value rewards has been  associated with motivational anhedonia in schizophrenia (SCZ) and abnormal dopamine activity in the nucleus accumbens (NAcc). The authors hypothesized that dysfunction of the NAcc and the associated forebrain regions are involved in the impaired effort expenditure decision-making of SCZ. METHOD: A 2 (reward magnitude: low vs. high) × 3 (probability: 20% vs. 50% vs. 80%) event-related fMRI design in the effort-expenditure for reward task (EEfRT) was used to examine the neural response of 23 SCZ patients and 23 demographically matched control participants when the participants made effort expenditure decisions to pursue uncertain rewards. RESULTS: SCZ patients were significantly less likely to expend high level of effort in the medium (50%) and high (80%) probability conditions than healthy controls. The neural response in the NAcc, the posterior cingulate gyrus and the left medial frontal gyrus in SCZ patients were weaker than healthy controls and did not linearly increase with an increase in reward magnitude and probability. Moreover, NAcc activity was positively correlated with the willingness to expend high-level effort and concrete consummatory pleasure experience. CONCLUSION: NAcc and posterior cingulate dysfunctions in SCZ patients may be involved in their impaired effort expenditure decision-making. (PsycINFO Database Record","author":[{"dropping-particle":"","family":"Huang","given":"Jia","non-dropping-particle":"","parse-names":false,"suffix":""},{"dropping-particle":"","family":"Yang","given":"Xin-Hua","non-dropping-particle":"","parse-names":false,"suffix":""},{"dropping-particle":"","family":"Lan","given":"Yong","non-dropping-particle":"","parse-names":false,"suffix":""},{"dropping-particle":"","family":"Zhu","given":"Cui-Ying","non-dropping-particle":"","parse-names":false,"suffix":""},{"dropping-particle":"","family":"Liu","given":"Xiao-Qun","non-dropping-particle":"","parse-names":false,"suffix":""},{"dropping-particle":"","family":"Wang","given":"Ye-Fei","non-dropping-particle":"","parse-names":false,"suffix":""},{"dropping-particle":"","family":"Cheung","given":"Eric F C","non-dropping-particle":"","parse-names":false,"suffix":""},{"dropping-particle":"","family":"Xie","given":"Guang-Rong","non-dropping-particle":"","parse-names":false,"suffix":""},{"dropping-particle":"","family":"Chan","given":"Raymond C K","non-dropping-particle":"","parse-names":false,"suffix":""}],"container-title":"Neuropsychology","id":"ITEM-1","issue":"6","issued":{"date-parts":[["2016","9"]]},"language":"eng","page":"685-696","publisher-place":"United States","title":"Neural substrates of the impaired effort expenditure decision making in  schizophrenia.","type":"article-journal","volume":"30"},"uris":["http://www.mendeley.com/documents/?uuid=4f93d0b4-be72-47c8-90c7-5f70362d3375"]}],"mendeley":{"formattedCitation":"(J. Huang et al., 2016)","manualFormatting":"Huang et al., 2016","plainTextFormattedCitation":"(J. Huang et al., 2016)","previouslyFormattedCitation":"(J. Huang et al., 2016)"},"properties":{"noteIndex":0},"schema":"https://github.com/citation-style-language/schema/raw/master/csl-citation.json"}</w:instrText>
            </w:r>
            <w:r>
              <w:rPr>
                <w:sz w:val="20"/>
                <w:szCs w:val="20"/>
              </w:rPr>
              <w:fldChar w:fldCharType="separate"/>
            </w:r>
            <w:r w:rsidRPr="00505BF6">
              <w:rPr>
                <w:noProof/>
                <w:sz w:val="20"/>
                <w:szCs w:val="20"/>
              </w:rPr>
              <w:t>Huang et al., 201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D90C230" w14:textId="6FFE10B0" w:rsidR="00505BF6" w:rsidRDefault="00505BF6" w:rsidP="00A401F8">
            <w:pPr>
              <w:pStyle w:val="TableContents"/>
              <w:spacing w:after="46" w:line="240" w:lineRule="auto"/>
              <w:rPr>
                <w:sz w:val="20"/>
                <w:szCs w:val="20"/>
                <w:lang w:val="en-US"/>
              </w:rPr>
            </w:pPr>
            <w:r>
              <w:rPr>
                <w:sz w:val="20"/>
                <w:szCs w:val="20"/>
                <w:lang w:val="en-US"/>
              </w:rPr>
              <w:t>23 (86.96)</w:t>
            </w:r>
          </w:p>
        </w:tc>
        <w:tc>
          <w:tcPr>
            <w:tcW w:w="1162" w:type="dxa"/>
            <w:tcBorders>
              <w:top w:val="single" w:sz="2" w:space="0" w:color="000001"/>
              <w:left w:val="single" w:sz="2" w:space="0" w:color="000001"/>
              <w:bottom w:val="single" w:sz="2" w:space="0" w:color="000001"/>
            </w:tcBorders>
            <w:shd w:val="clear" w:color="auto" w:fill="auto"/>
          </w:tcPr>
          <w:p w14:paraId="757686B2" w14:textId="6A7E2D86" w:rsidR="00505BF6" w:rsidRDefault="00505BF6" w:rsidP="00A401F8">
            <w:pPr>
              <w:pStyle w:val="TableContents"/>
              <w:spacing w:after="46" w:line="240" w:lineRule="auto"/>
              <w:rPr>
                <w:sz w:val="20"/>
                <w:szCs w:val="20"/>
                <w:lang w:val="en-US"/>
              </w:rPr>
            </w:pPr>
            <w:r>
              <w:rPr>
                <w:sz w:val="20"/>
                <w:szCs w:val="20"/>
                <w:lang w:val="en-US"/>
              </w:rPr>
              <w:t>34.48 (8.24)</w:t>
            </w:r>
          </w:p>
        </w:tc>
        <w:tc>
          <w:tcPr>
            <w:tcW w:w="1273" w:type="dxa"/>
            <w:tcBorders>
              <w:top w:val="single" w:sz="2" w:space="0" w:color="000001"/>
              <w:left w:val="single" w:sz="2" w:space="0" w:color="000001"/>
              <w:bottom w:val="single" w:sz="2" w:space="0" w:color="000001"/>
            </w:tcBorders>
          </w:tcPr>
          <w:p w14:paraId="5F1A6402" w14:textId="7BCEA658" w:rsidR="00505BF6" w:rsidRDefault="00505BF6" w:rsidP="00A401F8">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127B789F" w14:textId="7160A933" w:rsidR="00505BF6" w:rsidRDefault="00505BF6" w:rsidP="00A401F8">
            <w:pPr>
              <w:pStyle w:val="TableContents"/>
              <w:spacing w:after="46" w:line="240" w:lineRule="auto"/>
              <w:rPr>
                <w:sz w:val="20"/>
                <w:szCs w:val="20"/>
                <w:lang w:val="en-US"/>
              </w:rPr>
            </w:pPr>
            <w:r>
              <w:rPr>
                <w:sz w:val="20"/>
                <w:szCs w:val="20"/>
                <w:lang w:val="en-US"/>
              </w:rPr>
              <w:t>11.26 (8.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5CF21B6" w14:textId="0A370980" w:rsidR="00505BF6" w:rsidRDefault="00505BF6" w:rsidP="00A401F8">
            <w:pPr>
              <w:pStyle w:val="TableContents"/>
              <w:spacing w:after="46" w:line="240" w:lineRule="auto"/>
              <w:rPr>
                <w:sz w:val="20"/>
                <w:szCs w:val="20"/>
                <w:lang w:val="en-US"/>
              </w:rPr>
            </w:pPr>
            <w:r>
              <w:rPr>
                <w:sz w:val="20"/>
                <w:szCs w:val="20"/>
                <w:lang w:val="en-US"/>
              </w:rPr>
              <w:t>65.04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64D1491" w14:textId="2EE3D629" w:rsidR="00505BF6" w:rsidRDefault="00505BF6" w:rsidP="00A401F8">
            <w:pPr>
              <w:pStyle w:val="TableContents"/>
              <w:spacing w:after="46" w:line="240" w:lineRule="auto"/>
              <w:rPr>
                <w:sz w:val="20"/>
                <w:szCs w:val="20"/>
                <w:lang w:val="en-US"/>
              </w:rPr>
            </w:pPr>
            <w:r>
              <w:rPr>
                <w:sz w:val="20"/>
                <w:szCs w:val="20"/>
                <w:lang w:val="en-US"/>
              </w:rPr>
              <w:t>10.3 (3.9)</w:t>
            </w:r>
          </w:p>
        </w:tc>
        <w:tc>
          <w:tcPr>
            <w:tcW w:w="1148" w:type="dxa"/>
            <w:tcBorders>
              <w:top w:val="single" w:sz="2" w:space="0" w:color="000001"/>
              <w:left w:val="single" w:sz="2" w:space="0" w:color="000001"/>
              <w:bottom w:val="single" w:sz="2" w:space="0" w:color="000001"/>
              <w:right w:val="single" w:sz="2" w:space="0" w:color="000001"/>
            </w:tcBorders>
          </w:tcPr>
          <w:p w14:paraId="261AC32A" w14:textId="4CDD8C0B" w:rsidR="00505BF6" w:rsidRDefault="00505BF6" w:rsidP="00A401F8">
            <w:pPr>
              <w:pStyle w:val="TableContents"/>
              <w:spacing w:after="46" w:line="240" w:lineRule="auto"/>
              <w:rPr>
                <w:sz w:val="20"/>
                <w:szCs w:val="20"/>
                <w:lang w:val="en-US"/>
              </w:rPr>
            </w:pPr>
            <w:r>
              <w:rPr>
                <w:sz w:val="20"/>
                <w:szCs w:val="20"/>
                <w:lang w:val="en-US"/>
              </w:rPr>
              <w:t>23.61 (3.5)</w:t>
            </w:r>
          </w:p>
        </w:tc>
        <w:tc>
          <w:tcPr>
            <w:tcW w:w="1175" w:type="dxa"/>
            <w:tcBorders>
              <w:top w:val="single" w:sz="2" w:space="0" w:color="000001"/>
              <w:left w:val="single" w:sz="2" w:space="0" w:color="000001"/>
              <w:bottom w:val="single" w:sz="2" w:space="0" w:color="000001"/>
              <w:right w:val="single" w:sz="2" w:space="0" w:color="000001"/>
            </w:tcBorders>
          </w:tcPr>
          <w:p w14:paraId="6BBDD67B" w14:textId="239217C5" w:rsidR="00505BF6" w:rsidRDefault="00505BF6" w:rsidP="00A401F8">
            <w:pPr>
              <w:pStyle w:val="TableContents"/>
              <w:spacing w:after="46" w:line="240" w:lineRule="auto"/>
              <w:rPr>
                <w:sz w:val="20"/>
                <w:szCs w:val="20"/>
                <w:lang w:val="en-US"/>
              </w:rPr>
            </w:pPr>
            <w:r>
              <w:rPr>
                <w:sz w:val="20"/>
                <w:szCs w:val="20"/>
                <w:lang w:val="en-US"/>
              </w:rPr>
              <w:t>31.13 (7.68)</w:t>
            </w:r>
          </w:p>
        </w:tc>
        <w:tc>
          <w:tcPr>
            <w:tcW w:w="1092" w:type="dxa"/>
            <w:tcBorders>
              <w:top w:val="single" w:sz="2" w:space="0" w:color="000001"/>
              <w:left w:val="single" w:sz="2" w:space="0" w:color="000001"/>
              <w:bottom w:val="single" w:sz="2" w:space="0" w:color="000001"/>
            </w:tcBorders>
            <w:shd w:val="clear" w:color="auto" w:fill="auto"/>
          </w:tcPr>
          <w:p w14:paraId="6CDA1DAC" w14:textId="60454E49" w:rsidR="00505BF6" w:rsidRDefault="00505BF6" w:rsidP="00A401F8">
            <w:pPr>
              <w:pStyle w:val="TableContents"/>
              <w:spacing w:after="46" w:line="240" w:lineRule="auto"/>
              <w:rPr>
                <w:sz w:val="20"/>
                <w:szCs w:val="20"/>
                <w:lang w:val="en-US"/>
              </w:rPr>
            </w:pPr>
            <w:r>
              <w:rPr>
                <w:sz w:val="20"/>
                <w:szCs w:val="20"/>
                <w:lang w:val="en-US"/>
              </w:rPr>
              <w:t>23 (65.22)</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6B14C65" w14:textId="560A5AF1" w:rsidR="00505BF6" w:rsidRDefault="00505BF6" w:rsidP="00A401F8">
            <w:pPr>
              <w:pStyle w:val="TableContents"/>
              <w:spacing w:after="46" w:line="240" w:lineRule="auto"/>
              <w:rPr>
                <w:sz w:val="20"/>
                <w:szCs w:val="20"/>
                <w:lang w:val="en-US"/>
              </w:rPr>
            </w:pPr>
            <w:r>
              <w:rPr>
                <w:sz w:val="20"/>
                <w:szCs w:val="20"/>
                <w:lang w:val="en-US"/>
              </w:rPr>
              <w:t>34.91 (6.69)</w:t>
            </w:r>
          </w:p>
        </w:tc>
      </w:tr>
      <w:tr w:rsidR="00505BF6" w:rsidRPr="002F40CA" w14:paraId="3766082C"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4AAFFF33" w14:textId="4973B8FC" w:rsidR="00505BF6" w:rsidRDefault="00505BF6" w:rsidP="00505BF6">
            <w:pPr>
              <w:spacing w:after="46" w:line="240" w:lineRule="auto"/>
              <w:rPr>
                <w:sz w:val="20"/>
                <w:szCs w:val="20"/>
              </w:rPr>
            </w:pPr>
            <w:r>
              <w:rPr>
                <w:sz w:val="20"/>
                <w:szCs w:val="20"/>
              </w:rPr>
              <w:fldChar w:fldCharType="begin" w:fldLock="1"/>
            </w:r>
            <w:r w:rsidR="00E6187E">
              <w:rPr>
                <w:sz w:val="20"/>
                <w:szCs w:val="20"/>
              </w:rPr>
              <w:instrText>ADDIN CSL_CITATION {"citationItems":[{"id":"ITEM-1","itemData":{"DOI":"10.2147/NDT.S194353","ISSN":"1178-2021","abstract":"Background and purpose: Previous research has suggested that deficits in emotion recognition are involved in the pathogenesis of persecutory delusion in schizophrenia. Although disruption in auditory and language processing is crucial in the pathophysiology of schizophrenia, the neural basis for the deficits in emotion recognition of auditorily presented language stimuli and its relation to persecutory delusion have not yet been clarified. Patients and methods: The current functional magnetic resonance imaging study used a dichotic listening task for 15 patients with schizophrenia and 23 healthy controls matched for age, sex, parental socioeconomic background, handedness, dexterous ear, and intelligence quotient. The participants completed a word recognition task on the attended side in which a word with emotionally valenced content (negative/neutral) was presented to one ear and a different neutral word was presented to the other ear. Participants selectively attended to either ear. Results: The whole brain analysis detected the aberrant neural activity in the right inferior frontal gyrus in the patients with schizophrenia compared to that in the controls (P&lt;0.05, false discovery rate-corrected). Brain activity in the right pars triangularis of the inferior frontal gyrus was significantly reduced when negatively valenced words were presented to the right ear, whereas the activity of the same region was significantly enhanced when these words were presented to the left ear, irrespective of the attended ear, in the participants with schizophrenia compared to the controls. Furthermore, this diminished brain response to auditorily presented negatively valenced words significantly correlated with severe positive symptoms (r=−0.67, P=0.006) and delusional behavior (r=−0.62, P=0.014) in the patients with schizophrenia. Conclusion: The present results indicate that the significantly impaired brain activity in response to auditorily presented negatively valenced words in the right pars triangularis of the inferior frontal gyrus is associated with the pathogenesis of positive symptoms such as persecutory delusion.","author":[{"dropping-particle":"","family":"Iwashiro","given":"Norichika","non-dropping-particle":"","parse-names":false,"suffix":""},{"dropping-particle":"","family":"Takano","given":"Yosuke","non-dropping-particle":"","parse-names":false,"suffix":""},{"dropping-particle":"","family":"Natsubori","given":"Tatsunobu","non-dropping-particle":"","parse-names":false,"suffix":""},{"dropping-particle":"","family":"Aoki","given":"Yuta","non-dropping-particle":"","parse-names":false,"suffix":""},{"dropping-particle":"","family":"Yahata","given":"Noriaki","non-dropping-particle":"","parse-names":false,"suffix":""},{"dropping-particle":"","family":"Gonoi","given":"Wataru","non-dropping-particle":"","parse-names":false,"suffix":""},{"dropping-particle":"","family":"Kunimatsu","given":"Akira","non-dropping-particle":"","parse-names":false,"suffix":""},{"dropping-particle":"","family":"Abe","given":"Osamu","non-dropping-particle":"","parse-names":false,"suffix":""},{"dropping-particle":"","family":"Kasai","given":"Kiyoto","non-dropping-particle":"","parse-names":false,"suffix":""},{"dropping-particle":"","family":"Yamasue","given":"Hidenori","non-dropping-particle":"","parse-names":false,"suffix":""}],"container-title":"Neuropsychiatric Disease and Treatment","id":"ITEM-1","issued":{"date-parts":[["2019","2","14"]]},"page":"491-502","publisher":"Dove Medical Press Ltd.","title":"Aberrant attentive and inattentive brain activity to auditory negative words, and its relation to persecutory delusion in patients with schizophrenia","type":"article-journal","volume":"Volume 15"},"uris":["http://www.mendeley.com/documents/?uuid=67d6d71a-471f-3593-ad70-9cbe21802687"]}],"mendeley":{"formattedCitation":"(Iwashiro et al., 2019)","manualFormatting":"Iwashiro et al., 2019","plainTextFormattedCitation":"(Iwashiro et al., 2019)","previouslyFormattedCitation":"(Iwashiro et al., 2019)"},"properties":{"noteIndex":0},"schema":"https://github.com/citation-style-language/schema/raw/master/csl-citation.json"}</w:instrText>
            </w:r>
            <w:r>
              <w:rPr>
                <w:sz w:val="20"/>
                <w:szCs w:val="20"/>
              </w:rPr>
              <w:fldChar w:fldCharType="separate"/>
            </w:r>
            <w:r w:rsidRPr="00505BF6">
              <w:rPr>
                <w:noProof/>
                <w:sz w:val="20"/>
                <w:szCs w:val="20"/>
              </w:rPr>
              <w:t>Iwashiro et al., 2019</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CDE3718" w14:textId="34343393" w:rsidR="00505BF6" w:rsidRDefault="00505BF6" w:rsidP="00505BF6">
            <w:pPr>
              <w:pStyle w:val="TableContents"/>
              <w:spacing w:after="46" w:line="240" w:lineRule="auto"/>
              <w:rPr>
                <w:sz w:val="20"/>
                <w:szCs w:val="20"/>
                <w:lang w:val="en-US"/>
              </w:rPr>
            </w:pPr>
            <w:r>
              <w:rPr>
                <w:sz w:val="20"/>
                <w:szCs w:val="20"/>
                <w:lang w:val="en-US"/>
              </w:rPr>
              <w:t>15 (53.33)</w:t>
            </w:r>
          </w:p>
        </w:tc>
        <w:tc>
          <w:tcPr>
            <w:tcW w:w="1162" w:type="dxa"/>
            <w:tcBorders>
              <w:top w:val="single" w:sz="2" w:space="0" w:color="000001"/>
              <w:left w:val="single" w:sz="2" w:space="0" w:color="000001"/>
              <w:bottom w:val="single" w:sz="2" w:space="0" w:color="000001"/>
            </w:tcBorders>
            <w:shd w:val="clear" w:color="auto" w:fill="auto"/>
          </w:tcPr>
          <w:p w14:paraId="53F47F51" w14:textId="679BE59F" w:rsidR="00505BF6" w:rsidRDefault="00505BF6" w:rsidP="00505BF6">
            <w:pPr>
              <w:pStyle w:val="TableContents"/>
              <w:spacing w:after="46" w:line="240" w:lineRule="auto"/>
              <w:rPr>
                <w:sz w:val="20"/>
                <w:szCs w:val="20"/>
                <w:lang w:val="en-US"/>
              </w:rPr>
            </w:pPr>
            <w:r>
              <w:rPr>
                <w:sz w:val="20"/>
                <w:szCs w:val="20"/>
                <w:lang w:val="en-US"/>
              </w:rPr>
              <w:t>29.9 (8.9)</w:t>
            </w:r>
          </w:p>
        </w:tc>
        <w:tc>
          <w:tcPr>
            <w:tcW w:w="1273" w:type="dxa"/>
            <w:tcBorders>
              <w:top w:val="single" w:sz="2" w:space="0" w:color="000001"/>
              <w:left w:val="single" w:sz="2" w:space="0" w:color="000001"/>
              <w:bottom w:val="single" w:sz="2" w:space="0" w:color="000001"/>
            </w:tcBorders>
          </w:tcPr>
          <w:p w14:paraId="65C519F8" w14:textId="41D07587" w:rsidR="00505BF6" w:rsidRDefault="00505BF6" w:rsidP="00505BF6">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tcBorders>
          </w:tcPr>
          <w:p w14:paraId="55822D3D" w14:textId="6F235C1F" w:rsidR="00505BF6" w:rsidRDefault="00505BF6" w:rsidP="00505BF6">
            <w:pPr>
              <w:pStyle w:val="TableContents"/>
              <w:spacing w:after="46" w:line="240" w:lineRule="auto"/>
              <w:rPr>
                <w:sz w:val="20"/>
                <w:szCs w:val="20"/>
                <w:lang w:val="en-US"/>
              </w:rPr>
            </w:pPr>
            <w:r>
              <w:rPr>
                <w:sz w:val="20"/>
                <w:szCs w:val="20"/>
                <w:lang w:val="en-US"/>
              </w:rPr>
              <w:t>6.37 (7.7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E0E5772" w14:textId="24714108" w:rsidR="00505BF6" w:rsidRDefault="00505BF6" w:rsidP="00505BF6">
            <w:pPr>
              <w:pStyle w:val="TableContents"/>
              <w:spacing w:after="46" w:line="240" w:lineRule="auto"/>
              <w:rPr>
                <w:sz w:val="20"/>
                <w:szCs w:val="20"/>
                <w:lang w:val="en-US"/>
              </w:rPr>
            </w:pPr>
            <w:r>
              <w:rPr>
                <w:sz w:val="20"/>
                <w:szCs w:val="20"/>
                <w:lang w:val="en-US"/>
              </w:rPr>
              <w:t>69.3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73DABE6" w14:textId="2A6BBA15" w:rsidR="00505BF6" w:rsidRDefault="00505BF6" w:rsidP="00505BF6">
            <w:pPr>
              <w:pStyle w:val="TableContents"/>
              <w:spacing w:after="46" w:line="240" w:lineRule="auto"/>
              <w:rPr>
                <w:sz w:val="20"/>
                <w:szCs w:val="20"/>
                <w:lang w:val="en-US"/>
              </w:rPr>
            </w:pPr>
            <w:r>
              <w:rPr>
                <w:sz w:val="20"/>
                <w:szCs w:val="20"/>
                <w:lang w:val="en-US"/>
              </w:rPr>
              <w:t>15.4 (4.8)</w:t>
            </w:r>
          </w:p>
        </w:tc>
        <w:tc>
          <w:tcPr>
            <w:tcW w:w="1148" w:type="dxa"/>
            <w:tcBorders>
              <w:top w:val="single" w:sz="2" w:space="0" w:color="000001"/>
              <w:left w:val="single" w:sz="2" w:space="0" w:color="000001"/>
              <w:bottom w:val="single" w:sz="2" w:space="0" w:color="000001"/>
              <w:right w:val="single" w:sz="2" w:space="0" w:color="000001"/>
            </w:tcBorders>
          </w:tcPr>
          <w:p w14:paraId="63F85737" w14:textId="6911E3E8" w:rsidR="00505BF6" w:rsidRDefault="00505BF6" w:rsidP="00505BF6">
            <w:pPr>
              <w:pStyle w:val="TableContents"/>
              <w:spacing w:after="46" w:line="240" w:lineRule="auto"/>
              <w:rPr>
                <w:sz w:val="20"/>
                <w:szCs w:val="20"/>
                <w:lang w:val="en-US"/>
              </w:rPr>
            </w:pPr>
            <w:r>
              <w:rPr>
                <w:sz w:val="20"/>
                <w:szCs w:val="20"/>
                <w:lang w:val="en-US"/>
              </w:rPr>
              <w:t>18.6 (8.5)</w:t>
            </w:r>
          </w:p>
        </w:tc>
        <w:tc>
          <w:tcPr>
            <w:tcW w:w="1175" w:type="dxa"/>
            <w:tcBorders>
              <w:top w:val="single" w:sz="2" w:space="0" w:color="000001"/>
              <w:left w:val="single" w:sz="2" w:space="0" w:color="000001"/>
              <w:bottom w:val="single" w:sz="2" w:space="0" w:color="000001"/>
              <w:right w:val="single" w:sz="2" w:space="0" w:color="000001"/>
            </w:tcBorders>
          </w:tcPr>
          <w:p w14:paraId="4936CFD1" w14:textId="6E612B4D" w:rsidR="00505BF6" w:rsidRDefault="00505BF6" w:rsidP="00505BF6">
            <w:pPr>
              <w:pStyle w:val="TableContents"/>
              <w:spacing w:after="46" w:line="240" w:lineRule="auto"/>
              <w:rPr>
                <w:sz w:val="20"/>
                <w:szCs w:val="20"/>
                <w:lang w:val="en-US"/>
              </w:rPr>
            </w:pPr>
            <w:r>
              <w:rPr>
                <w:sz w:val="20"/>
                <w:szCs w:val="20"/>
                <w:lang w:val="en-US"/>
              </w:rPr>
              <w:t>35.3 (9.7)</w:t>
            </w:r>
          </w:p>
        </w:tc>
        <w:tc>
          <w:tcPr>
            <w:tcW w:w="1092" w:type="dxa"/>
            <w:tcBorders>
              <w:top w:val="single" w:sz="2" w:space="0" w:color="000001"/>
              <w:left w:val="single" w:sz="2" w:space="0" w:color="000001"/>
              <w:bottom w:val="single" w:sz="2" w:space="0" w:color="000001"/>
            </w:tcBorders>
            <w:shd w:val="clear" w:color="auto" w:fill="auto"/>
          </w:tcPr>
          <w:p w14:paraId="56CF61E9" w14:textId="15219331" w:rsidR="00505BF6" w:rsidRDefault="00505BF6" w:rsidP="00505BF6">
            <w:pPr>
              <w:pStyle w:val="TableContents"/>
              <w:spacing w:after="46" w:line="240" w:lineRule="auto"/>
              <w:rPr>
                <w:sz w:val="20"/>
                <w:szCs w:val="20"/>
                <w:lang w:val="en-US"/>
              </w:rPr>
            </w:pPr>
            <w:r>
              <w:rPr>
                <w:sz w:val="20"/>
                <w:szCs w:val="20"/>
                <w:lang w:val="en-US"/>
              </w:rPr>
              <w:t>23 (65.22)</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CEC1171" w14:textId="2035E5C6" w:rsidR="00505BF6" w:rsidRDefault="00505BF6" w:rsidP="00505BF6">
            <w:pPr>
              <w:pStyle w:val="TableContents"/>
              <w:spacing w:after="46" w:line="240" w:lineRule="auto"/>
              <w:rPr>
                <w:sz w:val="20"/>
                <w:szCs w:val="20"/>
                <w:lang w:val="en-US"/>
              </w:rPr>
            </w:pPr>
            <w:r>
              <w:rPr>
                <w:sz w:val="20"/>
                <w:szCs w:val="20"/>
                <w:lang w:val="en-US"/>
              </w:rPr>
              <w:t>28.5 (4.3)</w:t>
            </w:r>
          </w:p>
        </w:tc>
      </w:tr>
      <w:tr w:rsidR="00505BF6" w:rsidRPr="00A746FD" w14:paraId="33C0CF41" w14:textId="77777777" w:rsidTr="00D1572F">
        <w:trPr>
          <w:trHeight w:val="217"/>
        </w:trPr>
        <w:tc>
          <w:tcPr>
            <w:tcW w:w="2795" w:type="dxa"/>
            <w:tcBorders>
              <w:top w:val="single" w:sz="2" w:space="0" w:color="000001"/>
              <w:left w:val="single" w:sz="2" w:space="0" w:color="000001"/>
              <w:bottom w:val="single" w:sz="2" w:space="0" w:color="000001"/>
            </w:tcBorders>
            <w:shd w:val="clear" w:color="auto" w:fill="auto"/>
          </w:tcPr>
          <w:p w14:paraId="7C3469B2" w14:textId="7A25FA73" w:rsidR="00505BF6" w:rsidRPr="00A645AA" w:rsidRDefault="00505BF6" w:rsidP="00505BF6">
            <w:pPr>
              <w:spacing w:after="46" w:line="240" w:lineRule="auto"/>
              <w:rPr>
                <w:sz w:val="20"/>
                <w:szCs w:val="20"/>
                <w:lang w:val="en-US"/>
              </w:rPr>
            </w:pPr>
            <w:r w:rsidRPr="00A645AA">
              <w:rPr>
                <w:sz w:val="20"/>
                <w:szCs w:val="20"/>
                <w:lang w:val="en-US"/>
              </w:rPr>
              <w:fldChar w:fldCharType="begin" w:fldLock="1"/>
            </w:r>
            <w:r w:rsidR="00D92B10">
              <w:rPr>
                <w:sz w:val="20"/>
                <w:szCs w:val="20"/>
                <w:lang w:val="en-US"/>
              </w:rPr>
              <w:instrText>ADDIN CSL_CITATION {"citationItems":[{"id":"ITEM-1","itemData":{"DOI":"10.1016/j.nicl.2018.08.014","ISSN":"22131582","PMID":"30128276","abstract":"Social perceptual deficits in schizophrenia are well established. Recent work suggests that the ability to extract social information from bodily cues is reduced in patients. However, little is known about the neurobiological mechanisms underlying this deficit. In the current study, 20 schizophrenia patients and 16 controls completed two tasks using point-light animations during fMRI: a basic biological motion task and an emotion in biological motion task. The basic biological motion task was used to localize activity in posterior superior temporal sulcus (pSTS), a critical region for biological motion perception. During the emotion in biological motion task, participants viewed brief videos depicting happiness, fear, anger, or neutral emotions and were asked to decide which emotion was portrayed. Activity in pSTS and amygdala was interrogated during this task. Results indicated that patients showed overall reduced activation compared to controls in pSTS and at a trend level in amygdala across emotions, despite similar task performance. Further, a functional connectivity analysis revealed that controls, but not patients, showed significant positive connectivity between pSTS and left frontal regions as well as bilateral angular gyrus during the emotion in biological motion task. These findings indicate that schizophrenia patients show aberrant neural activity and functional connectivity when extracting complex social information from simple motion stimuli, which may contribute to social perception deficits in this disorder.","author":[{"dropping-particle":"","family":"Jimenez","given":"Amy M.","non-dropping-particle":"","parse-names":false,"suffix":""},{"dropping-particle":"","family":"Lee","given":"Junghee","non-dropping-particle":"","parse-names":false,"suffix":""},{"dropping-particle":"","family":"Reavis","given":"Eric A.","non-dropping-particle":"","parse-names":false,"suffix":""},{"dropping-particle":"","family":"Wynn","given":"Jonathan K.","non-dropping-particle":"","parse-names":false,"suffix":""},{"dropping-particle":"","family":"Green","given":"Michael F.","non-dropping-particle":"","parse-names":false,"suffix":""}],"container-title":"NeuroImage: Clinical","id":"ITEM-1","issued":{"date-parts":[["2018"]]},"title":"Aberrant patterns of neural activity when perceiving emotion from biological motion in schizophrenia","type":"article-journal"},"uris":["http://www.mendeley.com/documents/?uuid=53e1b8b5-79fb-353b-9f96-df3226ecf978"]}],"mendeley":{"formattedCitation":"(Jimenez, Lee, Reavis, Wynn, &amp; Green, 2018)","manualFormatting":"Jimenez et al., 2018","plainTextFormattedCitation":"(Jimenez, Lee, Reavis, Wynn, &amp; Green, 2018)","previouslyFormattedCitation":"(Jimenez, Lee, Reavis, Wynn, &amp; Green, 2018)"},"properties":{"noteIndex":0},"schema":"https://github.com/citation-style-language/schema/raw/master/csl-citation.json"}</w:instrText>
            </w:r>
            <w:r w:rsidRPr="00A645AA">
              <w:rPr>
                <w:sz w:val="20"/>
                <w:szCs w:val="20"/>
                <w:lang w:val="en-US"/>
              </w:rPr>
              <w:fldChar w:fldCharType="separate"/>
            </w:r>
            <w:r w:rsidRPr="00A645AA">
              <w:rPr>
                <w:noProof/>
                <w:sz w:val="20"/>
                <w:szCs w:val="20"/>
                <w:lang w:val="en-US"/>
              </w:rPr>
              <w:t>Jimenez et al., 2018</w:t>
            </w:r>
            <w:r w:rsidRPr="00A645AA">
              <w:rPr>
                <w:sz w:val="20"/>
                <w:szCs w:val="20"/>
                <w:lang w:val="en-US"/>
              </w:rPr>
              <w:fldChar w:fldCharType="end"/>
            </w:r>
          </w:p>
        </w:tc>
        <w:tc>
          <w:tcPr>
            <w:tcW w:w="1120" w:type="dxa"/>
            <w:tcBorders>
              <w:top w:val="single" w:sz="2" w:space="0" w:color="000001"/>
              <w:left w:val="single" w:sz="2" w:space="0" w:color="000001"/>
              <w:bottom w:val="single" w:sz="2" w:space="0" w:color="000001"/>
            </w:tcBorders>
            <w:shd w:val="clear" w:color="auto" w:fill="auto"/>
          </w:tcPr>
          <w:p w14:paraId="684414FB" w14:textId="3EA7B7EE" w:rsidR="00505BF6" w:rsidRPr="00A645AA" w:rsidRDefault="00505BF6" w:rsidP="00505BF6">
            <w:pPr>
              <w:pStyle w:val="TableContents"/>
              <w:spacing w:after="46" w:line="240" w:lineRule="auto"/>
              <w:rPr>
                <w:sz w:val="20"/>
                <w:szCs w:val="20"/>
                <w:lang w:val="en-US"/>
              </w:rPr>
            </w:pPr>
            <w:r w:rsidRPr="00A645AA">
              <w:rPr>
                <w:sz w:val="20"/>
                <w:szCs w:val="20"/>
                <w:lang w:val="en-US"/>
              </w:rPr>
              <w:t>20 (65)</w:t>
            </w:r>
          </w:p>
        </w:tc>
        <w:tc>
          <w:tcPr>
            <w:tcW w:w="1162" w:type="dxa"/>
            <w:tcBorders>
              <w:top w:val="single" w:sz="2" w:space="0" w:color="000001"/>
              <w:left w:val="single" w:sz="2" w:space="0" w:color="000001"/>
              <w:bottom w:val="single" w:sz="2" w:space="0" w:color="000001"/>
            </w:tcBorders>
            <w:shd w:val="clear" w:color="auto" w:fill="auto"/>
          </w:tcPr>
          <w:p w14:paraId="16E5D8ED"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48.3 (9.9)</w:t>
            </w:r>
          </w:p>
        </w:tc>
        <w:tc>
          <w:tcPr>
            <w:tcW w:w="1273" w:type="dxa"/>
            <w:tcBorders>
              <w:top w:val="single" w:sz="2" w:space="0" w:color="000001"/>
              <w:left w:val="single" w:sz="2" w:space="0" w:color="000001"/>
              <w:bottom w:val="single" w:sz="2" w:space="0" w:color="000001"/>
            </w:tcBorders>
          </w:tcPr>
          <w:p w14:paraId="5A8F7A94" w14:textId="53C75035" w:rsidR="00505BF6" w:rsidRPr="00A645AA" w:rsidRDefault="00505BF6" w:rsidP="00505BF6">
            <w:pPr>
              <w:pStyle w:val="TableContents"/>
              <w:spacing w:after="46" w:line="240" w:lineRule="auto"/>
              <w:rPr>
                <w:sz w:val="20"/>
                <w:szCs w:val="20"/>
                <w:lang w:val="en-US"/>
              </w:rPr>
            </w:pPr>
            <w:r w:rsidRPr="00A645AA">
              <w:rPr>
                <w:sz w:val="20"/>
                <w:szCs w:val="20"/>
                <w:lang w:val="en-US"/>
              </w:rPr>
              <w:t>90</w:t>
            </w:r>
          </w:p>
        </w:tc>
        <w:tc>
          <w:tcPr>
            <w:tcW w:w="1176" w:type="dxa"/>
            <w:tcBorders>
              <w:top w:val="single" w:sz="2" w:space="0" w:color="000001"/>
              <w:left w:val="single" w:sz="2" w:space="0" w:color="000001"/>
              <w:bottom w:val="single" w:sz="2" w:space="0" w:color="000001"/>
            </w:tcBorders>
          </w:tcPr>
          <w:p w14:paraId="4E5FEC62" w14:textId="110BEBE3"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ABFAA42" w14:textId="3DFA8227" w:rsidR="00505BF6" w:rsidRPr="00A645AA" w:rsidRDefault="00505BF6" w:rsidP="00505BF6">
            <w:pPr>
              <w:pStyle w:val="TableContents"/>
              <w:spacing w:after="46" w:line="240" w:lineRule="auto"/>
              <w:rPr>
                <w:sz w:val="20"/>
                <w:szCs w:val="20"/>
                <w:lang w:val="en-US"/>
              </w:rPr>
            </w:pPr>
            <w:r w:rsidRPr="00A645AA">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5F35541" w14:textId="6E19CE20"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52D9976B" w14:textId="449FC50A"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192191CB" w14:textId="5F5D0D6C"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131A900F" w14:textId="19E24945" w:rsidR="00505BF6" w:rsidRPr="00A645AA" w:rsidRDefault="00505BF6" w:rsidP="00505BF6">
            <w:pPr>
              <w:pStyle w:val="TableContents"/>
              <w:spacing w:after="46" w:line="240" w:lineRule="auto"/>
              <w:rPr>
                <w:sz w:val="20"/>
                <w:szCs w:val="20"/>
                <w:lang w:val="en-US"/>
              </w:rPr>
            </w:pPr>
            <w:r w:rsidRPr="00A645AA">
              <w:rPr>
                <w:sz w:val="20"/>
                <w:szCs w:val="20"/>
                <w:lang w:val="en-US"/>
              </w:rPr>
              <w:t>16 (68.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D154339"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44.69 (11.1)</w:t>
            </w:r>
          </w:p>
        </w:tc>
      </w:tr>
      <w:tr w:rsidR="00E6187E" w:rsidRPr="00A746FD" w14:paraId="3F0B2CD1" w14:textId="77777777" w:rsidTr="00D1572F">
        <w:trPr>
          <w:trHeight w:val="217"/>
        </w:trPr>
        <w:tc>
          <w:tcPr>
            <w:tcW w:w="2795" w:type="dxa"/>
            <w:tcBorders>
              <w:top w:val="single" w:sz="2" w:space="0" w:color="000001"/>
              <w:left w:val="single" w:sz="2" w:space="0" w:color="000001"/>
              <w:bottom w:val="single" w:sz="2" w:space="0" w:color="000001"/>
            </w:tcBorders>
            <w:shd w:val="clear" w:color="auto" w:fill="auto"/>
          </w:tcPr>
          <w:p w14:paraId="1C7035EC" w14:textId="20BF39FE" w:rsidR="00E6187E" w:rsidRPr="00A645AA" w:rsidRDefault="00E6187E" w:rsidP="00505BF6">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08.08.019","ISSN":"09209964","PMID":"18818053","abstract":"Objective: Few neuroimaging studies have been conducted regarding clinical associations between auditory hallucinations (AHs) and affective disturbances in patients with schizophrenia. This study aimed to elucidate the neurobiological basis of emotional disturbances in schizophrenic patients with persisting AHs. Methods: Using functional magnetic resonance imaging (fMRI), the cortical responsiveness during the processing of laughing and crying sounds was measured and compared between 14 hallucinating schizophrenic patients, 14 nonhallucinating schizophrenic patients and 28 normal controls. Results: The hallucinating patients showed differential neural activities in various areas including the amygdala, the hippocampus, the cingulate, the prefrontal cortex, and the parietal cortex, compared with the nonhallucinating patients and the normal controls. In particular, compared with the nonhallucinators, the hallucinators revealed reduced activation in the left amygdala and the bilateral hippocampus during the processing of crying sounds. Conclusion: Our findings suggest that the persistence of AHs in schizophrenia may induce functional disturbances of the emotion-related interconnected neural networks, including reduced responsiveness in the amygdala and hippocampus to negative stimuli. © 2008 Elsevier B.V. All rights reserved.","author":[{"dropping-particle":"","family":"Kang","given":"Jee In","non-dropping-particle":"","parse-names":false,"suffix":""},{"dropping-particle":"","family":"Kim","given":"Jae Jin","non-dropping-particle":"","parse-names":false,"suffix":""},{"dropping-particle":"","family":"Seok","given":"Jeong Ho","non-dropping-particle":"","parse-names":false,"suffix":""},{"dropping-particle":"","family":"Chun","given":"Ji Won","non-dropping-particle":"","parse-names":false,"suffix":""},{"dropping-particle":"","family":"Lee","given":"Seung Koo","non-dropping-particle":"","parse-names":false,"suffix":""},{"dropping-particle":"","family":"Park","given":"Hae Jeong","non-dropping-particle":"","parse-names":false,"suffix":""}],"container-title":"Schizophrenia Research","id":"ITEM-1","issue":"1","issued":{"date-parts":[["2009","1","1"]]},"page":"83-91","publisher":"Elsevier","title":"Abnormal brain response during the auditory emotional processing in schizophrenic patients with chronic auditory hallucinations","type":"article-journal","volume":"107"},"uris":["http://www.mendeley.com/documents/?uuid=20f69f3f-a42c-32e5-a2ab-b0f0d9218815"]}],"mendeley":{"formattedCitation":"(J. I. Kang et al., 2009)","manualFormatting":"Kang et al., 2009","plainTextFormattedCitation":"(J. I. Kang et al., 2009)","previouslyFormattedCitation":"(J. I. Kang et al., 2009)"},"properties":{"noteIndex":0},"schema":"https://github.com/citation-style-language/schema/raw/master/csl-citation.json"}</w:instrText>
            </w:r>
            <w:r>
              <w:rPr>
                <w:sz w:val="20"/>
                <w:szCs w:val="20"/>
                <w:lang w:val="en-US"/>
              </w:rPr>
              <w:fldChar w:fldCharType="separate"/>
            </w:r>
            <w:r w:rsidRPr="00E6187E">
              <w:rPr>
                <w:noProof/>
                <w:sz w:val="20"/>
                <w:szCs w:val="20"/>
                <w:lang w:val="en-US"/>
              </w:rPr>
              <w:t>Kang et al., 2009</w:t>
            </w:r>
            <w:r>
              <w:rPr>
                <w:sz w:val="20"/>
                <w:szCs w:val="20"/>
                <w:lang w:val="en-US"/>
              </w:rPr>
              <w:fldChar w:fldCharType="end"/>
            </w:r>
          </w:p>
        </w:tc>
        <w:tc>
          <w:tcPr>
            <w:tcW w:w="1120" w:type="dxa"/>
            <w:tcBorders>
              <w:top w:val="single" w:sz="2" w:space="0" w:color="000001"/>
              <w:left w:val="single" w:sz="2" w:space="0" w:color="000001"/>
              <w:bottom w:val="single" w:sz="2" w:space="0" w:color="000001"/>
            </w:tcBorders>
            <w:shd w:val="clear" w:color="auto" w:fill="auto"/>
          </w:tcPr>
          <w:p w14:paraId="17D162B2" w14:textId="09162418" w:rsidR="00E6187E" w:rsidRPr="00A645AA" w:rsidRDefault="00E6187E" w:rsidP="00505BF6">
            <w:pPr>
              <w:pStyle w:val="TableContents"/>
              <w:spacing w:after="46" w:line="240" w:lineRule="auto"/>
              <w:rPr>
                <w:sz w:val="20"/>
                <w:szCs w:val="20"/>
                <w:lang w:val="en-US"/>
              </w:rPr>
            </w:pPr>
            <w:r>
              <w:rPr>
                <w:sz w:val="20"/>
                <w:szCs w:val="20"/>
                <w:lang w:val="en-US"/>
              </w:rPr>
              <w:t>14 (50)</w:t>
            </w:r>
          </w:p>
        </w:tc>
        <w:tc>
          <w:tcPr>
            <w:tcW w:w="1162" w:type="dxa"/>
            <w:tcBorders>
              <w:top w:val="single" w:sz="2" w:space="0" w:color="000001"/>
              <w:left w:val="single" w:sz="2" w:space="0" w:color="000001"/>
              <w:bottom w:val="single" w:sz="2" w:space="0" w:color="000001"/>
            </w:tcBorders>
            <w:shd w:val="clear" w:color="auto" w:fill="auto"/>
          </w:tcPr>
          <w:p w14:paraId="56C416D6" w14:textId="0F8A01B4" w:rsidR="00E6187E" w:rsidRPr="00A645AA" w:rsidRDefault="00E6187E" w:rsidP="00505BF6">
            <w:pPr>
              <w:pStyle w:val="TableContents"/>
              <w:spacing w:after="46" w:line="240" w:lineRule="auto"/>
              <w:rPr>
                <w:sz w:val="20"/>
                <w:szCs w:val="20"/>
                <w:lang w:val="en-US"/>
              </w:rPr>
            </w:pPr>
            <w:r>
              <w:rPr>
                <w:sz w:val="20"/>
                <w:szCs w:val="20"/>
                <w:lang w:val="en-US"/>
              </w:rPr>
              <w:t>30.4 (3.7)</w:t>
            </w:r>
          </w:p>
        </w:tc>
        <w:tc>
          <w:tcPr>
            <w:tcW w:w="1273" w:type="dxa"/>
            <w:tcBorders>
              <w:top w:val="single" w:sz="2" w:space="0" w:color="000001"/>
              <w:left w:val="single" w:sz="2" w:space="0" w:color="000001"/>
              <w:bottom w:val="single" w:sz="2" w:space="0" w:color="000001"/>
            </w:tcBorders>
          </w:tcPr>
          <w:p w14:paraId="3BACF738" w14:textId="645B7DBC" w:rsidR="00E6187E" w:rsidRPr="00A645AA" w:rsidRDefault="00E6187E" w:rsidP="00505BF6">
            <w:pPr>
              <w:pStyle w:val="TableContents"/>
              <w:spacing w:after="46" w:line="240" w:lineRule="auto"/>
              <w:rPr>
                <w:sz w:val="20"/>
                <w:szCs w:val="20"/>
                <w:lang w:val="en-US"/>
              </w:rPr>
            </w:pPr>
            <w:r>
              <w:rPr>
                <w:sz w:val="20"/>
                <w:szCs w:val="20"/>
                <w:lang w:val="en-US"/>
              </w:rPr>
              <w:t>100</w:t>
            </w:r>
          </w:p>
        </w:tc>
        <w:tc>
          <w:tcPr>
            <w:tcW w:w="1176" w:type="dxa"/>
            <w:tcBorders>
              <w:top w:val="single" w:sz="2" w:space="0" w:color="000001"/>
              <w:left w:val="single" w:sz="2" w:space="0" w:color="000001"/>
              <w:bottom w:val="single" w:sz="2" w:space="0" w:color="000001"/>
            </w:tcBorders>
          </w:tcPr>
          <w:p w14:paraId="7594F343" w14:textId="6DFCAACA" w:rsidR="00E6187E" w:rsidRDefault="00E6187E" w:rsidP="00505BF6">
            <w:pPr>
              <w:pStyle w:val="TableContents"/>
              <w:spacing w:after="46" w:line="240" w:lineRule="auto"/>
              <w:rPr>
                <w:sz w:val="20"/>
                <w:szCs w:val="20"/>
                <w:lang w:val="en-US"/>
              </w:rPr>
            </w:pPr>
            <w:r>
              <w:rPr>
                <w:sz w:val="20"/>
                <w:szCs w:val="20"/>
                <w:lang w:val="en-US"/>
              </w:rPr>
              <w:t>6.7 (3.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E453BF6" w14:textId="4357248B" w:rsidR="00E6187E" w:rsidRPr="00A645AA" w:rsidRDefault="00E6187E" w:rsidP="00505BF6">
            <w:pPr>
              <w:pStyle w:val="TableContents"/>
              <w:spacing w:after="46" w:line="240" w:lineRule="auto"/>
              <w:rPr>
                <w:sz w:val="20"/>
                <w:szCs w:val="20"/>
                <w:lang w:val="en-US"/>
              </w:rPr>
            </w:pPr>
            <w:r>
              <w:rPr>
                <w:sz w:val="20"/>
                <w:szCs w:val="20"/>
                <w:lang w:val="en-US"/>
              </w:rPr>
              <w:t>62.1 (7.3)</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11A387C" w14:textId="6813DBD2" w:rsidR="00E6187E" w:rsidRDefault="00E6187E" w:rsidP="00505BF6">
            <w:pPr>
              <w:pStyle w:val="TableContents"/>
              <w:spacing w:after="46" w:line="240" w:lineRule="auto"/>
              <w:rPr>
                <w:sz w:val="20"/>
                <w:szCs w:val="20"/>
                <w:lang w:val="en-US"/>
              </w:rPr>
            </w:pPr>
            <w:r>
              <w:rPr>
                <w:sz w:val="20"/>
                <w:szCs w:val="20"/>
                <w:lang w:val="en-US"/>
              </w:rPr>
              <w:t>13.8 (2.3)</w:t>
            </w:r>
          </w:p>
        </w:tc>
        <w:tc>
          <w:tcPr>
            <w:tcW w:w="1148" w:type="dxa"/>
            <w:tcBorders>
              <w:top w:val="single" w:sz="2" w:space="0" w:color="000001"/>
              <w:left w:val="single" w:sz="2" w:space="0" w:color="000001"/>
              <w:bottom w:val="single" w:sz="2" w:space="0" w:color="000001"/>
              <w:right w:val="single" w:sz="2" w:space="0" w:color="000001"/>
            </w:tcBorders>
          </w:tcPr>
          <w:p w14:paraId="15F5F173" w14:textId="23DC15F3" w:rsidR="00E6187E" w:rsidRDefault="00E6187E" w:rsidP="00505BF6">
            <w:pPr>
              <w:pStyle w:val="TableContents"/>
              <w:spacing w:after="46" w:line="240" w:lineRule="auto"/>
              <w:rPr>
                <w:sz w:val="20"/>
                <w:szCs w:val="20"/>
                <w:lang w:val="en-US"/>
              </w:rPr>
            </w:pPr>
            <w:r>
              <w:rPr>
                <w:sz w:val="20"/>
                <w:szCs w:val="20"/>
                <w:lang w:val="en-US"/>
              </w:rPr>
              <w:t>16.1 (1.7)</w:t>
            </w:r>
          </w:p>
        </w:tc>
        <w:tc>
          <w:tcPr>
            <w:tcW w:w="1175" w:type="dxa"/>
            <w:tcBorders>
              <w:top w:val="single" w:sz="2" w:space="0" w:color="000001"/>
              <w:left w:val="single" w:sz="2" w:space="0" w:color="000001"/>
              <w:bottom w:val="single" w:sz="2" w:space="0" w:color="000001"/>
              <w:right w:val="single" w:sz="2" w:space="0" w:color="000001"/>
            </w:tcBorders>
          </w:tcPr>
          <w:p w14:paraId="173C7AC2" w14:textId="1BE61E2D" w:rsidR="00E6187E" w:rsidRDefault="00E6187E" w:rsidP="00505BF6">
            <w:pPr>
              <w:pStyle w:val="TableContents"/>
              <w:spacing w:after="46" w:line="240" w:lineRule="auto"/>
              <w:rPr>
                <w:sz w:val="20"/>
                <w:szCs w:val="20"/>
                <w:lang w:val="en-US"/>
              </w:rPr>
            </w:pPr>
            <w:r>
              <w:rPr>
                <w:sz w:val="20"/>
                <w:szCs w:val="20"/>
                <w:lang w:val="en-US"/>
              </w:rPr>
              <w:t>32.2 (4.3)</w:t>
            </w:r>
          </w:p>
        </w:tc>
        <w:tc>
          <w:tcPr>
            <w:tcW w:w="1092" w:type="dxa"/>
            <w:tcBorders>
              <w:top w:val="single" w:sz="2" w:space="0" w:color="000001"/>
              <w:left w:val="single" w:sz="2" w:space="0" w:color="000001"/>
              <w:bottom w:val="single" w:sz="2" w:space="0" w:color="000001"/>
            </w:tcBorders>
            <w:shd w:val="clear" w:color="auto" w:fill="auto"/>
          </w:tcPr>
          <w:p w14:paraId="063E1DE0" w14:textId="58E20F19" w:rsidR="00E6187E" w:rsidRPr="00A645AA" w:rsidRDefault="00E6187E" w:rsidP="00505BF6">
            <w:pPr>
              <w:pStyle w:val="TableContents"/>
              <w:spacing w:after="46" w:line="240" w:lineRule="auto"/>
              <w:rPr>
                <w:sz w:val="20"/>
                <w:szCs w:val="20"/>
                <w:lang w:val="en-US"/>
              </w:rPr>
            </w:pPr>
            <w:r>
              <w:rPr>
                <w:sz w:val="20"/>
                <w:szCs w:val="20"/>
                <w:lang w:val="en-US"/>
              </w:rPr>
              <w:t>28 (5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80CD319" w14:textId="2B403698" w:rsidR="00E6187E" w:rsidRPr="00A645AA" w:rsidRDefault="00E6187E" w:rsidP="00505BF6">
            <w:pPr>
              <w:pStyle w:val="TableContents"/>
              <w:spacing w:after="46" w:line="240" w:lineRule="auto"/>
              <w:rPr>
                <w:sz w:val="20"/>
                <w:szCs w:val="20"/>
                <w:lang w:val="en-US"/>
              </w:rPr>
            </w:pPr>
            <w:r>
              <w:rPr>
                <w:sz w:val="20"/>
                <w:szCs w:val="20"/>
                <w:lang w:val="en-US"/>
              </w:rPr>
              <w:t>29.9 (2.9)</w:t>
            </w:r>
          </w:p>
        </w:tc>
      </w:tr>
      <w:tr w:rsidR="008E0F0E" w:rsidRPr="00A746FD" w14:paraId="7E41DFD6" w14:textId="77777777" w:rsidTr="00D1572F">
        <w:trPr>
          <w:trHeight w:val="217"/>
        </w:trPr>
        <w:tc>
          <w:tcPr>
            <w:tcW w:w="2795" w:type="dxa"/>
            <w:tcBorders>
              <w:top w:val="single" w:sz="2" w:space="0" w:color="000001"/>
              <w:left w:val="single" w:sz="2" w:space="0" w:color="000001"/>
              <w:bottom w:val="single" w:sz="2" w:space="0" w:color="000001"/>
            </w:tcBorders>
            <w:shd w:val="clear" w:color="auto" w:fill="auto"/>
          </w:tcPr>
          <w:p w14:paraId="425C9112" w14:textId="5C931F44" w:rsidR="008E0F0E" w:rsidRDefault="008E0F0E" w:rsidP="00505BF6">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7.06.002","ISSN":"09254927","abstract":"Individuals with ‘high functioning’ schizophrenia (HF-SCZ) may have preserved facial affect perception (FAP) compared to individuals with ‘low functioning’ schizophrenia (LF-SCZ). The neural mechanisms supporting preserved FAP in HF-SCZ have yet to be evaluated. This study compared brain activation during FAP performance in HF-SCZ, LF-SCZ, and controls. Results demonstrated greater activation in the precuneus in CON compared to both SCZ groups, while HF-SCZ activated this region intermediate to controls and LF-SCZ. These preliminary findings suggest greater precuneus activation may be related to preserved FAP in HF-SCZ compared to LF-SCZ, though future research is needed to further evaluate differences between groups. © 2017 Elsevier Ireland Ltd","author":[{"dropping-particle":"","family":"Karpouzian","given":"T M","non-dropping-particle":"","parse-names":false,"suffix":""},{"dropping-particle":"","family":"Schroeder","given":"M P","non-dropping-particle":"","parse-names":false,"suffix":""},{"dropping-particle":"V","family":"Abram","given":"S","non-dropping-particle":"","parse-names":false,"suffix":""},{"dropping-particle":"","family":"Wanar","given":"H","non-dropping-particle":"","parse-names":false,"suffix":""},{"dropping-particle":"","family":"Alden","given":"E C","non-dropping-particle":"","parse-names":false,"suffix":""},{"dropping-particle":"","family":"Eack","given":"S M","non-dropping-particle":"","parse-names":false,"suffix":""},{"dropping-particle":"","family":"Csernansky","given":"J G","non-dropping-particle":"","parse-names":false,"suffix":""},{"dropping-particle":"","family":"Smith","given":"M J","non-dropping-particle":"","parse-names":false,"suffix":""}],"container-title":"Psychiatry Research - Neuroimaging","id":"ITEM-1","issued":{"date-parts":[["2017"]]},"note":"cited By 1","page":"83-85","publisher":"Elsevier Ireland Ltd","title":"Neural correlates of preserved facial affect perception in high functioning schizophrenia","type":"article-journal","volume":"266"},"uris":["http://www.mendeley.com/documents/?uuid=6de62345-071f-41cc-8601-66efabb27aa0"]}],"mendeley":{"formattedCitation":"(Karpouzian et al., 2017)","manualFormatting":"Karpouzian et al., 2017","plainTextFormattedCitation":"(Karpouzian et al., 2017)","previouslyFormattedCitation":"(Karpouzian et al., 2017)"},"properties":{"noteIndex":0},"schema":"https://github.com/citation-style-language/schema/raw/master/csl-citation.json"}</w:instrText>
            </w:r>
            <w:r>
              <w:rPr>
                <w:sz w:val="20"/>
                <w:szCs w:val="20"/>
                <w:lang w:val="en-US"/>
              </w:rPr>
              <w:fldChar w:fldCharType="separate"/>
            </w:r>
            <w:r w:rsidRPr="008E0F0E">
              <w:rPr>
                <w:noProof/>
                <w:sz w:val="20"/>
                <w:szCs w:val="20"/>
                <w:lang w:val="en-US"/>
              </w:rPr>
              <w:t>Karpouzian et al., 2017</w:t>
            </w:r>
            <w:r>
              <w:rPr>
                <w:sz w:val="20"/>
                <w:szCs w:val="20"/>
                <w:lang w:val="en-US"/>
              </w:rPr>
              <w:fldChar w:fldCharType="end"/>
            </w:r>
          </w:p>
        </w:tc>
        <w:tc>
          <w:tcPr>
            <w:tcW w:w="1120" w:type="dxa"/>
            <w:tcBorders>
              <w:top w:val="single" w:sz="2" w:space="0" w:color="000001"/>
              <w:left w:val="single" w:sz="2" w:space="0" w:color="000001"/>
              <w:bottom w:val="single" w:sz="2" w:space="0" w:color="000001"/>
            </w:tcBorders>
            <w:shd w:val="clear" w:color="auto" w:fill="auto"/>
          </w:tcPr>
          <w:p w14:paraId="743629A4" w14:textId="664F7852" w:rsidR="008E0F0E" w:rsidRDefault="008E0F0E" w:rsidP="00505BF6">
            <w:pPr>
              <w:pStyle w:val="TableContents"/>
              <w:spacing w:after="46" w:line="240" w:lineRule="auto"/>
              <w:rPr>
                <w:sz w:val="20"/>
                <w:szCs w:val="20"/>
                <w:lang w:val="en-US"/>
              </w:rPr>
            </w:pPr>
            <w:r>
              <w:rPr>
                <w:sz w:val="20"/>
                <w:szCs w:val="20"/>
                <w:lang w:val="en-US"/>
              </w:rPr>
              <w:t>15 (53.33)</w:t>
            </w:r>
          </w:p>
        </w:tc>
        <w:tc>
          <w:tcPr>
            <w:tcW w:w="1162" w:type="dxa"/>
            <w:tcBorders>
              <w:top w:val="single" w:sz="2" w:space="0" w:color="000001"/>
              <w:left w:val="single" w:sz="2" w:space="0" w:color="000001"/>
              <w:bottom w:val="single" w:sz="2" w:space="0" w:color="000001"/>
            </w:tcBorders>
            <w:shd w:val="clear" w:color="auto" w:fill="auto"/>
          </w:tcPr>
          <w:p w14:paraId="5CE86B11" w14:textId="1BE0F929" w:rsidR="008E0F0E" w:rsidRDefault="008E0F0E" w:rsidP="00505BF6">
            <w:pPr>
              <w:pStyle w:val="TableContents"/>
              <w:spacing w:after="46" w:line="240" w:lineRule="auto"/>
              <w:rPr>
                <w:sz w:val="20"/>
                <w:szCs w:val="20"/>
                <w:lang w:val="en-US"/>
              </w:rPr>
            </w:pPr>
            <w:r>
              <w:rPr>
                <w:sz w:val="20"/>
                <w:szCs w:val="20"/>
                <w:lang w:val="en-US"/>
              </w:rPr>
              <w:t>34.78 (5.64)</w:t>
            </w:r>
          </w:p>
        </w:tc>
        <w:tc>
          <w:tcPr>
            <w:tcW w:w="1273" w:type="dxa"/>
            <w:tcBorders>
              <w:top w:val="single" w:sz="2" w:space="0" w:color="000001"/>
              <w:left w:val="single" w:sz="2" w:space="0" w:color="000001"/>
              <w:bottom w:val="single" w:sz="2" w:space="0" w:color="000001"/>
            </w:tcBorders>
          </w:tcPr>
          <w:p w14:paraId="5B6059FE" w14:textId="7FE38286" w:rsidR="008E0F0E" w:rsidRDefault="008E0F0E" w:rsidP="00505BF6">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tcBorders>
          </w:tcPr>
          <w:p w14:paraId="1A6957EB" w14:textId="2DA83B34" w:rsidR="008E0F0E" w:rsidRDefault="008E0F0E" w:rsidP="00505BF6">
            <w:pPr>
              <w:pStyle w:val="TableContents"/>
              <w:spacing w:after="46" w:line="240" w:lineRule="auto"/>
              <w:rPr>
                <w:sz w:val="20"/>
                <w:szCs w:val="20"/>
                <w:lang w:val="en-US"/>
              </w:rPr>
            </w:pPr>
            <w:r>
              <w:rPr>
                <w:sz w:val="20"/>
                <w:szCs w:val="20"/>
                <w:lang w:val="en-US"/>
              </w:rPr>
              <w:t>11.55 (6.7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65E8266" w14:textId="13C27D51" w:rsidR="008E0F0E" w:rsidRDefault="008E0F0E" w:rsidP="00505BF6">
            <w:pPr>
              <w:pStyle w:val="TableContents"/>
              <w:spacing w:after="46" w:line="240" w:lineRule="auto"/>
              <w:rPr>
                <w:sz w:val="20"/>
                <w:szCs w:val="20"/>
                <w:lang w:val="en-US"/>
              </w:rPr>
            </w:pPr>
            <w:r>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2BD6D75" w14:textId="7F77D847" w:rsidR="008E0F0E" w:rsidRDefault="008E0F0E" w:rsidP="00505BF6">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381CD248" w14:textId="2AE82A44" w:rsidR="008E0F0E" w:rsidRDefault="008E0F0E" w:rsidP="00505BF6">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44BBF783" w14:textId="4A6FABDE" w:rsidR="008E0F0E" w:rsidRDefault="008E0F0E" w:rsidP="00505BF6">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7A1347E2" w14:textId="6820348D" w:rsidR="008E0F0E" w:rsidRDefault="008E0F0E" w:rsidP="00505BF6">
            <w:pPr>
              <w:pStyle w:val="TableContents"/>
              <w:spacing w:after="46" w:line="240" w:lineRule="auto"/>
              <w:rPr>
                <w:sz w:val="20"/>
                <w:szCs w:val="20"/>
                <w:lang w:val="en-US"/>
              </w:rPr>
            </w:pPr>
            <w:r>
              <w:rPr>
                <w:sz w:val="20"/>
                <w:szCs w:val="20"/>
                <w:lang w:val="en-US"/>
              </w:rPr>
              <w:t>23 (56.52)</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0B9AD80" w14:textId="179D36DB" w:rsidR="008E0F0E" w:rsidRDefault="008E0F0E" w:rsidP="00505BF6">
            <w:pPr>
              <w:pStyle w:val="TableContents"/>
              <w:spacing w:after="46" w:line="240" w:lineRule="auto"/>
              <w:rPr>
                <w:sz w:val="20"/>
                <w:szCs w:val="20"/>
                <w:lang w:val="en-US"/>
              </w:rPr>
            </w:pPr>
            <w:r>
              <w:rPr>
                <w:sz w:val="20"/>
                <w:szCs w:val="20"/>
                <w:lang w:val="en-US"/>
              </w:rPr>
              <w:t>34.44 (9.04)</w:t>
            </w:r>
          </w:p>
        </w:tc>
      </w:tr>
      <w:tr w:rsidR="00505BF6" w:rsidRPr="002F40CA" w14:paraId="4E21E4AA" w14:textId="77777777" w:rsidTr="00D1572F">
        <w:trPr>
          <w:trHeight w:val="250"/>
        </w:trPr>
        <w:tc>
          <w:tcPr>
            <w:tcW w:w="2795" w:type="dxa"/>
            <w:tcBorders>
              <w:top w:val="single" w:sz="2" w:space="0" w:color="000001"/>
              <w:left w:val="single" w:sz="2" w:space="0" w:color="000001"/>
              <w:bottom w:val="single" w:sz="2" w:space="0" w:color="000001"/>
            </w:tcBorders>
            <w:shd w:val="clear" w:color="auto" w:fill="auto"/>
          </w:tcPr>
          <w:p w14:paraId="06DBB9AC" w14:textId="36C43503"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97/WNR.0000000000000405","ISBN":"0000000000000","ISSN":"1473558X","abstract":"The aim of this study was to reveal a potential effect of emotion on cognitive control in the implicit memory task with emotionally neutral and unpleasant words in healthy controls and patients with schizophrenia using a 3.0 T functional MRI (fMRI). A total of 15 patients with schizophrenia and 15 healthy controls underwent the fMRI. fMRI data were obtained while the participants performed the implicit memory tasks with emotionally neutral and unpleasant words. During the implicit memory retrieval with emotionally neutral words, the predominant activation areas observed in patients in contrast to healthy controls included the precuneus, superior parietal gyrus, and dorsolateral prefrontal cortex (dlPFC). In the implicit memory retrieval with unpleasant words, patients with schizophrenia showed dominant activities in the superior and middle temporal gyri, fusiform gyrus, supramarginal gyrus, postcentral gyrus, occipital gyrus, lingual gyrus, parahippocampal gyrus, amygdala, and insula as well as precuneus, superior parietal gyrus, and dlPFC. Blood-oxygen-level-dependent signal changes in the dlPFC were correlated positively with the scores of the negative symptoms under the PANSS during implicit memory retrieval with unpleasant words in patients with schizophrenia. These findings would be useful to understand the neural mechanisms related to general impairment of cognitive and emotional functions commonly observed in schizophrenia","author":[{"dropping-particle":"","family":"Kim","given":"Gwang Won","non-dropping-particle":"","parse-names":false,"suffix":""},{"dropping-particle":"","family":"Yang","given":"Jong Chul","non-dropping-particle":"","parse-names":false,"suffix":""},{"dropping-particle":"","family":"Jeong","given":"Gwang Woo","non-dropping-particle":"","parse-names":false,"suffix":""}],"container-title":"NeuroReport","id":"ITEM-1","issue":"11","issued":{"date-parts":[["2015"]]},"page":"647-655","title":"Emotional effect on cognitive control in implicit memory tasks in patients with schizophrenia","type":"article-journal","volume":"26"},"uris":["http://www.mendeley.com/documents/?uuid=d78d790d-58de-4018-b3de-e8136c02242f"]}],"mendeley":{"formattedCitation":"(G. W. Kim, Yang, &amp; Jeong, 2015)","manualFormatting":"Kim et al., 2015","plainTextFormattedCitation":"(G. W. Kim, Yang, &amp; Jeong, 2015)","previouslyFormattedCitation":"(G. W. Kim, Yang, &amp; Jeong, 2015)"},"properties":{"noteIndex":0},"schema":"https://github.com/citation-style-language/schema/raw/master/csl-citation.json"}</w:instrText>
            </w:r>
            <w:r w:rsidRPr="00A645AA">
              <w:rPr>
                <w:sz w:val="20"/>
                <w:szCs w:val="20"/>
              </w:rPr>
              <w:fldChar w:fldCharType="separate"/>
            </w:r>
            <w:r w:rsidRPr="00A645AA">
              <w:rPr>
                <w:noProof/>
                <w:sz w:val="20"/>
                <w:szCs w:val="20"/>
              </w:rPr>
              <w:t>Kim et al., 2015</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FCD7E71" w14:textId="3C50A7A7" w:rsidR="00505BF6" w:rsidRPr="00A645AA" w:rsidRDefault="00505BF6" w:rsidP="00505BF6">
            <w:pPr>
              <w:pStyle w:val="TableContents"/>
              <w:spacing w:after="46" w:line="240" w:lineRule="auto"/>
              <w:rPr>
                <w:sz w:val="20"/>
                <w:szCs w:val="20"/>
                <w:lang w:val="en-GB"/>
              </w:rPr>
            </w:pPr>
            <w:r w:rsidRPr="00A645AA">
              <w:rPr>
                <w:sz w:val="20"/>
                <w:szCs w:val="20"/>
                <w:lang w:val="en-GB"/>
              </w:rPr>
              <w:t>15 (46.67)</w:t>
            </w:r>
          </w:p>
        </w:tc>
        <w:tc>
          <w:tcPr>
            <w:tcW w:w="1162" w:type="dxa"/>
            <w:tcBorders>
              <w:top w:val="single" w:sz="2" w:space="0" w:color="000001"/>
              <w:left w:val="single" w:sz="2" w:space="0" w:color="000001"/>
              <w:bottom w:val="single" w:sz="2" w:space="0" w:color="000001"/>
            </w:tcBorders>
            <w:shd w:val="clear" w:color="auto" w:fill="auto"/>
          </w:tcPr>
          <w:p w14:paraId="1978A273"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8.4 (8)</w:t>
            </w:r>
          </w:p>
        </w:tc>
        <w:tc>
          <w:tcPr>
            <w:tcW w:w="1273" w:type="dxa"/>
            <w:tcBorders>
              <w:top w:val="single" w:sz="2" w:space="0" w:color="000001"/>
              <w:left w:val="single" w:sz="2" w:space="0" w:color="000001"/>
              <w:bottom w:val="single" w:sz="2" w:space="0" w:color="000001"/>
            </w:tcBorders>
          </w:tcPr>
          <w:p w14:paraId="3A46C276" w14:textId="205CF53E"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774065E5" w14:textId="4ACA5856" w:rsidR="00505BF6" w:rsidRPr="00A645AA" w:rsidRDefault="00505BF6" w:rsidP="00505BF6">
            <w:pPr>
              <w:pStyle w:val="TableContents"/>
              <w:spacing w:after="46" w:line="240" w:lineRule="auto"/>
              <w:rPr>
                <w:sz w:val="20"/>
                <w:szCs w:val="20"/>
                <w:lang w:val="en-GB"/>
              </w:rPr>
            </w:pPr>
            <w:r>
              <w:rPr>
                <w:sz w:val="20"/>
                <w:szCs w:val="20"/>
                <w:lang w:val="en-GB"/>
              </w:rPr>
              <w:t>6.8 (4.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3FCD0BF" w14:textId="4FABAF76" w:rsidR="00505BF6" w:rsidRPr="00A645AA" w:rsidRDefault="00505BF6" w:rsidP="00505BF6">
            <w:pPr>
              <w:pStyle w:val="TableContents"/>
              <w:spacing w:after="46" w:line="240" w:lineRule="auto"/>
              <w:rPr>
                <w:sz w:val="20"/>
                <w:szCs w:val="20"/>
                <w:lang w:val="en-GB"/>
              </w:rPr>
            </w:pPr>
            <w:r w:rsidRPr="00A645AA">
              <w:rPr>
                <w:sz w:val="20"/>
                <w:szCs w:val="20"/>
                <w:lang w:val="en-GB"/>
              </w:rPr>
              <w:t>69.1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4E1075A" w14:textId="1C4D9390" w:rsidR="00505BF6" w:rsidRPr="00A645AA" w:rsidRDefault="00505BF6" w:rsidP="00505BF6">
            <w:pPr>
              <w:pStyle w:val="TableContents"/>
              <w:spacing w:after="46" w:line="240" w:lineRule="auto"/>
              <w:rPr>
                <w:sz w:val="20"/>
                <w:szCs w:val="20"/>
                <w:lang w:val="en-GB"/>
              </w:rPr>
            </w:pPr>
            <w:r>
              <w:rPr>
                <w:sz w:val="20"/>
                <w:szCs w:val="20"/>
                <w:lang w:val="en-GB"/>
              </w:rPr>
              <w:t>15.4 (4.9)</w:t>
            </w:r>
          </w:p>
        </w:tc>
        <w:tc>
          <w:tcPr>
            <w:tcW w:w="1148" w:type="dxa"/>
            <w:tcBorders>
              <w:top w:val="single" w:sz="2" w:space="0" w:color="000001"/>
              <w:left w:val="single" w:sz="2" w:space="0" w:color="000001"/>
              <w:bottom w:val="single" w:sz="2" w:space="0" w:color="000001"/>
              <w:right w:val="single" w:sz="2" w:space="0" w:color="000001"/>
            </w:tcBorders>
          </w:tcPr>
          <w:p w14:paraId="1B33C1E2" w14:textId="46907B93" w:rsidR="00505BF6" w:rsidRPr="00A645AA" w:rsidRDefault="00505BF6" w:rsidP="00505BF6">
            <w:pPr>
              <w:pStyle w:val="TableContents"/>
              <w:spacing w:after="46" w:line="240" w:lineRule="auto"/>
              <w:rPr>
                <w:sz w:val="20"/>
                <w:szCs w:val="20"/>
                <w:lang w:val="en-GB"/>
              </w:rPr>
            </w:pPr>
            <w:r>
              <w:rPr>
                <w:sz w:val="20"/>
                <w:szCs w:val="20"/>
                <w:lang w:val="en-GB"/>
              </w:rPr>
              <w:t>18.1 (5.4)</w:t>
            </w:r>
          </w:p>
        </w:tc>
        <w:tc>
          <w:tcPr>
            <w:tcW w:w="1175" w:type="dxa"/>
            <w:tcBorders>
              <w:top w:val="single" w:sz="2" w:space="0" w:color="000001"/>
              <w:left w:val="single" w:sz="2" w:space="0" w:color="000001"/>
              <w:bottom w:val="single" w:sz="2" w:space="0" w:color="000001"/>
              <w:right w:val="single" w:sz="2" w:space="0" w:color="000001"/>
            </w:tcBorders>
          </w:tcPr>
          <w:p w14:paraId="15D684E2" w14:textId="238CD217" w:rsidR="00505BF6" w:rsidRPr="00A645AA" w:rsidRDefault="00505BF6" w:rsidP="00505BF6">
            <w:pPr>
              <w:pStyle w:val="TableContents"/>
              <w:spacing w:after="46" w:line="240" w:lineRule="auto"/>
              <w:rPr>
                <w:sz w:val="20"/>
                <w:szCs w:val="20"/>
                <w:lang w:val="en-GB"/>
              </w:rPr>
            </w:pPr>
            <w:r>
              <w:rPr>
                <w:sz w:val="20"/>
                <w:szCs w:val="20"/>
                <w:lang w:val="en-GB"/>
              </w:rPr>
              <w:t>35.6 (5.9)</w:t>
            </w:r>
          </w:p>
        </w:tc>
        <w:tc>
          <w:tcPr>
            <w:tcW w:w="1092" w:type="dxa"/>
            <w:tcBorders>
              <w:top w:val="single" w:sz="2" w:space="0" w:color="000001"/>
              <w:left w:val="single" w:sz="2" w:space="0" w:color="000001"/>
              <w:bottom w:val="single" w:sz="2" w:space="0" w:color="000001"/>
            </w:tcBorders>
            <w:shd w:val="clear" w:color="auto" w:fill="auto"/>
          </w:tcPr>
          <w:p w14:paraId="57E3EAF9" w14:textId="37E2E0CA" w:rsidR="00505BF6" w:rsidRPr="00A645AA" w:rsidRDefault="00505BF6" w:rsidP="00505BF6">
            <w:pPr>
              <w:pStyle w:val="TableContents"/>
              <w:spacing w:after="46" w:line="240" w:lineRule="auto"/>
              <w:rPr>
                <w:sz w:val="20"/>
                <w:szCs w:val="20"/>
                <w:lang w:val="en-GB"/>
              </w:rPr>
            </w:pPr>
            <w:r w:rsidRPr="00A645AA">
              <w:rPr>
                <w:sz w:val="20"/>
                <w:szCs w:val="20"/>
                <w:lang w:val="en-GB"/>
              </w:rPr>
              <w:t>15 (46.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DBA4625"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9.7 (5.3)</w:t>
            </w:r>
          </w:p>
        </w:tc>
      </w:tr>
      <w:tr w:rsidR="00913BDE" w:rsidRPr="002F40CA" w14:paraId="7F82D07C" w14:textId="77777777" w:rsidTr="00D1572F">
        <w:trPr>
          <w:trHeight w:val="250"/>
        </w:trPr>
        <w:tc>
          <w:tcPr>
            <w:tcW w:w="2795" w:type="dxa"/>
            <w:tcBorders>
              <w:top w:val="single" w:sz="2" w:space="0" w:color="000001"/>
              <w:left w:val="single" w:sz="2" w:space="0" w:color="000001"/>
              <w:bottom w:val="single" w:sz="2" w:space="0" w:color="000001"/>
            </w:tcBorders>
            <w:shd w:val="clear" w:color="auto" w:fill="auto"/>
          </w:tcPr>
          <w:p w14:paraId="733AA12C" w14:textId="57EA0EAB" w:rsidR="00913BDE" w:rsidRPr="00A645AA" w:rsidRDefault="00913BDE"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schres.2018.01.019","ISSN":"15732509","PMID":"29395610","abstract":"Motivational deficits in patients with schizophrenia adversely affect various domains of daily living. This symptom in everyday life situations manifests in a complex behavioral pattern whose root cannot be simplified to an impaired reward-motivation scheme. This study aimed to identify impairment of the salience network that underlies motivational deficits seen in patients with schizophrenia in real-life situations. During the functional magnetic resonance imaging scan, 20 patients with schizophrenia and 20 normal controls performed a task mimicking real-life situations, in which an avatar proposed participation in a daily activity with either an intrinsic or extrinsic reward. Group and type-of-reward effects were evaluated with respect to brain activity. Further, psychophysiological interactions were analyzed for the dorsal anterior cingulate cortex (dACC) and insula, which are the key nodes of the salience network. The acceptance of the proposal was significantly higher for intrinsic than for extrinsic rewards in controls, whereas patients showed no difference. The imaging results showed a group effect in the dACC, right insula, thalamus, and lingual gyrus. The dACC showed negative contrast interaction with regions of the left dorsolateral prefrontal cortex, and the right insula showed positive contrast interaction with the occipital gyrus and precentral gyrus. These results suggest that patients exhibit no different participation behavior between activities with intrinsic and extrinsic rewards, which can be explained by the floor effect. Disrupted salience processing in schizophrenia including aberrant salience network and a disconnection of the salience and reward networks may account for the lack of motivation for daily activities.","author":[{"dropping-particle":"","family":"Kim","given":"Byung Hoon","non-dropping-particle":"","parse-names":false,"suffix":""},{"dropping-particle":"Bin","family":"Shin","given":"Yu","non-dropping-particle":"","parse-names":false,"suffix":""},{"dropping-particle":"","family":"Kyeong","given":"Sunghyon","non-dropping-particle":"","parse-names":false,"suffix":""},{"dropping-particle":"","family":"Lee","given":"Seon Koo","non-dropping-particle":"","parse-names":false,"suffix":""},{"dropping-particle":"","family":"Kim","given":"Jae Jin","non-dropping-particle":"","parse-names":false,"suffix":""}],"container-title":"Schizophrenia Research","id":"ITEM-1","issued":{"date-parts":[["2018","7","1"]]},"page":"407-413","publisher":"Elsevier B.V.","title":"Disrupted salience processing involved in motivational deficits for real-life activities in patients with schizophrenia","type":"article-journal","volume":"197"},"uris":["http://www.mendeley.com/documents/?uuid=c4ad3963-ff3b-31ce-a86f-596946052adb"]}],"mendeley":{"formattedCitation":"(B. H. Kim, Shin, Kyeong, Lee, &amp; Kim, 2018)","manualFormatting":"Kim et al., 2018","plainTextFormattedCitation":"(B. H. Kim, Shin, Kyeong, Lee, &amp; Kim, 2018)","previouslyFormattedCitation":"(B. H. Kim, Shin, Kyeong, Lee, &amp; Kim, 2018)"},"properties":{"noteIndex":0},"schema":"https://github.com/citation-style-language/schema/raw/master/csl-citation.json"}</w:instrText>
            </w:r>
            <w:r>
              <w:rPr>
                <w:sz w:val="20"/>
                <w:szCs w:val="20"/>
              </w:rPr>
              <w:fldChar w:fldCharType="separate"/>
            </w:r>
            <w:r w:rsidRPr="00913BDE">
              <w:rPr>
                <w:noProof/>
                <w:sz w:val="20"/>
                <w:szCs w:val="20"/>
              </w:rPr>
              <w:t>Kim et al., 2018</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B4602C2" w14:textId="650866A3" w:rsidR="00913BDE" w:rsidRPr="00A645AA" w:rsidRDefault="00913BDE" w:rsidP="00505BF6">
            <w:pPr>
              <w:pStyle w:val="TableContents"/>
              <w:spacing w:after="46" w:line="240" w:lineRule="auto"/>
              <w:rPr>
                <w:sz w:val="20"/>
                <w:szCs w:val="20"/>
                <w:lang w:val="en-GB"/>
              </w:rPr>
            </w:pPr>
            <w:r>
              <w:rPr>
                <w:sz w:val="20"/>
                <w:szCs w:val="20"/>
                <w:lang w:val="en-GB"/>
              </w:rPr>
              <w:t>20 (45)</w:t>
            </w:r>
          </w:p>
        </w:tc>
        <w:tc>
          <w:tcPr>
            <w:tcW w:w="1162" w:type="dxa"/>
            <w:tcBorders>
              <w:top w:val="single" w:sz="2" w:space="0" w:color="000001"/>
              <w:left w:val="single" w:sz="2" w:space="0" w:color="000001"/>
              <w:bottom w:val="single" w:sz="2" w:space="0" w:color="000001"/>
            </w:tcBorders>
            <w:shd w:val="clear" w:color="auto" w:fill="auto"/>
          </w:tcPr>
          <w:p w14:paraId="37E48400" w14:textId="07A041F3" w:rsidR="00913BDE" w:rsidRPr="00A645AA" w:rsidRDefault="00913BDE" w:rsidP="00505BF6">
            <w:pPr>
              <w:pStyle w:val="TableContents"/>
              <w:spacing w:after="46" w:line="240" w:lineRule="auto"/>
              <w:rPr>
                <w:sz w:val="20"/>
                <w:szCs w:val="20"/>
                <w:lang w:val="en-GB"/>
              </w:rPr>
            </w:pPr>
            <w:r>
              <w:rPr>
                <w:sz w:val="20"/>
                <w:szCs w:val="20"/>
                <w:lang w:val="en-GB"/>
              </w:rPr>
              <w:t>34.6 (9.5)</w:t>
            </w:r>
          </w:p>
        </w:tc>
        <w:tc>
          <w:tcPr>
            <w:tcW w:w="1273" w:type="dxa"/>
            <w:tcBorders>
              <w:top w:val="single" w:sz="2" w:space="0" w:color="000001"/>
              <w:left w:val="single" w:sz="2" w:space="0" w:color="000001"/>
              <w:bottom w:val="single" w:sz="2" w:space="0" w:color="000001"/>
            </w:tcBorders>
          </w:tcPr>
          <w:p w14:paraId="54A8BE54" w14:textId="3E59F4AE" w:rsidR="00913BDE" w:rsidRPr="00A645AA" w:rsidRDefault="00913BDE"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689A7D8C" w14:textId="2A3F24B9" w:rsidR="00913BDE" w:rsidRDefault="00913BDE"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9CF4652" w14:textId="19AE6A35" w:rsidR="00913BDE" w:rsidRPr="00A645AA" w:rsidRDefault="00913BDE" w:rsidP="00505BF6">
            <w:pPr>
              <w:pStyle w:val="TableContents"/>
              <w:spacing w:after="46" w:line="240" w:lineRule="auto"/>
              <w:rPr>
                <w:sz w:val="20"/>
                <w:szCs w:val="20"/>
                <w:lang w:val="en-GB"/>
              </w:rPr>
            </w:pPr>
            <w:r>
              <w:rPr>
                <w:sz w:val="20"/>
                <w:szCs w:val="20"/>
                <w:lang w:val="en-GB"/>
              </w:rPr>
              <w:t>105.85 (10.3)</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FC95ED3" w14:textId="455F2F6F" w:rsidR="00913BDE" w:rsidRDefault="00913BDE" w:rsidP="00505BF6">
            <w:pPr>
              <w:pStyle w:val="TableContents"/>
              <w:spacing w:after="46" w:line="240" w:lineRule="auto"/>
              <w:rPr>
                <w:sz w:val="20"/>
                <w:szCs w:val="20"/>
                <w:lang w:val="en-GB"/>
              </w:rPr>
            </w:pPr>
            <w:r>
              <w:rPr>
                <w:sz w:val="20"/>
                <w:szCs w:val="20"/>
                <w:lang w:val="en-GB"/>
              </w:rPr>
              <w:t>23.45 (2.54)</w:t>
            </w:r>
          </w:p>
        </w:tc>
        <w:tc>
          <w:tcPr>
            <w:tcW w:w="1148" w:type="dxa"/>
            <w:tcBorders>
              <w:top w:val="single" w:sz="2" w:space="0" w:color="000001"/>
              <w:left w:val="single" w:sz="2" w:space="0" w:color="000001"/>
              <w:bottom w:val="single" w:sz="2" w:space="0" w:color="000001"/>
              <w:right w:val="single" w:sz="2" w:space="0" w:color="000001"/>
            </w:tcBorders>
          </w:tcPr>
          <w:p w14:paraId="1B47B6D8" w14:textId="2C208E83" w:rsidR="00913BDE" w:rsidRDefault="00913BDE" w:rsidP="00505BF6">
            <w:pPr>
              <w:pStyle w:val="TableContents"/>
              <w:spacing w:after="46" w:line="240" w:lineRule="auto"/>
              <w:rPr>
                <w:sz w:val="20"/>
                <w:szCs w:val="20"/>
                <w:lang w:val="en-GB"/>
              </w:rPr>
            </w:pPr>
            <w:r>
              <w:rPr>
                <w:sz w:val="20"/>
                <w:szCs w:val="20"/>
                <w:lang w:val="en-GB"/>
              </w:rPr>
              <w:t>28.15 (4.43)</w:t>
            </w:r>
          </w:p>
        </w:tc>
        <w:tc>
          <w:tcPr>
            <w:tcW w:w="1175" w:type="dxa"/>
            <w:tcBorders>
              <w:top w:val="single" w:sz="2" w:space="0" w:color="000001"/>
              <w:left w:val="single" w:sz="2" w:space="0" w:color="000001"/>
              <w:bottom w:val="single" w:sz="2" w:space="0" w:color="000001"/>
              <w:right w:val="single" w:sz="2" w:space="0" w:color="000001"/>
            </w:tcBorders>
          </w:tcPr>
          <w:p w14:paraId="293E4F6B" w14:textId="528FC25D" w:rsidR="00913BDE" w:rsidRDefault="00913BDE" w:rsidP="00505BF6">
            <w:pPr>
              <w:pStyle w:val="TableContents"/>
              <w:spacing w:after="46" w:line="240" w:lineRule="auto"/>
              <w:rPr>
                <w:sz w:val="20"/>
                <w:szCs w:val="20"/>
                <w:lang w:val="en-GB"/>
              </w:rPr>
            </w:pPr>
            <w:r>
              <w:rPr>
                <w:sz w:val="20"/>
                <w:szCs w:val="20"/>
                <w:lang w:val="en-GB"/>
              </w:rPr>
              <w:t>54.25 (5.44)</w:t>
            </w:r>
          </w:p>
        </w:tc>
        <w:tc>
          <w:tcPr>
            <w:tcW w:w="1092" w:type="dxa"/>
            <w:tcBorders>
              <w:top w:val="single" w:sz="2" w:space="0" w:color="000001"/>
              <w:left w:val="single" w:sz="2" w:space="0" w:color="000001"/>
              <w:bottom w:val="single" w:sz="2" w:space="0" w:color="000001"/>
            </w:tcBorders>
            <w:shd w:val="clear" w:color="auto" w:fill="auto"/>
          </w:tcPr>
          <w:p w14:paraId="56797245" w14:textId="5BD253FD" w:rsidR="00913BDE" w:rsidRPr="00A645AA" w:rsidRDefault="00913BDE" w:rsidP="00505BF6">
            <w:pPr>
              <w:pStyle w:val="TableContents"/>
              <w:spacing w:after="46" w:line="240" w:lineRule="auto"/>
              <w:rPr>
                <w:sz w:val="20"/>
                <w:szCs w:val="20"/>
                <w:lang w:val="en-GB"/>
              </w:rPr>
            </w:pPr>
            <w:r>
              <w:rPr>
                <w:sz w:val="20"/>
                <w:szCs w:val="20"/>
                <w:lang w:val="en-GB"/>
              </w:rPr>
              <w:t>20 (6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C2195F7" w14:textId="1FCFCA4A" w:rsidR="00913BDE" w:rsidRPr="00A645AA" w:rsidRDefault="00913BDE" w:rsidP="00505BF6">
            <w:pPr>
              <w:pStyle w:val="TableContents"/>
              <w:spacing w:after="46" w:line="240" w:lineRule="auto"/>
              <w:rPr>
                <w:sz w:val="20"/>
                <w:szCs w:val="20"/>
                <w:lang w:val="en-GB"/>
              </w:rPr>
            </w:pPr>
            <w:r>
              <w:rPr>
                <w:sz w:val="20"/>
                <w:szCs w:val="20"/>
                <w:lang w:val="en-GB"/>
              </w:rPr>
              <w:t>35.6 (6.79)</w:t>
            </w:r>
          </w:p>
        </w:tc>
      </w:tr>
      <w:tr w:rsidR="00913BDE" w:rsidRPr="002F40CA" w14:paraId="164A03C1" w14:textId="77777777" w:rsidTr="00D1572F">
        <w:trPr>
          <w:trHeight w:val="250"/>
        </w:trPr>
        <w:tc>
          <w:tcPr>
            <w:tcW w:w="2795" w:type="dxa"/>
            <w:tcBorders>
              <w:top w:val="single" w:sz="2" w:space="0" w:color="000001"/>
              <w:left w:val="single" w:sz="2" w:space="0" w:color="000001"/>
              <w:bottom w:val="single" w:sz="2" w:space="0" w:color="000001"/>
            </w:tcBorders>
            <w:shd w:val="clear" w:color="auto" w:fill="auto"/>
          </w:tcPr>
          <w:p w14:paraId="42BC0834" w14:textId="5F9A8E77" w:rsidR="00913BDE" w:rsidRPr="00A645AA" w:rsidRDefault="00913BDE" w:rsidP="00505BF6">
            <w:pPr>
              <w:spacing w:after="46" w:line="240" w:lineRule="auto"/>
              <w:rPr>
                <w:sz w:val="20"/>
                <w:szCs w:val="20"/>
              </w:rPr>
            </w:pPr>
            <w:r>
              <w:rPr>
                <w:sz w:val="20"/>
                <w:szCs w:val="20"/>
              </w:rPr>
              <w:fldChar w:fldCharType="begin" w:fldLock="1"/>
            </w:r>
            <w:r w:rsidR="0081744A">
              <w:rPr>
                <w:sz w:val="20"/>
                <w:szCs w:val="20"/>
              </w:rPr>
              <w:instrText>ADDIN CSL_CITATION {"citationItems":[{"id":"ITEM-1","itemData":{"DOI":"10.3389/neuro.08.004.2010","ISSN":"16625153","abstract":"Despite the favourable effects of antipsychotics on positive symptoms of schizophrenia, many patients continue to suffer from distressing symptoms. Additional benefits of cognitive behaviour therapy for psychosis (CBTp) have been reported for approximately 50% of such patients. Given the role of left hemisphere-based language processes in responsiveness to CBT for depression, and language pathway abnormalities in psychosis, this study examined whether pre-therapy brain activity during a verbal monitoring task predicts CBTp responsiveness in schizophrenia. Fifty-two outpatients, stable on antipsychotics with at least one persistent distressing positive symptom and wishing to receive CBTp adjunctive to their treatment-as-usual, and 20 healthy participants underwent fMRI during monitoring of self- and externally-generated (normal and distorted) speech. Subsequently, 26 patients received CBTp for 6-8 months adjunctive to their treatment-as-usual (CBTp + TAU, 20 completers), and 26 continued with their treatment-as-usual (TAU-alone, 18 completers). Symptoms were assessed (blindly) at entry and follow-up. The CBTp + TAU and TAU-alone groups had comparable demographic characteristics, performance and baseline symptoms. Only the CBTp + TAU group showed improved symptoms at follow-up. CBTp responsiveness was associated with (i) greater left inferior frontal gyrus (IFG) activity during accurate monitoring, especially of own voice, (ii) less inferior parietal deactivation with own, relative to others', voice, and (iii) less medial prefrontal deactivation and greater thalamic and precuneus activation during monitoring of distorted, relative to undistorted, voices. CBTp + TAU patients, on average, displayed left IFG and thalamic hypo-activation (&lt;healthy participants). The findings implicate language processing (IFG), attention (thalamus), insight and self-awareness (medial prefrontal and parietal cortices) in CBTp responsiveness in schizophrenia. © 2010 Kumari, Antonova, Fannon, Peters, ffytche, Premkumar, Raveendran, Andrew, Johns, McGuire, Williams, and Kuipers.","author":[{"dropping-particle":"","family":"Kumari","given":"Veena","non-dropping-particle":"","parse-names":false,"suffix":""},{"dropping-particle":"","family":"Antonova","given":"Elena","non-dropping-particle":"","parse-names":false,"suffix":""},{"dropping-particle":"","family":"Fannon","given":"Dominic","non-dropping-particle":"","parse-names":false,"suffix":""},{"dropping-particle":"","family":"Peters","given":"Emmanuelle R.","non-dropping-particle":"","parse-names":false,"suffix":""},{"dropping-particle":"","family":"Ffytche","given":"Dominic H.","non-dropping-particle":"","parse-names":false,"suffix":""},{"dropping-particle":"","family":"Premkumar","given":"Preethi","non-dropping-particle":"","parse-names":false,"suffix":""},{"dropping-particle":"","family":"Raveendran","given":"Vinodkumar","non-dropping-particle":"","parse-names":false,"suffix":""},{"dropping-particle":"","family":"Andrew","given":"Christopher","non-dropping-particle":"","parse-names":false,"suffix":""},{"dropping-particle":"","family":"Johns","given":"Louise C.","non-dropping-particle":"","parse-names":false,"suffix":""},{"dropping-particle":"","family":"McGuire","given":"Philip A.","non-dropping-particle":"","parse-names":false,"suffix":""},{"dropping-particle":"","family":"Williams","given":"Steven C.R.","non-dropping-particle":"","parse-names":false,"suffix":""},{"dropping-particle":"","family":"Kuipers","given":"Elizabeth","non-dropping-particle":"","parse-names":false,"suffix":""}],"container-title":"Frontiers in Behavioral Neuroscience","id":"ITEM-1","issue":"FEB","issued":{"date-parts":[["2010","2","12"]]},"publisher":"Frontiers Media SA","title":"Beyond dopamine: Functional MRI predictors of responsiveness to cognitive behaviour therapy for psychosis","type":"article-journal","volume":"4"},"uris":["http://www.mendeley.com/documents/?uuid=c6aa7916-7e7b-343f-87c3-20c9cb01bccb"]}],"mendeley":{"formattedCitation":"(Kumari et al., 2010)","manualFormatting":"Kumari et al., 2010","plainTextFormattedCitation":"(Kumari et al., 2010)","previouslyFormattedCitation":"(Kumari et al., 2010)"},"properties":{"noteIndex":0},"schema":"https://github.com/citation-style-language/schema/raw/master/csl-citation.json"}</w:instrText>
            </w:r>
            <w:r>
              <w:rPr>
                <w:sz w:val="20"/>
                <w:szCs w:val="20"/>
              </w:rPr>
              <w:fldChar w:fldCharType="separate"/>
            </w:r>
            <w:r w:rsidRPr="00913BDE">
              <w:rPr>
                <w:noProof/>
                <w:sz w:val="20"/>
                <w:szCs w:val="20"/>
              </w:rPr>
              <w:t>Kumari et al., 2010</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2937846" w14:textId="50BEAA44" w:rsidR="00913BDE" w:rsidRPr="00A645AA" w:rsidRDefault="00913BDE" w:rsidP="00505BF6">
            <w:pPr>
              <w:pStyle w:val="TableContents"/>
              <w:spacing w:after="46" w:line="240" w:lineRule="auto"/>
              <w:rPr>
                <w:sz w:val="20"/>
                <w:szCs w:val="20"/>
                <w:lang w:val="en-GB"/>
              </w:rPr>
            </w:pPr>
            <w:r>
              <w:rPr>
                <w:sz w:val="20"/>
                <w:szCs w:val="20"/>
                <w:lang w:val="en-GB"/>
              </w:rPr>
              <w:t>20 (75)</w:t>
            </w:r>
          </w:p>
        </w:tc>
        <w:tc>
          <w:tcPr>
            <w:tcW w:w="1162" w:type="dxa"/>
            <w:tcBorders>
              <w:top w:val="single" w:sz="2" w:space="0" w:color="000001"/>
              <w:left w:val="single" w:sz="2" w:space="0" w:color="000001"/>
              <w:bottom w:val="single" w:sz="2" w:space="0" w:color="000001"/>
            </w:tcBorders>
            <w:shd w:val="clear" w:color="auto" w:fill="auto"/>
          </w:tcPr>
          <w:p w14:paraId="2E79F6EA" w14:textId="1F52C96B" w:rsidR="00913BDE" w:rsidRPr="00A645AA" w:rsidRDefault="00913BDE" w:rsidP="00505BF6">
            <w:pPr>
              <w:pStyle w:val="TableContents"/>
              <w:spacing w:after="46" w:line="240" w:lineRule="auto"/>
              <w:rPr>
                <w:sz w:val="20"/>
                <w:szCs w:val="20"/>
                <w:lang w:val="en-GB"/>
              </w:rPr>
            </w:pPr>
            <w:r>
              <w:rPr>
                <w:sz w:val="20"/>
                <w:szCs w:val="20"/>
                <w:lang w:val="en-GB"/>
              </w:rPr>
              <w:t>35.1 (7.59)</w:t>
            </w:r>
          </w:p>
        </w:tc>
        <w:tc>
          <w:tcPr>
            <w:tcW w:w="1273" w:type="dxa"/>
            <w:tcBorders>
              <w:top w:val="single" w:sz="2" w:space="0" w:color="000001"/>
              <w:left w:val="single" w:sz="2" w:space="0" w:color="000001"/>
              <w:bottom w:val="single" w:sz="2" w:space="0" w:color="000001"/>
            </w:tcBorders>
          </w:tcPr>
          <w:p w14:paraId="18022E8D" w14:textId="497F9C61" w:rsidR="00913BDE" w:rsidRPr="00A645AA" w:rsidRDefault="00913BDE"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26C08BE6" w14:textId="01F573BC" w:rsidR="00913BDE" w:rsidRDefault="00913BDE" w:rsidP="00505BF6">
            <w:pPr>
              <w:pStyle w:val="TableContents"/>
              <w:spacing w:after="46" w:line="240" w:lineRule="auto"/>
              <w:rPr>
                <w:sz w:val="20"/>
                <w:szCs w:val="20"/>
                <w:lang w:val="en-GB"/>
              </w:rPr>
            </w:pPr>
            <w:r>
              <w:rPr>
                <w:sz w:val="20"/>
                <w:szCs w:val="20"/>
                <w:lang w:val="en-GB"/>
              </w:rPr>
              <w:t>10.74 (8.0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3C3C4A1" w14:textId="17EF5DC5" w:rsidR="00913BDE" w:rsidRPr="00A645AA" w:rsidRDefault="00913BDE"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85B38AB" w14:textId="23FE2B76" w:rsidR="00913BDE" w:rsidRDefault="00913BDE"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6E99CC57" w14:textId="79C6E78B" w:rsidR="00913BDE" w:rsidRDefault="00913BDE"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1D4105BE" w14:textId="4BED78C6" w:rsidR="00913BDE" w:rsidRDefault="00913BDE"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6285FF4C" w14:textId="411300D7" w:rsidR="00913BDE" w:rsidRPr="00A645AA" w:rsidRDefault="00913BDE" w:rsidP="00505BF6">
            <w:pPr>
              <w:pStyle w:val="TableContents"/>
              <w:spacing w:after="46" w:line="240" w:lineRule="auto"/>
              <w:rPr>
                <w:sz w:val="20"/>
                <w:szCs w:val="20"/>
                <w:lang w:val="en-GB"/>
              </w:rPr>
            </w:pPr>
            <w:r>
              <w:rPr>
                <w:sz w:val="20"/>
                <w:szCs w:val="20"/>
                <w:lang w:val="en-GB"/>
              </w:rPr>
              <w:t>20 (7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99FE611" w14:textId="3318FF41" w:rsidR="00913BDE" w:rsidRPr="00A645AA" w:rsidRDefault="00913BDE" w:rsidP="00505BF6">
            <w:pPr>
              <w:pStyle w:val="TableContents"/>
              <w:spacing w:after="46" w:line="240" w:lineRule="auto"/>
              <w:rPr>
                <w:sz w:val="20"/>
                <w:szCs w:val="20"/>
                <w:lang w:val="en-GB"/>
              </w:rPr>
            </w:pPr>
            <w:r>
              <w:rPr>
                <w:sz w:val="20"/>
                <w:szCs w:val="20"/>
                <w:lang w:val="en-GB"/>
              </w:rPr>
              <w:t>33.95 (10.37)</w:t>
            </w:r>
          </w:p>
        </w:tc>
      </w:tr>
      <w:tr w:rsidR="00505BF6" w:rsidRPr="002F40CA" w14:paraId="7B5E8D20" w14:textId="77777777" w:rsidTr="00D1572F">
        <w:trPr>
          <w:trHeight w:val="271"/>
        </w:trPr>
        <w:tc>
          <w:tcPr>
            <w:tcW w:w="2795" w:type="dxa"/>
            <w:tcBorders>
              <w:top w:val="single" w:sz="2" w:space="0" w:color="000001"/>
              <w:left w:val="single" w:sz="2" w:space="0" w:color="000001"/>
              <w:bottom w:val="single" w:sz="2" w:space="0" w:color="000001"/>
            </w:tcBorders>
            <w:shd w:val="clear" w:color="auto" w:fill="auto"/>
          </w:tcPr>
          <w:p w14:paraId="054E24D4" w14:textId="60A60E0F"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38/s41398-018-0250-3","ISSN":"2158-3188","abstract":"Abnormal salience processing has been suggested to contribute to the formation of positive psychotic symptoms in schizophrenia and related conditions. Previous research utilising reward learning or anticipation paradigms has demonstrated cortical and subcortical abnormalities in people with psychosis, specifically in the prefrontal cortex, the dopaminergic midbrain and the striatum. In these paradigms, reward prediction errors attribute motivational salience to stimuli. However, little is known about possible abnormalities across different forms of salience processing in psychosis patients, and whether any such abnormalities involve the dopaminergic midbrain. The aim of our study was, therefore, to investigate possible alterations in psychosis in neural activity in response to various forms of salience: novelty, negative emotion, targetness (task-driven salience) and rareness/deviance. We studied 14 antipsychotic naïve participants with first episode psychosis, and 37 healthy volunteers. During fMRI scanning, participants performed a visual oddball task containing these four forms of salience. Psychosis patients showed abnormally reduced signalling in the substantia nigra/ventral tegmental area (SN/VTA) for novelty, negative emotional salience and targetness; reduced striatal and occipital (lingual gyrus) signalling to novelty and negative emotional salience, reduced signalling in the amygdala, anterior cingulate cortex and parahippocamal gyrus to negative emotional salience, and reduced cerebellar signalling to novelty and negative emotional salience. Our results indicate alterations of several forms of salience processing in patients with psychosis in the midbrain SN/VTA, with additional subcortical and cortical regions also showing alterations in salience signalling, the exact pattern of alterations depending on the form of salience in question.","author":[{"dropping-particle":"","family":"Knolle","given":"Franziska","non-dropping-particle":"","parse-names":false,"suffix":""},{"dropping-particle":"","family":"Ermakova","given":"Anna O","non-dropping-particle":"","parse-names":false,"suffix":""},{"dropping-particle":"","family":"Justicia","given":"Azucena","non-dropping-particle":"","parse-names":false,"suffix":""},{"dropping-particle":"","family":"Fletcher","given":"Paul C","non-dropping-particle":"","parse-names":false,"suffix":""},{"dropping-particle":"","family":"Bunzeck","given":"Nico","non-dropping-particle":"","parse-names":false,"suffix":""},{"dropping-particle":"","family":"Düzel","given":"Emrah","non-dropping-particle":"","parse-names":false,"suffix":""},{"dropping-particle":"","family":"Murray","given":"Graham K","non-dropping-particle":"","parse-names":false,"suffix":""}],"container-title":"Translational Psychiatry","id":"ITEM-1","issue":"1","issued":{"date-parts":[["2018","12","21"]]},"page":"196","publisher":"Nature Publishing Group","title":"Brain responses to different types of salience in antipsychotic naïve first episode psychosis: An fMRI study","type":"article-journal","volume":"8"},"uris":["http://www.mendeley.com/documents/?uuid=7cdada25-0ed4-3e10-86f1-0bc42397b318"]}],"mendeley":{"formattedCitation":"(Knolle et al., 2018)","manualFormatting":"Knolle et al., 2018","plainTextFormattedCitation":"(Knolle et al., 2018)","previouslyFormattedCitation":"(Knolle et al., 2018)"},"properties":{"noteIndex":0},"schema":"https://github.com/citation-style-language/schema/raw/master/csl-citation.json"}</w:instrText>
            </w:r>
            <w:r w:rsidRPr="00A645AA">
              <w:rPr>
                <w:sz w:val="20"/>
                <w:szCs w:val="20"/>
              </w:rPr>
              <w:fldChar w:fldCharType="separate"/>
            </w:r>
            <w:r w:rsidRPr="00A645AA">
              <w:rPr>
                <w:noProof/>
                <w:sz w:val="20"/>
                <w:szCs w:val="20"/>
              </w:rPr>
              <w:t>Knolle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B674B0C" w14:textId="153F9D3B" w:rsidR="00505BF6" w:rsidRPr="00A645AA" w:rsidRDefault="00505BF6" w:rsidP="00505BF6">
            <w:pPr>
              <w:pStyle w:val="TableContents"/>
              <w:spacing w:after="46" w:line="240" w:lineRule="auto"/>
              <w:rPr>
                <w:sz w:val="20"/>
                <w:szCs w:val="20"/>
                <w:lang w:val="en-US"/>
              </w:rPr>
            </w:pPr>
            <w:r w:rsidRPr="00A645AA">
              <w:rPr>
                <w:sz w:val="20"/>
                <w:szCs w:val="20"/>
                <w:lang w:val="en-US"/>
              </w:rPr>
              <w:t>14 (57.14)</w:t>
            </w:r>
          </w:p>
        </w:tc>
        <w:tc>
          <w:tcPr>
            <w:tcW w:w="1162" w:type="dxa"/>
            <w:tcBorders>
              <w:top w:val="single" w:sz="2" w:space="0" w:color="000001"/>
              <w:left w:val="single" w:sz="2" w:space="0" w:color="000001"/>
              <w:bottom w:val="single" w:sz="2" w:space="0" w:color="000001"/>
            </w:tcBorders>
            <w:shd w:val="clear" w:color="auto" w:fill="auto"/>
          </w:tcPr>
          <w:p w14:paraId="54B6F216"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23.85 (6.3)</w:t>
            </w:r>
          </w:p>
        </w:tc>
        <w:tc>
          <w:tcPr>
            <w:tcW w:w="1273" w:type="dxa"/>
            <w:tcBorders>
              <w:top w:val="single" w:sz="2" w:space="0" w:color="000001"/>
              <w:left w:val="single" w:sz="2" w:space="0" w:color="000001"/>
              <w:bottom w:val="single" w:sz="2" w:space="0" w:color="000001"/>
            </w:tcBorders>
          </w:tcPr>
          <w:p w14:paraId="3821037B" w14:textId="2938FE40" w:rsidR="00505BF6" w:rsidRPr="00A645AA" w:rsidRDefault="00505BF6" w:rsidP="00505BF6">
            <w:pPr>
              <w:pStyle w:val="TableContents"/>
              <w:spacing w:after="46" w:line="240" w:lineRule="auto"/>
              <w:rPr>
                <w:sz w:val="20"/>
                <w:szCs w:val="20"/>
                <w:lang w:val="en-US"/>
              </w:rPr>
            </w:pPr>
            <w:r w:rsidRPr="00A645AA">
              <w:rPr>
                <w:sz w:val="20"/>
                <w:szCs w:val="20"/>
                <w:lang w:val="en-US"/>
              </w:rPr>
              <w:t>0</w:t>
            </w:r>
          </w:p>
        </w:tc>
        <w:tc>
          <w:tcPr>
            <w:tcW w:w="1176" w:type="dxa"/>
            <w:tcBorders>
              <w:top w:val="single" w:sz="2" w:space="0" w:color="000001"/>
              <w:left w:val="single" w:sz="2" w:space="0" w:color="000001"/>
              <w:bottom w:val="single" w:sz="2" w:space="0" w:color="000001"/>
            </w:tcBorders>
          </w:tcPr>
          <w:p w14:paraId="06FCFF41" w14:textId="67F01446"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97210F5" w14:textId="7C91F8A6" w:rsidR="00505BF6" w:rsidRPr="00A645AA" w:rsidRDefault="00505BF6" w:rsidP="00505BF6">
            <w:pPr>
              <w:pStyle w:val="TableContents"/>
              <w:spacing w:after="46" w:line="240" w:lineRule="auto"/>
              <w:rPr>
                <w:sz w:val="20"/>
                <w:szCs w:val="20"/>
                <w:lang w:val="en-US"/>
              </w:rPr>
            </w:pPr>
            <w:r w:rsidRPr="00A645AA">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8014E1C" w14:textId="467EF08F" w:rsidR="00505BF6" w:rsidRPr="00A645AA" w:rsidRDefault="00505BF6" w:rsidP="00505BF6">
            <w:pPr>
              <w:pStyle w:val="TableContents"/>
              <w:spacing w:after="46" w:line="240" w:lineRule="auto"/>
              <w:rPr>
                <w:sz w:val="20"/>
                <w:szCs w:val="20"/>
                <w:lang w:val="en-US"/>
              </w:rPr>
            </w:pPr>
            <w:r>
              <w:rPr>
                <w:sz w:val="20"/>
                <w:szCs w:val="20"/>
                <w:lang w:val="en-US"/>
              </w:rPr>
              <w:t>2.2 (0.7)</w:t>
            </w:r>
          </w:p>
        </w:tc>
        <w:tc>
          <w:tcPr>
            <w:tcW w:w="1148" w:type="dxa"/>
            <w:tcBorders>
              <w:top w:val="single" w:sz="2" w:space="0" w:color="000001"/>
              <w:left w:val="single" w:sz="2" w:space="0" w:color="000001"/>
              <w:bottom w:val="single" w:sz="2" w:space="0" w:color="000001"/>
              <w:right w:val="single" w:sz="2" w:space="0" w:color="000001"/>
            </w:tcBorders>
          </w:tcPr>
          <w:p w14:paraId="76820C1D" w14:textId="2FD21D3C"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6578304E" w14:textId="7C9CD330" w:rsidR="00505BF6" w:rsidRPr="00A645AA" w:rsidRDefault="00505BF6" w:rsidP="00505BF6">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651E7078" w14:textId="61B485A7" w:rsidR="00505BF6" w:rsidRPr="00A645AA" w:rsidRDefault="00505BF6" w:rsidP="00505BF6">
            <w:pPr>
              <w:pStyle w:val="TableContents"/>
              <w:spacing w:after="46" w:line="240" w:lineRule="auto"/>
              <w:rPr>
                <w:sz w:val="20"/>
                <w:szCs w:val="20"/>
                <w:lang w:val="en-US"/>
              </w:rPr>
            </w:pPr>
            <w:r w:rsidRPr="00A645AA">
              <w:rPr>
                <w:sz w:val="20"/>
                <w:szCs w:val="20"/>
                <w:lang w:val="en-US"/>
              </w:rPr>
              <w:t>34 (52.94)</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BCDA5CD"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22.85 (3.3)</w:t>
            </w:r>
          </w:p>
        </w:tc>
      </w:tr>
      <w:tr w:rsidR="00505BF6" w:rsidRPr="002F40CA" w14:paraId="61B604BE" w14:textId="77777777" w:rsidTr="00D1572F">
        <w:trPr>
          <w:trHeight w:val="275"/>
        </w:trPr>
        <w:tc>
          <w:tcPr>
            <w:tcW w:w="2795" w:type="dxa"/>
            <w:tcBorders>
              <w:top w:val="single" w:sz="2" w:space="0" w:color="000001"/>
              <w:left w:val="single" w:sz="2" w:space="0" w:color="000001"/>
              <w:bottom w:val="single" w:sz="2" w:space="0" w:color="000001"/>
            </w:tcBorders>
            <w:shd w:val="clear" w:color="auto" w:fill="auto"/>
          </w:tcPr>
          <w:p w14:paraId="7558F4CA" w14:textId="7C3957D7"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nicl.2018.09.009","ISBN":"0960-7412","ISSN":"22131582","PMID":"7573304","abstract":"Background: Insight is impaired in the majority of schizophrenia patients. The exact neural correlates of impaired insight remain unclear. We assume that the ability to regulate emotions contributes to having good clinical insight, as patients should be able to regulate their emotional state in such a way that they can adapt adequately in order to cope with impaired functioning and negative stigma associated with a diagnosis of schizophrenia. Numerous studies have shown emotional dysregulation in schizophrenia. We investigated the association between insight and brain activation and connectivity during emotion regulation. Methods: Brain activation during emotion regulation was measured with functional MRI in 30 individuals with schizophrenia. Two emotion regulation strategies were examined: cognitive reappraisal and expressive suppression. Clinical insight was measured with the Schedule for the Assessment of Insight – Expanded, and cognitive insight was measured with the Beck Cognitive Insight Scale. Whole brain random effects multiple regression analyses were conducted to assess the relation between brain activation during emotion regulation and insight. Generalized psychophysiological interaction (gPPI) was used to investigate the relation between task-related connectivity and insight. Results: No significant associations were found between insight and neural correlates of cognitive reappraisal. For clinical insight and suppression, significant positive associations were found between symptom relabeling and activation in the left striatum, thalamus and insula, right insula and caudate, right pre- and postcentral gyrus, left superior occipital gyrus and cuneus and right middle and superior occipital gyrus and cuneus. Furthermore, reduced clinical insight was associated with more connectivity between midline medial frontal gyrus and right middle occipital gyrus. For cognitive insight and suppression, significant positive associations were found between self-reflectiveness and activation in pre- and postcentral gyrus and left middle cingulate gyrus. Conclusions: Our results suggest an association between the capacity to relabel symptoms and activation of brain systems involved in cognitive-emotional control and visual processing of negative stimuli. Furthermore, poorer self-reflectiveness may be associated with brain systems subserving control and execution.","author":[{"dropping-particle":"","family":"Larabi","given":"Daouia I.","non-dropping-particle":"","parse-names":false,"suffix":""},{"dropping-particle":"","family":"Meer","given":"Lisette","non-dropping-particle":"van der","parse-names":false,"suffix":""},{"dropping-particle":"","family":"Pijnenborg","given":"Gerdina H.M.","non-dropping-particle":"","parse-names":false,"suffix":""},{"dropping-particle":"","family":"Ćurčić-Blake","given":"Branislava","non-dropping-particle":"","parse-names":false,"suffix":""},{"dropping-particle":"","family":"Aleman","given":"André","non-dropping-particle":"","parse-names":false,"suffix":""}],"container-title":"NeuroImage: Clinical","id":"ITEM-1","issue":"July","issued":{"date-parts":[["2018"]]},"page":"762-771","title":"Insight and emotion regulation in schizophrenia: A brain activation and functional connectivity study","type":"article-journal","volume":"20"},"uris":["http://www.mendeley.com/documents/?uuid=e0769d67-796c-469b-bd0c-8bdf59709f06"]}],"mendeley":{"formattedCitation":"(Larabi, van der Meer, Pijnenborg, Ćurčić-Blake, &amp; Aleman, 2018)","manualFormatting":"Larabi et al., 2018","plainTextFormattedCitation":"(Larabi, van der Meer, Pijnenborg, Ćurčić-Blake, &amp; Aleman, 2018)","previouslyFormattedCitation":"(Larabi, van der Meer, Pijnenborg, Ćurčić-Blake, &amp; Aleman, 2018)"},"properties":{"noteIndex":0},"schema":"https://github.com/citation-style-language/schema/raw/master/csl-citation.json"}</w:instrText>
            </w:r>
            <w:r w:rsidRPr="00A645AA">
              <w:rPr>
                <w:sz w:val="20"/>
                <w:szCs w:val="20"/>
              </w:rPr>
              <w:fldChar w:fldCharType="separate"/>
            </w:r>
            <w:r w:rsidRPr="00A645AA">
              <w:rPr>
                <w:noProof/>
                <w:sz w:val="20"/>
                <w:szCs w:val="20"/>
              </w:rPr>
              <w:t>Larabi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09C36AC" w14:textId="6F8D89F7" w:rsidR="00505BF6" w:rsidRPr="00A645AA" w:rsidRDefault="00505BF6" w:rsidP="00505BF6">
            <w:pPr>
              <w:pStyle w:val="TableContents"/>
              <w:spacing w:after="46" w:line="240" w:lineRule="auto"/>
              <w:rPr>
                <w:sz w:val="20"/>
                <w:szCs w:val="20"/>
                <w:lang w:val="en-GB"/>
              </w:rPr>
            </w:pPr>
            <w:r w:rsidRPr="00A645AA">
              <w:rPr>
                <w:sz w:val="20"/>
                <w:szCs w:val="20"/>
                <w:lang w:val="en-GB"/>
              </w:rPr>
              <w:t>35 (74.29)</w:t>
            </w:r>
          </w:p>
        </w:tc>
        <w:tc>
          <w:tcPr>
            <w:tcW w:w="1162" w:type="dxa"/>
            <w:tcBorders>
              <w:top w:val="single" w:sz="2" w:space="0" w:color="000001"/>
              <w:left w:val="single" w:sz="2" w:space="0" w:color="000001"/>
              <w:bottom w:val="single" w:sz="2" w:space="0" w:color="000001"/>
            </w:tcBorders>
            <w:shd w:val="clear" w:color="auto" w:fill="auto"/>
          </w:tcPr>
          <w:p w14:paraId="43EA322F"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 (10.16)</w:t>
            </w:r>
          </w:p>
        </w:tc>
        <w:tc>
          <w:tcPr>
            <w:tcW w:w="1273" w:type="dxa"/>
            <w:tcBorders>
              <w:top w:val="single" w:sz="2" w:space="0" w:color="000001"/>
              <w:left w:val="single" w:sz="2" w:space="0" w:color="000001"/>
              <w:bottom w:val="single" w:sz="2" w:space="0" w:color="000001"/>
            </w:tcBorders>
          </w:tcPr>
          <w:p w14:paraId="48226B6C" w14:textId="0A7EB5F8" w:rsidR="00505BF6" w:rsidRPr="00A645AA" w:rsidRDefault="00505BF6" w:rsidP="00505BF6">
            <w:pPr>
              <w:pStyle w:val="TableContents"/>
              <w:spacing w:after="46" w:line="240" w:lineRule="auto"/>
              <w:rPr>
                <w:sz w:val="20"/>
                <w:szCs w:val="20"/>
                <w:lang w:val="en-GB"/>
              </w:rPr>
            </w:pPr>
            <w:r w:rsidRPr="00A645AA">
              <w:rPr>
                <w:sz w:val="20"/>
                <w:szCs w:val="20"/>
                <w:lang w:val="en-GB"/>
              </w:rPr>
              <w:t>94.29</w:t>
            </w:r>
          </w:p>
        </w:tc>
        <w:tc>
          <w:tcPr>
            <w:tcW w:w="1176" w:type="dxa"/>
            <w:tcBorders>
              <w:top w:val="single" w:sz="2" w:space="0" w:color="000001"/>
              <w:left w:val="single" w:sz="2" w:space="0" w:color="000001"/>
              <w:bottom w:val="single" w:sz="2" w:space="0" w:color="000001"/>
            </w:tcBorders>
          </w:tcPr>
          <w:p w14:paraId="4DADBEF9" w14:textId="09D9905D" w:rsidR="00505BF6" w:rsidRPr="00A645AA" w:rsidRDefault="00505BF6" w:rsidP="00505BF6">
            <w:pPr>
              <w:pStyle w:val="TableContents"/>
              <w:spacing w:after="46" w:line="240" w:lineRule="auto"/>
              <w:rPr>
                <w:sz w:val="20"/>
                <w:szCs w:val="20"/>
                <w:lang w:val="en-GB"/>
              </w:rPr>
            </w:pPr>
            <w:r>
              <w:rPr>
                <w:sz w:val="20"/>
                <w:szCs w:val="20"/>
                <w:lang w:val="en-GB"/>
              </w:rPr>
              <w:t>11.1 (8.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A941CC7" w14:textId="32D91956" w:rsidR="00505BF6" w:rsidRPr="00A645AA" w:rsidRDefault="00505BF6" w:rsidP="00505BF6">
            <w:pPr>
              <w:pStyle w:val="TableContents"/>
              <w:spacing w:after="46" w:line="240" w:lineRule="auto"/>
              <w:rPr>
                <w:sz w:val="20"/>
                <w:szCs w:val="20"/>
                <w:lang w:val="en-GB"/>
              </w:rPr>
            </w:pPr>
            <w:r w:rsidRPr="00A645AA">
              <w:rPr>
                <w:sz w:val="20"/>
                <w:szCs w:val="20"/>
                <w:lang w:val="en-GB"/>
              </w:rPr>
              <w:t>57.9 (14.71)</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F20C0C0" w14:textId="186C80F8" w:rsidR="00505BF6" w:rsidRPr="00A645AA" w:rsidRDefault="00505BF6" w:rsidP="00505BF6">
            <w:pPr>
              <w:pStyle w:val="TableContents"/>
              <w:spacing w:after="46" w:line="240" w:lineRule="auto"/>
              <w:rPr>
                <w:sz w:val="20"/>
                <w:szCs w:val="20"/>
                <w:lang w:val="en-GB"/>
              </w:rPr>
            </w:pPr>
            <w:r>
              <w:rPr>
                <w:sz w:val="20"/>
                <w:szCs w:val="20"/>
                <w:lang w:val="en-GB"/>
              </w:rPr>
              <w:t>14.47 (5.47)</w:t>
            </w:r>
          </w:p>
        </w:tc>
        <w:tc>
          <w:tcPr>
            <w:tcW w:w="1148" w:type="dxa"/>
            <w:tcBorders>
              <w:top w:val="single" w:sz="2" w:space="0" w:color="000001"/>
              <w:left w:val="single" w:sz="2" w:space="0" w:color="000001"/>
              <w:bottom w:val="single" w:sz="2" w:space="0" w:color="000001"/>
              <w:right w:val="single" w:sz="2" w:space="0" w:color="000001"/>
            </w:tcBorders>
          </w:tcPr>
          <w:p w14:paraId="06EC3365" w14:textId="0719E74B" w:rsidR="00505BF6" w:rsidRPr="00A645AA" w:rsidRDefault="00505BF6" w:rsidP="00505BF6">
            <w:pPr>
              <w:pStyle w:val="TableContents"/>
              <w:spacing w:after="46" w:line="240" w:lineRule="auto"/>
              <w:rPr>
                <w:sz w:val="20"/>
                <w:szCs w:val="20"/>
                <w:lang w:val="en-GB"/>
              </w:rPr>
            </w:pPr>
            <w:r>
              <w:rPr>
                <w:sz w:val="20"/>
                <w:szCs w:val="20"/>
                <w:lang w:val="en-GB"/>
              </w:rPr>
              <w:t>14.27 (4.61)</w:t>
            </w:r>
          </w:p>
        </w:tc>
        <w:tc>
          <w:tcPr>
            <w:tcW w:w="1175" w:type="dxa"/>
            <w:tcBorders>
              <w:top w:val="single" w:sz="2" w:space="0" w:color="000001"/>
              <w:left w:val="single" w:sz="2" w:space="0" w:color="000001"/>
              <w:bottom w:val="single" w:sz="2" w:space="0" w:color="000001"/>
              <w:right w:val="single" w:sz="2" w:space="0" w:color="000001"/>
            </w:tcBorders>
          </w:tcPr>
          <w:p w14:paraId="5357C7B1" w14:textId="0C96090E" w:rsidR="00505BF6" w:rsidRPr="00A645AA" w:rsidRDefault="00505BF6" w:rsidP="00505BF6">
            <w:pPr>
              <w:pStyle w:val="TableContents"/>
              <w:spacing w:after="46" w:line="240" w:lineRule="auto"/>
              <w:rPr>
                <w:sz w:val="20"/>
                <w:szCs w:val="20"/>
                <w:lang w:val="en-GB"/>
              </w:rPr>
            </w:pPr>
            <w:r>
              <w:rPr>
                <w:sz w:val="20"/>
                <w:szCs w:val="20"/>
                <w:lang w:val="en-GB"/>
              </w:rPr>
              <w:t>29.17 (7.73)</w:t>
            </w:r>
          </w:p>
        </w:tc>
        <w:tc>
          <w:tcPr>
            <w:tcW w:w="1092" w:type="dxa"/>
            <w:tcBorders>
              <w:top w:val="single" w:sz="2" w:space="0" w:color="000001"/>
              <w:left w:val="single" w:sz="2" w:space="0" w:color="000001"/>
              <w:bottom w:val="single" w:sz="2" w:space="0" w:color="000001"/>
            </w:tcBorders>
            <w:shd w:val="clear" w:color="auto" w:fill="auto"/>
          </w:tcPr>
          <w:p w14:paraId="568F8A5F" w14:textId="4EE21BF8" w:rsidR="00505BF6" w:rsidRPr="00A645AA" w:rsidRDefault="00505BF6" w:rsidP="00505BF6">
            <w:pPr>
              <w:pStyle w:val="TableContents"/>
              <w:spacing w:after="46" w:line="240" w:lineRule="auto"/>
              <w:rPr>
                <w:sz w:val="20"/>
                <w:szCs w:val="20"/>
                <w:lang w:val="en-GB"/>
              </w:rPr>
            </w:pPr>
            <w:r w:rsidRPr="00A645AA">
              <w:rPr>
                <w:sz w:val="20"/>
                <w:szCs w:val="20"/>
                <w:lang w:val="en-GB"/>
              </w:rPr>
              <w:t>16 (62.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BBC4BD5"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3.6 (11.11)</w:t>
            </w:r>
          </w:p>
        </w:tc>
      </w:tr>
      <w:tr w:rsidR="0081744A" w:rsidRPr="002F40CA" w14:paraId="0894FACD" w14:textId="77777777" w:rsidTr="00D1572F">
        <w:trPr>
          <w:trHeight w:val="275"/>
        </w:trPr>
        <w:tc>
          <w:tcPr>
            <w:tcW w:w="2795" w:type="dxa"/>
            <w:tcBorders>
              <w:top w:val="single" w:sz="2" w:space="0" w:color="000001"/>
              <w:left w:val="single" w:sz="2" w:space="0" w:color="000001"/>
              <w:bottom w:val="single" w:sz="2" w:space="0" w:color="000001"/>
            </w:tcBorders>
            <w:shd w:val="clear" w:color="auto" w:fill="auto"/>
          </w:tcPr>
          <w:p w14:paraId="6CF26A6D" w14:textId="7DE39531" w:rsidR="0081744A" w:rsidRPr="00A645AA" w:rsidRDefault="0081744A"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pscychresns.2009.08.003","ISSN":"09254927","PMID":"20080395","abstract":"Empathy deficits might play a role in social dysfunction in schizophrenia. However, few studies have investigated the neuroanatomical underpinnings of the subcomponents of empathy in schizophrenia. This study investigated the hemodynamic responses to three subcomponents of empathy in patients with schizophrenia (N = 15) and healthy volunteers (N = 18), performing an empathy cartoon task during functional magnetic resonance imaging. The experiment used a block design with four conditions: cognitive, emotional, and inhibitory empathy, and physical causality control. Data were analyzed by comparing the blood-oxygen-level-dependent (BOLD) signal activation between the two groups. The cognitive empathy condition activated the right temporal pole to a lesser extent in the patient group than in comparison subjects. In the emotional and inhibitory conditions, the patients showed greater activation in the left insula and in the right middle/inferior frontal cortex, respectively. These findings add to our understanding of the impaired empathy in patients with schizophrenia by identifying a multi-level cortical dysfunction that underlies a deficit in each subcomponent of empathy and highlighting the importance of the fronto-temporal cortical network in ability to empathize. © 2009 Elsevier Ireland Ltd. All rights reserved.","author":[{"dropping-particle":"","family":"Lee","given":"Seung Jae","non-dropping-particle":"","parse-names":false,"suffix":""},{"dropping-particle":"","family":"Kang","given":"Do Hyung","non-dropping-particle":"","parse-names":false,"suffix":""},{"dropping-particle":"","family":"Kim","given":"Chi Won","non-dropping-particle":"","parse-names":false,"suffix":""},{"dropping-particle":"","family":"Gu","given":"Bon Mi","non-dropping-particle":"","parse-names":false,"suffix":""},{"dropping-particle":"","family":"Park","given":"Ji Young","non-dropping-particle":"","parse-names":false,"suffix":""},{"dropping-particle":"","family":"Choi","given":"Chi Hoon","non-dropping-particle":"","parse-names":false,"suffix":""},{"dropping-particle":"","family":"Shin","given":"Na Young","non-dropping-particle":"","parse-names":false,"suffix":""},{"dropping-particle":"","family":"Lee","given":"Jong Min","non-dropping-particle":"","parse-names":false,"suffix":""},{"dropping-particle":"","family":"Kwon","given":"Jun Soo","non-dropping-particle":"","parse-names":false,"suffix":""}],"container-title":"Psychiatry Research - Neuroimaging","id":"ITEM-1","issue":"2","issued":{"date-parts":[["2010","2","28"]]},"page":"121-129","publisher":"Elsevier","title":"Multi-level comparison of empathy in schizophrenia: An fMRI study of a cartoon task","type":"article-journal","volume":"181"},"uris":["http://www.mendeley.com/documents/?uuid=da842098-8a50-3379-82e8-eb3b631a1968"]}],"mendeley":{"formattedCitation":"(S. J. Lee et al., 2010)","manualFormatting":"Lee et al., 2010","plainTextFormattedCitation":"(S. J. Lee et al., 2010)","previouslyFormattedCitation":"(S. J. Lee et al., 2010)"},"properties":{"noteIndex":0},"schema":"https://github.com/citation-style-language/schema/raw/master/csl-citation.json"}</w:instrText>
            </w:r>
            <w:r>
              <w:rPr>
                <w:sz w:val="20"/>
                <w:szCs w:val="20"/>
              </w:rPr>
              <w:fldChar w:fldCharType="separate"/>
            </w:r>
            <w:r w:rsidRPr="0081744A">
              <w:rPr>
                <w:noProof/>
                <w:sz w:val="20"/>
                <w:szCs w:val="20"/>
              </w:rPr>
              <w:t>Lee et al., 2010</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AE9C6E7" w14:textId="635793BC" w:rsidR="0081744A" w:rsidRPr="00A645AA" w:rsidRDefault="0081744A" w:rsidP="00505BF6">
            <w:pPr>
              <w:pStyle w:val="TableContents"/>
              <w:spacing w:after="46" w:line="240" w:lineRule="auto"/>
              <w:rPr>
                <w:sz w:val="20"/>
                <w:szCs w:val="20"/>
                <w:lang w:val="en-GB"/>
              </w:rPr>
            </w:pPr>
            <w:r>
              <w:rPr>
                <w:sz w:val="20"/>
                <w:szCs w:val="20"/>
                <w:lang w:val="en-GB"/>
              </w:rPr>
              <w:t>15 (46.67)</w:t>
            </w:r>
          </w:p>
        </w:tc>
        <w:tc>
          <w:tcPr>
            <w:tcW w:w="1162" w:type="dxa"/>
            <w:tcBorders>
              <w:top w:val="single" w:sz="2" w:space="0" w:color="000001"/>
              <w:left w:val="single" w:sz="2" w:space="0" w:color="000001"/>
              <w:bottom w:val="single" w:sz="2" w:space="0" w:color="000001"/>
            </w:tcBorders>
            <w:shd w:val="clear" w:color="auto" w:fill="auto"/>
          </w:tcPr>
          <w:p w14:paraId="65805B6A" w14:textId="5405A556" w:rsidR="0081744A" w:rsidRPr="00A645AA" w:rsidRDefault="0081744A" w:rsidP="00505BF6">
            <w:pPr>
              <w:pStyle w:val="TableContents"/>
              <w:spacing w:after="46" w:line="240" w:lineRule="auto"/>
              <w:rPr>
                <w:sz w:val="20"/>
                <w:szCs w:val="20"/>
                <w:lang w:val="en-GB"/>
              </w:rPr>
            </w:pPr>
            <w:r>
              <w:rPr>
                <w:sz w:val="20"/>
                <w:szCs w:val="20"/>
                <w:lang w:val="en-GB"/>
              </w:rPr>
              <w:t>26 (4.3)</w:t>
            </w:r>
          </w:p>
        </w:tc>
        <w:tc>
          <w:tcPr>
            <w:tcW w:w="1273" w:type="dxa"/>
            <w:tcBorders>
              <w:top w:val="single" w:sz="2" w:space="0" w:color="000001"/>
              <w:left w:val="single" w:sz="2" w:space="0" w:color="000001"/>
              <w:bottom w:val="single" w:sz="2" w:space="0" w:color="000001"/>
            </w:tcBorders>
          </w:tcPr>
          <w:p w14:paraId="083FE700" w14:textId="509EB333" w:rsidR="0081744A" w:rsidRPr="00A645AA" w:rsidRDefault="0081744A"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168D9749" w14:textId="66B74EA0" w:rsidR="0081744A" w:rsidRDefault="0081744A" w:rsidP="00505BF6">
            <w:pPr>
              <w:pStyle w:val="TableContents"/>
              <w:spacing w:after="46" w:line="240" w:lineRule="auto"/>
              <w:rPr>
                <w:sz w:val="20"/>
                <w:szCs w:val="20"/>
                <w:lang w:val="en-GB"/>
              </w:rPr>
            </w:pPr>
            <w:r>
              <w:rPr>
                <w:sz w:val="20"/>
                <w:szCs w:val="20"/>
                <w:lang w:val="en-GB"/>
              </w:rPr>
              <w:t>4.6 (3.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0F18C68" w14:textId="36E9DB06" w:rsidR="0081744A" w:rsidRPr="00A645AA" w:rsidRDefault="0081744A" w:rsidP="00505BF6">
            <w:pPr>
              <w:pStyle w:val="TableContents"/>
              <w:spacing w:after="46" w:line="240" w:lineRule="auto"/>
              <w:rPr>
                <w:sz w:val="20"/>
                <w:szCs w:val="20"/>
                <w:lang w:val="en-GB"/>
              </w:rPr>
            </w:pPr>
            <w:r>
              <w:rPr>
                <w:sz w:val="20"/>
                <w:szCs w:val="20"/>
                <w:lang w:val="en-GB"/>
              </w:rPr>
              <w:t>59.1 (13.5)</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DA45728" w14:textId="6743802F" w:rsidR="0081744A" w:rsidRDefault="0081744A" w:rsidP="00505BF6">
            <w:pPr>
              <w:pStyle w:val="TableContents"/>
              <w:spacing w:after="46" w:line="240" w:lineRule="auto"/>
              <w:rPr>
                <w:sz w:val="20"/>
                <w:szCs w:val="20"/>
                <w:lang w:val="en-GB"/>
              </w:rPr>
            </w:pPr>
            <w:r>
              <w:rPr>
                <w:sz w:val="20"/>
                <w:szCs w:val="20"/>
                <w:lang w:val="en-GB"/>
              </w:rPr>
              <w:t>13.1 (5.1)</w:t>
            </w:r>
          </w:p>
        </w:tc>
        <w:tc>
          <w:tcPr>
            <w:tcW w:w="1148" w:type="dxa"/>
            <w:tcBorders>
              <w:top w:val="single" w:sz="2" w:space="0" w:color="000001"/>
              <w:left w:val="single" w:sz="2" w:space="0" w:color="000001"/>
              <w:bottom w:val="single" w:sz="2" w:space="0" w:color="000001"/>
              <w:right w:val="single" w:sz="2" w:space="0" w:color="000001"/>
            </w:tcBorders>
          </w:tcPr>
          <w:p w14:paraId="04B09085" w14:textId="76024AD2" w:rsidR="0081744A" w:rsidRDefault="0081744A" w:rsidP="00505BF6">
            <w:pPr>
              <w:pStyle w:val="TableContents"/>
              <w:spacing w:after="46" w:line="240" w:lineRule="auto"/>
              <w:rPr>
                <w:sz w:val="20"/>
                <w:szCs w:val="20"/>
                <w:lang w:val="en-GB"/>
              </w:rPr>
            </w:pPr>
            <w:r>
              <w:rPr>
                <w:sz w:val="20"/>
                <w:szCs w:val="20"/>
                <w:lang w:val="en-GB"/>
              </w:rPr>
              <w:t>15.4 (4.1)</w:t>
            </w:r>
          </w:p>
        </w:tc>
        <w:tc>
          <w:tcPr>
            <w:tcW w:w="1175" w:type="dxa"/>
            <w:tcBorders>
              <w:top w:val="single" w:sz="2" w:space="0" w:color="000001"/>
              <w:left w:val="single" w:sz="2" w:space="0" w:color="000001"/>
              <w:bottom w:val="single" w:sz="2" w:space="0" w:color="000001"/>
              <w:right w:val="single" w:sz="2" w:space="0" w:color="000001"/>
            </w:tcBorders>
          </w:tcPr>
          <w:p w14:paraId="04A502E1" w14:textId="62759410" w:rsidR="0081744A" w:rsidRDefault="0081744A" w:rsidP="00505BF6">
            <w:pPr>
              <w:pStyle w:val="TableContents"/>
              <w:spacing w:after="46" w:line="240" w:lineRule="auto"/>
              <w:rPr>
                <w:sz w:val="20"/>
                <w:szCs w:val="20"/>
                <w:lang w:val="en-GB"/>
              </w:rPr>
            </w:pPr>
            <w:r>
              <w:rPr>
                <w:sz w:val="20"/>
                <w:szCs w:val="20"/>
                <w:lang w:val="en-GB"/>
              </w:rPr>
              <w:t>30.6 (6.8)</w:t>
            </w:r>
          </w:p>
        </w:tc>
        <w:tc>
          <w:tcPr>
            <w:tcW w:w="1092" w:type="dxa"/>
            <w:tcBorders>
              <w:top w:val="single" w:sz="2" w:space="0" w:color="000001"/>
              <w:left w:val="single" w:sz="2" w:space="0" w:color="000001"/>
              <w:bottom w:val="single" w:sz="2" w:space="0" w:color="000001"/>
            </w:tcBorders>
            <w:shd w:val="clear" w:color="auto" w:fill="auto"/>
          </w:tcPr>
          <w:p w14:paraId="496C2CEE" w14:textId="5D0973D4" w:rsidR="0081744A" w:rsidRPr="00A645AA" w:rsidRDefault="0081744A" w:rsidP="00505BF6">
            <w:pPr>
              <w:pStyle w:val="TableContents"/>
              <w:spacing w:after="46" w:line="240" w:lineRule="auto"/>
              <w:rPr>
                <w:sz w:val="20"/>
                <w:szCs w:val="20"/>
                <w:lang w:val="en-GB"/>
              </w:rPr>
            </w:pPr>
            <w:r>
              <w:rPr>
                <w:sz w:val="20"/>
                <w:szCs w:val="20"/>
                <w:lang w:val="en-GB"/>
              </w:rPr>
              <w:t>18 (5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6049355" w14:textId="28DC4F98" w:rsidR="0081744A" w:rsidRPr="00A645AA" w:rsidRDefault="0081744A" w:rsidP="00505BF6">
            <w:pPr>
              <w:pStyle w:val="TableContents"/>
              <w:spacing w:after="46" w:line="240" w:lineRule="auto"/>
              <w:rPr>
                <w:sz w:val="20"/>
                <w:szCs w:val="20"/>
                <w:lang w:val="en-GB"/>
              </w:rPr>
            </w:pPr>
            <w:r>
              <w:rPr>
                <w:sz w:val="20"/>
                <w:szCs w:val="20"/>
                <w:lang w:val="en-GB"/>
              </w:rPr>
              <w:t>25.8 (2.2)</w:t>
            </w:r>
          </w:p>
        </w:tc>
      </w:tr>
      <w:tr w:rsidR="0081744A" w:rsidRPr="002F40CA" w14:paraId="1A7AF209" w14:textId="77777777" w:rsidTr="00D1572F">
        <w:trPr>
          <w:trHeight w:val="275"/>
        </w:trPr>
        <w:tc>
          <w:tcPr>
            <w:tcW w:w="2795" w:type="dxa"/>
            <w:tcBorders>
              <w:top w:val="single" w:sz="2" w:space="0" w:color="000001"/>
              <w:left w:val="single" w:sz="2" w:space="0" w:color="000001"/>
              <w:bottom w:val="single" w:sz="2" w:space="0" w:color="000001"/>
            </w:tcBorders>
            <w:shd w:val="clear" w:color="auto" w:fill="auto"/>
          </w:tcPr>
          <w:p w14:paraId="7063583F" w14:textId="6A610ED4" w:rsidR="0081744A" w:rsidRPr="00A645AA" w:rsidRDefault="0081744A"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80/17470919.2011.620774","ISSN":"17470919","PMID":"22050432","abstract":"Background: Although previous behavioral studies have shown that schizophrenia patients have impaired theory of mind (ToM), the neural mechanisms associated with this impairment are poorly understood. This study aimed to identify the neural mechanisms of ToM in schizophrenia, using functional magnetic resonance imaging (fMRI) with a belief attribution task. Methods: In the scanner, 12 schizophrenia patients and 13 healthy control subjects performed the belief attribution task with three conditions: a false belief condition, a false photograph condition, and a simple reading condition. Results: For the false belief versus simple reading conditions, schizophrenia patients showed reduced neural activation in areas including the temporoparietal junction (TPJ) and medial prefrontal cortex (MPFC) compared with controls. Further, during the false belief versus false photograph conditions, we observed increased activations in the TPJ and the MPFC in healthy controls, but not in schizophrenia patients. For the false photograph versus simple reading condition, both groups showed comparable neural activations. Conclusions: Schizophrenia patients showed reduced task-related activation in the TPJ and the MPFC during the false belief condition compared with controls, but not for the false photograph condition. This pattern suggests that reduced activation in these regions is associated with, and specific to, impaired ToM in schizophrenia. © 2011 Copyright 2011 Psychology Press, an imprint of the Taylor &amp; Francis Group, an Informa business.","author":[{"dropping-particle":"","family":"Lee","given":"Junghee","non-dropping-particle":"","parse-names":false,"suffix":""},{"dropping-particle":"","family":"Quintana","given":"Javier","non-dropping-particle":"","parse-names":false,"suffix":""},{"dropping-particle":"","family":"Nori","given":"Poorang","non-dropping-particle":"","parse-names":false,"suffix":""},{"dropping-particle":"","family":"Green","given":"Michael F.","non-dropping-particle":"","parse-names":false,"suffix":""}],"container-title":"Social Neuroscience","id":"ITEM-1","issue":"5-6","issued":{"date-parts":[["2011","10"]]},"page":"569-581","publisher":"NIH Public Access","title":"Theory of mind in schizophrenia: Exploring neural mechanisms of belief attribution","type":"article-journal","volume":"6"},"uris":["http://www.mendeley.com/documents/?uuid=23adaab6-5f2c-3da1-a64a-2b2382257331"]}],"mendeley":{"formattedCitation":"(Junghee Lee, Quintana, Nori, &amp; Green, 2011)","manualFormatting":"Lee et al., 2011","plainTextFormattedCitation":"(Junghee Lee, Quintana, Nori, &amp; Green, 2011)","previouslyFormattedCitation":"(Junghee Lee, Quintana, Nori, &amp; Green, 2011)"},"properties":{"noteIndex":0},"schema":"https://github.com/citation-style-language/schema/raw/master/csl-citation.json"}</w:instrText>
            </w:r>
            <w:r>
              <w:rPr>
                <w:sz w:val="20"/>
                <w:szCs w:val="20"/>
              </w:rPr>
              <w:fldChar w:fldCharType="separate"/>
            </w:r>
            <w:r w:rsidRPr="0081744A">
              <w:rPr>
                <w:noProof/>
                <w:sz w:val="20"/>
                <w:szCs w:val="20"/>
              </w:rPr>
              <w:t>Lee et al., 2011</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E3D626C" w14:textId="1F753E8B" w:rsidR="0081744A" w:rsidRPr="00A645AA" w:rsidRDefault="0081744A" w:rsidP="00505BF6">
            <w:pPr>
              <w:pStyle w:val="TableContents"/>
              <w:spacing w:after="46" w:line="240" w:lineRule="auto"/>
              <w:rPr>
                <w:sz w:val="20"/>
                <w:szCs w:val="20"/>
                <w:lang w:val="en-GB"/>
              </w:rPr>
            </w:pPr>
            <w:r>
              <w:rPr>
                <w:sz w:val="20"/>
                <w:szCs w:val="20"/>
                <w:lang w:val="en-GB"/>
              </w:rPr>
              <w:t>12 (83.33)</w:t>
            </w:r>
          </w:p>
        </w:tc>
        <w:tc>
          <w:tcPr>
            <w:tcW w:w="1162" w:type="dxa"/>
            <w:tcBorders>
              <w:top w:val="single" w:sz="2" w:space="0" w:color="000001"/>
              <w:left w:val="single" w:sz="2" w:space="0" w:color="000001"/>
              <w:bottom w:val="single" w:sz="2" w:space="0" w:color="000001"/>
            </w:tcBorders>
            <w:shd w:val="clear" w:color="auto" w:fill="auto"/>
          </w:tcPr>
          <w:p w14:paraId="03F594B1" w14:textId="31314593" w:rsidR="0081744A" w:rsidRPr="00A645AA" w:rsidRDefault="0081744A" w:rsidP="00505BF6">
            <w:pPr>
              <w:pStyle w:val="TableContents"/>
              <w:spacing w:after="46" w:line="240" w:lineRule="auto"/>
              <w:rPr>
                <w:sz w:val="20"/>
                <w:szCs w:val="20"/>
                <w:lang w:val="en-GB"/>
              </w:rPr>
            </w:pPr>
            <w:r>
              <w:rPr>
                <w:sz w:val="20"/>
                <w:szCs w:val="20"/>
                <w:lang w:val="en-GB"/>
              </w:rPr>
              <w:t>38.3 (10.7)</w:t>
            </w:r>
          </w:p>
        </w:tc>
        <w:tc>
          <w:tcPr>
            <w:tcW w:w="1273" w:type="dxa"/>
            <w:tcBorders>
              <w:top w:val="single" w:sz="2" w:space="0" w:color="000001"/>
              <w:left w:val="single" w:sz="2" w:space="0" w:color="000001"/>
              <w:bottom w:val="single" w:sz="2" w:space="0" w:color="000001"/>
            </w:tcBorders>
          </w:tcPr>
          <w:p w14:paraId="7F55FA67" w14:textId="1A1C3BFF" w:rsidR="0081744A" w:rsidRPr="00A645AA" w:rsidRDefault="0081744A" w:rsidP="00505BF6">
            <w:pPr>
              <w:pStyle w:val="TableContents"/>
              <w:spacing w:after="46" w:line="240" w:lineRule="auto"/>
              <w:rPr>
                <w:sz w:val="20"/>
                <w:szCs w:val="20"/>
                <w:lang w:val="en-GB"/>
              </w:rPr>
            </w:pPr>
            <w:r>
              <w:rPr>
                <w:sz w:val="20"/>
                <w:szCs w:val="20"/>
                <w:lang w:val="en-GB"/>
              </w:rPr>
              <w:t>NA</w:t>
            </w:r>
          </w:p>
        </w:tc>
        <w:tc>
          <w:tcPr>
            <w:tcW w:w="1176" w:type="dxa"/>
            <w:tcBorders>
              <w:top w:val="single" w:sz="2" w:space="0" w:color="000001"/>
              <w:left w:val="single" w:sz="2" w:space="0" w:color="000001"/>
              <w:bottom w:val="single" w:sz="2" w:space="0" w:color="000001"/>
            </w:tcBorders>
          </w:tcPr>
          <w:p w14:paraId="207432C9" w14:textId="6BE81275" w:rsidR="0081744A" w:rsidRDefault="0081744A"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4CD1C1E" w14:textId="78E70765" w:rsidR="0081744A" w:rsidRPr="00A645AA" w:rsidRDefault="0081744A"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BBC6F3B" w14:textId="58509885" w:rsidR="0081744A" w:rsidRDefault="0081744A"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37041D73" w14:textId="15C2D255" w:rsidR="0081744A" w:rsidRDefault="0081744A"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33EA97B9" w14:textId="53F8DB38" w:rsidR="0081744A" w:rsidRDefault="0081744A"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49CB70F8" w14:textId="4C852537" w:rsidR="0081744A" w:rsidRPr="00A645AA" w:rsidRDefault="0081744A" w:rsidP="00505BF6">
            <w:pPr>
              <w:pStyle w:val="TableContents"/>
              <w:spacing w:after="46" w:line="240" w:lineRule="auto"/>
              <w:rPr>
                <w:sz w:val="20"/>
                <w:szCs w:val="20"/>
                <w:lang w:val="en-GB"/>
              </w:rPr>
            </w:pPr>
            <w:r>
              <w:rPr>
                <w:sz w:val="20"/>
                <w:szCs w:val="20"/>
                <w:lang w:val="en-GB"/>
              </w:rPr>
              <w:t>13 (76.92)</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CB9AEFD" w14:textId="7F0C58B0" w:rsidR="0081744A" w:rsidRPr="00A645AA" w:rsidRDefault="0081744A" w:rsidP="00505BF6">
            <w:pPr>
              <w:pStyle w:val="TableContents"/>
              <w:spacing w:after="46" w:line="240" w:lineRule="auto"/>
              <w:rPr>
                <w:sz w:val="20"/>
                <w:szCs w:val="20"/>
                <w:lang w:val="en-GB"/>
              </w:rPr>
            </w:pPr>
            <w:r>
              <w:rPr>
                <w:sz w:val="20"/>
                <w:szCs w:val="20"/>
                <w:lang w:val="en-GB"/>
              </w:rPr>
              <w:t>42.5 (7.7)</w:t>
            </w:r>
          </w:p>
        </w:tc>
      </w:tr>
      <w:tr w:rsidR="0081744A" w:rsidRPr="002F40CA" w14:paraId="0FA1F5C8" w14:textId="77777777" w:rsidTr="00D1572F">
        <w:trPr>
          <w:trHeight w:val="275"/>
        </w:trPr>
        <w:tc>
          <w:tcPr>
            <w:tcW w:w="2795" w:type="dxa"/>
            <w:tcBorders>
              <w:top w:val="single" w:sz="2" w:space="0" w:color="000001"/>
              <w:left w:val="single" w:sz="2" w:space="0" w:color="000001"/>
              <w:bottom w:val="single" w:sz="2" w:space="0" w:color="000001"/>
            </w:tcBorders>
            <w:shd w:val="clear" w:color="auto" w:fill="auto"/>
          </w:tcPr>
          <w:p w14:paraId="22C2BEA1" w14:textId="6B9725EB" w:rsidR="0081744A" w:rsidRPr="00A645AA" w:rsidRDefault="0081744A" w:rsidP="00505BF6">
            <w:pPr>
              <w:spacing w:after="46" w:line="240" w:lineRule="auto"/>
              <w:rPr>
                <w:sz w:val="20"/>
                <w:szCs w:val="20"/>
              </w:rPr>
            </w:pPr>
            <w:r>
              <w:rPr>
                <w:sz w:val="20"/>
                <w:szCs w:val="20"/>
              </w:rPr>
              <w:fldChar w:fldCharType="begin" w:fldLock="1"/>
            </w:r>
            <w:r w:rsidR="00FE75DB">
              <w:rPr>
                <w:sz w:val="20"/>
                <w:szCs w:val="20"/>
              </w:rPr>
              <w:instrText>ADDIN CSL_CITATION {"citationItems":[{"id":"ITEM-1","itemData":{"DOI":"10.1080/17470919.2014.907202","ISSN":"17470927","PMID":"24731078","abstract":"Patients with schizophrenia often show abnormal social interactions, which may explain their social exclusion behaviors. This study aimed to elucidate patients' brain responses to social rejection in an interactive situation. Fifteen patients with schizophrenia and 16 healthy controls participated in the functional magnetic resonance imaging experiment with the virtual handshake task, in which socially interacting contents such as acceptance and refusal of handshaking were implemented. Responses to the refusal versus acceptance conditions were evaluated and compared between the two groups. Controls revealed higher activity in the refusal condition compared to the acceptance condition in the right superior temporal sulcus, whereas patients showed higher activity in the prefrontal regions, including the frontopolar cortex. In patients, contrast activities of the right superior temporal sulcus were inversely correlated with the severity of schizophrenic symptoms, whereas contrast activities of the left frontopolar cortex were positively correlated with the current anxiety scores. The superior temporal sulcus hypoactivity and frontopolar hyperactivity of patients with schizophrenia in social rejection situations may suggest the presence of mentalizing deficits in negative social situations and inefficient processes of socially aberrant stimuli, respectively. These abnormalities may be one of the neural bases of distorted or paranoid beliefs in schizophrenia. © 2014 © 2014 Taylor &amp; Francis.","author":[{"dropping-particle":"","family":"Lee","given":"Hyeongrae","non-dropping-particle":"","parse-names":false,"suffix":""},{"dropping-particle":"","family":"Ku","given":"Jeonghun","non-dropping-particle":"","parse-names":false,"suffix":""},{"dropping-particle":"","family":"Kim","given":"Joohan","non-dropping-particle":"","parse-names":false,"suffix":""},{"dropping-particle":"","family":"Jang","given":"Dong Pyo","non-dropping-particle":"","parse-names":false,"suffix":""},{"dropping-particle":"","family":"Yoon","given":"Kang Joon","non-dropping-particle":"","parse-names":false,"suffix":""},{"dropping-particle":"","family":"Kim","given":"Sun I.","non-dropping-particle":"","parse-names":false,"suffix":""},{"dropping-particle":"","family":"Kim","given":"Jae Jin","non-dropping-particle":"","parse-names":false,"suffix":""}],"container-title":"Social Neuroscience","id":"ITEM-1","issue":"4","issued":{"date-parts":[["2014"]]},"page":"412-423","publisher":"Psychology Press Ltd","title":"Aberrant neural responses to social rejection in patients with schizophrenia","type":"article-journal","volume":"9"},"uris":["http://www.mendeley.com/documents/?uuid=eb27e875-f737-3ca5-9a24-1eb1e7c17f71"]}],"mendeley":{"formattedCitation":"(H. Lee et al., 2014)","manualFormatting":"Lee et al., 2014","plainTextFormattedCitation":"(H. Lee et al., 2014)","previouslyFormattedCitation":"(H. Lee et al., 2014)"},"properties":{"noteIndex":0},"schema":"https://github.com/citation-style-language/schema/raw/master/csl-citation.json"}</w:instrText>
            </w:r>
            <w:r>
              <w:rPr>
                <w:sz w:val="20"/>
                <w:szCs w:val="20"/>
              </w:rPr>
              <w:fldChar w:fldCharType="separate"/>
            </w:r>
            <w:r w:rsidRPr="0081744A">
              <w:rPr>
                <w:noProof/>
                <w:sz w:val="20"/>
                <w:szCs w:val="20"/>
              </w:rPr>
              <w:t>Lee et al., 2014</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417E1AF" w14:textId="6F5A693B" w:rsidR="0081744A" w:rsidRPr="00A645AA" w:rsidRDefault="0081744A" w:rsidP="00505BF6">
            <w:pPr>
              <w:pStyle w:val="TableContents"/>
              <w:spacing w:after="46" w:line="240" w:lineRule="auto"/>
              <w:rPr>
                <w:sz w:val="20"/>
                <w:szCs w:val="20"/>
                <w:lang w:val="en-GB"/>
              </w:rPr>
            </w:pPr>
            <w:r>
              <w:rPr>
                <w:sz w:val="20"/>
                <w:szCs w:val="20"/>
                <w:lang w:val="en-GB"/>
              </w:rPr>
              <w:t>15 (66.67)</w:t>
            </w:r>
          </w:p>
        </w:tc>
        <w:tc>
          <w:tcPr>
            <w:tcW w:w="1162" w:type="dxa"/>
            <w:tcBorders>
              <w:top w:val="single" w:sz="2" w:space="0" w:color="000001"/>
              <w:left w:val="single" w:sz="2" w:space="0" w:color="000001"/>
              <w:bottom w:val="single" w:sz="2" w:space="0" w:color="000001"/>
            </w:tcBorders>
            <w:shd w:val="clear" w:color="auto" w:fill="auto"/>
          </w:tcPr>
          <w:p w14:paraId="4339BD15" w14:textId="09E214E4" w:rsidR="0081744A" w:rsidRPr="00A645AA" w:rsidRDefault="0081744A" w:rsidP="00505BF6">
            <w:pPr>
              <w:pStyle w:val="TableContents"/>
              <w:spacing w:after="46" w:line="240" w:lineRule="auto"/>
              <w:rPr>
                <w:sz w:val="20"/>
                <w:szCs w:val="20"/>
                <w:lang w:val="en-GB"/>
              </w:rPr>
            </w:pPr>
            <w:r>
              <w:rPr>
                <w:sz w:val="20"/>
                <w:szCs w:val="20"/>
                <w:lang w:val="en-GB"/>
              </w:rPr>
              <w:t>30.7 (6.6)</w:t>
            </w:r>
          </w:p>
        </w:tc>
        <w:tc>
          <w:tcPr>
            <w:tcW w:w="1273" w:type="dxa"/>
            <w:tcBorders>
              <w:top w:val="single" w:sz="2" w:space="0" w:color="000001"/>
              <w:left w:val="single" w:sz="2" w:space="0" w:color="000001"/>
              <w:bottom w:val="single" w:sz="2" w:space="0" w:color="000001"/>
            </w:tcBorders>
          </w:tcPr>
          <w:p w14:paraId="1917A58C" w14:textId="7EF5F9B0" w:rsidR="0081744A" w:rsidRPr="00A645AA" w:rsidRDefault="0081744A"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3B36BA4F" w14:textId="071743BD" w:rsidR="0081744A" w:rsidRDefault="0081744A" w:rsidP="00505BF6">
            <w:pPr>
              <w:pStyle w:val="TableContents"/>
              <w:spacing w:after="46" w:line="240" w:lineRule="auto"/>
              <w:rPr>
                <w:sz w:val="20"/>
                <w:szCs w:val="20"/>
                <w:lang w:val="en-GB"/>
              </w:rPr>
            </w:pPr>
            <w:r>
              <w:rPr>
                <w:sz w:val="20"/>
                <w:szCs w:val="20"/>
                <w:lang w:val="en-GB"/>
              </w:rPr>
              <w:t>7.7 (5.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D96495B" w14:textId="1E35E0AD" w:rsidR="0081744A" w:rsidRPr="00A645AA" w:rsidRDefault="00BC1EB8" w:rsidP="00505BF6">
            <w:pPr>
              <w:pStyle w:val="TableContents"/>
              <w:spacing w:after="46" w:line="240" w:lineRule="auto"/>
              <w:rPr>
                <w:sz w:val="20"/>
                <w:szCs w:val="20"/>
                <w:lang w:val="en-GB"/>
              </w:rPr>
            </w:pPr>
            <w:r>
              <w:rPr>
                <w:sz w:val="20"/>
                <w:szCs w:val="20"/>
                <w:lang w:val="en-GB"/>
              </w:rPr>
              <w:t>60.5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9890E09" w14:textId="0530FF08" w:rsidR="0081744A" w:rsidRDefault="0081744A" w:rsidP="00505BF6">
            <w:pPr>
              <w:pStyle w:val="TableContents"/>
              <w:spacing w:after="46" w:line="240" w:lineRule="auto"/>
              <w:rPr>
                <w:sz w:val="20"/>
                <w:szCs w:val="20"/>
                <w:lang w:val="en-GB"/>
              </w:rPr>
            </w:pPr>
            <w:r>
              <w:rPr>
                <w:sz w:val="20"/>
                <w:szCs w:val="20"/>
                <w:lang w:val="en-GB"/>
              </w:rPr>
              <w:t>16.2 (3.7)</w:t>
            </w:r>
          </w:p>
        </w:tc>
        <w:tc>
          <w:tcPr>
            <w:tcW w:w="1148" w:type="dxa"/>
            <w:tcBorders>
              <w:top w:val="single" w:sz="2" w:space="0" w:color="000001"/>
              <w:left w:val="single" w:sz="2" w:space="0" w:color="000001"/>
              <w:bottom w:val="single" w:sz="2" w:space="0" w:color="000001"/>
              <w:right w:val="single" w:sz="2" w:space="0" w:color="000001"/>
            </w:tcBorders>
          </w:tcPr>
          <w:p w14:paraId="29EC5147" w14:textId="60F05C4F" w:rsidR="0081744A" w:rsidRDefault="0081744A" w:rsidP="00505BF6">
            <w:pPr>
              <w:pStyle w:val="TableContents"/>
              <w:spacing w:after="46" w:line="240" w:lineRule="auto"/>
              <w:rPr>
                <w:sz w:val="20"/>
                <w:szCs w:val="20"/>
                <w:lang w:val="en-GB"/>
              </w:rPr>
            </w:pPr>
            <w:r>
              <w:rPr>
                <w:sz w:val="20"/>
                <w:szCs w:val="20"/>
                <w:lang w:val="en-GB"/>
              </w:rPr>
              <w:t>15.4 (4.3)</w:t>
            </w:r>
          </w:p>
        </w:tc>
        <w:tc>
          <w:tcPr>
            <w:tcW w:w="1175" w:type="dxa"/>
            <w:tcBorders>
              <w:top w:val="single" w:sz="2" w:space="0" w:color="000001"/>
              <w:left w:val="single" w:sz="2" w:space="0" w:color="000001"/>
              <w:bottom w:val="single" w:sz="2" w:space="0" w:color="000001"/>
              <w:right w:val="single" w:sz="2" w:space="0" w:color="000001"/>
            </w:tcBorders>
          </w:tcPr>
          <w:p w14:paraId="69F6DABF" w14:textId="614CA2E0" w:rsidR="0081744A" w:rsidRDefault="0081744A" w:rsidP="00505BF6">
            <w:pPr>
              <w:pStyle w:val="TableContents"/>
              <w:spacing w:after="46" w:line="240" w:lineRule="auto"/>
              <w:rPr>
                <w:sz w:val="20"/>
                <w:szCs w:val="20"/>
                <w:lang w:val="en-GB"/>
              </w:rPr>
            </w:pPr>
            <w:r>
              <w:rPr>
                <w:sz w:val="20"/>
                <w:szCs w:val="20"/>
                <w:lang w:val="en-GB"/>
              </w:rPr>
              <w:t>28.9 (4.2)</w:t>
            </w:r>
          </w:p>
        </w:tc>
        <w:tc>
          <w:tcPr>
            <w:tcW w:w="1092" w:type="dxa"/>
            <w:tcBorders>
              <w:top w:val="single" w:sz="2" w:space="0" w:color="000001"/>
              <w:left w:val="single" w:sz="2" w:space="0" w:color="000001"/>
              <w:bottom w:val="single" w:sz="2" w:space="0" w:color="000001"/>
            </w:tcBorders>
            <w:shd w:val="clear" w:color="auto" w:fill="auto"/>
          </w:tcPr>
          <w:p w14:paraId="3E32B5F1" w14:textId="72BE3AA7" w:rsidR="0081744A" w:rsidRPr="00A645AA" w:rsidRDefault="0081744A" w:rsidP="00505BF6">
            <w:pPr>
              <w:pStyle w:val="TableContents"/>
              <w:spacing w:after="46" w:line="240" w:lineRule="auto"/>
              <w:rPr>
                <w:sz w:val="20"/>
                <w:szCs w:val="20"/>
                <w:lang w:val="en-GB"/>
              </w:rPr>
            </w:pPr>
            <w:r>
              <w:rPr>
                <w:sz w:val="20"/>
                <w:szCs w:val="20"/>
                <w:lang w:val="en-GB"/>
              </w:rPr>
              <w:t>16 (56.2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A7AAF40" w14:textId="78EFDE14" w:rsidR="0081744A" w:rsidRPr="00A645AA" w:rsidRDefault="0081744A" w:rsidP="00505BF6">
            <w:pPr>
              <w:pStyle w:val="TableContents"/>
              <w:spacing w:after="46" w:line="240" w:lineRule="auto"/>
              <w:rPr>
                <w:sz w:val="20"/>
                <w:szCs w:val="20"/>
                <w:lang w:val="en-GB"/>
              </w:rPr>
            </w:pPr>
            <w:r>
              <w:rPr>
                <w:sz w:val="20"/>
                <w:szCs w:val="20"/>
                <w:lang w:val="en-GB"/>
              </w:rPr>
              <w:t>27.4 (6.9)</w:t>
            </w:r>
          </w:p>
        </w:tc>
      </w:tr>
      <w:tr w:rsidR="00505BF6" w:rsidRPr="002F40CA" w14:paraId="41EA3B59" w14:textId="77777777" w:rsidTr="00D1572F">
        <w:trPr>
          <w:trHeight w:val="310"/>
        </w:trPr>
        <w:tc>
          <w:tcPr>
            <w:tcW w:w="2795" w:type="dxa"/>
            <w:tcBorders>
              <w:top w:val="single" w:sz="2" w:space="0" w:color="000001"/>
              <w:left w:val="single" w:sz="2" w:space="0" w:color="000001"/>
              <w:bottom w:val="single" w:sz="2" w:space="0" w:color="000001"/>
            </w:tcBorders>
            <w:shd w:val="clear" w:color="auto" w:fill="auto"/>
          </w:tcPr>
          <w:p w14:paraId="1EE0C91D" w14:textId="4715BA35"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371/journal.pone.0090792","ISSN":"19326203","abstract":"Aberrant emotional salience attribution has been reported to be an important clinical feature in patients with schizophrenia. Real life stimuli that incorporate both positive and negative emotional traits lead to affective asymmetry such as negativity bias and positivity offset. In this study, we investigated the neural correlates of emotional salience attribution in patients with schizophrenia when affective asymmetry was processed. Fifteen patients with schizophrenia and 14 healthy controls were scanned using functional magnetic resonance imaging (fMRI) while performing an emotion judgment task in which two pictures were juxtaposed. The task consisted of responding to affective asymmetry condition (ambivalent and neutral) and affective symmetry conditions (positive and negative), and group comparisons were performed for each condition. Significantly higher activity in the medial prefrontal cortex and inferior frontal gyrus was observed for the ambivalent condition than for the other conditions in controls, but not in patients. Compared with controls, patients showed decreased activities in the dorsolateral prefrontal cortex, dorsal anterior cingulate cortex, insula, and putamen for the ambivalent condition, but no changes were observed for the neutral condition. Multiple prefrontal hypoactivities during salience attribution of negativity bias in schizophrenia may underlie deficits in the integrative processing of emotional information. Regional abnormalities in the salience network may be the basis of defective emotional salience attribution in schizophrenia, which is likely involved in symptom formation and social dysfunction. © 2014 Lee et al.","author":[{"dropping-particle":"","family":"Lee","given":"Seon Koo","non-dropping-particle":"","parse-names":false,"suffix":""},{"dropping-particle":"","family":"Chun","given":"Ji Won","non-dropping-particle":"","parse-names":false,"suffix":""},{"dropping-particle":"","family":"Lee","given":"Jung Suk","non-dropping-particle":"","parse-names":false,"suffix":""},{"dropping-particle":"","family":"Park","given":"Hae Jeong","non-dropping-particle":"","parse-names":false,"suffix":""},{"dropping-particle":"","family":"Jung","given":"Young Chul","non-dropping-particle":"","parse-names":false,"suffix":""},{"dropping-particle":"","family":"Seok","given":"Jeong Ho","non-dropping-particle":"","parse-names":false,"suffix":""},{"dropping-particle":"","family":"Kim","given":"Jae Jin","non-dropping-particle":"","parse-names":false,"suffix":""}],"container-title":"PLoS ONE","id":"ITEM-1","issue":"3","issued":{"date-parts":[["2014","3","11"]]},"note":"2014b","publisher":"Public Library of Science","title":"Abnormal neural processing during emotional salience attribution of affective asymmetry in patients with schizophrenia","type":"article-journal","volume":"9"},"uris":["http://www.mendeley.com/documents/?uuid=0ffc3c2b-2aee-31dc-8dcc-7d18cbf9a66a"]}],"mendeley":{"formattedCitation":"(S. K. Lee et al., 2014)","manualFormatting":"Lee S. K. et al., 2014","plainTextFormattedCitation":"(S. K. Lee et al., 2014)","previouslyFormattedCitation":"(S. K. Lee et al., 2014)"},"properties":{"noteIndex":0},"schema":"https://github.com/citation-style-language/schema/raw/master/csl-citation.json"}</w:instrText>
            </w:r>
            <w:r w:rsidRPr="00A645AA">
              <w:rPr>
                <w:sz w:val="20"/>
                <w:szCs w:val="20"/>
              </w:rPr>
              <w:fldChar w:fldCharType="separate"/>
            </w:r>
            <w:r w:rsidRPr="00E82AB7">
              <w:rPr>
                <w:noProof/>
                <w:sz w:val="20"/>
                <w:szCs w:val="20"/>
              </w:rPr>
              <w:t>Lee S. K. et al., 201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345421E" w14:textId="33B18EF8" w:rsidR="00505BF6" w:rsidRPr="00A645AA" w:rsidRDefault="00505BF6" w:rsidP="00505BF6">
            <w:pPr>
              <w:pStyle w:val="TableContents"/>
              <w:spacing w:after="46" w:line="240" w:lineRule="auto"/>
              <w:rPr>
                <w:sz w:val="20"/>
                <w:szCs w:val="20"/>
                <w:lang w:val="en-US"/>
              </w:rPr>
            </w:pPr>
            <w:r w:rsidRPr="00A645AA">
              <w:rPr>
                <w:sz w:val="20"/>
                <w:szCs w:val="20"/>
                <w:lang w:val="en-US"/>
              </w:rPr>
              <w:t>15 (53.33)</w:t>
            </w:r>
          </w:p>
        </w:tc>
        <w:tc>
          <w:tcPr>
            <w:tcW w:w="1162" w:type="dxa"/>
            <w:tcBorders>
              <w:top w:val="single" w:sz="2" w:space="0" w:color="000001"/>
              <w:left w:val="single" w:sz="2" w:space="0" w:color="000001"/>
              <w:bottom w:val="single" w:sz="2" w:space="0" w:color="000001"/>
            </w:tcBorders>
            <w:shd w:val="clear" w:color="auto" w:fill="auto"/>
          </w:tcPr>
          <w:p w14:paraId="33062C00"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31.7 (6.8)</w:t>
            </w:r>
          </w:p>
        </w:tc>
        <w:tc>
          <w:tcPr>
            <w:tcW w:w="1273" w:type="dxa"/>
            <w:tcBorders>
              <w:top w:val="single" w:sz="2" w:space="0" w:color="000001"/>
              <w:left w:val="single" w:sz="2" w:space="0" w:color="000001"/>
              <w:bottom w:val="single" w:sz="2" w:space="0" w:color="000001"/>
            </w:tcBorders>
          </w:tcPr>
          <w:p w14:paraId="2347C5FA" w14:textId="3A17A0F8" w:rsidR="00505BF6" w:rsidRPr="00A645AA" w:rsidRDefault="00505BF6" w:rsidP="00505BF6">
            <w:pPr>
              <w:pStyle w:val="TableContents"/>
              <w:spacing w:after="46" w:line="240" w:lineRule="auto"/>
              <w:rPr>
                <w:sz w:val="20"/>
                <w:szCs w:val="20"/>
                <w:lang w:val="en-US"/>
              </w:rPr>
            </w:pPr>
            <w:r w:rsidRPr="00A645AA">
              <w:rPr>
                <w:sz w:val="20"/>
                <w:szCs w:val="20"/>
                <w:lang w:val="en-US"/>
              </w:rPr>
              <w:t>100</w:t>
            </w:r>
          </w:p>
        </w:tc>
        <w:tc>
          <w:tcPr>
            <w:tcW w:w="1176" w:type="dxa"/>
            <w:tcBorders>
              <w:top w:val="single" w:sz="2" w:space="0" w:color="000001"/>
              <w:left w:val="single" w:sz="2" w:space="0" w:color="000001"/>
              <w:bottom w:val="single" w:sz="2" w:space="0" w:color="000001"/>
            </w:tcBorders>
          </w:tcPr>
          <w:p w14:paraId="75EF863D" w14:textId="5E8E3390" w:rsidR="00505BF6" w:rsidRPr="00A645AA" w:rsidRDefault="00505BF6" w:rsidP="00505BF6">
            <w:pPr>
              <w:pStyle w:val="TableContents"/>
              <w:spacing w:after="46" w:line="240" w:lineRule="auto"/>
              <w:rPr>
                <w:sz w:val="20"/>
                <w:szCs w:val="20"/>
                <w:lang w:val="en-US"/>
              </w:rPr>
            </w:pPr>
            <w:r>
              <w:rPr>
                <w:sz w:val="20"/>
                <w:szCs w:val="20"/>
                <w:lang w:val="en-US"/>
              </w:rPr>
              <w:t>10.3 (6.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ED2D132" w14:textId="1D844248" w:rsidR="00505BF6" w:rsidRPr="00A645AA" w:rsidRDefault="00505BF6" w:rsidP="00505BF6">
            <w:pPr>
              <w:pStyle w:val="TableContents"/>
              <w:spacing w:after="46" w:line="240" w:lineRule="auto"/>
              <w:rPr>
                <w:sz w:val="20"/>
                <w:szCs w:val="20"/>
                <w:lang w:val="en-US"/>
              </w:rPr>
            </w:pPr>
            <w:r w:rsidRPr="00A645AA">
              <w:rPr>
                <w:sz w:val="20"/>
                <w:szCs w:val="20"/>
                <w:lang w:val="en-US"/>
              </w:rPr>
              <w:t>56.5 (12.1)</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8B032CC" w14:textId="55D35853" w:rsidR="00505BF6" w:rsidRPr="00A645AA" w:rsidRDefault="00505BF6" w:rsidP="00505BF6">
            <w:pPr>
              <w:pStyle w:val="TableContents"/>
              <w:spacing w:after="46" w:line="240" w:lineRule="auto"/>
              <w:rPr>
                <w:sz w:val="20"/>
                <w:szCs w:val="20"/>
                <w:lang w:val="en-US"/>
              </w:rPr>
            </w:pPr>
            <w:r>
              <w:rPr>
                <w:sz w:val="20"/>
                <w:szCs w:val="20"/>
                <w:lang w:val="en-US"/>
              </w:rPr>
              <w:t>13.4 (4.2)</w:t>
            </w:r>
          </w:p>
        </w:tc>
        <w:tc>
          <w:tcPr>
            <w:tcW w:w="1148" w:type="dxa"/>
            <w:tcBorders>
              <w:top w:val="single" w:sz="2" w:space="0" w:color="000001"/>
              <w:left w:val="single" w:sz="2" w:space="0" w:color="000001"/>
              <w:bottom w:val="single" w:sz="2" w:space="0" w:color="000001"/>
              <w:right w:val="single" w:sz="2" w:space="0" w:color="000001"/>
            </w:tcBorders>
          </w:tcPr>
          <w:p w14:paraId="73BE8FE9" w14:textId="3C8DCE7D" w:rsidR="00505BF6" w:rsidRPr="00A645AA" w:rsidRDefault="00505BF6" w:rsidP="00505BF6">
            <w:pPr>
              <w:pStyle w:val="TableContents"/>
              <w:spacing w:after="46" w:line="240" w:lineRule="auto"/>
              <w:rPr>
                <w:sz w:val="20"/>
                <w:szCs w:val="20"/>
                <w:lang w:val="en-US"/>
              </w:rPr>
            </w:pPr>
            <w:r>
              <w:rPr>
                <w:sz w:val="20"/>
                <w:szCs w:val="20"/>
                <w:lang w:val="en-US"/>
              </w:rPr>
              <w:t>15.8 (5.3)</w:t>
            </w:r>
          </w:p>
        </w:tc>
        <w:tc>
          <w:tcPr>
            <w:tcW w:w="1175" w:type="dxa"/>
            <w:tcBorders>
              <w:top w:val="single" w:sz="2" w:space="0" w:color="000001"/>
              <w:left w:val="single" w:sz="2" w:space="0" w:color="000001"/>
              <w:bottom w:val="single" w:sz="2" w:space="0" w:color="000001"/>
              <w:right w:val="single" w:sz="2" w:space="0" w:color="000001"/>
            </w:tcBorders>
          </w:tcPr>
          <w:p w14:paraId="0A9291EE" w14:textId="3FC4DBE9" w:rsidR="00505BF6" w:rsidRPr="00A645AA" w:rsidRDefault="00505BF6" w:rsidP="00505BF6">
            <w:pPr>
              <w:pStyle w:val="TableContents"/>
              <w:spacing w:after="46" w:line="240" w:lineRule="auto"/>
              <w:rPr>
                <w:sz w:val="20"/>
                <w:szCs w:val="20"/>
                <w:lang w:val="en-US"/>
              </w:rPr>
            </w:pPr>
            <w:r>
              <w:rPr>
                <w:sz w:val="20"/>
                <w:szCs w:val="20"/>
                <w:lang w:val="en-US"/>
              </w:rPr>
              <w:t>27.3 (7.5)</w:t>
            </w:r>
          </w:p>
        </w:tc>
        <w:tc>
          <w:tcPr>
            <w:tcW w:w="1092" w:type="dxa"/>
            <w:tcBorders>
              <w:top w:val="single" w:sz="2" w:space="0" w:color="000001"/>
              <w:left w:val="single" w:sz="2" w:space="0" w:color="000001"/>
              <w:bottom w:val="single" w:sz="2" w:space="0" w:color="000001"/>
            </w:tcBorders>
            <w:shd w:val="clear" w:color="auto" w:fill="auto"/>
          </w:tcPr>
          <w:p w14:paraId="2A998877" w14:textId="6994BFE5" w:rsidR="00505BF6" w:rsidRPr="00A645AA" w:rsidRDefault="00505BF6" w:rsidP="00505BF6">
            <w:pPr>
              <w:pStyle w:val="TableContents"/>
              <w:spacing w:after="46" w:line="240" w:lineRule="auto"/>
              <w:rPr>
                <w:sz w:val="20"/>
                <w:szCs w:val="20"/>
                <w:lang w:val="en-US"/>
              </w:rPr>
            </w:pPr>
            <w:r w:rsidRPr="00A645AA">
              <w:rPr>
                <w:sz w:val="20"/>
                <w:szCs w:val="20"/>
                <w:lang w:val="en-US"/>
              </w:rPr>
              <w:t>14 (42.86)</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F14F43A"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30.6 (5.5)</w:t>
            </w:r>
          </w:p>
        </w:tc>
      </w:tr>
      <w:tr w:rsidR="00505BF6" w:rsidRPr="002F40CA" w14:paraId="3D9B2B70" w14:textId="77777777" w:rsidTr="00D1572F">
        <w:trPr>
          <w:trHeight w:val="160"/>
        </w:trPr>
        <w:tc>
          <w:tcPr>
            <w:tcW w:w="2795" w:type="dxa"/>
            <w:tcBorders>
              <w:top w:val="single" w:sz="2" w:space="0" w:color="000001"/>
              <w:left w:val="single" w:sz="2" w:space="0" w:color="000001"/>
              <w:bottom w:val="single" w:sz="2" w:space="0" w:color="000001"/>
            </w:tcBorders>
            <w:shd w:val="clear" w:color="auto" w:fill="auto"/>
          </w:tcPr>
          <w:p w14:paraId="51F39CD9" w14:textId="6E03E287"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schres.2013.10.043","ISSN":"09209964","abstract":"Blunted affect is a relatively enduring schizophrenic symptom and its presence brings about poor functioning and outcomes. Functional impairment in the mirror neuron system which is involved in both motor execution and imitation may be a neural basis of blunted affect, but it is not proved yet. Fifteen patients with schizophrenia and 16 healthy controls performed the facial expression task during functional magnetic resonance imaging. The task was to reproduce facial expressions in response to the face or word stimuli for happiness, sadness, and meaningless expression. Brain activities during facial expressions in patients compared with controls and their relationship with affective flattening were analyzed. Compared to controls, patients exhibited decreased activity in the widespread dorsal frontal regions and increased activity in the ventral frontal and subcortical regions. Patients also demonstrated significant negative correlation of the severity of affective flattening with activities in the mirror neuron system, such as the premotor cortex, motor cortex, and inferior parietal lobule. Emotional expression in patients with schizophrenia may be related to hypoactivity of the dorsal system and hyperactivity of the ventral system. An imbalance of these two systems may contribute to blunted affect. Directly addressing blunted affect using emotional expression provides a new perspective that functional disturbance of the mirror neuron system may play an important role in manifestation of blunted affect in schizophrenia. © 2013 Elsevier B.V.","author":[{"dropping-particle":"","family":"Lee","given":"Jung Suk","non-dropping-particle":"","parse-names":false,"suffix":""},{"dropping-particle":"","family":"Chun","given":"Ji Won","non-dropping-particle":"","parse-names":false,"suffix":""},{"dropping-particle":"","family":"Yoon","given":"Sang Young","non-dropping-particle":"","parse-names":false,"suffix":""},{"dropping-particle":"","family":"Park","given":"Hae Jeong","non-dropping-particle":"","parse-names":false,"suffix":""},{"dropping-particle":"","family":"Kim","given":"Jae Jin","non-dropping-particle":"","parse-names":false,"suffix":""}],"container-title":"Schizophrenia Research","id":"ITEM-1","issue":"1","issued":{"date-parts":[["2014","1","1"]]},"note":"2014c","page":"268-274","publisher":"Elsevier","title":"Involvement of the mirror neuron system in blunted affect in schizophrenia","type":"article-journal","volume":"152"},"uris":["http://www.mendeley.com/documents/?uuid=7a6a7b11-1eed-329d-8147-aefed4dd2cd8"]}],"mendeley":{"formattedCitation":"(J. S. Lee, Chun, Yoon, Park, &amp; Kim, 2014)","manualFormatting":"Lee J. S. et al., 2014","plainTextFormattedCitation":"(J. S. Lee, Chun, Yoon, Park, &amp; Kim, 2014)","previouslyFormattedCitation":"(J. S. Lee, Chun, Yoon, Park, &amp; Kim, 2014)"},"properties":{"noteIndex":0},"schema":"https://github.com/citation-style-language/schema/raw/master/csl-citation.json"}</w:instrText>
            </w:r>
            <w:r w:rsidRPr="00A645AA">
              <w:rPr>
                <w:sz w:val="20"/>
                <w:szCs w:val="20"/>
              </w:rPr>
              <w:fldChar w:fldCharType="separate"/>
            </w:r>
            <w:r w:rsidRPr="00E82AB7">
              <w:rPr>
                <w:noProof/>
                <w:sz w:val="20"/>
                <w:szCs w:val="20"/>
              </w:rPr>
              <w:t>Lee J. S. et al., 201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DED2FCF" w14:textId="0606A345" w:rsidR="00505BF6" w:rsidRPr="00A645AA" w:rsidRDefault="00505BF6" w:rsidP="00505BF6">
            <w:pPr>
              <w:pStyle w:val="TableContents"/>
              <w:spacing w:after="46" w:line="240" w:lineRule="auto"/>
              <w:rPr>
                <w:sz w:val="20"/>
                <w:szCs w:val="20"/>
                <w:lang w:val="en-US"/>
              </w:rPr>
            </w:pPr>
            <w:r w:rsidRPr="00A645AA">
              <w:rPr>
                <w:sz w:val="20"/>
                <w:szCs w:val="20"/>
                <w:lang w:val="en-US"/>
              </w:rPr>
              <w:t>15 (60)</w:t>
            </w:r>
          </w:p>
        </w:tc>
        <w:tc>
          <w:tcPr>
            <w:tcW w:w="1162" w:type="dxa"/>
            <w:tcBorders>
              <w:top w:val="single" w:sz="2" w:space="0" w:color="000001"/>
              <w:left w:val="single" w:sz="2" w:space="0" w:color="000001"/>
              <w:bottom w:val="single" w:sz="2" w:space="0" w:color="000001"/>
            </w:tcBorders>
            <w:shd w:val="clear" w:color="auto" w:fill="auto"/>
          </w:tcPr>
          <w:p w14:paraId="1F50012D"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36.7 (8.1)</w:t>
            </w:r>
          </w:p>
        </w:tc>
        <w:tc>
          <w:tcPr>
            <w:tcW w:w="1273" w:type="dxa"/>
            <w:tcBorders>
              <w:top w:val="single" w:sz="2" w:space="0" w:color="000001"/>
              <w:left w:val="single" w:sz="2" w:space="0" w:color="000001"/>
              <w:bottom w:val="single" w:sz="2" w:space="0" w:color="000001"/>
            </w:tcBorders>
          </w:tcPr>
          <w:p w14:paraId="19ED9D8F" w14:textId="37871493" w:rsidR="00505BF6" w:rsidRPr="00A645AA" w:rsidRDefault="00505BF6" w:rsidP="00505BF6">
            <w:pPr>
              <w:pStyle w:val="TableContents"/>
              <w:spacing w:after="46" w:line="240" w:lineRule="auto"/>
              <w:rPr>
                <w:sz w:val="20"/>
                <w:szCs w:val="20"/>
                <w:lang w:val="en-US"/>
              </w:rPr>
            </w:pPr>
            <w:r w:rsidRPr="00A645AA">
              <w:rPr>
                <w:sz w:val="20"/>
                <w:szCs w:val="20"/>
                <w:lang w:val="en-US"/>
              </w:rPr>
              <w:t>100</w:t>
            </w:r>
          </w:p>
        </w:tc>
        <w:tc>
          <w:tcPr>
            <w:tcW w:w="1176" w:type="dxa"/>
            <w:tcBorders>
              <w:top w:val="single" w:sz="2" w:space="0" w:color="000001"/>
              <w:left w:val="single" w:sz="2" w:space="0" w:color="000001"/>
              <w:bottom w:val="single" w:sz="2" w:space="0" w:color="000001"/>
            </w:tcBorders>
          </w:tcPr>
          <w:p w14:paraId="25ACBDD3" w14:textId="359EFA49" w:rsidR="00505BF6" w:rsidRPr="00A645AA" w:rsidRDefault="00505BF6" w:rsidP="00505BF6">
            <w:pPr>
              <w:pStyle w:val="TableContents"/>
              <w:spacing w:after="46" w:line="240" w:lineRule="auto"/>
              <w:rPr>
                <w:sz w:val="20"/>
                <w:szCs w:val="20"/>
                <w:lang w:val="en-US"/>
              </w:rPr>
            </w:pPr>
            <w:r>
              <w:rPr>
                <w:sz w:val="20"/>
                <w:szCs w:val="20"/>
                <w:lang w:val="en-US"/>
              </w:rPr>
              <w:t>10.9 (7.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B49E12E" w14:textId="00FDDA4F" w:rsidR="00505BF6" w:rsidRPr="00A645AA" w:rsidRDefault="00505BF6" w:rsidP="00505BF6">
            <w:pPr>
              <w:pStyle w:val="TableContents"/>
              <w:spacing w:after="46" w:line="240" w:lineRule="auto"/>
              <w:rPr>
                <w:sz w:val="20"/>
                <w:szCs w:val="20"/>
                <w:lang w:val="en-US"/>
              </w:rPr>
            </w:pPr>
            <w:r w:rsidRPr="00A645AA">
              <w:rPr>
                <w:sz w:val="20"/>
                <w:szCs w:val="20"/>
                <w:lang w:val="en-US"/>
              </w:rPr>
              <w:t>24.4 (6.1)</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C5086A4" w14:textId="76EC59CE" w:rsidR="00505BF6" w:rsidRPr="00A645AA" w:rsidRDefault="00505BF6" w:rsidP="00505BF6">
            <w:pPr>
              <w:pStyle w:val="TableContents"/>
              <w:spacing w:after="46" w:line="240" w:lineRule="auto"/>
              <w:rPr>
                <w:sz w:val="20"/>
                <w:szCs w:val="20"/>
                <w:lang w:val="en-US"/>
              </w:rPr>
            </w:pPr>
            <w:r>
              <w:rPr>
                <w:sz w:val="20"/>
                <w:szCs w:val="20"/>
                <w:lang w:val="en-US"/>
              </w:rPr>
              <w:t>9.7 (2.8)</w:t>
            </w:r>
          </w:p>
        </w:tc>
        <w:tc>
          <w:tcPr>
            <w:tcW w:w="1148" w:type="dxa"/>
            <w:tcBorders>
              <w:top w:val="single" w:sz="2" w:space="0" w:color="000001"/>
              <w:left w:val="single" w:sz="2" w:space="0" w:color="000001"/>
              <w:bottom w:val="single" w:sz="2" w:space="0" w:color="000001"/>
              <w:right w:val="single" w:sz="2" w:space="0" w:color="000001"/>
            </w:tcBorders>
          </w:tcPr>
          <w:p w14:paraId="597CDFD6" w14:textId="4D597215" w:rsidR="00505BF6" w:rsidRPr="00A645AA" w:rsidRDefault="00505BF6" w:rsidP="00505BF6">
            <w:pPr>
              <w:pStyle w:val="TableContents"/>
              <w:spacing w:after="46" w:line="240" w:lineRule="auto"/>
              <w:rPr>
                <w:sz w:val="20"/>
                <w:szCs w:val="20"/>
                <w:lang w:val="en-US"/>
              </w:rPr>
            </w:pPr>
            <w:r>
              <w:rPr>
                <w:sz w:val="20"/>
                <w:szCs w:val="20"/>
                <w:lang w:val="en-US"/>
              </w:rPr>
              <w:t>12.6 (3.4)</w:t>
            </w:r>
          </w:p>
        </w:tc>
        <w:tc>
          <w:tcPr>
            <w:tcW w:w="1175" w:type="dxa"/>
            <w:tcBorders>
              <w:top w:val="single" w:sz="2" w:space="0" w:color="000001"/>
              <w:left w:val="single" w:sz="2" w:space="0" w:color="000001"/>
              <w:bottom w:val="single" w:sz="2" w:space="0" w:color="000001"/>
              <w:right w:val="single" w:sz="2" w:space="0" w:color="000001"/>
            </w:tcBorders>
          </w:tcPr>
          <w:p w14:paraId="5C077B78" w14:textId="5521CCC0" w:rsidR="00505BF6" w:rsidRPr="00A645AA" w:rsidRDefault="00505BF6" w:rsidP="00505BF6">
            <w:pPr>
              <w:pStyle w:val="TableContents"/>
              <w:spacing w:after="46" w:line="240" w:lineRule="auto"/>
              <w:rPr>
                <w:sz w:val="20"/>
                <w:szCs w:val="20"/>
                <w:lang w:val="en-US"/>
              </w:rPr>
            </w:pPr>
            <w:r>
              <w:rPr>
                <w:sz w:val="20"/>
                <w:szCs w:val="20"/>
                <w:lang w:val="en-US"/>
              </w:rPr>
              <w:t>2.1 (NA)*</w:t>
            </w:r>
          </w:p>
        </w:tc>
        <w:tc>
          <w:tcPr>
            <w:tcW w:w="1092" w:type="dxa"/>
            <w:tcBorders>
              <w:top w:val="single" w:sz="2" w:space="0" w:color="000001"/>
              <w:left w:val="single" w:sz="2" w:space="0" w:color="000001"/>
              <w:bottom w:val="single" w:sz="2" w:space="0" w:color="000001"/>
            </w:tcBorders>
            <w:shd w:val="clear" w:color="auto" w:fill="auto"/>
          </w:tcPr>
          <w:p w14:paraId="784A0EC0" w14:textId="33F513DB" w:rsidR="00505BF6" w:rsidRPr="00A645AA" w:rsidRDefault="00505BF6" w:rsidP="00505BF6">
            <w:pPr>
              <w:pStyle w:val="TableContents"/>
              <w:spacing w:after="46" w:line="240" w:lineRule="auto"/>
              <w:rPr>
                <w:sz w:val="20"/>
                <w:szCs w:val="20"/>
                <w:lang w:val="en-US"/>
              </w:rPr>
            </w:pPr>
            <w:r w:rsidRPr="00A645AA">
              <w:rPr>
                <w:sz w:val="20"/>
                <w:szCs w:val="20"/>
                <w:lang w:val="en-US"/>
              </w:rPr>
              <w:t>16 (62.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C24DF66" w14:textId="77777777" w:rsidR="00505BF6" w:rsidRPr="00A645AA" w:rsidRDefault="00505BF6" w:rsidP="00505BF6">
            <w:pPr>
              <w:pStyle w:val="TableContents"/>
              <w:spacing w:after="46" w:line="240" w:lineRule="auto"/>
              <w:rPr>
                <w:sz w:val="20"/>
                <w:szCs w:val="20"/>
                <w:lang w:val="en-US"/>
              </w:rPr>
            </w:pPr>
            <w:r w:rsidRPr="00A645AA">
              <w:rPr>
                <w:sz w:val="20"/>
                <w:szCs w:val="20"/>
                <w:lang w:val="en-US"/>
              </w:rPr>
              <w:t>36.8 (6.3)</w:t>
            </w:r>
          </w:p>
        </w:tc>
      </w:tr>
      <w:tr w:rsidR="00505BF6" w:rsidRPr="00CE7B32" w14:paraId="4885A86A"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04DE4A4C" w14:textId="2C6761BC" w:rsidR="00505BF6" w:rsidRPr="00A210FB" w:rsidRDefault="00505BF6" w:rsidP="00505BF6">
            <w:pPr>
              <w:spacing w:after="46" w:line="240" w:lineRule="auto"/>
              <w:rPr>
                <w:sz w:val="20"/>
                <w:szCs w:val="20"/>
                <w:lang w:val="pt-PT"/>
              </w:rPr>
            </w:pPr>
            <w:r w:rsidRPr="00A645AA">
              <w:rPr>
                <w:sz w:val="20"/>
                <w:szCs w:val="20"/>
              </w:rPr>
              <w:fldChar w:fldCharType="begin" w:fldLock="1"/>
            </w:r>
            <w:r w:rsidR="00D92B10">
              <w:rPr>
                <w:sz w:val="20"/>
                <w:szCs w:val="20"/>
              </w:rPr>
              <w:instrText>ADDIN CSL_CITATION {"citationItems":[{"id":"ITEM-1","itemData":{"DOI":"10.1371/journal.pone.0165546","ISSN":"1932-6203","abstract":"Impaired mental state attribution is a core social cognitive deficit in schizophrenia. With functional magnetic resonance imaging (fMRI), this study examined the extent to which the core neural system of mental state attribution is involved in mental state attribution, focusing on belief attribution and emotion attribution. Fifteen schizophrenia outpatients and 14 healthy controls performed two mental state attribution tasks in the scanner. In a Belief Attribution Task, after reading a short vignette, participants were asked infer either the belief of a character (a false belief condition) or a physical state of an affair (a false photograph condition). In an Emotion Attribution Task, participants were asked either to judge whether character(s) in pictures felt unpleasant, pleasant, or neutral emotion (other condition) or to look at pictures that did not have any human characters (view condition). fMRI data were analyzing focusing on a priori regions of interest (ROIs) of the core neural systems of mental state attribution: the medial prefrontal cortex (mPFC), temporoparietal junction (TPJ) and precuneus. An exploratory whole brain analysis was also performed. Both patients and controls showed greater activation in all four ROIs during the Belief Attribution Task than the Emotion Attribution Task. Patients also showed less activation in the precuneus and left TPJ compared to controls during the Belief Attribution Task. No significant group difference was found during the Emotion Attribution Task in any of ROIs. An exploratory whole brain analysis showed a similar pattern of neural activations. These findings suggest that while schizophrenia patients rely on the same neural network as controls do when attributing beliefs of others, patients did not show reduced activation in the key regions such as the TPJ. Further, this study did not find</w:instrText>
            </w:r>
            <w:r w:rsidR="00D92B10" w:rsidRPr="00D92B10">
              <w:rPr>
                <w:sz w:val="20"/>
                <w:szCs w:val="20"/>
                <w:lang w:val="pt-PT"/>
              </w:rPr>
              <w:instrText xml:space="preserve"> evidence for aberrant neural activation during emotion attribution or recruitment of compensatory brain regions in schizophrenia.","author":[{"dropping-particle":"","family":"Lee","given":"Junghee","non-dropping-particle":"","parse-names":false,"suffix":""},{"dropping-particle":"","family":"Horan","given":"William P.","non-dropping-particle":"","parse-names":false,"suffix":""},{"dropping-particle":"","family":"Wynn","given":"Jonathan K.","non-dropping-particle":"","parse-names":false,"suffix":""},{"dropping-particle":"","family":"Green","given":"Michael F.","non-dropping-particle":"","parse-names":false,"suffix":""}],"container-title":"PLOS ONE","editor":[{"dropping-particle":"","family":"Fan","given":"Yong","non-dropping-particle":"","parse-names":false,"suffix":""}],"id":"ITEM-1","issue":"11","issued":{"date-parts":[["2016","11","3"]]},"page":"e0165546","publisher":"Public Library of Science","title":"Neural Correlates of Belief and Emotion Attribution in Schizophrenia","type":"article-journal","volume":"11"},"uris":["http://www.mendeley.com/documents/?uuid=58e47c9c-9718-39f9-a52d-ba71706763b2"]}],"mendeley":{"formattedCitation":"(Junghee Lee, Horan, Wynn, &amp; Green, 2016)","manualFormatting":"Lee et al., 2016","plainTextFormattedCitation":"(Junghee Lee, Horan, Wynn, &amp; Green, 2016)","previouslyFormattedCitation":"(Junghee Lee, Horan, Wynn, &amp; Green, 2016)"},"properties":{"noteIndex":0},"schema":"https://github.com/citation-style-language/schema/raw/master/csl-citation.json"}</w:instrText>
            </w:r>
            <w:r w:rsidRPr="00A645AA">
              <w:rPr>
                <w:sz w:val="20"/>
                <w:szCs w:val="20"/>
              </w:rPr>
              <w:fldChar w:fldCharType="separate"/>
            </w:r>
            <w:r w:rsidRPr="00A210FB">
              <w:rPr>
                <w:noProof/>
                <w:sz w:val="20"/>
                <w:szCs w:val="20"/>
                <w:lang w:val="pt-PT"/>
              </w:rPr>
              <w:t>Lee et al., 2016</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B9E1014" w14:textId="1B2D72D2" w:rsidR="00505BF6" w:rsidRPr="00A210FB" w:rsidRDefault="00505BF6" w:rsidP="00505BF6">
            <w:pPr>
              <w:pStyle w:val="TableContents"/>
              <w:spacing w:after="46" w:line="240" w:lineRule="auto"/>
              <w:rPr>
                <w:sz w:val="20"/>
                <w:szCs w:val="20"/>
                <w:lang w:val="pt-PT"/>
              </w:rPr>
            </w:pPr>
            <w:r w:rsidRPr="00A210FB">
              <w:rPr>
                <w:sz w:val="20"/>
                <w:szCs w:val="20"/>
                <w:lang w:val="pt-PT"/>
              </w:rPr>
              <w:t>15 (NA)</w:t>
            </w:r>
          </w:p>
        </w:tc>
        <w:tc>
          <w:tcPr>
            <w:tcW w:w="1162" w:type="dxa"/>
            <w:tcBorders>
              <w:top w:val="single" w:sz="2" w:space="0" w:color="000001"/>
              <w:left w:val="single" w:sz="2" w:space="0" w:color="000001"/>
              <w:bottom w:val="single" w:sz="2" w:space="0" w:color="000001"/>
            </w:tcBorders>
            <w:shd w:val="clear" w:color="auto" w:fill="auto"/>
          </w:tcPr>
          <w:p w14:paraId="69DBA2F5" w14:textId="77777777" w:rsidR="00505BF6" w:rsidRPr="00A210FB" w:rsidRDefault="00505BF6" w:rsidP="00505BF6">
            <w:pPr>
              <w:pStyle w:val="TableContents"/>
              <w:spacing w:after="46" w:line="240" w:lineRule="auto"/>
              <w:rPr>
                <w:sz w:val="20"/>
                <w:szCs w:val="20"/>
                <w:lang w:val="pt-PT"/>
              </w:rPr>
            </w:pPr>
            <w:r w:rsidRPr="00A210FB">
              <w:rPr>
                <w:sz w:val="20"/>
                <w:szCs w:val="20"/>
                <w:lang w:val="pt-PT"/>
              </w:rPr>
              <w:t>38.4 (10.3)</w:t>
            </w:r>
          </w:p>
        </w:tc>
        <w:tc>
          <w:tcPr>
            <w:tcW w:w="1273" w:type="dxa"/>
            <w:tcBorders>
              <w:top w:val="single" w:sz="2" w:space="0" w:color="000001"/>
              <w:left w:val="single" w:sz="2" w:space="0" w:color="000001"/>
              <w:bottom w:val="single" w:sz="2" w:space="0" w:color="000001"/>
            </w:tcBorders>
          </w:tcPr>
          <w:p w14:paraId="75328EA0" w14:textId="542D1402" w:rsidR="00505BF6" w:rsidRPr="00A210FB" w:rsidRDefault="00505BF6" w:rsidP="00505BF6">
            <w:pPr>
              <w:pStyle w:val="TableContents"/>
              <w:spacing w:after="46" w:line="240" w:lineRule="auto"/>
              <w:rPr>
                <w:sz w:val="20"/>
                <w:szCs w:val="20"/>
                <w:lang w:val="pt-PT"/>
              </w:rPr>
            </w:pPr>
            <w:r w:rsidRPr="00A210FB">
              <w:rPr>
                <w:sz w:val="20"/>
                <w:szCs w:val="20"/>
                <w:lang w:val="pt-PT"/>
              </w:rPr>
              <w:t>100</w:t>
            </w:r>
          </w:p>
        </w:tc>
        <w:tc>
          <w:tcPr>
            <w:tcW w:w="1176" w:type="dxa"/>
            <w:tcBorders>
              <w:top w:val="single" w:sz="2" w:space="0" w:color="000001"/>
              <w:left w:val="single" w:sz="2" w:space="0" w:color="000001"/>
              <w:bottom w:val="single" w:sz="2" w:space="0" w:color="000001"/>
            </w:tcBorders>
          </w:tcPr>
          <w:p w14:paraId="3201AA4E" w14:textId="298DB8A9" w:rsidR="00505BF6" w:rsidRPr="00A210FB" w:rsidRDefault="00505BF6" w:rsidP="00505BF6">
            <w:pPr>
              <w:pStyle w:val="TableContents"/>
              <w:spacing w:after="46" w:line="240" w:lineRule="auto"/>
              <w:rPr>
                <w:sz w:val="20"/>
                <w:szCs w:val="20"/>
                <w:lang w:val="pt-PT"/>
              </w:rPr>
            </w:pPr>
            <w:r w:rsidRPr="00A210FB">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A078D16" w14:textId="6EFB192C" w:rsidR="00505BF6" w:rsidRPr="00A210FB" w:rsidRDefault="00505BF6" w:rsidP="00505BF6">
            <w:pPr>
              <w:pStyle w:val="TableContents"/>
              <w:spacing w:after="46" w:line="240" w:lineRule="auto"/>
              <w:rPr>
                <w:sz w:val="20"/>
                <w:szCs w:val="20"/>
                <w:lang w:val="pt-PT"/>
              </w:rPr>
            </w:pPr>
            <w:r w:rsidRPr="00A210FB">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EBC5709" w14:textId="2BFEDDA0" w:rsidR="00505BF6" w:rsidRPr="00A210FB" w:rsidRDefault="00505BF6" w:rsidP="00505BF6">
            <w:pPr>
              <w:pStyle w:val="TableContents"/>
              <w:spacing w:after="46" w:line="240" w:lineRule="auto"/>
              <w:rPr>
                <w:sz w:val="20"/>
                <w:szCs w:val="20"/>
                <w:lang w:val="pt-PT"/>
              </w:rPr>
            </w:pPr>
            <w:r w:rsidRPr="00A210FB">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7C3DC231" w14:textId="04011A3D" w:rsidR="00505BF6" w:rsidRPr="00A210FB" w:rsidRDefault="00505BF6" w:rsidP="00505BF6">
            <w:pPr>
              <w:pStyle w:val="TableContents"/>
              <w:spacing w:after="46" w:line="240" w:lineRule="auto"/>
              <w:rPr>
                <w:sz w:val="20"/>
                <w:szCs w:val="20"/>
                <w:lang w:val="pt-PT"/>
              </w:rPr>
            </w:pPr>
            <w:r w:rsidRPr="00A210FB">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16CB3A6B" w14:textId="08DA5D3D" w:rsidR="00505BF6" w:rsidRPr="00A210FB" w:rsidRDefault="00505BF6" w:rsidP="00505BF6">
            <w:pPr>
              <w:pStyle w:val="TableContents"/>
              <w:spacing w:after="46" w:line="240" w:lineRule="auto"/>
              <w:rPr>
                <w:sz w:val="20"/>
                <w:szCs w:val="20"/>
                <w:lang w:val="pt-PT"/>
              </w:rPr>
            </w:pPr>
            <w:r w:rsidRPr="00A210FB">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1A63F081" w14:textId="26188C4D" w:rsidR="00505BF6" w:rsidRPr="00A210FB" w:rsidRDefault="00505BF6" w:rsidP="00505BF6">
            <w:pPr>
              <w:pStyle w:val="TableContents"/>
              <w:spacing w:after="46" w:line="240" w:lineRule="auto"/>
              <w:rPr>
                <w:sz w:val="20"/>
                <w:szCs w:val="20"/>
                <w:lang w:val="pt-PT"/>
              </w:rPr>
            </w:pPr>
            <w:r w:rsidRPr="00A210FB">
              <w:rPr>
                <w:sz w:val="20"/>
                <w:szCs w:val="20"/>
                <w:lang w:val="pt-PT"/>
              </w:rPr>
              <w:t>14 (NA)</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70E3EA3" w14:textId="77777777" w:rsidR="00505BF6" w:rsidRPr="00A210FB" w:rsidRDefault="00505BF6" w:rsidP="00505BF6">
            <w:pPr>
              <w:pStyle w:val="TableContents"/>
              <w:spacing w:after="46" w:line="240" w:lineRule="auto"/>
              <w:rPr>
                <w:sz w:val="20"/>
                <w:szCs w:val="20"/>
                <w:lang w:val="pt-PT"/>
              </w:rPr>
            </w:pPr>
            <w:r w:rsidRPr="00A210FB">
              <w:rPr>
                <w:sz w:val="20"/>
                <w:szCs w:val="20"/>
                <w:lang w:val="pt-PT"/>
              </w:rPr>
              <w:t>41.8 (7.4)</w:t>
            </w:r>
          </w:p>
        </w:tc>
      </w:tr>
      <w:tr w:rsidR="008E0F0E" w:rsidRPr="00A210FB" w14:paraId="560B815E"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3C2585A8" w14:textId="57959DF7" w:rsidR="008E0F0E" w:rsidRPr="00A645AA" w:rsidRDefault="008E0F0E" w:rsidP="00505BF6">
            <w:pPr>
              <w:spacing w:after="46" w:line="240" w:lineRule="auto"/>
              <w:rPr>
                <w:sz w:val="20"/>
                <w:szCs w:val="20"/>
              </w:rPr>
            </w:pPr>
            <w:r>
              <w:rPr>
                <w:sz w:val="20"/>
                <w:szCs w:val="20"/>
              </w:rPr>
              <w:fldChar w:fldCharType="begin" w:fldLock="1"/>
            </w:r>
            <w:r w:rsidR="00D92B10">
              <w:rPr>
                <w:sz w:val="20"/>
                <w:szCs w:val="20"/>
                <w:lang w:val="pt-PT"/>
              </w:rPr>
              <w:instrText>ADDIN CSL_CITATION {"citationItems":[{"id":"ITEM-1","itemData":{"DOI":"10.1093/schbul/sby109","ISSN":"05867614","abstract":"Background: Human beings find social stimuli rewarding, which is thought to facilitate efficient social functioning. Although reward processing has been extensively studied in schizophrenia, a few studies have examined neural processes specifically involved in social reward processing. This study examined neural sensitivity to social and nonsocial rewards in schizophrenia. Methods: Twenty-seven patients with schizophrenia and 25 community controls completed a One-Armed Bandit Task, an implicit reinforcement learning task, in the scanner. There were 2 conditions with an identical trial structure, one with social rewards and the other with nonsocial rewards. The data were analyzed using a region of interest (ROI) approach, focusing on the ventral striatum, ventromedial prefrontal cortex, and anterior cingulate cortex. Results: Across all 3 ROIs, patients showed reduced activation for social rewards compared to controls. However, the 2 groups showed comparable levels of activation for nonsocial rewards. Within the patient group, levels of neural activation in these ROIs during the social reward condition were associated with better performance. Conclusions: This study found reduced neural sensitivity in patients with schizophrenia in key reward-processing regions for social but not for nonsocial rewards. These findings suggest a relatively specific social reward-processing deficit in schizophrenia during an implicit reinforcement learning task. © The Author(s) 2018.","author":[{"dropping-particle":"","family":"Lee","given":"J","non-dropping-particle":"","parse-names":false,"suffix":""},{"dropping-particle":"","family":"Jimenez","given":"A M","non-dropping-particle":"","parse-names":false,"suffix":""},{"dropping-particle":"","family":"Reavis","given":"E A","non-dropping-particle":"","parse-names":false,"suffix":""},{"dropping-particle":"","family":"Horan","given":"W P","non-dropping-particle":"","parse-names":false,"suffix":""},{"dropping-particle":"","family":"Wynn","given":"J K","non-dropping-particle":"","parse-names":false,"suffix":""},{"dropping-particle":"","family":"Green","given":"M F","non-dropping-particle":"","parse-names":false,"suffix":""}],"container-title":"Schizophrenia Bulletin","id":"ITEM-1","issue":"3","issued":{"date-parts":[["2019"]]},"note":"cited By 10\nincluded emot Rita","page":"620-628","publisher":"Oxford University Press","title":"Reduced neural sensitivity to social vs nonsocial reward in schizophrenia","type":"article-journal","volume":"45"},"uris":["http://www.mendeley.com/documents/?uuid=9564466e-daa8-4c18-9e9e-d5c23a983100"]}],"mendeley":{"formattedCitation":"(J Lee et al., 2019)","manualFormatting":"Lee et al., 2019","plainTextFormattedCitation":"(J Lee et al., 2019)","previouslyFormattedCitation":"(J Lee et al., 2019)"},"properties":{"noteIndex":0},"schema":"https://github.com/citation-style-language/schema/raw/master/csl-citation.json"}</w:instrText>
            </w:r>
            <w:r>
              <w:rPr>
                <w:sz w:val="20"/>
                <w:szCs w:val="20"/>
              </w:rPr>
              <w:fldChar w:fldCharType="separate"/>
            </w:r>
            <w:r w:rsidRPr="008E0F0E">
              <w:rPr>
                <w:noProof/>
                <w:sz w:val="20"/>
                <w:szCs w:val="20"/>
              </w:rPr>
              <w:t>Lee et al., 2019</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68564E9" w14:textId="57ED7135" w:rsidR="008E0F0E" w:rsidRPr="00A210FB" w:rsidRDefault="008E0F0E" w:rsidP="00505BF6">
            <w:pPr>
              <w:pStyle w:val="TableContents"/>
              <w:spacing w:after="46" w:line="240" w:lineRule="auto"/>
              <w:rPr>
                <w:sz w:val="20"/>
                <w:szCs w:val="20"/>
                <w:lang w:val="pt-PT"/>
              </w:rPr>
            </w:pPr>
            <w:r>
              <w:rPr>
                <w:sz w:val="20"/>
                <w:szCs w:val="20"/>
                <w:lang w:val="pt-PT"/>
              </w:rPr>
              <w:t>27 (58)</w:t>
            </w:r>
          </w:p>
        </w:tc>
        <w:tc>
          <w:tcPr>
            <w:tcW w:w="1162" w:type="dxa"/>
            <w:tcBorders>
              <w:top w:val="single" w:sz="2" w:space="0" w:color="000001"/>
              <w:left w:val="single" w:sz="2" w:space="0" w:color="000001"/>
              <w:bottom w:val="single" w:sz="2" w:space="0" w:color="000001"/>
            </w:tcBorders>
            <w:shd w:val="clear" w:color="auto" w:fill="auto"/>
          </w:tcPr>
          <w:p w14:paraId="467D012E" w14:textId="2700CB6F" w:rsidR="008E0F0E" w:rsidRPr="00A210FB" w:rsidRDefault="008E0F0E" w:rsidP="00505BF6">
            <w:pPr>
              <w:pStyle w:val="TableContents"/>
              <w:spacing w:after="46" w:line="240" w:lineRule="auto"/>
              <w:rPr>
                <w:sz w:val="20"/>
                <w:szCs w:val="20"/>
                <w:lang w:val="pt-PT"/>
              </w:rPr>
            </w:pPr>
            <w:r>
              <w:rPr>
                <w:sz w:val="20"/>
                <w:szCs w:val="20"/>
                <w:lang w:val="pt-PT"/>
              </w:rPr>
              <w:t>45.8 (10.3)</w:t>
            </w:r>
          </w:p>
        </w:tc>
        <w:tc>
          <w:tcPr>
            <w:tcW w:w="1273" w:type="dxa"/>
            <w:tcBorders>
              <w:top w:val="single" w:sz="2" w:space="0" w:color="000001"/>
              <w:left w:val="single" w:sz="2" w:space="0" w:color="000001"/>
              <w:bottom w:val="single" w:sz="2" w:space="0" w:color="000001"/>
            </w:tcBorders>
          </w:tcPr>
          <w:p w14:paraId="44A326F0" w14:textId="466C590E" w:rsidR="008E0F0E" w:rsidRPr="00A210FB" w:rsidRDefault="008E0F0E" w:rsidP="00505BF6">
            <w:pPr>
              <w:pStyle w:val="TableContents"/>
              <w:spacing w:after="46" w:line="240" w:lineRule="auto"/>
              <w:rPr>
                <w:sz w:val="20"/>
                <w:szCs w:val="20"/>
                <w:lang w:val="pt-PT"/>
              </w:rPr>
            </w:pPr>
            <w:r>
              <w:rPr>
                <w:sz w:val="20"/>
                <w:szCs w:val="20"/>
                <w:lang w:val="pt-PT"/>
              </w:rPr>
              <w:t>100</w:t>
            </w:r>
          </w:p>
        </w:tc>
        <w:tc>
          <w:tcPr>
            <w:tcW w:w="1176" w:type="dxa"/>
            <w:tcBorders>
              <w:top w:val="single" w:sz="2" w:space="0" w:color="000001"/>
              <w:left w:val="single" w:sz="2" w:space="0" w:color="000001"/>
              <w:bottom w:val="single" w:sz="2" w:space="0" w:color="000001"/>
            </w:tcBorders>
          </w:tcPr>
          <w:p w14:paraId="4219AE3D" w14:textId="27AB2CAD" w:rsidR="008E0F0E" w:rsidRPr="00A210FB" w:rsidRDefault="008E0F0E" w:rsidP="00505BF6">
            <w:pPr>
              <w:pStyle w:val="TableContents"/>
              <w:spacing w:after="46" w:line="240" w:lineRule="auto"/>
              <w:rPr>
                <w:sz w:val="20"/>
                <w:szCs w:val="20"/>
                <w:lang w:val="pt-PT"/>
              </w:rPr>
            </w:pPr>
            <w:r>
              <w:rPr>
                <w:sz w:val="20"/>
                <w:szCs w:val="20"/>
                <w:lang w:val="pt-PT"/>
              </w:rPr>
              <w:t>23.7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E3E26F6" w14:textId="12630D09" w:rsidR="008E0F0E" w:rsidRPr="00A210FB" w:rsidRDefault="008E0F0E" w:rsidP="00505BF6">
            <w:pPr>
              <w:pStyle w:val="TableContents"/>
              <w:spacing w:after="46" w:line="240" w:lineRule="auto"/>
              <w:rPr>
                <w:sz w:val="20"/>
                <w:szCs w:val="20"/>
                <w:lang w:val="pt-PT"/>
              </w:rPr>
            </w:pPr>
            <w:r>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1698C2C" w14:textId="4966F6AD" w:rsidR="008E0F0E" w:rsidRPr="00A210FB" w:rsidRDefault="008E0F0E" w:rsidP="00505BF6">
            <w:pPr>
              <w:pStyle w:val="TableContents"/>
              <w:spacing w:after="46" w:line="240" w:lineRule="auto"/>
              <w:rPr>
                <w:sz w:val="20"/>
                <w:szCs w:val="20"/>
                <w:lang w:val="pt-PT"/>
              </w:rPr>
            </w:pPr>
            <w:r>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293367E6" w14:textId="6C2FA1EA" w:rsidR="008E0F0E" w:rsidRPr="00A210FB" w:rsidRDefault="008E0F0E" w:rsidP="00505BF6">
            <w:pPr>
              <w:pStyle w:val="TableContents"/>
              <w:spacing w:after="46" w:line="240" w:lineRule="auto"/>
              <w:rPr>
                <w:sz w:val="20"/>
                <w:szCs w:val="20"/>
                <w:lang w:val="pt-PT"/>
              </w:rPr>
            </w:pPr>
            <w:r>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3425BC52" w14:textId="5487EB13" w:rsidR="008E0F0E" w:rsidRPr="00A210FB" w:rsidRDefault="008E0F0E" w:rsidP="00505BF6">
            <w:pPr>
              <w:pStyle w:val="TableContents"/>
              <w:spacing w:after="46" w:line="240" w:lineRule="auto"/>
              <w:rPr>
                <w:sz w:val="20"/>
                <w:szCs w:val="20"/>
                <w:lang w:val="pt-PT"/>
              </w:rPr>
            </w:pPr>
            <w:r>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26B6607F" w14:textId="7CE7C9CB" w:rsidR="008E0F0E" w:rsidRPr="00A210FB" w:rsidRDefault="008E0F0E" w:rsidP="00505BF6">
            <w:pPr>
              <w:pStyle w:val="TableContents"/>
              <w:spacing w:after="46" w:line="240" w:lineRule="auto"/>
              <w:rPr>
                <w:sz w:val="20"/>
                <w:szCs w:val="20"/>
                <w:lang w:val="pt-PT"/>
              </w:rPr>
            </w:pPr>
            <w:r>
              <w:rPr>
                <w:sz w:val="20"/>
                <w:szCs w:val="20"/>
                <w:lang w:val="pt-PT"/>
              </w:rPr>
              <w:t>25 (68)</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DA09F49" w14:textId="7EA0D9F1" w:rsidR="008E0F0E" w:rsidRPr="00A210FB" w:rsidRDefault="008E0F0E" w:rsidP="00505BF6">
            <w:pPr>
              <w:pStyle w:val="TableContents"/>
              <w:spacing w:after="46" w:line="240" w:lineRule="auto"/>
              <w:rPr>
                <w:sz w:val="20"/>
                <w:szCs w:val="20"/>
                <w:lang w:val="pt-PT"/>
              </w:rPr>
            </w:pPr>
            <w:r>
              <w:rPr>
                <w:sz w:val="20"/>
                <w:szCs w:val="20"/>
                <w:lang w:val="pt-PT"/>
              </w:rPr>
              <w:t>47.2 (9.2)</w:t>
            </w:r>
          </w:p>
        </w:tc>
      </w:tr>
      <w:tr w:rsidR="00FE75DB" w:rsidRPr="00A210FB" w14:paraId="138D3DBD"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4E84EC11" w14:textId="765D2431" w:rsidR="00FE75DB" w:rsidRPr="00A645AA" w:rsidRDefault="00FE75DB" w:rsidP="00505BF6">
            <w:pPr>
              <w:spacing w:after="46" w:line="240" w:lineRule="auto"/>
              <w:rPr>
                <w:sz w:val="20"/>
                <w:szCs w:val="20"/>
              </w:rPr>
            </w:pPr>
            <w:r>
              <w:rPr>
                <w:sz w:val="20"/>
                <w:szCs w:val="20"/>
              </w:rPr>
              <w:fldChar w:fldCharType="begin" w:fldLock="1"/>
            </w:r>
            <w:r>
              <w:rPr>
                <w:sz w:val="20"/>
                <w:szCs w:val="20"/>
              </w:rPr>
              <w:instrText>ADDIN CSL_CITATION {"citationItems":[{"id":"ITEM-1","itemData":{"DOI":"10.4306/pi.2016.13.1.102","ISSN":"19763026","abstract":"Objective: Early neuroimaging studies have demonstrated amygdala hypoactivation in schizophrenia but more recent research based on paradigms with minimal cognitive loads or examining automatic processing has observed amygdala hyperactivation. Hyperactivation was found to be related to affective flattening. In this study, amygdala responsivity to threat-related facial expression was investigated in patients as a function of automatic versus controlled processing and patients’ flat affect. Methods: Functional magnetic resonance imaging was used to measure amygdala activation in 36 patients with schizophrenia and 42 healthy controls. During scanning, a viewing task with masked and unmasked fearful and neutral faces was presented. Results: Patients exhibited increased amygdala response to unmasked fearful faces. With respect to masked fearful faces, no between-group differences emerged for the sample as a whole but a subsample of patients with flat affect showed heightened amygdala activation. The amygdala response to masked fearful faces was positively correlated with the degree of flat affect. Conversely, amygdala response to unmasked fearful faces was negatively correlated to the severity of affective flattening. In patients, amygdala responses to masked and unmasked fearful faces showed an inverse correlation. Conclusion: Our findings suggest that amygdala hyperresponsivity to unmasked fearful faces might be a functional characteristic of schizophrenia. Amygdala hyperresponsivity to masked fearful faces might be a specific characteristic of patients with affective flattening. A model of flat affect as a response mechanism to emotional overload is proposed.","author":[{"dropping-particle":"","family":"Lindner","given":"Christian","non-dropping-particle":"","parse-names":false,"suffix":""},{"dropping-particle":"","family":"Dannlowski","given":"Udo","non-dropping-particle":"","parse-names":false,"suffix":""},{"dropping-particle":"","family":"Bauer","given":"Jochen","non-dropping-particle":"","parse-names":false,"suffix":""},{"dropping-particle":"","family":"Ohrmann","given":"Patricia","non-dropping-particle":"","parse-names":false,"suffix":""},{"dropping-particle":"","family":"Lencer","given":"Rebekka","non-dropping-particle":"","parse-names":false,"suffix":""},{"dropping-particle":"","family":"Zwitserlood","given":"Pienie","non-dropping-particle":"","parse-names":false,"suffix":""},{"dropping-particle":"","family":"Kugel","given":"Harald","non-dropping-particle":"","parse-names":false,"suffix":""},{"dropping-particle":"","family":"Suslow","given":"Thomas","non-dropping-particle":"","parse-names":false,"suffix":""}],"container-title":"Psychiatry Investigation","id":"ITEM-1","issue":"1","issued":{"date-parts":[["2016","1","1"]]},"page":"102-111","publisher":"Korean Neuropsychiatric Association","title":"Affective flattening in patients with schizophrenia: Differential association with amygdala response to threat-related facial expression under automatic and controlled processing conditions","type":"article-journal","volume":"13"},"uris":["http://www.mendeley.com/documents/?uuid=826933a6-7c92-3fd3-afde-014738fec2af"]}],"mendeley":{"formattedCitation":"(Lindner et al., 2016)","manualFormatting":"Lindner et al., 2016","plainTextFormattedCitation":"(Lindner et al., 2016)","previouslyFormattedCitation":"(Lindner et al., 2016)"},"properties":{"noteIndex":0},"schema":"https://github.com/citation-style-language/schema/raw/master/csl-citation.json"}</w:instrText>
            </w:r>
            <w:r>
              <w:rPr>
                <w:sz w:val="20"/>
                <w:szCs w:val="20"/>
              </w:rPr>
              <w:fldChar w:fldCharType="separate"/>
            </w:r>
            <w:r w:rsidRPr="00FE75DB">
              <w:rPr>
                <w:noProof/>
                <w:sz w:val="20"/>
                <w:szCs w:val="20"/>
              </w:rPr>
              <w:t>Lindner et al., 201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C612E4D" w14:textId="5699B018" w:rsidR="00FE75DB" w:rsidRPr="00A210FB" w:rsidRDefault="00FE75DB" w:rsidP="00505BF6">
            <w:pPr>
              <w:pStyle w:val="TableContents"/>
              <w:spacing w:after="46" w:line="240" w:lineRule="auto"/>
              <w:rPr>
                <w:sz w:val="20"/>
                <w:szCs w:val="20"/>
                <w:lang w:val="pt-PT"/>
              </w:rPr>
            </w:pPr>
            <w:r>
              <w:rPr>
                <w:sz w:val="20"/>
                <w:szCs w:val="20"/>
                <w:lang w:val="pt-PT"/>
              </w:rPr>
              <w:t>36 (63.89)</w:t>
            </w:r>
          </w:p>
        </w:tc>
        <w:tc>
          <w:tcPr>
            <w:tcW w:w="1162" w:type="dxa"/>
            <w:tcBorders>
              <w:top w:val="single" w:sz="2" w:space="0" w:color="000001"/>
              <w:left w:val="single" w:sz="2" w:space="0" w:color="000001"/>
              <w:bottom w:val="single" w:sz="2" w:space="0" w:color="000001"/>
            </w:tcBorders>
            <w:shd w:val="clear" w:color="auto" w:fill="auto"/>
          </w:tcPr>
          <w:p w14:paraId="173A2FEB" w14:textId="203E64B2" w:rsidR="00FE75DB" w:rsidRPr="00A210FB" w:rsidRDefault="00FE75DB" w:rsidP="00505BF6">
            <w:pPr>
              <w:pStyle w:val="TableContents"/>
              <w:spacing w:after="46" w:line="240" w:lineRule="auto"/>
              <w:rPr>
                <w:sz w:val="20"/>
                <w:szCs w:val="20"/>
                <w:lang w:val="pt-PT"/>
              </w:rPr>
            </w:pPr>
            <w:r>
              <w:rPr>
                <w:sz w:val="20"/>
                <w:szCs w:val="20"/>
                <w:lang w:val="pt-PT"/>
              </w:rPr>
              <w:t>30.6 (8)</w:t>
            </w:r>
          </w:p>
        </w:tc>
        <w:tc>
          <w:tcPr>
            <w:tcW w:w="1273" w:type="dxa"/>
            <w:tcBorders>
              <w:top w:val="single" w:sz="2" w:space="0" w:color="000001"/>
              <w:left w:val="single" w:sz="2" w:space="0" w:color="000001"/>
              <w:bottom w:val="single" w:sz="2" w:space="0" w:color="000001"/>
            </w:tcBorders>
          </w:tcPr>
          <w:p w14:paraId="2E4D0C16" w14:textId="63603073" w:rsidR="00FE75DB" w:rsidRPr="00A210FB" w:rsidRDefault="00FE75DB" w:rsidP="00505BF6">
            <w:pPr>
              <w:pStyle w:val="TableContents"/>
              <w:spacing w:after="46" w:line="240" w:lineRule="auto"/>
              <w:rPr>
                <w:sz w:val="20"/>
                <w:szCs w:val="20"/>
                <w:lang w:val="pt-PT"/>
              </w:rPr>
            </w:pPr>
            <w:r>
              <w:rPr>
                <w:sz w:val="20"/>
                <w:szCs w:val="20"/>
                <w:lang w:val="pt-PT"/>
              </w:rPr>
              <w:t>100</w:t>
            </w:r>
          </w:p>
        </w:tc>
        <w:tc>
          <w:tcPr>
            <w:tcW w:w="1176" w:type="dxa"/>
            <w:tcBorders>
              <w:top w:val="single" w:sz="2" w:space="0" w:color="000001"/>
              <w:left w:val="single" w:sz="2" w:space="0" w:color="000001"/>
              <w:bottom w:val="single" w:sz="2" w:space="0" w:color="000001"/>
            </w:tcBorders>
          </w:tcPr>
          <w:p w14:paraId="5CD566EE" w14:textId="7B22DA12" w:rsidR="00FE75DB" w:rsidRPr="00A210FB" w:rsidRDefault="00FE75DB" w:rsidP="00505BF6">
            <w:pPr>
              <w:pStyle w:val="TableContents"/>
              <w:spacing w:after="46" w:line="240" w:lineRule="auto"/>
              <w:rPr>
                <w:sz w:val="20"/>
                <w:szCs w:val="20"/>
                <w:lang w:val="pt-PT"/>
              </w:rPr>
            </w:pPr>
            <w:r>
              <w:rPr>
                <w:sz w:val="20"/>
                <w:szCs w:val="20"/>
                <w:lang w:val="pt-PT"/>
              </w:rPr>
              <w:t>6.7 (5.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1DAA87C" w14:textId="53B7BD6C"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C7E3F5D" w14:textId="29B88054"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5251B3F8" w14:textId="2EEACC0C"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23721221" w14:textId="7CF5C7BC"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6A2E3814" w14:textId="4CA15AA7" w:rsidR="00FE75DB" w:rsidRPr="00A210FB" w:rsidRDefault="00FE75DB" w:rsidP="00505BF6">
            <w:pPr>
              <w:pStyle w:val="TableContents"/>
              <w:spacing w:after="46" w:line="240" w:lineRule="auto"/>
              <w:rPr>
                <w:sz w:val="20"/>
                <w:szCs w:val="20"/>
                <w:lang w:val="pt-PT"/>
              </w:rPr>
            </w:pPr>
            <w:r>
              <w:rPr>
                <w:sz w:val="20"/>
                <w:szCs w:val="20"/>
                <w:lang w:val="pt-PT"/>
              </w:rPr>
              <w:t>40 (6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A2A4B09" w14:textId="5AFC22C2" w:rsidR="00FE75DB" w:rsidRPr="00A210FB" w:rsidRDefault="00FE75DB" w:rsidP="00505BF6">
            <w:pPr>
              <w:pStyle w:val="TableContents"/>
              <w:spacing w:after="46" w:line="240" w:lineRule="auto"/>
              <w:rPr>
                <w:sz w:val="20"/>
                <w:szCs w:val="20"/>
                <w:lang w:val="pt-PT"/>
              </w:rPr>
            </w:pPr>
            <w:r>
              <w:rPr>
                <w:sz w:val="20"/>
                <w:szCs w:val="20"/>
                <w:lang w:val="pt-PT"/>
              </w:rPr>
              <w:t>29.5 (8.3)</w:t>
            </w:r>
          </w:p>
        </w:tc>
      </w:tr>
      <w:tr w:rsidR="00FE75DB" w:rsidRPr="00A210FB" w14:paraId="55539C7E" w14:textId="77777777" w:rsidTr="00D1572F">
        <w:trPr>
          <w:trHeight w:val="261"/>
        </w:trPr>
        <w:tc>
          <w:tcPr>
            <w:tcW w:w="2795" w:type="dxa"/>
            <w:tcBorders>
              <w:top w:val="single" w:sz="2" w:space="0" w:color="000001"/>
              <w:left w:val="single" w:sz="2" w:space="0" w:color="000001"/>
              <w:bottom w:val="single" w:sz="2" w:space="0" w:color="000001"/>
            </w:tcBorders>
            <w:shd w:val="clear" w:color="auto" w:fill="auto"/>
          </w:tcPr>
          <w:p w14:paraId="5A22D338" w14:textId="324AE27C" w:rsidR="00FE75DB" w:rsidRPr="00A645AA" w:rsidRDefault="00FE75DB"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93/scan/nsv125","ISSN":"17495024","PMID":"26516171","abstract":"Social approval is a reward that uses abstract social reinforcers to guide interpersonal interactions. Few studies have specifically explored social reward processing and its related neural substrates in schizophrenia. Fifteen patients with schizophrenia and fifteen healthy controls participated in a two-part study to explore the functional neural correlates of social approval. In the first session, participants were led to believe their personality would be assessed based on their results from various questionnaires and an interview. Participants were then presented with the results of their supposed evaluation in the scanner, while engaging in a relevant fMRI social approval task. Subjects provided subjective reports of pleasure associated with receiving self-directed positive or negative feedback. Higher activation of the right parietal lobe was found in controls compared with individuals with schizophrenia. Both groups rated traits from the high social reward condition as more pleasurable than the low social reward condition, while intergroup differences emerged in the low social reward condition. Positive correlations were found in patients only between subjective ratings of positive feedback and right insula activation, and a relevant behavioural measure. Evidence suggests potential neural substrates underlying the cognitive representation of social reputation in schizophrenia.","author":[{"dropping-particle":"","family":"Makowski","given":"Carolina S.","non-dropping-particle":"","parse-names":false,"suffix":""},{"dropping-particle":"","family":"Lepage","given":"Martin","non-dropping-particle":"","parse-names":false,"suffix":""},{"dropping-particle":"","family":"Harvey","given":"Philippe Olivier","non-dropping-particle":"","parse-names":false,"suffix":""}],"container-title":"Social Cognitive and Affective Neuroscience","id":"ITEM-1","issue":"3","issued":{"date-parts":[["2016","3","1"]]},"page":"445-457","publisher":"Oxford University Press","title":"Functional neural correlates of social approval in schizophrenia","type":"article-journal","volume":"11"},"uris":["http://www.mendeley.com/documents/?uuid=7cc8550f-974a-33ba-aef1-d0af8d8a4b87"]}],"mendeley":{"formattedCitation":"(Makowski, Lepage, &amp; Harvey, 2016)","manualFormatting":"Makowski et al., 2016","plainTextFormattedCitation":"(Makowski, Lepage, &amp; Harvey, 2016)","previouslyFormattedCitation":"(Makowski, Lepage, &amp; Harvey, 2016)"},"properties":{"noteIndex":0},"schema":"https://github.com/citation-style-language/schema/raw/master/csl-citation.json"}</w:instrText>
            </w:r>
            <w:r>
              <w:rPr>
                <w:sz w:val="20"/>
                <w:szCs w:val="20"/>
              </w:rPr>
              <w:fldChar w:fldCharType="separate"/>
            </w:r>
            <w:r w:rsidRPr="00FE75DB">
              <w:rPr>
                <w:noProof/>
                <w:sz w:val="20"/>
                <w:szCs w:val="20"/>
              </w:rPr>
              <w:t>Makowski et al., 201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50DF72B" w14:textId="71F3F778" w:rsidR="00FE75DB" w:rsidRPr="00A210FB" w:rsidRDefault="00FE75DB" w:rsidP="00505BF6">
            <w:pPr>
              <w:pStyle w:val="TableContents"/>
              <w:spacing w:after="46" w:line="240" w:lineRule="auto"/>
              <w:rPr>
                <w:sz w:val="20"/>
                <w:szCs w:val="20"/>
                <w:lang w:val="pt-PT"/>
              </w:rPr>
            </w:pPr>
            <w:r>
              <w:rPr>
                <w:sz w:val="20"/>
                <w:szCs w:val="20"/>
                <w:lang w:val="pt-PT"/>
              </w:rPr>
              <w:t>15 (73.33)</w:t>
            </w:r>
          </w:p>
        </w:tc>
        <w:tc>
          <w:tcPr>
            <w:tcW w:w="1162" w:type="dxa"/>
            <w:tcBorders>
              <w:top w:val="single" w:sz="2" w:space="0" w:color="000001"/>
              <w:left w:val="single" w:sz="2" w:space="0" w:color="000001"/>
              <w:bottom w:val="single" w:sz="2" w:space="0" w:color="000001"/>
            </w:tcBorders>
            <w:shd w:val="clear" w:color="auto" w:fill="auto"/>
          </w:tcPr>
          <w:p w14:paraId="03CFEEB6" w14:textId="45AF0434" w:rsidR="00FE75DB" w:rsidRPr="00A210FB" w:rsidRDefault="00FE75DB" w:rsidP="00505BF6">
            <w:pPr>
              <w:pStyle w:val="TableContents"/>
              <w:spacing w:after="46" w:line="240" w:lineRule="auto"/>
              <w:rPr>
                <w:sz w:val="20"/>
                <w:szCs w:val="20"/>
                <w:lang w:val="pt-PT"/>
              </w:rPr>
            </w:pPr>
            <w:r>
              <w:rPr>
                <w:sz w:val="20"/>
                <w:szCs w:val="20"/>
                <w:lang w:val="pt-PT"/>
              </w:rPr>
              <w:t>33.1 (7.7)</w:t>
            </w:r>
          </w:p>
        </w:tc>
        <w:tc>
          <w:tcPr>
            <w:tcW w:w="1273" w:type="dxa"/>
            <w:tcBorders>
              <w:top w:val="single" w:sz="2" w:space="0" w:color="000001"/>
              <w:left w:val="single" w:sz="2" w:space="0" w:color="000001"/>
              <w:bottom w:val="single" w:sz="2" w:space="0" w:color="000001"/>
            </w:tcBorders>
          </w:tcPr>
          <w:p w14:paraId="5B057789" w14:textId="0A5DDFE5"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76" w:type="dxa"/>
            <w:tcBorders>
              <w:top w:val="single" w:sz="2" w:space="0" w:color="000001"/>
              <w:left w:val="single" w:sz="2" w:space="0" w:color="000001"/>
              <w:bottom w:val="single" w:sz="2" w:space="0" w:color="000001"/>
            </w:tcBorders>
          </w:tcPr>
          <w:p w14:paraId="7BC79E2E" w14:textId="2E811453" w:rsidR="00FE75DB" w:rsidRPr="00A210FB" w:rsidRDefault="00FE75DB" w:rsidP="00505BF6">
            <w:pPr>
              <w:pStyle w:val="TableContents"/>
              <w:spacing w:after="46" w:line="240" w:lineRule="auto"/>
              <w:rPr>
                <w:sz w:val="20"/>
                <w:szCs w:val="20"/>
                <w:lang w:val="pt-PT"/>
              </w:rPr>
            </w:pPr>
            <w:r>
              <w:rPr>
                <w:sz w:val="20"/>
                <w:szCs w:val="20"/>
                <w:lang w:val="pt-PT"/>
              </w:rPr>
              <w:t>11.7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40C3BA1" w14:textId="6D8EEF60"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4585F23" w14:textId="6127F199"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48" w:type="dxa"/>
            <w:tcBorders>
              <w:top w:val="single" w:sz="2" w:space="0" w:color="000001"/>
              <w:left w:val="single" w:sz="2" w:space="0" w:color="000001"/>
              <w:bottom w:val="single" w:sz="2" w:space="0" w:color="000001"/>
              <w:right w:val="single" w:sz="2" w:space="0" w:color="000001"/>
            </w:tcBorders>
          </w:tcPr>
          <w:p w14:paraId="5D469EC6" w14:textId="5CC40FD3"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175" w:type="dxa"/>
            <w:tcBorders>
              <w:top w:val="single" w:sz="2" w:space="0" w:color="000001"/>
              <w:left w:val="single" w:sz="2" w:space="0" w:color="000001"/>
              <w:bottom w:val="single" w:sz="2" w:space="0" w:color="000001"/>
              <w:right w:val="single" w:sz="2" w:space="0" w:color="000001"/>
            </w:tcBorders>
          </w:tcPr>
          <w:p w14:paraId="794602B2" w14:textId="5CDA52C2" w:rsidR="00FE75DB" w:rsidRPr="00A210FB" w:rsidRDefault="00FE75DB" w:rsidP="00505BF6">
            <w:pPr>
              <w:pStyle w:val="TableContents"/>
              <w:spacing w:after="46" w:line="240" w:lineRule="auto"/>
              <w:rPr>
                <w:sz w:val="20"/>
                <w:szCs w:val="20"/>
                <w:lang w:val="pt-PT"/>
              </w:rPr>
            </w:pPr>
            <w:r>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0DE24EAB" w14:textId="1B063224" w:rsidR="00FE75DB" w:rsidRPr="00A210FB" w:rsidRDefault="00FE75DB" w:rsidP="00505BF6">
            <w:pPr>
              <w:pStyle w:val="TableContents"/>
              <w:spacing w:after="46" w:line="240" w:lineRule="auto"/>
              <w:rPr>
                <w:sz w:val="20"/>
                <w:szCs w:val="20"/>
                <w:lang w:val="pt-PT"/>
              </w:rPr>
            </w:pPr>
            <w:r>
              <w:rPr>
                <w:sz w:val="20"/>
                <w:szCs w:val="20"/>
                <w:lang w:val="pt-PT"/>
              </w:rPr>
              <w:t>15 (6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DF0AE18" w14:textId="4D64E5D1" w:rsidR="00FE75DB" w:rsidRPr="00A210FB" w:rsidRDefault="00FE75DB" w:rsidP="00505BF6">
            <w:pPr>
              <w:pStyle w:val="TableContents"/>
              <w:spacing w:after="46" w:line="240" w:lineRule="auto"/>
              <w:rPr>
                <w:sz w:val="20"/>
                <w:szCs w:val="20"/>
                <w:lang w:val="pt-PT"/>
              </w:rPr>
            </w:pPr>
            <w:r>
              <w:rPr>
                <w:sz w:val="20"/>
                <w:szCs w:val="20"/>
                <w:lang w:val="pt-PT"/>
              </w:rPr>
              <w:t>35.2 (9.8)</w:t>
            </w:r>
          </w:p>
        </w:tc>
      </w:tr>
      <w:tr w:rsidR="00505BF6" w:rsidRPr="00217402" w14:paraId="45C08050"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4A9AC2FF" w14:textId="26C4F263"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lang w:val="pt-PT"/>
              </w:rPr>
              <w:instrText>ADDIN CSL_CITATION {"citationItems":[{"id":"ITEM-1","itemData":{"DOI":"10.1017/S0033291709992133","ISSN":"00332917","abstract":"Background Schizophrenia out-patients have deficits in affective theory of mind (ToM) but also on more basal levels of social cognition, such as the processing of neutral and emotional expressions. These deficits are associated with changes in brain activation in the amygdala and the superior temporal sulcus (STS). However, until now there have been no studies that examined these different levels of social cognition and their neurobiological underpinnings in patients within one design. Method Sixteen medicated schizophrenia out-patients and 16 matched healthy controls were studied with functional magnetic resonance imaging (fMRI) during a social cognition task that allows the investigation of affective ToM (aToM), emotion recognition and the processing of neutral facial expressions. Results Patients showed a deficit in emotion recognition and a more prominent deficit in aToM. The performance in aToM and in emotion recognition was correlated in the control group but not in the schizophrenia group. Region-of-interest analysis of functional brain imaging data revealed no difference between groups during aToM, but a hyperactivation in the schizophrenia group in the left amygdala and right STS during emotion recognition and the processing of neutral facial expressions. Conclusions The results indicate that schizophrenia out-patients have deficits at several levels of social cognition and provide the first evidence that deficits on higher-order social cognitive processes in schizophrenia may be traced back to an aberrant processing of faces per se. © Cambridge University Press 2010.","author":[{"dropping-particle":"","family":"Mier","given":"D.","non-dropping-particle":"","parse-names":false,"suffix":""},{"dropping-particle":"","family":"Sauer","given":"C.","non-dropping-particle":"","parse-names":false,"suffix":""},{"dropping-particle":"","family":"Lis","given":"S.","non-dropping-particle":"","parse-names":false,"suffix":""},{"dropping-particle":"","family":"Esslinger","given":"C.","non-dropping-particle":"","parse-names":false,"suffix":""},{"dropping-particle":"","family":"Wilhelm","given":"J.","non-dropping-particle":"","parse-names":false,"suffix":""},{"dropping-particle":"","family":"Gallhofer","given":"B.","non-dropping-particle":"","parse-names":false,"suffix":""},{"dropping-particle":"","family":"Kirsch","given":"P.","non-dropping-particle":"","parse-names":false,"suffix":""}],"container-title":"Psychological Medicine","id":"ITEM-1","issue":"10","issued":{"date-parts":[["2010"]]},"page":"1607-1617","title":"Neuronal correlates of affective theory of mind in schizophrenia out-patients: Evidence for a baseline deficit","type":"article-journal","volume":"40"},"uris":["http://www.mendeley.com/documents/?uuid=578fe67c-c7c6-4d29-ba41-7bef25d390f6"]}],"mendeley":{"formattedCitation":"(D. Mier et al., 2010)","manualFormatting":"Mier et al., 2010","plainTextFormattedCitation":"(D. Mier et al., 2010)","previouslyFormattedCitation":"(D. Mier et al., 2010)"},"properties":{"noteIndex":0},"schema":"https://github.com/citation-style-language/schema/raw/master/csl-citation.json"}</w:instrText>
            </w:r>
            <w:r w:rsidRPr="00A645AA">
              <w:rPr>
                <w:sz w:val="20"/>
                <w:szCs w:val="20"/>
              </w:rPr>
              <w:fldChar w:fldCharType="separate"/>
            </w:r>
            <w:r w:rsidRPr="00A645AA">
              <w:rPr>
                <w:noProof/>
                <w:sz w:val="20"/>
                <w:szCs w:val="20"/>
              </w:rPr>
              <w:t>Mier et al., 2010</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6C1F9B9" w14:textId="7A5C32C7" w:rsidR="00505BF6" w:rsidRPr="00A645AA" w:rsidRDefault="00505BF6" w:rsidP="00505BF6">
            <w:pPr>
              <w:pStyle w:val="TableContents"/>
              <w:spacing w:after="46" w:line="240" w:lineRule="auto"/>
              <w:rPr>
                <w:sz w:val="20"/>
                <w:szCs w:val="20"/>
                <w:lang w:val="en-GB"/>
              </w:rPr>
            </w:pPr>
            <w:r w:rsidRPr="00A645AA">
              <w:rPr>
                <w:sz w:val="20"/>
                <w:szCs w:val="20"/>
                <w:lang w:val="en-GB"/>
              </w:rPr>
              <w:t>16 (68.75)</w:t>
            </w:r>
          </w:p>
        </w:tc>
        <w:tc>
          <w:tcPr>
            <w:tcW w:w="1162" w:type="dxa"/>
            <w:tcBorders>
              <w:top w:val="single" w:sz="2" w:space="0" w:color="000001"/>
              <w:left w:val="single" w:sz="2" w:space="0" w:color="000001"/>
              <w:bottom w:val="single" w:sz="2" w:space="0" w:color="000001"/>
            </w:tcBorders>
            <w:shd w:val="clear" w:color="auto" w:fill="auto"/>
          </w:tcPr>
          <w:p w14:paraId="7A95F5AF"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4.25 (6.95)</w:t>
            </w:r>
          </w:p>
        </w:tc>
        <w:tc>
          <w:tcPr>
            <w:tcW w:w="1273" w:type="dxa"/>
            <w:tcBorders>
              <w:top w:val="single" w:sz="2" w:space="0" w:color="000001"/>
              <w:left w:val="single" w:sz="2" w:space="0" w:color="000001"/>
              <w:bottom w:val="single" w:sz="2" w:space="0" w:color="000001"/>
            </w:tcBorders>
          </w:tcPr>
          <w:p w14:paraId="3D5CC193" w14:textId="60656AF0"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673F5A93" w14:textId="3D599C0B"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5FF45B7" w14:textId="04EF3134"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D226329" w14:textId="4BAA9B3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579A54BB" w14:textId="41671FD9"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71E86F0E" w14:textId="54EB8416"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7B42E206" w14:textId="0D8CE98D" w:rsidR="00505BF6" w:rsidRPr="00A645AA" w:rsidRDefault="00505BF6" w:rsidP="00505BF6">
            <w:pPr>
              <w:pStyle w:val="TableContents"/>
              <w:spacing w:after="46" w:line="240" w:lineRule="auto"/>
              <w:rPr>
                <w:sz w:val="20"/>
                <w:szCs w:val="20"/>
                <w:lang w:val="en-GB"/>
              </w:rPr>
            </w:pPr>
            <w:r w:rsidRPr="00A645AA">
              <w:rPr>
                <w:sz w:val="20"/>
                <w:szCs w:val="20"/>
                <w:lang w:val="en-GB"/>
              </w:rPr>
              <w:t>16 (68.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FE600FB"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7 (8.18)</w:t>
            </w:r>
          </w:p>
        </w:tc>
      </w:tr>
      <w:tr w:rsidR="00505BF6" w:rsidRPr="00217402" w14:paraId="19FD0D8F"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50762D2" w14:textId="27DC045E"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pscychresns.2013.12.001","ISSN":"09254927","abstract":"Deficits in social cognition seem to present an intermediate phenotype for schizophrenia, and are known to be associated with an altered amygdala response to faces. However, current results are heterogeneous with respect to whether this altered amygdala response in schizophrenia is hypoactive or hyperactive in nature. The present study used functional magnetic resonance imaging to investigate emotion-specific amygdala activation in schizophrenia using a novel adaptive emotion recognition paradigm. Participants comprised 11 schizophrenia outpatients and 16 healthy controls who viewed face stimuli expressing emotions of anger, fear, happiness, and disgust, as well as neutral expressions. The adaptive emotion recognition approach allows the assessment of group differences in both emotion recognition performance and associated neuronal activity while also ensuring a comparable number of correctly recognized emotions between groups. Schizophrenia participants were slower and had a negative bias in emotion recognition. In addition, they showed reduced differential activation during recognition of emotional compared with neutral expressions. Correlation analyses revealed an association of a negative bias with amygdala activation for neutral facial expressions that was specific to the patient group. We replicated previous findings of affected emotion recognition in schizophrenia. Furthermore, we demonstrated that altered amygdala activation in the patient group was associated with the occurrence of a negative bias. These results provide further evidence for impaired social cognition in schizophrenia and point to a central role of the amygdala in negative misperceptions of facial stimuli in schizophrenia. © 2013 Elsevier Ireland Ltd.","author":[{"dropping-particle":"","family":"Mier","given":"Daniela","non-dropping-particle":"","parse-names":false,"suffix":""},{"dropping-particle":"","family":"Lis","given":"Stefanie","non-dropping-particle":"","parse-names":false,"suffix":""},{"dropping-particle":"","family":"Zygrodnik","given":"Karina","non-dropping-particle":"","parse-names":false,"suffix":""},{"dropping-particle":"","family":"Sauer","given":"Carina","non-dropping-particle":"","parse-names":false,"suffix":""},{"dropping-particle":"","family":"Ulferts","given":"Jens","non-dropping-particle":"","parse-names":false,"suffix":""},{"dropping-particle":"","family":"Gallhofer","given":"Bernd","non-dropping-particle":"","parse-names":false,"suffix":""},{"dropping-particle":"","family":"Kirsch","given":"Peter","non-dropping-particle":"","parse-names":false,"suffix":""}],"container-title":"Psychiatry Research - Neuroimaging","id":"ITEM-1","issue":"3","issued":{"date-parts":[["2014","3","30"]]},"page":"195-203","publisher":"Elsevier","title":"Evidence for altered amygdala activation in schizophrenia in an adaptive emotion recognition task","type":"article-journal","volume":"221"},"uris":["http://www.mendeley.com/documents/?uuid=ad140995-cf57-3d9c-b600-4c3db432d305"]}],"mendeley":{"formattedCitation":"(Daniela Mier et al., 2014)","manualFormatting":"Mier et al., 2014","plainTextFormattedCitation":"(Daniela Mier et al., 2014)","previouslyFormattedCitation":"(Daniela Mier et al., 2014)"},"properties":{"noteIndex":0},"schema":"https://github.com/citation-style-language/schema/raw/master/csl-citation.json"}</w:instrText>
            </w:r>
            <w:r w:rsidRPr="00A645AA">
              <w:rPr>
                <w:sz w:val="20"/>
                <w:szCs w:val="20"/>
              </w:rPr>
              <w:fldChar w:fldCharType="separate"/>
            </w:r>
            <w:r w:rsidRPr="00A645AA">
              <w:rPr>
                <w:noProof/>
                <w:sz w:val="20"/>
                <w:szCs w:val="20"/>
              </w:rPr>
              <w:t>Mier et al., 201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AD517DD" w14:textId="44A91729" w:rsidR="00505BF6" w:rsidRPr="00A645AA" w:rsidRDefault="00505BF6" w:rsidP="00505BF6">
            <w:pPr>
              <w:pStyle w:val="TableContents"/>
              <w:spacing w:after="46" w:line="240" w:lineRule="auto"/>
              <w:rPr>
                <w:sz w:val="20"/>
                <w:szCs w:val="20"/>
                <w:lang w:val="en-GB"/>
              </w:rPr>
            </w:pPr>
            <w:r w:rsidRPr="00A645AA">
              <w:rPr>
                <w:sz w:val="20"/>
                <w:szCs w:val="20"/>
                <w:lang w:val="en-GB"/>
              </w:rPr>
              <w:t>11 (63.64)</w:t>
            </w:r>
          </w:p>
        </w:tc>
        <w:tc>
          <w:tcPr>
            <w:tcW w:w="1162" w:type="dxa"/>
            <w:tcBorders>
              <w:top w:val="single" w:sz="2" w:space="0" w:color="000001"/>
              <w:left w:val="single" w:sz="2" w:space="0" w:color="000001"/>
              <w:bottom w:val="single" w:sz="2" w:space="0" w:color="000001"/>
            </w:tcBorders>
            <w:shd w:val="clear" w:color="auto" w:fill="auto"/>
          </w:tcPr>
          <w:p w14:paraId="2C01365A"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2.45 (7.66)</w:t>
            </w:r>
          </w:p>
        </w:tc>
        <w:tc>
          <w:tcPr>
            <w:tcW w:w="1273" w:type="dxa"/>
            <w:tcBorders>
              <w:top w:val="single" w:sz="2" w:space="0" w:color="000001"/>
              <w:left w:val="single" w:sz="2" w:space="0" w:color="000001"/>
              <w:bottom w:val="single" w:sz="2" w:space="0" w:color="000001"/>
            </w:tcBorders>
          </w:tcPr>
          <w:p w14:paraId="4AEB8888" w14:textId="2DC46DB4"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2423177C" w14:textId="411C2D33" w:rsidR="00505BF6" w:rsidRPr="00A645AA" w:rsidRDefault="00505BF6" w:rsidP="00505BF6">
            <w:pPr>
              <w:pStyle w:val="TableContents"/>
              <w:spacing w:after="46" w:line="240" w:lineRule="auto"/>
              <w:rPr>
                <w:sz w:val="20"/>
                <w:szCs w:val="20"/>
                <w:lang w:val="en-GB"/>
              </w:rPr>
            </w:pPr>
            <w:r>
              <w:rPr>
                <w:sz w:val="20"/>
                <w:szCs w:val="20"/>
                <w:lang w:val="en-GB"/>
              </w:rPr>
              <w:t>10.18 (8.9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58EF5F5" w14:textId="0482AC92"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87E9AFD" w14:textId="79CA37A3"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71F96A4F" w14:textId="7AE74FBC"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07B384F2" w14:textId="4899052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4C0C8D5D" w14:textId="7CF96C0F" w:rsidR="00505BF6" w:rsidRPr="00A645AA" w:rsidRDefault="00505BF6" w:rsidP="00505BF6">
            <w:pPr>
              <w:pStyle w:val="TableContents"/>
              <w:spacing w:after="46" w:line="240" w:lineRule="auto"/>
              <w:rPr>
                <w:sz w:val="20"/>
                <w:szCs w:val="20"/>
                <w:lang w:val="en-GB"/>
              </w:rPr>
            </w:pPr>
            <w:r w:rsidRPr="00A645AA">
              <w:rPr>
                <w:sz w:val="20"/>
                <w:szCs w:val="20"/>
                <w:lang w:val="en-GB"/>
              </w:rPr>
              <w:t>16 (68.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897FE2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4.5 (6.47)</w:t>
            </w:r>
          </w:p>
        </w:tc>
      </w:tr>
      <w:tr w:rsidR="00505BF6" w:rsidRPr="00217402" w14:paraId="4B787C5E"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1BFDEB10" w14:textId="311E5CF7"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07/s00406-016-0737-y","ISSN":"0940-1334","author":[{"dropping-particle":"","family":"Mier","given":"Daniela","non-dropping-particle":"","parse-names":false,"suffix":""},{"dropping-particle":"","family":"Eisenacher","given":"Sarah","non-dropping-particle":"","parse-names":false,"suffix":""},{"dropping-particle":"","family":"Rausch","given":"Franziska","non-dropping-particle":"","parse-names":false,"suffix":""},{"dropping-particle":"","family":"Englisch","given":"Susanne","non-dropping-particle":"","parse-names":false,"suffix":""},{"dropping-particle":"","family":"Gerchen","given":"Martin Fungisai","non-dropping-particle":"","parse-names":false,"suffix":""},{"dropping-particle":"","family":"Zamoscik","given":"Vera","non-dropping-particle":"","parse-names":false,"suffix":""},{"dropping-particle":"","family":"Meyer-Lindenberg","given":"Andreas","non-dropping-particle":"","parse-names":false,"suffix":""},{"dropping-particle":"","family":"Zink","given":"Mathias","non-dropping-particle":"","parse-names":false,"suffix":""},{"dropping-particle":"","family":"Kirsch","given":"Peter","non-dropping-particle":"","parse-names":false,"suffix":""}],"container-title":"European Archives of Psychiatry and Clinical Neuroscience","id":"ITEM-1","issue":"7","issued":{"date-parts":[["2017","10","21"]]},"page":"597-610","publisher":"Springer Berlin Heidelberg","title":"Aberrant activity and connectivity of the posterior superior temporal sulcus during social cognition in schizophrenia","type":"article-journal","volume":"267"},"uris":["http://www.mendeley.com/documents/?uuid=64f178f6-9b2a-307e-8d42-94dceba3d8e4"]}],"mendeley":{"formattedCitation":"(Daniela Mier et al., 2017)","manualFormatting":"Mier et al., 2017","plainTextFormattedCitation":"(Daniela Mier et al., 2017)","previouslyFormattedCitation":"(Daniela Mier et al., 2017)"},"properties":{"noteIndex":0},"schema":"https://github.com/citation-style-language/schema/raw/master/csl-citation.json"}</w:instrText>
            </w:r>
            <w:r w:rsidRPr="00A645AA">
              <w:rPr>
                <w:sz w:val="20"/>
                <w:szCs w:val="20"/>
              </w:rPr>
              <w:fldChar w:fldCharType="separate"/>
            </w:r>
            <w:r w:rsidRPr="00A645AA">
              <w:rPr>
                <w:noProof/>
                <w:sz w:val="20"/>
                <w:szCs w:val="20"/>
              </w:rPr>
              <w:t>Mier et al., 2017</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73CA592E" w14:textId="286D8AE5" w:rsidR="00505BF6" w:rsidRPr="00A645AA" w:rsidRDefault="00505BF6" w:rsidP="00505BF6">
            <w:pPr>
              <w:pStyle w:val="TableContents"/>
              <w:spacing w:after="46" w:line="240" w:lineRule="auto"/>
              <w:rPr>
                <w:sz w:val="20"/>
                <w:szCs w:val="20"/>
                <w:lang w:val="en-GB"/>
              </w:rPr>
            </w:pPr>
            <w:r w:rsidRPr="00A645AA">
              <w:rPr>
                <w:sz w:val="20"/>
                <w:szCs w:val="20"/>
                <w:lang w:val="en-GB"/>
              </w:rPr>
              <w:t>22 (18.18)</w:t>
            </w:r>
          </w:p>
        </w:tc>
        <w:tc>
          <w:tcPr>
            <w:tcW w:w="1162" w:type="dxa"/>
            <w:tcBorders>
              <w:top w:val="single" w:sz="2" w:space="0" w:color="000001"/>
              <w:left w:val="single" w:sz="2" w:space="0" w:color="000001"/>
              <w:bottom w:val="single" w:sz="2" w:space="0" w:color="000001"/>
            </w:tcBorders>
            <w:shd w:val="clear" w:color="auto" w:fill="auto"/>
          </w:tcPr>
          <w:p w14:paraId="34CC34D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8.05 (9.19)</w:t>
            </w:r>
          </w:p>
        </w:tc>
        <w:tc>
          <w:tcPr>
            <w:tcW w:w="1273" w:type="dxa"/>
            <w:tcBorders>
              <w:top w:val="single" w:sz="2" w:space="0" w:color="000001"/>
              <w:left w:val="single" w:sz="2" w:space="0" w:color="000001"/>
              <w:bottom w:val="single" w:sz="2" w:space="0" w:color="000001"/>
            </w:tcBorders>
          </w:tcPr>
          <w:p w14:paraId="14B348E1" w14:textId="63B1572C"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0E9E7059" w14:textId="23DEC992" w:rsidR="00505BF6" w:rsidRPr="00A645AA" w:rsidRDefault="00505BF6" w:rsidP="00505BF6">
            <w:pPr>
              <w:pStyle w:val="TableContents"/>
              <w:spacing w:after="46" w:line="240" w:lineRule="auto"/>
              <w:rPr>
                <w:sz w:val="20"/>
                <w:szCs w:val="20"/>
                <w:lang w:val="en-GB"/>
              </w:rPr>
            </w:pPr>
            <w:r>
              <w:rPr>
                <w:sz w:val="20"/>
                <w:szCs w:val="20"/>
                <w:lang w:val="en-GB"/>
              </w:rPr>
              <w:t>10.5 (6.84)</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913208D" w14:textId="7148BD98" w:rsidR="00505BF6" w:rsidRPr="00A645AA" w:rsidRDefault="00505BF6" w:rsidP="00505BF6">
            <w:pPr>
              <w:pStyle w:val="TableContents"/>
              <w:spacing w:after="46" w:line="240" w:lineRule="auto"/>
              <w:rPr>
                <w:sz w:val="20"/>
                <w:szCs w:val="20"/>
                <w:lang w:val="en-GB"/>
              </w:rPr>
            </w:pPr>
            <w:r w:rsidRPr="00A645AA">
              <w:rPr>
                <w:sz w:val="20"/>
                <w:szCs w:val="20"/>
                <w:lang w:val="en-GB"/>
              </w:rPr>
              <w:t>32.59 (7.14)</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DD486E9" w14:textId="4F7C2AB3" w:rsidR="00505BF6" w:rsidRPr="00A645AA" w:rsidRDefault="00505BF6" w:rsidP="00505BF6">
            <w:pPr>
              <w:pStyle w:val="TableContents"/>
              <w:spacing w:after="46" w:line="240" w:lineRule="auto"/>
              <w:rPr>
                <w:sz w:val="20"/>
                <w:szCs w:val="20"/>
                <w:lang w:val="en-GB"/>
              </w:rPr>
            </w:pPr>
            <w:r>
              <w:rPr>
                <w:sz w:val="20"/>
                <w:szCs w:val="20"/>
                <w:lang w:val="en-GB"/>
              </w:rPr>
              <w:t>14.32 (3.87)</w:t>
            </w:r>
          </w:p>
        </w:tc>
        <w:tc>
          <w:tcPr>
            <w:tcW w:w="1148" w:type="dxa"/>
            <w:tcBorders>
              <w:top w:val="single" w:sz="2" w:space="0" w:color="000001"/>
              <w:left w:val="single" w:sz="2" w:space="0" w:color="000001"/>
              <w:bottom w:val="single" w:sz="2" w:space="0" w:color="000001"/>
              <w:right w:val="single" w:sz="2" w:space="0" w:color="000001"/>
            </w:tcBorders>
          </w:tcPr>
          <w:p w14:paraId="584350C5" w14:textId="4470B9E6"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52C2184F" w14:textId="7EF270A4"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2D484946" w14:textId="0CFFF762" w:rsidR="00505BF6" w:rsidRPr="00A645AA" w:rsidRDefault="00505BF6" w:rsidP="00505BF6">
            <w:pPr>
              <w:pStyle w:val="TableContents"/>
              <w:spacing w:after="46" w:line="240" w:lineRule="auto"/>
              <w:rPr>
                <w:sz w:val="20"/>
                <w:szCs w:val="20"/>
                <w:lang w:val="en-GB"/>
              </w:rPr>
            </w:pPr>
            <w:r w:rsidRPr="00A645AA">
              <w:rPr>
                <w:sz w:val="20"/>
                <w:szCs w:val="20"/>
                <w:lang w:val="en-GB"/>
              </w:rPr>
              <w:t>22 (27.2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92FD7D9"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7.5 (10.82)</w:t>
            </w:r>
          </w:p>
        </w:tc>
      </w:tr>
      <w:tr w:rsidR="00505BF6" w:rsidRPr="00217402" w14:paraId="627CB5C7"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8480880" w14:textId="01BEDB98" w:rsidR="00505BF6" w:rsidRPr="00A645AA" w:rsidRDefault="00505BF6" w:rsidP="00505BF6">
            <w:pPr>
              <w:spacing w:after="46" w:line="240" w:lineRule="auto"/>
              <w:rPr>
                <w:sz w:val="20"/>
                <w:szCs w:val="20"/>
              </w:rPr>
            </w:pPr>
            <w:r w:rsidRPr="00A645AA">
              <w:rPr>
                <w:sz w:val="20"/>
                <w:szCs w:val="20"/>
              </w:rPr>
              <w:lastRenderedPageBreak/>
              <w:fldChar w:fldCharType="begin" w:fldLock="1"/>
            </w:r>
            <w:r w:rsidR="00D92B10">
              <w:rPr>
                <w:sz w:val="20"/>
                <w:szCs w:val="20"/>
              </w:rPr>
              <w:instrText>ADDIN CSL_CITATION {"citationItems":[{"id":"ITEM-1","itemData":{"DOI":"10.1038/tp.2012.16","ISSN":"21583188","abstract":"Bipolar disorder (BD) and schizophrenia (Sz) share dysfunction in prefrontal inhibitory brain systems, yet exhibit distinct forms of affective disturbance. We aimed to distinguish these disorders on the basis of differential activation in cortico-limbic pathways during voluntary emotion regulation. Patients with DSM-IV diagnosed Sz (12) or BD-I (13) and 15 healthy control (HC) participants performed a well-established emotion regulation task while undergoing functional magnetic resonance imaging. The task required participants to voluntarily upregulate or downregulate their subjective affect while viewing emotionally negative images or maintain their affective response as a comparison condition. In BD, abnormal overactivity (hyperactivation) occurred in the right ventrolateral prefrontal cortex (VLPFC) during up- and downregulation of negative affect, relative to HC. Among Sz, prefrontal hypoactivation of the right VLPFC occurred during downregulation (opposite to BD), whereas upregulation elicited hyperactivity in the right VLPFC similar to BD. Amygdala activity was significantly related to subjective negative affect in HC and BD, but not Sz. Furthermore, amygdala activity was inversely coupled with the activity in the left PFC during downregulation in HC (r0.76), while such coupling did not occur in BD or Sz. These preliminary results indicate that differential cortico-limbic activation can distinguish the clinical groups in line with affective disturbance: BD is characterized by ineffective cortical control over limbic regions during emotion regulation, while Sz is characterized by an apparent failure to engage cortical (hypofrontality) and limbic regions during downregulation. © 2012 Macmillan Publishers Limited.","author":[{"dropping-particle":"","family":"Morris","given":"R. W.","non-dropping-particle":"","parse-names":false,"suffix":""},{"dropping-particle":"","family":"Sparks","given":"A.","non-dropping-particle":"","parse-names":false,"suffix":""},{"dropping-particle":"","family":"Mitchell","given":"P. B.","non-dropping-particle":"","parse-names":false,"suffix":""},{"dropping-particle":"","family":"Weickert","given":"C. S.","non-dropping-particle":"","parse-names":false,"suffix":""},{"dropping-particle":"","family":"Green","given":"M. J.","non-dropping-particle":"","parse-names":false,"suffix":""}],"container-title":"Translational Psychiatry","id":"ITEM-1","issue":"3","issued":{"date-parts":[["2012"]]},"page":"e90","publisher":"Nature Publishing Group","title":"Lack of cortico-limbic coupling in bipolar disorder and schizophrenia during emotion regulation","type":"article-journal","volume":"2"},"uris":["http://www.mendeley.com/documents/?uuid=41e5b98e-fd63-347c-880e-42588f08b476"]}],"mendeley":{"formattedCitation":"(Morris, Sparks, Mitchell, Weickert, &amp; Green, 2012)","manualFormatting":"Morris et al., 2012","plainTextFormattedCitation":"(Morris, Sparks, Mitchell, Weickert, &amp; Green, 2012)","previouslyFormattedCitation":"(Morris, Sparks, Mitchell, Weickert, &amp; Green, 2012)"},"properties":{"noteIndex":0},"schema":"https://github.com/citation-style-language/schema/raw/master/csl-citation.json"}</w:instrText>
            </w:r>
            <w:r w:rsidRPr="00A645AA">
              <w:rPr>
                <w:sz w:val="20"/>
                <w:szCs w:val="20"/>
              </w:rPr>
              <w:fldChar w:fldCharType="separate"/>
            </w:r>
            <w:r w:rsidRPr="00A645AA">
              <w:rPr>
                <w:noProof/>
                <w:sz w:val="20"/>
                <w:szCs w:val="20"/>
              </w:rPr>
              <w:t>Morris et al., 2012</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E154342" w14:textId="0DA9E6C3" w:rsidR="00505BF6" w:rsidRPr="00A645AA" w:rsidRDefault="00505BF6" w:rsidP="00505BF6">
            <w:pPr>
              <w:pStyle w:val="TableContents"/>
              <w:spacing w:after="46" w:line="240" w:lineRule="auto"/>
              <w:rPr>
                <w:sz w:val="20"/>
                <w:szCs w:val="20"/>
                <w:lang w:val="en-GB"/>
              </w:rPr>
            </w:pPr>
            <w:r w:rsidRPr="00A645AA">
              <w:rPr>
                <w:sz w:val="20"/>
                <w:szCs w:val="20"/>
                <w:lang w:val="en-GB"/>
              </w:rPr>
              <w:t>12 (66.67)</w:t>
            </w:r>
          </w:p>
        </w:tc>
        <w:tc>
          <w:tcPr>
            <w:tcW w:w="1162" w:type="dxa"/>
            <w:tcBorders>
              <w:top w:val="single" w:sz="2" w:space="0" w:color="000001"/>
              <w:left w:val="single" w:sz="2" w:space="0" w:color="000001"/>
              <w:bottom w:val="single" w:sz="2" w:space="0" w:color="000001"/>
            </w:tcBorders>
            <w:shd w:val="clear" w:color="auto" w:fill="auto"/>
          </w:tcPr>
          <w:p w14:paraId="50C22167"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4 (3)</w:t>
            </w:r>
          </w:p>
        </w:tc>
        <w:tc>
          <w:tcPr>
            <w:tcW w:w="1273" w:type="dxa"/>
            <w:tcBorders>
              <w:top w:val="single" w:sz="2" w:space="0" w:color="000001"/>
              <w:left w:val="single" w:sz="2" w:space="0" w:color="000001"/>
              <w:bottom w:val="single" w:sz="2" w:space="0" w:color="000001"/>
            </w:tcBorders>
          </w:tcPr>
          <w:p w14:paraId="34800DFD" w14:textId="256A2973"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578DE385" w14:textId="463CAF80"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28851DF" w14:textId="2125AB73" w:rsidR="00505BF6" w:rsidRPr="00A645AA" w:rsidRDefault="00505BF6" w:rsidP="00505BF6">
            <w:pPr>
              <w:pStyle w:val="TableContents"/>
              <w:spacing w:after="46" w:line="240" w:lineRule="auto"/>
              <w:rPr>
                <w:sz w:val="20"/>
                <w:szCs w:val="20"/>
                <w:lang w:val="en-GB"/>
              </w:rPr>
            </w:pPr>
            <w:r w:rsidRPr="00A645AA">
              <w:rPr>
                <w:sz w:val="20"/>
                <w:szCs w:val="20"/>
                <w:lang w:val="en-GB"/>
              </w:rPr>
              <w:t>73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2B9AF9B" w14:textId="5D5644F3" w:rsidR="00505BF6" w:rsidRPr="00A645AA" w:rsidRDefault="00505BF6" w:rsidP="00505BF6">
            <w:pPr>
              <w:pStyle w:val="TableContents"/>
              <w:spacing w:after="46" w:line="240" w:lineRule="auto"/>
              <w:rPr>
                <w:sz w:val="20"/>
                <w:szCs w:val="20"/>
                <w:lang w:val="en-GB"/>
              </w:rPr>
            </w:pPr>
            <w:r>
              <w:rPr>
                <w:sz w:val="20"/>
                <w:szCs w:val="20"/>
                <w:lang w:val="en-GB"/>
              </w:rPr>
              <w:t>19 (2)</w:t>
            </w:r>
          </w:p>
        </w:tc>
        <w:tc>
          <w:tcPr>
            <w:tcW w:w="1148" w:type="dxa"/>
            <w:tcBorders>
              <w:top w:val="single" w:sz="2" w:space="0" w:color="000001"/>
              <w:left w:val="single" w:sz="2" w:space="0" w:color="000001"/>
              <w:bottom w:val="single" w:sz="2" w:space="0" w:color="000001"/>
              <w:right w:val="single" w:sz="2" w:space="0" w:color="000001"/>
            </w:tcBorders>
          </w:tcPr>
          <w:p w14:paraId="760E31B6" w14:textId="33413478" w:rsidR="00505BF6" w:rsidRPr="00A645AA" w:rsidRDefault="00505BF6" w:rsidP="00505BF6">
            <w:pPr>
              <w:pStyle w:val="TableContents"/>
              <w:spacing w:after="46" w:line="240" w:lineRule="auto"/>
              <w:rPr>
                <w:sz w:val="20"/>
                <w:szCs w:val="20"/>
                <w:lang w:val="en-GB"/>
              </w:rPr>
            </w:pPr>
            <w:r>
              <w:rPr>
                <w:sz w:val="20"/>
                <w:szCs w:val="20"/>
                <w:lang w:val="en-GB"/>
              </w:rPr>
              <w:t>22 (2)</w:t>
            </w:r>
          </w:p>
        </w:tc>
        <w:tc>
          <w:tcPr>
            <w:tcW w:w="1175" w:type="dxa"/>
            <w:tcBorders>
              <w:top w:val="single" w:sz="2" w:space="0" w:color="000001"/>
              <w:left w:val="single" w:sz="2" w:space="0" w:color="000001"/>
              <w:bottom w:val="single" w:sz="2" w:space="0" w:color="000001"/>
              <w:right w:val="single" w:sz="2" w:space="0" w:color="000001"/>
            </w:tcBorders>
          </w:tcPr>
          <w:p w14:paraId="4A3114FF" w14:textId="547CD04E" w:rsidR="00505BF6" w:rsidRPr="00A645AA" w:rsidRDefault="00505BF6" w:rsidP="00505BF6">
            <w:pPr>
              <w:pStyle w:val="TableContents"/>
              <w:spacing w:after="46" w:line="240" w:lineRule="auto"/>
              <w:rPr>
                <w:sz w:val="20"/>
                <w:szCs w:val="20"/>
                <w:lang w:val="en-GB"/>
              </w:rPr>
            </w:pPr>
            <w:r>
              <w:rPr>
                <w:sz w:val="20"/>
                <w:szCs w:val="20"/>
                <w:lang w:val="en-GB"/>
              </w:rPr>
              <w:t>32 (2)</w:t>
            </w:r>
          </w:p>
        </w:tc>
        <w:tc>
          <w:tcPr>
            <w:tcW w:w="1092" w:type="dxa"/>
            <w:tcBorders>
              <w:top w:val="single" w:sz="2" w:space="0" w:color="000001"/>
              <w:left w:val="single" w:sz="2" w:space="0" w:color="000001"/>
              <w:bottom w:val="single" w:sz="2" w:space="0" w:color="000001"/>
            </w:tcBorders>
            <w:shd w:val="clear" w:color="auto" w:fill="auto"/>
          </w:tcPr>
          <w:p w14:paraId="28928DC0" w14:textId="7B2B60E4" w:rsidR="00505BF6" w:rsidRPr="00A645AA" w:rsidRDefault="00505BF6" w:rsidP="00505BF6">
            <w:pPr>
              <w:pStyle w:val="TableContents"/>
              <w:spacing w:after="46" w:line="240" w:lineRule="auto"/>
              <w:rPr>
                <w:sz w:val="20"/>
                <w:szCs w:val="20"/>
                <w:lang w:val="en-GB"/>
              </w:rPr>
            </w:pPr>
            <w:r w:rsidRPr="00A645AA">
              <w:rPr>
                <w:sz w:val="20"/>
                <w:szCs w:val="20"/>
                <w:lang w:val="en-GB"/>
              </w:rPr>
              <w:t>15 (4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954BA53"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 (2)</w:t>
            </w:r>
          </w:p>
        </w:tc>
      </w:tr>
      <w:tr w:rsidR="00505BF6" w:rsidRPr="00217402" w14:paraId="7EDE0C9B"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55672E6" w14:textId="26B88868"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01/jamapsychiatry.2017.4741","ISSN":"2168622X","abstract":"IMPORTANCE Alterations in multiple neuroimaging phenotypes have been reported in psychotic disorders. However, neuroimaging measures can be influenced by factors that are not directly related to psychosis and may confound the interpretation of case-control differences. Therefore, a detailed characterization of the contribution of these factors to neuroimaging phenotypes in psychosis is warranted. OBJECTIVE To quantify the association between neuroimaging measures and behavioral, health, and demographic variables in psychosis using an integrated multivariate approach. DESIGN, SETTING, AND PARTICIPANTS This imaging study was conducted at a university research hospital from June 26, 2014, to March 9, 2017. High-resolution multimodal magnetic resonance imaging data were obtained from 100 patients with schizophrenia, 40 patients with bipolar disorder, and 50 healthy volunteers; computed were cortical thickness, subcortical volumes, white matter fractional anisotropy, task-related brain activation (during working memory and emotional recognition), and resting-state functional connectivity. Ascertained in all participants were nonimaging measures pertaining to clinical features, cognition, substance use, psychological trauma, physical activity, and body mass index. The association between imaging and nonimaging measures was modeled using sparse canonical correlation analysis with robust reliability testing. MAINOUTCOMES ANDMEASURES Multivariate patterns of the association between nonimaging and neuroimaging measures in patients with psychosis and healthy volunteers. RESULTS The analyses were performed in 92 patients with schizophrenia (23 female [25.0%]; mean [SD] age, 27.0 [7.6] years), 37 patients with bipolar disorder (12 female [32.4%]; mean [SD] age, 27.5 [8.1] years), and 48 healthy volunteers (20 female [41.7%]; mean [SD] age, 29.8 [8.5] years). The imaging and nonimaging data sets showed significant covariation (r = 0.63, P &lt;.001), which was independent of diagnosis. Among the nonimaging variables examined, age (r = -0.53), IQ (r = 0.36), and body mass index (r = -0.25) were associated with multiple imaging phenotypes; cannabis use (r = 0.23) and other substance use (r = 0.33) were associated with subcortical volumes, and alcohol use was associated with white matter integrity (r = -0.15). Within the multivariate models, positive symptoms retained associations with the global neuroimaging (r = -0.13), the cortical thickness (r = -0.22), and the task-rel…","author":[{"dropping-particle":"","family":"Moser","given":"Dominik A.","non-dropping-particle":"","parse-names":false,"suffix":""},{"dropping-particle":"","family":"Doucet","given":"Gaelle E.","non-dropping-particle":"","parse-names":false,"suffix":""},{"dropping-particle":"","family":"Lee","given":"Won Hee","non-dropping-particle":"","parse-names":false,"suffix":""},{"dropping-particle":"","family":"Rasgon","given":"Alexander","non-dropping-particle":"","parse-names":false,"suffix":""},{"dropping-particle":"","family":"Krinsky","given":"Hannah","non-dropping-particle":"","parse-names":false,"suffix":""},{"dropping-particle":"","family":"Leibu","given":"Evan","non-dropping-particle":"","parse-names":false,"suffix":""},{"dropping-particle":"","family":"Ing","given":"Alex","non-dropping-particle":"","parse-names":false,"suffix":""},{"dropping-particle":"","family":"Schumann","given":"Gunter","non-dropping-particle":"","parse-names":false,"suffix":""},{"dropping-particle":"","family":"Rasgon","given":"Natalie","non-dropping-particle":"","parse-names":false,"suffix":""},{"dropping-particle":"","family":"Frangou","given":"Sophia","non-dropping-particle":"","parse-names":false,"suffix":""}],"container-title":"JAMA Psychiatry","id":"ITEM-1","issue":"4","issued":{"date-parts":[["2018","4","1"]]},"page":"386-395","publisher":"American Medical Association","title":"Multivariate associations among behavioral, clinical, and multimodal imaging phenotypes in patients with psychosis","type":"article-journal","volume":"75"},"uris":["http://www.mendeley.com/documents/?uuid=bdd06e65-3c3c-3857-9a1c-262f20685edd"]}],"mendeley":{"formattedCitation":"(Moser et al., 2018)","manualFormatting":"Moser et al., 2018","plainTextFormattedCitation":"(Moser et al., 2018)","previouslyFormattedCitation":"(Moser et al., 2018)"},"properties":{"noteIndex":0},"schema":"https://github.com/citation-style-language/schema/raw/master/csl-citation.json"}</w:instrText>
            </w:r>
            <w:r w:rsidRPr="00A645AA">
              <w:rPr>
                <w:sz w:val="20"/>
                <w:szCs w:val="20"/>
              </w:rPr>
              <w:fldChar w:fldCharType="separate"/>
            </w:r>
            <w:r w:rsidRPr="00A645AA">
              <w:rPr>
                <w:noProof/>
                <w:sz w:val="20"/>
                <w:szCs w:val="20"/>
              </w:rPr>
              <w:t>Moser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76CE3026" w14:textId="7918BE5B" w:rsidR="00505BF6" w:rsidRPr="00A645AA" w:rsidRDefault="00505BF6" w:rsidP="00505BF6">
            <w:pPr>
              <w:pStyle w:val="TableContents"/>
              <w:spacing w:after="46" w:line="240" w:lineRule="auto"/>
              <w:rPr>
                <w:sz w:val="20"/>
                <w:szCs w:val="20"/>
                <w:lang w:val="en-GB"/>
              </w:rPr>
            </w:pPr>
            <w:r w:rsidRPr="00A645AA">
              <w:rPr>
                <w:sz w:val="20"/>
                <w:szCs w:val="20"/>
                <w:lang w:val="en-GB"/>
              </w:rPr>
              <w:t>92 (75)</w:t>
            </w:r>
          </w:p>
        </w:tc>
        <w:tc>
          <w:tcPr>
            <w:tcW w:w="1162" w:type="dxa"/>
            <w:tcBorders>
              <w:top w:val="single" w:sz="2" w:space="0" w:color="000001"/>
              <w:left w:val="single" w:sz="2" w:space="0" w:color="000001"/>
              <w:bottom w:val="single" w:sz="2" w:space="0" w:color="000001"/>
            </w:tcBorders>
            <w:shd w:val="clear" w:color="auto" w:fill="auto"/>
          </w:tcPr>
          <w:p w14:paraId="5F1A0CE0"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7 (7.6)</w:t>
            </w:r>
          </w:p>
        </w:tc>
        <w:tc>
          <w:tcPr>
            <w:tcW w:w="1273" w:type="dxa"/>
            <w:tcBorders>
              <w:top w:val="single" w:sz="2" w:space="0" w:color="000001"/>
              <w:left w:val="single" w:sz="2" w:space="0" w:color="000001"/>
              <w:bottom w:val="single" w:sz="2" w:space="0" w:color="000001"/>
            </w:tcBorders>
          </w:tcPr>
          <w:p w14:paraId="797C1142" w14:textId="74C4DAEB"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326713A6" w14:textId="448B6FDF" w:rsidR="00505BF6" w:rsidRPr="00A645AA" w:rsidRDefault="00505BF6" w:rsidP="00505BF6">
            <w:pPr>
              <w:pStyle w:val="TableContents"/>
              <w:spacing w:after="46" w:line="240" w:lineRule="auto"/>
              <w:rPr>
                <w:sz w:val="20"/>
                <w:szCs w:val="20"/>
                <w:lang w:val="en-GB"/>
              </w:rPr>
            </w:pPr>
            <w:r>
              <w:rPr>
                <w:sz w:val="20"/>
                <w:szCs w:val="20"/>
                <w:lang w:val="en-GB"/>
              </w:rPr>
              <w:t>5.5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56CDCF2" w14:textId="795E516F"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C64F526" w14:textId="29CA5578"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2E4D5881" w14:textId="1F53EE23"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7908219C" w14:textId="3BC7D57B"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081D865A" w14:textId="57FF5260" w:rsidR="00505BF6" w:rsidRPr="00A645AA" w:rsidRDefault="00505BF6" w:rsidP="00505BF6">
            <w:pPr>
              <w:pStyle w:val="TableContents"/>
              <w:spacing w:after="46" w:line="240" w:lineRule="auto"/>
              <w:rPr>
                <w:sz w:val="20"/>
                <w:szCs w:val="20"/>
                <w:lang w:val="en-GB"/>
              </w:rPr>
            </w:pPr>
            <w:r w:rsidRPr="00A645AA">
              <w:rPr>
                <w:sz w:val="20"/>
                <w:szCs w:val="20"/>
                <w:lang w:val="en-GB"/>
              </w:rPr>
              <w:t>48 (58.3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FB7F279"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9.8 (8.5)</w:t>
            </w:r>
          </w:p>
        </w:tc>
      </w:tr>
      <w:tr w:rsidR="00505BF6" w:rsidRPr="00217402" w14:paraId="77D8FA57"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279691DE" w14:textId="609A45EF"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4.05.023","ISSN":"15732509","abstract":"Background: Processing the emotional content of faces is recognised as a key deficit of schizophrenia, associated with poorer functional outcomes and possibly contributing to the severity of clinical symptoms such as paranoia. At the neural level, fMRI studies have reported altered limbic activity in response to facial stimuli. However, previous studies may be limited by the use of cognitively demanding tasks and static facial stimuli. To address these issues, the current study used a face processing task involving both passive face viewing and dynamic social stimuli. Such a task may (1) lack the potentially confounding effects of high cognitive demands and (2) show higher ecological validity. Methods: Functional MRI was used to examine neural activity in 25 patients with a DSM-IV diagnosis of schizophrenia/schizoaffective disorder and 21 age- and gender-matched healthy controls while they participated in a face processing task, which involved viewing videos of angry and neutral facial expressions, and a non-biological baseline condition. Results: While viewing faces, patients showed significantly weaker deactivation of the medial prefrontal cortex, including the anterior cingulate, and decreased activation in the left cerebellum, compared to controls. Patients also showed weaker medial prefrontal deactivation while viewing the angry faces relative to baseline. Discussion: Given that the anterior cingulate plays a role in processing negative emotion, weaker deactivation of this region in patients while viewing faces may contribute to an increased perception of social threat. Future studies examining the neurobiology of social cognition in schizophrenia using fMRI may help establish targets for treatment interventions. © 2014 Elsevier B.V.","author":[{"dropping-particle":"","family":"Mothersill","given":"Omar","non-dropping-particle":"","parse-names":false,"suffix":""},{"dropping-particle":"","family":"Morris","given":"Derek W.","non-dropping-particle":"","parse-names":false,"suffix":""},{"dropping-particle":"","family":"Kelly","given":"Sinead","non-dropping-particle":"","parse-names":false,"suffix":""},{"dropping-particle":"","family":"Rose","given":"Emma Jane","non-dropping-particle":"","parse-names":false,"suffix":""},{"dropping-particle":"","family":"Bokde","given":"Arun","non-dropping-particle":"","parse-names":false,"suffix":""},{"dropping-particle":"","family":"Reilly","given":"Richard","non-dropping-particle":"","parse-names":false,"suffix":""},{"dropping-particle":"","family":"Gill","given":"Michael","non-dropping-particle":"","parse-names":false,"suffix":""},{"dropping-particle":"","family":"Corvin","given":"Aiden P.","non-dropping-particle":"","parse-names":false,"suffix":""},{"dropping-particle":"","family":"Donohoe","given":"Gary","non-dropping-particle":"","parse-names":false,"suffix":""}],"container-title":"Schizophrenia Research","id":"ITEM-1","issued":{"date-parts":[["2014"]]},"title":"Altered medial prefrontal activity during dynamic face processing in schizophrenia spectrum patients","type":"article-journal"},"uris":["http://www.mendeley.com/documents/?uuid=aa0417a2-8926-350c-bfa9-4a5279b15e47"]}],"mendeley":{"formattedCitation":"(Mothersill et al., 2014)","manualFormatting":"Mothersill et al., 2014","plainTextFormattedCitation":"(Mothersill et al., 2014)","previouslyFormattedCitation":"(Mothersill et al., 2014)"},"properties":{"noteIndex":0},"schema":"https://github.com/citation-style-language/schema/raw/master/csl-citation.json"}</w:instrText>
            </w:r>
            <w:r w:rsidRPr="00A645AA">
              <w:rPr>
                <w:sz w:val="20"/>
                <w:szCs w:val="20"/>
              </w:rPr>
              <w:fldChar w:fldCharType="separate"/>
            </w:r>
            <w:r w:rsidRPr="00A645AA">
              <w:rPr>
                <w:noProof/>
                <w:sz w:val="20"/>
                <w:szCs w:val="20"/>
              </w:rPr>
              <w:t>Mothersill et al., 201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DE1AB61" w14:textId="0386970F" w:rsidR="00505BF6" w:rsidRPr="00A645AA" w:rsidRDefault="00505BF6" w:rsidP="00505BF6">
            <w:pPr>
              <w:pStyle w:val="TableContents"/>
              <w:spacing w:after="46" w:line="240" w:lineRule="auto"/>
              <w:rPr>
                <w:sz w:val="20"/>
                <w:szCs w:val="20"/>
                <w:lang w:val="en-GB"/>
              </w:rPr>
            </w:pPr>
            <w:r w:rsidRPr="00A645AA">
              <w:rPr>
                <w:sz w:val="20"/>
                <w:szCs w:val="20"/>
                <w:lang w:val="en-GB"/>
              </w:rPr>
              <w:t>25 (80)</w:t>
            </w:r>
          </w:p>
        </w:tc>
        <w:tc>
          <w:tcPr>
            <w:tcW w:w="1162" w:type="dxa"/>
            <w:tcBorders>
              <w:top w:val="single" w:sz="2" w:space="0" w:color="000001"/>
              <w:left w:val="single" w:sz="2" w:space="0" w:color="000001"/>
              <w:bottom w:val="single" w:sz="2" w:space="0" w:color="000001"/>
            </w:tcBorders>
            <w:shd w:val="clear" w:color="auto" w:fill="auto"/>
          </w:tcPr>
          <w:p w14:paraId="1578817B"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2.88 (10.99)</w:t>
            </w:r>
          </w:p>
        </w:tc>
        <w:tc>
          <w:tcPr>
            <w:tcW w:w="1273" w:type="dxa"/>
            <w:tcBorders>
              <w:top w:val="single" w:sz="2" w:space="0" w:color="000001"/>
              <w:left w:val="single" w:sz="2" w:space="0" w:color="000001"/>
              <w:bottom w:val="single" w:sz="2" w:space="0" w:color="000001"/>
            </w:tcBorders>
          </w:tcPr>
          <w:p w14:paraId="7F3925CD" w14:textId="3F0F67C7"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6915E898" w14:textId="6BBDE0A9"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B0C0BF9" w14:textId="376998C1"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8342374" w14:textId="0AC63526"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57BDCBD0" w14:textId="01DB25F4"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045E6C62" w14:textId="25172118"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7340E45E" w14:textId="47FE5DB9" w:rsidR="00505BF6" w:rsidRPr="00A645AA" w:rsidRDefault="00505BF6" w:rsidP="00505BF6">
            <w:pPr>
              <w:pStyle w:val="TableContents"/>
              <w:spacing w:after="46" w:line="240" w:lineRule="auto"/>
              <w:rPr>
                <w:sz w:val="20"/>
                <w:szCs w:val="20"/>
                <w:lang w:val="en-GB"/>
              </w:rPr>
            </w:pPr>
            <w:r w:rsidRPr="00A645AA">
              <w:rPr>
                <w:sz w:val="20"/>
                <w:szCs w:val="20"/>
                <w:lang w:val="en-GB"/>
              </w:rPr>
              <w:t>21 (76.19)</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B85D214"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8.24 (8.62)</w:t>
            </w:r>
          </w:p>
        </w:tc>
      </w:tr>
      <w:tr w:rsidR="00FE75DB" w:rsidRPr="00217402" w14:paraId="419C562B"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F0FA631" w14:textId="7E1591BD" w:rsidR="00FE75DB" w:rsidRPr="00A645AA" w:rsidRDefault="00FE75DB" w:rsidP="00505BF6">
            <w:pPr>
              <w:spacing w:after="46" w:line="240" w:lineRule="auto"/>
              <w:rPr>
                <w:sz w:val="20"/>
                <w:szCs w:val="20"/>
              </w:rPr>
            </w:pPr>
            <w:r>
              <w:rPr>
                <w:sz w:val="20"/>
                <w:szCs w:val="20"/>
              </w:rPr>
              <w:fldChar w:fldCharType="begin" w:fldLock="1"/>
            </w:r>
            <w:r>
              <w:rPr>
                <w:sz w:val="20"/>
                <w:szCs w:val="20"/>
              </w:rPr>
              <w:instrText>ADDIN CSL_CITATION {"citationItems":[{"id":"ITEM-1","itemData":{"DOI":"10.1017/S0033291714002943","ISSN":"1469-8978 (Electronic)","PMID":"25577954","abstract":"BACKGROUND: The neurobiological underpinnings of avolition in schizophrenia remain  unclear. Most brain imaging research has focused on reward prediction deficit and on ventral striatum dysfunction, but findings are not consistent. In the light of accumulating evidence that both ventral striatum and dorsal caudate play a key role in motivation, we investigated ventral striatum and dorsal caudate activation during processing of reward or loss in patients with schizophrenia. METHOD: We used functional magnetic resonance imaging to study brain activation during a Monetary Incentive Delay task in patients with schizophrenia, treated with second-generation antipsychotics only, and in healthy controls (HC). We also assessed the relationships of ventral striatum and dorsal caudate activation with measures of hedonic experience and motivation. RESULTS: The whole patient group had lower motivation but comparable hedonic experience and striatal activation than HC. Patients with high avolition scores showed lower dorsal caudate activation than both HC and patients with low avolition scores. A lower dorsal caudate activation was also observed in patients with deficit schizophrenia compared to HC and patients with non-deficit schizophrenia. Dorsal caudate activity during reward anticipation was significantly associated with avolition, but not with anhedonia in the patient group. CONCLUSIONS: These findings suggest that avolition in schizophrenia is linked to dorsal caudate hypoactivation.","author":[{"dropping-particle":"","family":"Mucci","given":"A","non-dropping-particle":"","parse-names":false,"suffix":""},{"dropping-particle":"","family":"Dima","given":"D","non-dropping-particle":"","parse-names":false,"suffix":""},{"dropping-particle":"","family":"Soricelli","given":"A","non-dropping-particle":"","parse-names":false,"suffix":""},{"dropping-particle":"","family":"Volpe","given":"U","non-dropping-particle":"","parse-names":false,"suffix":""},{"dropping-particle":"","family":"Bucci","given":"P","non-dropping-particle":"","parse-names":false,"suffix":""},{"dropping-particle":"","family":"Frangou","given":"S","non-dropping-particle":"","parse-names":false,"suffix":""},{"dropping-particle":"","family":"Prinster","given":"A","non-dropping-particle":"","parse-names":false,"suffix":""},{"dropping-particle":"","family":"Salvatore","given":"M","non-dropping-particle":"","parse-names":false,"suffix":""},{"dropping-particle":"","family":"Galderisi","given":"S","non-dropping-particle":"","parse-names":false,"suffix":""},{"dropping-particle":"","family":"Maj","given":"M","non-dropping-particle":"","parse-names":false,"suffix":""}],"container-title":"Psychological medicine","id":"ITEM-1","issue":"8","issued":{"date-parts":[["2015","6"]]},"language":"eng","page":"1765-1778","title":"Is avolition in schizophrenia associated with a deficit of dorsal caudate activity?  A functional magnetic resonance imaging study during reward anticipation and feedback.","type":"article-journal","volume":"45"},"uris":["http://www.mendeley.com/documents/?uuid=e8006e73-6c7d-49b7-8980-7a46da887578"]}],"mendeley":{"formattedCitation":"(Mucci et al., 2015)","manualFormatting":"Mucci et al., 2015","plainTextFormattedCitation":"(Mucci et al., 2015)","previouslyFormattedCitation":"(Mucci et al., 2015)"},"properties":{"noteIndex":0},"schema":"https://github.com/citation-style-language/schema/raw/master/csl-citation.json"}</w:instrText>
            </w:r>
            <w:r>
              <w:rPr>
                <w:sz w:val="20"/>
                <w:szCs w:val="20"/>
              </w:rPr>
              <w:fldChar w:fldCharType="separate"/>
            </w:r>
            <w:r w:rsidRPr="00FE75DB">
              <w:rPr>
                <w:noProof/>
                <w:sz w:val="20"/>
                <w:szCs w:val="20"/>
              </w:rPr>
              <w:t>Mucci et al., 2015</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6679272" w14:textId="751F1048" w:rsidR="00FE75DB" w:rsidRPr="00A645AA" w:rsidRDefault="00FE75DB" w:rsidP="00505BF6">
            <w:pPr>
              <w:pStyle w:val="TableContents"/>
              <w:spacing w:after="46" w:line="240" w:lineRule="auto"/>
              <w:rPr>
                <w:sz w:val="20"/>
                <w:szCs w:val="20"/>
                <w:lang w:val="en-GB"/>
              </w:rPr>
            </w:pPr>
            <w:r>
              <w:rPr>
                <w:sz w:val="20"/>
                <w:szCs w:val="20"/>
                <w:lang w:val="en-GB"/>
              </w:rPr>
              <w:t>28 (64.29)</w:t>
            </w:r>
          </w:p>
        </w:tc>
        <w:tc>
          <w:tcPr>
            <w:tcW w:w="1162" w:type="dxa"/>
            <w:tcBorders>
              <w:top w:val="single" w:sz="2" w:space="0" w:color="000001"/>
              <w:left w:val="single" w:sz="2" w:space="0" w:color="000001"/>
              <w:bottom w:val="single" w:sz="2" w:space="0" w:color="000001"/>
            </w:tcBorders>
            <w:shd w:val="clear" w:color="auto" w:fill="auto"/>
          </w:tcPr>
          <w:p w14:paraId="0E6A07F1" w14:textId="4BFBF98D" w:rsidR="00FE75DB" w:rsidRPr="00A645AA" w:rsidRDefault="00FE75DB" w:rsidP="00505BF6">
            <w:pPr>
              <w:pStyle w:val="TableContents"/>
              <w:spacing w:after="46" w:line="240" w:lineRule="auto"/>
              <w:rPr>
                <w:sz w:val="20"/>
                <w:szCs w:val="20"/>
                <w:lang w:val="en-GB"/>
              </w:rPr>
            </w:pPr>
            <w:r>
              <w:rPr>
                <w:sz w:val="20"/>
                <w:szCs w:val="20"/>
                <w:lang w:val="en-GB"/>
              </w:rPr>
              <w:t>33.1 (6.67)</w:t>
            </w:r>
          </w:p>
        </w:tc>
        <w:tc>
          <w:tcPr>
            <w:tcW w:w="1273" w:type="dxa"/>
            <w:tcBorders>
              <w:top w:val="single" w:sz="2" w:space="0" w:color="000001"/>
              <w:left w:val="single" w:sz="2" w:space="0" w:color="000001"/>
              <w:bottom w:val="single" w:sz="2" w:space="0" w:color="000001"/>
            </w:tcBorders>
          </w:tcPr>
          <w:p w14:paraId="14BF6AF1" w14:textId="7AFB48F6" w:rsidR="00FE75DB" w:rsidRPr="00A645AA" w:rsidRDefault="00FE75DB" w:rsidP="00505BF6">
            <w:pPr>
              <w:pStyle w:val="TableContents"/>
              <w:spacing w:after="46" w:line="240" w:lineRule="auto"/>
              <w:rPr>
                <w:sz w:val="20"/>
                <w:szCs w:val="20"/>
                <w:lang w:val="en-GB"/>
              </w:rPr>
            </w:pPr>
            <w:r>
              <w:rPr>
                <w:sz w:val="20"/>
                <w:szCs w:val="20"/>
                <w:lang w:val="en-GB"/>
              </w:rPr>
              <w:t>NA</w:t>
            </w:r>
          </w:p>
        </w:tc>
        <w:tc>
          <w:tcPr>
            <w:tcW w:w="1176" w:type="dxa"/>
            <w:tcBorders>
              <w:top w:val="single" w:sz="2" w:space="0" w:color="000001"/>
              <w:left w:val="single" w:sz="2" w:space="0" w:color="000001"/>
              <w:bottom w:val="single" w:sz="2" w:space="0" w:color="000001"/>
            </w:tcBorders>
          </w:tcPr>
          <w:p w14:paraId="0E76507B" w14:textId="2C6ADBD8" w:rsidR="00FE75DB" w:rsidRDefault="00FE75DB"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BFA499C" w14:textId="47DA3B79" w:rsidR="00FE75DB" w:rsidRPr="00A645AA" w:rsidRDefault="00FE75DB"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BE6D816" w14:textId="32E569F9" w:rsidR="00FE75DB" w:rsidRDefault="00FE75DB" w:rsidP="00505BF6">
            <w:pPr>
              <w:pStyle w:val="TableContents"/>
              <w:spacing w:after="46" w:line="240" w:lineRule="auto"/>
              <w:rPr>
                <w:sz w:val="20"/>
                <w:szCs w:val="20"/>
                <w:lang w:val="en-GB"/>
              </w:rPr>
            </w:pPr>
            <w:r>
              <w:rPr>
                <w:sz w:val="20"/>
                <w:szCs w:val="20"/>
                <w:lang w:val="en-GB"/>
              </w:rPr>
              <w:t>8.04 (4.13)</w:t>
            </w:r>
          </w:p>
        </w:tc>
        <w:tc>
          <w:tcPr>
            <w:tcW w:w="1148" w:type="dxa"/>
            <w:tcBorders>
              <w:top w:val="single" w:sz="2" w:space="0" w:color="000001"/>
              <w:left w:val="single" w:sz="2" w:space="0" w:color="000001"/>
              <w:bottom w:val="single" w:sz="2" w:space="0" w:color="000001"/>
              <w:right w:val="single" w:sz="2" w:space="0" w:color="000001"/>
            </w:tcBorders>
          </w:tcPr>
          <w:p w14:paraId="61FCABEA" w14:textId="296CC84D" w:rsidR="00FE75DB" w:rsidRDefault="00FE75DB" w:rsidP="00505BF6">
            <w:pPr>
              <w:pStyle w:val="TableContents"/>
              <w:spacing w:after="46" w:line="240" w:lineRule="auto"/>
              <w:rPr>
                <w:sz w:val="20"/>
                <w:szCs w:val="20"/>
                <w:lang w:val="en-GB"/>
              </w:rPr>
            </w:pPr>
            <w:r>
              <w:rPr>
                <w:sz w:val="20"/>
                <w:szCs w:val="20"/>
                <w:lang w:val="en-GB"/>
              </w:rPr>
              <w:t>11.64 (6.87)</w:t>
            </w:r>
          </w:p>
        </w:tc>
        <w:tc>
          <w:tcPr>
            <w:tcW w:w="1175" w:type="dxa"/>
            <w:tcBorders>
              <w:top w:val="single" w:sz="2" w:space="0" w:color="000001"/>
              <w:left w:val="single" w:sz="2" w:space="0" w:color="000001"/>
              <w:bottom w:val="single" w:sz="2" w:space="0" w:color="000001"/>
              <w:right w:val="single" w:sz="2" w:space="0" w:color="000001"/>
            </w:tcBorders>
          </w:tcPr>
          <w:p w14:paraId="355C2DD0" w14:textId="1D66B7C8" w:rsidR="00FE75DB" w:rsidRDefault="00FE75DB"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2C565D6E" w14:textId="5D987B73" w:rsidR="00FE75DB" w:rsidRPr="00A645AA" w:rsidRDefault="00FE75DB" w:rsidP="00505BF6">
            <w:pPr>
              <w:pStyle w:val="TableContents"/>
              <w:spacing w:after="46" w:line="240" w:lineRule="auto"/>
              <w:rPr>
                <w:sz w:val="20"/>
                <w:szCs w:val="20"/>
                <w:lang w:val="en-GB"/>
              </w:rPr>
            </w:pPr>
            <w:r>
              <w:rPr>
                <w:sz w:val="20"/>
                <w:szCs w:val="20"/>
                <w:lang w:val="en-GB"/>
              </w:rPr>
              <w:t>22 (45.4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84B08C6" w14:textId="5B061EF7" w:rsidR="00FE75DB" w:rsidRPr="00A645AA" w:rsidRDefault="00FE75DB" w:rsidP="00505BF6">
            <w:pPr>
              <w:pStyle w:val="TableContents"/>
              <w:spacing w:after="46" w:line="240" w:lineRule="auto"/>
              <w:rPr>
                <w:sz w:val="20"/>
                <w:szCs w:val="20"/>
                <w:lang w:val="en-GB"/>
              </w:rPr>
            </w:pPr>
            <w:r>
              <w:rPr>
                <w:sz w:val="20"/>
                <w:szCs w:val="20"/>
                <w:lang w:val="en-GB"/>
              </w:rPr>
              <w:t>31.91 (8.49)</w:t>
            </w:r>
          </w:p>
        </w:tc>
      </w:tr>
      <w:tr w:rsidR="00505BF6" w:rsidRPr="00217402" w14:paraId="50F68655"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5A08DAD5" w14:textId="7EC12682"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pscychresns.2017.10.006","ISBN":"1872-7506(Electronic),0925-4927(Print)","ISSN":"18727506","PMID":"29174437","abstract":"Impairment in simulation, i.e., the generation of internal representations of experiences, may contribute to social dysfunction in schizophrenia spectrum disorders (SZ). Using a novel fMRI task, we identified neural representations generated during simulation of sensorimotor experiences and evaluated their associations with socioemotional function in 19 individuals with SZ and 24 psychiatrically-healthy controls (HC). Participants watched videos depicting a painful sensorimotor experience in the hand or foot of another person and were then asked to imagine how unpleasant it would be to undergo that experience themselves, eliciting simulation. A localizer task identified regions-of-interest (ROIs) within each participant's sensorimotor cortices (SC) recruited by firsthand sensory experiences in hands and feet. Simulation engaged these ROIs in HC and SZ. Simulation-related activation in ROIs did not differ between groups but was associated with participants’ social function. Findings indicate that simulation elicits specific neural representations within the SC and the strength of these representations might be linked to social function.","author":[{"dropping-particle":"","family":"Mukerji","given":"Cora E.","non-dropping-particle":"","parse-names":false,"suffix":""},{"dropping-particle":"","family":"Lincoln","given":"Sarah Hope","non-dropping-particle":"","parse-names":false,"suffix":""},{"dropping-particle":"","family":"Tully","given":"Laura M.","non-dropping-particle":"","parse-names":false,"suffix":""},{"dropping-particle":"","family":"Dodell-Feder","given":"David","non-dropping-particle":"","parse-names":false,"suffix":""},{"dropping-particle":"","family":"Hooker","given":"Christine I.","non-dropping-particle":"","parse-names":false,"suffix":""}],"container-title":"Psychiatry Research - Neuroimaging","id":"ITEM-1","issued":{"date-parts":[["2018"]]},"title":"Neural simulation mechanisms and social-emotional function in schizophrenia","type":"article-journal"},"uris":["http://www.mendeley.com/documents/?uuid=e9697531-b343-3168-8427-d49dd54733e0"]}],"mendeley":{"formattedCitation":"(Mukerji, Lincoln, Tully, Dodell-Feder, &amp; Hooker, 2018)","manualFormatting":"Mukerji et al., 2018","plainTextFormattedCitation":"(Mukerji, Lincoln, Tully, Dodell-Feder, &amp; Hooker, 2018)","previouslyFormattedCitation":"(Mukerji, Lincoln, Tully, Dodell-Feder, &amp; Hooker, 2018)"},"properties":{"noteIndex":0},"schema":"https://github.com/citation-style-language/schema/raw/master/csl-citation.json"}</w:instrText>
            </w:r>
            <w:r w:rsidRPr="00A645AA">
              <w:rPr>
                <w:sz w:val="20"/>
                <w:szCs w:val="20"/>
              </w:rPr>
              <w:fldChar w:fldCharType="separate"/>
            </w:r>
            <w:r w:rsidRPr="00A645AA">
              <w:rPr>
                <w:noProof/>
                <w:sz w:val="20"/>
                <w:szCs w:val="20"/>
              </w:rPr>
              <w:t>Mukerji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1F45491" w14:textId="71110185" w:rsidR="00505BF6" w:rsidRPr="00A645AA" w:rsidRDefault="00505BF6" w:rsidP="00505BF6">
            <w:pPr>
              <w:pStyle w:val="TableContents"/>
              <w:spacing w:after="46" w:line="240" w:lineRule="auto"/>
              <w:rPr>
                <w:sz w:val="20"/>
                <w:szCs w:val="20"/>
                <w:lang w:val="en-GB"/>
              </w:rPr>
            </w:pPr>
            <w:r w:rsidRPr="00A645AA">
              <w:rPr>
                <w:sz w:val="20"/>
                <w:szCs w:val="20"/>
                <w:lang w:val="en-GB"/>
              </w:rPr>
              <w:t>19 (52.63)</w:t>
            </w:r>
          </w:p>
        </w:tc>
        <w:tc>
          <w:tcPr>
            <w:tcW w:w="1162" w:type="dxa"/>
            <w:tcBorders>
              <w:top w:val="single" w:sz="2" w:space="0" w:color="000001"/>
              <w:left w:val="single" w:sz="2" w:space="0" w:color="000001"/>
              <w:bottom w:val="single" w:sz="2" w:space="0" w:color="000001"/>
            </w:tcBorders>
            <w:shd w:val="clear" w:color="auto" w:fill="auto"/>
          </w:tcPr>
          <w:p w14:paraId="155CFFCB"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8.1 (9.56)</w:t>
            </w:r>
          </w:p>
        </w:tc>
        <w:tc>
          <w:tcPr>
            <w:tcW w:w="1273" w:type="dxa"/>
            <w:tcBorders>
              <w:top w:val="single" w:sz="2" w:space="0" w:color="000001"/>
              <w:left w:val="single" w:sz="2" w:space="0" w:color="000001"/>
              <w:bottom w:val="single" w:sz="2" w:space="0" w:color="000001"/>
            </w:tcBorders>
          </w:tcPr>
          <w:p w14:paraId="257C4FB3" w14:textId="4D0D0141"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76" w:type="dxa"/>
            <w:tcBorders>
              <w:top w:val="single" w:sz="2" w:space="0" w:color="000001"/>
              <w:left w:val="single" w:sz="2" w:space="0" w:color="000001"/>
              <w:bottom w:val="single" w:sz="2" w:space="0" w:color="000001"/>
            </w:tcBorders>
          </w:tcPr>
          <w:p w14:paraId="0D3E329E" w14:textId="46014261" w:rsidR="00505BF6" w:rsidRPr="00A645AA" w:rsidRDefault="00505BF6" w:rsidP="00505BF6">
            <w:pPr>
              <w:pStyle w:val="TableContents"/>
              <w:spacing w:after="46" w:line="240" w:lineRule="auto"/>
              <w:rPr>
                <w:sz w:val="20"/>
                <w:szCs w:val="20"/>
                <w:lang w:val="en-GB"/>
              </w:rPr>
            </w:pPr>
            <w:r>
              <w:rPr>
                <w:sz w:val="20"/>
                <w:szCs w:val="20"/>
                <w:lang w:val="en-GB"/>
              </w:rPr>
              <w:t>16.66 (11.8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BCDBC4E" w14:textId="0889102D"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EBDD79A" w14:textId="789A1BDE" w:rsidR="00505BF6" w:rsidRPr="00A645AA" w:rsidRDefault="00505BF6" w:rsidP="00505BF6">
            <w:pPr>
              <w:pStyle w:val="TableContents"/>
              <w:spacing w:after="46" w:line="240" w:lineRule="auto"/>
              <w:rPr>
                <w:sz w:val="20"/>
                <w:szCs w:val="20"/>
                <w:lang w:val="en-GB"/>
              </w:rPr>
            </w:pPr>
            <w:r>
              <w:rPr>
                <w:sz w:val="20"/>
                <w:szCs w:val="20"/>
                <w:lang w:val="en-GB"/>
              </w:rPr>
              <w:t>16.37 (5.74)</w:t>
            </w:r>
          </w:p>
        </w:tc>
        <w:tc>
          <w:tcPr>
            <w:tcW w:w="1148" w:type="dxa"/>
            <w:tcBorders>
              <w:top w:val="single" w:sz="2" w:space="0" w:color="000001"/>
              <w:left w:val="single" w:sz="2" w:space="0" w:color="000001"/>
              <w:bottom w:val="single" w:sz="2" w:space="0" w:color="000001"/>
              <w:right w:val="single" w:sz="2" w:space="0" w:color="000001"/>
            </w:tcBorders>
          </w:tcPr>
          <w:p w14:paraId="7DFA2FB6" w14:textId="4DA14D19" w:rsidR="00505BF6" w:rsidRPr="00A645AA" w:rsidRDefault="00505BF6" w:rsidP="00505BF6">
            <w:pPr>
              <w:pStyle w:val="TableContents"/>
              <w:spacing w:after="46" w:line="240" w:lineRule="auto"/>
              <w:rPr>
                <w:sz w:val="20"/>
                <w:szCs w:val="20"/>
                <w:lang w:val="en-GB"/>
              </w:rPr>
            </w:pPr>
            <w:r>
              <w:rPr>
                <w:sz w:val="20"/>
                <w:szCs w:val="20"/>
                <w:lang w:val="en-GB"/>
              </w:rPr>
              <w:t>13.05 (5.47)</w:t>
            </w:r>
          </w:p>
        </w:tc>
        <w:tc>
          <w:tcPr>
            <w:tcW w:w="1175" w:type="dxa"/>
            <w:tcBorders>
              <w:top w:val="single" w:sz="2" w:space="0" w:color="000001"/>
              <w:left w:val="single" w:sz="2" w:space="0" w:color="000001"/>
              <w:bottom w:val="single" w:sz="2" w:space="0" w:color="000001"/>
              <w:right w:val="single" w:sz="2" w:space="0" w:color="000001"/>
            </w:tcBorders>
          </w:tcPr>
          <w:p w14:paraId="3EC9DA76" w14:textId="66B294F6"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2404EB90" w14:textId="3570ADD7" w:rsidR="00505BF6" w:rsidRPr="00A645AA" w:rsidRDefault="00505BF6" w:rsidP="00505BF6">
            <w:pPr>
              <w:pStyle w:val="TableContents"/>
              <w:spacing w:after="46" w:line="240" w:lineRule="auto"/>
              <w:rPr>
                <w:sz w:val="20"/>
                <w:szCs w:val="20"/>
                <w:lang w:val="en-GB"/>
              </w:rPr>
            </w:pPr>
            <w:r w:rsidRPr="00A645AA">
              <w:rPr>
                <w:sz w:val="20"/>
                <w:szCs w:val="20"/>
                <w:lang w:val="en-GB"/>
              </w:rPr>
              <w:t>24 (7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BCDCB20"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38 (11.37)</w:t>
            </w:r>
          </w:p>
        </w:tc>
      </w:tr>
      <w:tr w:rsidR="00FE75DB" w:rsidRPr="00217402" w14:paraId="736CF075"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B6D6D80" w14:textId="32388BA0" w:rsidR="00FE75DB" w:rsidRPr="00A645AA" w:rsidRDefault="00FE75DB" w:rsidP="00505BF6">
            <w:pPr>
              <w:spacing w:after="46" w:line="240" w:lineRule="auto"/>
              <w:rPr>
                <w:sz w:val="20"/>
                <w:szCs w:val="20"/>
              </w:rPr>
            </w:pPr>
            <w:r>
              <w:rPr>
                <w:sz w:val="20"/>
                <w:szCs w:val="20"/>
              </w:rPr>
              <w:fldChar w:fldCharType="begin" w:fldLock="1"/>
            </w:r>
            <w:r w:rsidR="008E2009">
              <w:rPr>
                <w:sz w:val="20"/>
                <w:szCs w:val="20"/>
              </w:rPr>
              <w:instrText>ADDIN CSL_CITATION {"citationItems":[{"id":"ITEM-1","itemData":{"DOI":"10.1093/schbul/sbt086","ISSN":"17451701","PMID":"23851067","abstract":"Background: Impairments in social cognition have been described in schizophrenia and relate to core symptoms of the disorder. Social cognition is subserved by a network of brain regions, many of which have been implicated in schizophrenia. We hypothesized that deficits in connectivity between components of this social brain network may underlie the social cognition impairments seen in the disorder. Methods: We investigated brain activation and connectivity in a group of individuals with schizophrenia making social judgments of approachability from faces (n = 20), compared with a group of matched healthy volunteers (n = 24), using functional magnetic resonance imaging. Effective connectivity from the amygdala was estimated using the psychophysiological interaction approach. Results: While making approachability judgments, healthy participants recruited a network of social brain regions including amygdala, fusiform gyrus, cerebellum, and inferior frontal gyrus bilaterally and left medial prefrontal cortex. During the approachability task, healthy participants showed increased connectivity from the amygdala to the fusiform gyri, cerebellum, and left superior frontal cortex. In comparison to controls, individuals with schizophrenia overactivated the right middle frontal gyrus, superior frontal gyrus, and precuneus and had reduced connectivity between the amygdala and the insula cortex. Discussion: We report increased activation of frontal and medial parietal regions during social judgment in patients with schizophrenia, accompanied by decreased connectivity between the amygdala and insula. We suggest that the increased activation of frontal control systems and association cortex may reflect a compensatory mechanism for impaired connectivity of the amygdala with other parts of the social brain networks in schizophrenia. © 2013 The Author.","author":[{"dropping-particle":"","family":"Mukherjee","given":"Prerona","non-dropping-particle":"","parse-names":false,"suffix":""},{"dropping-particle":"","family":"Whalley","given":"Heather C.","non-dropping-particle":"","parse-names":false,"suffix":""},{"dropping-particle":"","family":"McKirdy","given":"James W.","non-dropping-particle":"","parse-names":false,"suffix":""},{"dropping-particle":"","family":"Sprengelmeyer","given":"Reiner","non-dropping-particle":"","parse-names":false,"suffix":""},{"dropping-particle":"","family":"Young","given":"Andrew W.","non-dropping-particle":"","parse-names":false,"suffix":""},{"dropping-particle":"","family":"McIntosh","given":"Andrew M.","non-dropping-particle":"","parse-names":false,"suffix":""},{"dropping-particle":"","family":"Lawrie","given":"Stephen M.","non-dropping-particle":"","parse-names":false,"suffix":""},{"dropping-particle":"","family":"Hall","given":"Jeremy","non-dropping-particle":"","parse-names":false,"suffix":""}],"container-title":"Schizophrenia Bulletin","id":"ITEM-1","issue":"1","issued":{"date-parts":[["2014","1","1"]]},"page":"152-160","publisher":"Oxford University Press","title":"Altered amygdala connectivity within the social brain in schizophrenia","type":"article-journal","volume":"40"},"uris":["http://www.mendeley.com/documents/?uuid=13811104-e827-3681-a5c4-4dd89a9f4761"]}],"mendeley":{"formattedCitation":"(Mukherjee et al., 2014)","manualFormatting":"Mukherjee et al., 2014","plainTextFormattedCitation":"(Mukherjee et al., 2014)","previouslyFormattedCitation":"(Mukherjee et al., 2014)"},"properties":{"noteIndex":0},"schema":"https://github.com/citation-style-language/schema/raw/master/csl-citation.json"}</w:instrText>
            </w:r>
            <w:r>
              <w:rPr>
                <w:sz w:val="20"/>
                <w:szCs w:val="20"/>
              </w:rPr>
              <w:fldChar w:fldCharType="separate"/>
            </w:r>
            <w:r w:rsidRPr="00FE75DB">
              <w:rPr>
                <w:noProof/>
                <w:sz w:val="20"/>
                <w:szCs w:val="20"/>
              </w:rPr>
              <w:t>Mukherjee et al., 2014</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00ECB9A" w14:textId="3B051AE9" w:rsidR="00FE75DB" w:rsidRPr="00A645AA" w:rsidRDefault="00FE75DB" w:rsidP="00505BF6">
            <w:pPr>
              <w:pStyle w:val="TableContents"/>
              <w:spacing w:after="46" w:line="240" w:lineRule="auto"/>
              <w:rPr>
                <w:sz w:val="20"/>
                <w:szCs w:val="20"/>
                <w:lang w:val="en-GB"/>
              </w:rPr>
            </w:pPr>
            <w:r>
              <w:rPr>
                <w:sz w:val="20"/>
                <w:szCs w:val="20"/>
                <w:lang w:val="en-GB"/>
              </w:rPr>
              <w:t>20 (60)</w:t>
            </w:r>
          </w:p>
        </w:tc>
        <w:tc>
          <w:tcPr>
            <w:tcW w:w="1162" w:type="dxa"/>
            <w:tcBorders>
              <w:top w:val="single" w:sz="2" w:space="0" w:color="000001"/>
              <w:left w:val="single" w:sz="2" w:space="0" w:color="000001"/>
              <w:bottom w:val="single" w:sz="2" w:space="0" w:color="000001"/>
            </w:tcBorders>
            <w:shd w:val="clear" w:color="auto" w:fill="auto"/>
          </w:tcPr>
          <w:p w14:paraId="42A58F6A" w14:textId="7FD3ED83" w:rsidR="00FE75DB" w:rsidRPr="00A645AA" w:rsidRDefault="00FE75DB" w:rsidP="00505BF6">
            <w:pPr>
              <w:pStyle w:val="TableContents"/>
              <w:spacing w:after="46" w:line="240" w:lineRule="auto"/>
              <w:rPr>
                <w:sz w:val="20"/>
                <w:szCs w:val="20"/>
                <w:lang w:val="en-GB"/>
              </w:rPr>
            </w:pPr>
            <w:r>
              <w:rPr>
                <w:sz w:val="20"/>
                <w:szCs w:val="20"/>
                <w:lang w:val="en-GB"/>
              </w:rPr>
              <w:t>37.5 (8.2)</w:t>
            </w:r>
          </w:p>
        </w:tc>
        <w:tc>
          <w:tcPr>
            <w:tcW w:w="1273" w:type="dxa"/>
            <w:tcBorders>
              <w:top w:val="single" w:sz="2" w:space="0" w:color="000001"/>
              <w:left w:val="single" w:sz="2" w:space="0" w:color="000001"/>
              <w:bottom w:val="single" w:sz="2" w:space="0" w:color="000001"/>
            </w:tcBorders>
          </w:tcPr>
          <w:p w14:paraId="647B9F63" w14:textId="70527A85" w:rsidR="00FE75DB" w:rsidRPr="00A645AA" w:rsidRDefault="00FE75DB"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759E768C" w14:textId="74A0BBAA" w:rsidR="00FE75DB" w:rsidRDefault="00FE75DB"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B36D40A" w14:textId="51840908" w:rsidR="00FE75DB" w:rsidRPr="00A645AA" w:rsidRDefault="008E2009" w:rsidP="00505BF6">
            <w:pPr>
              <w:pStyle w:val="TableContents"/>
              <w:spacing w:after="46" w:line="240" w:lineRule="auto"/>
              <w:rPr>
                <w:sz w:val="20"/>
                <w:szCs w:val="20"/>
                <w:lang w:val="en-GB"/>
              </w:rPr>
            </w:pPr>
            <w:r>
              <w:rPr>
                <w:sz w:val="20"/>
                <w:szCs w:val="20"/>
                <w:lang w:val="en-GB"/>
              </w:rPr>
              <w:t>50.8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1717526" w14:textId="594F1EA8" w:rsidR="00FE75DB" w:rsidRDefault="00FE75DB" w:rsidP="00505BF6">
            <w:pPr>
              <w:pStyle w:val="TableContents"/>
              <w:spacing w:after="46" w:line="240" w:lineRule="auto"/>
              <w:rPr>
                <w:sz w:val="20"/>
                <w:szCs w:val="20"/>
                <w:lang w:val="en-GB"/>
              </w:rPr>
            </w:pPr>
            <w:r>
              <w:rPr>
                <w:sz w:val="20"/>
                <w:szCs w:val="20"/>
                <w:lang w:val="en-GB"/>
              </w:rPr>
              <w:t>12.3 (4.5)</w:t>
            </w:r>
          </w:p>
        </w:tc>
        <w:tc>
          <w:tcPr>
            <w:tcW w:w="1148" w:type="dxa"/>
            <w:tcBorders>
              <w:top w:val="single" w:sz="2" w:space="0" w:color="000001"/>
              <w:left w:val="single" w:sz="2" w:space="0" w:color="000001"/>
              <w:bottom w:val="single" w:sz="2" w:space="0" w:color="000001"/>
              <w:right w:val="single" w:sz="2" w:space="0" w:color="000001"/>
            </w:tcBorders>
          </w:tcPr>
          <w:p w14:paraId="58A813C3" w14:textId="48C9B105" w:rsidR="00FE75DB" w:rsidRDefault="00FE75DB" w:rsidP="00505BF6">
            <w:pPr>
              <w:pStyle w:val="TableContents"/>
              <w:spacing w:after="46" w:line="240" w:lineRule="auto"/>
              <w:rPr>
                <w:sz w:val="20"/>
                <w:szCs w:val="20"/>
                <w:lang w:val="en-GB"/>
              </w:rPr>
            </w:pPr>
            <w:r>
              <w:rPr>
                <w:sz w:val="20"/>
                <w:szCs w:val="20"/>
                <w:lang w:val="en-GB"/>
              </w:rPr>
              <w:t>15.8 (4.2)</w:t>
            </w:r>
          </w:p>
        </w:tc>
        <w:tc>
          <w:tcPr>
            <w:tcW w:w="1175" w:type="dxa"/>
            <w:tcBorders>
              <w:top w:val="single" w:sz="2" w:space="0" w:color="000001"/>
              <w:left w:val="single" w:sz="2" w:space="0" w:color="000001"/>
              <w:bottom w:val="single" w:sz="2" w:space="0" w:color="000001"/>
              <w:right w:val="single" w:sz="2" w:space="0" w:color="000001"/>
            </w:tcBorders>
          </w:tcPr>
          <w:p w14:paraId="430AFB54" w14:textId="15F83D85" w:rsidR="00FE75DB" w:rsidRDefault="00FE75DB" w:rsidP="00505BF6">
            <w:pPr>
              <w:pStyle w:val="TableContents"/>
              <w:spacing w:after="46" w:line="240" w:lineRule="auto"/>
              <w:rPr>
                <w:sz w:val="20"/>
                <w:szCs w:val="20"/>
                <w:lang w:val="en-GB"/>
              </w:rPr>
            </w:pPr>
            <w:r>
              <w:rPr>
                <w:sz w:val="20"/>
                <w:szCs w:val="20"/>
                <w:lang w:val="en-GB"/>
              </w:rPr>
              <w:t>22.7 (5.1)</w:t>
            </w:r>
          </w:p>
        </w:tc>
        <w:tc>
          <w:tcPr>
            <w:tcW w:w="1092" w:type="dxa"/>
            <w:tcBorders>
              <w:top w:val="single" w:sz="2" w:space="0" w:color="000001"/>
              <w:left w:val="single" w:sz="2" w:space="0" w:color="000001"/>
              <w:bottom w:val="single" w:sz="2" w:space="0" w:color="000001"/>
            </w:tcBorders>
            <w:shd w:val="clear" w:color="auto" w:fill="auto"/>
          </w:tcPr>
          <w:p w14:paraId="1758970A" w14:textId="200FD7D8" w:rsidR="00FE75DB" w:rsidRPr="00A645AA" w:rsidRDefault="00FE75DB" w:rsidP="00505BF6">
            <w:pPr>
              <w:pStyle w:val="TableContents"/>
              <w:spacing w:after="46" w:line="240" w:lineRule="auto"/>
              <w:rPr>
                <w:sz w:val="20"/>
                <w:szCs w:val="20"/>
                <w:lang w:val="en-GB"/>
              </w:rPr>
            </w:pPr>
            <w:r>
              <w:rPr>
                <w:sz w:val="20"/>
                <w:szCs w:val="20"/>
                <w:lang w:val="en-GB"/>
              </w:rPr>
              <w:t>24 (66.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CA72616" w14:textId="6DE9B8FE" w:rsidR="00FE75DB" w:rsidRPr="00A645AA" w:rsidRDefault="00FE75DB" w:rsidP="00505BF6">
            <w:pPr>
              <w:pStyle w:val="TableContents"/>
              <w:spacing w:after="46" w:line="240" w:lineRule="auto"/>
              <w:rPr>
                <w:sz w:val="20"/>
                <w:szCs w:val="20"/>
                <w:lang w:val="en-GB"/>
              </w:rPr>
            </w:pPr>
            <w:r>
              <w:rPr>
                <w:sz w:val="20"/>
                <w:szCs w:val="20"/>
                <w:lang w:val="en-GB"/>
              </w:rPr>
              <w:t>35.13 (9.7)</w:t>
            </w:r>
          </w:p>
        </w:tc>
      </w:tr>
      <w:tr w:rsidR="00FE75DB" w:rsidRPr="00217402" w14:paraId="75B91E0C"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15F5AC4" w14:textId="039F0C9F" w:rsidR="00FE75DB" w:rsidRDefault="008E2009" w:rsidP="00505BF6">
            <w:pPr>
              <w:spacing w:after="46" w:line="240" w:lineRule="auto"/>
              <w:rPr>
                <w:sz w:val="20"/>
                <w:szCs w:val="20"/>
              </w:rPr>
            </w:pPr>
            <w:r>
              <w:rPr>
                <w:sz w:val="20"/>
                <w:szCs w:val="20"/>
              </w:rPr>
              <w:fldChar w:fldCharType="begin" w:fldLock="1"/>
            </w:r>
            <w:r w:rsidR="00100E36">
              <w:rPr>
                <w:sz w:val="20"/>
                <w:szCs w:val="20"/>
              </w:rPr>
              <w:instrText>ADDIN CSL_CITATION {"citationItems":[{"id":"ITEM-1","itemData":{"DOI":"10.1016/j.schres.2009.11.009","ISSN":"1573-2509 (Electronic)","PMID":"20051318","abstract":"BACKGROUND: Impaired awareness of the self and others (i.e., metacognitive  evaluations) are seen in schizophrenia. We compared patterns of activation in schizophrenia (SZ) and nonclinical subjects during a functional magnetic resonance imaging (fMRI) task of metacognitive evaluations that has been demonstrated to engage the neural circuitry of the self in healthy subjects. METHODS: Eleven SZ subjects (7 males, mean age 26.6+/-8) and 10 healthy control subjects (4 males, mean age 29.6+/-8.4) were enrolled. Participants completed two runs of a metacognitive evaluation task (self vs. other vs. word meaning). fMRI data was obtained using a full body Bruker MedSped 4.0Tesla system. Group contrasts were performed using an uncorrected p&lt;0.005 with a 50voxel extent threshold. RESULTS: We observed a significant hypoactivation in the left superior temporal sulcus (STS) during metacognitive evaluations of others (OE) vs. semantic positivity evaluations (SPE) and a trend toward significant hypoactivation in the OE vs. self evaluations (SE) in the SZ group. Significant hypoactivation was also seen in the right inferior temporal gyrus (ITG) in the OE vs. SE contrasts in the SZ group. A trendworthy hypoactivation was seen in the SZ group in the right middle frontal gyrus and pole of the left STS during OE vs. SPE and SE contrasts respectively. CONCLUSIONS: These results extend previous findings of impaired metacognitive evaluative processes in schizophrenia to aberrations of the neural circuitry implicated in self/other awareness among SZ patients. Greater understanding of the neural basis of deficits of self/other awareness in early schizophrenia may contribute to improvements in the identification and treatment of individuals at risk for the illness.","author":[{"dropping-particle":"","family":"Murphy","given":"Eric R.","non-dropping-particle":"","parse-names":false,"suffix":""},{"dropping-particle":"","family":"Brent","given":"Benjamin K.","non-dropping-particle":"","parse-names":false,"suffix":""},{"dropping-particle":"","family":"Benton","given":"Mark","non-dropping-particle":"","parse-names":false,"suffix":""},{"dropping-particle":"","family":"Pruitt","given":"Patrick","non-dropping-particle":"","parse-names":false,"suffix":""},{"dropping-particle":"","family":"Diwadkar","given":"Vaibhav","non-dropping-particle":"","parse-names":false,"suffix":""},{"dropping-particle":"","family":"Rajarethinam","given":"R. P.","non-dropping-particle":"","parse-names":false,"suffix":""},{"dropping-particle":"","family":"Keshavan","given":"Matcheri S.","non-dropping-particle":"","parse-names":false,"suffix":""}],"container-title":"Schizophrenia research","id":"ITEM-1","issue":"2-3","issued":{"date-parts":[["2010","2"]]},"language":"eng","page":"252-258","publisher-place":"Netherlands","title":"Differential processing of metacognitive evaluation and the neural circuitry of the  self and others in schizophrenia: a pilot study.","type":"article-journal","volume":"116"},"uris":["http://www.mendeley.com/documents/?uuid=737a9754-d63b-40d9-9ebb-91a1af5b0118"]}],"mendeley":{"formattedCitation":"(Murphy et al., 2010)","manualFormatting":"Murphy et al., 2010","plainTextFormattedCitation":"(Murphy et al., 2010)","previouslyFormattedCitation":"(Murphy et al., 2010)"},"properties":{"noteIndex":0},"schema":"https://github.com/citation-style-language/schema/raw/master/csl-citation.json"}</w:instrText>
            </w:r>
            <w:r>
              <w:rPr>
                <w:sz w:val="20"/>
                <w:szCs w:val="20"/>
              </w:rPr>
              <w:fldChar w:fldCharType="separate"/>
            </w:r>
            <w:r w:rsidRPr="008E2009">
              <w:rPr>
                <w:noProof/>
                <w:sz w:val="20"/>
                <w:szCs w:val="20"/>
              </w:rPr>
              <w:t>Murphy et al., 2010</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22A0C03" w14:textId="290EC820" w:rsidR="00FE75DB" w:rsidRPr="00A645AA" w:rsidRDefault="008E2009" w:rsidP="00505BF6">
            <w:pPr>
              <w:pStyle w:val="TableContents"/>
              <w:spacing w:after="46" w:line="240" w:lineRule="auto"/>
              <w:rPr>
                <w:sz w:val="20"/>
                <w:szCs w:val="20"/>
                <w:lang w:val="en-GB"/>
              </w:rPr>
            </w:pPr>
            <w:r>
              <w:rPr>
                <w:sz w:val="20"/>
                <w:szCs w:val="20"/>
                <w:lang w:val="en-GB"/>
              </w:rPr>
              <w:t>11 (63.64)</w:t>
            </w:r>
          </w:p>
        </w:tc>
        <w:tc>
          <w:tcPr>
            <w:tcW w:w="1162" w:type="dxa"/>
            <w:tcBorders>
              <w:top w:val="single" w:sz="2" w:space="0" w:color="000001"/>
              <w:left w:val="single" w:sz="2" w:space="0" w:color="000001"/>
              <w:bottom w:val="single" w:sz="2" w:space="0" w:color="000001"/>
            </w:tcBorders>
            <w:shd w:val="clear" w:color="auto" w:fill="auto"/>
          </w:tcPr>
          <w:p w14:paraId="421B9DC4" w14:textId="59EE05DC" w:rsidR="00FE75DB" w:rsidRPr="00A645AA" w:rsidRDefault="008E2009" w:rsidP="00505BF6">
            <w:pPr>
              <w:pStyle w:val="TableContents"/>
              <w:spacing w:after="46" w:line="240" w:lineRule="auto"/>
              <w:rPr>
                <w:sz w:val="20"/>
                <w:szCs w:val="20"/>
                <w:lang w:val="en-GB"/>
              </w:rPr>
            </w:pPr>
            <w:r>
              <w:rPr>
                <w:sz w:val="20"/>
                <w:szCs w:val="20"/>
                <w:lang w:val="en-GB"/>
              </w:rPr>
              <w:t>26.7 (6.36)</w:t>
            </w:r>
          </w:p>
        </w:tc>
        <w:tc>
          <w:tcPr>
            <w:tcW w:w="1273" w:type="dxa"/>
            <w:tcBorders>
              <w:top w:val="single" w:sz="2" w:space="0" w:color="000001"/>
              <w:left w:val="single" w:sz="2" w:space="0" w:color="000001"/>
              <w:bottom w:val="single" w:sz="2" w:space="0" w:color="000001"/>
            </w:tcBorders>
          </w:tcPr>
          <w:p w14:paraId="38803767" w14:textId="57DDEAB8" w:rsidR="00FE75DB" w:rsidRPr="00A645AA" w:rsidRDefault="008E2009" w:rsidP="00505BF6">
            <w:pPr>
              <w:pStyle w:val="TableContents"/>
              <w:spacing w:after="46" w:line="240" w:lineRule="auto"/>
              <w:rPr>
                <w:sz w:val="20"/>
                <w:szCs w:val="20"/>
                <w:lang w:val="en-GB"/>
              </w:rPr>
            </w:pPr>
            <w:r>
              <w:rPr>
                <w:sz w:val="20"/>
                <w:szCs w:val="20"/>
                <w:lang w:val="en-GB"/>
              </w:rPr>
              <w:t>NA</w:t>
            </w:r>
          </w:p>
        </w:tc>
        <w:tc>
          <w:tcPr>
            <w:tcW w:w="1176" w:type="dxa"/>
            <w:tcBorders>
              <w:top w:val="single" w:sz="2" w:space="0" w:color="000001"/>
              <w:left w:val="single" w:sz="2" w:space="0" w:color="000001"/>
              <w:bottom w:val="single" w:sz="2" w:space="0" w:color="000001"/>
            </w:tcBorders>
          </w:tcPr>
          <w:p w14:paraId="29DA4409" w14:textId="1E58CAFA" w:rsidR="00FE75DB" w:rsidRDefault="008E2009" w:rsidP="00505BF6">
            <w:pPr>
              <w:pStyle w:val="TableContents"/>
              <w:spacing w:after="46" w:line="240" w:lineRule="auto"/>
              <w:rPr>
                <w:sz w:val="20"/>
                <w:szCs w:val="20"/>
                <w:lang w:val="en-GB"/>
              </w:rPr>
            </w:pPr>
            <w:r>
              <w:rPr>
                <w:sz w:val="20"/>
                <w:szCs w:val="20"/>
                <w:lang w:val="en-GB"/>
              </w:rPr>
              <w:t>3.36 (4.8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570CA0A" w14:textId="088AED13" w:rsidR="00FE75DB" w:rsidRPr="00A645AA" w:rsidRDefault="008E2009"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303A106" w14:textId="571211DC" w:rsidR="00FE75DB" w:rsidRDefault="008E2009"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7D453047" w14:textId="2A29D52B" w:rsidR="00FE75DB" w:rsidRDefault="008E2009"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625A1079" w14:textId="358D05DA" w:rsidR="00FE75DB" w:rsidRDefault="008E2009"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3436D563" w14:textId="3CA32931" w:rsidR="00FE75DB" w:rsidRPr="00A645AA" w:rsidRDefault="008E2009" w:rsidP="00505BF6">
            <w:pPr>
              <w:pStyle w:val="TableContents"/>
              <w:spacing w:after="46" w:line="240" w:lineRule="auto"/>
              <w:rPr>
                <w:sz w:val="20"/>
                <w:szCs w:val="20"/>
                <w:lang w:val="en-GB"/>
              </w:rPr>
            </w:pPr>
            <w:r>
              <w:rPr>
                <w:sz w:val="20"/>
                <w:szCs w:val="20"/>
                <w:lang w:val="en-GB"/>
              </w:rPr>
              <w:t>10 (4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6A5123A" w14:textId="05A6EFCA" w:rsidR="00FE75DB" w:rsidRPr="00A645AA" w:rsidRDefault="008E2009" w:rsidP="00505BF6">
            <w:pPr>
              <w:pStyle w:val="TableContents"/>
              <w:spacing w:after="46" w:line="240" w:lineRule="auto"/>
              <w:rPr>
                <w:sz w:val="20"/>
                <w:szCs w:val="20"/>
                <w:lang w:val="en-GB"/>
              </w:rPr>
            </w:pPr>
            <w:r>
              <w:rPr>
                <w:sz w:val="20"/>
                <w:szCs w:val="20"/>
                <w:lang w:val="en-GB"/>
              </w:rPr>
              <w:t>29.6 (8.4)</w:t>
            </w:r>
          </w:p>
        </w:tc>
      </w:tr>
      <w:tr w:rsidR="00505BF6" w:rsidRPr="00217402" w14:paraId="13E2F778"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1C8C4086" w14:textId="644A23B2"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5.08.007","ISSN":"09254927","author":[{"dropping-particle":"","family":"Oh","given":"Jooyoung","non-dropping-particle":"","parse-names":false,"suffix":""},{"dropping-particle":"","family":"Chun","given":"Ji-Won","non-dropping-particle":"","parse-names":false,"suffix":""},{"dropping-particle":"","family":"Joon Jo","given":"Hang","non-dropping-particle":"","parse-names":false,"suffix":""},{"dropping-particle":"","family":"Kim","given":"Eunseong","non-dropping-particle":"","parse-names":false,"suffix":""},{"dropping-particle":"","family":"Park","given":"Hae-Jeong","non-dropping-particle":"","parse-names":false,"suffix":""},{"dropping-particle":"","family":"Lee","given":"Boreom","non-dropping-particle":"","parse-names":false,"suffix":""},{"dropping-particle":"","family":"Kim","given":"Jae-Jin","non-dropping-particle":"","parse-names":false,"suffix":""}],"container-title":"Psychiatry Research: Neuroimaging","id":"ITEM-1","issued":{"date-parts":[["2015"]]},"title":"The neural basis of a deficit in abstract thinking in patients with schizophrenia","type":"article-journal"},"uris":["http://www.mendeley.com/documents/?uuid=955fb062-bebe-3d10-9762-e8b880d5970d"]}],"mendeley":{"formattedCitation":"(Oh et al., 2015)","manualFormatting":"Oh et al., 2015","plainTextFormattedCitation":"(Oh et al., 2015)","previouslyFormattedCitation":"(Oh et al., 2015)"},"properties":{"noteIndex":0},"schema":"https://github.com/citation-style-language/schema/raw/master/csl-citation.json"}</w:instrText>
            </w:r>
            <w:r w:rsidRPr="00A645AA">
              <w:rPr>
                <w:sz w:val="20"/>
                <w:szCs w:val="20"/>
              </w:rPr>
              <w:fldChar w:fldCharType="separate"/>
            </w:r>
            <w:r w:rsidRPr="00A645AA">
              <w:rPr>
                <w:noProof/>
                <w:sz w:val="20"/>
                <w:szCs w:val="20"/>
              </w:rPr>
              <w:t>Oh et al., 2015</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C932F78" w14:textId="6A00FBD3" w:rsidR="00505BF6" w:rsidRPr="00A645AA" w:rsidRDefault="00505BF6" w:rsidP="00505BF6">
            <w:pPr>
              <w:pStyle w:val="TableContents"/>
              <w:spacing w:after="46" w:line="240" w:lineRule="auto"/>
              <w:rPr>
                <w:sz w:val="20"/>
                <w:szCs w:val="20"/>
                <w:lang w:val="en-GB"/>
              </w:rPr>
            </w:pPr>
            <w:r w:rsidRPr="00A645AA">
              <w:rPr>
                <w:sz w:val="20"/>
                <w:szCs w:val="20"/>
                <w:lang w:val="en-GB"/>
              </w:rPr>
              <w:t>16 (50)</w:t>
            </w:r>
          </w:p>
        </w:tc>
        <w:tc>
          <w:tcPr>
            <w:tcW w:w="1162" w:type="dxa"/>
            <w:tcBorders>
              <w:top w:val="single" w:sz="2" w:space="0" w:color="000001"/>
              <w:left w:val="single" w:sz="2" w:space="0" w:color="000001"/>
              <w:bottom w:val="single" w:sz="2" w:space="0" w:color="000001"/>
            </w:tcBorders>
            <w:shd w:val="clear" w:color="auto" w:fill="auto"/>
          </w:tcPr>
          <w:p w14:paraId="0590C7D8"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9.8 (5.3)</w:t>
            </w:r>
          </w:p>
        </w:tc>
        <w:tc>
          <w:tcPr>
            <w:tcW w:w="1273" w:type="dxa"/>
            <w:tcBorders>
              <w:top w:val="single" w:sz="2" w:space="0" w:color="000001"/>
              <w:left w:val="single" w:sz="2" w:space="0" w:color="000001"/>
              <w:bottom w:val="single" w:sz="2" w:space="0" w:color="000001"/>
            </w:tcBorders>
          </w:tcPr>
          <w:p w14:paraId="7E43E4E6" w14:textId="06F5EACA"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7BE60ABC" w14:textId="0D32F3AA" w:rsidR="00505BF6" w:rsidRPr="00A645AA" w:rsidRDefault="00505BF6" w:rsidP="00505BF6">
            <w:pPr>
              <w:pStyle w:val="TableContents"/>
              <w:spacing w:after="46" w:line="240" w:lineRule="auto"/>
              <w:rPr>
                <w:sz w:val="20"/>
                <w:szCs w:val="20"/>
                <w:lang w:val="en-GB"/>
              </w:rPr>
            </w:pPr>
            <w:r>
              <w:rPr>
                <w:sz w:val="20"/>
                <w:szCs w:val="20"/>
                <w:lang w:val="en-GB"/>
              </w:rPr>
              <w:t>6.6 (6.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E4F5441" w14:textId="36379C0F" w:rsidR="00505BF6" w:rsidRPr="00A645AA" w:rsidRDefault="00505BF6" w:rsidP="00505BF6">
            <w:pPr>
              <w:pStyle w:val="TableContents"/>
              <w:spacing w:after="46" w:line="240" w:lineRule="auto"/>
              <w:rPr>
                <w:sz w:val="20"/>
                <w:szCs w:val="20"/>
                <w:lang w:val="en-GB"/>
              </w:rPr>
            </w:pPr>
            <w:r w:rsidRPr="00A645AA">
              <w:rPr>
                <w:sz w:val="20"/>
                <w:szCs w:val="20"/>
                <w:lang w:val="en-GB"/>
              </w:rPr>
              <w:t>73.1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4601096" w14:textId="5084EBF9" w:rsidR="00505BF6" w:rsidRPr="00A645AA" w:rsidRDefault="00505BF6" w:rsidP="00505BF6">
            <w:pPr>
              <w:pStyle w:val="TableContents"/>
              <w:spacing w:after="46" w:line="240" w:lineRule="auto"/>
              <w:rPr>
                <w:sz w:val="20"/>
                <w:szCs w:val="20"/>
                <w:lang w:val="en-GB"/>
              </w:rPr>
            </w:pPr>
            <w:r>
              <w:rPr>
                <w:sz w:val="20"/>
                <w:szCs w:val="20"/>
                <w:lang w:val="en-GB"/>
              </w:rPr>
              <w:t>17.6 (8.9)</w:t>
            </w:r>
          </w:p>
        </w:tc>
        <w:tc>
          <w:tcPr>
            <w:tcW w:w="1148" w:type="dxa"/>
            <w:tcBorders>
              <w:top w:val="single" w:sz="2" w:space="0" w:color="000001"/>
              <w:left w:val="single" w:sz="2" w:space="0" w:color="000001"/>
              <w:bottom w:val="single" w:sz="2" w:space="0" w:color="000001"/>
              <w:right w:val="single" w:sz="2" w:space="0" w:color="000001"/>
            </w:tcBorders>
          </w:tcPr>
          <w:p w14:paraId="21ED145D" w14:textId="54927BFB" w:rsidR="00505BF6" w:rsidRPr="00A645AA" w:rsidRDefault="00505BF6" w:rsidP="00505BF6">
            <w:pPr>
              <w:pStyle w:val="TableContents"/>
              <w:spacing w:after="46" w:line="240" w:lineRule="auto"/>
              <w:rPr>
                <w:sz w:val="20"/>
                <w:szCs w:val="20"/>
                <w:lang w:val="en-GB"/>
              </w:rPr>
            </w:pPr>
            <w:r>
              <w:rPr>
                <w:sz w:val="20"/>
                <w:szCs w:val="20"/>
                <w:lang w:val="en-GB"/>
              </w:rPr>
              <w:t>17.7 (6.8)</w:t>
            </w:r>
          </w:p>
        </w:tc>
        <w:tc>
          <w:tcPr>
            <w:tcW w:w="1175" w:type="dxa"/>
            <w:tcBorders>
              <w:top w:val="single" w:sz="2" w:space="0" w:color="000001"/>
              <w:left w:val="single" w:sz="2" w:space="0" w:color="000001"/>
              <w:bottom w:val="single" w:sz="2" w:space="0" w:color="000001"/>
              <w:right w:val="single" w:sz="2" w:space="0" w:color="000001"/>
            </w:tcBorders>
          </w:tcPr>
          <w:p w14:paraId="74DDAEEF" w14:textId="31B863E8" w:rsidR="00505BF6" w:rsidRPr="00A645AA" w:rsidRDefault="00505BF6" w:rsidP="00505BF6">
            <w:pPr>
              <w:pStyle w:val="TableContents"/>
              <w:spacing w:after="46" w:line="240" w:lineRule="auto"/>
              <w:rPr>
                <w:sz w:val="20"/>
                <w:szCs w:val="20"/>
                <w:lang w:val="en-GB"/>
              </w:rPr>
            </w:pPr>
            <w:r>
              <w:rPr>
                <w:sz w:val="20"/>
                <w:szCs w:val="20"/>
                <w:lang w:val="en-GB"/>
              </w:rPr>
              <w:t>37.8 (13.2)</w:t>
            </w:r>
          </w:p>
        </w:tc>
        <w:tc>
          <w:tcPr>
            <w:tcW w:w="1092" w:type="dxa"/>
            <w:tcBorders>
              <w:top w:val="single" w:sz="2" w:space="0" w:color="000001"/>
              <w:left w:val="single" w:sz="2" w:space="0" w:color="000001"/>
              <w:bottom w:val="single" w:sz="2" w:space="0" w:color="000001"/>
            </w:tcBorders>
            <w:shd w:val="clear" w:color="auto" w:fill="auto"/>
          </w:tcPr>
          <w:p w14:paraId="54693590" w14:textId="60CEB409" w:rsidR="00505BF6" w:rsidRPr="00A645AA" w:rsidRDefault="00505BF6" w:rsidP="00505BF6">
            <w:pPr>
              <w:pStyle w:val="TableContents"/>
              <w:spacing w:after="46" w:line="240" w:lineRule="auto"/>
              <w:rPr>
                <w:sz w:val="20"/>
                <w:szCs w:val="20"/>
                <w:lang w:val="en-GB"/>
              </w:rPr>
            </w:pPr>
            <w:r w:rsidRPr="00A645AA">
              <w:rPr>
                <w:sz w:val="20"/>
                <w:szCs w:val="20"/>
                <w:lang w:val="en-GB"/>
              </w:rPr>
              <w:t>16 (5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338C4CE"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0.7 (2.9)</w:t>
            </w:r>
          </w:p>
        </w:tc>
      </w:tr>
      <w:tr w:rsidR="00505BF6" w:rsidRPr="00CE7B32" w14:paraId="6C8B0B7F"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53C67E7" w14:textId="59EA55F2" w:rsidR="00505BF6" w:rsidRPr="002B429B" w:rsidRDefault="00505BF6" w:rsidP="00505BF6">
            <w:pPr>
              <w:spacing w:after="46" w:line="240" w:lineRule="auto"/>
              <w:rPr>
                <w:sz w:val="20"/>
                <w:szCs w:val="20"/>
                <w:lang w:val="pt-PT"/>
              </w:rPr>
            </w:pPr>
            <w:r w:rsidRPr="00A645AA">
              <w:rPr>
                <w:sz w:val="20"/>
                <w:szCs w:val="20"/>
              </w:rPr>
              <w:fldChar w:fldCharType="begin" w:fldLock="1"/>
            </w:r>
            <w:r w:rsidR="00D92B10">
              <w:rPr>
                <w:sz w:val="20"/>
                <w:szCs w:val="20"/>
              </w:rPr>
              <w:instrText>ADDIN CSL_CITATION {"citationItems":[{"id":"ITEM-1","itemData":{"DOI":"10.1016/j.neulet.2009.04.059","ISSN":"03043940","abstract":"Attributional style means how people typically infer the causes of emotional behaviors. No study has shown neural basis of attributional style in schizophrenia, although it was suggested as a major area of social cognition research of schizophrenia. Fifteen patients with schizophrenia and 16 healthy controls underwent functional magnetic resonance imaging while performing three (happy, angry, and neutral) conditions of attribution task. Each condition included inferring situational causes of an avatar' (virtual character) emotional or neutral behavior. In the between-groups contrast maps of the happy conditions, the patient group compared to the control group showed decreased activations in the inferior frontal (BA 44) and the ventral premotor cortex (BA 6), in which the % signal changes were associated with negative symptoms. In the angry conditions, the patient group compared to the control group exhibited increased activations in the precuneus/posterior cingulate cortex (Pcu/PCC) (BA 7/31), in which the % signal changes were related to positive symptoms. In conclusion, patients with schizophrenia may have functional deficits in mirror neuron system when attributing positive behaviors, which may be related to a lack of inner simulation and empathy and negative symptoms. In contrast, patients may have increased activation in the Pcu/PCC related to self-representations while attributing negative behaviors, which may be related to failures in self- and source-monitoring and positive symptoms. © 2009 Elsevier Ireland Ltd. All rights reserved.","author":[{"drop</w:instrText>
            </w:r>
            <w:r w:rsidR="00D92B10" w:rsidRPr="00D92B10">
              <w:rPr>
                <w:sz w:val="20"/>
                <w:szCs w:val="20"/>
                <w:lang w:val="pt-PT"/>
              </w:rPr>
              <w:instrText>ping-particle":"","family":"Park","given":"Kyung Min","non-dropping-particle":"","parse-names":false,"suffix":""},{"dropping-particle":"","family":"Kim","given":"Jae Jin","non-dropping-particle":"","parse-names":false,"suffix":""},{"dropping-particle":"","family":"Ku","given":"Jeonghun","non-dropping-particle":"","parse-names":false,"suffix":""},{"dropping-particle":"","family":"Kim","given":"So Young","non-dropping-particle":"","parse-names":false,"suffix":""},{"dropping-particle":"","family":"Lee","given":"Hyeong Rae","non-dropping-particle":"","parse-names":false,"suffix":""},{"dropping-particle":"","family":"Kim","given":"Sun I.","non-dropping-particle":"","parse-names":false,"suffix":""},{"dropping-particle":"","family":"Yoon","given":"Kang Jun","non-dropping-particle":"","parse-names":false,"suffix":""}],"container-title":"Neuroscience Letters","id":"ITEM-1","issue":"1","issued":{"date-parts":[["2009","7","31"]]},"page":"35-40","publisher":"Elsevier","title":"Neural basis of attributional style in schizophrenia","type":"article-journal","volume":"459"},"uris":["http://www.mendeley.com/documents/?uuid=88df929c-c636-3447-a40d-e1a82e3ae997"]}],"mendeley":{"formattedCitation":"(K. M. Park et al., 2009)","manualFormatting":"Park et al., 2009","plainTextFormattedCitation":"(K. M. Park et al., 2009)","previouslyFormattedCitation":"(K. M. Park et al., 2009)"},"properties":{"noteIndex":0},"schema":"https://github.com/citation-style-language/schema/raw/master/csl-citation.json"}</w:instrText>
            </w:r>
            <w:r w:rsidRPr="00A645AA">
              <w:rPr>
                <w:sz w:val="20"/>
                <w:szCs w:val="20"/>
              </w:rPr>
              <w:fldChar w:fldCharType="separate"/>
            </w:r>
            <w:r w:rsidRPr="002B429B">
              <w:rPr>
                <w:noProof/>
                <w:sz w:val="20"/>
                <w:szCs w:val="20"/>
                <w:lang w:val="pt-PT"/>
              </w:rPr>
              <w:t>Park et al., 2009</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C07202E" w14:textId="5297BFFB" w:rsidR="00505BF6" w:rsidRPr="002B429B" w:rsidRDefault="00505BF6" w:rsidP="00505BF6">
            <w:pPr>
              <w:pStyle w:val="TableContents"/>
              <w:spacing w:after="46" w:line="240" w:lineRule="auto"/>
              <w:rPr>
                <w:sz w:val="20"/>
                <w:szCs w:val="20"/>
                <w:lang w:val="pt-PT"/>
              </w:rPr>
            </w:pPr>
            <w:r w:rsidRPr="002B429B">
              <w:rPr>
                <w:sz w:val="20"/>
                <w:szCs w:val="20"/>
                <w:lang w:val="pt-PT"/>
              </w:rPr>
              <w:t>15 (NA)</w:t>
            </w:r>
          </w:p>
        </w:tc>
        <w:tc>
          <w:tcPr>
            <w:tcW w:w="1162" w:type="dxa"/>
            <w:tcBorders>
              <w:top w:val="single" w:sz="2" w:space="0" w:color="000001"/>
              <w:left w:val="single" w:sz="2" w:space="0" w:color="000001"/>
              <w:bottom w:val="single" w:sz="2" w:space="0" w:color="000001"/>
            </w:tcBorders>
            <w:shd w:val="clear" w:color="auto" w:fill="auto"/>
          </w:tcPr>
          <w:p w14:paraId="086A4813" w14:textId="77777777" w:rsidR="00505BF6" w:rsidRPr="002B429B" w:rsidRDefault="00505BF6" w:rsidP="00505BF6">
            <w:pPr>
              <w:pStyle w:val="TableContents"/>
              <w:spacing w:after="46" w:line="240" w:lineRule="auto"/>
              <w:rPr>
                <w:sz w:val="20"/>
                <w:szCs w:val="20"/>
                <w:lang w:val="pt-PT"/>
              </w:rPr>
            </w:pPr>
            <w:r w:rsidRPr="002B429B">
              <w:rPr>
                <w:sz w:val="20"/>
                <w:szCs w:val="20"/>
                <w:lang w:val="pt-PT"/>
              </w:rPr>
              <w:t>NA (NA)</w:t>
            </w:r>
          </w:p>
        </w:tc>
        <w:tc>
          <w:tcPr>
            <w:tcW w:w="1273" w:type="dxa"/>
            <w:tcBorders>
              <w:top w:val="single" w:sz="2" w:space="0" w:color="000001"/>
              <w:left w:val="single" w:sz="2" w:space="0" w:color="000001"/>
              <w:bottom w:val="single" w:sz="2" w:space="0" w:color="000001"/>
            </w:tcBorders>
          </w:tcPr>
          <w:p w14:paraId="66CAF69A" w14:textId="233D087F" w:rsidR="00505BF6" w:rsidRPr="002B429B" w:rsidRDefault="00505BF6" w:rsidP="00505BF6">
            <w:pPr>
              <w:pStyle w:val="TableContents"/>
              <w:spacing w:after="46" w:line="240" w:lineRule="auto"/>
              <w:rPr>
                <w:sz w:val="20"/>
                <w:szCs w:val="20"/>
                <w:lang w:val="pt-PT"/>
              </w:rPr>
            </w:pPr>
            <w:r w:rsidRPr="002B429B">
              <w:rPr>
                <w:sz w:val="20"/>
                <w:szCs w:val="20"/>
                <w:lang w:val="pt-PT"/>
              </w:rPr>
              <w:t>100</w:t>
            </w:r>
          </w:p>
        </w:tc>
        <w:tc>
          <w:tcPr>
            <w:tcW w:w="1176" w:type="dxa"/>
            <w:tcBorders>
              <w:top w:val="single" w:sz="2" w:space="0" w:color="000001"/>
              <w:left w:val="single" w:sz="2" w:space="0" w:color="000001"/>
              <w:bottom w:val="single" w:sz="2" w:space="0" w:color="000001"/>
            </w:tcBorders>
          </w:tcPr>
          <w:p w14:paraId="26F92921" w14:textId="29F1A137" w:rsidR="00505BF6" w:rsidRPr="002B429B" w:rsidRDefault="00505BF6" w:rsidP="00505BF6">
            <w:pPr>
              <w:pStyle w:val="TableContents"/>
              <w:spacing w:after="46" w:line="240" w:lineRule="auto"/>
              <w:rPr>
                <w:sz w:val="20"/>
                <w:szCs w:val="20"/>
                <w:lang w:val="pt-PT"/>
              </w:rPr>
            </w:pPr>
            <w:r>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05BBFB1" w14:textId="4336C38F" w:rsidR="00505BF6" w:rsidRPr="002B429B" w:rsidRDefault="00505BF6" w:rsidP="00505BF6">
            <w:pPr>
              <w:pStyle w:val="TableContents"/>
              <w:spacing w:after="46" w:line="240" w:lineRule="auto"/>
              <w:rPr>
                <w:sz w:val="20"/>
                <w:szCs w:val="20"/>
                <w:lang w:val="pt-PT"/>
              </w:rPr>
            </w:pPr>
            <w:r w:rsidRPr="002B429B">
              <w:rPr>
                <w:sz w:val="20"/>
                <w:szCs w:val="20"/>
                <w:lang w:val="pt-PT"/>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AD5CB63" w14:textId="30FC66B6" w:rsidR="00505BF6" w:rsidRPr="002B429B" w:rsidRDefault="00505BF6" w:rsidP="00505BF6">
            <w:pPr>
              <w:pStyle w:val="TableContents"/>
              <w:spacing w:after="46" w:line="240" w:lineRule="auto"/>
              <w:rPr>
                <w:sz w:val="20"/>
                <w:szCs w:val="20"/>
                <w:lang w:val="pt-PT"/>
              </w:rPr>
            </w:pPr>
            <w:r>
              <w:rPr>
                <w:sz w:val="20"/>
                <w:szCs w:val="20"/>
                <w:lang w:val="pt-PT"/>
              </w:rPr>
              <w:t>13.1 (2.4)</w:t>
            </w:r>
          </w:p>
        </w:tc>
        <w:tc>
          <w:tcPr>
            <w:tcW w:w="1148" w:type="dxa"/>
            <w:tcBorders>
              <w:top w:val="single" w:sz="2" w:space="0" w:color="000001"/>
              <w:left w:val="single" w:sz="2" w:space="0" w:color="000001"/>
              <w:bottom w:val="single" w:sz="2" w:space="0" w:color="000001"/>
              <w:right w:val="single" w:sz="2" w:space="0" w:color="000001"/>
            </w:tcBorders>
          </w:tcPr>
          <w:p w14:paraId="018DDF1C" w14:textId="1935D57C" w:rsidR="00505BF6" w:rsidRPr="002B429B" w:rsidRDefault="00505BF6" w:rsidP="00505BF6">
            <w:pPr>
              <w:pStyle w:val="TableContents"/>
              <w:spacing w:after="46" w:line="240" w:lineRule="auto"/>
              <w:rPr>
                <w:sz w:val="20"/>
                <w:szCs w:val="20"/>
                <w:lang w:val="pt-PT"/>
              </w:rPr>
            </w:pPr>
            <w:r>
              <w:rPr>
                <w:sz w:val="20"/>
                <w:szCs w:val="20"/>
                <w:lang w:val="pt-PT"/>
              </w:rPr>
              <w:t>17.1 (4.2)</w:t>
            </w:r>
          </w:p>
        </w:tc>
        <w:tc>
          <w:tcPr>
            <w:tcW w:w="1175" w:type="dxa"/>
            <w:tcBorders>
              <w:top w:val="single" w:sz="2" w:space="0" w:color="000001"/>
              <w:left w:val="single" w:sz="2" w:space="0" w:color="000001"/>
              <w:bottom w:val="single" w:sz="2" w:space="0" w:color="000001"/>
              <w:right w:val="single" w:sz="2" w:space="0" w:color="000001"/>
            </w:tcBorders>
          </w:tcPr>
          <w:p w14:paraId="75BB6716" w14:textId="122B8365" w:rsidR="00505BF6" w:rsidRPr="002B429B" w:rsidRDefault="00505BF6" w:rsidP="00505BF6">
            <w:pPr>
              <w:pStyle w:val="TableContents"/>
              <w:spacing w:after="46" w:line="240" w:lineRule="auto"/>
              <w:rPr>
                <w:sz w:val="20"/>
                <w:szCs w:val="20"/>
                <w:lang w:val="pt-PT"/>
              </w:rPr>
            </w:pPr>
            <w:r>
              <w:rPr>
                <w:sz w:val="20"/>
                <w:szCs w:val="20"/>
                <w:lang w:val="pt-PT"/>
              </w:rPr>
              <w:t>NA</w:t>
            </w:r>
          </w:p>
        </w:tc>
        <w:tc>
          <w:tcPr>
            <w:tcW w:w="1092" w:type="dxa"/>
            <w:tcBorders>
              <w:top w:val="single" w:sz="2" w:space="0" w:color="000001"/>
              <w:left w:val="single" w:sz="2" w:space="0" w:color="000001"/>
              <w:bottom w:val="single" w:sz="2" w:space="0" w:color="000001"/>
            </w:tcBorders>
            <w:shd w:val="clear" w:color="auto" w:fill="auto"/>
          </w:tcPr>
          <w:p w14:paraId="46E83F99" w14:textId="778CF5B7" w:rsidR="00505BF6" w:rsidRPr="002B429B" w:rsidRDefault="00505BF6" w:rsidP="00505BF6">
            <w:pPr>
              <w:pStyle w:val="TableContents"/>
              <w:spacing w:after="46" w:line="240" w:lineRule="auto"/>
              <w:rPr>
                <w:sz w:val="20"/>
                <w:szCs w:val="20"/>
                <w:lang w:val="pt-PT"/>
              </w:rPr>
            </w:pPr>
            <w:r w:rsidRPr="002B429B">
              <w:rPr>
                <w:sz w:val="20"/>
                <w:szCs w:val="20"/>
                <w:lang w:val="pt-PT"/>
              </w:rPr>
              <w:t>16 (NA)</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6DCB7FB" w14:textId="77777777" w:rsidR="00505BF6" w:rsidRPr="002B429B" w:rsidRDefault="00505BF6" w:rsidP="00505BF6">
            <w:pPr>
              <w:pStyle w:val="TableContents"/>
              <w:spacing w:after="46" w:line="240" w:lineRule="auto"/>
              <w:rPr>
                <w:sz w:val="20"/>
                <w:szCs w:val="20"/>
                <w:lang w:val="pt-PT"/>
              </w:rPr>
            </w:pPr>
            <w:r w:rsidRPr="002B429B">
              <w:rPr>
                <w:sz w:val="20"/>
                <w:szCs w:val="20"/>
                <w:lang w:val="pt-PT"/>
              </w:rPr>
              <w:t>NA (NA)</w:t>
            </w:r>
          </w:p>
        </w:tc>
      </w:tr>
      <w:tr w:rsidR="00505BF6" w:rsidRPr="00217402" w14:paraId="2476FD18"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2D44F5E2" w14:textId="353A0132"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lang w:val="pt-PT"/>
              </w:rPr>
              <w:instrText>ADDIN CSL_CITATION {"citationItems":[{"id":"ITEM-1","itemData":{"DOI":"10.1002/brb3.1064","ISSN":"21623279","abstract":"Introduction: Patients with schizophrenia often have impaired cognition and abnormal conflict control. Conflict control is influenced by the emotional values of stimuli. This study investigated the neural basis of negative emotion interference with conflict control in schizophrenia. Methods: Seventeen patients with schizophrenia and 20 healthy controls underwent functional magnetic resonance imaging while performing the emotional Simon task, in which positive or negative emotional pictures were located in congruent or incongruent positions. Analysis was focused on identifying brain regions with the significant interaction among group, emotion, and conflict in whole brain voxel-wise analysis, and abnormality in their functional connectivity in the patient group. Results: The regions showing the targeted interaction was the right amygdala, which exhibited significantly reduced activity in the negative congruent (t = −2.168, p = 0.036) and negative incongruent (t = −3.273, p = 0.002) conditions in patients versus controls. The right amygdala also showed significantly lower connectivity with the right dorsolateral prefrontal cortex in the cognitive and emotional loading contrast (negative incongruent—positive congruent) in patients versus controls (t = −5.154, p &lt; 0.01), but not in the cognitive-only or emotional-only loading contrast. Conclusions: These results suggest that negative emotion interferes with cognitive conflict resolution in patients with schizophrenia due to amygdala–dorsolateral prefrontal cortex disconnection. Based on these findings, interventions targeting conflict control under negative emotional influence may promote cognitive rehabilitation in patients with schizophrenia.","author":[{"dropping-particle":"","family":"Park","given":"Jaesub","non-dropping-particle":"","parse-names":false,"suffix":""},{"dropping-particle":"","family":"Chun","given":"Ji-Won","non-dropping-particle":"","parse-names":false,"suffix":""},{"dropping-particle":"","family":"Park","given":"Hae-Jeong","non-dropping-particle":"","parse-names":false,"suffix":""},{"dropping-particle":"","family":"Kim","given":"Eosu","non-dropping-particle":"","parse-names":false,"suffix":""},{"dropping-particle":"","family":"Kim","given":"Jae-Jin","non-dropping-particle":"","parse-names":false,"suffix":""}],"container-title":"Brain and Behavior","id":"ITEM-1","issue":"8","issued":{"date-parts":[["2018","8","1"]]},"page":"e01064","publisher":"John Wiley and Sons Ltd","title":"Involvement of amygdala-prefrontal dysfunction in the influence of negative emotion on the resolution of cognitive conflict in patients with schizophrenia","type":"article-journal","volume":"8"},"uris":["http://www.mendeley.com/documents/?uuid=642e4369-3fc7-3712-a608-189c22c924ea"]}],"mendeley":{"formattedCitation":"(J. Park, Chun, Park, Kim, &amp; Kim, 2018)","manualFormatting":"Park et al., 2018","plainTextFormattedCitation":"(J. Park, Chun, Park, Kim, &amp; Kim, 2018)","previouslyFormattedCitation":"(J. Park, Chun, Park, Kim, &amp; Kim, 2018)"},"properties":{"noteIndex":0},"schema":"https://github.com/citation-style-language/schema/raw/master/csl-citation.json"}</w:instrText>
            </w:r>
            <w:r w:rsidRPr="00A645AA">
              <w:rPr>
                <w:sz w:val="20"/>
                <w:szCs w:val="20"/>
              </w:rPr>
              <w:fldChar w:fldCharType="separate"/>
            </w:r>
            <w:r w:rsidRPr="00A645AA">
              <w:rPr>
                <w:noProof/>
                <w:sz w:val="20"/>
                <w:szCs w:val="20"/>
              </w:rPr>
              <w:t>Park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64AEA67" w14:textId="5CCD42FF" w:rsidR="00505BF6" w:rsidRPr="00A645AA" w:rsidRDefault="00505BF6" w:rsidP="00505BF6">
            <w:pPr>
              <w:pStyle w:val="TableContents"/>
              <w:spacing w:after="46" w:line="240" w:lineRule="auto"/>
              <w:rPr>
                <w:sz w:val="20"/>
                <w:szCs w:val="20"/>
                <w:lang w:val="en-GB"/>
              </w:rPr>
            </w:pPr>
            <w:r w:rsidRPr="00A645AA">
              <w:rPr>
                <w:sz w:val="20"/>
                <w:szCs w:val="20"/>
                <w:lang w:val="en-GB"/>
              </w:rPr>
              <w:t>17 (41.18)</w:t>
            </w:r>
          </w:p>
        </w:tc>
        <w:tc>
          <w:tcPr>
            <w:tcW w:w="1162" w:type="dxa"/>
            <w:tcBorders>
              <w:top w:val="single" w:sz="2" w:space="0" w:color="000001"/>
              <w:left w:val="single" w:sz="2" w:space="0" w:color="000001"/>
              <w:bottom w:val="single" w:sz="2" w:space="0" w:color="000001"/>
            </w:tcBorders>
            <w:shd w:val="clear" w:color="auto" w:fill="auto"/>
          </w:tcPr>
          <w:p w14:paraId="230F2CD7"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7.2 (7.3)</w:t>
            </w:r>
          </w:p>
        </w:tc>
        <w:tc>
          <w:tcPr>
            <w:tcW w:w="1273" w:type="dxa"/>
            <w:tcBorders>
              <w:top w:val="single" w:sz="2" w:space="0" w:color="000001"/>
              <w:left w:val="single" w:sz="2" w:space="0" w:color="000001"/>
              <w:bottom w:val="single" w:sz="2" w:space="0" w:color="000001"/>
            </w:tcBorders>
          </w:tcPr>
          <w:p w14:paraId="66A3AA0E" w14:textId="777BC40E"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37D3F063" w14:textId="35A709E0"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837E928" w14:textId="3FABAB35" w:rsidR="00505BF6" w:rsidRPr="00A645AA" w:rsidRDefault="00505BF6" w:rsidP="00505BF6">
            <w:pPr>
              <w:pStyle w:val="TableContents"/>
              <w:spacing w:after="46" w:line="240" w:lineRule="auto"/>
              <w:rPr>
                <w:sz w:val="20"/>
                <w:szCs w:val="20"/>
                <w:lang w:val="en-GB"/>
              </w:rPr>
            </w:pPr>
            <w:r w:rsidRPr="00A645AA">
              <w:rPr>
                <w:sz w:val="20"/>
                <w:szCs w:val="20"/>
                <w:lang w:val="en-GB"/>
              </w:rPr>
              <w:t>56.5 (16.8)</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3F86E16" w14:textId="6F89C428" w:rsidR="00505BF6" w:rsidRPr="00A645AA" w:rsidRDefault="00505BF6" w:rsidP="00505BF6">
            <w:pPr>
              <w:pStyle w:val="TableContents"/>
              <w:spacing w:after="46" w:line="240" w:lineRule="auto"/>
              <w:rPr>
                <w:sz w:val="20"/>
                <w:szCs w:val="20"/>
                <w:lang w:val="en-GB"/>
              </w:rPr>
            </w:pPr>
            <w:r>
              <w:rPr>
                <w:sz w:val="20"/>
                <w:szCs w:val="20"/>
                <w:lang w:val="en-GB"/>
              </w:rPr>
              <w:t>13.4 (3.9)</w:t>
            </w:r>
          </w:p>
        </w:tc>
        <w:tc>
          <w:tcPr>
            <w:tcW w:w="1148" w:type="dxa"/>
            <w:tcBorders>
              <w:top w:val="single" w:sz="2" w:space="0" w:color="000001"/>
              <w:left w:val="single" w:sz="2" w:space="0" w:color="000001"/>
              <w:bottom w:val="single" w:sz="2" w:space="0" w:color="000001"/>
              <w:right w:val="single" w:sz="2" w:space="0" w:color="000001"/>
            </w:tcBorders>
          </w:tcPr>
          <w:p w14:paraId="49C0F4CE" w14:textId="4F16DAB2" w:rsidR="00505BF6" w:rsidRPr="00A645AA" w:rsidRDefault="00505BF6" w:rsidP="00505BF6">
            <w:pPr>
              <w:pStyle w:val="TableContents"/>
              <w:spacing w:after="46" w:line="240" w:lineRule="auto"/>
              <w:rPr>
                <w:sz w:val="20"/>
                <w:szCs w:val="20"/>
                <w:lang w:val="en-GB"/>
              </w:rPr>
            </w:pPr>
            <w:r>
              <w:rPr>
                <w:sz w:val="20"/>
                <w:szCs w:val="20"/>
                <w:lang w:val="en-GB"/>
              </w:rPr>
              <w:t>16.2 (3.7)</w:t>
            </w:r>
          </w:p>
        </w:tc>
        <w:tc>
          <w:tcPr>
            <w:tcW w:w="1175" w:type="dxa"/>
            <w:tcBorders>
              <w:top w:val="single" w:sz="2" w:space="0" w:color="000001"/>
              <w:left w:val="single" w:sz="2" w:space="0" w:color="000001"/>
              <w:bottom w:val="single" w:sz="2" w:space="0" w:color="000001"/>
              <w:right w:val="single" w:sz="2" w:space="0" w:color="000001"/>
            </w:tcBorders>
          </w:tcPr>
          <w:p w14:paraId="7E5757D7" w14:textId="1DB07C46" w:rsidR="00505BF6" w:rsidRPr="00A645AA" w:rsidRDefault="00505BF6" w:rsidP="00505BF6">
            <w:pPr>
              <w:pStyle w:val="TableContents"/>
              <w:spacing w:after="46" w:line="240" w:lineRule="auto"/>
              <w:rPr>
                <w:sz w:val="20"/>
                <w:szCs w:val="20"/>
                <w:lang w:val="en-GB"/>
              </w:rPr>
            </w:pPr>
            <w:r>
              <w:rPr>
                <w:sz w:val="20"/>
                <w:szCs w:val="20"/>
                <w:lang w:val="en-GB"/>
              </w:rPr>
              <w:t>29.9 (6.1)</w:t>
            </w:r>
          </w:p>
        </w:tc>
        <w:tc>
          <w:tcPr>
            <w:tcW w:w="1092" w:type="dxa"/>
            <w:tcBorders>
              <w:top w:val="single" w:sz="2" w:space="0" w:color="000001"/>
              <w:left w:val="single" w:sz="2" w:space="0" w:color="000001"/>
              <w:bottom w:val="single" w:sz="2" w:space="0" w:color="000001"/>
            </w:tcBorders>
            <w:shd w:val="clear" w:color="auto" w:fill="auto"/>
          </w:tcPr>
          <w:p w14:paraId="5CA41191" w14:textId="316EAFB4" w:rsidR="00505BF6" w:rsidRPr="00A645AA" w:rsidRDefault="00505BF6" w:rsidP="00505BF6">
            <w:pPr>
              <w:pStyle w:val="TableContents"/>
              <w:spacing w:after="46" w:line="240" w:lineRule="auto"/>
              <w:rPr>
                <w:sz w:val="20"/>
                <w:szCs w:val="20"/>
                <w:lang w:val="en-GB"/>
              </w:rPr>
            </w:pPr>
            <w:r w:rsidRPr="00A645AA">
              <w:rPr>
                <w:sz w:val="20"/>
                <w:szCs w:val="20"/>
                <w:lang w:val="en-GB"/>
              </w:rPr>
              <w:t>20 (4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D42BDC5"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6.1 (5.1)</w:t>
            </w:r>
          </w:p>
        </w:tc>
      </w:tr>
      <w:tr w:rsidR="00100E36" w:rsidRPr="00217402" w14:paraId="27B44D17"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1185F7E1" w14:textId="1BD71050" w:rsidR="00100E36" w:rsidRPr="00A645AA" w:rsidRDefault="00100E36"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9758/cpn.2019.17.1.54","ISSN":"17381088","abstract":"Objective: The neural correlates underlying the effects of emotional distraction during working memory (WM) tasks in patients with schizophrenia have yet to be clearly identified. Thus, the present study employed functional magnetic resonance imaging (fMRI) to investigate the effects of emotional distraction involving fear during WM maintenance in patients with schizophrenia. Methods: This study included 17 patients with schizophrenia who were diagnosed based on Diagnostic and Statistical Manual of Mental Disorders fourth edition, text revision (DSM-IV-TR) criteria and 17 matched healthy controls. Event-related fMRI data were acquired while the participants performed a delayed-response WM task that included neutral and fearful distractors. Results: Patients with schizophrenia may have tried to maintain WM function during the presentation of task-irrelevant fearful distractors that induced interruption and required attention. Compared to healthy controls, the schizophrenia patients exhibited significantly increased activity in the dorsolateral prefrontal cortex, medial prefrontal cortex, superior temporal gyrus, middle temporal gyrus, insula, hippocampus, caudate nucleus, and postcentral gyrus in a delayed-response WM task when presented with fearful relative to neutral distractors. In addition to its series of increased brain activations, prefrontal areas exhibited interconnections with more caudal brain regions, including temporal areas and the hippocampus and insula. Conclusion: The present study identified specific brain areas associated with the interaction between emotional regulation and cognitive functioning during fearful distractors presented while patients with schizophrenia performed a WM maintenance task. These findings further the current understanding of the neural correlates underlying the effects of emotional distraction on cognitive functioning in patients with schizophrenia. Copyright© 2019, Korean College of Neuropsychopharmacology.","author":[{"dropping-particle":"","family":"Park","given":"J.-I.","non-dropping-particle":"","parse-names":false,"suffix":""},{"dropping-particle":"","family":"Kim","given":"G.-W.","non-dropping-particle":"","parse-names":false,"suffix":""},{"dropping-particle":"","family":"Jeong","given":"G.-W.","non-dropping-particle":"","parse-names":false,"suffix":""},{"dropping-particle":"","family":"Yang","given":"J.-C.","non-dropping-particle":"","parse-names":false,"suffix":""}],"container-title":"Clinical Psychopharmacology and Neuroscience","id":"ITEM-1","issue":"1","issued":{"date-parts":[["2019"]]},"note":"cited By 1","page":"54-63","publisher":"Korean College of Neuropsychopharmacology","title":"Brain activation patterns associated with the effects of fearful distractors during working memory maintenance in patients with schizophrenia","type":"article-journal","volume":"17"},"uris":["http://www.mendeley.com/documents/?uuid=dfa6c1d1-6cb4-48da-abde-7b7c195d84f0"]}],"mendeley":{"formattedCitation":"(J.-I. Park, Kim, Jeong, &amp; Yang, 2019)","manualFormatting":"Park et al., 2019","plainTextFormattedCitation":"(J.-I. Park, Kim, Jeong, &amp; Yang, 2019)","previouslyFormattedCitation":"(J.-I. Park, Kim, Jeong, &amp; Yang, 2019)"},"properties":{"noteIndex":0},"schema":"https://github.com/citation-style-language/schema/raw/master/csl-citation.json"}</w:instrText>
            </w:r>
            <w:r>
              <w:rPr>
                <w:sz w:val="20"/>
                <w:szCs w:val="20"/>
              </w:rPr>
              <w:fldChar w:fldCharType="separate"/>
            </w:r>
            <w:r w:rsidRPr="00100E36">
              <w:rPr>
                <w:noProof/>
                <w:sz w:val="20"/>
                <w:szCs w:val="20"/>
              </w:rPr>
              <w:t>Park et al., 2019</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B832C35" w14:textId="4E79D7C0" w:rsidR="00100E36" w:rsidRPr="00A645AA" w:rsidRDefault="00100E36" w:rsidP="00505BF6">
            <w:pPr>
              <w:pStyle w:val="TableContents"/>
              <w:spacing w:after="46" w:line="240" w:lineRule="auto"/>
              <w:rPr>
                <w:sz w:val="20"/>
                <w:szCs w:val="20"/>
                <w:lang w:val="en-GB"/>
              </w:rPr>
            </w:pPr>
            <w:r>
              <w:rPr>
                <w:sz w:val="20"/>
                <w:szCs w:val="20"/>
                <w:lang w:val="en-GB"/>
              </w:rPr>
              <w:t>17 (52.94)</w:t>
            </w:r>
          </w:p>
        </w:tc>
        <w:tc>
          <w:tcPr>
            <w:tcW w:w="1162" w:type="dxa"/>
            <w:tcBorders>
              <w:top w:val="single" w:sz="2" w:space="0" w:color="000001"/>
              <w:left w:val="single" w:sz="2" w:space="0" w:color="000001"/>
              <w:bottom w:val="single" w:sz="2" w:space="0" w:color="000001"/>
            </w:tcBorders>
            <w:shd w:val="clear" w:color="auto" w:fill="auto"/>
          </w:tcPr>
          <w:p w14:paraId="5243D34E" w14:textId="22C75A8A" w:rsidR="00100E36" w:rsidRPr="00A645AA" w:rsidRDefault="00100E36" w:rsidP="00505BF6">
            <w:pPr>
              <w:pStyle w:val="TableContents"/>
              <w:spacing w:after="46" w:line="240" w:lineRule="auto"/>
              <w:rPr>
                <w:sz w:val="20"/>
                <w:szCs w:val="20"/>
                <w:lang w:val="en-GB"/>
              </w:rPr>
            </w:pPr>
            <w:r>
              <w:rPr>
                <w:sz w:val="20"/>
                <w:szCs w:val="20"/>
                <w:lang w:val="en-GB"/>
              </w:rPr>
              <w:t>31.1 (9)</w:t>
            </w:r>
          </w:p>
        </w:tc>
        <w:tc>
          <w:tcPr>
            <w:tcW w:w="1273" w:type="dxa"/>
            <w:tcBorders>
              <w:top w:val="single" w:sz="2" w:space="0" w:color="000001"/>
              <w:left w:val="single" w:sz="2" w:space="0" w:color="000001"/>
              <w:bottom w:val="single" w:sz="2" w:space="0" w:color="000001"/>
            </w:tcBorders>
          </w:tcPr>
          <w:p w14:paraId="0F0E4050" w14:textId="1BC0BC5E" w:rsidR="00100E36" w:rsidRPr="00A645AA" w:rsidRDefault="00100E36"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30C602E6" w14:textId="0EC3E188" w:rsidR="00100E36" w:rsidRDefault="00100E36" w:rsidP="00505BF6">
            <w:pPr>
              <w:pStyle w:val="TableContents"/>
              <w:spacing w:after="46" w:line="240" w:lineRule="auto"/>
              <w:rPr>
                <w:sz w:val="20"/>
                <w:szCs w:val="20"/>
                <w:lang w:val="en-GB"/>
              </w:rPr>
            </w:pPr>
            <w:r>
              <w:rPr>
                <w:sz w:val="20"/>
                <w:szCs w:val="20"/>
                <w:lang w:val="en-GB"/>
              </w:rPr>
              <w:t>8.5 (5.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769F01F" w14:textId="3DEA69F9" w:rsidR="00100E36" w:rsidRPr="00A645AA" w:rsidRDefault="00100E36" w:rsidP="00505BF6">
            <w:pPr>
              <w:pStyle w:val="TableContents"/>
              <w:spacing w:after="46" w:line="240" w:lineRule="auto"/>
              <w:rPr>
                <w:sz w:val="20"/>
                <w:szCs w:val="20"/>
                <w:lang w:val="en-GB"/>
              </w:rPr>
            </w:pPr>
            <w:r>
              <w:rPr>
                <w:sz w:val="20"/>
                <w:szCs w:val="20"/>
                <w:lang w:val="en-GB"/>
              </w:rPr>
              <w:t>72.7 (18)</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62DA26F" w14:textId="594CEED8" w:rsidR="00100E36" w:rsidRDefault="00100E36" w:rsidP="00505BF6">
            <w:pPr>
              <w:pStyle w:val="TableContents"/>
              <w:spacing w:after="46" w:line="240" w:lineRule="auto"/>
              <w:rPr>
                <w:sz w:val="20"/>
                <w:szCs w:val="20"/>
                <w:lang w:val="en-GB"/>
              </w:rPr>
            </w:pPr>
            <w:r>
              <w:rPr>
                <w:sz w:val="20"/>
                <w:szCs w:val="20"/>
                <w:lang w:val="en-GB"/>
              </w:rPr>
              <w:t>16.5 (5.7)</w:t>
            </w:r>
          </w:p>
        </w:tc>
        <w:tc>
          <w:tcPr>
            <w:tcW w:w="1148" w:type="dxa"/>
            <w:tcBorders>
              <w:top w:val="single" w:sz="2" w:space="0" w:color="000001"/>
              <w:left w:val="single" w:sz="2" w:space="0" w:color="000001"/>
              <w:bottom w:val="single" w:sz="2" w:space="0" w:color="000001"/>
              <w:right w:val="single" w:sz="2" w:space="0" w:color="000001"/>
            </w:tcBorders>
          </w:tcPr>
          <w:p w14:paraId="4FBD7FF9" w14:textId="771950CF" w:rsidR="00100E36" w:rsidRDefault="00100E36" w:rsidP="00505BF6">
            <w:pPr>
              <w:pStyle w:val="TableContents"/>
              <w:spacing w:after="46" w:line="240" w:lineRule="auto"/>
              <w:rPr>
                <w:sz w:val="20"/>
                <w:szCs w:val="20"/>
                <w:lang w:val="en-GB"/>
              </w:rPr>
            </w:pPr>
            <w:r>
              <w:rPr>
                <w:sz w:val="20"/>
                <w:szCs w:val="20"/>
                <w:lang w:val="en-GB"/>
              </w:rPr>
              <w:t>19.5 (6.6)</w:t>
            </w:r>
          </w:p>
        </w:tc>
        <w:tc>
          <w:tcPr>
            <w:tcW w:w="1175" w:type="dxa"/>
            <w:tcBorders>
              <w:top w:val="single" w:sz="2" w:space="0" w:color="000001"/>
              <w:left w:val="single" w:sz="2" w:space="0" w:color="000001"/>
              <w:bottom w:val="single" w:sz="2" w:space="0" w:color="000001"/>
              <w:right w:val="single" w:sz="2" w:space="0" w:color="000001"/>
            </w:tcBorders>
          </w:tcPr>
          <w:p w14:paraId="33E352D8" w14:textId="32383314" w:rsidR="00100E36" w:rsidRDefault="00100E36" w:rsidP="00505BF6">
            <w:pPr>
              <w:pStyle w:val="TableContents"/>
              <w:spacing w:after="46" w:line="240" w:lineRule="auto"/>
              <w:rPr>
                <w:sz w:val="20"/>
                <w:szCs w:val="20"/>
                <w:lang w:val="en-GB"/>
              </w:rPr>
            </w:pPr>
            <w:r>
              <w:rPr>
                <w:sz w:val="20"/>
                <w:szCs w:val="20"/>
                <w:lang w:val="en-GB"/>
              </w:rPr>
              <w:t>36.7 (6.8)</w:t>
            </w:r>
          </w:p>
        </w:tc>
        <w:tc>
          <w:tcPr>
            <w:tcW w:w="1092" w:type="dxa"/>
            <w:tcBorders>
              <w:top w:val="single" w:sz="2" w:space="0" w:color="000001"/>
              <w:left w:val="single" w:sz="2" w:space="0" w:color="000001"/>
              <w:bottom w:val="single" w:sz="2" w:space="0" w:color="000001"/>
            </w:tcBorders>
            <w:shd w:val="clear" w:color="auto" w:fill="auto"/>
          </w:tcPr>
          <w:p w14:paraId="32EDE4B6" w14:textId="7F574B7B" w:rsidR="00100E36" w:rsidRPr="00A645AA" w:rsidRDefault="00100E36" w:rsidP="00505BF6">
            <w:pPr>
              <w:pStyle w:val="TableContents"/>
              <w:spacing w:after="46" w:line="240" w:lineRule="auto"/>
              <w:rPr>
                <w:sz w:val="20"/>
                <w:szCs w:val="20"/>
                <w:lang w:val="en-GB"/>
              </w:rPr>
            </w:pPr>
            <w:r>
              <w:rPr>
                <w:sz w:val="20"/>
                <w:szCs w:val="20"/>
                <w:lang w:val="en-GB"/>
              </w:rPr>
              <w:t>17 (52.94)</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B6BF574" w14:textId="534F8E21" w:rsidR="00100E36" w:rsidRPr="00A645AA" w:rsidRDefault="00100E36" w:rsidP="00505BF6">
            <w:pPr>
              <w:pStyle w:val="TableContents"/>
              <w:spacing w:after="46" w:line="240" w:lineRule="auto"/>
              <w:rPr>
                <w:sz w:val="20"/>
                <w:szCs w:val="20"/>
                <w:lang w:val="en-GB"/>
              </w:rPr>
            </w:pPr>
            <w:r>
              <w:rPr>
                <w:sz w:val="20"/>
                <w:szCs w:val="20"/>
                <w:lang w:val="en-GB"/>
              </w:rPr>
              <w:t>32.8 (8.6)</w:t>
            </w:r>
          </w:p>
        </w:tc>
      </w:tr>
      <w:tr w:rsidR="00257B26" w:rsidRPr="00217402" w14:paraId="444ACFD4"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53A74F1" w14:textId="029DB51B" w:rsidR="00257B26" w:rsidRDefault="00257B26"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93/scan/nst174","ISSN":"1749-5024 (Electronic)","PMID":"24369435","abstract":"Self-concept is deeply affected in schizophrenia. Positive symptoms in particular  are related to disturbed self/other distinctions. The neural networks underlying self-evaluation in schizophrenia have barely been investigated. The study reported here involved 13 patients with schizophrenia and 13 matched controls. During functional MRI, participants decided in three conditions whether the presented positive and negative personality traits characterized themselves, an intimate person, or included a certain letter. Based on the responses, each experimental condition was designed using a flexible factorial model. Controls and patients showed a similar behavioral pattern during self-evaluation, with group comparison revealing decreased activation in patients in the left inferior temporal gyrus and both temporal poles during self-ascription of traits, and in the anterior medial prefrontal cortex during evaluation of an intimate person. In patients, positive symptoms correlated positively with brain activation in the left parahippocampus during trait self-ascription. Hence, while evaluating themselves, schizophrenia patients revealed decreased activation in areas related to self-awareness overlapping with networks involved in theory of mind, empathy and social knowledge. Moreover, patients' brain activation during self-reflection was affected by the current positive symptomatology. The close interaction between self and other highlights the clinical and social relevance of self-processing deficits in schizophrenia.","author":[{"dropping-particle":"","family":"Pauly","given":"Katharina D","non-dropping-particle":"","parse-names":false,"suffix":""},{"dropping-particle":"","family":"Kircher","given":"Tilo T J","non-dropping-particle":"","parse-names":false,"suffix":""},{"dropping-particle":"","family":"Schneider","given":"Frank","non-dropping-particle":"","parse-names":false,"suffix":""},{"dropping-particle":"","family":"Habel","given":"Ute","non-dropping-particle":"","parse-names":false,"suffix":""}],"container-title":"Social cognitive and affective neuroscience","id":"ITEM-1","issue":"11","issued":{"date-parts":[["2014","11"]]},"language":"eng","page":"1779-1788","title":"Me, myself and I: temporal dysfunctions during self-evaluation in patients with  schizophrenia.","type":"article-journal","volume":"9"},"uris":["http://www.mendeley.com/documents/?uuid=0393cced-bbea-4be2-a256-b6c2fb0132b7"]}],"mendeley":{"formattedCitation":"(Pauly, Kircher, Schneider, &amp; Habel, 2014)","manualFormatting":"Pauly et al., 2014","plainTextFormattedCitation":"(Pauly, Kircher, Schneider, &amp; Habel, 2014)","previouslyFormattedCitation":"(Pauly, Kircher, Schneider, &amp; Habel, 2014)"},"properties":{"noteIndex":0},"schema":"https://github.com/citation-style-language/schema/raw/master/csl-citation.json"}</w:instrText>
            </w:r>
            <w:r>
              <w:rPr>
                <w:sz w:val="20"/>
                <w:szCs w:val="20"/>
              </w:rPr>
              <w:fldChar w:fldCharType="separate"/>
            </w:r>
            <w:r w:rsidRPr="00257B26">
              <w:rPr>
                <w:noProof/>
                <w:sz w:val="20"/>
                <w:szCs w:val="20"/>
              </w:rPr>
              <w:t>Pauly et al., 2014</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EA53803" w14:textId="6B2164BE" w:rsidR="00257B26" w:rsidRDefault="00257B26" w:rsidP="00505BF6">
            <w:pPr>
              <w:pStyle w:val="TableContents"/>
              <w:spacing w:after="46" w:line="240" w:lineRule="auto"/>
              <w:rPr>
                <w:sz w:val="20"/>
                <w:szCs w:val="20"/>
                <w:lang w:val="en-GB"/>
              </w:rPr>
            </w:pPr>
            <w:r>
              <w:rPr>
                <w:sz w:val="20"/>
                <w:szCs w:val="20"/>
                <w:lang w:val="en-GB"/>
              </w:rPr>
              <w:t>13 (53.85)</w:t>
            </w:r>
          </w:p>
        </w:tc>
        <w:tc>
          <w:tcPr>
            <w:tcW w:w="1162" w:type="dxa"/>
            <w:tcBorders>
              <w:top w:val="single" w:sz="2" w:space="0" w:color="000001"/>
              <w:left w:val="single" w:sz="2" w:space="0" w:color="000001"/>
              <w:bottom w:val="single" w:sz="2" w:space="0" w:color="000001"/>
            </w:tcBorders>
            <w:shd w:val="clear" w:color="auto" w:fill="auto"/>
          </w:tcPr>
          <w:p w14:paraId="0362ABAD" w14:textId="6CD9A827" w:rsidR="00257B26" w:rsidRDefault="00257B26" w:rsidP="00505BF6">
            <w:pPr>
              <w:pStyle w:val="TableContents"/>
              <w:spacing w:after="46" w:line="240" w:lineRule="auto"/>
              <w:rPr>
                <w:sz w:val="20"/>
                <w:szCs w:val="20"/>
                <w:lang w:val="en-GB"/>
              </w:rPr>
            </w:pPr>
            <w:r>
              <w:rPr>
                <w:sz w:val="20"/>
                <w:szCs w:val="20"/>
                <w:lang w:val="en-GB"/>
              </w:rPr>
              <w:t>36.23 (9.46)</w:t>
            </w:r>
          </w:p>
        </w:tc>
        <w:tc>
          <w:tcPr>
            <w:tcW w:w="1273" w:type="dxa"/>
            <w:tcBorders>
              <w:top w:val="single" w:sz="2" w:space="0" w:color="000001"/>
              <w:left w:val="single" w:sz="2" w:space="0" w:color="000001"/>
              <w:bottom w:val="single" w:sz="2" w:space="0" w:color="000001"/>
            </w:tcBorders>
          </w:tcPr>
          <w:p w14:paraId="7B60C47D" w14:textId="33C22EC9" w:rsidR="00257B26" w:rsidRDefault="00257B26"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4A5EFBE7" w14:textId="553FA63D" w:rsidR="00257B26" w:rsidRDefault="00257B26" w:rsidP="00505BF6">
            <w:pPr>
              <w:pStyle w:val="TableContents"/>
              <w:spacing w:after="46" w:line="240" w:lineRule="auto"/>
              <w:rPr>
                <w:sz w:val="20"/>
                <w:szCs w:val="20"/>
                <w:lang w:val="en-GB"/>
              </w:rPr>
            </w:pPr>
            <w:r>
              <w:rPr>
                <w:sz w:val="20"/>
                <w:szCs w:val="20"/>
                <w:lang w:val="en-GB"/>
              </w:rPr>
              <w:t>12 (6.9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8F29693" w14:textId="00394027" w:rsidR="00257B26" w:rsidRDefault="00257B26"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D874E15" w14:textId="63B9FEF9" w:rsidR="00257B26" w:rsidRDefault="00257B2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5ACB5CCF" w14:textId="121B373F" w:rsidR="00257B26" w:rsidRDefault="00257B2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46B46197" w14:textId="12071504" w:rsidR="00257B26" w:rsidRDefault="00257B2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1110C961" w14:textId="13E56A36" w:rsidR="00257B26" w:rsidRDefault="00257B26" w:rsidP="00505BF6">
            <w:pPr>
              <w:pStyle w:val="TableContents"/>
              <w:spacing w:after="46" w:line="240" w:lineRule="auto"/>
              <w:rPr>
                <w:sz w:val="20"/>
                <w:szCs w:val="20"/>
                <w:lang w:val="en-GB"/>
              </w:rPr>
            </w:pPr>
            <w:r>
              <w:rPr>
                <w:sz w:val="20"/>
                <w:szCs w:val="20"/>
                <w:lang w:val="en-GB"/>
              </w:rPr>
              <w:t>13 (53.8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C0A5AD1" w14:textId="24DC4F5E" w:rsidR="00257B26" w:rsidRDefault="00257B26" w:rsidP="00505BF6">
            <w:pPr>
              <w:pStyle w:val="TableContents"/>
              <w:spacing w:after="46" w:line="240" w:lineRule="auto"/>
              <w:rPr>
                <w:sz w:val="20"/>
                <w:szCs w:val="20"/>
                <w:lang w:val="en-GB"/>
              </w:rPr>
            </w:pPr>
            <w:r>
              <w:rPr>
                <w:sz w:val="20"/>
                <w:szCs w:val="20"/>
                <w:lang w:val="en-GB"/>
              </w:rPr>
              <w:t>34.46 (8.58)</w:t>
            </w:r>
          </w:p>
        </w:tc>
      </w:tr>
      <w:tr w:rsidR="00100E36" w:rsidRPr="00217402" w14:paraId="2A191601"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54910032" w14:textId="640D5A09" w:rsidR="00100E36" w:rsidRPr="00A645AA" w:rsidRDefault="00100E36"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schres.2012.02.022","ISSN":"1573-2509 (Electronic)","PMID":"22406281","abstract":"OBJECTIVE: Functional imaging studies have used numerous neurocognitive designs to  investigate brain activation during theory of mind (ToM) tasks in patients with schizophrenia. The majority of studies asks participants to retrospectively attribute mental states to others. We used a novel animated task to investigate implicit mentalizing online. Because behavioral studies have revealed slower ToM performance reaction times in patients with schizophrenia, we hypothesized that time would influence functional MRI (fMRI) activation patterns also. METHODS: We applied the \"Moving Shapes\" paradigm, which involves two interacting triangles, to a functional MRI block design and investigated the neural activation patterns of 15 patients with schizophrenia and 14 healthy controls. We additionally analyzed the first and second halves of each video separately to assess time-related differences. RESULTS: Overall, patients with schizophrenia showed increased activation in the inferior and middle frontal gyri, the superior temporal gyrus, the precuneus and the cerebellum compared with controls during ToM versus non-ToM videos. Most importantly, patients with schizophrenia had predominantly increased activation in ToM-related brain areas during the second half of the ToM paradigm, whereas the activation in areas of the ToM-network in healthy controls occurred during the first half of the presentation. CONCLUSIONS: Our results confirm recent findings of significantly stronger neural activations that encompass the fronto-temporo-parietal cerebral areas in patients with schizophrenia compared with controls during ToM tasks. The observation of slower cognitive processing in patients with schizophrenia during mentalizing might explain some of the contradictory imaging findings in these patients and have implications for cognitive remediation.","author":[{"dropping-particle":"","family":"Pedersen","given":"Anya","non-dropping-particle":"","parse-names":false,"suffix":""},{"dropping-particle":"","family":"Koelkebeck","given":"Katja","non-dropping-particle":"","parse-names":false,"suffix":""},{"dropping-particle":"","family":"Brandt","given":"Matthias","non-dropping-particle":"","parse-names":false,"suffix":""},{"dropping-particle":"","family":"Wee","given":"Melissa","non-dropping-particle":"","parse-names":false,"suffix":""},{"dropping-particle":"","family":"Kueppers","given":"Kerstin Annika","non-dropping-particle":"","parse-names":false,"suffix":""},{"dropping-particle":"","family":"Kugel","given":"Harald","non-dropping-particle":"","parse-names":false,"suffix":""},{"dropping-particle":"","family":"Kohl","given":"Waldemar","non-dropping-particle":"","parse-names":false,"suffix":""},{"dropping-particle":"","family":"Bauer","given":"Jochen","non-dropping-particle":"","parse-names":false,"suffix":""},{"dropping-particle":"","family":"Ohrmann","given":"Patricia","non-dropping-particle":"","parse-names":false,"suffix":""}],"container-title":"Schizophrenia research","id":"ITEM-1","issue":"1-3","issued":{"date-parts":[["2012","5"]]},"language":"eng","page":"224-229","publisher-place":"Netherlands","title":"Theory of mind in patients with schizophrenia: is mentalizing delayed?","type":"article-journal","volume":"137"},"uris":["http://www.mendeley.com/documents/?uuid=4cb3105c-24c4-45d8-9959-80e052325bb9"]}],"mendeley":{"formattedCitation":"(Pedersen, Koelkebeck, et al., 2012)","manualFormatting":"Pedersen et al., 2012","plainTextFormattedCitation":"(Pedersen, Koelkebeck, et al., 2012)","previouslyFormattedCitation":"(Pedersen, Koelkebeck, et al., 2012)"},"properties":{"noteIndex":0},"schema":"https://github.com/citation-style-language/schema/raw/master/csl-citation.json"}</w:instrText>
            </w:r>
            <w:r>
              <w:rPr>
                <w:sz w:val="20"/>
                <w:szCs w:val="20"/>
              </w:rPr>
              <w:fldChar w:fldCharType="separate"/>
            </w:r>
            <w:r w:rsidRPr="00100E36">
              <w:rPr>
                <w:noProof/>
                <w:sz w:val="20"/>
                <w:szCs w:val="20"/>
              </w:rPr>
              <w:t>Pedersen et al., 2012</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9C15C7F" w14:textId="703F7A1E" w:rsidR="00100E36" w:rsidRPr="00A645AA" w:rsidRDefault="00100E36" w:rsidP="00505BF6">
            <w:pPr>
              <w:pStyle w:val="TableContents"/>
              <w:spacing w:after="46" w:line="240" w:lineRule="auto"/>
              <w:rPr>
                <w:sz w:val="20"/>
                <w:szCs w:val="20"/>
                <w:lang w:val="en-GB"/>
              </w:rPr>
            </w:pPr>
            <w:r>
              <w:rPr>
                <w:sz w:val="20"/>
                <w:szCs w:val="20"/>
                <w:lang w:val="en-GB"/>
              </w:rPr>
              <w:t>15 (60)</w:t>
            </w:r>
          </w:p>
        </w:tc>
        <w:tc>
          <w:tcPr>
            <w:tcW w:w="1162" w:type="dxa"/>
            <w:tcBorders>
              <w:top w:val="single" w:sz="2" w:space="0" w:color="000001"/>
              <w:left w:val="single" w:sz="2" w:space="0" w:color="000001"/>
              <w:bottom w:val="single" w:sz="2" w:space="0" w:color="000001"/>
            </w:tcBorders>
            <w:shd w:val="clear" w:color="auto" w:fill="auto"/>
          </w:tcPr>
          <w:p w14:paraId="6A066846" w14:textId="51110289" w:rsidR="00100E36" w:rsidRPr="00A645AA" w:rsidRDefault="00100E36" w:rsidP="00505BF6">
            <w:pPr>
              <w:pStyle w:val="TableContents"/>
              <w:spacing w:after="46" w:line="240" w:lineRule="auto"/>
              <w:rPr>
                <w:sz w:val="20"/>
                <w:szCs w:val="20"/>
                <w:lang w:val="en-GB"/>
              </w:rPr>
            </w:pPr>
            <w:r>
              <w:rPr>
                <w:sz w:val="20"/>
                <w:szCs w:val="20"/>
                <w:lang w:val="en-GB"/>
              </w:rPr>
              <w:t>29 (8.2)</w:t>
            </w:r>
          </w:p>
        </w:tc>
        <w:tc>
          <w:tcPr>
            <w:tcW w:w="1273" w:type="dxa"/>
            <w:tcBorders>
              <w:top w:val="single" w:sz="2" w:space="0" w:color="000001"/>
              <w:left w:val="single" w:sz="2" w:space="0" w:color="000001"/>
              <w:bottom w:val="single" w:sz="2" w:space="0" w:color="000001"/>
            </w:tcBorders>
          </w:tcPr>
          <w:p w14:paraId="12DB341A" w14:textId="72AE2D42" w:rsidR="00100E36" w:rsidRPr="00A645AA" w:rsidRDefault="00100E36"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7E6A87C8" w14:textId="0C06044C" w:rsidR="00100E36" w:rsidRDefault="00100E36" w:rsidP="00505BF6">
            <w:pPr>
              <w:pStyle w:val="TableContents"/>
              <w:spacing w:after="46" w:line="240" w:lineRule="auto"/>
              <w:rPr>
                <w:sz w:val="20"/>
                <w:szCs w:val="20"/>
                <w:lang w:val="en-GB"/>
              </w:rPr>
            </w:pPr>
            <w:r>
              <w:rPr>
                <w:sz w:val="20"/>
                <w:szCs w:val="20"/>
                <w:lang w:val="en-GB"/>
              </w:rPr>
              <w:t>5.55 (6.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7E808A7" w14:textId="030718C0" w:rsidR="00100E36" w:rsidRPr="00A645AA" w:rsidRDefault="00100E36" w:rsidP="00505BF6">
            <w:pPr>
              <w:pStyle w:val="TableContents"/>
              <w:spacing w:after="46" w:line="240" w:lineRule="auto"/>
              <w:rPr>
                <w:sz w:val="20"/>
                <w:szCs w:val="20"/>
                <w:lang w:val="en-GB"/>
              </w:rPr>
            </w:pPr>
            <w:r>
              <w:rPr>
                <w:sz w:val="20"/>
                <w:szCs w:val="20"/>
                <w:lang w:val="en-GB"/>
              </w:rPr>
              <w:t>55.9 (12.2)</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BA0D863" w14:textId="7BFEE164" w:rsidR="00100E36" w:rsidRDefault="00100E36" w:rsidP="00505BF6">
            <w:pPr>
              <w:pStyle w:val="TableContents"/>
              <w:spacing w:after="46" w:line="240" w:lineRule="auto"/>
              <w:rPr>
                <w:sz w:val="20"/>
                <w:szCs w:val="20"/>
                <w:lang w:val="en-GB"/>
              </w:rPr>
            </w:pPr>
            <w:r>
              <w:rPr>
                <w:sz w:val="20"/>
                <w:szCs w:val="20"/>
                <w:lang w:val="en-GB"/>
              </w:rPr>
              <w:t>10.9 (2.8)</w:t>
            </w:r>
          </w:p>
        </w:tc>
        <w:tc>
          <w:tcPr>
            <w:tcW w:w="1148" w:type="dxa"/>
            <w:tcBorders>
              <w:top w:val="single" w:sz="2" w:space="0" w:color="000001"/>
              <w:left w:val="single" w:sz="2" w:space="0" w:color="000001"/>
              <w:bottom w:val="single" w:sz="2" w:space="0" w:color="000001"/>
              <w:right w:val="single" w:sz="2" w:space="0" w:color="000001"/>
            </w:tcBorders>
          </w:tcPr>
          <w:p w14:paraId="649A597B" w14:textId="1B3C38F4" w:rsidR="00100E36" w:rsidRDefault="00100E36" w:rsidP="00505BF6">
            <w:pPr>
              <w:pStyle w:val="TableContents"/>
              <w:spacing w:after="46" w:line="240" w:lineRule="auto"/>
              <w:rPr>
                <w:sz w:val="20"/>
                <w:szCs w:val="20"/>
                <w:lang w:val="en-GB"/>
              </w:rPr>
            </w:pPr>
            <w:r>
              <w:rPr>
                <w:sz w:val="20"/>
                <w:szCs w:val="20"/>
                <w:lang w:val="en-GB"/>
              </w:rPr>
              <w:t>14.9 (5.4)</w:t>
            </w:r>
          </w:p>
        </w:tc>
        <w:tc>
          <w:tcPr>
            <w:tcW w:w="1175" w:type="dxa"/>
            <w:tcBorders>
              <w:top w:val="single" w:sz="2" w:space="0" w:color="000001"/>
              <w:left w:val="single" w:sz="2" w:space="0" w:color="000001"/>
              <w:bottom w:val="single" w:sz="2" w:space="0" w:color="000001"/>
              <w:right w:val="single" w:sz="2" w:space="0" w:color="000001"/>
            </w:tcBorders>
          </w:tcPr>
          <w:p w14:paraId="1067A5EB" w14:textId="47653513" w:rsidR="00100E36" w:rsidRDefault="00100E36" w:rsidP="00505BF6">
            <w:pPr>
              <w:pStyle w:val="TableContents"/>
              <w:spacing w:after="46" w:line="240" w:lineRule="auto"/>
              <w:rPr>
                <w:sz w:val="20"/>
                <w:szCs w:val="20"/>
                <w:lang w:val="en-GB"/>
              </w:rPr>
            </w:pPr>
            <w:r>
              <w:rPr>
                <w:sz w:val="20"/>
                <w:szCs w:val="20"/>
                <w:lang w:val="en-GB"/>
              </w:rPr>
              <w:t>30.1 (6.5)</w:t>
            </w:r>
          </w:p>
        </w:tc>
        <w:tc>
          <w:tcPr>
            <w:tcW w:w="1092" w:type="dxa"/>
            <w:tcBorders>
              <w:top w:val="single" w:sz="2" w:space="0" w:color="000001"/>
              <w:left w:val="single" w:sz="2" w:space="0" w:color="000001"/>
              <w:bottom w:val="single" w:sz="2" w:space="0" w:color="000001"/>
            </w:tcBorders>
            <w:shd w:val="clear" w:color="auto" w:fill="auto"/>
          </w:tcPr>
          <w:p w14:paraId="7354E0DD" w14:textId="7A7E3F9E" w:rsidR="00100E36" w:rsidRPr="00A645AA" w:rsidRDefault="00100E36" w:rsidP="00505BF6">
            <w:pPr>
              <w:pStyle w:val="TableContents"/>
              <w:spacing w:after="46" w:line="240" w:lineRule="auto"/>
              <w:rPr>
                <w:sz w:val="20"/>
                <w:szCs w:val="20"/>
                <w:lang w:val="en-GB"/>
              </w:rPr>
            </w:pPr>
            <w:r>
              <w:rPr>
                <w:sz w:val="20"/>
                <w:szCs w:val="20"/>
                <w:lang w:val="en-GB"/>
              </w:rPr>
              <w:t>14 (64.29)</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A437CD7" w14:textId="08D53EC6" w:rsidR="00100E36" w:rsidRPr="00A645AA" w:rsidRDefault="00100E36" w:rsidP="00505BF6">
            <w:pPr>
              <w:pStyle w:val="TableContents"/>
              <w:spacing w:after="46" w:line="240" w:lineRule="auto"/>
              <w:rPr>
                <w:sz w:val="20"/>
                <w:szCs w:val="20"/>
                <w:lang w:val="en-GB"/>
              </w:rPr>
            </w:pPr>
            <w:r>
              <w:rPr>
                <w:sz w:val="20"/>
                <w:szCs w:val="20"/>
                <w:lang w:val="en-GB"/>
              </w:rPr>
              <w:t>29.9 (8.8)</w:t>
            </w:r>
          </w:p>
        </w:tc>
      </w:tr>
      <w:tr w:rsidR="00505BF6" w:rsidRPr="00217402" w14:paraId="319A6774"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3D842FC" w14:textId="2D9928E8"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176/appi.ajp.2010.10060832","ISSN":"0002-953X","abstract":"Objective: Reduced amygdala activation in individuals with schizophrenia is thought to contribute to impairments in emotion recognition and social functioning. Recent work, however, suggests that amygdala abnormalities in schizophrenia are more nuanced than generalized hypoactivation and that modulation of amygdala responses across different stimulus types may be more closely related to social functioning than to overall levels of amygdala activation during a task. The authors investigated amygdala modulation during emotion recognition in patients by manipulating the gaze direction of threat-related expressions. Method: Blood-oxygen-level-dependent functional MRI was used to measure neural activation in 37 healthy volunteers and 35 schizophrenia patients while participants identified the emotion (anger or fear) displayed on facial stimuli that appeared with either direct or averted gaze. Results: Analysis of percent signal change in the amygdala bilaterally revealed a three-way interaction of emotion, gaze, and group, demonstrating significantly reduced amygdala responses to direct-gaze anger expressions in the patient group but comparable levels of activation across groups in all other conditions. Within the patient group, amygdala responses to direct-gaze anger expressions were positively correlated with level of functioning. Conclusions: These findings extend previous reports of amygdala hypoactivation in schizophrenia by identifying abnormal amygdala modulation in response to varying emotional stimuli. Additionally, the strong relationship between amygdala activation and social and occupational functioning underscores the need for investigations of amygdala modulation in schizophrenia that further specify the nature of these impairments and that examine a potential causal link between amygdala activation and functioning.","author":[{"dropping-particle":"","family":"Pinkham","given":"Amy E.","non-dropping-particle":"","parse-names":false,"suffix":""},{"dropping-particle":"","family":"Loughead","given":"James","non-dropping-particle":"","parse-names":false,"suffix":""},{"dropping-particle":"","family":"Ruparel","given":"Kosha","non-dropping-particle":"","parse-names":false,"suffix":""},{"dropping-particle":"","family":"Overton","given":"Eve","non-dropping-particle":"","parse-names":false,"suffix":""},{"dropping-particle":"","family":"Gur","given":"Raquel E.","non-dropping-particle":"","parse-names":false,"suffix":""},{"dropping-particle":"","family":"Gur","given":"Ruben C.","non-dropping-particle":"","parse-names":false,"suffix":""}],"container-title":"American Journal of Psychiatry","id":"ITEM-1","issue":"3","issued":{"date-parts":[["2011","3","1"]]},"page":"293-301","publisher":" American Psychiatric Publishing Arlington, VA","title":"Abnormal Modulation of Amygdala Activity in Schizophrenia in Response to Direct- and Averted-Gaze Threat-Related Facial Expressions","type":"article-journal","volume":"168"},"uris":["http://www.mendeley.com/documents/?uuid=5df249cc-ce0a-36ad-b26a-41293382cd93"]}],"mendeley":{"formattedCitation":"(Pinkham et al., 2011)","manualFormatting":"Pinkham et al., 2011","plainTextFormattedCitation":"(Pinkham et al., 2011)","previouslyFormattedCitation":"(Pinkham et al., 2011)"},"properties":{"noteIndex":0},"schema":"https://github.com/citation-style-language/schema/raw/master/csl-citation.json"}</w:instrText>
            </w:r>
            <w:r w:rsidRPr="00A645AA">
              <w:rPr>
                <w:sz w:val="20"/>
                <w:szCs w:val="20"/>
              </w:rPr>
              <w:fldChar w:fldCharType="separate"/>
            </w:r>
            <w:r w:rsidRPr="00A645AA">
              <w:rPr>
                <w:noProof/>
                <w:sz w:val="20"/>
                <w:szCs w:val="20"/>
              </w:rPr>
              <w:t>Pinkham et al., 2011</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6C65703" w14:textId="37A0C877" w:rsidR="00505BF6" w:rsidRPr="00A645AA" w:rsidRDefault="00505BF6" w:rsidP="00505BF6">
            <w:pPr>
              <w:pStyle w:val="TableContents"/>
              <w:spacing w:after="46" w:line="240" w:lineRule="auto"/>
              <w:rPr>
                <w:sz w:val="20"/>
                <w:szCs w:val="20"/>
                <w:lang w:val="en-GB"/>
              </w:rPr>
            </w:pPr>
            <w:r w:rsidRPr="00A645AA">
              <w:rPr>
                <w:sz w:val="20"/>
                <w:szCs w:val="20"/>
                <w:lang w:val="en-GB"/>
              </w:rPr>
              <w:t>35 (48.57)</w:t>
            </w:r>
          </w:p>
        </w:tc>
        <w:tc>
          <w:tcPr>
            <w:tcW w:w="1162" w:type="dxa"/>
            <w:tcBorders>
              <w:top w:val="single" w:sz="2" w:space="0" w:color="000001"/>
              <w:left w:val="single" w:sz="2" w:space="0" w:color="000001"/>
              <w:bottom w:val="single" w:sz="2" w:space="0" w:color="000001"/>
            </w:tcBorders>
            <w:shd w:val="clear" w:color="auto" w:fill="auto"/>
          </w:tcPr>
          <w:p w14:paraId="6204FAE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6.46 (10.71)</w:t>
            </w:r>
          </w:p>
        </w:tc>
        <w:tc>
          <w:tcPr>
            <w:tcW w:w="1273" w:type="dxa"/>
            <w:tcBorders>
              <w:top w:val="single" w:sz="2" w:space="0" w:color="000001"/>
              <w:left w:val="single" w:sz="2" w:space="0" w:color="000001"/>
              <w:bottom w:val="single" w:sz="2" w:space="0" w:color="000001"/>
            </w:tcBorders>
          </w:tcPr>
          <w:p w14:paraId="6CBCE987" w14:textId="621D37B5"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6E0DD088" w14:textId="1C3A6F36" w:rsidR="00505BF6" w:rsidRPr="00A645AA" w:rsidRDefault="00505BF6" w:rsidP="00505BF6">
            <w:pPr>
              <w:pStyle w:val="TableContents"/>
              <w:spacing w:after="46" w:line="240" w:lineRule="auto"/>
              <w:rPr>
                <w:sz w:val="20"/>
                <w:szCs w:val="20"/>
                <w:lang w:val="en-GB"/>
              </w:rPr>
            </w:pPr>
            <w:r>
              <w:rPr>
                <w:sz w:val="20"/>
                <w:szCs w:val="20"/>
                <w:lang w:val="en-GB"/>
              </w:rPr>
              <w:t>15.21 (11.0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419A669" w14:textId="58B9E187"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7120315" w14:textId="28E7559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5FEDCB2A" w14:textId="3A1A6C0B"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4722F557" w14:textId="33BEF57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290CF6B3" w14:textId="77D1CFEF" w:rsidR="00505BF6" w:rsidRPr="00A645AA" w:rsidRDefault="00505BF6" w:rsidP="00505BF6">
            <w:pPr>
              <w:pStyle w:val="TableContents"/>
              <w:spacing w:after="46" w:line="240" w:lineRule="auto"/>
              <w:rPr>
                <w:sz w:val="20"/>
                <w:szCs w:val="20"/>
                <w:lang w:val="en-GB"/>
              </w:rPr>
            </w:pPr>
            <w:r w:rsidRPr="00A645AA">
              <w:rPr>
                <w:sz w:val="20"/>
                <w:szCs w:val="20"/>
                <w:lang w:val="en-GB"/>
              </w:rPr>
              <w:t>37 (48.6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1610219"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59 (9.93)</w:t>
            </w:r>
          </w:p>
        </w:tc>
      </w:tr>
      <w:tr w:rsidR="00505BF6" w:rsidRPr="00217402" w14:paraId="4E76B1F8"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B7F960D" w14:textId="2738BE59"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schres.2018.07.001","ISSN":"15732509","abstract":"Introspective accuracy (IA) refers to the ability to accurately assess one's own skills and capabilities. Recent work provides evidence of IA deficits in schizophrenia that are predictive of everyday functioning. Thus, IA deficits are an important target to understand mechanistically. The current study used fMRI to assess neural activation in 32 healthy controls and 31 individuals with schizophrenia as they completed IA and control versions of a social cognitive task (i.e., emotion recognition). Analyses revealed different areas of IA-specific neural activity between groups including activations of rostrolateral prefrontal cortex (rlPFC) and dorsal anterior cingulate cortex in healthy individuals that were absent in patients. Direct group comparisons revealed greater IA-specific activation for healthy individuals in right rlPFC, a region thought to be critical for successful IA. For healthy individuals only, activation in rlPFC was positively correlated with IA ability, but no association was observed for patients. Further, among individuals with schizophrenia, increased activation of rlPFC during judgments of IA was positively correlated with better informant-reported interpersonal functioning. These results suggest that reduced specialization of IA-related neural activation may contribute to impaired IA in schizophrenia and also highlight IA as a potential target for remediation programs aimed at improving real-world functioning.","author":[{"dropping-particle":"","family":"Pinkham","given":"Amy E.","non-dropping-particle":"","parse-names":false,"suffix":""},{"dropping-particle":"","family":"Klein","given":"Hans S.","non-dropping-particle":"","parse-names":false,"suffix":""},{"dropping-particle":"","family":"Hardaway","given":"Grant B.","non-dropping-particle":"","parse-names":false,"suffix":""},{"dropping-particle":"","family":"Kemp","given":"Kathryn C.","non-dropping-particle":"","parse-names":false,"suffix":""},{"dropping-particle":"","family":"Harvey","given":"Philip D.","non-dropping-particle":"","parse-names":false,"suffix":""}],"container-title":"Schizophrenia Research","id":"ITEM-1","issued":{"date-parts":[["2018","12","1"]]},"page":"166-172","publisher":"Elsevier B.V.","title":"Neural correlates of social cognitive introspective accuracy in schizophrenia","type":"article-journal","volume":"202"},"uris":["http://www.mendeley.com/documents/?uuid=ada28371-82d2-3cce-b744-84efc4d9afad"]}],"mendeley":{"formattedCitation":"(Pinkham, Klein, Hardaway, Kemp, &amp; Harvey, 2018)","manualFormatting":"Pinkham et al., 2018","plainTextFormattedCitation":"(Pinkham, Klein, Hardaway, Kemp, &amp; Harvey, 2018)","previouslyFormattedCitation":"(Pinkham, Klein, Hardaway, Kemp, &amp; Harvey, 2018)"},"properties":{"noteIndex":0},"schema":"https://github.com/citation-style-language/schema/raw/master/csl-citation.json"}</w:instrText>
            </w:r>
            <w:r w:rsidRPr="00A645AA">
              <w:rPr>
                <w:sz w:val="20"/>
                <w:szCs w:val="20"/>
              </w:rPr>
              <w:fldChar w:fldCharType="separate"/>
            </w:r>
            <w:r w:rsidRPr="00A645AA">
              <w:rPr>
                <w:noProof/>
                <w:sz w:val="20"/>
                <w:szCs w:val="20"/>
              </w:rPr>
              <w:t>Pinkham et al., 2018</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D717BA9" w14:textId="1ABE0E9A" w:rsidR="00505BF6" w:rsidRPr="00A645AA" w:rsidRDefault="00505BF6" w:rsidP="00505BF6">
            <w:pPr>
              <w:pStyle w:val="TableContents"/>
              <w:spacing w:after="46" w:line="240" w:lineRule="auto"/>
              <w:rPr>
                <w:sz w:val="20"/>
                <w:szCs w:val="20"/>
                <w:lang w:val="en-GB"/>
              </w:rPr>
            </w:pPr>
            <w:r w:rsidRPr="00A645AA">
              <w:rPr>
                <w:sz w:val="20"/>
                <w:szCs w:val="20"/>
                <w:lang w:val="en-GB"/>
              </w:rPr>
              <w:t>31 (58.06)</w:t>
            </w:r>
          </w:p>
        </w:tc>
        <w:tc>
          <w:tcPr>
            <w:tcW w:w="1162" w:type="dxa"/>
            <w:tcBorders>
              <w:top w:val="single" w:sz="2" w:space="0" w:color="000001"/>
              <w:left w:val="single" w:sz="2" w:space="0" w:color="000001"/>
              <w:bottom w:val="single" w:sz="2" w:space="0" w:color="000001"/>
            </w:tcBorders>
            <w:shd w:val="clear" w:color="auto" w:fill="auto"/>
          </w:tcPr>
          <w:p w14:paraId="45A1C8AD"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65 (7.52)</w:t>
            </w:r>
          </w:p>
        </w:tc>
        <w:tc>
          <w:tcPr>
            <w:tcW w:w="1273" w:type="dxa"/>
            <w:tcBorders>
              <w:top w:val="single" w:sz="2" w:space="0" w:color="000001"/>
              <w:left w:val="single" w:sz="2" w:space="0" w:color="000001"/>
              <w:bottom w:val="single" w:sz="2" w:space="0" w:color="000001"/>
            </w:tcBorders>
          </w:tcPr>
          <w:p w14:paraId="13CCC804" w14:textId="15EF06E1" w:rsidR="00505BF6" w:rsidRPr="00A645AA" w:rsidRDefault="00505BF6" w:rsidP="00505BF6">
            <w:pPr>
              <w:pStyle w:val="TableContents"/>
              <w:spacing w:after="46" w:line="240" w:lineRule="auto"/>
              <w:rPr>
                <w:sz w:val="20"/>
                <w:szCs w:val="20"/>
                <w:lang w:val="en-GB"/>
              </w:rPr>
            </w:pPr>
            <w:r w:rsidRPr="00A645AA">
              <w:rPr>
                <w:sz w:val="20"/>
                <w:szCs w:val="20"/>
                <w:lang w:val="en-GB"/>
              </w:rPr>
              <w:t>87.1</w:t>
            </w:r>
          </w:p>
        </w:tc>
        <w:tc>
          <w:tcPr>
            <w:tcW w:w="1176" w:type="dxa"/>
            <w:tcBorders>
              <w:top w:val="single" w:sz="2" w:space="0" w:color="000001"/>
              <w:left w:val="single" w:sz="2" w:space="0" w:color="000001"/>
              <w:bottom w:val="single" w:sz="2" w:space="0" w:color="000001"/>
            </w:tcBorders>
          </w:tcPr>
          <w:p w14:paraId="334CBF4A" w14:textId="14E02652"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A9C7D38" w14:textId="762AC172" w:rsidR="00505BF6" w:rsidRPr="00A645AA" w:rsidRDefault="00505BF6" w:rsidP="00505BF6">
            <w:pPr>
              <w:pStyle w:val="TableContents"/>
              <w:spacing w:after="46" w:line="240" w:lineRule="auto"/>
              <w:rPr>
                <w:sz w:val="20"/>
                <w:szCs w:val="20"/>
                <w:lang w:val="en-GB"/>
              </w:rPr>
            </w:pPr>
            <w:r w:rsidRPr="00A645AA">
              <w:rPr>
                <w:sz w:val="20"/>
                <w:szCs w:val="20"/>
                <w:lang w:val="en-GB"/>
              </w:rPr>
              <w:t>60.25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07CCE86" w14:textId="4DAF11EC" w:rsidR="00505BF6" w:rsidRPr="00A645AA" w:rsidRDefault="00505BF6" w:rsidP="00505BF6">
            <w:pPr>
              <w:pStyle w:val="TableContents"/>
              <w:spacing w:after="46" w:line="240" w:lineRule="auto"/>
              <w:rPr>
                <w:sz w:val="20"/>
                <w:szCs w:val="20"/>
                <w:lang w:val="en-GB"/>
              </w:rPr>
            </w:pPr>
            <w:r>
              <w:rPr>
                <w:sz w:val="20"/>
                <w:szCs w:val="20"/>
                <w:lang w:val="en-GB"/>
              </w:rPr>
              <w:t>17.54 (5.68)</w:t>
            </w:r>
          </w:p>
        </w:tc>
        <w:tc>
          <w:tcPr>
            <w:tcW w:w="1148" w:type="dxa"/>
            <w:tcBorders>
              <w:top w:val="single" w:sz="2" w:space="0" w:color="000001"/>
              <w:left w:val="single" w:sz="2" w:space="0" w:color="000001"/>
              <w:bottom w:val="single" w:sz="2" w:space="0" w:color="000001"/>
              <w:right w:val="single" w:sz="2" w:space="0" w:color="000001"/>
            </w:tcBorders>
          </w:tcPr>
          <w:p w14:paraId="211BA1F8" w14:textId="059A7746" w:rsidR="00505BF6" w:rsidRPr="00A645AA" w:rsidRDefault="00505BF6" w:rsidP="00505BF6">
            <w:pPr>
              <w:pStyle w:val="TableContents"/>
              <w:spacing w:after="46" w:line="240" w:lineRule="auto"/>
              <w:rPr>
                <w:sz w:val="20"/>
                <w:szCs w:val="20"/>
                <w:lang w:val="en-GB"/>
              </w:rPr>
            </w:pPr>
            <w:r>
              <w:rPr>
                <w:sz w:val="20"/>
                <w:szCs w:val="20"/>
                <w:lang w:val="en-GB"/>
              </w:rPr>
              <w:t>12.23 (3.2)</w:t>
            </w:r>
          </w:p>
        </w:tc>
        <w:tc>
          <w:tcPr>
            <w:tcW w:w="1175" w:type="dxa"/>
            <w:tcBorders>
              <w:top w:val="single" w:sz="2" w:space="0" w:color="000001"/>
              <w:left w:val="single" w:sz="2" w:space="0" w:color="000001"/>
              <w:bottom w:val="single" w:sz="2" w:space="0" w:color="000001"/>
              <w:right w:val="single" w:sz="2" w:space="0" w:color="000001"/>
            </w:tcBorders>
          </w:tcPr>
          <w:p w14:paraId="409EAEAC" w14:textId="391F3B2D" w:rsidR="00505BF6" w:rsidRPr="00A645AA" w:rsidRDefault="00505BF6" w:rsidP="00505BF6">
            <w:pPr>
              <w:pStyle w:val="TableContents"/>
              <w:spacing w:after="46" w:line="240" w:lineRule="auto"/>
              <w:rPr>
                <w:sz w:val="20"/>
                <w:szCs w:val="20"/>
                <w:lang w:val="en-GB"/>
              </w:rPr>
            </w:pPr>
            <w:r>
              <w:rPr>
                <w:sz w:val="20"/>
                <w:szCs w:val="20"/>
                <w:lang w:val="en-GB"/>
              </w:rPr>
              <w:t>30.48 (6.44)</w:t>
            </w:r>
          </w:p>
        </w:tc>
        <w:tc>
          <w:tcPr>
            <w:tcW w:w="1092" w:type="dxa"/>
            <w:tcBorders>
              <w:top w:val="single" w:sz="2" w:space="0" w:color="000001"/>
              <w:left w:val="single" w:sz="2" w:space="0" w:color="000001"/>
              <w:bottom w:val="single" w:sz="2" w:space="0" w:color="000001"/>
            </w:tcBorders>
            <w:shd w:val="clear" w:color="auto" w:fill="auto"/>
          </w:tcPr>
          <w:p w14:paraId="1F0BA3DA" w14:textId="232AEBA4" w:rsidR="00505BF6" w:rsidRPr="00A645AA" w:rsidRDefault="00505BF6" w:rsidP="00505BF6">
            <w:pPr>
              <w:pStyle w:val="TableContents"/>
              <w:spacing w:after="46" w:line="240" w:lineRule="auto"/>
              <w:rPr>
                <w:sz w:val="20"/>
                <w:szCs w:val="20"/>
                <w:lang w:val="en-GB"/>
              </w:rPr>
            </w:pPr>
            <w:r w:rsidRPr="00A645AA">
              <w:rPr>
                <w:sz w:val="20"/>
                <w:szCs w:val="20"/>
                <w:lang w:val="en-GB"/>
              </w:rPr>
              <w:t>32 (62.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C99AC60"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41 (7.07)</w:t>
            </w:r>
          </w:p>
        </w:tc>
      </w:tr>
      <w:tr w:rsidR="00505BF6" w:rsidRPr="00217402" w14:paraId="189A4B3F"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3A9661CB" w14:textId="6EC42B1A"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0.09.005","ISSN":"09254927","abstract":"Schizophrenia patients exhibit impaired facial affect perception, yet the exact nature of this impairment remains unclear. We investigated neural activity related to processing facial emotional and non-emotional information and complex images in 12 schizophrenia patients and 15 healthy controls using functional magnetic resonance imaging. All subjects performed a facial information processing task with three conditions: matching facial emotion, matching facial identity, and matching complex visual patterns. Patients and controls showed comparable behavioral performance in all task conditions. The neural activation patterns in schizophrenia patients and healthy controls were distinctly different while processing affect-related facial information but not other non-emotional facial features. During emotion matching, orbital frontal cortex and left amydala activations were found in controls but not in patients. When comparing emotion versus identity matching, controls activated the fusiform and middle temporal gyri, left superior temporal gyrus, and right inferior and middle frontal gyrus, whereas schizophrenia patients only activated the middle and inferior frontal gyri, the frontal operculi and the right insular cortex. Our findings suggest that schizophrenia patients and healthy controls may utilize different neural networks when processing facial emotional information. © 2010.","author":[{"dropping-particle":"","family":"Quintana","given":"Javier","non-dropping-particle":"","parse-names":false,"suffix":""},{"dropping-particle":"","family":"Lee","given":"Junghee","non-dropping-particle":"","parse-names":false,"suffix":""},{"dropping-particle":"","family":"Marcus","given":"Michael","non-dropping-particle":"","parse-names":false,"suffix":""},{"dropping-particle":"","family":"Kee","given":"Kimmy","non-dropping-particle":"","parse-names":false,"suffix":""},{"dropping-particle":"","family":"Wong","given":"Tiffany","non-dropping-particle":"","parse-names":false,"suffix":""},{"dropping-particle":"","family":"Yerevanian","given":"Armen","non-dropping-particle":"","parse-names":false,"suffix":""}],"container-title":"Psychiatry Research - Neuroimaging","id":"ITEM-1","issue":"1","issued":{"date-parts":[["2011","1","30"]]},"page":"44-50","publisher":"Elsevier","title":"Brain dysfunctions during facial discrimination in schizophrenia: Selective association to affect decoding","type":"article-journal","volume":"191"},"uris":["http://www.mendeley.com/documents/?uuid=2afd1892-0111-3121-91d2-812900d9fd5e"]}],"mendeley":{"formattedCitation":"(Quintana et al., 2011)","manualFormatting":"Quintana et al., 2011","plainTextFormattedCitation":"(Quintana et al., 2011)","previouslyFormattedCitation":"(Quintana et al., 2011)"},"properties":{"noteIndex":0},"schema":"https://github.com/citation-style-language/schema/raw/master/csl-citation.json"}</w:instrText>
            </w:r>
            <w:r w:rsidRPr="00A645AA">
              <w:rPr>
                <w:sz w:val="20"/>
                <w:szCs w:val="20"/>
              </w:rPr>
              <w:fldChar w:fldCharType="separate"/>
            </w:r>
            <w:r w:rsidRPr="00A645AA">
              <w:rPr>
                <w:noProof/>
                <w:sz w:val="20"/>
                <w:szCs w:val="20"/>
              </w:rPr>
              <w:t>Quintana et al., 2011</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48CE9CED" w14:textId="0CA4B6D3" w:rsidR="00505BF6" w:rsidRPr="00A645AA" w:rsidRDefault="00505BF6" w:rsidP="00505BF6">
            <w:pPr>
              <w:pStyle w:val="TableContents"/>
              <w:spacing w:after="46" w:line="240" w:lineRule="auto"/>
              <w:rPr>
                <w:sz w:val="20"/>
                <w:szCs w:val="20"/>
                <w:lang w:val="en-GB"/>
              </w:rPr>
            </w:pPr>
            <w:r w:rsidRPr="00A645AA">
              <w:rPr>
                <w:sz w:val="20"/>
                <w:szCs w:val="20"/>
                <w:lang w:val="en-GB"/>
              </w:rPr>
              <w:t>12 (25)</w:t>
            </w:r>
          </w:p>
        </w:tc>
        <w:tc>
          <w:tcPr>
            <w:tcW w:w="1162" w:type="dxa"/>
            <w:tcBorders>
              <w:top w:val="single" w:sz="2" w:space="0" w:color="000001"/>
              <w:left w:val="single" w:sz="2" w:space="0" w:color="000001"/>
              <w:bottom w:val="single" w:sz="2" w:space="0" w:color="000001"/>
            </w:tcBorders>
            <w:shd w:val="clear" w:color="auto" w:fill="auto"/>
          </w:tcPr>
          <w:p w14:paraId="396705E4"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5 (9.9)</w:t>
            </w:r>
          </w:p>
        </w:tc>
        <w:tc>
          <w:tcPr>
            <w:tcW w:w="1273" w:type="dxa"/>
            <w:tcBorders>
              <w:top w:val="single" w:sz="2" w:space="0" w:color="000001"/>
              <w:left w:val="single" w:sz="2" w:space="0" w:color="000001"/>
              <w:bottom w:val="single" w:sz="2" w:space="0" w:color="000001"/>
            </w:tcBorders>
          </w:tcPr>
          <w:p w14:paraId="5A56D04C" w14:textId="0DE79D57"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6EFF7190" w14:textId="2F94C4A4" w:rsidR="00505BF6" w:rsidRPr="00A645AA" w:rsidRDefault="00505BF6" w:rsidP="00505BF6">
            <w:pPr>
              <w:pStyle w:val="TableContents"/>
              <w:spacing w:after="46" w:line="240" w:lineRule="auto"/>
              <w:rPr>
                <w:sz w:val="20"/>
                <w:szCs w:val="20"/>
                <w:lang w:val="en-GB"/>
              </w:rPr>
            </w:pPr>
            <w:r>
              <w:rPr>
                <w:sz w:val="20"/>
                <w:szCs w:val="20"/>
                <w:lang w:val="en-GB"/>
              </w:rPr>
              <w:t>17.1 (8.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059D4D8" w14:textId="2253415E"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1473437" w14:textId="6F71598E"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67237EA1" w14:textId="1E81754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6710D54A" w14:textId="6E61F6C3"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33AB0257" w14:textId="229FC9E3" w:rsidR="00505BF6" w:rsidRPr="00A645AA" w:rsidRDefault="00505BF6" w:rsidP="00505BF6">
            <w:pPr>
              <w:pStyle w:val="TableContents"/>
              <w:spacing w:after="46" w:line="240" w:lineRule="auto"/>
              <w:rPr>
                <w:sz w:val="20"/>
                <w:szCs w:val="20"/>
                <w:lang w:val="en-GB"/>
              </w:rPr>
            </w:pPr>
            <w:r w:rsidRPr="00A645AA">
              <w:rPr>
                <w:sz w:val="20"/>
                <w:szCs w:val="20"/>
                <w:lang w:val="en-GB"/>
              </w:rPr>
              <w:t>15 (2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2858DB6"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0 (9)</w:t>
            </w:r>
          </w:p>
        </w:tc>
      </w:tr>
      <w:tr w:rsidR="008E0F0E" w:rsidRPr="00217402" w14:paraId="0735DE12"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C80E096" w14:textId="4AC29FA4" w:rsidR="008E0F0E" w:rsidRPr="00A645AA" w:rsidRDefault="008E0F0E" w:rsidP="00505BF6">
            <w:pPr>
              <w:spacing w:after="46" w:line="240" w:lineRule="auto"/>
              <w:rPr>
                <w:sz w:val="20"/>
                <w:szCs w:val="20"/>
              </w:rPr>
            </w:pPr>
            <w:r>
              <w:rPr>
                <w:sz w:val="20"/>
                <w:szCs w:val="20"/>
              </w:rPr>
              <w:fldChar w:fldCharType="begin" w:fldLock="1"/>
            </w:r>
            <w:r w:rsidR="00257B26">
              <w:rPr>
                <w:sz w:val="20"/>
                <w:szCs w:val="20"/>
              </w:rPr>
              <w:instrText>ADDIN CSL_CITATION {"citationItems":[{"id":"ITEM-1","itemData":{"DOI":"10.1017/neu.2015.11","ISSN":"09242708","abstract":"Objectives: Negative symptoms in schizophrenia have been associated with structural and functional alterations of the amygdala. We hypothesised that there would be between-group differences in amygdala volume and neural activation patterns during processing of affective stimuli among patients with schizophrenia and healthy controls. We further hypothesised correlations between neuroimaging metrics and clinical ratings of negative symptoms in patients with schizophrenia. Methods: We used structural and functional magnetic resonance imaging to assess volume and neural activation of the amygdala in 28 patients with schizophrenia and 28 healthy controls. Results: We found no between-group differences in amygdala volume or neural activation. However, we found a significant negative correlation between emotional blunting and neural activation in the left amygdala during processing of positive affect. We also found a significant negative correlation between stereotyped thinking and the volume of right amygdala. Conclusion: Our findings implicate the amygdala in a subgroup of negative symptoms in schizophrenia that are characterised by reduced expression with blunted affect and stereotyped thinking. © Scandinavian College of Neuropsychopharmacology 2015.","author":[{"dropping-particle":"","family":"Rahm","given":"C","non-dropping-particle":"","parse-names":false,"suffix":""},{"dropping-particle":"","family":"Liberg","given":"B","non-dropping-particle":"","parse-names":false,"suffix":""},{"dropping-particle":"","family":"Reckless","given":"G","non-dropping-particle":"","parse-names":false,"suffix":""},{"dropping-particle":"","family":"Ousdal","given":"O","non-dropping-particle":"","parse-names":false,"suffix":""},{"dropping-particle":"","family":"Melle","given":"I","non-dropping-particle":"","parse-names":false,"suffix":""},{"dropping-particle":"","family":"Andreassen","given":"O A","non-dropping-particle":"","parse-names":false,"suffix":""},{"dropping-particle":"","family":"Agartz","given":"I","non-dropping-particle":"","parse-names":false,"suffix":""}],"container-title":"Acta Neuropsychiatrica","id":"ITEM-1","issue":"4","issued":{"date-parts":[["2015"]]},"note":"cited By 10","page":"213-220","publisher":"Cambridge University Press","title":"Negative symptoms in schizophrenia show association with amygdala volumes and neural activation during affective processing","type":"article-journal","volume":"27"},"uris":["http://www.mendeley.com/documents/?uuid=d5786bec-a5d7-4262-9c6c-2f1a28febd2a"]}],"mendeley":{"formattedCitation":"(Rahm et al., 2015)","manualFormatting":"Rahm et al., 2015","plainTextFormattedCitation":"(Rahm et al., 2015)","previouslyFormattedCitation":"(Rahm et al., 2015)"},"properties":{"noteIndex":0},"schema":"https://github.com/citation-style-language/schema/raw/master/csl-citation.json"}</w:instrText>
            </w:r>
            <w:r>
              <w:rPr>
                <w:sz w:val="20"/>
                <w:szCs w:val="20"/>
              </w:rPr>
              <w:fldChar w:fldCharType="separate"/>
            </w:r>
            <w:r w:rsidRPr="008E0F0E">
              <w:rPr>
                <w:noProof/>
                <w:sz w:val="20"/>
                <w:szCs w:val="20"/>
              </w:rPr>
              <w:t>Rahm et al., 2015</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7734DA18" w14:textId="003737FD" w:rsidR="008E0F0E" w:rsidRPr="00A645AA" w:rsidRDefault="00257B26" w:rsidP="00505BF6">
            <w:pPr>
              <w:pStyle w:val="TableContents"/>
              <w:spacing w:after="46" w:line="240" w:lineRule="auto"/>
              <w:rPr>
                <w:sz w:val="20"/>
                <w:szCs w:val="20"/>
                <w:lang w:val="en-GB"/>
              </w:rPr>
            </w:pPr>
            <w:r>
              <w:rPr>
                <w:sz w:val="20"/>
                <w:szCs w:val="20"/>
                <w:lang w:val="en-GB"/>
              </w:rPr>
              <w:t>28 (75)</w:t>
            </w:r>
          </w:p>
        </w:tc>
        <w:tc>
          <w:tcPr>
            <w:tcW w:w="1162" w:type="dxa"/>
            <w:tcBorders>
              <w:top w:val="single" w:sz="2" w:space="0" w:color="000001"/>
              <w:left w:val="single" w:sz="2" w:space="0" w:color="000001"/>
              <w:bottom w:val="single" w:sz="2" w:space="0" w:color="000001"/>
            </w:tcBorders>
            <w:shd w:val="clear" w:color="auto" w:fill="auto"/>
          </w:tcPr>
          <w:p w14:paraId="419FB172" w14:textId="5313B1D5" w:rsidR="008E0F0E" w:rsidRPr="00A645AA" w:rsidRDefault="00257B26" w:rsidP="00505BF6">
            <w:pPr>
              <w:pStyle w:val="TableContents"/>
              <w:spacing w:after="46" w:line="240" w:lineRule="auto"/>
              <w:rPr>
                <w:sz w:val="20"/>
                <w:szCs w:val="20"/>
                <w:lang w:val="en-GB"/>
              </w:rPr>
            </w:pPr>
            <w:r>
              <w:rPr>
                <w:sz w:val="20"/>
                <w:szCs w:val="20"/>
                <w:lang w:val="en-GB"/>
              </w:rPr>
              <w:t>29.9 (7.8)</w:t>
            </w:r>
          </w:p>
        </w:tc>
        <w:tc>
          <w:tcPr>
            <w:tcW w:w="1273" w:type="dxa"/>
            <w:tcBorders>
              <w:top w:val="single" w:sz="2" w:space="0" w:color="000001"/>
              <w:left w:val="single" w:sz="2" w:space="0" w:color="000001"/>
              <w:bottom w:val="single" w:sz="2" w:space="0" w:color="000001"/>
            </w:tcBorders>
          </w:tcPr>
          <w:p w14:paraId="26673D74" w14:textId="6B041CBE" w:rsidR="008E0F0E" w:rsidRPr="00A645AA" w:rsidRDefault="00257B26" w:rsidP="00505BF6">
            <w:pPr>
              <w:pStyle w:val="TableContents"/>
              <w:spacing w:after="46" w:line="240" w:lineRule="auto"/>
              <w:rPr>
                <w:sz w:val="20"/>
                <w:szCs w:val="20"/>
                <w:lang w:val="en-GB"/>
              </w:rPr>
            </w:pPr>
            <w:r>
              <w:rPr>
                <w:sz w:val="20"/>
                <w:szCs w:val="20"/>
                <w:lang w:val="en-GB"/>
              </w:rPr>
              <w:t>82.14</w:t>
            </w:r>
          </w:p>
        </w:tc>
        <w:tc>
          <w:tcPr>
            <w:tcW w:w="1176" w:type="dxa"/>
            <w:tcBorders>
              <w:top w:val="single" w:sz="2" w:space="0" w:color="000001"/>
              <w:left w:val="single" w:sz="2" w:space="0" w:color="000001"/>
              <w:bottom w:val="single" w:sz="2" w:space="0" w:color="000001"/>
            </w:tcBorders>
          </w:tcPr>
          <w:p w14:paraId="61AD5937" w14:textId="28B51DFF" w:rsidR="008E0F0E" w:rsidRDefault="00257B26" w:rsidP="00505BF6">
            <w:pPr>
              <w:pStyle w:val="TableContents"/>
              <w:spacing w:after="46" w:line="240" w:lineRule="auto"/>
              <w:rPr>
                <w:sz w:val="20"/>
                <w:szCs w:val="20"/>
                <w:lang w:val="en-GB"/>
              </w:rPr>
            </w:pPr>
            <w:r>
              <w:rPr>
                <w:sz w:val="20"/>
                <w:szCs w:val="20"/>
                <w:lang w:val="en-GB"/>
              </w:rPr>
              <w:t>4.9 (4.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2447729" w14:textId="5B956972" w:rsidR="008E0F0E" w:rsidRPr="00A645AA" w:rsidRDefault="00257B26"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79C341E" w14:textId="7763EF54" w:rsidR="008E0F0E" w:rsidRDefault="00257B2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2E881CAB" w14:textId="0B2AC274" w:rsidR="008E0F0E" w:rsidRDefault="00257B26" w:rsidP="00505BF6">
            <w:pPr>
              <w:pStyle w:val="TableContents"/>
              <w:spacing w:after="46" w:line="240" w:lineRule="auto"/>
              <w:rPr>
                <w:sz w:val="20"/>
                <w:szCs w:val="20"/>
                <w:lang w:val="en-GB"/>
              </w:rPr>
            </w:pPr>
            <w:r>
              <w:rPr>
                <w:sz w:val="20"/>
                <w:szCs w:val="20"/>
                <w:lang w:val="en-GB"/>
              </w:rPr>
              <w:t>13.9 (7.4)</w:t>
            </w:r>
          </w:p>
        </w:tc>
        <w:tc>
          <w:tcPr>
            <w:tcW w:w="1175" w:type="dxa"/>
            <w:tcBorders>
              <w:top w:val="single" w:sz="2" w:space="0" w:color="000001"/>
              <w:left w:val="single" w:sz="2" w:space="0" w:color="000001"/>
              <w:bottom w:val="single" w:sz="2" w:space="0" w:color="000001"/>
              <w:right w:val="single" w:sz="2" w:space="0" w:color="000001"/>
            </w:tcBorders>
          </w:tcPr>
          <w:p w14:paraId="36C0A7AF" w14:textId="7F86975E" w:rsidR="008E0F0E" w:rsidRDefault="00257B2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17EDBD11" w14:textId="4E6976B1" w:rsidR="008E0F0E" w:rsidRPr="00A645AA" w:rsidRDefault="00257B26" w:rsidP="00505BF6">
            <w:pPr>
              <w:pStyle w:val="TableContents"/>
              <w:spacing w:after="46" w:line="240" w:lineRule="auto"/>
              <w:rPr>
                <w:sz w:val="20"/>
                <w:szCs w:val="20"/>
                <w:lang w:val="en-GB"/>
              </w:rPr>
            </w:pPr>
            <w:r>
              <w:rPr>
                <w:sz w:val="20"/>
                <w:szCs w:val="20"/>
                <w:lang w:val="en-GB"/>
              </w:rPr>
              <w:t>28 (71.4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67AFC83" w14:textId="570B4C2A" w:rsidR="008E0F0E" w:rsidRPr="00A645AA" w:rsidRDefault="00257B26" w:rsidP="00505BF6">
            <w:pPr>
              <w:pStyle w:val="TableContents"/>
              <w:spacing w:after="46" w:line="240" w:lineRule="auto"/>
              <w:rPr>
                <w:sz w:val="20"/>
                <w:szCs w:val="20"/>
                <w:lang w:val="en-GB"/>
              </w:rPr>
            </w:pPr>
            <w:r>
              <w:rPr>
                <w:sz w:val="20"/>
                <w:szCs w:val="20"/>
                <w:lang w:val="en-GB"/>
              </w:rPr>
              <w:t>31.5 (8.4)</w:t>
            </w:r>
          </w:p>
        </w:tc>
      </w:tr>
      <w:tr w:rsidR="00257B26" w:rsidRPr="00CE7B32" w14:paraId="7BD65F1C"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46C0CC70" w14:textId="0FF7A580" w:rsidR="00257B26" w:rsidRPr="00685053" w:rsidRDefault="00257B26" w:rsidP="00505BF6">
            <w:pPr>
              <w:spacing w:after="46" w:line="240" w:lineRule="auto"/>
              <w:rPr>
                <w:sz w:val="20"/>
                <w:szCs w:val="20"/>
                <w:lang w:val="pt-PT"/>
              </w:rPr>
            </w:pPr>
            <w:r>
              <w:rPr>
                <w:sz w:val="20"/>
                <w:szCs w:val="20"/>
              </w:rPr>
              <w:fldChar w:fldCharType="begin" w:fldLock="1"/>
            </w:r>
            <w:r w:rsidR="004D411A">
              <w:rPr>
                <w:sz w:val="20"/>
                <w:szCs w:val="20"/>
              </w:rPr>
              <w:instrText>ADDIN CSL_CITATION {"citationItems":[{"id":"ITEM-1","itemData":{"DOI":"10.1371/journal.pone.0074224","ISSN":"1932-6203 (Electronic)","PMID":"24040207","abstract":"Ironic remarks are frequent in everyday language and represent an important form of  social cognition. Increasing evidence indicates a deficit in comprehension in schizophrenia. Several models for defective comprehension have been proposed, including possible roles of the medial prefrontal lobe, default mode network, inferior frontal gyri, mirror neurons, right cerebral hemisphere and a possible mediating role of schizotypal personality traits. We investigated the neural correlates of irony comprehension in schizophrenia by using event-related functional magnetic resonance imaging (fMRI). In a prosody-free reading paradigm, 15 female patients with schizophrenia and 15 healthy female controls silently read ironic and literal text vignettes during fMRI. Each text vignette ended in either an ironic (n = 22) or literal (n = 22) statement. Ironic and literal text vignettes were matched for word frequency, length, grammatical complexity, and syntax. After fMRI, the subjects performed an off-line test to detect error rate. In this test, the subjects indicated by button press whether the target sentence has ironic, literal, or meaningless content. Schizotypal personality traits were assessed using the German version of the schizotypal personality questionnaire (SPQ). Patients with schizophrenia made significantly more errors than did the controls (correct answers, 85.3% vs. 96.3%) on a behavioural level. Patients showed attenuated blood oxygen level-dependent (BOLD) response during irony comprehension mainly in right hemisphere temporal regions (ironic&gt;literal contrast) and in posterior medial prefrontal and left anterior insula regions (for ironic&gt;visual baseline, but not for literal&gt;visual baseline). In patients with schizophrenia, the parahippocampal gyrus showed increased activation. Across all subjects, BOLD response in the medial prefrontal area was negatively correlated with the SPQ score. These results highlight the role of the posterior medial prefrontal and right temporal regions</w:instrText>
            </w:r>
            <w:r w:rsidR="004D411A" w:rsidRPr="00685053">
              <w:rPr>
                <w:sz w:val="20"/>
                <w:szCs w:val="20"/>
                <w:lang w:val="pt-PT"/>
              </w:rPr>
              <w:instrText xml:space="preserve"> in defective irony comprehension in schizophrenia and the mediating role of schizotypal personality traits.","author":[{"dropping-particle":"","family":"Rapp","given":"Alexander M","non-dropping-particle":"","parse-names":false,"suffix":""},{"dropping-particle":"","family":"Langohr","given":"Karin","non-dropping-particle":"","parse-names":false,"suffix":""},{"dropping-particle":"","family":"Mutschler","given":"Dorothee E","non-dropping-particle":"","parse-names":false,"suffix":""},{"dropping-particle":"","family":"Klingberg","given":"Stefan","non-dropping-particle":"","parse-names":false,"suffix":""},{"dropping-particle":"","family":"Wild","given":"Barbara","non-dropping-particle":"","parse-names":false,"suffix":""},{"dropping-particle":"","family":"Erb","given":"Michael","non-dropping-particle":"","parse-names":false,"suffix":""}],"container-title":"PloS one","id":"ITEM-1","issue":"9","issued":{"date-parts":[["2013"]]},"language":"eng","page":"e74224","title":"Isn't it ironic? Neural correlates of irony comprehension in schizophrenia.","type":"article-journal","volume":"8"},"uris":["http://www.mendeley.com/documents/?uuid=ed60efb9-56ee-43fc-a9a3-884cfa53141a"]}],"mendeley":{"formattedCitation":"(Rapp et al., 2013)","manualFormatting":"Rapp et al., 2013","plainTextFormattedCitation":"(Rapp et al., 2013)","previouslyFormattedCitation":"(Rapp et al., 2013)"},"properties":{"noteIndex":0},"schema":"https://github.com/citation-style-language/schema/raw/master/csl-citation.json"}</w:instrText>
            </w:r>
            <w:r>
              <w:rPr>
                <w:sz w:val="20"/>
                <w:szCs w:val="20"/>
              </w:rPr>
              <w:fldChar w:fldCharType="separate"/>
            </w:r>
            <w:r w:rsidRPr="00685053">
              <w:rPr>
                <w:noProof/>
                <w:sz w:val="20"/>
                <w:szCs w:val="20"/>
                <w:lang w:val="pt-PT"/>
              </w:rPr>
              <w:t>Rapp et al., 2013</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D6FB130" w14:textId="0974D2FA" w:rsidR="00257B26" w:rsidRPr="00685053" w:rsidRDefault="00257B26" w:rsidP="00505BF6">
            <w:pPr>
              <w:pStyle w:val="TableContents"/>
              <w:spacing w:after="46" w:line="240" w:lineRule="auto"/>
              <w:rPr>
                <w:sz w:val="20"/>
                <w:szCs w:val="20"/>
                <w:lang w:val="pt-PT"/>
              </w:rPr>
            </w:pPr>
            <w:r w:rsidRPr="00685053">
              <w:rPr>
                <w:sz w:val="20"/>
                <w:szCs w:val="20"/>
                <w:lang w:val="pt-PT"/>
              </w:rPr>
              <w:t>15 (0)</w:t>
            </w:r>
          </w:p>
        </w:tc>
        <w:tc>
          <w:tcPr>
            <w:tcW w:w="1162" w:type="dxa"/>
            <w:tcBorders>
              <w:top w:val="single" w:sz="2" w:space="0" w:color="000001"/>
              <w:left w:val="single" w:sz="2" w:space="0" w:color="000001"/>
              <w:bottom w:val="single" w:sz="2" w:space="0" w:color="000001"/>
            </w:tcBorders>
            <w:shd w:val="clear" w:color="auto" w:fill="auto"/>
          </w:tcPr>
          <w:p w14:paraId="70ED69BB" w14:textId="7933E5A6" w:rsidR="00257B26" w:rsidRPr="00685053" w:rsidRDefault="00257B26" w:rsidP="00505BF6">
            <w:pPr>
              <w:pStyle w:val="TableContents"/>
              <w:spacing w:after="46" w:line="240" w:lineRule="auto"/>
              <w:rPr>
                <w:sz w:val="20"/>
                <w:szCs w:val="20"/>
                <w:lang w:val="pt-PT"/>
              </w:rPr>
            </w:pPr>
            <w:r w:rsidRPr="00685053">
              <w:rPr>
                <w:sz w:val="20"/>
                <w:szCs w:val="20"/>
                <w:lang w:val="pt-PT"/>
              </w:rPr>
              <w:t>28.1 (NA)</w:t>
            </w:r>
          </w:p>
        </w:tc>
        <w:tc>
          <w:tcPr>
            <w:tcW w:w="1273" w:type="dxa"/>
            <w:tcBorders>
              <w:top w:val="single" w:sz="2" w:space="0" w:color="000001"/>
              <w:left w:val="single" w:sz="2" w:space="0" w:color="000001"/>
              <w:bottom w:val="single" w:sz="2" w:space="0" w:color="000001"/>
            </w:tcBorders>
          </w:tcPr>
          <w:p w14:paraId="5EFE2F55" w14:textId="017E02EA" w:rsidR="00257B26" w:rsidRPr="00685053" w:rsidRDefault="00257B26" w:rsidP="00505BF6">
            <w:pPr>
              <w:pStyle w:val="TableContents"/>
              <w:spacing w:after="46" w:line="240" w:lineRule="auto"/>
              <w:rPr>
                <w:sz w:val="20"/>
                <w:szCs w:val="20"/>
                <w:lang w:val="pt-PT"/>
              </w:rPr>
            </w:pPr>
            <w:r w:rsidRPr="00685053">
              <w:rPr>
                <w:sz w:val="20"/>
                <w:szCs w:val="20"/>
                <w:lang w:val="pt-PT"/>
              </w:rPr>
              <w:t>100</w:t>
            </w:r>
          </w:p>
        </w:tc>
        <w:tc>
          <w:tcPr>
            <w:tcW w:w="1176" w:type="dxa"/>
            <w:tcBorders>
              <w:top w:val="single" w:sz="2" w:space="0" w:color="000001"/>
              <w:left w:val="single" w:sz="2" w:space="0" w:color="000001"/>
              <w:bottom w:val="single" w:sz="2" w:space="0" w:color="000001"/>
            </w:tcBorders>
          </w:tcPr>
          <w:p w14:paraId="586AA838" w14:textId="410FCE58" w:rsidR="00257B26" w:rsidRPr="00685053" w:rsidRDefault="00257B26" w:rsidP="00505BF6">
            <w:pPr>
              <w:pStyle w:val="TableContents"/>
              <w:spacing w:after="46" w:line="240" w:lineRule="auto"/>
              <w:rPr>
                <w:sz w:val="20"/>
                <w:szCs w:val="20"/>
                <w:lang w:val="pt-PT"/>
              </w:rPr>
            </w:pPr>
            <w:r w:rsidRPr="00685053">
              <w:rPr>
                <w:sz w:val="20"/>
                <w:szCs w:val="20"/>
                <w:lang w:val="pt-PT"/>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EC44C1B" w14:textId="57D59A50" w:rsidR="00257B26" w:rsidRPr="00685053" w:rsidRDefault="00257B26" w:rsidP="00505BF6">
            <w:pPr>
              <w:pStyle w:val="TableContents"/>
              <w:spacing w:after="46" w:line="240" w:lineRule="auto"/>
              <w:rPr>
                <w:sz w:val="20"/>
                <w:szCs w:val="20"/>
                <w:lang w:val="pt-PT"/>
              </w:rPr>
            </w:pPr>
            <w:r w:rsidRPr="00685053">
              <w:rPr>
                <w:sz w:val="20"/>
                <w:szCs w:val="20"/>
                <w:lang w:val="pt-PT"/>
              </w:rPr>
              <w:t>69.9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BA86088" w14:textId="33CBC16C" w:rsidR="00257B26" w:rsidRPr="00685053" w:rsidRDefault="00257B26" w:rsidP="00505BF6">
            <w:pPr>
              <w:pStyle w:val="TableContents"/>
              <w:spacing w:after="46" w:line="240" w:lineRule="auto"/>
              <w:rPr>
                <w:sz w:val="20"/>
                <w:szCs w:val="20"/>
                <w:lang w:val="pt-PT"/>
              </w:rPr>
            </w:pPr>
            <w:r w:rsidRPr="00685053">
              <w:rPr>
                <w:sz w:val="20"/>
                <w:szCs w:val="20"/>
                <w:lang w:val="pt-PT"/>
              </w:rPr>
              <w:t>17.4 (NA)</w:t>
            </w:r>
          </w:p>
        </w:tc>
        <w:tc>
          <w:tcPr>
            <w:tcW w:w="1148" w:type="dxa"/>
            <w:tcBorders>
              <w:top w:val="single" w:sz="2" w:space="0" w:color="000001"/>
              <w:left w:val="single" w:sz="2" w:space="0" w:color="000001"/>
              <w:bottom w:val="single" w:sz="2" w:space="0" w:color="000001"/>
              <w:right w:val="single" w:sz="2" w:space="0" w:color="000001"/>
            </w:tcBorders>
          </w:tcPr>
          <w:p w14:paraId="258C0824" w14:textId="6D409698" w:rsidR="00257B26" w:rsidRPr="00685053" w:rsidRDefault="00257B26" w:rsidP="00505BF6">
            <w:pPr>
              <w:pStyle w:val="TableContents"/>
              <w:spacing w:after="46" w:line="240" w:lineRule="auto"/>
              <w:rPr>
                <w:sz w:val="20"/>
                <w:szCs w:val="20"/>
                <w:lang w:val="pt-PT"/>
              </w:rPr>
            </w:pPr>
            <w:r w:rsidRPr="00685053">
              <w:rPr>
                <w:sz w:val="20"/>
                <w:szCs w:val="20"/>
                <w:lang w:val="pt-PT"/>
              </w:rPr>
              <w:t>16 (NA)</w:t>
            </w:r>
          </w:p>
        </w:tc>
        <w:tc>
          <w:tcPr>
            <w:tcW w:w="1175" w:type="dxa"/>
            <w:tcBorders>
              <w:top w:val="single" w:sz="2" w:space="0" w:color="000001"/>
              <w:left w:val="single" w:sz="2" w:space="0" w:color="000001"/>
              <w:bottom w:val="single" w:sz="2" w:space="0" w:color="000001"/>
              <w:right w:val="single" w:sz="2" w:space="0" w:color="000001"/>
            </w:tcBorders>
          </w:tcPr>
          <w:p w14:paraId="0821128A" w14:textId="2C307A73" w:rsidR="00257B26" w:rsidRPr="00685053" w:rsidRDefault="00257B26" w:rsidP="00505BF6">
            <w:pPr>
              <w:pStyle w:val="TableContents"/>
              <w:spacing w:after="46" w:line="240" w:lineRule="auto"/>
              <w:rPr>
                <w:sz w:val="20"/>
                <w:szCs w:val="20"/>
                <w:lang w:val="pt-PT"/>
              </w:rPr>
            </w:pPr>
            <w:r w:rsidRPr="00685053">
              <w:rPr>
                <w:sz w:val="20"/>
                <w:szCs w:val="20"/>
                <w:lang w:val="pt-PT"/>
              </w:rPr>
              <w:t>36.5 (NA)</w:t>
            </w:r>
          </w:p>
        </w:tc>
        <w:tc>
          <w:tcPr>
            <w:tcW w:w="1092" w:type="dxa"/>
            <w:tcBorders>
              <w:top w:val="single" w:sz="2" w:space="0" w:color="000001"/>
              <w:left w:val="single" w:sz="2" w:space="0" w:color="000001"/>
              <w:bottom w:val="single" w:sz="2" w:space="0" w:color="000001"/>
            </w:tcBorders>
            <w:shd w:val="clear" w:color="auto" w:fill="auto"/>
          </w:tcPr>
          <w:p w14:paraId="77D0FA37" w14:textId="42729909" w:rsidR="00257B26" w:rsidRPr="00685053" w:rsidRDefault="00257B26" w:rsidP="00505BF6">
            <w:pPr>
              <w:pStyle w:val="TableContents"/>
              <w:spacing w:after="46" w:line="240" w:lineRule="auto"/>
              <w:rPr>
                <w:sz w:val="20"/>
                <w:szCs w:val="20"/>
                <w:lang w:val="pt-PT"/>
              </w:rPr>
            </w:pPr>
            <w:r w:rsidRPr="00685053">
              <w:rPr>
                <w:sz w:val="20"/>
                <w:szCs w:val="20"/>
                <w:lang w:val="pt-PT"/>
              </w:rPr>
              <w:t>15 (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271C1821" w14:textId="24C38AF7" w:rsidR="00257B26" w:rsidRPr="00685053" w:rsidRDefault="00257B26" w:rsidP="00505BF6">
            <w:pPr>
              <w:pStyle w:val="TableContents"/>
              <w:spacing w:after="46" w:line="240" w:lineRule="auto"/>
              <w:rPr>
                <w:sz w:val="20"/>
                <w:szCs w:val="20"/>
                <w:lang w:val="pt-PT"/>
              </w:rPr>
            </w:pPr>
            <w:r w:rsidRPr="00685053">
              <w:rPr>
                <w:sz w:val="20"/>
                <w:szCs w:val="20"/>
                <w:lang w:val="pt-PT"/>
              </w:rPr>
              <w:t>32.9 (NA)</w:t>
            </w:r>
          </w:p>
        </w:tc>
      </w:tr>
      <w:tr w:rsidR="00505BF6" w:rsidRPr="00217402" w14:paraId="0A04D486"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2457857" w14:textId="20CDACF1" w:rsidR="00505BF6" w:rsidRPr="00A645AA" w:rsidRDefault="00505BF6" w:rsidP="00505BF6">
            <w:pPr>
              <w:spacing w:after="46" w:line="240" w:lineRule="auto"/>
              <w:rPr>
                <w:sz w:val="20"/>
                <w:szCs w:val="20"/>
              </w:rPr>
            </w:pPr>
            <w:r w:rsidRPr="00A645AA">
              <w:rPr>
                <w:sz w:val="20"/>
                <w:szCs w:val="20"/>
              </w:rPr>
              <w:fldChar w:fldCharType="begin" w:fldLock="1"/>
            </w:r>
            <w:r w:rsidRPr="00685053">
              <w:rPr>
                <w:sz w:val="20"/>
                <w:szCs w:val="20"/>
                <w:lang w:val="pt-PT"/>
              </w:rPr>
              <w:instrText xml:space="preserve">ADDIN CSL_CITATION {"citationItems":[{"id":"ITEM-1","itemData":{"DOI":"10.1016/j.schres.2016.09.004","ISBN":"0920-9964,09209964","ISSN":"15732509","PMID":"19547204","abstract":"Background Functional brain imaging research has already demonstrated that patients with schizophrenia had difficulties with emotion processing, namely in facial emotion perception and emotional prosody. However, the moderating effect of social context and the boundary of perceptual categories of emotion attribution remain unclear. This study investigated the neural bases of emotional sentence attribution in schizophrenia. Methods Twenty-one schizophrenia patients and 25 healthy subjects underwent an event-related functional magnetic resonance imaging paradigm including two tasks: one to classify sentences according to their emotional content, and the other to classify neutral sentences according to their grammatical person. Results First, patients showed longer response times as compared to controls only during the emotion attribution task. Second, patients with schizophrenia showed reduction of activation in bilateral auditory areas irrespective of the presence of emotions. Lastly, during emotional sentences attribution, patients displayed less activation than controls in the medial prefrontal cortex (mPFC). Conclusions We suggest that the functional abnormality observed in the mPFC during the emotion </w:instrText>
            </w:r>
            <w:r>
              <w:rPr>
                <w:sz w:val="20"/>
                <w:szCs w:val="20"/>
              </w:rPr>
              <w:instrText>attribution task could provide a biological basis for social cognition deficits in patients with schizophrenia.","author":[{"dropping-particle":"","family":"Razafimandimby","given":"Annick","non-dropping-particle":"","parse-names":false,"suffix":""},{"dropping-particle":"","family":"Hervé","given":"Pierre Yves","non-dropping-particle":"","parse-names":false,"suffix":""},{"dropping-particle":"","family":"Marzloff","given":"Vincent","non-dropping-particle":"","parse-names":false,"suffix":""},{"dropping-particle":"","family":"Brazo","given":"Perrine","non-dropping-particle":"","parse-names":false,"suffix":""},{"dropping-particle":"","family":"Tzourio-Mazoyer","given":"Nathalie","non-dropping-particle":"","parse-names":false,"suffix":""},{"dropping-particle":"","family":"Dollfus","given":"Sonia","non-dropping-particle":"","parse-names":false,"suffix":""}],"container-title":"Schizophrenia Research","id":"ITEM-1","issued":{"date-parts":[["2016"]]},"title":"Functional deficit of the medial prefrontal cortex during emotional sentence attribution in schizophrenia","type":"article-journal"},"uris":["http://www.mendeley.com/documents/?uuid=4e638d98-644d-359b-a560-babc7e7c29cc"]}],"mendeley":{"formattedCitation":"(Razafimandimby et al., 2016)","manualFormatting":"Razafimandimby et al., 2016","plainTextFormattedCitation":"(Razafimandimby et al., 2016)","previouslyFormattedCitation":"(Razafimandimby et al., 2016)"},"properties":{"noteIndex":0},"schema":"https://github.com/citation-style-language/schema/raw/master/csl-citation.json"}</w:instrText>
            </w:r>
            <w:r w:rsidRPr="00A645AA">
              <w:rPr>
                <w:sz w:val="20"/>
                <w:szCs w:val="20"/>
              </w:rPr>
              <w:fldChar w:fldCharType="separate"/>
            </w:r>
            <w:r w:rsidRPr="00A645AA">
              <w:rPr>
                <w:noProof/>
                <w:sz w:val="20"/>
                <w:szCs w:val="20"/>
              </w:rPr>
              <w:t>Razafimandimby et al., 2016</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9120B6D" w14:textId="633BAECD" w:rsidR="00505BF6" w:rsidRPr="00A645AA" w:rsidRDefault="00505BF6" w:rsidP="00505BF6">
            <w:pPr>
              <w:pStyle w:val="TableContents"/>
              <w:spacing w:after="46" w:line="240" w:lineRule="auto"/>
              <w:rPr>
                <w:sz w:val="20"/>
                <w:szCs w:val="20"/>
                <w:lang w:val="en-GB"/>
              </w:rPr>
            </w:pPr>
            <w:r w:rsidRPr="00A645AA">
              <w:rPr>
                <w:sz w:val="20"/>
                <w:szCs w:val="20"/>
                <w:lang w:val="en-GB"/>
              </w:rPr>
              <w:t>21 (76.19)</w:t>
            </w:r>
          </w:p>
        </w:tc>
        <w:tc>
          <w:tcPr>
            <w:tcW w:w="1162" w:type="dxa"/>
            <w:tcBorders>
              <w:top w:val="single" w:sz="2" w:space="0" w:color="000001"/>
              <w:left w:val="single" w:sz="2" w:space="0" w:color="000001"/>
              <w:bottom w:val="single" w:sz="2" w:space="0" w:color="000001"/>
            </w:tcBorders>
            <w:shd w:val="clear" w:color="auto" w:fill="auto"/>
          </w:tcPr>
          <w:p w14:paraId="244D4D0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3.9 (7.4)</w:t>
            </w:r>
          </w:p>
        </w:tc>
        <w:tc>
          <w:tcPr>
            <w:tcW w:w="1273" w:type="dxa"/>
            <w:tcBorders>
              <w:top w:val="single" w:sz="2" w:space="0" w:color="000001"/>
              <w:left w:val="single" w:sz="2" w:space="0" w:color="000001"/>
              <w:bottom w:val="single" w:sz="2" w:space="0" w:color="000001"/>
            </w:tcBorders>
          </w:tcPr>
          <w:p w14:paraId="4417CAE7" w14:textId="098BBD8B"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20A8A48A" w14:textId="71E83511" w:rsidR="00505BF6" w:rsidRPr="00A645AA" w:rsidRDefault="00505BF6" w:rsidP="00505BF6">
            <w:pPr>
              <w:pStyle w:val="TableContents"/>
              <w:spacing w:after="46" w:line="240" w:lineRule="auto"/>
              <w:rPr>
                <w:sz w:val="20"/>
                <w:szCs w:val="20"/>
                <w:lang w:val="en-GB"/>
              </w:rPr>
            </w:pPr>
            <w:r>
              <w:rPr>
                <w:sz w:val="20"/>
                <w:szCs w:val="20"/>
                <w:lang w:val="en-GB"/>
              </w:rPr>
              <w:t>11.9 (7.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4901B98" w14:textId="7448C163" w:rsidR="00505BF6" w:rsidRPr="00A645AA" w:rsidRDefault="00505BF6" w:rsidP="00505BF6">
            <w:pPr>
              <w:pStyle w:val="TableContents"/>
              <w:spacing w:after="46" w:line="240" w:lineRule="auto"/>
              <w:rPr>
                <w:sz w:val="20"/>
                <w:szCs w:val="20"/>
                <w:lang w:val="en-GB"/>
              </w:rPr>
            </w:pPr>
            <w:r w:rsidRPr="00A645AA">
              <w:rPr>
                <w:sz w:val="20"/>
                <w:szCs w:val="20"/>
                <w:lang w:val="en-GB"/>
              </w:rPr>
              <w:t>52.5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77F7633" w14:textId="317DBBDC" w:rsidR="00505BF6" w:rsidRPr="00A645AA" w:rsidRDefault="00505BF6" w:rsidP="00505BF6">
            <w:pPr>
              <w:pStyle w:val="TableContents"/>
              <w:spacing w:after="46" w:line="240" w:lineRule="auto"/>
              <w:rPr>
                <w:sz w:val="20"/>
                <w:szCs w:val="20"/>
                <w:lang w:val="en-GB"/>
              </w:rPr>
            </w:pPr>
            <w:r>
              <w:rPr>
                <w:sz w:val="20"/>
                <w:szCs w:val="20"/>
                <w:lang w:val="en-GB"/>
              </w:rPr>
              <w:t>13.6 (5.1)</w:t>
            </w:r>
          </w:p>
        </w:tc>
        <w:tc>
          <w:tcPr>
            <w:tcW w:w="1148" w:type="dxa"/>
            <w:tcBorders>
              <w:top w:val="single" w:sz="2" w:space="0" w:color="000001"/>
              <w:left w:val="single" w:sz="2" w:space="0" w:color="000001"/>
              <w:bottom w:val="single" w:sz="2" w:space="0" w:color="000001"/>
              <w:right w:val="single" w:sz="2" w:space="0" w:color="000001"/>
            </w:tcBorders>
          </w:tcPr>
          <w:p w14:paraId="2AEEC9FC" w14:textId="67770E6F" w:rsidR="00505BF6" w:rsidRPr="00A645AA" w:rsidRDefault="00505BF6" w:rsidP="00505BF6">
            <w:pPr>
              <w:pStyle w:val="TableContents"/>
              <w:spacing w:after="46" w:line="240" w:lineRule="auto"/>
              <w:rPr>
                <w:sz w:val="20"/>
                <w:szCs w:val="20"/>
                <w:lang w:val="en-GB"/>
              </w:rPr>
            </w:pPr>
            <w:r>
              <w:rPr>
                <w:sz w:val="20"/>
                <w:szCs w:val="20"/>
                <w:lang w:val="en-GB"/>
              </w:rPr>
              <w:t>12 (4)</w:t>
            </w:r>
          </w:p>
        </w:tc>
        <w:tc>
          <w:tcPr>
            <w:tcW w:w="1175" w:type="dxa"/>
            <w:tcBorders>
              <w:top w:val="single" w:sz="2" w:space="0" w:color="000001"/>
              <w:left w:val="single" w:sz="2" w:space="0" w:color="000001"/>
              <w:bottom w:val="single" w:sz="2" w:space="0" w:color="000001"/>
              <w:right w:val="single" w:sz="2" w:space="0" w:color="000001"/>
            </w:tcBorders>
          </w:tcPr>
          <w:p w14:paraId="49AA4190" w14:textId="60DE8369" w:rsidR="00505BF6" w:rsidRPr="00A645AA" w:rsidRDefault="00505BF6" w:rsidP="00505BF6">
            <w:pPr>
              <w:pStyle w:val="TableContents"/>
              <w:spacing w:after="46" w:line="240" w:lineRule="auto"/>
              <w:rPr>
                <w:sz w:val="20"/>
                <w:szCs w:val="20"/>
                <w:lang w:val="en-GB"/>
              </w:rPr>
            </w:pPr>
            <w:r>
              <w:rPr>
                <w:sz w:val="20"/>
                <w:szCs w:val="20"/>
                <w:lang w:val="en-GB"/>
              </w:rPr>
              <w:t>26.9 (5.7)</w:t>
            </w:r>
          </w:p>
        </w:tc>
        <w:tc>
          <w:tcPr>
            <w:tcW w:w="1092" w:type="dxa"/>
            <w:tcBorders>
              <w:top w:val="single" w:sz="2" w:space="0" w:color="000001"/>
              <w:left w:val="single" w:sz="2" w:space="0" w:color="000001"/>
              <w:bottom w:val="single" w:sz="2" w:space="0" w:color="000001"/>
            </w:tcBorders>
            <w:shd w:val="clear" w:color="auto" w:fill="auto"/>
          </w:tcPr>
          <w:p w14:paraId="1FE67685" w14:textId="0BD37132" w:rsidR="00505BF6" w:rsidRPr="00A645AA" w:rsidRDefault="00505BF6" w:rsidP="00505BF6">
            <w:pPr>
              <w:pStyle w:val="TableContents"/>
              <w:spacing w:after="46" w:line="240" w:lineRule="auto"/>
              <w:rPr>
                <w:sz w:val="20"/>
                <w:szCs w:val="20"/>
                <w:lang w:val="en-GB"/>
              </w:rPr>
            </w:pPr>
            <w:r w:rsidRPr="00A645AA">
              <w:rPr>
                <w:sz w:val="20"/>
                <w:szCs w:val="20"/>
                <w:lang w:val="en-GB"/>
              </w:rPr>
              <w:t>25 (76)</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75D86AF"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3.1 (7.3)</w:t>
            </w:r>
          </w:p>
        </w:tc>
      </w:tr>
      <w:tr w:rsidR="00214C35" w:rsidRPr="00217402" w14:paraId="4C60DA76"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0348900" w14:textId="40CFDAA7" w:rsidR="00214C35" w:rsidRPr="00A645AA" w:rsidRDefault="00214C35" w:rsidP="00505BF6">
            <w:pPr>
              <w:spacing w:after="46" w:line="240" w:lineRule="auto"/>
              <w:rPr>
                <w:sz w:val="20"/>
                <w:szCs w:val="20"/>
              </w:rPr>
            </w:pPr>
            <w:r>
              <w:rPr>
                <w:sz w:val="20"/>
                <w:szCs w:val="20"/>
              </w:rPr>
              <w:fldChar w:fldCharType="begin" w:fldLock="1"/>
            </w:r>
            <w:r w:rsidR="00043AE6">
              <w:rPr>
                <w:sz w:val="20"/>
                <w:szCs w:val="20"/>
              </w:rPr>
              <w:instrText>ADDIN CSL_CITATION {"citationItems":[{"id":"ITEM-1","itemData":{"DOI":"10.1016/j.pscychresns.2015.12.006","ISSN":"18727506","PMID":"26776080","abstract":"People generally experience themselves as the cause of outcomes following from their own actions. Such agency inferences occur fluently and are essential to social interaction. However, schizophrenia patients often experience difficulties in distinguishing their own actions from those of others. Building on recent research into the neural substrates underlying agency inferences in healthy individuals, the present study investigates how these inferences are represented on a neural level in patients with schizophrenia. Thirty-one schizophrenia patients and 31 healthy controls performed an agency inference task while functional magnetic resonance images were obtained. Participants were presented with a task wherein the relationship between their actions and the subsequent outcomes was ambiguous. They received instructions to cause specific outcomes to occur by pressing a key, but the task was designed to match or mismatch the color outcome with the participants' goal. Both groups experienced stronger agency when their goal matched (vs. mismatched) the outcome. However, region of interest analyses revealed that only controls showed the expected involvement of the medial prefrontal cortex and superior frontal gyrus, whereas in patients the agency experience was not related to brain activation. These findings are discussed in light of a hypofrontality model of schizophrenia.","author":[{"dropping-particle":"","family":"Renes","given":"Robert A.","non-dropping-particle":"","parse-names":false,"suffix":""},{"dropping-particle":"","family":"Vink","given":"Matthijs","non-dropping-particle":"","parse-names":false,"suffix":""},{"dropping-particle":"","family":"Weiden","given":"Anouk","non-dropping-particle":"van der","parse-names":false,"suffix":""},{"dropping-particle":"","family":"Prikken","given":"Merel","non-dropping-particle":"","parse-names":false,"suffix":""},{"dropping-particle":"","family":"Koevoets","given":"Martijn G.J.C.","non-dropping-particle":"","parse-names":false,"suffix":""},{"dropping-particle":"","family":"Kahn","given":"René S.","non-dropping-particle":"","parse-names":false,"suffix":""},{"dropping-particle":"","family":"Aarts","given":"Henk","non-dropping-particle":"","parse-names":false,"suffix":""},{"dropping-particle":"","family":"Haren","given":"Neeltje E.M.","non-dropping-particle":"van","parse-names":false,"suffix":""}],"container-title":"Psychiatry Research - Neuroimaging","id":"ITEM-1","issued":{"date-parts":[["2016","2","28"]]},"page":"134-141","publisher":"Elsevier Ireland Ltd","title":"Impaired frontal processing during agency inferences in schizophrenia","type":"article-journal","volume":"248"},"uris":["http://www.mendeley.com/documents/?uuid=ef8d6f01-f7ad-364a-896f-b83000f16ed8"]}],"mendeley":{"formattedCitation":"(Renes et al., 2016)","manualFormatting":"Renes et al., 2016","plainTextFormattedCitation":"(Renes et al., 2016)","previouslyFormattedCitation":"(Renes et al., 2016)"},"properties":{"noteIndex":0},"schema":"https://github.com/citation-style-language/schema/raw/master/csl-citation.json"}</w:instrText>
            </w:r>
            <w:r>
              <w:rPr>
                <w:sz w:val="20"/>
                <w:szCs w:val="20"/>
              </w:rPr>
              <w:fldChar w:fldCharType="separate"/>
            </w:r>
            <w:r w:rsidRPr="00214C35">
              <w:rPr>
                <w:noProof/>
                <w:sz w:val="20"/>
                <w:szCs w:val="20"/>
              </w:rPr>
              <w:t>Renes et al., 201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A78B40B" w14:textId="3F47474F" w:rsidR="00214C35" w:rsidRPr="00A645AA" w:rsidRDefault="00214C35" w:rsidP="00505BF6">
            <w:pPr>
              <w:pStyle w:val="TableContents"/>
              <w:spacing w:after="46" w:line="240" w:lineRule="auto"/>
              <w:rPr>
                <w:sz w:val="20"/>
                <w:szCs w:val="20"/>
                <w:lang w:val="en-GB"/>
              </w:rPr>
            </w:pPr>
            <w:r>
              <w:rPr>
                <w:sz w:val="20"/>
                <w:szCs w:val="20"/>
                <w:lang w:val="en-GB"/>
              </w:rPr>
              <w:t>31 (90.32)</w:t>
            </w:r>
          </w:p>
        </w:tc>
        <w:tc>
          <w:tcPr>
            <w:tcW w:w="1162" w:type="dxa"/>
            <w:tcBorders>
              <w:top w:val="single" w:sz="2" w:space="0" w:color="000001"/>
              <w:left w:val="single" w:sz="2" w:space="0" w:color="000001"/>
              <w:bottom w:val="single" w:sz="2" w:space="0" w:color="000001"/>
            </w:tcBorders>
            <w:shd w:val="clear" w:color="auto" w:fill="auto"/>
          </w:tcPr>
          <w:p w14:paraId="639FEB2D" w14:textId="1C205487" w:rsidR="00214C35" w:rsidRPr="00A645AA" w:rsidRDefault="00214C35" w:rsidP="00505BF6">
            <w:pPr>
              <w:pStyle w:val="TableContents"/>
              <w:spacing w:after="46" w:line="240" w:lineRule="auto"/>
              <w:rPr>
                <w:sz w:val="20"/>
                <w:szCs w:val="20"/>
                <w:lang w:val="en-GB"/>
              </w:rPr>
            </w:pPr>
            <w:r>
              <w:rPr>
                <w:sz w:val="20"/>
                <w:szCs w:val="20"/>
                <w:lang w:val="en-GB"/>
              </w:rPr>
              <w:t>29.4 (7.1)</w:t>
            </w:r>
          </w:p>
        </w:tc>
        <w:tc>
          <w:tcPr>
            <w:tcW w:w="1273" w:type="dxa"/>
            <w:tcBorders>
              <w:top w:val="single" w:sz="2" w:space="0" w:color="000001"/>
              <w:left w:val="single" w:sz="2" w:space="0" w:color="000001"/>
              <w:bottom w:val="single" w:sz="2" w:space="0" w:color="000001"/>
            </w:tcBorders>
          </w:tcPr>
          <w:p w14:paraId="090E0DBE" w14:textId="40087D2D" w:rsidR="00214C35" w:rsidRPr="00A645AA" w:rsidRDefault="00214C35" w:rsidP="00505BF6">
            <w:pPr>
              <w:pStyle w:val="TableContents"/>
              <w:spacing w:after="46" w:line="240" w:lineRule="auto"/>
              <w:rPr>
                <w:sz w:val="20"/>
                <w:szCs w:val="20"/>
                <w:lang w:val="en-GB"/>
              </w:rPr>
            </w:pPr>
            <w:r>
              <w:rPr>
                <w:sz w:val="20"/>
                <w:szCs w:val="20"/>
                <w:lang w:val="en-GB"/>
              </w:rPr>
              <w:t>90.32</w:t>
            </w:r>
          </w:p>
        </w:tc>
        <w:tc>
          <w:tcPr>
            <w:tcW w:w="1176" w:type="dxa"/>
            <w:tcBorders>
              <w:top w:val="single" w:sz="2" w:space="0" w:color="000001"/>
              <w:left w:val="single" w:sz="2" w:space="0" w:color="000001"/>
              <w:bottom w:val="single" w:sz="2" w:space="0" w:color="000001"/>
            </w:tcBorders>
          </w:tcPr>
          <w:p w14:paraId="7B31F72E" w14:textId="349CB532" w:rsidR="00214C35" w:rsidRDefault="00214C35" w:rsidP="00505BF6">
            <w:pPr>
              <w:pStyle w:val="TableContents"/>
              <w:spacing w:after="46" w:line="240" w:lineRule="auto"/>
              <w:rPr>
                <w:sz w:val="20"/>
                <w:szCs w:val="20"/>
                <w:lang w:val="en-GB"/>
              </w:rPr>
            </w:pPr>
            <w:r>
              <w:rPr>
                <w:sz w:val="20"/>
                <w:szCs w:val="20"/>
                <w:lang w:val="en-GB"/>
              </w:rPr>
              <w:t>9.2 (7.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6E492A7" w14:textId="5EF8D5E0" w:rsidR="00214C35" w:rsidRPr="00A645AA" w:rsidRDefault="00214C35" w:rsidP="00505BF6">
            <w:pPr>
              <w:pStyle w:val="TableContents"/>
              <w:spacing w:after="46" w:line="240" w:lineRule="auto"/>
              <w:rPr>
                <w:sz w:val="20"/>
                <w:szCs w:val="20"/>
                <w:lang w:val="en-GB"/>
              </w:rPr>
            </w:pPr>
            <w:r>
              <w:rPr>
                <w:sz w:val="20"/>
                <w:szCs w:val="20"/>
                <w:lang w:val="en-GB"/>
              </w:rPr>
              <w:t>43.6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9DADCB8" w14:textId="0F7CB100" w:rsidR="00214C35" w:rsidRDefault="00214C35" w:rsidP="00505BF6">
            <w:pPr>
              <w:pStyle w:val="TableContents"/>
              <w:spacing w:after="46" w:line="240" w:lineRule="auto"/>
              <w:rPr>
                <w:sz w:val="20"/>
                <w:szCs w:val="20"/>
                <w:lang w:val="en-GB"/>
              </w:rPr>
            </w:pPr>
            <w:r>
              <w:rPr>
                <w:sz w:val="20"/>
                <w:szCs w:val="20"/>
                <w:lang w:val="en-GB"/>
              </w:rPr>
              <w:t>10.1 (2.7)</w:t>
            </w:r>
          </w:p>
        </w:tc>
        <w:tc>
          <w:tcPr>
            <w:tcW w:w="1148" w:type="dxa"/>
            <w:tcBorders>
              <w:top w:val="single" w:sz="2" w:space="0" w:color="000001"/>
              <w:left w:val="single" w:sz="2" w:space="0" w:color="000001"/>
              <w:bottom w:val="single" w:sz="2" w:space="0" w:color="000001"/>
              <w:right w:val="single" w:sz="2" w:space="0" w:color="000001"/>
            </w:tcBorders>
          </w:tcPr>
          <w:p w14:paraId="6C5266B1" w14:textId="7A68FDBE" w:rsidR="00214C35" w:rsidRDefault="00214C35" w:rsidP="00505BF6">
            <w:pPr>
              <w:pStyle w:val="TableContents"/>
              <w:spacing w:after="46" w:line="240" w:lineRule="auto"/>
              <w:rPr>
                <w:sz w:val="20"/>
                <w:szCs w:val="20"/>
                <w:lang w:val="en-GB"/>
              </w:rPr>
            </w:pPr>
            <w:r>
              <w:rPr>
                <w:sz w:val="20"/>
                <w:szCs w:val="20"/>
                <w:lang w:val="en-GB"/>
              </w:rPr>
              <w:t>11.8 (4.2)</w:t>
            </w:r>
          </w:p>
        </w:tc>
        <w:tc>
          <w:tcPr>
            <w:tcW w:w="1175" w:type="dxa"/>
            <w:tcBorders>
              <w:top w:val="single" w:sz="2" w:space="0" w:color="000001"/>
              <w:left w:val="single" w:sz="2" w:space="0" w:color="000001"/>
              <w:bottom w:val="single" w:sz="2" w:space="0" w:color="000001"/>
              <w:right w:val="single" w:sz="2" w:space="0" w:color="000001"/>
            </w:tcBorders>
          </w:tcPr>
          <w:p w14:paraId="303A8B10" w14:textId="60552875" w:rsidR="00214C35" w:rsidRDefault="00214C35" w:rsidP="00505BF6">
            <w:pPr>
              <w:pStyle w:val="TableContents"/>
              <w:spacing w:after="46" w:line="240" w:lineRule="auto"/>
              <w:rPr>
                <w:sz w:val="20"/>
                <w:szCs w:val="20"/>
                <w:lang w:val="en-GB"/>
              </w:rPr>
            </w:pPr>
            <w:r>
              <w:rPr>
                <w:sz w:val="20"/>
                <w:szCs w:val="20"/>
                <w:lang w:val="en-GB"/>
              </w:rPr>
              <w:t>21.7 (3.4)</w:t>
            </w:r>
          </w:p>
        </w:tc>
        <w:tc>
          <w:tcPr>
            <w:tcW w:w="1092" w:type="dxa"/>
            <w:tcBorders>
              <w:top w:val="single" w:sz="2" w:space="0" w:color="000001"/>
              <w:left w:val="single" w:sz="2" w:space="0" w:color="000001"/>
              <w:bottom w:val="single" w:sz="2" w:space="0" w:color="000001"/>
            </w:tcBorders>
            <w:shd w:val="clear" w:color="auto" w:fill="auto"/>
          </w:tcPr>
          <w:p w14:paraId="50F5BAE8" w14:textId="03279DD8" w:rsidR="00214C35" w:rsidRPr="00A645AA" w:rsidRDefault="00214C35" w:rsidP="00505BF6">
            <w:pPr>
              <w:pStyle w:val="TableContents"/>
              <w:spacing w:after="46" w:line="240" w:lineRule="auto"/>
              <w:rPr>
                <w:sz w:val="20"/>
                <w:szCs w:val="20"/>
                <w:lang w:val="en-GB"/>
              </w:rPr>
            </w:pPr>
            <w:r>
              <w:rPr>
                <w:sz w:val="20"/>
                <w:szCs w:val="20"/>
                <w:lang w:val="en-GB"/>
              </w:rPr>
              <w:t>31 (90.32)</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E1024CD" w14:textId="0175FC89" w:rsidR="00214C35" w:rsidRPr="00A645AA" w:rsidRDefault="00214C35" w:rsidP="00505BF6">
            <w:pPr>
              <w:pStyle w:val="TableContents"/>
              <w:spacing w:after="46" w:line="240" w:lineRule="auto"/>
              <w:rPr>
                <w:sz w:val="20"/>
                <w:szCs w:val="20"/>
                <w:lang w:val="en-GB"/>
              </w:rPr>
            </w:pPr>
            <w:r>
              <w:rPr>
                <w:sz w:val="20"/>
                <w:szCs w:val="20"/>
                <w:lang w:val="en-GB"/>
              </w:rPr>
              <w:t>31.3 (6.5)</w:t>
            </w:r>
          </w:p>
        </w:tc>
      </w:tr>
      <w:tr w:rsidR="00505BF6" w:rsidRPr="00217402" w14:paraId="5EACA591"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659D033" w14:textId="57CF1BCE"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jpsychires.2007.02.009","ISSN":"00223956","abstract":"Objective: Patients with schizophrenia are characterized by emotional symptoms such as flattened affect which are accompanied by cerebral dysfunctions. This study aimed at determining changes of mood-related neural correlates under standardized pharmacological therapy in first-episode schizophrenia. Method: Using fMRI in a longitudinal approach, 10 first-episode schizophrenia patients (6 males) and 10 healthy subjects (same education, gender and age) were investigated during sad and happy mood induction using facial expressions. Reassessments were carried out following 6 months of standardized antipsychotic treatment. Data analysis focussed on therapy-related changes in cerebral activation and on stable, therapy-independent group differences. Results: According to self ratings, mood induction was successfull in both groups and did not reveal time-dependent changes. Patients revealed stable hypoactivations in core brain regions of emotional processing like the anterior cingulate cortex, orbitofrontal and temporal areas as well as the hippocampus. Therapy-related signal increases in pre- and postcentral, inferior temporal and frontal areas were restricted to sadness. Discussion: Stable dysfunctions which are unaffected by therapy and symptom improvement were found in cortico-limbic regions crucially involved in emotion processing. They presumably reflect patients' difficulties in emotion regulation and emotional memory processes. However, therapy-related activation changes were also observed and demonstrate efficacy of antipsychotic therapy on improving emotion functionality. They may represent an increased usage of autobiographic emotional memories and an improved strategy to experience an emotion by mirroring someone else's emotions. © 2007 Elsevier Ltd. All rights reserved.","author":[{"dropping-particle":"","family":"Reske","given":"Martina","non-dropping-particle":"","parse-names":false,"suffix":""},{"dropping-particle":"","family":"Kellermann","given":"Thilo","non-dropping-particle":"","parse-names":false,"suffix":""},{"dropping-particle":"","family":"Habel","given":"Ute","non-dropping-particle":"","parse-names":false,"suffix":""},{"dropping-particle":"","family":"Jon Shah","given":"N.","non-dropping-particle":"","parse-names":false,"suffix":""},{"dropping-particle":"","family":"Backes","given":"Volker","non-dropping-particle":"","parse-names":false,"suffix":""},{"dropping-particle":"","family":"Wilmsdorff","given":"Martina","non-dropping-particle":"von","parse-names":false,"suffix":""},{"dropping-particle":"","family":"Stöcker","given":"Tony","non-dropping-particle":"","parse-names":false,"suffix":""},{"dropping-particle":"","family":"Gaebel","given":"Wolfgang","non-dropping-particle":"","parse-names":false,"suffix":""},{"dropping-particle":"","family":"Schneider","given":"Frank","non-dropping-particle":"","parse-names":false,"suffix":""}],"container-title":"Journal of Psychiatric Research","id":"ITEM-1","issue":"11","issued":{"date-parts":[["2007","12","1"]]},"page":"918-927","publisher":"Pergamon","title":"Stability of emotional dysfunctions? A long-term fMRI study in first-episode schizophrenia","type":"article-journal","volume":"41"},"uris":["http://www.mendeley.com/documents/?uuid=eb4e5042-f41f-3381-8df9-7f940e1e11f7"]}],"mendeley":{"formattedCitation":"(Reske et al., 2007)","manualFormatting":"Reske et al., 2007","plainTextFormattedCitation":"(Reske et al., 2007)","previouslyFormattedCitation":"(Reske et al., 2007)"},"properties":{"noteIndex":0},"schema":"https://github.com/citation-style-language/schema/raw/master/csl-citation.json"}</w:instrText>
            </w:r>
            <w:r w:rsidRPr="00A645AA">
              <w:rPr>
                <w:sz w:val="20"/>
                <w:szCs w:val="20"/>
              </w:rPr>
              <w:fldChar w:fldCharType="separate"/>
            </w:r>
            <w:r w:rsidRPr="00A645AA">
              <w:rPr>
                <w:noProof/>
                <w:sz w:val="20"/>
                <w:szCs w:val="20"/>
              </w:rPr>
              <w:t>Reske et al., 2007</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AC1B660" w14:textId="3F0F7E09" w:rsidR="00505BF6" w:rsidRPr="00A645AA" w:rsidRDefault="00505BF6" w:rsidP="00505BF6">
            <w:pPr>
              <w:pStyle w:val="TableContents"/>
              <w:spacing w:after="46" w:line="240" w:lineRule="auto"/>
              <w:rPr>
                <w:sz w:val="20"/>
                <w:szCs w:val="20"/>
                <w:lang w:val="en-GB"/>
              </w:rPr>
            </w:pPr>
            <w:r w:rsidRPr="00A645AA">
              <w:rPr>
                <w:sz w:val="20"/>
                <w:szCs w:val="20"/>
                <w:lang w:val="en-GB"/>
              </w:rPr>
              <w:t>10 (60)</w:t>
            </w:r>
          </w:p>
        </w:tc>
        <w:tc>
          <w:tcPr>
            <w:tcW w:w="1162" w:type="dxa"/>
            <w:tcBorders>
              <w:top w:val="single" w:sz="2" w:space="0" w:color="000001"/>
              <w:left w:val="single" w:sz="2" w:space="0" w:color="000001"/>
              <w:bottom w:val="single" w:sz="2" w:space="0" w:color="000001"/>
            </w:tcBorders>
            <w:shd w:val="clear" w:color="auto" w:fill="auto"/>
          </w:tcPr>
          <w:p w14:paraId="247E6368"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7.4 (6.06)</w:t>
            </w:r>
          </w:p>
        </w:tc>
        <w:tc>
          <w:tcPr>
            <w:tcW w:w="1273" w:type="dxa"/>
            <w:tcBorders>
              <w:top w:val="single" w:sz="2" w:space="0" w:color="000001"/>
              <w:left w:val="single" w:sz="2" w:space="0" w:color="000001"/>
              <w:bottom w:val="single" w:sz="2" w:space="0" w:color="000001"/>
            </w:tcBorders>
          </w:tcPr>
          <w:p w14:paraId="447FD209" w14:textId="50F3340B"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6CDC4B32" w14:textId="4A0F5851"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FB86127" w14:textId="00BCFA55" w:rsidR="00505BF6" w:rsidRPr="00A645AA" w:rsidRDefault="00505BF6" w:rsidP="00505BF6">
            <w:pPr>
              <w:pStyle w:val="TableContents"/>
              <w:spacing w:after="46" w:line="240" w:lineRule="auto"/>
              <w:rPr>
                <w:sz w:val="20"/>
                <w:szCs w:val="20"/>
                <w:lang w:val="en-GB"/>
              </w:rPr>
            </w:pPr>
            <w:r w:rsidRPr="00A645AA">
              <w:rPr>
                <w:sz w:val="20"/>
                <w:szCs w:val="20"/>
                <w:lang w:val="en-GB"/>
              </w:rPr>
              <w:t>50.5 (9.41)</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F73DCDF" w14:textId="73CF5521" w:rsidR="00505BF6" w:rsidRPr="00A645AA" w:rsidRDefault="00505BF6" w:rsidP="00505BF6">
            <w:pPr>
              <w:pStyle w:val="TableContents"/>
              <w:spacing w:after="46" w:line="240" w:lineRule="auto"/>
              <w:rPr>
                <w:sz w:val="20"/>
                <w:szCs w:val="20"/>
                <w:lang w:val="en-GB"/>
              </w:rPr>
            </w:pPr>
            <w:r>
              <w:rPr>
                <w:sz w:val="20"/>
                <w:szCs w:val="20"/>
                <w:lang w:val="en-GB"/>
              </w:rPr>
              <w:t>8.9 (2.69)</w:t>
            </w:r>
          </w:p>
        </w:tc>
        <w:tc>
          <w:tcPr>
            <w:tcW w:w="1148" w:type="dxa"/>
            <w:tcBorders>
              <w:top w:val="single" w:sz="2" w:space="0" w:color="000001"/>
              <w:left w:val="single" w:sz="2" w:space="0" w:color="000001"/>
              <w:bottom w:val="single" w:sz="2" w:space="0" w:color="000001"/>
              <w:right w:val="single" w:sz="2" w:space="0" w:color="000001"/>
            </w:tcBorders>
          </w:tcPr>
          <w:p w14:paraId="72C24EC5" w14:textId="7D1AE087" w:rsidR="00505BF6" w:rsidRPr="00A645AA" w:rsidRDefault="00505BF6" w:rsidP="00505BF6">
            <w:pPr>
              <w:pStyle w:val="TableContents"/>
              <w:spacing w:after="46" w:line="240" w:lineRule="auto"/>
              <w:rPr>
                <w:sz w:val="20"/>
                <w:szCs w:val="20"/>
                <w:lang w:val="en-GB"/>
              </w:rPr>
            </w:pPr>
            <w:r>
              <w:rPr>
                <w:sz w:val="20"/>
                <w:szCs w:val="20"/>
                <w:lang w:val="en-GB"/>
              </w:rPr>
              <w:t>16.1 (3.45)</w:t>
            </w:r>
          </w:p>
        </w:tc>
        <w:tc>
          <w:tcPr>
            <w:tcW w:w="1175" w:type="dxa"/>
            <w:tcBorders>
              <w:top w:val="single" w:sz="2" w:space="0" w:color="000001"/>
              <w:left w:val="single" w:sz="2" w:space="0" w:color="000001"/>
              <w:bottom w:val="single" w:sz="2" w:space="0" w:color="000001"/>
              <w:right w:val="single" w:sz="2" w:space="0" w:color="000001"/>
            </w:tcBorders>
          </w:tcPr>
          <w:p w14:paraId="19D4F161" w14:textId="2EDD8A27" w:rsidR="00505BF6" w:rsidRPr="00A645AA" w:rsidRDefault="00505BF6" w:rsidP="00505BF6">
            <w:pPr>
              <w:pStyle w:val="TableContents"/>
              <w:spacing w:after="46" w:line="240" w:lineRule="auto"/>
              <w:rPr>
                <w:sz w:val="20"/>
                <w:szCs w:val="20"/>
                <w:lang w:val="en-GB"/>
              </w:rPr>
            </w:pPr>
            <w:r>
              <w:rPr>
                <w:sz w:val="20"/>
                <w:szCs w:val="20"/>
                <w:lang w:val="en-GB"/>
              </w:rPr>
              <w:t>25.5 (4.72)</w:t>
            </w:r>
          </w:p>
        </w:tc>
        <w:tc>
          <w:tcPr>
            <w:tcW w:w="1092" w:type="dxa"/>
            <w:tcBorders>
              <w:top w:val="single" w:sz="2" w:space="0" w:color="000001"/>
              <w:left w:val="single" w:sz="2" w:space="0" w:color="000001"/>
              <w:bottom w:val="single" w:sz="2" w:space="0" w:color="000001"/>
            </w:tcBorders>
            <w:shd w:val="clear" w:color="auto" w:fill="auto"/>
          </w:tcPr>
          <w:p w14:paraId="1AED50B3" w14:textId="23A20635" w:rsidR="00505BF6" w:rsidRPr="00A645AA" w:rsidRDefault="00505BF6" w:rsidP="00505BF6">
            <w:pPr>
              <w:pStyle w:val="TableContents"/>
              <w:spacing w:after="46" w:line="240" w:lineRule="auto"/>
              <w:rPr>
                <w:sz w:val="20"/>
                <w:szCs w:val="20"/>
                <w:lang w:val="en-GB"/>
              </w:rPr>
            </w:pPr>
            <w:r w:rsidRPr="00A645AA">
              <w:rPr>
                <w:sz w:val="20"/>
                <w:szCs w:val="20"/>
                <w:lang w:val="en-GB"/>
              </w:rPr>
              <w:t>10 (6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D3D95E8"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5.3 (8.71)</w:t>
            </w:r>
          </w:p>
        </w:tc>
      </w:tr>
      <w:tr w:rsidR="00A61C42" w:rsidRPr="00217402" w14:paraId="7ED9394F"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55BAC53C" w14:textId="6F8C4310" w:rsidR="00A61C42" w:rsidRDefault="00A61C42" w:rsidP="00505BF6">
            <w:pPr>
              <w:spacing w:after="46" w:line="240" w:lineRule="auto"/>
              <w:rPr>
                <w:sz w:val="20"/>
                <w:szCs w:val="20"/>
              </w:rPr>
            </w:pPr>
            <w:r>
              <w:rPr>
                <w:sz w:val="20"/>
                <w:szCs w:val="20"/>
              </w:rPr>
              <w:fldChar w:fldCharType="begin" w:fldLock="1"/>
            </w:r>
            <w:r w:rsidR="0036288E">
              <w:rPr>
                <w:sz w:val="20"/>
                <w:szCs w:val="20"/>
              </w:rPr>
              <w:instrText>ADDIN CSL_CITATION {"citationItems":[{"id":"ITEM-1","itemData":{"DOI":"10.1093/schbul/sbz075","ISSN":"05867614","abstract":"The relationship between transdiagnostic, dimensional, and categorical approaches to psychiatric nosology is under intense debate. To inform this discussion, we studied neural systems linked to reward anticipation across a range of disorders and behavioral dimensions. We assessed brain responses to reward expectancy in a large sample of 221 participants, including patients with schizophrenia (SZ; n = 27), bipolar disorder (BP; n = 28), major depressive disorder (MD; n = 31), autism spectrum disorder (ASD; n = 25), and healthy controls (n = 110). We also characterized all subjects with an extensive test battery from which a cognitive, affective, and social functioning factor was constructed. These factors were subsequently related to functional responses in the ventral striatum (vST) and neural networks linked to it. We found that blunted vST responses were present in SZ, BP, and ASD but not in MD. Activation within the vST predicted individual differences in affective, cognitive, and social functioning across diagnostic boundaries. Network alterations extended beyond the reward network to include regions implicated in executive control. We further confirmed the robustness of our results in various control analyses. Our findings suggest that altered brain responses during reward anticipation show transdiagnostic alterations that can be mapped onto dimensional measures of functioning. They also highlight the role of executive control of reward and salience signaling in the disorders we study and show the power of systems-level neuroscience to account for clinically relevant behaviors. © The Author(s) 2019. Published by Oxford University Press on behalf of the Maryland Psychiatric Research Center.","author":[{"dropping-particle":"","family":"Schwarz","given":"K","non-dropping-particle":"","parse-names":false,"suffix":""},{"dropping-particle":"","family":"Moessnang","given":"C","non-dropping-particle":"","parse-names":false,"suffix":""},{"dropping-particle":"","family":"Schweiger","given":"J I","non-dropping-particle":"","parse-names":false,"suffix":""},{"dropping-particle":"","family":"Baumeister","given":"S","non-dropping-particle":"","parse-names":false,"suffix":""},{"dropping-particle":"","family":"Plichta","given":"M M","non-dropping-particle":"","parse-names":false,"suffix":""},{"dropping-particle":"","family":"Brandeis","given":"D","non-dropping-particle":"","parse-names":false,"suffix":""},{"dropping-particle":"","family":"Banaschewski","given":"T","non-dropping-particle":"","parse-names":false,"suffix":""},{"dropping-particle":"","family":"Wackerhagen","given":"C","non-dropping-particle":"","parse-names":false,"suffix":""},{"dropping-particle":"","family":"Erk","given":"S","non-dropping-particle":"","parse-names":false,"suffix":""},{"dropping-particle":"","family":"Walter","given":"H","non-dropping-particle":"","parse-names":false,"suffix":""},{"dropping-particle":"","family":"Tost","given":"H","non-dropping-particle":"","parse-names":false,"suffix":""},{"dropping-particle":"","family":"Meyer-Lindenberg","given":"A","non-dropping-particle":"","parse-names":false,"suffix":""}],"container-title":"Schizophrenia Bulletin","id":"ITEM-1","issue":"3","issued":{"date-parts":[["2020"]]},"note":"cited By 2","page":"592-602","publisher":"Oxford University Press","title":"Transdiagnostic Prediction of Affective, Cognitive, and Social Function Through Brain Reward Anticipation in Schizophrenia, Bipolar Disorder, Major Depression, and Autism Spectrum Diagnoses","type":"article-journal","volume":"46"},"uris":["http://www.mendeley.com/documents/?uuid=6fe52757-204d-4472-bbd4-fe0824575727"]}],"mendeley":{"formattedCitation":"(Schwarz et al., 2020)","manualFormatting":"Schwarz et al., 2020","plainTextFormattedCitation":"(Schwarz et al., 2020)","previouslyFormattedCitation":"(Schwarz et al., 2020)"},"properties":{"noteIndex":0},"schema":"https://github.com/citation-style-language/schema/raw/master/csl-citation.json"}</w:instrText>
            </w:r>
            <w:r>
              <w:rPr>
                <w:sz w:val="20"/>
                <w:szCs w:val="20"/>
              </w:rPr>
              <w:fldChar w:fldCharType="separate"/>
            </w:r>
            <w:r w:rsidRPr="00A61C42">
              <w:rPr>
                <w:noProof/>
                <w:sz w:val="20"/>
                <w:szCs w:val="20"/>
              </w:rPr>
              <w:t>Schwarz et al., 2020</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792D71C6" w14:textId="70C2C080" w:rsidR="00A61C42" w:rsidRDefault="00A61C42" w:rsidP="00505BF6">
            <w:pPr>
              <w:pStyle w:val="TableContents"/>
              <w:spacing w:after="46" w:line="240" w:lineRule="auto"/>
              <w:rPr>
                <w:sz w:val="20"/>
                <w:szCs w:val="20"/>
                <w:lang w:val="en-GB"/>
              </w:rPr>
            </w:pPr>
            <w:r>
              <w:rPr>
                <w:sz w:val="20"/>
                <w:szCs w:val="20"/>
                <w:lang w:val="en-GB"/>
              </w:rPr>
              <w:t>27 (66.67)</w:t>
            </w:r>
          </w:p>
        </w:tc>
        <w:tc>
          <w:tcPr>
            <w:tcW w:w="1162" w:type="dxa"/>
            <w:tcBorders>
              <w:top w:val="single" w:sz="2" w:space="0" w:color="000001"/>
              <w:left w:val="single" w:sz="2" w:space="0" w:color="000001"/>
              <w:bottom w:val="single" w:sz="2" w:space="0" w:color="000001"/>
            </w:tcBorders>
            <w:shd w:val="clear" w:color="auto" w:fill="auto"/>
          </w:tcPr>
          <w:p w14:paraId="5F72B71B" w14:textId="1C36ABB5" w:rsidR="00A61C42" w:rsidRDefault="00A61C42" w:rsidP="00505BF6">
            <w:pPr>
              <w:pStyle w:val="TableContents"/>
              <w:spacing w:after="46" w:line="240" w:lineRule="auto"/>
              <w:rPr>
                <w:sz w:val="20"/>
                <w:szCs w:val="20"/>
                <w:lang w:val="en-GB"/>
              </w:rPr>
            </w:pPr>
            <w:r>
              <w:rPr>
                <w:sz w:val="20"/>
                <w:szCs w:val="20"/>
                <w:lang w:val="en-GB"/>
              </w:rPr>
              <w:t>32.4 (10.4)</w:t>
            </w:r>
          </w:p>
        </w:tc>
        <w:tc>
          <w:tcPr>
            <w:tcW w:w="1273" w:type="dxa"/>
            <w:tcBorders>
              <w:top w:val="single" w:sz="2" w:space="0" w:color="000001"/>
              <w:left w:val="single" w:sz="2" w:space="0" w:color="000001"/>
              <w:bottom w:val="single" w:sz="2" w:space="0" w:color="000001"/>
            </w:tcBorders>
          </w:tcPr>
          <w:p w14:paraId="4EE78284" w14:textId="7C0FFBD3" w:rsidR="00A61C42" w:rsidRDefault="00A61C42" w:rsidP="00505BF6">
            <w:pPr>
              <w:pStyle w:val="TableContents"/>
              <w:spacing w:after="46" w:line="240" w:lineRule="auto"/>
              <w:rPr>
                <w:sz w:val="20"/>
                <w:szCs w:val="20"/>
                <w:lang w:val="en-GB"/>
              </w:rPr>
            </w:pPr>
            <w:r>
              <w:rPr>
                <w:sz w:val="20"/>
                <w:szCs w:val="20"/>
                <w:lang w:val="en-GB"/>
              </w:rPr>
              <w:t>NA</w:t>
            </w:r>
          </w:p>
        </w:tc>
        <w:tc>
          <w:tcPr>
            <w:tcW w:w="1176" w:type="dxa"/>
            <w:tcBorders>
              <w:top w:val="single" w:sz="2" w:space="0" w:color="000001"/>
              <w:left w:val="single" w:sz="2" w:space="0" w:color="000001"/>
              <w:bottom w:val="single" w:sz="2" w:space="0" w:color="000001"/>
            </w:tcBorders>
          </w:tcPr>
          <w:p w14:paraId="2286D786" w14:textId="11B83312" w:rsidR="00A61C42" w:rsidRDefault="00A61C42"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A06F3CB" w14:textId="2934DCB8" w:rsidR="00A61C42" w:rsidRDefault="00A61C42" w:rsidP="00505BF6">
            <w:pPr>
              <w:pStyle w:val="TableContents"/>
              <w:spacing w:after="46" w:line="240" w:lineRule="auto"/>
              <w:rPr>
                <w:sz w:val="20"/>
                <w:szCs w:val="20"/>
                <w:lang w:val="en-GB"/>
              </w:rPr>
            </w:pPr>
            <w:r>
              <w:rPr>
                <w:sz w:val="20"/>
                <w:szCs w:val="20"/>
                <w:lang w:val="en-GB"/>
              </w:rPr>
              <w:t>54.6 (16.5)</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7C36A7E" w14:textId="7ABD266B" w:rsidR="00A61C42" w:rsidRDefault="00A61C42"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4ED94302" w14:textId="22B937AF" w:rsidR="00A61C42" w:rsidRDefault="00A61C42"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7FEC7864" w14:textId="4CAC86C3" w:rsidR="00A61C42" w:rsidRDefault="00A61C42"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2DD39E46" w14:textId="6790286C" w:rsidR="00A61C42" w:rsidRDefault="00A61C42" w:rsidP="00505BF6">
            <w:pPr>
              <w:pStyle w:val="TableContents"/>
              <w:spacing w:after="46" w:line="240" w:lineRule="auto"/>
              <w:rPr>
                <w:sz w:val="20"/>
                <w:szCs w:val="20"/>
                <w:lang w:val="en-GB"/>
              </w:rPr>
            </w:pPr>
            <w:r>
              <w:rPr>
                <w:sz w:val="20"/>
                <w:szCs w:val="20"/>
                <w:lang w:val="en-GB"/>
              </w:rPr>
              <w:t>110 (49.09)</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2A6BA658" w14:textId="334E9E31" w:rsidR="00A61C42" w:rsidRDefault="00A61C42" w:rsidP="00505BF6">
            <w:pPr>
              <w:pStyle w:val="TableContents"/>
              <w:spacing w:after="46" w:line="240" w:lineRule="auto"/>
              <w:rPr>
                <w:sz w:val="20"/>
                <w:szCs w:val="20"/>
                <w:lang w:val="en-GB"/>
              </w:rPr>
            </w:pPr>
            <w:r>
              <w:rPr>
                <w:sz w:val="20"/>
                <w:szCs w:val="20"/>
                <w:lang w:val="en-GB"/>
              </w:rPr>
              <w:t>30.4 (10.3)</w:t>
            </w:r>
          </w:p>
        </w:tc>
      </w:tr>
      <w:tr w:rsidR="00043AE6" w:rsidRPr="00217402" w14:paraId="572C4D75"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509647EA" w14:textId="2A9A3CD8" w:rsidR="00043AE6" w:rsidRPr="00A645AA" w:rsidRDefault="00043AE6" w:rsidP="00505BF6">
            <w:pPr>
              <w:spacing w:after="46" w:line="240" w:lineRule="auto"/>
              <w:rPr>
                <w:sz w:val="20"/>
                <w:szCs w:val="20"/>
              </w:rPr>
            </w:pPr>
            <w:r>
              <w:rPr>
                <w:sz w:val="20"/>
                <w:szCs w:val="20"/>
              </w:rPr>
              <w:fldChar w:fldCharType="begin" w:fldLock="1"/>
            </w:r>
            <w:r>
              <w:rPr>
                <w:sz w:val="20"/>
                <w:szCs w:val="20"/>
              </w:rPr>
              <w:instrText>ADDIN CSL_CITATION {"citationItems":[{"id":"ITEM-1","itemData":{"DOI":"10.1038/npp.2015.370","ISSN":"1740634X","PMID":"26708106","abstract":"Alterations in reward processes may underlie motivational and anhedonic symptoms in depression and schizophrenia. However it remains unclear whether these alterations are disorder-specific or shared, and whether they clearly relate to symptom generation or not. We studied brain responses to unexpected rewards during a simulated slot-machine game in 24 patients with depression, 21 patients with schizophrenia, and 21 healthy controls using functional magnetic resonance imaging. We investigated relationships between brain activation, task-related motivation, and questionnaire rated anhedonia. There was reduced activation in the orbitofrontal cortex, ventral striatum, inferior temporal gyrus, and occipital cortex in both depression and schizophrenia in comparison with healthy participants during receipt of unexpected reward. In the medial prefrontal cortex both patient groups showed reduced activation, with activation significantly more abnormal in schizophrenia than depression. Anterior cingulate and medial frontal cortical activation predicted task-related motivation, which in turn predicted anhedonia severity in schizophrenia. Our findings provide evidence for overlapping hypofunction in ventral striatal and orbitofrontal regions in depression and schizophrenia during unexpected reward receipt, and for a relationship between unexpected reward processing in the medial prefrontal cortex and the generation of motivational states.","author":[{"dropping-particle":"","family":"Segarra","given":"Nuria","non-dropping-particle":"","parse-names":false,"suffix":""},{"dropping-particle":"","family":"Metastasio","given":"Antonio","non-dropping-particle":"","parse-names":false,"suffix":""},{"dropping-particle":"","family":"Ziauddeen","given":"Hisham","non-dropping-particle":"","parse-names":false,"suffix":""},{"dropping-particle":"","family":"Spencer","given":"Jennifer","non-dropping-particle":"","parse-names":false,"suffix":""},{"dropping-particle":"","family":"Reinders","given":"Niels R.","non-dropping-particle":"","parse-names":false,"suffix":""},{"dropping-particle":"","family":"Dudas","given":"Robert B.","non-dropping-particle":"","parse-names":false,"suffix":""},{"dropping-particle":"","family":"Arrondo","given":"Gonzalo","non-dropping-particle":"","parse-names":false,"suffix":""},{"dropping-particle":"","family":"Robbins","given":"Trevor W.","non-dropping-particle":"","parse-names":false,"suffix":""},{"dropping-particle":"","family":"Clark","given":"Luke","non-dropping-particle":"","parse-names":false,"suffix":""},{"dropping-particle":"","family":"Fletcher","given":"Paul C.","non-dropping-particle":"","parse-names":false,"suffix":""},{"dropping-particle":"","family":"Murray","given":"Graham K.","non-dropping-particle":"","parse-names":false,"suffix":""}],"container-title":"Neuropsychopharmacology","id":"ITEM-1","issue":"8","issued":{"date-parts":[["2016","7","1"]]},"page":"2001-2010","publisher":"Nature Publishing Group","title":"Abnormal Frontostriatal Activity During Unexpected Reward Receipt in Depression and Schizophrenia: Relationship to Anhedonia","type":"article-journal","volume":"41"},"uris":["http://www.mendeley.com/documents/?uuid=14696e87-feed-356c-9ad0-08ccb7ffbce9"]}],"mendeley":{"formattedCitation":"(Segarra et al., 2016)","manualFormatting":"Segarra et al., 2016","plainTextFormattedCitation":"(Segarra et al., 2016)","previouslyFormattedCitation":"(Segarra et al., 2016)"},"properties":{"noteIndex":0},"schema":"https://github.com/citation-style-language/schema/raw/master/csl-citation.json"}</w:instrText>
            </w:r>
            <w:r>
              <w:rPr>
                <w:sz w:val="20"/>
                <w:szCs w:val="20"/>
              </w:rPr>
              <w:fldChar w:fldCharType="separate"/>
            </w:r>
            <w:r w:rsidRPr="00043AE6">
              <w:rPr>
                <w:noProof/>
                <w:sz w:val="20"/>
                <w:szCs w:val="20"/>
              </w:rPr>
              <w:t>Segarra et al., 201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051B134" w14:textId="353EEFD7" w:rsidR="00043AE6" w:rsidRPr="00A645AA" w:rsidRDefault="00043AE6" w:rsidP="00505BF6">
            <w:pPr>
              <w:pStyle w:val="TableContents"/>
              <w:spacing w:after="46" w:line="240" w:lineRule="auto"/>
              <w:rPr>
                <w:sz w:val="20"/>
                <w:szCs w:val="20"/>
                <w:lang w:val="en-GB"/>
              </w:rPr>
            </w:pPr>
            <w:r>
              <w:rPr>
                <w:sz w:val="20"/>
                <w:szCs w:val="20"/>
                <w:lang w:val="en-GB"/>
              </w:rPr>
              <w:t>21 (85.71)</w:t>
            </w:r>
          </w:p>
        </w:tc>
        <w:tc>
          <w:tcPr>
            <w:tcW w:w="1162" w:type="dxa"/>
            <w:tcBorders>
              <w:top w:val="single" w:sz="2" w:space="0" w:color="000001"/>
              <w:left w:val="single" w:sz="2" w:space="0" w:color="000001"/>
              <w:bottom w:val="single" w:sz="2" w:space="0" w:color="000001"/>
            </w:tcBorders>
            <w:shd w:val="clear" w:color="auto" w:fill="auto"/>
          </w:tcPr>
          <w:p w14:paraId="4907DF86" w14:textId="3726CC25" w:rsidR="00043AE6" w:rsidRPr="00A645AA" w:rsidRDefault="00043AE6" w:rsidP="00505BF6">
            <w:pPr>
              <w:pStyle w:val="TableContents"/>
              <w:spacing w:after="46" w:line="240" w:lineRule="auto"/>
              <w:rPr>
                <w:sz w:val="20"/>
                <w:szCs w:val="20"/>
                <w:lang w:val="en-GB"/>
              </w:rPr>
            </w:pPr>
            <w:r>
              <w:rPr>
                <w:sz w:val="20"/>
                <w:szCs w:val="20"/>
                <w:lang w:val="en-GB"/>
              </w:rPr>
              <w:t>32.24 (7.44)</w:t>
            </w:r>
          </w:p>
        </w:tc>
        <w:tc>
          <w:tcPr>
            <w:tcW w:w="1273" w:type="dxa"/>
            <w:tcBorders>
              <w:top w:val="single" w:sz="2" w:space="0" w:color="000001"/>
              <w:left w:val="single" w:sz="2" w:space="0" w:color="000001"/>
              <w:bottom w:val="single" w:sz="2" w:space="0" w:color="000001"/>
            </w:tcBorders>
          </w:tcPr>
          <w:p w14:paraId="4E16E408" w14:textId="795B06C7" w:rsidR="00043AE6" w:rsidRPr="00A645AA" w:rsidRDefault="00043AE6"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5F36E444" w14:textId="4C4C8809" w:rsidR="00043AE6" w:rsidRDefault="00043AE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7DFEAFB" w14:textId="6D471BF3" w:rsidR="00043AE6" w:rsidRPr="00A645AA" w:rsidRDefault="00043AE6"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44676B3" w14:textId="426C9730" w:rsidR="00043AE6" w:rsidRDefault="00043AE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5E4490DC" w14:textId="654C3425" w:rsidR="00043AE6" w:rsidRDefault="00043AE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07762DFA" w14:textId="47D9C8D4" w:rsidR="00043AE6" w:rsidRDefault="00043AE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5BCE926E" w14:textId="5D6099CD" w:rsidR="00043AE6" w:rsidRPr="00A645AA" w:rsidRDefault="00043AE6" w:rsidP="00505BF6">
            <w:pPr>
              <w:pStyle w:val="TableContents"/>
              <w:spacing w:after="46" w:line="240" w:lineRule="auto"/>
              <w:rPr>
                <w:sz w:val="20"/>
                <w:szCs w:val="20"/>
                <w:lang w:val="en-GB"/>
              </w:rPr>
            </w:pPr>
            <w:r>
              <w:rPr>
                <w:sz w:val="20"/>
                <w:szCs w:val="20"/>
                <w:lang w:val="en-GB"/>
              </w:rPr>
              <w:t>21 (80.9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1ED47229" w14:textId="73D8D394" w:rsidR="00043AE6" w:rsidRPr="00A645AA" w:rsidRDefault="00043AE6" w:rsidP="00505BF6">
            <w:pPr>
              <w:pStyle w:val="TableContents"/>
              <w:spacing w:after="46" w:line="240" w:lineRule="auto"/>
              <w:rPr>
                <w:sz w:val="20"/>
                <w:szCs w:val="20"/>
                <w:lang w:val="en-GB"/>
              </w:rPr>
            </w:pPr>
            <w:r>
              <w:rPr>
                <w:sz w:val="20"/>
                <w:szCs w:val="20"/>
                <w:lang w:val="en-GB"/>
              </w:rPr>
              <w:t>34.33 (10.11)</w:t>
            </w:r>
          </w:p>
        </w:tc>
      </w:tr>
      <w:tr w:rsidR="00043AE6" w:rsidRPr="00217402" w14:paraId="1DD6A59D"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4A81318" w14:textId="219F3B6C" w:rsidR="00043AE6" w:rsidRPr="00A645AA" w:rsidRDefault="00043AE6" w:rsidP="00505BF6">
            <w:pPr>
              <w:spacing w:after="46" w:line="240" w:lineRule="auto"/>
              <w:rPr>
                <w:sz w:val="20"/>
                <w:szCs w:val="20"/>
              </w:rPr>
            </w:pPr>
            <w:r>
              <w:rPr>
                <w:sz w:val="20"/>
                <w:szCs w:val="20"/>
              </w:rPr>
              <w:lastRenderedPageBreak/>
              <w:fldChar w:fldCharType="begin" w:fldLock="1"/>
            </w:r>
            <w:r>
              <w:rPr>
                <w:sz w:val="20"/>
                <w:szCs w:val="20"/>
              </w:rPr>
              <w:instrText>ADDIN CSL_CITATION {"citationItems":[{"id":"ITEM-1","itemData":{"DOI":"10.1016/j.schres.2012.03.016","ISSN":"09209964","PMID":"22480958","abstract":"Self-awareness (SA) is one of the core domains of higher cortical functions and is frequently compromised in schizophrenia. Deficits in SA have been associated with functional and psychosocial impairment in this patient population. However, despite its clinical significance, only a few studies have examined the neural substrates of self-referential processing in schizophrenia. The aim of this study was to assess self-awareness in schizophrenia using a functional magnetic resonance imaging (fMRI) paradigm designed to elicit judgments of self-reference in a simulated social context. While scanned, volunteers looked at visually-displayed sentences that had the volunteer's own first name (self-directed sentence-stimulus) or an unknown other person's first name (other-directed sentence stimulus) as the grammatical subject of the sentence. The volunteers were asked to discern whether each sentence-stimulus was about the volunteer personally (during a self-referential cue epoch) or asked whether each statement was about someone else (during an other-referential cue epoch). We predicted that individuals with schizophrenia would demonstrate altered functional activation to self- and other-directed sentence-stimuli as compared to controls. Fifteen controls and seventeen schizophrenia volunteers completed clinical assessments and SA fMRI task on a 3T Philips 3.0. T Achieva system. The results showed significantly greater activation in schizophrenia compared to controls for cortical midline structures in response to self- vs. other-directed sentence-stimuli. These findings support results from earlier studies and demonstrate selective alteration in the activation of cortical midline structures associated with evaluations of self-reference in schizophrenia as compared to controls. © 2012 Elsevier B.V.","author":[{"dropping-particle":"","family":"Shad","given":"Mujeeb U.","non-dropping-particle":"","parse-names":false,"suffix":""},{"dropping-particle":"","family":"Keshavan","given":"Matcheri S.","non-dropping-particle":"","parse-names":false,"suffix":""},{"dropping-particle":"","family":"Steinberg","given":"Joel L.","non-dropping-particle":"","parse-names":false,"suffix":""},{"dropping-particle":"","family":"Mihalakos","given":"Perry","non-dropping-particle":"","parse-names":false,"suffix":""},{"dropping-particle":"","family":"Thomas","given":"Binu P.","non-dropping-particle":"","parse-names":false,"suffix":""},{"dropping-particle":"","family":"Motes","given":"Michael A.","non-dropping-particle":"","parse-names":false,"suffix":""},{"dropping-particle":"","family":"Soares","given":"Jair C.","non-dropping-particle":"","parse-names":false,"suffix":""},{"dropping-particle":"","family":"Tamminga","given":"Carol A.","non-dropping-particle":"","parse-names":false,"suffix":""}],"container-title":"Schizophrenia Research","id":"ITEM-1","issue":"2-3","issued":{"date-parts":[["2012","7"]]},"page":"113-119","publisher":"NIH Public Access","title":"Neurobiology of self-awareness in schizophrenia: An fMRI study","type":"article-journal","volume":"138"},"uris":["http://www.mendeley.com/documents/?uuid=90957048-2c24-3d97-bdbd-97cdfbd30d7d"]}],"mendeley":{"formattedCitation":"(Shad et al., 2012)","manualFormatting":"Shad et al., 2012","plainTextFormattedCitation":"(Shad et al., 2012)","previouslyFormattedCitation":"(Shad et al., 2012)"},"properties":{"noteIndex":0},"schema":"https://github.com/citation-style-language/schema/raw/master/csl-citation.json"}</w:instrText>
            </w:r>
            <w:r>
              <w:rPr>
                <w:sz w:val="20"/>
                <w:szCs w:val="20"/>
              </w:rPr>
              <w:fldChar w:fldCharType="separate"/>
            </w:r>
            <w:r w:rsidRPr="00043AE6">
              <w:rPr>
                <w:noProof/>
                <w:sz w:val="20"/>
                <w:szCs w:val="20"/>
              </w:rPr>
              <w:t>Shad et al., 2012</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EF1683F" w14:textId="40AE0D23" w:rsidR="00043AE6" w:rsidRPr="00A645AA" w:rsidRDefault="00043AE6" w:rsidP="00505BF6">
            <w:pPr>
              <w:pStyle w:val="TableContents"/>
              <w:spacing w:after="46" w:line="240" w:lineRule="auto"/>
              <w:rPr>
                <w:sz w:val="20"/>
                <w:szCs w:val="20"/>
                <w:lang w:val="en-GB"/>
              </w:rPr>
            </w:pPr>
            <w:r>
              <w:rPr>
                <w:sz w:val="20"/>
                <w:szCs w:val="20"/>
                <w:lang w:val="en-GB"/>
              </w:rPr>
              <w:t>17 (82.35)</w:t>
            </w:r>
          </w:p>
        </w:tc>
        <w:tc>
          <w:tcPr>
            <w:tcW w:w="1162" w:type="dxa"/>
            <w:tcBorders>
              <w:top w:val="single" w:sz="2" w:space="0" w:color="000001"/>
              <w:left w:val="single" w:sz="2" w:space="0" w:color="000001"/>
              <w:bottom w:val="single" w:sz="2" w:space="0" w:color="000001"/>
            </w:tcBorders>
            <w:shd w:val="clear" w:color="auto" w:fill="auto"/>
          </w:tcPr>
          <w:p w14:paraId="2E38FB46" w14:textId="3FDC863A" w:rsidR="00043AE6" w:rsidRPr="00A645AA" w:rsidRDefault="00043AE6" w:rsidP="00505BF6">
            <w:pPr>
              <w:pStyle w:val="TableContents"/>
              <w:spacing w:after="46" w:line="240" w:lineRule="auto"/>
              <w:rPr>
                <w:sz w:val="20"/>
                <w:szCs w:val="20"/>
                <w:lang w:val="en-GB"/>
              </w:rPr>
            </w:pPr>
            <w:r>
              <w:rPr>
                <w:sz w:val="20"/>
                <w:szCs w:val="20"/>
                <w:lang w:val="en-GB"/>
              </w:rPr>
              <w:t>40 (10.3)</w:t>
            </w:r>
          </w:p>
        </w:tc>
        <w:tc>
          <w:tcPr>
            <w:tcW w:w="1273" w:type="dxa"/>
            <w:tcBorders>
              <w:top w:val="single" w:sz="2" w:space="0" w:color="000001"/>
              <w:left w:val="single" w:sz="2" w:space="0" w:color="000001"/>
              <w:bottom w:val="single" w:sz="2" w:space="0" w:color="000001"/>
            </w:tcBorders>
          </w:tcPr>
          <w:p w14:paraId="5B0C83B8" w14:textId="0FAC4A2D" w:rsidR="00043AE6" w:rsidRPr="00A645AA" w:rsidRDefault="00043AE6" w:rsidP="00505BF6">
            <w:pPr>
              <w:pStyle w:val="TableContents"/>
              <w:spacing w:after="46" w:line="240" w:lineRule="auto"/>
              <w:rPr>
                <w:sz w:val="20"/>
                <w:szCs w:val="20"/>
                <w:lang w:val="en-GB"/>
              </w:rPr>
            </w:pPr>
            <w:r>
              <w:rPr>
                <w:sz w:val="20"/>
                <w:szCs w:val="20"/>
                <w:lang w:val="en-GB"/>
              </w:rPr>
              <w:t>NA</w:t>
            </w:r>
          </w:p>
        </w:tc>
        <w:tc>
          <w:tcPr>
            <w:tcW w:w="1176" w:type="dxa"/>
            <w:tcBorders>
              <w:top w:val="single" w:sz="2" w:space="0" w:color="000001"/>
              <w:left w:val="single" w:sz="2" w:space="0" w:color="000001"/>
              <w:bottom w:val="single" w:sz="2" w:space="0" w:color="000001"/>
            </w:tcBorders>
          </w:tcPr>
          <w:p w14:paraId="0A261B24" w14:textId="1EB12A36" w:rsidR="00043AE6" w:rsidRDefault="00043AE6" w:rsidP="00505BF6">
            <w:pPr>
              <w:pStyle w:val="TableContents"/>
              <w:spacing w:after="46" w:line="240" w:lineRule="auto"/>
              <w:rPr>
                <w:sz w:val="20"/>
                <w:szCs w:val="20"/>
                <w:lang w:val="en-GB"/>
              </w:rPr>
            </w:pPr>
            <w:r>
              <w:rPr>
                <w:sz w:val="20"/>
                <w:szCs w:val="20"/>
                <w:lang w:val="en-GB"/>
              </w:rPr>
              <w:t>17.88 (5.6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2EBD9C4" w14:textId="5C9EE532" w:rsidR="00043AE6" w:rsidRPr="00A645AA" w:rsidRDefault="00043AE6" w:rsidP="00505BF6">
            <w:pPr>
              <w:pStyle w:val="TableContents"/>
              <w:spacing w:after="46" w:line="240" w:lineRule="auto"/>
              <w:rPr>
                <w:sz w:val="20"/>
                <w:szCs w:val="20"/>
                <w:lang w:val="en-GB"/>
              </w:rPr>
            </w:pPr>
            <w:r>
              <w:rPr>
                <w:sz w:val="20"/>
                <w:szCs w:val="20"/>
                <w:lang w:val="en-GB"/>
              </w:rPr>
              <w:t>64.76 (14.67)</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D0E1C0D" w14:textId="4D4F1183" w:rsidR="00043AE6" w:rsidRDefault="00043AE6" w:rsidP="00505BF6">
            <w:pPr>
              <w:pStyle w:val="TableContents"/>
              <w:spacing w:after="46" w:line="240" w:lineRule="auto"/>
              <w:rPr>
                <w:sz w:val="20"/>
                <w:szCs w:val="20"/>
                <w:lang w:val="en-GB"/>
              </w:rPr>
            </w:pPr>
            <w:r>
              <w:rPr>
                <w:sz w:val="20"/>
                <w:szCs w:val="20"/>
                <w:lang w:val="en-GB"/>
              </w:rPr>
              <w:t>17.1 (4.6)</w:t>
            </w:r>
          </w:p>
        </w:tc>
        <w:tc>
          <w:tcPr>
            <w:tcW w:w="1148" w:type="dxa"/>
            <w:tcBorders>
              <w:top w:val="single" w:sz="2" w:space="0" w:color="000001"/>
              <w:left w:val="single" w:sz="2" w:space="0" w:color="000001"/>
              <w:bottom w:val="single" w:sz="2" w:space="0" w:color="000001"/>
              <w:right w:val="single" w:sz="2" w:space="0" w:color="000001"/>
            </w:tcBorders>
          </w:tcPr>
          <w:p w14:paraId="015715A3" w14:textId="06E5253B" w:rsidR="00043AE6" w:rsidRDefault="00043AE6" w:rsidP="00505BF6">
            <w:pPr>
              <w:pStyle w:val="TableContents"/>
              <w:spacing w:after="46" w:line="240" w:lineRule="auto"/>
              <w:rPr>
                <w:sz w:val="20"/>
                <w:szCs w:val="20"/>
                <w:lang w:val="en-GB"/>
              </w:rPr>
            </w:pPr>
            <w:r>
              <w:rPr>
                <w:sz w:val="20"/>
                <w:szCs w:val="20"/>
                <w:lang w:val="en-GB"/>
              </w:rPr>
              <w:t>15 (3.7)</w:t>
            </w:r>
          </w:p>
        </w:tc>
        <w:tc>
          <w:tcPr>
            <w:tcW w:w="1175" w:type="dxa"/>
            <w:tcBorders>
              <w:top w:val="single" w:sz="2" w:space="0" w:color="000001"/>
              <w:left w:val="single" w:sz="2" w:space="0" w:color="000001"/>
              <w:bottom w:val="single" w:sz="2" w:space="0" w:color="000001"/>
              <w:right w:val="single" w:sz="2" w:space="0" w:color="000001"/>
            </w:tcBorders>
          </w:tcPr>
          <w:p w14:paraId="04E5CBCF" w14:textId="183CCFC0" w:rsidR="00043AE6" w:rsidRDefault="00043AE6" w:rsidP="00505BF6">
            <w:pPr>
              <w:pStyle w:val="TableContents"/>
              <w:spacing w:after="46" w:line="240" w:lineRule="auto"/>
              <w:rPr>
                <w:sz w:val="20"/>
                <w:szCs w:val="20"/>
                <w:lang w:val="en-GB"/>
              </w:rPr>
            </w:pPr>
            <w:r>
              <w:rPr>
                <w:sz w:val="20"/>
                <w:szCs w:val="20"/>
                <w:lang w:val="en-GB"/>
              </w:rPr>
              <w:t>32.7 (8)</w:t>
            </w:r>
          </w:p>
        </w:tc>
        <w:tc>
          <w:tcPr>
            <w:tcW w:w="1092" w:type="dxa"/>
            <w:tcBorders>
              <w:top w:val="single" w:sz="2" w:space="0" w:color="000001"/>
              <w:left w:val="single" w:sz="2" w:space="0" w:color="000001"/>
              <w:bottom w:val="single" w:sz="2" w:space="0" w:color="000001"/>
            </w:tcBorders>
            <w:shd w:val="clear" w:color="auto" w:fill="auto"/>
          </w:tcPr>
          <w:p w14:paraId="7EC88383" w14:textId="2AEA8BEF" w:rsidR="00043AE6" w:rsidRPr="00A645AA" w:rsidRDefault="00043AE6" w:rsidP="00505BF6">
            <w:pPr>
              <w:pStyle w:val="TableContents"/>
              <w:spacing w:after="46" w:line="240" w:lineRule="auto"/>
              <w:rPr>
                <w:sz w:val="20"/>
                <w:szCs w:val="20"/>
                <w:lang w:val="en-GB"/>
              </w:rPr>
            </w:pPr>
            <w:r>
              <w:rPr>
                <w:sz w:val="20"/>
                <w:szCs w:val="20"/>
                <w:lang w:val="en-GB"/>
              </w:rPr>
              <w:t>15 (53.3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D6A3095" w14:textId="6C630E76" w:rsidR="00043AE6" w:rsidRPr="00A645AA" w:rsidRDefault="00043AE6" w:rsidP="00505BF6">
            <w:pPr>
              <w:pStyle w:val="TableContents"/>
              <w:spacing w:after="46" w:line="240" w:lineRule="auto"/>
              <w:rPr>
                <w:sz w:val="20"/>
                <w:szCs w:val="20"/>
                <w:lang w:val="en-GB"/>
              </w:rPr>
            </w:pPr>
            <w:r>
              <w:rPr>
                <w:sz w:val="20"/>
                <w:szCs w:val="20"/>
                <w:lang w:val="en-GB"/>
              </w:rPr>
              <w:t>44.3 (9.6)</w:t>
            </w:r>
          </w:p>
        </w:tc>
      </w:tr>
      <w:tr w:rsidR="00043AE6" w:rsidRPr="00217402" w14:paraId="60670958"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2F05BD6" w14:textId="1DEDFFF1" w:rsidR="00043AE6" w:rsidRPr="00A645AA" w:rsidRDefault="00043AE6" w:rsidP="00505BF6">
            <w:pPr>
              <w:spacing w:after="46" w:line="240" w:lineRule="auto"/>
              <w:rPr>
                <w:sz w:val="20"/>
                <w:szCs w:val="20"/>
              </w:rPr>
            </w:pPr>
            <w:r>
              <w:rPr>
                <w:sz w:val="20"/>
                <w:szCs w:val="20"/>
              </w:rPr>
              <w:fldChar w:fldCharType="begin" w:fldLock="1"/>
            </w:r>
            <w:r w:rsidR="00C77E55">
              <w:rPr>
                <w:sz w:val="20"/>
                <w:szCs w:val="20"/>
              </w:rPr>
              <w:instrText>ADDIN CSL_CITATION {"citationItems":[{"id":"ITEM-1","itemData":{"DOI":"10.1016/j.pnpbp.2014.12.006","ISSN":"18784216","PMID":"25545410","abstract":"Background: Schizophrenia is a mental disorder characterized by impairments in diverse thinking and emotional responses, which are related to social perception dysfunction. This fMRI study was designed to investigate a neurobiological basis of social perception deficits of patients with schizophrenia in various social situations of daily life and their relationship with clinical symptoms and social dysfunction. Methods: Seventeen patients and 19 controls underwent functional magnetic resonance imaging, during which participants performed a virtual social perception task, containing an avatar's speech with positive, negative or neutral emotion in a virtual reality space. Participants were asked to determine whether or not the avatar's speech was appropriate to each situation. Results: The significant group × appropriateness interaction was seen in the left dorsolateral prefrontal cortex (DLPFC), resulting from lower activity in patients in the inappropriate condition, and left DLPFC activity was negatively correlated with the severity of negative symptoms and positively correlated with the level of social functioning. The significant appropriateness × emotion interaction observed in the left superior temporal sulcus (STS) was present in controls, but absent in patients, resulting from the existence and absence of a difference between the inappropriate positive and negative conditions, respectively. Conclusions: These findings indicate that dysfunction of the DLPFC-STS network may underlie patients' abnormal social perception in various social situations of daily life. Abnormal functioning of this network may contribute to increases of negative symptoms and decreases of social functioning.","author":[{"dropping-particle":"","family":"Shin","given":"Jung Eun","non-dropping-particle":"","parse-names":false,"suffix":""},{"dropping-particle":"","family":"Choi","given":"Soo Hee","non-dropping-particle":"","parse-names":false,"suffix":""},{"dropping-particle":"","family":"Lee","given":"Hyeongrae","non-dropping-particle":"","parse-names":false,"suffix":""},{"dropping-particle":"","family":"Shin","given":"Young Seok","non-dropping-particle":"","parse-names":false,"suffix":""},{"dropping-particle":"","family":"Jang","given":"Dong Pyo","non-dropping-particle":"","parse-names":false,"suffix":""},{"dropping-particle":"","family":"Kim","given":"Jae Jin","non-dropping-particle":"","parse-names":false,"suffix":""}],"container-title":"Progress in Neuro-Psychopharmacology and Biological Psychiatry","id":"ITEM-1","issued":{"date-parts":[["2015","4","3"]]},"page":"81-88","publisher":"Elsevier Inc.","title":"Involvement of the dorsolateral prefrontal cortex and superior temporal sulcus in impaired social perception in schizophrenia","type":"article-journal","volume":"58"},"uris":["http://www.mendeley.com/documents/?uuid=6d34e477-e0c1-36a7-a563-f4cbadb22cbb"]}],"mendeley":{"formattedCitation":"(Shin et al., 2015)","manualFormatting":"Shin et al., 2015","plainTextFormattedCitation":"(Shin et al., 2015)","previouslyFormattedCitation":"(Shin et al., 2015)"},"properties":{"noteIndex":0},"schema":"https://github.com/citation-style-language/schema/raw/master/csl-citation.json"}</w:instrText>
            </w:r>
            <w:r>
              <w:rPr>
                <w:sz w:val="20"/>
                <w:szCs w:val="20"/>
              </w:rPr>
              <w:fldChar w:fldCharType="separate"/>
            </w:r>
            <w:r w:rsidRPr="00043AE6">
              <w:rPr>
                <w:noProof/>
                <w:sz w:val="20"/>
                <w:szCs w:val="20"/>
              </w:rPr>
              <w:t>Shin et al., 2015</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9FFFD34" w14:textId="76ABEC16" w:rsidR="00043AE6" w:rsidRPr="00A645AA" w:rsidRDefault="00043AE6" w:rsidP="00505BF6">
            <w:pPr>
              <w:pStyle w:val="TableContents"/>
              <w:spacing w:after="46" w:line="240" w:lineRule="auto"/>
              <w:rPr>
                <w:sz w:val="20"/>
                <w:szCs w:val="20"/>
                <w:lang w:val="en-GB"/>
              </w:rPr>
            </w:pPr>
            <w:r>
              <w:rPr>
                <w:sz w:val="20"/>
                <w:szCs w:val="20"/>
                <w:lang w:val="en-GB"/>
              </w:rPr>
              <w:t>17 (64.71)</w:t>
            </w:r>
          </w:p>
        </w:tc>
        <w:tc>
          <w:tcPr>
            <w:tcW w:w="1162" w:type="dxa"/>
            <w:tcBorders>
              <w:top w:val="single" w:sz="2" w:space="0" w:color="000001"/>
              <w:left w:val="single" w:sz="2" w:space="0" w:color="000001"/>
              <w:bottom w:val="single" w:sz="2" w:space="0" w:color="000001"/>
            </w:tcBorders>
            <w:shd w:val="clear" w:color="auto" w:fill="auto"/>
          </w:tcPr>
          <w:p w14:paraId="2CA19347" w14:textId="7D76F895" w:rsidR="00043AE6" w:rsidRPr="00A645AA" w:rsidRDefault="00043AE6" w:rsidP="00505BF6">
            <w:pPr>
              <w:pStyle w:val="TableContents"/>
              <w:spacing w:after="46" w:line="240" w:lineRule="auto"/>
              <w:rPr>
                <w:sz w:val="20"/>
                <w:szCs w:val="20"/>
                <w:lang w:val="en-GB"/>
              </w:rPr>
            </w:pPr>
            <w:r>
              <w:rPr>
                <w:sz w:val="20"/>
                <w:szCs w:val="20"/>
                <w:lang w:val="en-GB"/>
              </w:rPr>
              <w:t>31 (6.1)</w:t>
            </w:r>
          </w:p>
        </w:tc>
        <w:tc>
          <w:tcPr>
            <w:tcW w:w="1273" w:type="dxa"/>
            <w:tcBorders>
              <w:top w:val="single" w:sz="2" w:space="0" w:color="000001"/>
              <w:left w:val="single" w:sz="2" w:space="0" w:color="000001"/>
              <w:bottom w:val="single" w:sz="2" w:space="0" w:color="000001"/>
            </w:tcBorders>
          </w:tcPr>
          <w:p w14:paraId="4D9BC709" w14:textId="713AF359" w:rsidR="00043AE6" w:rsidRPr="00A645AA" w:rsidRDefault="0099519A"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6C2F7F9B" w14:textId="6A7DE8EE" w:rsidR="00043AE6" w:rsidRDefault="0099519A" w:rsidP="00505BF6">
            <w:pPr>
              <w:pStyle w:val="TableContents"/>
              <w:spacing w:after="46" w:line="240" w:lineRule="auto"/>
              <w:rPr>
                <w:sz w:val="20"/>
                <w:szCs w:val="20"/>
                <w:lang w:val="en-GB"/>
              </w:rPr>
            </w:pPr>
            <w:r>
              <w:rPr>
                <w:sz w:val="20"/>
                <w:szCs w:val="20"/>
                <w:lang w:val="en-GB"/>
              </w:rPr>
              <w:t>10.9 (6.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53F4741" w14:textId="4795256F" w:rsidR="00043AE6" w:rsidRPr="00A645AA" w:rsidRDefault="0099519A" w:rsidP="00505BF6">
            <w:pPr>
              <w:pStyle w:val="TableContents"/>
              <w:spacing w:after="46" w:line="240" w:lineRule="auto"/>
              <w:rPr>
                <w:sz w:val="20"/>
                <w:szCs w:val="20"/>
                <w:lang w:val="en-GB"/>
              </w:rPr>
            </w:pPr>
            <w:r>
              <w:rPr>
                <w:sz w:val="20"/>
                <w:szCs w:val="20"/>
                <w:lang w:val="en-GB"/>
              </w:rPr>
              <w:t>67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79D82D3" w14:textId="2155911B" w:rsidR="00043AE6" w:rsidRDefault="0099519A" w:rsidP="00505BF6">
            <w:pPr>
              <w:pStyle w:val="TableContents"/>
              <w:spacing w:after="46" w:line="240" w:lineRule="auto"/>
              <w:rPr>
                <w:sz w:val="20"/>
                <w:szCs w:val="20"/>
                <w:lang w:val="en-GB"/>
              </w:rPr>
            </w:pPr>
            <w:r>
              <w:rPr>
                <w:sz w:val="20"/>
                <w:szCs w:val="20"/>
                <w:lang w:val="en-GB"/>
              </w:rPr>
              <w:t>17.1 (3.7)</w:t>
            </w:r>
          </w:p>
        </w:tc>
        <w:tc>
          <w:tcPr>
            <w:tcW w:w="1148" w:type="dxa"/>
            <w:tcBorders>
              <w:top w:val="single" w:sz="2" w:space="0" w:color="000001"/>
              <w:left w:val="single" w:sz="2" w:space="0" w:color="000001"/>
              <w:bottom w:val="single" w:sz="2" w:space="0" w:color="000001"/>
              <w:right w:val="single" w:sz="2" w:space="0" w:color="000001"/>
            </w:tcBorders>
          </w:tcPr>
          <w:p w14:paraId="10B09606" w14:textId="4EE18F4C" w:rsidR="00043AE6" w:rsidRDefault="0099519A" w:rsidP="00505BF6">
            <w:pPr>
              <w:pStyle w:val="TableContents"/>
              <w:spacing w:after="46" w:line="240" w:lineRule="auto"/>
              <w:rPr>
                <w:sz w:val="20"/>
                <w:szCs w:val="20"/>
                <w:lang w:val="en-GB"/>
              </w:rPr>
            </w:pPr>
            <w:r>
              <w:rPr>
                <w:sz w:val="20"/>
                <w:szCs w:val="20"/>
                <w:lang w:val="en-GB"/>
              </w:rPr>
              <w:t>17.3 (4.5)</w:t>
            </w:r>
          </w:p>
        </w:tc>
        <w:tc>
          <w:tcPr>
            <w:tcW w:w="1175" w:type="dxa"/>
            <w:tcBorders>
              <w:top w:val="single" w:sz="2" w:space="0" w:color="000001"/>
              <w:left w:val="single" w:sz="2" w:space="0" w:color="000001"/>
              <w:bottom w:val="single" w:sz="2" w:space="0" w:color="000001"/>
              <w:right w:val="single" w:sz="2" w:space="0" w:color="000001"/>
            </w:tcBorders>
          </w:tcPr>
          <w:p w14:paraId="61780E96" w14:textId="35CF939D" w:rsidR="00043AE6" w:rsidRDefault="0099519A" w:rsidP="00505BF6">
            <w:pPr>
              <w:pStyle w:val="TableContents"/>
              <w:spacing w:after="46" w:line="240" w:lineRule="auto"/>
              <w:rPr>
                <w:sz w:val="20"/>
                <w:szCs w:val="20"/>
                <w:lang w:val="en-GB"/>
              </w:rPr>
            </w:pPr>
            <w:r>
              <w:rPr>
                <w:sz w:val="20"/>
                <w:szCs w:val="20"/>
                <w:lang w:val="en-GB"/>
              </w:rPr>
              <w:t>32.6 (8.4)</w:t>
            </w:r>
          </w:p>
        </w:tc>
        <w:tc>
          <w:tcPr>
            <w:tcW w:w="1092" w:type="dxa"/>
            <w:tcBorders>
              <w:top w:val="single" w:sz="2" w:space="0" w:color="000001"/>
              <w:left w:val="single" w:sz="2" w:space="0" w:color="000001"/>
              <w:bottom w:val="single" w:sz="2" w:space="0" w:color="000001"/>
            </w:tcBorders>
            <w:shd w:val="clear" w:color="auto" w:fill="auto"/>
          </w:tcPr>
          <w:p w14:paraId="55D4895A" w14:textId="7736B4C8" w:rsidR="00043AE6" w:rsidRPr="00A645AA" w:rsidRDefault="0099519A" w:rsidP="00505BF6">
            <w:pPr>
              <w:pStyle w:val="TableContents"/>
              <w:spacing w:after="46" w:line="240" w:lineRule="auto"/>
              <w:rPr>
                <w:sz w:val="20"/>
                <w:szCs w:val="20"/>
                <w:lang w:val="en-GB"/>
              </w:rPr>
            </w:pPr>
            <w:r>
              <w:rPr>
                <w:sz w:val="20"/>
                <w:szCs w:val="20"/>
                <w:lang w:val="en-GB"/>
              </w:rPr>
              <w:t>19 (63.16)</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5A61B02" w14:textId="6805C900" w:rsidR="00043AE6" w:rsidRPr="00A645AA" w:rsidRDefault="0099519A" w:rsidP="00505BF6">
            <w:pPr>
              <w:pStyle w:val="TableContents"/>
              <w:spacing w:after="46" w:line="240" w:lineRule="auto"/>
              <w:rPr>
                <w:sz w:val="20"/>
                <w:szCs w:val="20"/>
                <w:lang w:val="en-GB"/>
              </w:rPr>
            </w:pPr>
            <w:r>
              <w:rPr>
                <w:sz w:val="20"/>
                <w:szCs w:val="20"/>
                <w:lang w:val="en-GB"/>
              </w:rPr>
              <w:t>28.21 (4.2)</w:t>
            </w:r>
          </w:p>
        </w:tc>
      </w:tr>
      <w:tr w:rsidR="00505BF6" w:rsidRPr="00217402" w14:paraId="2E0C00FA"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2058A609" w14:textId="5E97C728"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abstract":"Empathy deficit is a core feature of schizophrenia which may lead to social dysfunction. The present study was carried out to investigate functional and structural abnormalities associated with empathy in patients with schizophrenia using functional magnetic resonance imaging (fMRI) and voxel-based morphometry (VBM). A sample of 14 schizophrenia patients and 14 healthy control subjects matched for age, sex and education were examined with structural high-resolution T1-weighted MRI; fMRI images were obtained during empathy task in the same session. The analysis was carried out using SPM8 software. On behavioural assessment, schizophrenic patients (83.00±29.04) showed less scores for sadness compared to healthy controls (128.70±22.26) (p&lt;0.001). fMRI results also showed reduced clusters of activation in the bilateral fusiform gyrus, left lingual gyrus, left middle and inferior occipital gyrus in schizophrenic subjects as compared to controls during empathy task. In the same brain areas, VBM results also showed reduced grey and white matter volumes. The present study provides an evidence for an association between structural alterations and disturbed functional brain activation during empathy task in persons affected with schizophrenia. These findings suggest a biological basis for social cognition deficits in schizophrenics.","author":[{"dropping-particle":"","family":"Singh","given":"Sadhana","non-dropping-particle":"","parse-names":false,"suffix":""},{"dropping-particle":"","family":"Modi","given":"Shilpi","non-dropping-particle":"","parse-names":false,"suffix":""},{"dropping-particle":"","family":"Goyal","given":"Satnam","non-dropping-particle":"","parse-names":false,"suffix":""},{"dropping-particle":"","family":"Kaur","given":"Prabhjot","non-dropping-particle":"","parse-names":false,"suffix":""},{"dropping-particle":"","family":"Singh","given":"Namita","non-dropping-particle":"","parse-names":false,"suffix":""},{"dropping-particle":"","family":"Bhatia","given":"Triptish","non-dropping-particle":"","parse-names":false,"suffix":""},{"dropping-particle":"","family":"Deshpande","given":"Smita N","non-dropping-particle":"","parse-names":false,"suffix":""},{"dropping-particle":"","family":"Khushu","given":"Subash","non-dropping-particle":"","parse-names":false,"suffix":""}],"container-title":"J Biosci","id":"ITEM-1","issue":"2","issued":{"date-parts":[["2015"]]},"page":"355-364","title":"Functional and structural abnormalities associated with empathy in patients with schizophrenia: An fMRI and VBM study","type":"article-journal","volume":"40"},"uris":["http://www.mendeley.com/documents/?uuid=43c1fd85-411c-37de-9c93-74ccb35d4e27"]}],"mendeley":{"formattedCitation":"(Singh et al., 2015)","manualFormatting":"Singh et al., 2015","plainTextFormattedCitation":"(Singh et al., 2015)","previouslyFormattedCitation":"(Singh et al., 2015)"},"properties":{"noteIndex":0},"schema":"https://github.com/citation-style-language/schema/raw/master/csl-citation.json"}</w:instrText>
            </w:r>
            <w:r w:rsidRPr="00A645AA">
              <w:rPr>
                <w:sz w:val="20"/>
                <w:szCs w:val="20"/>
              </w:rPr>
              <w:fldChar w:fldCharType="separate"/>
            </w:r>
            <w:r w:rsidRPr="00A645AA">
              <w:rPr>
                <w:noProof/>
                <w:sz w:val="20"/>
                <w:szCs w:val="20"/>
              </w:rPr>
              <w:t>Singh et al., 2015</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AC35A10" w14:textId="7CF07BE3" w:rsidR="00505BF6" w:rsidRPr="00A645AA" w:rsidRDefault="00505BF6" w:rsidP="00505BF6">
            <w:pPr>
              <w:pStyle w:val="TableContents"/>
              <w:spacing w:after="46" w:line="240" w:lineRule="auto"/>
              <w:rPr>
                <w:sz w:val="20"/>
                <w:szCs w:val="20"/>
                <w:lang w:val="en-GB"/>
              </w:rPr>
            </w:pPr>
            <w:r w:rsidRPr="00A645AA">
              <w:rPr>
                <w:sz w:val="20"/>
                <w:szCs w:val="20"/>
                <w:lang w:val="en-GB"/>
              </w:rPr>
              <w:t>14 (78.57)</w:t>
            </w:r>
          </w:p>
        </w:tc>
        <w:tc>
          <w:tcPr>
            <w:tcW w:w="1162" w:type="dxa"/>
            <w:tcBorders>
              <w:top w:val="single" w:sz="2" w:space="0" w:color="000001"/>
              <w:left w:val="single" w:sz="2" w:space="0" w:color="000001"/>
              <w:bottom w:val="single" w:sz="2" w:space="0" w:color="000001"/>
            </w:tcBorders>
            <w:shd w:val="clear" w:color="auto" w:fill="auto"/>
          </w:tcPr>
          <w:p w14:paraId="7362EF2D"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1.5 (9.4)</w:t>
            </w:r>
          </w:p>
        </w:tc>
        <w:tc>
          <w:tcPr>
            <w:tcW w:w="1273" w:type="dxa"/>
            <w:tcBorders>
              <w:top w:val="single" w:sz="2" w:space="0" w:color="000001"/>
              <w:left w:val="single" w:sz="2" w:space="0" w:color="000001"/>
              <w:bottom w:val="single" w:sz="2" w:space="0" w:color="000001"/>
            </w:tcBorders>
          </w:tcPr>
          <w:p w14:paraId="5FA7478A" w14:textId="1D206CD4"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091BAFF7" w14:textId="688352A8" w:rsidR="00505BF6" w:rsidRPr="00A645AA" w:rsidRDefault="00505BF6" w:rsidP="00505BF6">
            <w:pPr>
              <w:pStyle w:val="TableContents"/>
              <w:spacing w:after="46" w:line="240" w:lineRule="auto"/>
              <w:rPr>
                <w:sz w:val="20"/>
                <w:szCs w:val="20"/>
                <w:lang w:val="en-GB"/>
              </w:rPr>
            </w:pPr>
            <w:r>
              <w:rPr>
                <w:sz w:val="20"/>
                <w:szCs w:val="20"/>
                <w:lang w:val="en-GB"/>
              </w:rPr>
              <w:t>10.03 (6.96)</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57E899C" w14:textId="5A3D9F78"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271EDAD" w14:textId="4DF7E7A4"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068068C6" w14:textId="1AEABFDE"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4C863DFB" w14:textId="403548CE"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77B7F50A" w14:textId="193CCCB7" w:rsidR="00505BF6" w:rsidRPr="00A645AA" w:rsidRDefault="00505BF6" w:rsidP="00505BF6">
            <w:pPr>
              <w:pStyle w:val="TableContents"/>
              <w:spacing w:after="46" w:line="240" w:lineRule="auto"/>
              <w:rPr>
                <w:sz w:val="20"/>
                <w:szCs w:val="20"/>
                <w:lang w:val="en-GB"/>
              </w:rPr>
            </w:pPr>
            <w:r w:rsidRPr="00A645AA">
              <w:rPr>
                <w:sz w:val="20"/>
                <w:szCs w:val="20"/>
                <w:lang w:val="en-GB"/>
              </w:rPr>
              <w:t>14 (71.4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7406FC0"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7.21 (4.78)</w:t>
            </w:r>
          </w:p>
        </w:tc>
      </w:tr>
      <w:tr w:rsidR="00505BF6" w:rsidRPr="00217402" w14:paraId="2393CBB0"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1D8E43B3" w14:textId="0BFB749E"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93/schbul/sbu023","ISSN":"17451701","abstract":"Impaired cognitive empathy (ie, understanding the emotional experiences of others) is associated with poor social functioning in schizophrenia. However, it is unclear whether the neural activity underlying cognitive empathy relates to social functioning. This study examined the neural activation supporting cognitive empathy performance and whether empathy-related activation during correctly performed trials was associated with self-reported cognitive empathy and measures of social functioning. Thirty schizophrenia outpatients and 24 controls completed a cognitive empathy paradigm during functional magnetic resonance imaging. Neural activity corresponding to correct judgments about the expected emotional expression in a social interaction was compared in schizophrenia subjects relative to control subjects. Participants also completed a self-report measure of empathy and 2 social functioning measures (social competence and social attainment). Schizophrenia subjects demonstrated significantly lower accuracy in task performance and were characterized by hypoactivation in empathy-related frontal, temporal, and parietal regions as well as hyperactivation in occipital regions compared with control subjects during accurate cognitive empathy trials. A cluster with peak activation in the supplementary motor area (SMA) extending to the anterior midcingulate cortex (aMCC) correlated with social competence and social attainment in schizophrenia subjects but not controls. These results suggest that neural correlates of cognitive empathy may be promising targets for interventions aiming to improve social functioning and that brain activation in the SMA/aMCC region could be used as a biomarker for monitoring treatment response.","author":[{"dropping-particle":"","family":"Smith","given":"Matthew J.","non-dropping-particle":"","parse-names":false,"suffix":""},{"dropping-particle":"","family":"Schroeder","given":"Matthew P.","non-dropping-particle":"","parse-names":false,"suffix":""},{"dropping-particle":"V.","family":"Abram","given":"Samantha","non-dropping-particle":"","parse-names":false,"suffix":""},{"dropping-particle":"","family":"Goldman","given":"Morris B.","non-dropping-particle":"","parse-names":false,"suffix":""},{"dropping-particle":"","family":"Parrish","given":"Todd B.","non-dropping-particle":"","parse-names":false,"suffix":""},{"dropping-particle":"","family":"Wang","given":"Xue","non-dropping-particle":"","parse-names":false,"suffix":""},{"dropping-particle":"","family":"Derntl","given":"Birgit","non-dropping-particle":"","parse-names":false,"suffix":""},{"dropping-particle":"","family":"Habel","given":"Ute","non-dropping-particle":"","parse-names":false,"suffix":""},{"dropping-particle":"","family":"Decety","given":"Jean","non-dropping-particle":"","parse-names":false,"suffix":""},{"dropping-particle":"","family":"Reilly","given":"James L.","non-dropping-particle":"","parse-names":false,"suffix":""},{"dropping-particle":"","family":"Csernansky","given":"John G.","non-dropping-particle":"","parse-names":false,"suffix":""},{"dropping-particle":"","family":"Breiter","given":"Hans C.","non-dropping-particle":"","parse-names":false,"suffix":""}],"container-title":"Schizophrenia Bulletin","id":"ITEM-1","issue":"1","issued":{"date-parts":[["2015","1","1"]]},"page":"211-222","publisher":"Oxford University Press","title":"Alterations in brain activation during cognitive empathy are related to social functioning in schizophrenia","type":"article-journal","volume":"41"},"uris":["http://www.mendeley.com/documents/?uuid=5a27531a-b2f7-3f83-9765-a177e53c4864"]}],"mendeley":{"formattedCitation":"(Smith et al., 2015)","manualFormatting":"Smith et al., 2015","plainTextFormattedCitation":"(Smith et al., 2015)","previouslyFormattedCitation":"(Smith et al., 2015)"},"properties":{"noteIndex":0},"schema":"https://github.com/citation-style-language/schema/raw/master/csl-citation.json"}</w:instrText>
            </w:r>
            <w:r w:rsidRPr="00A645AA">
              <w:rPr>
                <w:sz w:val="20"/>
                <w:szCs w:val="20"/>
              </w:rPr>
              <w:fldChar w:fldCharType="separate"/>
            </w:r>
            <w:r w:rsidRPr="00A645AA">
              <w:rPr>
                <w:noProof/>
                <w:sz w:val="20"/>
                <w:szCs w:val="20"/>
              </w:rPr>
              <w:t>Smith et al., 2015</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1A0177C" w14:textId="5F051258" w:rsidR="00505BF6" w:rsidRPr="00A645AA" w:rsidRDefault="00505BF6" w:rsidP="00505BF6">
            <w:pPr>
              <w:pStyle w:val="TableContents"/>
              <w:spacing w:after="46" w:line="240" w:lineRule="auto"/>
              <w:rPr>
                <w:sz w:val="20"/>
                <w:szCs w:val="20"/>
                <w:lang w:val="en-GB"/>
              </w:rPr>
            </w:pPr>
            <w:r w:rsidRPr="00A645AA">
              <w:rPr>
                <w:sz w:val="20"/>
                <w:szCs w:val="20"/>
                <w:lang w:val="en-GB"/>
              </w:rPr>
              <w:t>30 (60)</w:t>
            </w:r>
          </w:p>
        </w:tc>
        <w:tc>
          <w:tcPr>
            <w:tcW w:w="1162" w:type="dxa"/>
            <w:tcBorders>
              <w:top w:val="single" w:sz="2" w:space="0" w:color="000001"/>
              <w:left w:val="single" w:sz="2" w:space="0" w:color="000001"/>
              <w:bottom w:val="single" w:sz="2" w:space="0" w:color="000001"/>
            </w:tcBorders>
            <w:shd w:val="clear" w:color="auto" w:fill="auto"/>
          </w:tcPr>
          <w:p w14:paraId="45B1A3D3"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3.6 (7.1)</w:t>
            </w:r>
          </w:p>
        </w:tc>
        <w:tc>
          <w:tcPr>
            <w:tcW w:w="1273" w:type="dxa"/>
            <w:tcBorders>
              <w:top w:val="single" w:sz="2" w:space="0" w:color="000001"/>
              <w:left w:val="single" w:sz="2" w:space="0" w:color="000001"/>
              <w:bottom w:val="single" w:sz="2" w:space="0" w:color="000001"/>
            </w:tcBorders>
          </w:tcPr>
          <w:p w14:paraId="068A4556" w14:textId="7FFBCAE4"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043810B3" w14:textId="4B4C32DA" w:rsidR="00505BF6" w:rsidRPr="00A645AA" w:rsidRDefault="00505BF6" w:rsidP="00505BF6">
            <w:pPr>
              <w:pStyle w:val="TableContents"/>
              <w:spacing w:after="46" w:line="240" w:lineRule="auto"/>
              <w:rPr>
                <w:sz w:val="20"/>
                <w:szCs w:val="20"/>
                <w:lang w:val="en-GB"/>
              </w:rPr>
            </w:pPr>
            <w:r>
              <w:rPr>
                <w:sz w:val="20"/>
                <w:szCs w:val="20"/>
                <w:lang w:val="en-GB"/>
              </w:rPr>
              <w:t>13.6 (7.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AE69CD5" w14:textId="063A4364"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C1B86A7" w14:textId="69048A19"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414EC84F" w14:textId="2BB83BB8"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2BB5AC49" w14:textId="50DACAD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17095E08" w14:textId="5504942F" w:rsidR="00505BF6" w:rsidRPr="00A645AA" w:rsidRDefault="00505BF6" w:rsidP="00505BF6">
            <w:pPr>
              <w:pStyle w:val="TableContents"/>
              <w:spacing w:after="46" w:line="240" w:lineRule="auto"/>
              <w:rPr>
                <w:sz w:val="20"/>
                <w:szCs w:val="20"/>
                <w:lang w:val="en-GB"/>
              </w:rPr>
            </w:pPr>
            <w:r w:rsidRPr="00A645AA">
              <w:rPr>
                <w:sz w:val="20"/>
                <w:szCs w:val="20"/>
                <w:lang w:val="en-GB"/>
              </w:rPr>
              <w:t>24 (58.3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D69169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4.4 (8.9)</w:t>
            </w:r>
          </w:p>
        </w:tc>
      </w:tr>
      <w:tr w:rsidR="00505BF6" w:rsidRPr="00A746FD" w14:paraId="1EF1AE05"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7F9E0F2" w14:textId="60465A0F"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schres.2015.07.012","ISSN":"15732509","abstract":"Background: Deficits in facial emotion perception in schizophrenia may be a marker of disorder liability. Previous functional magnetic resonance imaging (fMRI) studies investigating these deficits have been limited by task demands that may recruit other impaired cognitive processes in schizophrenia. Methods: We used a family study design along with a passive viewing task during fMRI to investigate brain activation abnormalities underlying facial emotion perception in schizophrenia and examine whether such abnormalities are associated with the genetic liability to the disorder. Twenty-eight schizophrenia patients, 27 nonpsychotic relatives, and 27 community controls passively viewed images of facial emotions during an fMRI scan. Results: Analyses revealed hypoactivation in face processing areas for both patients and relatives compared to controls, and hyperactivation in relatives compared to both patients and controls for frontal regions implicated in emotion processing. Conclusions: Results suggest that activation abnormalities during facial emotion perception are manifestations of the genetic liability to schizophrenia, and may be accompanied by compensatory mechanisms in relatives. Studying mechanisms in nonpsychotic relatives is a valuable way to examine effects of the unexpressed genetic liability to schizophrenia on the brain and behaviour.","author":[{"dropping-particle":"","family":"Spilka","given":"Michael J.","non-dropping-particle":"","parse-names":false,"suffix":""},{"dropping-particle":"","family":"Arnold","given":"Aiden E.","non-dropping-particle":"","parse-names":false,"suffix":""},{"dropping-particle":"","family":"Goghari","given":"Vina M.","non-dropping-particle":"","parse-names":false,"suffix":""}],"container-title":"Schizophrenia Research","id":"ITEM-1","issued":{"date-parts":[["2015"]]},"title":"Functional activation abnormalities during facial emotion perception in schizophrenia patients and nonpsychotic relatives","type":"article-journal"},"uris":["http://www.mendeley.com/documents/?uuid=51a28fa8-a9a2-349a-8f86-f61997cfd576"]}],"mendeley":{"formattedCitation":"(Spilka, Arnold, &amp; Goghari, 2015)","manualFormatting":"Spilka et al., 2015","plainTextFormattedCitation":"(Spilka, Arnold, &amp; Goghari, 2015)","previouslyFormattedCitation":"(Spilka, Arnold, &amp; Goghari, 2015)"},"properties":{"noteIndex":0},"schema":"https://github.com/citation-style-language/schema/raw/master/csl-citation.json"}</w:instrText>
            </w:r>
            <w:r w:rsidRPr="00A645AA">
              <w:rPr>
                <w:sz w:val="20"/>
                <w:szCs w:val="20"/>
              </w:rPr>
              <w:fldChar w:fldCharType="separate"/>
            </w:r>
            <w:r w:rsidRPr="00A645AA">
              <w:rPr>
                <w:noProof/>
                <w:sz w:val="20"/>
                <w:szCs w:val="20"/>
              </w:rPr>
              <w:t>Spilka et al., 2015</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9C542E4" w14:textId="1D412411" w:rsidR="00505BF6" w:rsidRPr="00A645AA" w:rsidRDefault="00505BF6" w:rsidP="00505BF6">
            <w:pPr>
              <w:pStyle w:val="TableContents"/>
              <w:spacing w:after="46" w:line="240" w:lineRule="auto"/>
              <w:rPr>
                <w:sz w:val="20"/>
                <w:szCs w:val="20"/>
                <w:lang w:val="en-GB"/>
              </w:rPr>
            </w:pPr>
            <w:r w:rsidRPr="00A645AA">
              <w:rPr>
                <w:sz w:val="20"/>
                <w:szCs w:val="20"/>
                <w:lang w:val="en-GB"/>
              </w:rPr>
              <w:t>28 (53.57)</w:t>
            </w:r>
          </w:p>
        </w:tc>
        <w:tc>
          <w:tcPr>
            <w:tcW w:w="1162" w:type="dxa"/>
            <w:tcBorders>
              <w:top w:val="single" w:sz="2" w:space="0" w:color="000001"/>
              <w:left w:val="single" w:sz="2" w:space="0" w:color="000001"/>
              <w:bottom w:val="single" w:sz="2" w:space="0" w:color="000001"/>
            </w:tcBorders>
            <w:shd w:val="clear" w:color="auto" w:fill="auto"/>
          </w:tcPr>
          <w:p w14:paraId="3FA3EF0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1.07 (11.15)</w:t>
            </w:r>
          </w:p>
        </w:tc>
        <w:tc>
          <w:tcPr>
            <w:tcW w:w="1273" w:type="dxa"/>
            <w:tcBorders>
              <w:top w:val="single" w:sz="2" w:space="0" w:color="000001"/>
              <w:left w:val="single" w:sz="2" w:space="0" w:color="000001"/>
              <w:bottom w:val="single" w:sz="2" w:space="0" w:color="000001"/>
            </w:tcBorders>
          </w:tcPr>
          <w:p w14:paraId="70DA5F4A" w14:textId="79A390C6"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78D8942E" w14:textId="0E4F1B72" w:rsidR="00505BF6" w:rsidRPr="00A645AA" w:rsidRDefault="00505BF6" w:rsidP="00505BF6">
            <w:pPr>
              <w:pStyle w:val="TableContents"/>
              <w:spacing w:after="46" w:line="240" w:lineRule="auto"/>
              <w:rPr>
                <w:sz w:val="20"/>
                <w:szCs w:val="20"/>
                <w:lang w:val="en-GB"/>
              </w:rPr>
            </w:pPr>
            <w:r>
              <w:rPr>
                <w:sz w:val="20"/>
                <w:szCs w:val="20"/>
                <w:lang w:val="en-GB"/>
              </w:rPr>
              <w:t>17.18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0F14F2D3" w14:textId="75E54D6F" w:rsidR="00505BF6" w:rsidRPr="00A645AA" w:rsidRDefault="00505BF6" w:rsidP="00505BF6">
            <w:pPr>
              <w:pStyle w:val="TableContents"/>
              <w:spacing w:after="46" w:line="240" w:lineRule="auto"/>
              <w:rPr>
                <w:sz w:val="20"/>
                <w:szCs w:val="20"/>
                <w:lang w:val="en-GB"/>
              </w:rPr>
            </w:pPr>
            <w:r w:rsidRPr="00A645AA">
              <w:rPr>
                <w:sz w:val="20"/>
                <w:szCs w:val="20"/>
                <w:lang w:val="en-GB"/>
              </w:rPr>
              <w:t>53.68 (11.98)</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31B44CFD" w14:textId="5345261C" w:rsidR="00505BF6" w:rsidRPr="00A645AA" w:rsidRDefault="00505BF6" w:rsidP="00505BF6">
            <w:pPr>
              <w:pStyle w:val="TableContents"/>
              <w:spacing w:after="46" w:line="240" w:lineRule="auto"/>
              <w:rPr>
                <w:sz w:val="20"/>
                <w:szCs w:val="20"/>
                <w:lang w:val="en-GB"/>
              </w:rPr>
            </w:pPr>
            <w:r>
              <w:rPr>
                <w:sz w:val="20"/>
                <w:szCs w:val="20"/>
                <w:lang w:val="en-GB"/>
              </w:rPr>
              <w:t>12.43 (3.94)</w:t>
            </w:r>
          </w:p>
        </w:tc>
        <w:tc>
          <w:tcPr>
            <w:tcW w:w="1148" w:type="dxa"/>
            <w:tcBorders>
              <w:top w:val="single" w:sz="2" w:space="0" w:color="000001"/>
              <w:left w:val="single" w:sz="2" w:space="0" w:color="000001"/>
              <w:bottom w:val="single" w:sz="2" w:space="0" w:color="000001"/>
              <w:right w:val="single" w:sz="2" w:space="0" w:color="000001"/>
            </w:tcBorders>
          </w:tcPr>
          <w:p w14:paraId="468E4E5D" w14:textId="5592F1A5" w:rsidR="00505BF6" w:rsidRPr="00A645AA" w:rsidRDefault="00505BF6" w:rsidP="00505BF6">
            <w:pPr>
              <w:pStyle w:val="TableContents"/>
              <w:spacing w:after="46" w:line="240" w:lineRule="auto"/>
              <w:rPr>
                <w:sz w:val="20"/>
                <w:szCs w:val="20"/>
                <w:lang w:val="en-GB"/>
              </w:rPr>
            </w:pPr>
            <w:r>
              <w:rPr>
                <w:sz w:val="20"/>
                <w:szCs w:val="20"/>
                <w:lang w:val="en-GB"/>
              </w:rPr>
              <w:t>14.5 (5.27)</w:t>
            </w:r>
          </w:p>
        </w:tc>
        <w:tc>
          <w:tcPr>
            <w:tcW w:w="1175" w:type="dxa"/>
            <w:tcBorders>
              <w:top w:val="single" w:sz="2" w:space="0" w:color="000001"/>
              <w:left w:val="single" w:sz="2" w:space="0" w:color="000001"/>
              <w:bottom w:val="single" w:sz="2" w:space="0" w:color="000001"/>
              <w:right w:val="single" w:sz="2" w:space="0" w:color="000001"/>
            </w:tcBorders>
          </w:tcPr>
          <w:p w14:paraId="40218BAE" w14:textId="235CD516" w:rsidR="00505BF6" w:rsidRPr="00A645AA" w:rsidRDefault="00505BF6" w:rsidP="00505BF6">
            <w:pPr>
              <w:pStyle w:val="TableContents"/>
              <w:spacing w:after="46" w:line="240" w:lineRule="auto"/>
              <w:rPr>
                <w:sz w:val="20"/>
                <w:szCs w:val="20"/>
                <w:lang w:val="en-GB"/>
              </w:rPr>
            </w:pPr>
            <w:r>
              <w:rPr>
                <w:sz w:val="20"/>
                <w:szCs w:val="20"/>
                <w:lang w:val="en-GB"/>
              </w:rPr>
              <w:t>26.75 (6.17)</w:t>
            </w:r>
          </w:p>
        </w:tc>
        <w:tc>
          <w:tcPr>
            <w:tcW w:w="1092" w:type="dxa"/>
            <w:tcBorders>
              <w:top w:val="single" w:sz="2" w:space="0" w:color="000001"/>
              <w:left w:val="single" w:sz="2" w:space="0" w:color="000001"/>
              <w:bottom w:val="single" w:sz="2" w:space="0" w:color="000001"/>
            </w:tcBorders>
            <w:shd w:val="clear" w:color="auto" w:fill="auto"/>
          </w:tcPr>
          <w:p w14:paraId="6CFA528F" w14:textId="739F44DB" w:rsidR="00505BF6" w:rsidRPr="00A645AA" w:rsidRDefault="00505BF6" w:rsidP="00505BF6">
            <w:pPr>
              <w:pStyle w:val="TableContents"/>
              <w:spacing w:after="46" w:line="240" w:lineRule="auto"/>
              <w:rPr>
                <w:sz w:val="20"/>
                <w:szCs w:val="20"/>
                <w:lang w:val="en-GB"/>
              </w:rPr>
            </w:pPr>
            <w:r w:rsidRPr="00A645AA">
              <w:rPr>
                <w:sz w:val="20"/>
                <w:szCs w:val="20"/>
                <w:lang w:val="en-GB"/>
              </w:rPr>
              <w:t>27 (48.1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A3E312F"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0.7 (11.1)</w:t>
            </w:r>
          </w:p>
        </w:tc>
      </w:tr>
      <w:tr w:rsidR="00C45707" w:rsidRPr="00A746FD" w14:paraId="680958F7"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446D6D9" w14:textId="03576CF2" w:rsidR="00C45707" w:rsidRDefault="00C45707"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nicl.2015.08.001","ISSN":"22131582","abstract":"Amotivation in schizophrenia is a central predictor of poor functioning, and is thought to occur due to deficits in anticipating future rewards, suggesting that impairments in anticipating pleasure can contribute to functional disability in schizophrenia. In healthy comparison (HC) participants, reward anticipation is associated with activity in frontal-striatal networks. By contrast, schizophrenia (SZ) participants show hypoactivation within these frontal-striatal networks during this motivated anticipatory brain state. Here, we examined neural activation in SZ and HC participants during the anticipatory phase of stimuli that predicted immediate upcoming reward and punishment, and during the feedback/outcome phase, in relation to trait measures of hedonic pleasure and real-world functional capacity. SZ patients showed hypoactivation in ventral striatum during reward anticipation. Additionally, we found distinct differences between HC and SZ groups in their association between reward-related immediate anticipatory neural activity and their reported experience of pleasure. HC participants recruited reward-related regions in striatum that significantly correlated with subjective consummatory pleasure, while SZ patients revealed activation in attention-related regions, such as the IPL, which correlated with consummatory pleasure and functional capacity. These findings may suggest that SZ patients activate compensatory attention processes during anticipation of immediate upcoming rewards, which likely contribute to their functional capacity in daily life.","author":[{"dropping-particle":"","family":"Subramaniam","given":"K","non-dropping-particle":"","parse-names":false,"suffix":""},{"dropping-particle":"","family":"Hooker","given":"C I","non-dropping-particle":"","parse-names":false,"suffix":""},{"dropping-particle":"","family":"Biagianti","given":"B","non-dropping-particle":"","parse-names":false,"suffix":""},{"dropping-particle":"","family":"Fisher","given":"M","non-dropping-particle":"","parse-names":false,"suffix":""},{"dropping-particle":"","family":"Nagarajan","given":"S","non-dropping-particle":"","parse-names":false,"suffix":""},{"dropping-particle":"","family":"Vinogradov","given":"S","non-dropping-particle":"","parse-names":false,"suffix":""}],"container-title":"NeuroImage: Clinical","id":"ITEM-1","issued":{"date-parts":[["2015"]]},"note":"cited By 23","page":"153-163","publisher":"Elsevier Inc.","title":"Neural signal during immediate reward anticipation in schizophrenia: Relationship to real-world motivation and function","type":"article-journal","volume":"9"},"uris":["http://www.mendeley.com/documents/?uuid=b3b70668-d070-4623-856c-84054c56a9cd"]}],"mendeley":{"formattedCitation":"(K Subramaniam et al., 2015)","manualFormatting":"Subramaniam et al., 2015","plainTextFormattedCitation":"(K Subramaniam et al., 2015)","previouslyFormattedCitation":"(K Subramaniam et al., 2015)"},"properties":{"noteIndex":0},"schema":"https://github.com/citation-style-language/schema/raw/master/csl-citation.json"}</w:instrText>
            </w:r>
            <w:r>
              <w:rPr>
                <w:sz w:val="20"/>
                <w:szCs w:val="20"/>
              </w:rPr>
              <w:fldChar w:fldCharType="separate"/>
            </w:r>
            <w:r w:rsidRPr="0036288E">
              <w:rPr>
                <w:noProof/>
                <w:sz w:val="20"/>
                <w:szCs w:val="20"/>
              </w:rPr>
              <w:t>Subramaniam et al., 2015</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CAD23CB" w14:textId="0BBA938C" w:rsidR="00C45707" w:rsidRDefault="00C45707" w:rsidP="00505BF6">
            <w:pPr>
              <w:pStyle w:val="TableContents"/>
              <w:spacing w:after="46" w:line="240" w:lineRule="auto"/>
              <w:rPr>
                <w:sz w:val="20"/>
                <w:szCs w:val="20"/>
                <w:lang w:val="en-GB"/>
              </w:rPr>
            </w:pPr>
            <w:r>
              <w:rPr>
                <w:sz w:val="20"/>
                <w:szCs w:val="20"/>
                <w:lang w:val="en-GB"/>
              </w:rPr>
              <w:t>37 (67.67)</w:t>
            </w:r>
          </w:p>
        </w:tc>
        <w:tc>
          <w:tcPr>
            <w:tcW w:w="1162" w:type="dxa"/>
            <w:tcBorders>
              <w:top w:val="single" w:sz="2" w:space="0" w:color="000001"/>
              <w:left w:val="single" w:sz="2" w:space="0" w:color="000001"/>
              <w:bottom w:val="single" w:sz="2" w:space="0" w:color="000001"/>
            </w:tcBorders>
            <w:shd w:val="clear" w:color="auto" w:fill="auto"/>
          </w:tcPr>
          <w:p w14:paraId="6942D7DE" w14:textId="03043843" w:rsidR="00C45707" w:rsidRDefault="00C45707" w:rsidP="00505BF6">
            <w:pPr>
              <w:pStyle w:val="TableContents"/>
              <w:spacing w:after="46" w:line="240" w:lineRule="auto"/>
              <w:rPr>
                <w:sz w:val="20"/>
                <w:szCs w:val="20"/>
                <w:lang w:val="en-GB"/>
              </w:rPr>
            </w:pPr>
            <w:r>
              <w:rPr>
                <w:sz w:val="20"/>
                <w:szCs w:val="20"/>
                <w:lang w:val="en-GB"/>
              </w:rPr>
              <w:t>45.14 (9.97)</w:t>
            </w:r>
          </w:p>
        </w:tc>
        <w:tc>
          <w:tcPr>
            <w:tcW w:w="1273" w:type="dxa"/>
            <w:tcBorders>
              <w:top w:val="single" w:sz="2" w:space="0" w:color="000001"/>
              <w:left w:val="single" w:sz="2" w:space="0" w:color="000001"/>
              <w:bottom w:val="single" w:sz="2" w:space="0" w:color="000001"/>
            </w:tcBorders>
          </w:tcPr>
          <w:p w14:paraId="44605789" w14:textId="6C9B7043" w:rsidR="00C45707" w:rsidRDefault="00C45707"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3F0AEE39" w14:textId="7A28EEE4" w:rsidR="00C45707" w:rsidRDefault="00C45707" w:rsidP="00505BF6">
            <w:pPr>
              <w:pStyle w:val="TableContents"/>
              <w:spacing w:after="46" w:line="240" w:lineRule="auto"/>
              <w:rPr>
                <w:sz w:val="20"/>
                <w:szCs w:val="20"/>
                <w:lang w:val="en-GB"/>
              </w:rPr>
            </w:pPr>
            <w:r>
              <w:rPr>
                <w:sz w:val="20"/>
                <w:szCs w:val="20"/>
                <w:lang w:val="en-GB"/>
              </w:rPr>
              <w:t>25.4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161D72D" w14:textId="2FD8C847" w:rsidR="00C45707" w:rsidRDefault="00C45707"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188A45A" w14:textId="4471A584" w:rsidR="00C45707" w:rsidRDefault="00C45707"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3215E3B8" w14:textId="0B003E0E" w:rsidR="00C45707" w:rsidRDefault="00C45707"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0CCDC737" w14:textId="3387DE15" w:rsidR="00C45707" w:rsidRDefault="00C45707"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4D603364" w14:textId="52043064" w:rsidR="00C45707" w:rsidRDefault="00C45707" w:rsidP="00505BF6">
            <w:pPr>
              <w:pStyle w:val="TableContents"/>
              <w:spacing w:after="46" w:line="240" w:lineRule="auto"/>
              <w:rPr>
                <w:sz w:val="20"/>
                <w:szCs w:val="20"/>
                <w:lang w:val="en-GB"/>
              </w:rPr>
            </w:pPr>
            <w:r>
              <w:rPr>
                <w:sz w:val="20"/>
                <w:szCs w:val="20"/>
                <w:lang w:val="en-GB"/>
              </w:rPr>
              <w:t>20 (7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EA055D2" w14:textId="168CEAF0" w:rsidR="00C45707" w:rsidRDefault="00C45707" w:rsidP="00505BF6">
            <w:pPr>
              <w:pStyle w:val="TableContents"/>
              <w:spacing w:after="46" w:line="240" w:lineRule="auto"/>
              <w:rPr>
                <w:sz w:val="20"/>
                <w:szCs w:val="20"/>
                <w:lang w:val="en-GB"/>
              </w:rPr>
            </w:pPr>
            <w:r>
              <w:rPr>
                <w:sz w:val="20"/>
                <w:szCs w:val="20"/>
                <w:lang w:val="en-GB"/>
              </w:rPr>
              <w:t>43.72 (13.32)</w:t>
            </w:r>
          </w:p>
        </w:tc>
      </w:tr>
      <w:tr w:rsidR="00C77E55" w:rsidRPr="00A746FD" w14:paraId="2F0FBF38"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5F2F7EF" w14:textId="57288B66" w:rsidR="00C77E55" w:rsidRPr="00A645AA" w:rsidRDefault="00C77E55"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cortex.2017.01.005","ISSN":"19738102","PMID":"28162778","abstract":"Reality monitoring is the ability to accurately distinguish the source of self-generated information from externally-presented information. Although people with schizophrenia (SZ) show impaired reality monitoring, nothing is known about how mood state influences this higher-order cognitive process. Accordingly, we induced positive, neutral and negative mood states to test how different mood states modulate subsequent reality monitoring performance. Our findings indicate that mood affected reality monitoring performance in HC and SZ participants in both similar and dissociable ways. Only a positive mood facilitated task performance in Healthy Control (HC) subjects, whereas a negative mood facilitated task performance in SZ subjects. Yet, when both HC and SZ participants were in a positive mood, they recruited medial prefrontal cortex (mPFC) to bias better subsequent self-generated item identification, despite the fact that mPFC signal was reduced in SZ participants. Additionally, in SZ subjects, negative mood states also modulated left and right dorsal mPFC signal to bias better externally-presented item identification. Together our findings reveal that although the mPFC is hypoactive in SZ participants, mPFC signal plays a functional role in mood–cognition interactions during both positive and negative mood states to facilitate subsequent reality monitoring decision-making.","author":[{"dropping-particle":"","family":"Subramaniam","given":"Karuna","non-dropping-particle":"","parse-names":false,"suffix":""},{"dropping-particle":"","family":"Ranasinghe","given":"Kamalini G.","non-dropping-particle":"","parse-names":false,"suffix":""},{"dropping-particle":"","family":"Mathalon","given":"Daniel","non-dropping-particle":"","parse-names":false,"suffix":""},{"dropping-particle":"","family":"Nagarajan","given":"Srikantan","non-dropping-particle":"","parse-names":false,"suffix":""},{"dropping-particle":"","family":"Vinogradov","given":"Sophia","non-dropping-particle":"","parse-names":false,"suffix":""}],"container-title":"Cortex","id":"ITEM-1","issued":{"date-parts":[["2017","6","1"]]},"page":"271-286","publisher":"Masson SpA","title":"Neural mechanisms of mood-induced modulation of reality monitoring in schizophrenia","type":"article-journal","volume":"91"},"uris":["http://www.mendeley.com/documents/?uuid=3ff24170-8be2-35f8-a1cf-8a2559cde63a"]}],"mendeley":{"formattedCitation":"(Karuna Subramaniam, Ranasinghe, Mathalon, Nagarajan, &amp; Vinogradov, 2017)","manualFormatting":"Subramaniam et al., 2017","plainTextFormattedCitation":"(Karuna Subramaniam, Ranasinghe, Mathalon, Nagarajan, &amp; Vinogradov, 2017)","previouslyFormattedCitation":"(Karuna Subramaniam, Ranasinghe, Mathalon, Nagarajan, &amp; Vinogradov, 2017)"},"properties":{"noteIndex":0},"schema":"https://github.com/citation-style-language/schema/raw/master/csl-citation.json"}</w:instrText>
            </w:r>
            <w:r>
              <w:rPr>
                <w:sz w:val="20"/>
                <w:szCs w:val="20"/>
              </w:rPr>
              <w:fldChar w:fldCharType="separate"/>
            </w:r>
            <w:r w:rsidRPr="00C77E55">
              <w:rPr>
                <w:noProof/>
                <w:sz w:val="20"/>
                <w:szCs w:val="20"/>
              </w:rPr>
              <w:t>Subramaniam et al., 2017</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51E3CE7" w14:textId="723092BC" w:rsidR="00C77E55" w:rsidRPr="00A645AA" w:rsidRDefault="00C77E55" w:rsidP="00505BF6">
            <w:pPr>
              <w:pStyle w:val="TableContents"/>
              <w:spacing w:after="46" w:line="240" w:lineRule="auto"/>
              <w:rPr>
                <w:sz w:val="20"/>
                <w:szCs w:val="20"/>
                <w:lang w:val="en-GB"/>
              </w:rPr>
            </w:pPr>
            <w:r>
              <w:rPr>
                <w:sz w:val="20"/>
                <w:szCs w:val="20"/>
                <w:lang w:val="en-GB"/>
              </w:rPr>
              <w:t>20 (80)</w:t>
            </w:r>
          </w:p>
        </w:tc>
        <w:tc>
          <w:tcPr>
            <w:tcW w:w="1162" w:type="dxa"/>
            <w:tcBorders>
              <w:top w:val="single" w:sz="2" w:space="0" w:color="000001"/>
              <w:left w:val="single" w:sz="2" w:space="0" w:color="000001"/>
              <w:bottom w:val="single" w:sz="2" w:space="0" w:color="000001"/>
            </w:tcBorders>
            <w:shd w:val="clear" w:color="auto" w:fill="auto"/>
          </w:tcPr>
          <w:p w14:paraId="041342C9" w14:textId="1B010DAB" w:rsidR="00C77E55" w:rsidRPr="00A645AA" w:rsidRDefault="00C77E55" w:rsidP="00505BF6">
            <w:pPr>
              <w:pStyle w:val="TableContents"/>
              <w:spacing w:after="46" w:line="240" w:lineRule="auto"/>
              <w:rPr>
                <w:sz w:val="20"/>
                <w:szCs w:val="20"/>
                <w:lang w:val="en-GB"/>
              </w:rPr>
            </w:pPr>
            <w:r>
              <w:rPr>
                <w:sz w:val="20"/>
                <w:szCs w:val="20"/>
                <w:lang w:val="en-GB"/>
              </w:rPr>
              <w:t>41.06 (11.07)</w:t>
            </w:r>
          </w:p>
        </w:tc>
        <w:tc>
          <w:tcPr>
            <w:tcW w:w="1273" w:type="dxa"/>
            <w:tcBorders>
              <w:top w:val="single" w:sz="2" w:space="0" w:color="000001"/>
              <w:left w:val="single" w:sz="2" w:space="0" w:color="000001"/>
              <w:bottom w:val="single" w:sz="2" w:space="0" w:color="000001"/>
            </w:tcBorders>
          </w:tcPr>
          <w:p w14:paraId="71F5DCD4" w14:textId="3515DEF4" w:rsidR="00C77E55" w:rsidRPr="00A645AA" w:rsidRDefault="00C77E55"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0025999F" w14:textId="4ADFA691" w:rsidR="00C77E55" w:rsidRDefault="00C77E55" w:rsidP="00505BF6">
            <w:pPr>
              <w:pStyle w:val="TableContents"/>
              <w:spacing w:after="46" w:line="240" w:lineRule="auto"/>
              <w:rPr>
                <w:sz w:val="20"/>
                <w:szCs w:val="20"/>
                <w:lang w:val="en-GB"/>
              </w:rPr>
            </w:pPr>
            <w:r>
              <w:rPr>
                <w:sz w:val="20"/>
                <w:szCs w:val="20"/>
                <w:lang w:val="en-GB"/>
              </w:rPr>
              <w:t>18.6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D830BC1" w14:textId="5C6A959F" w:rsidR="00C77E55" w:rsidRPr="00A645AA" w:rsidRDefault="00C77E55"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766BE48" w14:textId="543682AF" w:rsidR="00C77E55" w:rsidRDefault="00C77E55"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6B9ED035" w14:textId="20A464A5" w:rsidR="00C77E55" w:rsidRDefault="00C77E55"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46A66B5A" w14:textId="25F43C0E" w:rsidR="00C77E55" w:rsidRDefault="00C77E55"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79713D53" w14:textId="32AB9BB8" w:rsidR="00C77E55" w:rsidRPr="00A645AA" w:rsidRDefault="00C77E55" w:rsidP="00505BF6">
            <w:pPr>
              <w:pStyle w:val="TableContents"/>
              <w:spacing w:after="46" w:line="240" w:lineRule="auto"/>
              <w:rPr>
                <w:sz w:val="20"/>
                <w:szCs w:val="20"/>
                <w:lang w:val="en-GB"/>
              </w:rPr>
            </w:pPr>
            <w:r>
              <w:rPr>
                <w:sz w:val="20"/>
                <w:szCs w:val="20"/>
                <w:lang w:val="en-GB"/>
              </w:rPr>
              <w:t>20 (6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084A8CFF" w14:textId="1932BBB2" w:rsidR="00C77E55" w:rsidRPr="00A645AA" w:rsidRDefault="00C77E55" w:rsidP="00505BF6">
            <w:pPr>
              <w:pStyle w:val="TableContents"/>
              <w:spacing w:after="46" w:line="240" w:lineRule="auto"/>
              <w:rPr>
                <w:sz w:val="20"/>
                <w:szCs w:val="20"/>
                <w:lang w:val="en-GB"/>
              </w:rPr>
            </w:pPr>
            <w:r>
              <w:rPr>
                <w:sz w:val="20"/>
                <w:szCs w:val="20"/>
                <w:lang w:val="en-GB"/>
              </w:rPr>
              <w:t>43.5 (13.17)</w:t>
            </w:r>
          </w:p>
        </w:tc>
      </w:tr>
      <w:tr w:rsidR="00C77E55" w:rsidRPr="00A746FD" w14:paraId="7FD454A1"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3D14A34D" w14:textId="27A48045" w:rsidR="00C77E55" w:rsidRPr="00A645AA" w:rsidRDefault="00C77E55"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biopsych.2005.11.021","ISSN":"00063223","PMID":"16487943","abstract":"Background: Individuals with schizophrenia demonstrate impaired recognition of facial expressions and may misattribute emotional salience to otherwise nonsalient stimuli. The neural mechanisms underlying this deficit and the relationship with different symptoms remain poorly understood. Methods: We used event-related functional magnetic resonance imaging to measure neural responses to neutral, mildly fearful, and prototypically fearful facial expressions. The sample included 15 medicated individuals with chronic schizophrenia (SZ) and 11 healthy control individuals (CON), matched for gender (all male), age, and years of education. Results: A repeated measures 3 × 2 analysis of variance (ANOVA) revealed a significant interaction between expression intensity and group in right parahippocampal gyrus (p &lt; .01). Individuals with chronic schizophrenia demonstrated a decrease, whereas CON showed an increase, in right parahippocampal gyrus response to increasingly fearful expressions. Between-group comparison revealed greater activation in SZ than CON in right parahippocampal gyrus to neutral faces. The reality distortion dimension, but not neuroleptic medication dose, was positively associated with the right parahippocampal gyral and right amygdalar response to neutral faces in SZ. Conclusions: An abnormally increased parahippocampal response to neutral faces was positively associated with reality distortion in SZ. This may underlie the previously reported finding of a misattribution of emotional salience to nonsalient social stimuli in schizophrenia. © 2006 Society of Biological Psychiatry.","author":[{"dropping-particle":"","family":"Surguladze","given":"Simon","non-dropping-particle":"","parse-names":false,"suffix":""},{"dropping-particle":"","family":"Russell","given":"Tamara","non-dropping-particle":"","parse-names":false,"suffix":""},{"dropping-particle":"","family":"Kucharska-Pietura","given":"Katarzyna","non-dropping-particle":"","parse-names":false,"suffix":""},{"dropping-particle":"","family":"Travis","given":"Michael J.","non-dropping-particle":"","parse-names":false,"suffix":""},{"dropping-particle":"","family":"Giampietro","given":"Vincent","non-dropping-particle":"","parse-names":false,"suffix":""},{"dropping-particle":"","family":"David","given":"Anthony S.","non-dropping-particle":"","parse-names":false,"suffix":""},{"dropping-particle":"","family":"Phillips","given":"Mary L.","non-dropping-particle":"","parse-names":false,"suffix":""}],"container-title":"Biological Psychiatry","id":"ITEM-1","issue":"5","issued":{"date-parts":[["2006","9","1"]]},"page":"423-431","publisher":"Elsevier","title":"A Reversal of the Normal Pattern of Parahippocampal Response to Neutral and Fearful Faces Is Associated with Reality Distortion in Schizophrenia","type":"article-journal","volume":"60"},"uris":["http://www.mendeley.com/documents/?uuid=04952f23-f90c-3702-9070-fe911e124d44"]}],"mendeley":{"formattedCitation":"(S. Surguladze et al., 2006)","manualFormatting":"Surguladze et al., 2006","plainTextFormattedCitation":"(S. Surguladze et al., 2006)","previouslyFormattedCitation":"(S. Surguladze et al., 2006)"},"properties":{"noteIndex":0},"schema":"https://github.com/citation-style-language/schema/raw/master/csl-citation.json"}</w:instrText>
            </w:r>
            <w:r>
              <w:rPr>
                <w:sz w:val="20"/>
                <w:szCs w:val="20"/>
              </w:rPr>
              <w:fldChar w:fldCharType="separate"/>
            </w:r>
            <w:r w:rsidRPr="00C77E55">
              <w:rPr>
                <w:noProof/>
                <w:sz w:val="20"/>
                <w:szCs w:val="20"/>
              </w:rPr>
              <w:t>Surguladze et al., 2006</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5BC983CF" w14:textId="361A8EB5" w:rsidR="00C77E55" w:rsidRPr="00A645AA" w:rsidRDefault="00C77E55" w:rsidP="00505BF6">
            <w:pPr>
              <w:pStyle w:val="TableContents"/>
              <w:spacing w:after="46" w:line="240" w:lineRule="auto"/>
              <w:rPr>
                <w:sz w:val="20"/>
                <w:szCs w:val="20"/>
                <w:lang w:val="en-GB"/>
              </w:rPr>
            </w:pPr>
            <w:r>
              <w:rPr>
                <w:sz w:val="20"/>
                <w:szCs w:val="20"/>
                <w:lang w:val="en-GB"/>
              </w:rPr>
              <w:t>15 (100)</w:t>
            </w:r>
          </w:p>
        </w:tc>
        <w:tc>
          <w:tcPr>
            <w:tcW w:w="1162" w:type="dxa"/>
            <w:tcBorders>
              <w:top w:val="single" w:sz="2" w:space="0" w:color="000001"/>
              <w:left w:val="single" w:sz="2" w:space="0" w:color="000001"/>
              <w:bottom w:val="single" w:sz="2" w:space="0" w:color="000001"/>
            </w:tcBorders>
            <w:shd w:val="clear" w:color="auto" w:fill="auto"/>
          </w:tcPr>
          <w:p w14:paraId="5CD276F0" w14:textId="4069BB1C" w:rsidR="00C77E55" w:rsidRPr="00A645AA" w:rsidRDefault="00C77E55" w:rsidP="00505BF6">
            <w:pPr>
              <w:pStyle w:val="TableContents"/>
              <w:spacing w:after="46" w:line="240" w:lineRule="auto"/>
              <w:rPr>
                <w:sz w:val="20"/>
                <w:szCs w:val="20"/>
                <w:lang w:val="en-GB"/>
              </w:rPr>
            </w:pPr>
            <w:r>
              <w:rPr>
                <w:sz w:val="20"/>
                <w:szCs w:val="20"/>
                <w:lang w:val="en-GB"/>
              </w:rPr>
              <w:t>43.1 (8.8)</w:t>
            </w:r>
          </w:p>
        </w:tc>
        <w:tc>
          <w:tcPr>
            <w:tcW w:w="1273" w:type="dxa"/>
            <w:tcBorders>
              <w:top w:val="single" w:sz="2" w:space="0" w:color="000001"/>
              <w:left w:val="single" w:sz="2" w:space="0" w:color="000001"/>
              <w:bottom w:val="single" w:sz="2" w:space="0" w:color="000001"/>
            </w:tcBorders>
          </w:tcPr>
          <w:p w14:paraId="1129ADC2" w14:textId="524B5CC5" w:rsidR="00C77E55" w:rsidRPr="00A645AA" w:rsidRDefault="00C77E55"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06FB936B" w14:textId="546D0E3E" w:rsidR="00C77E55" w:rsidRDefault="00C77E55" w:rsidP="00505BF6">
            <w:pPr>
              <w:pStyle w:val="TableContents"/>
              <w:spacing w:after="46" w:line="240" w:lineRule="auto"/>
              <w:rPr>
                <w:sz w:val="20"/>
                <w:szCs w:val="20"/>
                <w:lang w:val="en-GB"/>
              </w:rPr>
            </w:pPr>
            <w:r>
              <w:rPr>
                <w:sz w:val="20"/>
                <w:szCs w:val="20"/>
                <w:lang w:val="en-GB"/>
              </w:rPr>
              <w:t>19.9 (10.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C531C3A" w14:textId="7DBB2DB1" w:rsidR="00C77E55" w:rsidRPr="00A645AA" w:rsidRDefault="00C77E55" w:rsidP="00505BF6">
            <w:pPr>
              <w:pStyle w:val="TableContents"/>
              <w:spacing w:after="46" w:line="240" w:lineRule="auto"/>
              <w:rPr>
                <w:sz w:val="20"/>
                <w:szCs w:val="20"/>
                <w:lang w:val="en-GB"/>
              </w:rPr>
            </w:pPr>
            <w:r>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B6ECB4B" w14:textId="4F674271" w:rsidR="00C77E55" w:rsidRDefault="00C77E55"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0479B738" w14:textId="053260E9" w:rsidR="00C77E55" w:rsidRDefault="00C77E55"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4C7690F2" w14:textId="7292992E" w:rsidR="00C77E55" w:rsidRDefault="00C77E55"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7BA37731" w14:textId="1BA8CBFE" w:rsidR="00C77E55" w:rsidRPr="00A645AA" w:rsidRDefault="00C77E55" w:rsidP="00505BF6">
            <w:pPr>
              <w:pStyle w:val="TableContents"/>
              <w:spacing w:after="46" w:line="240" w:lineRule="auto"/>
              <w:rPr>
                <w:sz w:val="20"/>
                <w:szCs w:val="20"/>
                <w:lang w:val="en-GB"/>
              </w:rPr>
            </w:pPr>
            <w:r>
              <w:rPr>
                <w:sz w:val="20"/>
                <w:szCs w:val="20"/>
                <w:lang w:val="en-GB"/>
              </w:rPr>
              <w:t>11 (10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920867D" w14:textId="59A5E932" w:rsidR="00C77E55" w:rsidRPr="00A645AA" w:rsidRDefault="00C77E55" w:rsidP="00505BF6">
            <w:pPr>
              <w:pStyle w:val="TableContents"/>
              <w:spacing w:after="46" w:line="240" w:lineRule="auto"/>
              <w:rPr>
                <w:sz w:val="20"/>
                <w:szCs w:val="20"/>
                <w:lang w:val="en-GB"/>
              </w:rPr>
            </w:pPr>
            <w:r>
              <w:rPr>
                <w:sz w:val="20"/>
                <w:szCs w:val="20"/>
                <w:lang w:val="en-GB"/>
              </w:rPr>
              <w:t>36.8 (10.6)</w:t>
            </w:r>
          </w:p>
        </w:tc>
      </w:tr>
      <w:tr w:rsidR="00C77E55" w:rsidRPr="00A746FD" w14:paraId="2591910F"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708E6534" w14:textId="07AAA933" w:rsidR="00C77E55" w:rsidRPr="00A645AA" w:rsidRDefault="00C77E55"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177/0269881110363316","ISBN":"0269881110363","ISSN":"02698811","PMID":"20360158","abstract":"We employed two event-related functional magnetic resonance imaging tasks using the pictures of mild and intense facial emotions of fear or happiness. The sample comprised 16 chronic schizophrenia patients treated with risperidone long-acting injections (RLAI), 16 patients treated with conventional antipsychotic depots (CONV) and 16 healthy controls (HC). The HC and RLAI groups demonstrated greater activation in the left amygdala in response to intensively fearful faces, and in right cerebellum to intensively happy faces compared with CONV patients. The CONV group demonstrated under-activation in the right temporal pole in response to intensively happy faces (compared with HC) and over-activation in ventro-medial prefrontal cortex (VMPFC) in response to both intensively happy and fearful expressions, compared with HC and RLAI groups. Our results suggest that networks implicated in the allocation of attentional resources (VMPFC) and emotion processing (amygdala, cerebellum) are differentially affected in patients on CONV versus RLAI. © The Author(s) 2011.","author":[{"dropping-particle":"","family":"Surguladze","given":"Simon A.","non-dropping-particle":"","parse-names":false,"suffix":""},{"dropping-particle":"","family":"Chu","given":"Elvina M.","non-dropping-particle":"","parse-names":false,"suffix":""},{"dropping-particle":"","family":"Marshall","given":"Nicolette","non-dropping-particle":"","parse-names":false,"suffix":""},{"dropping-particle":"","family":"Evans","given":"Anthony","non-dropping-particle":"","parse-names":false,"suffix":""},{"dropping-particle":"","family":"Anilkumar","given":"Anantha Pp","non-dropping-particle":"","parse-names":false,"suffix":""},{"dropping-particle":"","family":"Timehin","given":"Clive","non-dropping-particle":"","parse-names":false,"suffix":""},{"dropping-particle":"","family":"McDonald","given":"Colm","non-dropping-particle":"","parse-names":false,"suffix":""},{"dropping-particle":"","family":"Ecker","given":"Christine","non-dropping-particle":"","parse-names":false,"suffix":""},{"dropping-particle":"","family":"Phillips","given":"Mary L.","non-dropping-particle":"","parse-names":false,"suffix":""},{"dropping-particle":"","family":"David","given":"Anthony S.","non-dropping-particle":"","parse-names":false,"suffix":""}],"container-title":"Journal of Psychopharmacology","id":"ITEM-1","issue":"6","issued":{"date-parts":[["2011"]]},"page":"722-733","title":"Emotion processing in schizophrenia: FMRI study of patients treated with risperidone long-acting injections or conventional depot medication","type":"article-journal","volume":"25"},"uris":["http://www.mendeley.com/documents/?uuid=d490767d-5fc9-499e-b4bb-d2203f33ba6a"]}],"mendeley":{"formattedCitation":"(S. A. Surguladze et al., 2011)","manualFormatting":"Surguladze et al., 2011","plainTextFormattedCitation":"(S. A. Surguladze et al., 2011)","previouslyFormattedCitation":"(S. A. Surguladze et al., 2011)"},"properties":{"noteIndex":0},"schema":"https://github.com/citation-style-language/schema/raw/master/csl-citation.json"}</w:instrText>
            </w:r>
            <w:r>
              <w:rPr>
                <w:sz w:val="20"/>
                <w:szCs w:val="20"/>
              </w:rPr>
              <w:fldChar w:fldCharType="separate"/>
            </w:r>
            <w:r w:rsidRPr="00C77E55">
              <w:rPr>
                <w:noProof/>
                <w:sz w:val="20"/>
                <w:szCs w:val="20"/>
              </w:rPr>
              <w:t>Surguladze et al., 2011</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1CD7294" w14:textId="49B599E3" w:rsidR="00C77E55" w:rsidRPr="00A645AA" w:rsidRDefault="00C77E55" w:rsidP="00505BF6">
            <w:pPr>
              <w:pStyle w:val="TableContents"/>
              <w:spacing w:after="46" w:line="240" w:lineRule="auto"/>
              <w:rPr>
                <w:sz w:val="20"/>
                <w:szCs w:val="20"/>
                <w:lang w:val="en-GB"/>
              </w:rPr>
            </w:pPr>
            <w:r>
              <w:rPr>
                <w:sz w:val="20"/>
                <w:szCs w:val="20"/>
                <w:lang w:val="en-GB"/>
              </w:rPr>
              <w:t>16 (62.5)</w:t>
            </w:r>
          </w:p>
        </w:tc>
        <w:tc>
          <w:tcPr>
            <w:tcW w:w="1162" w:type="dxa"/>
            <w:tcBorders>
              <w:top w:val="single" w:sz="2" w:space="0" w:color="000001"/>
              <w:left w:val="single" w:sz="2" w:space="0" w:color="000001"/>
              <w:bottom w:val="single" w:sz="2" w:space="0" w:color="000001"/>
            </w:tcBorders>
            <w:shd w:val="clear" w:color="auto" w:fill="auto"/>
          </w:tcPr>
          <w:p w14:paraId="61B166D0" w14:textId="1D70D9D4" w:rsidR="00C77E55" w:rsidRPr="00A645AA" w:rsidRDefault="00C77E55" w:rsidP="00505BF6">
            <w:pPr>
              <w:pStyle w:val="TableContents"/>
              <w:spacing w:after="46" w:line="240" w:lineRule="auto"/>
              <w:rPr>
                <w:sz w:val="20"/>
                <w:szCs w:val="20"/>
                <w:lang w:val="en-GB"/>
              </w:rPr>
            </w:pPr>
            <w:r>
              <w:rPr>
                <w:sz w:val="20"/>
                <w:szCs w:val="20"/>
                <w:lang w:val="en-GB"/>
              </w:rPr>
              <w:t>43.7 (9.4)</w:t>
            </w:r>
          </w:p>
        </w:tc>
        <w:tc>
          <w:tcPr>
            <w:tcW w:w="1273" w:type="dxa"/>
            <w:tcBorders>
              <w:top w:val="single" w:sz="2" w:space="0" w:color="000001"/>
              <w:left w:val="single" w:sz="2" w:space="0" w:color="000001"/>
              <w:bottom w:val="single" w:sz="2" w:space="0" w:color="000001"/>
            </w:tcBorders>
          </w:tcPr>
          <w:p w14:paraId="6DC22B9A" w14:textId="4D05A809" w:rsidR="00C77E55" w:rsidRPr="00A645AA" w:rsidRDefault="00C77E55" w:rsidP="00505BF6">
            <w:pPr>
              <w:pStyle w:val="TableContents"/>
              <w:spacing w:after="46" w:line="240" w:lineRule="auto"/>
              <w:rPr>
                <w:sz w:val="20"/>
                <w:szCs w:val="20"/>
                <w:lang w:val="en-GB"/>
              </w:rPr>
            </w:pPr>
            <w:r>
              <w:rPr>
                <w:sz w:val="20"/>
                <w:szCs w:val="20"/>
                <w:lang w:val="en-GB"/>
              </w:rPr>
              <w:t>100</w:t>
            </w:r>
          </w:p>
        </w:tc>
        <w:tc>
          <w:tcPr>
            <w:tcW w:w="1176" w:type="dxa"/>
            <w:tcBorders>
              <w:top w:val="single" w:sz="2" w:space="0" w:color="000001"/>
              <w:left w:val="single" w:sz="2" w:space="0" w:color="000001"/>
              <w:bottom w:val="single" w:sz="2" w:space="0" w:color="000001"/>
            </w:tcBorders>
          </w:tcPr>
          <w:p w14:paraId="4D0F9E51" w14:textId="7EC4367E" w:rsidR="00C77E55" w:rsidRDefault="00C77E55" w:rsidP="00505BF6">
            <w:pPr>
              <w:pStyle w:val="TableContents"/>
              <w:spacing w:after="46" w:line="240" w:lineRule="auto"/>
              <w:rPr>
                <w:sz w:val="20"/>
                <w:szCs w:val="20"/>
                <w:lang w:val="en-GB"/>
              </w:rPr>
            </w:pPr>
            <w:r>
              <w:rPr>
                <w:sz w:val="20"/>
                <w:szCs w:val="20"/>
                <w:lang w:val="en-GB"/>
              </w:rPr>
              <w:t>18.6 (9.7)</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B396E80" w14:textId="4FF8A91B" w:rsidR="00C77E55" w:rsidRPr="00A645AA" w:rsidRDefault="00C77E55" w:rsidP="00505BF6">
            <w:pPr>
              <w:pStyle w:val="TableContents"/>
              <w:spacing w:after="46" w:line="240" w:lineRule="auto"/>
              <w:rPr>
                <w:sz w:val="20"/>
                <w:szCs w:val="20"/>
                <w:lang w:val="en-GB"/>
              </w:rPr>
            </w:pPr>
            <w:r>
              <w:rPr>
                <w:sz w:val="20"/>
                <w:szCs w:val="20"/>
                <w:lang w:val="en-GB"/>
              </w:rPr>
              <w:t>40.4 (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55125FB" w14:textId="535529AE" w:rsidR="00C77E55" w:rsidRDefault="00C77E55" w:rsidP="00505BF6">
            <w:pPr>
              <w:pStyle w:val="TableContents"/>
              <w:spacing w:after="46" w:line="240" w:lineRule="auto"/>
              <w:rPr>
                <w:sz w:val="20"/>
                <w:szCs w:val="20"/>
                <w:lang w:val="en-GB"/>
              </w:rPr>
            </w:pPr>
            <w:r>
              <w:rPr>
                <w:sz w:val="20"/>
                <w:szCs w:val="20"/>
                <w:lang w:val="en-GB"/>
              </w:rPr>
              <w:t>10.9 (4.3)</w:t>
            </w:r>
          </w:p>
        </w:tc>
        <w:tc>
          <w:tcPr>
            <w:tcW w:w="1148" w:type="dxa"/>
            <w:tcBorders>
              <w:top w:val="single" w:sz="2" w:space="0" w:color="000001"/>
              <w:left w:val="single" w:sz="2" w:space="0" w:color="000001"/>
              <w:bottom w:val="single" w:sz="2" w:space="0" w:color="000001"/>
              <w:right w:val="single" w:sz="2" w:space="0" w:color="000001"/>
            </w:tcBorders>
          </w:tcPr>
          <w:p w14:paraId="652ABCDD" w14:textId="15B112D2" w:rsidR="00C77E55" w:rsidRDefault="00C77E55" w:rsidP="00505BF6">
            <w:pPr>
              <w:pStyle w:val="TableContents"/>
              <w:spacing w:after="46" w:line="240" w:lineRule="auto"/>
              <w:rPr>
                <w:sz w:val="20"/>
                <w:szCs w:val="20"/>
                <w:lang w:val="en-GB"/>
              </w:rPr>
            </w:pPr>
            <w:r>
              <w:rPr>
                <w:sz w:val="20"/>
                <w:szCs w:val="20"/>
                <w:lang w:val="en-GB"/>
              </w:rPr>
              <w:t>9.4 (1.7)</w:t>
            </w:r>
          </w:p>
        </w:tc>
        <w:tc>
          <w:tcPr>
            <w:tcW w:w="1175" w:type="dxa"/>
            <w:tcBorders>
              <w:top w:val="single" w:sz="2" w:space="0" w:color="000001"/>
              <w:left w:val="single" w:sz="2" w:space="0" w:color="000001"/>
              <w:bottom w:val="single" w:sz="2" w:space="0" w:color="000001"/>
              <w:right w:val="single" w:sz="2" w:space="0" w:color="000001"/>
            </w:tcBorders>
          </w:tcPr>
          <w:p w14:paraId="339C4A58" w14:textId="59C6B5E6" w:rsidR="00C77E55" w:rsidRDefault="00C77E55" w:rsidP="00505BF6">
            <w:pPr>
              <w:pStyle w:val="TableContents"/>
              <w:spacing w:after="46" w:line="240" w:lineRule="auto"/>
              <w:rPr>
                <w:sz w:val="20"/>
                <w:szCs w:val="20"/>
                <w:lang w:val="en-GB"/>
              </w:rPr>
            </w:pPr>
            <w:r>
              <w:rPr>
                <w:sz w:val="20"/>
                <w:szCs w:val="20"/>
                <w:lang w:val="en-GB"/>
              </w:rPr>
              <w:t>20.1 (3.4)</w:t>
            </w:r>
          </w:p>
        </w:tc>
        <w:tc>
          <w:tcPr>
            <w:tcW w:w="1092" w:type="dxa"/>
            <w:tcBorders>
              <w:top w:val="single" w:sz="2" w:space="0" w:color="000001"/>
              <w:left w:val="single" w:sz="2" w:space="0" w:color="000001"/>
              <w:bottom w:val="single" w:sz="2" w:space="0" w:color="000001"/>
            </w:tcBorders>
            <w:shd w:val="clear" w:color="auto" w:fill="auto"/>
          </w:tcPr>
          <w:p w14:paraId="0DDCE691" w14:textId="0C326220" w:rsidR="00C77E55" w:rsidRPr="00A645AA" w:rsidRDefault="00C77E55" w:rsidP="00505BF6">
            <w:pPr>
              <w:pStyle w:val="TableContents"/>
              <w:spacing w:after="46" w:line="240" w:lineRule="auto"/>
              <w:rPr>
                <w:sz w:val="20"/>
                <w:szCs w:val="20"/>
                <w:lang w:val="en-GB"/>
              </w:rPr>
            </w:pPr>
            <w:r>
              <w:rPr>
                <w:sz w:val="20"/>
                <w:szCs w:val="20"/>
                <w:lang w:val="en-GB"/>
              </w:rPr>
              <w:t>16 (5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E85FEEC" w14:textId="2EEE4031" w:rsidR="00C77E55" w:rsidRPr="00A645AA" w:rsidRDefault="00C77E55" w:rsidP="00505BF6">
            <w:pPr>
              <w:pStyle w:val="TableContents"/>
              <w:spacing w:after="46" w:line="240" w:lineRule="auto"/>
              <w:rPr>
                <w:sz w:val="20"/>
                <w:szCs w:val="20"/>
                <w:lang w:val="en-GB"/>
              </w:rPr>
            </w:pPr>
            <w:r>
              <w:rPr>
                <w:sz w:val="20"/>
                <w:szCs w:val="20"/>
                <w:lang w:val="en-GB"/>
              </w:rPr>
              <w:t>40.4 (12.8)</w:t>
            </w:r>
          </w:p>
        </w:tc>
      </w:tr>
      <w:tr w:rsidR="00505BF6" w:rsidRPr="00217402" w14:paraId="384BFB5C"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38ADB668" w14:textId="3A4FD05E"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3.08.008","ISSN":"09254927","abstract":"Emotional deficits are among the core features of schizophrenia and both associative emotional learning and the related ability to verbalize emotions can be reduced. We investigated whether schizophrenia patients demonstrated impaired function of limbic and prefrontal areas during associative emotional learning. Patients and controls filled out an alexithymia questionnaire and performed an associative emotional learning task with positive, negative and neutral picture-word pairs during fMRI scanning. After scanning, they indicated for each pair whether they remembered it. We conducted standard GLM analysis and Independent Component Analysis (ICA). Both the GLM results and task-related ICA components were compared between groups. The alexithymia questionnaire indicated more cognitive-emotional processing difficulties in patients than controls, but equal experienced intensity of affective states. Patients remembered less picture-word pairs, irrespective of valence. GLM analysis showed significant visual, temporal, amygdalar/hippocampal, and prefrontal activation in all subjects. ICA identified a network of brain areas similar to GLM, mainly in response to negative stimuli. Neither analysis showed differences between patients and controls during learning. Although in previous studies schizophrenia patients showed abnormalities in both memory and emotion processing, neural circuits involved in cross-modal associative emotional learning may remain intact to a certain degree, which may have potential consequences for treatment. © 2013 Elsevier Ireland Ltd.","author":[{"dropping-particle":"","family":"Swart","given":"Marte","non-dropping-particle":"","parse-names":false,"suffix":""},{"dropping-particle":"","family":"Liemburg","given":"Edith Jantine","non-dropping-particle":"","parse-names":false,"suffix":""},{"dropping-particle":"","family":"Kortekaas","given":"Rudie","non-dropping-particle":"","parse-names":false,"suffix":""},{"dropping-particle":"","family":"Wiersma","given":"Durk","non-dropping-particle":"","parse-names":false,"suffix":""},{"dropping-particle":"","family":"Bruggeman","given":"Richard","non-dropping-particle":"","parse-names":false,"suffix":""},{"dropping-particle":"","family":"Aleman","given":"André","non-dropping-particle":"","parse-names":false,"suffix":""}],"container-title":"Psychiatry Research - Neuroimaging","id":"ITEM-1","issue":"3","issued":{"date-parts":[["2013","12","30"]]},"page":"269-276","publisher":"Elsevier","title":"Normal brain activation in schizophrenia patients during associative emotional learning","type":"article-journal","volume":"214"},"uris":["http://www.mendeley.com/documents/?uuid=a881f05d-011b-3c6f-b5d4-0f0c57be2c92"]}],"mendeley":{"formattedCitation":"(Swart et al., 2013)","manualFormatting":"Swart et al., 2013","plainTextFormattedCitation":"(Swart et al., 2013)","previouslyFormattedCitation":"(Swart et al., 2013)"},"properties":{"noteIndex":0},"schema":"https://github.com/citation-style-language/schema/raw/master/csl-citation.json"}</w:instrText>
            </w:r>
            <w:r w:rsidRPr="00A645AA">
              <w:rPr>
                <w:sz w:val="20"/>
                <w:szCs w:val="20"/>
              </w:rPr>
              <w:fldChar w:fldCharType="separate"/>
            </w:r>
            <w:r w:rsidRPr="00A645AA">
              <w:rPr>
                <w:noProof/>
                <w:sz w:val="20"/>
                <w:szCs w:val="20"/>
              </w:rPr>
              <w:t>Swart et al., 2013</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4423AA1" w14:textId="1E97E148" w:rsidR="00505BF6" w:rsidRPr="00A645AA" w:rsidRDefault="00505BF6" w:rsidP="00505BF6">
            <w:pPr>
              <w:pStyle w:val="TableContents"/>
              <w:spacing w:after="46" w:line="240" w:lineRule="auto"/>
              <w:rPr>
                <w:sz w:val="20"/>
                <w:szCs w:val="20"/>
                <w:lang w:val="en-GB"/>
              </w:rPr>
            </w:pPr>
            <w:r w:rsidRPr="00A645AA">
              <w:rPr>
                <w:sz w:val="20"/>
                <w:szCs w:val="20"/>
                <w:lang w:val="en-GB"/>
              </w:rPr>
              <w:t>18 (83.33)</w:t>
            </w:r>
          </w:p>
        </w:tc>
        <w:tc>
          <w:tcPr>
            <w:tcW w:w="1162" w:type="dxa"/>
            <w:tcBorders>
              <w:top w:val="single" w:sz="2" w:space="0" w:color="000001"/>
              <w:left w:val="single" w:sz="2" w:space="0" w:color="000001"/>
              <w:bottom w:val="single" w:sz="2" w:space="0" w:color="000001"/>
            </w:tcBorders>
            <w:shd w:val="clear" w:color="auto" w:fill="auto"/>
          </w:tcPr>
          <w:p w14:paraId="6BCFF58C"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9.44 (5.81)</w:t>
            </w:r>
          </w:p>
        </w:tc>
        <w:tc>
          <w:tcPr>
            <w:tcW w:w="1273" w:type="dxa"/>
            <w:tcBorders>
              <w:top w:val="single" w:sz="2" w:space="0" w:color="000001"/>
              <w:left w:val="single" w:sz="2" w:space="0" w:color="000001"/>
              <w:bottom w:val="single" w:sz="2" w:space="0" w:color="000001"/>
            </w:tcBorders>
          </w:tcPr>
          <w:p w14:paraId="3B5C1512" w14:textId="12F5F731" w:rsidR="00505BF6" w:rsidRPr="00A645AA" w:rsidRDefault="00505BF6" w:rsidP="00505BF6">
            <w:pPr>
              <w:pStyle w:val="TableContents"/>
              <w:spacing w:after="46" w:line="240" w:lineRule="auto"/>
              <w:rPr>
                <w:sz w:val="20"/>
                <w:szCs w:val="20"/>
                <w:lang w:val="en-GB"/>
              </w:rPr>
            </w:pPr>
            <w:r w:rsidRPr="00A645AA">
              <w:rPr>
                <w:sz w:val="20"/>
                <w:szCs w:val="20"/>
                <w:lang w:val="en-GB"/>
              </w:rPr>
              <w:t>88.89</w:t>
            </w:r>
          </w:p>
        </w:tc>
        <w:tc>
          <w:tcPr>
            <w:tcW w:w="1176" w:type="dxa"/>
            <w:tcBorders>
              <w:top w:val="single" w:sz="2" w:space="0" w:color="000001"/>
              <w:left w:val="single" w:sz="2" w:space="0" w:color="000001"/>
              <w:bottom w:val="single" w:sz="2" w:space="0" w:color="000001"/>
            </w:tcBorders>
          </w:tcPr>
          <w:p w14:paraId="1880AB89" w14:textId="0B64E54F"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240BEB81" w14:textId="38BDB34F" w:rsidR="00505BF6" w:rsidRPr="00A645AA" w:rsidRDefault="00505BF6" w:rsidP="00505BF6">
            <w:pPr>
              <w:pStyle w:val="TableContents"/>
              <w:spacing w:after="46" w:line="240" w:lineRule="auto"/>
              <w:rPr>
                <w:sz w:val="20"/>
                <w:szCs w:val="20"/>
                <w:lang w:val="en-GB"/>
              </w:rPr>
            </w:pPr>
            <w:r w:rsidRPr="00A645AA">
              <w:rPr>
                <w:sz w:val="20"/>
                <w:szCs w:val="20"/>
                <w:lang w:val="en-GB"/>
              </w:rPr>
              <w:t>52.33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8568036" w14:textId="4670739A" w:rsidR="00505BF6" w:rsidRPr="00A645AA" w:rsidRDefault="00505BF6" w:rsidP="00505BF6">
            <w:pPr>
              <w:pStyle w:val="TableContents"/>
              <w:spacing w:after="46" w:line="240" w:lineRule="auto"/>
              <w:rPr>
                <w:sz w:val="20"/>
                <w:szCs w:val="20"/>
                <w:lang w:val="en-GB"/>
              </w:rPr>
            </w:pPr>
            <w:r>
              <w:rPr>
                <w:sz w:val="20"/>
                <w:szCs w:val="20"/>
                <w:lang w:val="en-GB"/>
              </w:rPr>
              <w:t>13 (4.96)</w:t>
            </w:r>
          </w:p>
        </w:tc>
        <w:tc>
          <w:tcPr>
            <w:tcW w:w="1148" w:type="dxa"/>
            <w:tcBorders>
              <w:top w:val="single" w:sz="2" w:space="0" w:color="000001"/>
              <w:left w:val="single" w:sz="2" w:space="0" w:color="000001"/>
              <w:bottom w:val="single" w:sz="2" w:space="0" w:color="000001"/>
              <w:right w:val="single" w:sz="2" w:space="0" w:color="000001"/>
            </w:tcBorders>
          </w:tcPr>
          <w:p w14:paraId="15DEA51A" w14:textId="6AA62E93" w:rsidR="00505BF6" w:rsidRPr="00A645AA" w:rsidRDefault="00505BF6" w:rsidP="00505BF6">
            <w:pPr>
              <w:pStyle w:val="TableContents"/>
              <w:spacing w:after="46" w:line="240" w:lineRule="auto"/>
              <w:rPr>
                <w:sz w:val="20"/>
                <w:szCs w:val="20"/>
                <w:lang w:val="en-GB"/>
              </w:rPr>
            </w:pPr>
            <w:r>
              <w:rPr>
                <w:sz w:val="20"/>
                <w:szCs w:val="20"/>
                <w:lang w:val="en-GB"/>
              </w:rPr>
              <w:t>13.72 (4.55)</w:t>
            </w:r>
          </w:p>
        </w:tc>
        <w:tc>
          <w:tcPr>
            <w:tcW w:w="1175" w:type="dxa"/>
            <w:tcBorders>
              <w:top w:val="single" w:sz="2" w:space="0" w:color="000001"/>
              <w:left w:val="single" w:sz="2" w:space="0" w:color="000001"/>
              <w:bottom w:val="single" w:sz="2" w:space="0" w:color="000001"/>
              <w:right w:val="single" w:sz="2" w:space="0" w:color="000001"/>
            </w:tcBorders>
          </w:tcPr>
          <w:p w14:paraId="1324F716" w14:textId="001E2278" w:rsidR="00505BF6" w:rsidRPr="00A645AA" w:rsidRDefault="00505BF6" w:rsidP="00505BF6">
            <w:pPr>
              <w:pStyle w:val="TableContents"/>
              <w:spacing w:after="46" w:line="240" w:lineRule="auto"/>
              <w:rPr>
                <w:sz w:val="20"/>
                <w:szCs w:val="20"/>
                <w:lang w:val="en-GB"/>
              </w:rPr>
            </w:pPr>
            <w:r>
              <w:rPr>
                <w:sz w:val="20"/>
                <w:szCs w:val="20"/>
                <w:lang w:val="en-GB"/>
              </w:rPr>
              <w:t>25.61 (5.34)</w:t>
            </w:r>
          </w:p>
        </w:tc>
        <w:tc>
          <w:tcPr>
            <w:tcW w:w="1092" w:type="dxa"/>
            <w:tcBorders>
              <w:top w:val="single" w:sz="2" w:space="0" w:color="000001"/>
              <w:left w:val="single" w:sz="2" w:space="0" w:color="000001"/>
              <w:bottom w:val="single" w:sz="2" w:space="0" w:color="000001"/>
            </w:tcBorders>
            <w:shd w:val="clear" w:color="auto" w:fill="auto"/>
          </w:tcPr>
          <w:p w14:paraId="29819B58" w14:textId="61F87171" w:rsidR="00505BF6" w:rsidRPr="00A645AA" w:rsidRDefault="00505BF6" w:rsidP="00505BF6">
            <w:pPr>
              <w:pStyle w:val="TableContents"/>
              <w:spacing w:after="46" w:line="240" w:lineRule="auto"/>
              <w:rPr>
                <w:sz w:val="20"/>
                <w:szCs w:val="20"/>
                <w:lang w:val="en-GB"/>
              </w:rPr>
            </w:pPr>
            <w:r w:rsidRPr="00A645AA">
              <w:rPr>
                <w:sz w:val="20"/>
                <w:szCs w:val="20"/>
                <w:lang w:val="en-GB"/>
              </w:rPr>
              <w:t>18 (66.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C313F08"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8.44 (8.09)</w:t>
            </w:r>
          </w:p>
        </w:tc>
      </w:tr>
      <w:tr w:rsidR="00505BF6" w:rsidRPr="00217402" w14:paraId="1435A922"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55F6D029" w14:textId="7B7220CC"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neuroimage.2004.03.028","ISSN":"10538119","abstract":"Although emotional dysfunction is considered a fundamental symptom of schizophrenia, studies investigating the neural basis of emotional dysfunction in schizophrenia are few. Using functional magnetic resonance imaging (fMRI) and a task viewing affective pictures, we aimed to examine automatic emotional response and to elucidate the neural basis of impaired emotional processing in schizophrenia. Fifteen healthy volunteers and 15 schizophrenics were studied. During the scans, the subjects were instructed to indicate how each of the presented pictures made them feel. Whole brain activities in response to the affective pictures were measured by fMRI. Controls recruited the neural circuit including amygdaloid-hippocampal region, prefrontal cortex, thalamus, basal ganglia, cerebellum, midbrain, and visual cortex while viewing unpleasant pictures. Despite an equal behavioral result to controls, the patients showed less activation in the components of the circuit (right amygdala, bilateral hippocampal region, medial prefrontal cortex (MPFC), basal ganglia, thalamus, cerebellum, midbrain, and visual cortex). This study demonstrated functional abnormalities in the neural circuit of emotional processing in schizophrenia. In particular, decreased activation in the right amygdala and MPFC appears to be an important finding related to dysfunctional emotional behavior in schizophrenia. © 2004 Elsevier Inc. All rights reserved.","author":[{"dropping-particle":"","family":"Takahashi","given":"Hidehiko","non-dropping-particle":"","parse-names":false,"suffix":""},{"dropping-particle":"","family":"Koeda","given":"Michihiko","non-dropping-particle":"","parse-names":false,"suffix":""},{"dropping-particle":"","family":"Oda","given":"Kenji","non-dropping-particle":"","parse-names":false,"suffix":""},{"dropping-particle":"","family":"Matsuda","given":"Tetsuya","non-dropping-particle":"","parse-names":false,"suffix":""},{"dropping-particle":"","family":"Matsushima","given":"Eisuke","non-dropping-particle":"","parse-names":false,"suffix":""},{"dropping-particle":"","family":"Matsuura","given":"Masato","non-dropping-particle":"","parse-names":false,"suffix":""},{"dropping-particle":"","family":"Asai","given":"Kunihiko","non-dropping-particle":"","parse-names":false,"suffix":""},{"dropping-particle":"","family":"Okubo","given":"Yoshiro","non-dropping-particle":"","parse-names":false,"suffix":""}],"container-title":"NeuroImage","id":"ITEM-1","issue":"3","issued":{"date-parts":[["2004","7","1"]]},"page":"1247-1254","publisher":"Academic Press","title":"An fMRI study of differential neural response to affective pictures in schizophrenia","type":"article-journal","volume":"22"},"uris":["http://www.mendeley.com/documents/?uuid=36a4b980-0aac-374c-b8f6-42d97b8766b8"]}],"mendeley":{"formattedCitation":"(Takahashi et al., 2004)","manualFormatting":"Takahashi et al., 2004","plainTextFormattedCitation":"(Takahashi et al., 2004)","previouslyFormattedCitation":"(Takahashi et al., 2004)"},"properties":{"noteIndex":0},"schema":"https://github.com/citation-style-language/schema/raw/master/csl-citation.json"}</w:instrText>
            </w:r>
            <w:r w:rsidRPr="00A645AA">
              <w:rPr>
                <w:sz w:val="20"/>
                <w:szCs w:val="20"/>
              </w:rPr>
              <w:fldChar w:fldCharType="separate"/>
            </w:r>
            <w:r w:rsidRPr="00A645AA">
              <w:rPr>
                <w:noProof/>
                <w:sz w:val="20"/>
                <w:szCs w:val="20"/>
              </w:rPr>
              <w:t>Takahashi et al., 200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D24858B" w14:textId="780AA2D1" w:rsidR="00505BF6" w:rsidRPr="00A645AA" w:rsidRDefault="00505BF6" w:rsidP="00505BF6">
            <w:pPr>
              <w:pStyle w:val="TableContents"/>
              <w:spacing w:after="46" w:line="240" w:lineRule="auto"/>
              <w:rPr>
                <w:sz w:val="20"/>
                <w:szCs w:val="20"/>
                <w:lang w:val="en-GB"/>
              </w:rPr>
            </w:pPr>
            <w:r w:rsidRPr="00A645AA">
              <w:rPr>
                <w:sz w:val="20"/>
                <w:szCs w:val="20"/>
                <w:lang w:val="en-GB"/>
              </w:rPr>
              <w:t>15 (66.67)</w:t>
            </w:r>
          </w:p>
        </w:tc>
        <w:tc>
          <w:tcPr>
            <w:tcW w:w="1162" w:type="dxa"/>
            <w:tcBorders>
              <w:top w:val="single" w:sz="2" w:space="0" w:color="000001"/>
              <w:left w:val="single" w:sz="2" w:space="0" w:color="000001"/>
              <w:bottom w:val="single" w:sz="2" w:space="0" w:color="000001"/>
            </w:tcBorders>
            <w:shd w:val="clear" w:color="auto" w:fill="auto"/>
          </w:tcPr>
          <w:p w14:paraId="6D23E94E"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9 (6.9)</w:t>
            </w:r>
          </w:p>
        </w:tc>
        <w:tc>
          <w:tcPr>
            <w:tcW w:w="1273" w:type="dxa"/>
            <w:tcBorders>
              <w:top w:val="single" w:sz="2" w:space="0" w:color="000001"/>
              <w:left w:val="single" w:sz="2" w:space="0" w:color="000001"/>
              <w:bottom w:val="single" w:sz="2" w:space="0" w:color="000001"/>
            </w:tcBorders>
          </w:tcPr>
          <w:p w14:paraId="004294D2" w14:textId="0118BEA3" w:rsidR="00505BF6" w:rsidRPr="00A645AA" w:rsidRDefault="00505BF6" w:rsidP="00505BF6">
            <w:pPr>
              <w:pStyle w:val="TableContents"/>
              <w:spacing w:after="46" w:line="240" w:lineRule="auto"/>
              <w:rPr>
                <w:sz w:val="20"/>
                <w:szCs w:val="20"/>
                <w:lang w:val="en-GB"/>
              </w:rPr>
            </w:pPr>
            <w:r w:rsidRPr="00A645AA">
              <w:rPr>
                <w:sz w:val="20"/>
                <w:szCs w:val="20"/>
                <w:lang w:val="en-GB"/>
              </w:rPr>
              <w:t>73.33</w:t>
            </w:r>
          </w:p>
        </w:tc>
        <w:tc>
          <w:tcPr>
            <w:tcW w:w="1176" w:type="dxa"/>
            <w:tcBorders>
              <w:top w:val="single" w:sz="2" w:space="0" w:color="000001"/>
              <w:left w:val="single" w:sz="2" w:space="0" w:color="000001"/>
              <w:bottom w:val="single" w:sz="2" w:space="0" w:color="000001"/>
            </w:tcBorders>
          </w:tcPr>
          <w:p w14:paraId="341EE0D8" w14:textId="4089B0EF" w:rsidR="00505BF6" w:rsidRPr="00A645AA" w:rsidRDefault="00505BF6" w:rsidP="00505BF6">
            <w:pPr>
              <w:pStyle w:val="TableContents"/>
              <w:spacing w:after="46" w:line="240" w:lineRule="auto"/>
              <w:rPr>
                <w:sz w:val="20"/>
                <w:szCs w:val="20"/>
                <w:lang w:val="en-GB"/>
              </w:rPr>
            </w:pPr>
            <w:r>
              <w:rPr>
                <w:sz w:val="20"/>
                <w:szCs w:val="20"/>
                <w:lang w:val="en-GB"/>
              </w:rPr>
              <w:t>4.9 (4.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5BA3DF0" w14:textId="1B415321"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4E6E98B" w14:textId="574F269C"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0D0358F0" w14:textId="31A4B265"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6C9F0E73" w14:textId="7BACBE3B"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499A4CAB" w14:textId="0C27C436" w:rsidR="00505BF6" w:rsidRPr="00A645AA" w:rsidRDefault="00505BF6" w:rsidP="00505BF6">
            <w:pPr>
              <w:pStyle w:val="TableContents"/>
              <w:spacing w:after="46" w:line="240" w:lineRule="auto"/>
              <w:rPr>
                <w:sz w:val="20"/>
                <w:szCs w:val="20"/>
                <w:lang w:val="en-GB"/>
              </w:rPr>
            </w:pPr>
            <w:r w:rsidRPr="00A645AA">
              <w:rPr>
                <w:sz w:val="20"/>
                <w:szCs w:val="20"/>
                <w:lang w:val="en-GB"/>
              </w:rPr>
              <w:t>15 (6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3F7C076D"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9.1 (7.8)</w:t>
            </w:r>
          </w:p>
        </w:tc>
      </w:tr>
      <w:tr w:rsidR="00505BF6" w:rsidRPr="00217402" w14:paraId="5E875B8B"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69A62A3B" w14:textId="1145D2D7"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jpsychires.2010.08.004","ISSN":"00223956","abstract":"Persons with schizophrenia often appraise other individuals as threatening or persecutory. To evaluate social appraisal in schizophrenia, we probed brain networks with a task in which subjects judged whether or not they liked face stimuli with emotional expressions. We predicted that appraising negative expressions would engage patients, more than controls, and negative faces would be related to higher levels of negative affect and produce increased activity in the medial frontal cortex, an area involved in social appraisal. Twenty-one stable outpatients with chronic non-affective psychosis (16 schizophrenic, 5 schizoaffective) and 21 healthy subjects underwent functional magnetic resonance imaging. Compared with the control subjects, patients were slower to respond, but particularly slow when they judged negatively-valenced faces, a slowness correlated with negative affect in the psychosis patients. Appraisal activated the medial prefrontal cortex (mPFC) across all face valences. For negative expressions, patients exhibited greater activation of the dorsal anterior cingulate cortex (dACC). A psychophysiological interaction analysis of the dACC revealed co-modulation of the mPFC in controls, significantly less in patients, and a trend for co-modulation of occipital cortex in the patients. Activity in occipital cortex correlated with poor social adjustment and impaired social cognition, and co-modulation of the occipital gyrus by the dACC was correlated with poorer social cognition. The findings link appraisal of negative affect with aberrant activation of the medial frontal cortex, while early sensory processing of this social cognitive task was linked with poor social function, reflecting either top-down or bottom-up influences. © 2010 Elsevier Ltd.","author":[{"dropping-particle":"","family":"Taylor","given":"Stephan F.","non-dropping-particle":"","parse-names":false,"suffix":""},{"dropping-particle":"","family":"Chen","given":"Ashley C.","non-dropping-particle":"","parse-names":false,"suffix":""},{"dropping-particle":"","family":"Tso","given":"Ivy F.","non-dropping-particle":"","parse-names":false,"suffix":""},{"dropping-particle":"","family":"Liberzon","given":"Israel","non-dropping-particle":"","parse-names":false,"suffix":""},{"dropping-particle":"","family":"Welsh","given":"Robert C.","non-dropping-particle":"","parse-names":false,"suffix":""}],"container-title":"Journal of Psychiatric Research","id":"ITEM-1","issue":"4","issued":{"date-parts":[["2011","4"]]},"page":"526-538","publisher":"NIH Public Access","title":"Social appraisal in chronic psychosis: Role of medial frontal and occipital networks","type":"article-journal","volume":"45"},"uris":["http://www.mendeley.com/documents/?uuid=478bcd7d-57db-36ec-8d4d-82a1e8b65c97"]}],"mendeley":{"formattedCitation":"(Taylor, Chen, Tso, Liberzon, &amp; Welsh, 2011)","manualFormatting":"Taylor et al., 2011","plainTextFormattedCitation":"(Taylor, Chen, Tso, Liberzon, &amp; Welsh, 2011)","previouslyFormattedCitation":"(Taylor, Chen, Tso, Liberzon, &amp; Welsh, 2011)"},"properties":{"noteIndex":0},"schema":"https://github.com/citation-style-language/schema/raw/master/csl-citation.json"}</w:instrText>
            </w:r>
            <w:r w:rsidRPr="00A645AA">
              <w:rPr>
                <w:sz w:val="20"/>
                <w:szCs w:val="20"/>
              </w:rPr>
              <w:fldChar w:fldCharType="separate"/>
            </w:r>
            <w:r w:rsidRPr="00A645AA">
              <w:rPr>
                <w:noProof/>
                <w:sz w:val="20"/>
                <w:szCs w:val="20"/>
              </w:rPr>
              <w:t>Taylor et al., 2011</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255500F3" w14:textId="06591F04" w:rsidR="00505BF6" w:rsidRPr="00A645AA" w:rsidRDefault="00505BF6" w:rsidP="00505BF6">
            <w:pPr>
              <w:pStyle w:val="TableContents"/>
              <w:spacing w:after="46" w:line="240" w:lineRule="auto"/>
              <w:rPr>
                <w:sz w:val="20"/>
                <w:szCs w:val="20"/>
                <w:lang w:val="en-GB"/>
              </w:rPr>
            </w:pPr>
            <w:r w:rsidRPr="00A645AA">
              <w:rPr>
                <w:sz w:val="20"/>
                <w:szCs w:val="20"/>
                <w:lang w:val="en-GB"/>
              </w:rPr>
              <w:t>21 (66.67)</w:t>
            </w:r>
          </w:p>
        </w:tc>
        <w:tc>
          <w:tcPr>
            <w:tcW w:w="1162" w:type="dxa"/>
            <w:tcBorders>
              <w:top w:val="single" w:sz="2" w:space="0" w:color="000001"/>
              <w:left w:val="single" w:sz="2" w:space="0" w:color="000001"/>
              <w:bottom w:val="single" w:sz="2" w:space="0" w:color="000001"/>
            </w:tcBorders>
            <w:shd w:val="clear" w:color="auto" w:fill="auto"/>
          </w:tcPr>
          <w:p w14:paraId="49123DE6"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40.7 (9.3)</w:t>
            </w:r>
          </w:p>
        </w:tc>
        <w:tc>
          <w:tcPr>
            <w:tcW w:w="1273" w:type="dxa"/>
            <w:tcBorders>
              <w:top w:val="single" w:sz="2" w:space="0" w:color="000001"/>
              <w:left w:val="single" w:sz="2" w:space="0" w:color="000001"/>
              <w:bottom w:val="single" w:sz="2" w:space="0" w:color="000001"/>
            </w:tcBorders>
          </w:tcPr>
          <w:p w14:paraId="4EA3B514" w14:textId="2D5630A8"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09907392" w14:textId="1A7644CB" w:rsidR="00505BF6" w:rsidRPr="00A645AA" w:rsidRDefault="00505BF6" w:rsidP="00505BF6">
            <w:pPr>
              <w:pStyle w:val="TableContents"/>
              <w:spacing w:after="46" w:line="240" w:lineRule="auto"/>
              <w:rPr>
                <w:sz w:val="20"/>
                <w:szCs w:val="20"/>
                <w:lang w:val="en-GB"/>
              </w:rPr>
            </w:pPr>
            <w:r>
              <w:rPr>
                <w:sz w:val="20"/>
                <w:szCs w:val="20"/>
                <w:lang w:val="en-GB"/>
              </w:rPr>
              <w:t>19.5 (12.3)</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BDD6F4E" w14:textId="1FA49FBA" w:rsidR="00505BF6" w:rsidRPr="00A645AA" w:rsidRDefault="00505BF6" w:rsidP="00505BF6">
            <w:pPr>
              <w:pStyle w:val="TableContents"/>
              <w:spacing w:after="46" w:line="240" w:lineRule="auto"/>
              <w:rPr>
                <w:sz w:val="20"/>
                <w:szCs w:val="20"/>
                <w:lang w:val="en-GB"/>
              </w:rPr>
            </w:pPr>
            <w:r w:rsidRPr="00A645AA">
              <w:rPr>
                <w:sz w:val="20"/>
                <w:szCs w:val="20"/>
                <w:lang w:val="en-GB"/>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5903D981" w14:textId="34EA320D"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48" w:type="dxa"/>
            <w:tcBorders>
              <w:top w:val="single" w:sz="2" w:space="0" w:color="000001"/>
              <w:left w:val="single" w:sz="2" w:space="0" w:color="000001"/>
              <w:bottom w:val="single" w:sz="2" w:space="0" w:color="000001"/>
              <w:right w:val="single" w:sz="2" w:space="0" w:color="000001"/>
            </w:tcBorders>
          </w:tcPr>
          <w:p w14:paraId="0B35561E" w14:textId="603FDEE2"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175" w:type="dxa"/>
            <w:tcBorders>
              <w:top w:val="single" w:sz="2" w:space="0" w:color="000001"/>
              <w:left w:val="single" w:sz="2" w:space="0" w:color="000001"/>
              <w:bottom w:val="single" w:sz="2" w:space="0" w:color="000001"/>
              <w:right w:val="single" w:sz="2" w:space="0" w:color="000001"/>
            </w:tcBorders>
          </w:tcPr>
          <w:p w14:paraId="1A4A5A62" w14:textId="4747623D"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092" w:type="dxa"/>
            <w:tcBorders>
              <w:top w:val="single" w:sz="2" w:space="0" w:color="000001"/>
              <w:left w:val="single" w:sz="2" w:space="0" w:color="000001"/>
              <w:bottom w:val="single" w:sz="2" w:space="0" w:color="000001"/>
            </w:tcBorders>
            <w:shd w:val="clear" w:color="auto" w:fill="auto"/>
          </w:tcPr>
          <w:p w14:paraId="03BBFF5C" w14:textId="2CFA52E1" w:rsidR="00505BF6" w:rsidRPr="00A645AA" w:rsidRDefault="00505BF6" w:rsidP="00505BF6">
            <w:pPr>
              <w:pStyle w:val="TableContents"/>
              <w:spacing w:after="46" w:line="240" w:lineRule="auto"/>
              <w:rPr>
                <w:sz w:val="20"/>
                <w:szCs w:val="20"/>
                <w:lang w:val="en-GB"/>
              </w:rPr>
            </w:pPr>
            <w:r w:rsidRPr="00A645AA">
              <w:rPr>
                <w:sz w:val="20"/>
                <w:szCs w:val="20"/>
                <w:lang w:val="en-GB"/>
              </w:rPr>
              <w:t>21 (71.4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E402990"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39.8 (10.3)</w:t>
            </w:r>
          </w:p>
        </w:tc>
      </w:tr>
      <w:tr w:rsidR="00505BF6" w:rsidRPr="00217402" w14:paraId="718CB21D"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9CFC25C" w14:textId="44A9B8CB"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nicl.2016.09.006","ISSN":"22131582","PMID":"27747152","abstract":"Emotional processing dysfunction is widely reported in patients with chronic schizophrenia and first-episode psychosis (FEP), and has been linked to functional abnormalities of corticolimbic regions. However, corticolimbic dysfunction is less studied in people at ultra-high risk for psychosis (UHR), particularly during processing prosodic voices. We examined corticolimbic response during an emotion recognition task in 18 UHR participants and compared them with 18 FEP patients and 21 healthy controls (HC). Emotional recognition accuracy and corticolimbic response were measured during functional magnetic resonance imaging (fMRI) using emotional dynamic facial and prosodic voice stimuli. Relative to HC, both UHR and FEP groups showed impaired overall emotion recognition accuracy. Whilst during face trials, both UHR and FEP groups did not show significant differences in brain activation relative to HC, during voice trials, FEP patients showed reduced activation across corticolimbic networks including the amygdala. UHR participants showed a trend for increased response in the caudate nucleus during the processing of emotionally valenced prosodic voices relative to HC. The results indicate that corticolimbic dysfunction seen in FEP patients is also present, albeit to a lesser extent, in an UHR cohort, and may represent a neural substrate for emotional processing difficulties prior to the onset of florid psychosis.","author":[{"dropping-particle":"","family":"Tseng","given":"Huai Hsuan","non-dropping-particle":"","parse-names":false,"suffix":""},{"dropping-particle":"","family":"Roiser","given":"Jonathan P.","non-dropping-particle":"","parse-names":false,"suffix":""},{"dropping-particle":"","family":"Modinos","given":"Gemma","non-dropping-particle":"","parse-names":false,"suffix":""},{"dropping-particle":"","family":"Falkenberg","given":"Irina","non-dropping-particle":"","parse-names":false,"suffix":""},{"dropping-particle":"","family":"Samson","given":"Carly","non-dropping-particle":"","parse-names":false,"suffix":""},{"dropping-particle":"","family":"McGuire","given":"Philip","non-dropping-particle":"","parse-names":false,"suffix":""},{"dropping-particle":"","family":"Allen","given":"Paul","non-dropping-particle":"","parse-names":false,"suffix":""}],"container-title":"NeuroImage: Clinical","id":"ITEM-1","issued":{"date-parts":[["2016"]]},"title":"Corticolimbic dysfunction during facial and prosodic emotional recognition in first-episode psychosis patients and individuals at ultra-high risk","type":"article-journal"},"uris":["http://www.mendeley.com/documents/?uuid=ef7a84d2-d8d6-3f89-8af5-2e23b48901ca"]}],"mendeley":{"formattedCitation":"(Tseng et al., 2016)","manualFormatting":"Tseng et al., 2016","plainTextFormattedCitation":"(Tseng et al., 2016)","previouslyFormattedCitation":"(Tseng et al., 2016)"},"properties":{"noteIndex":0},"schema":"https://github.com/citation-style-language/schema/raw/master/csl-citation.json"}</w:instrText>
            </w:r>
            <w:r w:rsidRPr="00A645AA">
              <w:rPr>
                <w:sz w:val="20"/>
                <w:szCs w:val="20"/>
              </w:rPr>
              <w:fldChar w:fldCharType="separate"/>
            </w:r>
            <w:r w:rsidRPr="00A645AA">
              <w:rPr>
                <w:noProof/>
                <w:sz w:val="20"/>
                <w:szCs w:val="20"/>
              </w:rPr>
              <w:t>Tseng et al., 2016</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6506A13" w14:textId="53C17142" w:rsidR="00505BF6" w:rsidRPr="00A645AA" w:rsidRDefault="00505BF6" w:rsidP="00505BF6">
            <w:pPr>
              <w:pStyle w:val="TableContents"/>
              <w:spacing w:after="46" w:line="240" w:lineRule="auto"/>
              <w:rPr>
                <w:sz w:val="20"/>
                <w:szCs w:val="20"/>
                <w:lang w:val="en-GB"/>
              </w:rPr>
            </w:pPr>
            <w:r w:rsidRPr="00A645AA">
              <w:rPr>
                <w:sz w:val="20"/>
                <w:szCs w:val="20"/>
                <w:lang w:val="en-GB"/>
              </w:rPr>
              <w:t>18 (72.22)</w:t>
            </w:r>
          </w:p>
        </w:tc>
        <w:tc>
          <w:tcPr>
            <w:tcW w:w="1162" w:type="dxa"/>
            <w:tcBorders>
              <w:top w:val="single" w:sz="2" w:space="0" w:color="000001"/>
              <w:left w:val="single" w:sz="2" w:space="0" w:color="000001"/>
              <w:bottom w:val="single" w:sz="2" w:space="0" w:color="000001"/>
            </w:tcBorders>
            <w:shd w:val="clear" w:color="auto" w:fill="auto"/>
          </w:tcPr>
          <w:p w14:paraId="46021BDE"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7.72 (5.36)</w:t>
            </w:r>
          </w:p>
        </w:tc>
        <w:tc>
          <w:tcPr>
            <w:tcW w:w="1273" w:type="dxa"/>
            <w:tcBorders>
              <w:top w:val="single" w:sz="2" w:space="0" w:color="000001"/>
              <w:left w:val="single" w:sz="2" w:space="0" w:color="000001"/>
              <w:bottom w:val="single" w:sz="2" w:space="0" w:color="000001"/>
            </w:tcBorders>
          </w:tcPr>
          <w:p w14:paraId="6E2F8EAE" w14:textId="5E9574C6" w:rsidR="00505BF6" w:rsidRPr="00A645AA" w:rsidRDefault="00505BF6" w:rsidP="00505BF6">
            <w:pPr>
              <w:pStyle w:val="TableContents"/>
              <w:spacing w:after="46" w:line="240" w:lineRule="auto"/>
              <w:rPr>
                <w:sz w:val="20"/>
                <w:szCs w:val="20"/>
                <w:lang w:val="en-GB"/>
              </w:rPr>
            </w:pPr>
            <w:r w:rsidRPr="00A645AA">
              <w:rPr>
                <w:sz w:val="20"/>
                <w:szCs w:val="20"/>
                <w:lang w:val="en-GB"/>
              </w:rPr>
              <w:t>55.56</w:t>
            </w:r>
          </w:p>
        </w:tc>
        <w:tc>
          <w:tcPr>
            <w:tcW w:w="1176" w:type="dxa"/>
            <w:tcBorders>
              <w:top w:val="single" w:sz="2" w:space="0" w:color="000001"/>
              <w:left w:val="single" w:sz="2" w:space="0" w:color="000001"/>
              <w:bottom w:val="single" w:sz="2" w:space="0" w:color="000001"/>
            </w:tcBorders>
          </w:tcPr>
          <w:p w14:paraId="0F01F138" w14:textId="7C919BC6" w:rsidR="00505BF6" w:rsidRPr="00A645AA" w:rsidRDefault="00505BF6" w:rsidP="00505BF6">
            <w:pPr>
              <w:pStyle w:val="TableContents"/>
              <w:spacing w:after="46" w:line="240" w:lineRule="auto"/>
              <w:rPr>
                <w:sz w:val="20"/>
                <w:szCs w:val="20"/>
                <w:lang w:val="en-GB"/>
              </w:rPr>
            </w:pPr>
            <w:r>
              <w:rPr>
                <w:sz w:val="20"/>
                <w:szCs w:val="20"/>
                <w:lang w:val="en-GB"/>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9F3F0A2" w14:textId="05AE6915" w:rsidR="00505BF6" w:rsidRPr="00A645AA" w:rsidRDefault="00505BF6" w:rsidP="00505BF6">
            <w:pPr>
              <w:pStyle w:val="TableContents"/>
              <w:spacing w:after="46" w:line="240" w:lineRule="auto"/>
              <w:rPr>
                <w:sz w:val="20"/>
                <w:szCs w:val="20"/>
                <w:lang w:val="en-GB"/>
              </w:rPr>
            </w:pPr>
            <w:r w:rsidRPr="00A645AA">
              <w:rPr>
                <w:sz w:val="20"/>
                <w:szCs w:val="20"/>
                <w:lang w:val="en-GB"/>
              </w:rPr>
              <w:t>54.56 (13.79)</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E6360A6" w14:textId="462D0C15" w:rsidR="00505BF6" w:rsidRPr="00A645AA" w:rsidRDefault="00505BF6" w:rsidP="00505BF6">
            <w:pPr>
              <w:pStyle w:val="TableContents"/>
              <w:spacing w:after="46" w:line="240" w:lineRule="auto"/>
              <w:rPr>
                <w:sz w:val="20"/>
                <w:szCs w:val="20"/>
                <w:lang w:val="en-GB"/>
              </w:rPr>
            </w:pPr>
            <w:r>
              <w:rPr>
                <w:sz w:val="20"/>
                <w:szCs w:val="20"/>
                <w:lang w:val="en-GB"/>
              </w:rPr>
              <w:t>13.47 (5.29)</w:t>
            </w:r>
          </w:p>
        </w:tc>
        <w:tc>
          <w:tcPr>
            <w:tcW w:w="1148" w:type="dxa"/>
            <w:tcBorders>
              <w:top w:val="single" w:sz="2" w:space="0" w:color="000001"/>
              <w:left w:val="single" w:sz="2" w:space="0" w:color="000001"/>
              <w:bottom w:val="single" w:sz="2" w:space="0" w:color="000001"/>
              <w:right w:val="single" w:sz="2" w:space="0" w:color="000001"/>
            </w:tcBorders>
          </w:tcPr>
          <w:p w14:paraId="5441CEC3" w14:textId="33BC5AED" w:rsidR="00505BF6" w:rsidRPr="00A645AA" w:rsidRDefault="00505BF6" w:rsidP="00505BF6">
            <w:pPr>
              <w:pStyle w:val="TableContents"/>
              <w:spacing w:after="46" w:line="240" w:lineRule="auto"/>
              <w:rPr>
                <w:sz w:val="20"/>
                <w:szCs w:val="20"/>
                <w:lang w:val="en-GB"/>
              </w:rPr>
            </w:pPr>
            <w:r>
              <w:rPr>
                <w:sz w:val="20"/>
                <w:szCs w:val="20"/>
                <w:lang w:val="en-GB"/>
              </w:rPr>
              <w:t>13.17 (5.45)</w:t>
            </w:r>
          </w:p>
        </w:tc>
        <w:tc>
          <w:tcPr>
            <w:tcW w:w="1175" w:type="dxa"/>
            <w:tcBorders>
              <w:top w:val="single" w:sz="2" w:space="0" w:color="000001"/>
              <w:left w:val="single" w:sz="2" w:space="0" w:color="000001"/>
              <w:bottom w:val="single" w:sz="2" w:space="0" w:color="000001"/>
              <w:right w:val="single" w:sz="2" w:space="0" w:color="000001"/>
            </w:tcBorders>
          </w:tcPr>
          <w:p w14:paraId="32D819D4" w14:textId="6F0BFD6C" w:rsidR="00505BF6" w:rsidRPr="00A645AA" w:rsidRDefault="00505BF6" w:rsidP="00505BF6">
            <w:pPr>
              <w:pStyle w:val="TableContents"/>
              <w:spacing w:after="46" w:line="240" w:lineRule="auto"/>
              <w:rPr>
                <w:sz w:val="20"/>
                <w:szCs w:val="20"/>
                <w:lang w:val="en-GB"/>
              </w:rPr>
            </w:pPr>
            <w:r>
              <w:rPr>
                <w:sz w:val="20"/>
                <w:szCs w:val="20"/>
                <w:lang w:val="en-GB"/>
              </w:rPr>
              <w:t>27 (7.36)</w:t>
            </w:r>
          </w:p>
        </w:tc>
        <w:tc>
          <w:tcPr>
            <w:tcW w:w="1092" w:type="dxa"/>
            <w:tcBorders>
              <w:top w:val="single" w:sz="2" w:space="0" w:color="000001"/>
              <w:left w:val="single" w:sz="2" w:space="0" w:color="000001"/>
              <w:bottom w:val="single" w:sz="2" w:space="0" w:color="000001"/>
            </w:tcBorders>
            <w:shd w:val="clear" w:color="auto" w:fill="auto"/>
          </w:tcPr>
          <w:p w14:paraId="457FAC6D" w14:textId="317A1082" w:rsidR="00505BF6" w:rsidRPr="00A645AA" w:rsidRDefault="00505BF6" w:rsidP="00505BF6">
            <w:pPr>
              <w:pStyle w:val="TableContents"/>
              <w:spacing w:after="46" w:line="240" w:lineRule="auto"/>
              <w:rPr>
                <w:sz w:val="20"/>
                <w:szCs w:val="20"/>
                <w:lang w:val="en-GB"/>
              </w:rPr>
            </w:pPr>
            <w:r w:rsidRPr="00A645AA">
              <w:rPr>
                <w:sz w:val="20"/>
                <w:szCs w:val="20"/>
                <w:lang w:val="en-GB"/>
              </w:rPr>
              <w:t>21 (38.1)</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E06AFA2"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2.91 (3.79)</w:t>
            </w:r>
          </w:p>
        </w:tc>
      </w:tr>
      <w:tr w:rsidR="00505BF6" w:rsidRPr="00036DF0" w14:paraId="592C7AEE"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3D9A01B0" w14:textId="1C46A906" w:rsidR="00505BF6" w:rsidRPr="00176BC4" w:rsidRDefault="00505BF6" w:rsidP="00505BF6">
            <w:pPr>
              <w:spacing w:after="46" w:line="240" w:lineRule="auto"/>
              <w:rPr>
                <w:sz w:val="20"/>
                <w:szCs w:val="20"/>
                <w:lang w:val="es-ES"/>
              </w:rPr>
            </w:pPr>
            <w:r w:rsidRPr="00A645AA">
              <w:rPr>
                <w:sz w:val="20"/>
                <w:szCs w:val="20"/>
              </w:rPr>
              <w:fldChar w:fldCharType="begin" w:fldLock="1"/>
            </w:r>
            <w:r w:rsidRPr="002B429B">
              <w:rPr>
                <w:sz w:val="20"/>
                <w:szCs w:val="20"/>
                <w:lang w:val="es-ES"/>
              </w:rPr>
              <w:instrText>ADDIN CSL_CITATION {"citationItems":[{"id":"ITEM-1","itemData":{"DOI":"10.1371/journal.pone.0099667","author":[{"dropping-particle":"","family":"Meer","given":"Lisette","non-dropping-particle":"van der","parse-names":false,"suffix":""},{"dropping-particle":"","family":"Swart","given":"Marte","non-dropping-particle":"","parse-names":false,"suffix":""},{"dropping-particle":"","family":"Velde","given":"Jorien","non-dropping-particle":"van der","parse-names":false,"suffix":""},{"dropping-particle":"","family":"Pijnenborg","given":"Gerdina","non-dropping-particle":"","parse-names":false,"suffix":""},{"dropping-particle":"","family":"Wiersma","given":"Durk","non-dropping-particle":"","parse-names":false,"suffix":""},{"dropping-particle":"","family":"Bruggeman","given":"Richard","non-dropping-particle":"","parse-names":false,"suffix":""},{"dropping-particle":"","family":"Aleman","given":"André","non-dropping-particle":"","parse-names":false,"suffix":""}],"container-title":"PLoS ONE","id":"ITEM-1","issued":{"date-parts":[["2014"]]},"title":"Neural Correlates of Emotion Regulation in Patients with Schizophrenia and Non-Affected Siblings","type":"article-journal"},"uris":["http://www.mendeley.com/documents/?uuid=19ca5b41-1454-3549-9155-0d897e93541f"]}],"mendeley":{"formattedCitation":"(van der Meer et al., 201</w:instrText>
            </w:r>
            <w:r>
              <w:rPr>
                <w:sz w:val="20"/>
                <w:szCs w:val="20"/>
                <w:lang w:val="es-ES"/>
              </w:rPr>
              <w:instrText>4)","manualFormatting":"van der Meer et al., 2014","plainTextFormattedCitation":"(van der Meer et al., 2014)","previouslyFormattedCitation":"(van der Meer et al., 2014)"},"properties":{"noteIndex":0},"schema":"https://github.com/citation-style-language/schema/raw/master/csl-citation.json"}</w:instrText>
            </w:r>
            <w:r w:rsidRPr="00A645AA">
              <w:rPr>
                <w:sz w:val="20"/>
                <w:szCs w:val="20"/>
              </w:rPr>
              <w:fldChar w:fldCharType="separate"/>
            </w:r>
            <w:r w:rsidRPr="00176BC4">
              <w:rPr>
                <w:noProof/>
                <w:sz w:val="20"/>
                <w:szCs w:val="20"/>
                <w:lang w:val="es-ES"/>
              </w:rPr>
              <w:t>van der Meer et al., 201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BF251AC" w14:textId="35CB5A17" w:rsidR="00505BF6" w:rsidRPr="00A645AA" w:rsidRDefault="00505BF6" w:rsidP="00505BF6">
            <w:pPr>
              <w:pStyle w:val="TableContents"/>
              <w:spacing w:after="46" w:line="240" w:lineRule="auto"/>
              <w:rPr>
                <w:sz w:val="20"/>
                <w:szCs w:val="20"/>
              </w:rPr>
            </w:pPr>
            <w:r w:rsidRPr="00A645AA">
              <w:rPr>
                <w:sz w:val="20"/>
                <w:szCs w:val="20"/>
              </w:rPr>
              <w:t>20 (80)</w:t>
            </w:r>
          </w:p>
        </w:tc>
        <w:tc>
          <w:tcPr>
            <w:tcW w:w="1162" w:type="dxa"/>
            <w:tcBorders>
              <w:top w:val="single" w:sz="2" w:space="0" w:color="000001"/>
              <w:left w:val="single" w:sz="2" w:space="0" w:color="000001"/>
              <w:bottom w:val="single" w:sz="2" w:space="0" w:color="000001"/>
            </w:tcBorders>
            <w:shd w:val="clear" w:color="auto" w:fill="auto"/>
          </w:tcPr>
          <w:p w14:paraId="3A33F858" w14:textId="77777777" w:rsidR="00505BF6" w:rsidRPr="00A645AA" w:rsidRDefault="00505BF6" w:rsidP="00505BF6">
            <w:pPr>
              <w:pStyle w:val="TableContents"/>
              <w:spacing w:after="46" w:line="240" w:lineRule="auto"/>
              <w:rPr>
                <w:sz w:val="20"/>
                <w:szCs w:val="20"/>
              </w:rPr>
            </w:pPr>
            <w:r w:rsidRPr="00A645AA">
              <w:rPr>
                <w:sz w:val="20"/>
                <w:szCs w:val="20"/>
              </w:rPr>
              <w:t>35.2 (10.8)</w:t>
            </w:r>
          </w:p>
        </w:tc>
        <w:tc>
          <w:tcPr>
            <w:tcW w:w="1273" w:type="dxa"/>
            <w:tcBorders>
              <w:top w:val="single" w:sz="2" w:space="0" w:color="000001"/>
              <w:left w:val="single" w:sz="2" w:space="0" w:color="000001"/>
              <w:bottom w:val="single" w:sz="2" w:space="0" w:color="000001"/>
            </w:tcBorders>
          </w:tcPr>
          <w:p w14:paraId="5236C854" w14:textId="26ADA9CF" w:rsidR="00505BF6" w:rsidRPr="00A645AA" w:rsidRDefault="00505BF6" w:rsidP="00505BF6">
            <w:pPr>
              <w:pStyle w:val="TableContents"/>
              <w:spacing w:after="46" w:line="240" w:lineRule="auto"/>
              <w:rPr>
                <w:sz w:val="20"/>
                <w:szCs w:val="20"/>
              </w:rPr>
            </w:pPr>
            <w:r w:rsidRPr="00A645AA">
              <w:rPr>
                <w:sz w:val="20"/>
                <w:szCs w:val="20"/>
              </w:rPr>
              <w:t>100</w:t>
            </w:r>
          </w:p>
        </w:tc>
        <w:tc>
          <w:tcPr>
            <w:tcW w:w="1176" w:type="dxa"/>
            <w:tcBorders>
              <w:top w:val="single" w:sz="2" w:space="0" w:color="000001"/>
              <w:left w:val="single" w:sz="2" w:space="0" w:color="000001"/>
              <w:bottom w:val="single" w:sz="2" w:space="0" w:color="000001"/>
            </w:tcBorders>
          </w:tcPr>
          <w:p w14:paraId="1CD4D9E2" w14:textId="6241A26C" w:rsidR="00505BF6" w:rsidRPr="00A645AA" w:rsidRDefault="00505BF6" w:rsidP="00505BF6">
            <w:pPr>
              <w:pStyle w:val="TableContents"/>
              <w:spacing w:after="46" w:line="240" w:lineRule="auto"/>
              <w:rPr>
                <w:sz w:val="20"/>
                <w:szCs w:val="20"/>
              </w:rPr>
            </w:pPr>
            <w:r>
              <w:rPr>
                <w:sz w:val="20"/>
                <w:szCs w:val="20"/>
              </w:rPr>
              <w:t>10.5 (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6CB1F08" w14:textId="0B00F150" w:rsidR="00505BF6" w:rsidRPr="00A645AA" w:rsidRDefault="00505BF6" w:rsidP="00505BF6">
            <w:pPr>
              <w:pStyle w:val="TableContents"/>
              <w:spacing w:after="46" w:line="240" w:lineRule="auto"/>
              <w:rPr>
                <w:sz w:val="20"/>
                <w:szCs w:val="20"/>
              </w:rPr>
            </w:pPr>
            <w:r w:rsidRPr="00A645AA">
              <w:rPr>
                <w:sz w:val="20"/>
                <w:szCs w:val="20"/>
              </w:rPr>
              <w:t>59.3 (NA)</w:t>
            </w:r>
            <w:r>
              <w:rPr>
                <w:sz w:val="20"/>
                <w:szCs w:val="20"/>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697278A7" w14:textId="147C59BB" w:rsidR="00505BF6" w:rsidRPr="00A645AA" w:rsidRDefault="00505BF6" w:rsidP="00505BF6">
            <w:pPr>
              <w:pStyle w:val="TableContents"/>
              <w:spacing w:after="46" w:line="240" w:lineRule="auto"/>
              <w:rPr>
                <w:sz w:val="20"/>
                <w:szCs w:val="20"/>
              </w:rPr>
            </w:pPr>
            <w:r>
              <w:rPr>
                <w:sz w:val="20"/>
                <w:szCs w:val="20"/>
              </w:rPr>
              <w:t>14.7 (5.4)</w:t>
            </w:r>
          </w:p>
        </w:tc>
        <w:tc>
          <w:tcPr>
            <w:tcW w:w="1148" w:type="dxa"/>
            <w:tcBorders>
              <w:top w:val="single" w:sz="2" w:space="0" w:color="000001"/>
              <w:left w:val="single" w:sz="2" w:space="0" w:color="000001"/>
              <w:bottom w:val="single" w:sz="2" w:space="0" w:color="000001"/>
              <w:right w:val="single" w:sz="2" w:space="0" w:color="000001"/>
            </w:tcBorders>
          </w:tcPr>
          <w:p w14:paraId="2996AD75" w14:textId="19FBADBF" w:rsidR="00505BF6" w:rsidRPr="00A645AA" w:rsidRDefault="00505BF6" w:rsidP="00505BF6">
            <w:pPr>
              <w:pStyle w:val="TableContents"/>
              <w:spacing w:after="46" w:line="240" w:lineRule="auto"/>
              <w:rPr>
                <w:sz w:val="20"/>
                <w:szCs w:val="20"/>
              </w:rPr>
            </w:pPr>
            <w:r>
              <w:rPr>
                <w:sz w:val="20"/>
                <w:szCs w:val="20"/>
              </w:rPr>
              <w:t>14.7 (4.1)</w:t>
            </w:r>
          </w:p>
        </w:tc>
        <w:tc>
          <w:tcPr>
            <w:tcW w:w="1175" w:type="dxa"/>
            <w:tcBorders>
              <w:top w:val="single" w:sz="2" w:space="0" w:color="000001"/>
              <w:left w:val="single" w:sz="2" w:space="0" w:color="000001"/>
              <w:bottom w:val="single" w:sz="2" w:space="0" w:color="000001"/>
              <w:right w:val="single" w:sz="2" w:space="0" w:color="000001"/>
            </w:tcBorders>
          </w:tcPr>
          <w:p w14:paraId="345428A0" w14:textId="2C428933" w:rsidR="00505BF6" w:rsidRPr="00A645AA" w:rsidRDefault="00505BF6" w:rsidP="00505BF6">
            <w:pPr>
              <w:pStyle w:val="TableContents"/>
              <w:spacing w:after="46" w:line="240" w:lineRule="auto"/>
              <w:rPr>
                <w:sz w:val="20"/>
                <w:szCs w:val="20"/>
              </w:rPr>
            </w:pPr>
            <w:r>
              <w:rPr>
                <w:sz w:val="20"/>
                <w:szCs w:val="20"/>
              </w:rPr>
              <w:t>29.9 (7.7)</w:t>
            </w:r>
          </w:p>
        </w:tc>
        <w:tc>
          <w:tcPr>
            <w:tcW w:w="1092" w:type="dxa"/>
            <w:tcBorders>
              <w:top w:val="single" w:sz="2" w:space="0" w:color="000001"/>
              <w:left w:val="single" w:sz="2" w:space="0" w:color="000001"/>
              <w:bottom w:val="single" w:sz="2" w:space="0" w:color="000001"/>
            </w:tcBorders>
            <w:shd w:val="clear" w:color="auto" w:fill="auto"/>
          </w:tcPr>
          <w:p w14:paraId="678B9D85" w14:textId="2763A240" w:rsidR="00505BF6" w:rsidRPr="00A645AA" w:rsidRDefault="00505BF6" w:rsidP="00505BF6">
            <w:pPr>
              <w:pStyle w:val="TableContents"/>
              <w:spacing w:after="46" w:line="240" w:lineRule="auto"/>
              <w:rPr>
                <w:sz w:val="20"/>
                <w:szCs w:val="20"/>
              </w:rPr>
            </w:pPr>
            <w:r w:rsidRPr="00A645AA">
              <w:rPr>
                <w:sz w:val="20"/>
                <w:szCs w:val="20"/>
              </w:rPr>
              <w:t>20 (7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7226E502" w14:textId="77777777" w:rsidR="00505BF6" w:rsidRPr="00A645AA" w:rsidRDefault="00505BF6" w:rsidP="00505BF6">
            <w:pPr>
              <w:pStyle w:val="TableContents"/>
              <w:spacing w:after="46" w:line="240" w:lineRule="auto"/>
              <w:rPr>
                <w:sz w:val="20"/>
                <w:szCs w:val="20"/>
              </w:rPr>
            </w:pPr>
            <w:r w:rsidRPr="00A645AA">
              <w:rPr>
                <w:sz w:val="20"/>
                <w:szCs w:val="20"/>
              </w:rPr>
              <w:t>35.5 (11.7)</w:t>
            </w:r>
          </w:p>
        </w:tc>
      </w:tr>
      <w:tr w:rsidR="00E67135" w:rsidRPr="00036DF0" w14:paraId="3177BBF0"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D833B94" w14:textId="4EB874BC" w:rsidR="00E67135" w:rsidRPr="00A645AA" w:rsidRDefault="00E67135" w:rsidP="00505BF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7/S0033291718000041","ISSN":"14698978","PMID":"29439750","abstract":"Background The significant proportion of schizophrenia patients refractory to treatment, primarily directed at the dopamine system, suggests that multiple mechanisms may underlie psychotic symptoms. Reinforcement learning tasks have been employed in schizophrenia to assess dopaminergic functioning and reward processing, but these have not directly compared groups of treatment-refractory and non-refractory patients.Methods In the current functional magnetic resonance imaging study, 21 patients with treatment-resistant schizophrenia (TRS), 21 patients with non-treatment-resistant schizophrenia (NTR), and 24 healthy controls (HC) performed a probabilistic reinforcement learning task, utilizing emotionally valenced face stimuli which elicit a social bias toward happy faces. Behavior was characterized with a reinforcement learning model. Trial-wise reward prediction error (RPE)-related neural activation and the differential impact of emotional bias on these reward signals were compared between groups.Results Patients showed impaired reinforcement learning relative to controls, while all groups demonstrated an emotional bias favoring happy faces. The pattern of RPE signaling was similar in the HC and TRS groups, whereas NTR patients showed significant attenuation of RPE-related activation in striatal, thalamic, precentral, parietal, and cerebellar regions. TRS patients, but not NTR patients, showed a positive relationship between emotional bias and RPE signal during negative feedback in bilateral thalamus and caudate.Conclusion TRS can be dissociated from NTR on the basis of a different neural mechanism underlying reinforcement learning. The data support the hypothesis that a favorable response to antipsychotic treatment is contingent on dopaminergic dysfunction, characterized by aberrant RPE signaling, whereas treatment resistance may be characterized by an abnormality of a non-dopaminergic mechanism - a glutamatergic mechanism would be a possible candidate.","author":[{"dropping-particle":"","family":"Vanes","given":"Lucy D.","non-dropping-particle":"","parse-names":false,"suffix":""},{"dropping-particle":"","family":"Mouchlianitis","given":"Elias","non-dropping-particle":"","parse-names":false,"suffix":""},{"dropping-particle":"","family":"Collier","given":"Tracy","non-dropping-particle":"","parse-names":false,"suffix":""},{"dropping-particle":"","family":"Averbeck","given":"Bruno B.","non-dropping-particle":"","parse-names":false,"suffix":""},{"dropping-particle":"","family":"Shergill","given":"Sukhi S.","non-dropping-particle":"","parse-names":false,"suffix":""}],"container-title":"Psychological Medicine","id":"ITEM-1","issue":"14","issued":{"date-parts":[["2018","10","1"]]},"page":"2418-2427","publisher":"Cambridge University Press","title":"Differential neural reward mechanisms in treatment-responsive and treatment-resistant schizophrenia","type":"article-journal","volume":"48"},"uris":["http://www.mendeley.com/documents/?uuid=090c083b-8507-399b-a537-4312638528d2"]}],"mendeley":{"formattedCitation":"(Vanes, Mouchlianitis, Collier, Averbeck, &amp; Shergill, 2018)","manualFormatting":"Vanes et al., 2018","plainTextFormattedCitation":"(Vanes, Mouchlianitis, Collier, Averbeck, &amp; Shergill, 2018)","previouslyFormattedCitation":"(Vanes, Mouchlianitis, Collier, Averbeck, &amp; Shergill, 2018)"},"properties":{"noteIndex":0},"schema":"https://github.com/citation-style-language/schema/raw/master/csl-citation.json"}</w:instrText>
            </w:r>
            <w:r>
              <w:rPr>
                <w:sz w:val="20"/>
                <w:szCs w:val="20"/>
              </w:rPr>
              <w:fldChar w:fldCharType="separate"/>
            </w:r>
            <w:r w:rsidRPr="00E67135">
              <w:rPr>
                <w:noProof/>
                <w:sz w:val="20"/>
                <w:szCs w:val="20"/>
              </w:rPr>
              <w:t>Vanes et al., 2018</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7E9158B4" w14:textId="2E9B663C" w:rsidR="00E67135" w:rsidRPr="00A645AA" w:rsidRDefault="00E67135" w:rsidP="00505BF6">
            <w:pPr>
              <w:pStyle w:val="TableContents"/>
              <w:spacing w:after="46" w:line="240" w:lineRule="auto"/>
              <w:rPr>
                <w:sz w:val="20"/>
                <w:szCs w:val="20"/>
              </w:rPr>
            </w:pPr>
            <w:r>
              <w:rPr>
                <w:sz w:val="20"/>
                <w:szCs w:val="20"/>
              </w:rPr>
              <w:t>21 (14)</w:t>
            </w:r>
          </w:p>
        </w:tc>
        <w:tc>
          <w:tcPr>
            <w:tcW w:w="1162" w:type="dxa"/>
            <w:tcBorders>
              <w:top w:val="single" w:sz="2" w:space="0" w:color="000001"/>
              <w:left w:val="single" w:sz="2" w:space="0" w:color="000001"/>
              <w:bottom w:val="single" w:sz="2" w:space="0" w:color="000001"/>
            </w:tcBorders>
            <w:shd w:val="clear" w:color="auto" w:fill="auto"/>
          </w:tcPr>
          <w:p w14:paraId="2904FD95" w14:textId="3D455A1F" w:rsidR="00E67135" w:rsidRPr="00A645AA" w:rsidRDefault="00E67135" w:rsidP="00505BF6">
            <w:pPr>
              <w:pStyle w:val="TableContents"/>
              <w:spacing w:after="46" w:line="240" w:lineRule="auto"/>
              <w:rPr>
                <w:sz w:val="20"/>
                <w:szCs w:val="20"/>
              </w:rPr>
            </w:pPr>
            <w:r>
              <w:rPr>
                <w:sz w:val="20"/>
                <w:szCs w:val="20"/>
              </w:rPr>
              <w:t>41.3 (10.4)</w:t>
            </w:r>
          </w:p>
        </w:tc>
        <w:tc>
          <w:tcPr>
            <w:tcW w:w="1273" w:type="dxa"/>
            <w:tcBorders>
              <w:top w:val="single" w:sz="2" w:space="0" w:color="000001"/>
              <w:left w:val="single" w:sz="2" w:space="0" w:color="000001"/>
              <w:bottom w:val="single" w:sz="2" w:space="0" w:color="000001"/>
            </w:tcBorders>
          </w:tcPr>
          <w:p w14:paraId="3F811146" w14:textId="52C91FD4" w:rsidR="00E67135" w:rsidRPr="00A645AA" w:rsidRDefault="00E67135" w:rsidP="00505BF6">
            <w:pPr>
              <w:pStyle w:val="TableContents"/>
              <w:spacing w:after="46" w:line="240" w:lineRule="auto"/>
              <w:rPr>
                <w:sz w:val="20"/>
                <w:szCs w:val="20"/>
              </w:rPr>
            </w:pPr>
            <w:r>
              <w:rPr>
                <w:sz w:val="20"/>
                <w:szCs w:val="20"/>
              </w:rPr>
              <w:t>100</w:t>
            </w:r>
          </w:p>
        </w:tc>
        <w:tc>
          <w:tcPr>
            <w:tcW w:w="1176" w:type="dxa"/>
            <w:tcBorders>
              <w:top w:val="single" w:sz="2" w:space="0" w:color="000001"/>
              <w:left w:val="single" w:sz="2" w:space="0" w:color="000001"/>
              <w:bottom w:val="single" w:sz="2" w:space="0" w:color="000001"/>
            </w:tcBorders>
          </w:tcPr>
          <w:p w14:paraId="55808398" w14:textId="19FB95B5" w:rsidR="00E67135" w:rsidRDefault="00E67135" w:rsidP="00505BF6">
            <w:pPr>
              <w:pStyle w:val="TableContents"/>
              <w:spacing w:after="46" w:line="240" w:lineRule="auto"/>
              <w:rPr>
                <w:sz w:val="20"/>
                <w:szCs w:val="20"/>
              </w:rPr>
            </w:pPr>
            <w:r>
              <w:rPr>
                <w:sz w:val="20"/>
                <w:szCs w:val="20"/>
              </w:rPr>
              <w:t>14.1 (10.1)</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3E453DE7" w14:textId="3F06B849" w:rsidR="00E67135" w:rsidRPr="00A645AA" w:rsidRDefault="00E67135" w:rsidP="00505BF6">
            <w:pPr>
              <w:pStyle w:val="TableContents"/>
              <w:spacing w:after="46" w:line="240" w:lineRule="auto"/>
              <w:rPr>
                <w:sz w:val="20"/>
                <w:szCs w:val="20"/>
              </w:rPr>
            </w:pPr>
            <w:r>
              <w:rPr>
                <w:sz w:val="20"/>
                <w:szCs w:val="20"/>
              </w:rPr>
              <w:t>46.9 (10.3)</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01649F0A" w14:textId="7938A475" w:rsidR="00E67135" w:rsidRDefault="00E67135" w:rsidP="00505BF6">
            <w:pPr>
              <w:pStyle w:val="TableContents"/>
              <w:spacing w:after="46" w:line="240" w:lineRule="auto"/>
              <w:rPr>
                <w:sz w:val="20"/>
                <w:szCs w:val="20"/>
              </w:rPr>
            </w:pPr>
            <w:r>
              <w:rPr>
                <w:sz w:val="20"/>
                <w:szCs w:val="20"/>
              </w:rPr>
              <w:t>10.7 (2.1)</w:t>
            </w:r>
          </w:p>
        </w:tc>
        <w:tc>
          <w:tcPr>
            <w:tcW w:w="1148" w:type="dxa"/>
            <w:tcBorders>
              <w:top w:val="single" w:sz="2" w:space="0" w:color="000001"/>
              <w:left w:val="single" w:sz="2" w:space="0" w:color="000001"/>
              <w:bottom w:val="single" w:sz="2" w:space="0" w:color="000001"/>
              <w:right w:val="single" w:sz="2" w:space="0" w:color="000001"/>
            </w:tcBorders>
          </w:tcPr>
          <w:p w14:paraId="0C35E720" w14:textId="013F7932" w:rsidR="00E67135" w:rsidRDefault="00E67135" w:rsidP="00505BF6">
            <w:pPr>
              <w:pStyle w:val="TableContents"/>
              <w:spacing w:after="46" w:line="240" w:lineRule="auto"/>
              <w:rPr>
                <w:sz w:val="20"/>
                <w:szCs w:val="20"/>
              </w:rPr>
            </w:pPr>
            <w:r>
              <w:rPr>
                <w:sz w:val="20"/>
                <w:szCs w:val="20"/>
              </w:rPr>
              <w:t>13.1 (4.6)</w:t>
            </w:r>
          </w:p>
        </w:tc>
        <w:tc>
          <w:tcPr>
            <w:tcW w:w="1175" w:type="dxa"/>
            <w:tcBorders>
              <w:top w:val="single" w:sz="2" w:space="0" w:color="000001"/>
              <w:left w:val="single" w:sz="2" w:space="0" w:color="000001"/>
              <w:bottom w:val="single" w:sz="2" w:space="0" w:color="000001"/>
              <w:right w:val="single" w:sz="2" w:space="0" w:color="000001"/>
            </w:tcBorders>
          </w:tcPr>
          <w:p w14:paraId="0AF07BB7" w14:textId="540FA2A6" w:rsidR="00E67135" w:rsidRDefault="00E67135" w:rsidP="00505BF6">
            <w:pPr>
              <w:pStyle w:val="TableContents"/>
              <w:spacing w:after="46" w:line="240" w:lineRule="auto"/>
              <w:rPr>
                <w:sz w:val="20"/>
                <w:szCs w:val="20"/>
              </w:rPr>
            </w:pPr>
            <w:r>
              <w:rPr>
                <w:sz w:val="20"/>
                <w:szCs w:val="20"/>
              </w:rPr>
              <w:t>23.6 (5.1)</w:t>
            </w:r>
          </w:p>
        </w:tc>
        <w:tc>
          <w:tcPr>
            <w:tcW w:w="1092" w:type="dxa"/>
            <w:tcBorders>
              <w:top w:val="single" w:sz="2" w:space="0" w:color="000001"/>
              <w:left w:val="single" w:sz="2" w:space="0" w:color="000001"/>
              <w:bottom w:val="single" w:sz="2" w:space="0" w:color="000001"/>
            </w:tcBorders>
            <w:shd w:val="clear" w:color="auto" w:fill="auto"/>
          </w:tcPr>
          <w:p w14:paraId="46C6C63A" w14:textId="2C1435BD" w:rsidR="00E67135" w:rsidRPr="00A645AA" w:rsidRDefault="00E67135" w:rsidP="00505BF6">
            <w:pPr>
              <w:pStyle w:val="TableContents"/>
              <w:spacing w:after="46" w:line="240" w:lineRule="auto"/>
              <w:rPr>
                <w:sz w:val="20"/>
                <w:szCs w:val="20"/>
              </w:rPr>
            </w:pPr>
            <w:r>
              <w:rPr>
                <w:sz w:val="20"/>
                <w:szCs w:val="20"/>
              </w:rPr>
              <w:t>24 (2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2AF7DBE" w14:textId="01EC2E38" w:rsidR="00E67135" w:rsidRPr="00A645AA" w:rsidRDefault="00E67135" w:rsidP="00505BF6">
            <w:pPr>
              <w:pStyle w:val="TableContents"/>
              <w:spacing w:after="46" w:line="240" w:lineRule="auto"/>
              <w:rPr>
                <w:sz w:val="20"/>
                <w:szCs w:val="20"/>
              </w:rPr>
            </w:pPr>
            <w:r>
              <w:rPr>
                <w:sz w:val="20"/>
                <w:szCs w:val="20"/>
              </w:rPr>
              <w:t>38.4 (10)</w:t>
            </w:r>
          </w:p>
        </w:tc>
      </w:tr>
      <w:tr w:rsidR="00E67135" w:rsidRPr="00036DF0" w14:paraId="21FD4B58"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5ED9CA5C" w14:textId="51BF2069" w:rsidR="00E67135" w:rsidRPr="00A645AA" w:rsidRDefault="00E67135" w:rsidP="00505BF6">
            <w:pPr>
              <w:spacing w:after="46" w:line="240" w:lineRule="auto"/>
              <w:rPr>
                <w:sz w:val="20"/>
                <w:szCs w:val="20"/>
              </w:rPr>
            </w:pPr>
            <w:r>
              <w:rPr>
                <w:sz w:val="20"/>
                <w:szCs w:val="20"/>
              </w:rPr>
              <w:fldChar w:fldCharType="begin" w:fldLock="1"/>
            </w:r>
            <w:r w:rsidR="00A3403F">
              <w:rPr>
                <w:sz w:val="20"/>
                <w:szCs w:val="20"/>
              </w:rPr>
              <w:instrText>ADDIN CSL_CITATION {"citationItems":[{"id":"ITEM-1","itemData":{"DOI":"10.1016/j.bandl.2013.05.017","ISSN":"0093934X","PMID":"23867921","abstract":"Schizophrenic patients have Theory of Mind (ToM) deficits even during remission, but it is yet unknown whether this could be influenced. We examined the neural correlates of irony understanding in schizophrenic patients, as an indicator of ToM capacity, and evaluated how linguistic help inserted into the context phase could affect irony comprehension. Schizophrenic patients in remission and healthy controls were subjected to event-related functional MRI scanning while performing irony, 'irony with linguistic help', and control tasks. Patients understood irony significantly worse than healthy controls. The patients showed stronger brain activity in the parietal and frontal areas in the early phase of irony task, however the healthy controls exhibited higher activation in frontal, temporal and parietal regions in the latter phase of the irony task. Interestingly the linguistic help not only improved the patients' ToM performance, but it also evoked similar activation pattern to healthy controls. © 2013 Elsevier Inc.","author":[{"dropping-particle":"","family":"Varga","given":"E.","non-dropping-particle":"","parse-names":false,"suffix":""},{"dropping-particle":"","family":"Simon","given":"M.","non-dropping-particle":"","parse-names":false,"suffix":""},{"dropping-particle":"","family":"Tényi","given":"T.","non-dropping-particle":"","parse-names":false,"suffix":""},{"dropping-particle":"","family":"Schnell","given":"Zs","non-dropping-particle":"","parse-names":false,"suffix":""},{"dropping-particle":"","family":"Hajnal","given":"A.","non-dropping-particle":"","parse-names":false,"suffix":""},{"dropping-particle":"","family":"Orsi","given":"G.","non-dropping-particle":"","parse-names":false,"suffix":""},{"dropping-particle":"","family":"Dóczi","given":"T.","non-dropping-particle":"","parse-names":false,"suffix":""},{"dropping-particle":"","family":"Komoly","given":"S.","non-dropping-particle":"","parse-names":false,"suffix":""},{"dropping-particle":"","family":"Janszky","given":"J.","non-dropping-particle":"","parse-names":false,"suffix":""},{"dropping-particle":"","family":"Füredi","given":"R.","non-dropping-particle":"","parse-names":false,"suffix":""},{"dropping-particle":"","family":"Hamvas","given":"E.","non-dropping-particle":"","parse-names":false,"suffix":""},{"dropping-particle":"","family":"Fekete","given":"S.","non-dropping-particle":"","parse-names":false,"suffix":""},{"dropping-particle":"","family":"Herold","given":"R.","non-dropping-particle":"","parse-names":false,"suffix":""}],"container-title":"Brain and Language","id":"ITEM-1","issue":"3","issued":{"date-parts":[["2013","9","1"]]},"page":"231-242","publisher":"Academic Press","title":"Irony comprehension and context processing in schizophrenia during remission - A functional MRI study","type":"article-journal","volume":"126"},"uris":["http://www.mendeley.com/documents/?uuid=94fc985b-8ca9-3f03-ad8c-e92e1e7cf386"]}],"mendeley":{"formattedCitation":"(Varga et al., 2013)","manualFormatting":"Varga et al., 2013","plainTextFormattedCitation":"(Varga et al., 2013)","previouslyFormattedCitation":"(Varga et al., 2013)"},"properties":{"noteIndex":0},"schema":"https://github.com/citation-style-language/schema/raw/master/csl-citation.json"}</w:instrText>
            </w:r>
            <w:r>
              <w:rPr>
                <w:sz w:val="20"/>
                <w:szCs w:val="20"/>
              </w:rPr>
              <w:fldChar w:fldCharType="separate"/>
            </w:r>
            <w:r w:rsidRPr="00E67135">
              <w:rPr>
                <w:noProof/>
                <w:sz w:val="20"/>
                <w:szCs w:val="20"/>
              </w:rPr>
              <w:t>Varga et al., 2013</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4351B5D" w14:textId="132189C3" w:rsidR="00E67135" w:rsidRPr="00A645AA" w:rsidRDefault="00E67135" w:rsidP="00505BF6">
            <w:pPr>
              <w:pStyle w:val="TableContents"/>
              <w:spacing w:after="46" w:line="240" w:lineRule="auto"/>
              <w:rPr>
                <w:sz w:val="20"/>
                <w:szCs w:val="20"/>
              </w:rPr>
            </w:pPr>
            <w:r>
              <w:rPr>
                <w:sz w:val="20"/>
                <w:szCs w:val="20"/>
              </w:rPr>
              <w:t>21 (42.86)</w:t>
            </w:r>
          </w:p>
        </w:tc>
        <w:tc>
          <w:tcPr>
            <w:tcW w:w="1162" w:type="dxa"/>
            <w:tcBorders>
              <w:top w:val="single" w:sz="2" w:space="0" w:color="000001"/>
              <w:left w:val="single" w:sz="2" w:space="0" w:color="000001"/>
              <w:bottom w:val="single" w:sz="2" w:space="0" w:color="000001"/>
            </w:tcBorders>
            <w:shd w:val="clear" w:color="auto" w:fill="auto"/>
          </w:tcPr>
          <w:p w14:paraId="6467A6DC" w14:textId="7485D649" w:rsidR="00E67135" w:rsidRPr="00A645AA" w:rsidRDefault="00E67135" w:rsidP="00505BF6">
            <w:pPr>
              <w:pStyle w:val="TableContents"/>
              <w:spacing w:after="46" w:line="240" w:lineRule="auto"/>
              <w:rPr>
                <w:sz w:val="20"/>
                <w:szCs w:val="20"/>
              </w:rPr>
            </w:pPr>
            <w:r>
              <w:rPr>
                <w:sz w:val="20"/>
                <w:szCs w:val="20"/>
              </w:rPr>
              <w:t>37.95 (9.06)</w:t>
            </w:r>
          </w:p>
        </w:tc>
        <w:tc>
          <w:tcPr>
            <w:tcW w:w="1273" w:type="dxa"/>
            <w:tcBorders>
              <w:top w:val="single" w:sz="2" w:space="0" w:color="000001"/>
              <w:left w:val="single" w:sz="2" w:space="0" w:color="000001"/>
              <w:bottom w:val="single" w:sz="2" w:space="0" w:color="000001"/>
            </w:tcBorders>
          </w:tcPr>
          <w:p w14:paraId="77792B39" w14:textId="4EFBCA9F" w:rsidR="00E67135" w:rsidRPr="00A645AA" w:rsidRDefault="00E67135" w:rsidP="00505BF6">
            <w:pPr>
              <w:pStyle w:val="TableContents"/>
              <w:spacing w:after="46" w:line="240" w:lineRule="auto"/>
              <w:rPr>
                <w:sz w:val="20"/>
                <w:szCs w:val="20"/>
              </w:rPr>
            </w:pPr>
            <w:r>
              <w:rPr>
                <w:sz w:val="20"/>
                <w:szCs w:val="20"/>
              </w:rPr>
              <w:t>100</w:t>
            </w:r>
          </w:p>
        </w:tc>
        <w:tc>
          <w:tcPr>
            <w:tcW w:w="1176" w:type="dxa"/>
            <w:tcBorders>
              <w:top w:val="single" w:sz="2" w:space="0" w:color="000001"/>
              <w:left w:val="single" w:sz="2" w:space="0" w:color="000001"/>
              <w:bottom w:val="single" w:sz="2" w:space="0" w:color="000001"/>
            </w:tcBorders>
          </w:tcPr>
          <w:p w14:paraId="7E7C19B9" w14:textId="1C27AF8A" w:rsidR="00E67135" w:rsidRDefault="00E67135" w:rsidP="00505BF6">
            <w:pPr>
              <w:pStyle w:val="TableContents"/>
              <w:spacing w:after="46" w:line="240" w:lineRule="auto"/>
              <w:rPr>
                <w:sz w:val="20"/>
                <w:szCs w:val="20"/>
              </w:rPr>
            </w:pPr>
            <w:r>
              <w:rPr>
                <w:sz w:val="20"/>
                <w:szCs w:val="20"/>
              </w:rPr>
              <w:t>11.95 (8.45)</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79F3BD53" w14:textId="7DD33AEB" w:rsidR="00E67135" w:rsidRPr="00A645AA" w:rsidRDefault="00E67135" w:rsidP="00505BF6">
            <w:pPr>
              <w:pStyle w:val="TableContents"/>
              <w:spacing w:after="46" w:line="240" w:lineRule="auto"/>
              <w:rPr>
                <w:sz w:val="20"/>
                <w:szCs w:val="20"/>
              </w:rPr>
            </w:pPr>
            <w:r>
              <w:rPr>
                <w:sz w:val="20"/>
                <w:szCs w:val="20"/>
              </w:rPr>
              <w:t>66.57 (13.83)</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6B30161" w14:textId="1067CD4D" w:rsidR="00E67135" w:rsidRDefault="00E67135" w:rsidP="00505BF6">
            <w:pPr>
              <w:pStyle w:val="TableContents"/>
              <w:spacing w:after="46" w:line="240" w:lineRule="auto"/>
              <w:rPr>
                <w:sz w:val="20"/>
                <w:szCs w:val="20"/>
              </w:rPr>
            </w:pPr>
            <w:r>
              <w:rPr>
                <w:sz w:val="20"/>
                <w:szCs w:val="20"/>
              </w:rPr>
              <w:t>13.81 (3.23)</w:t>
            </w:r>
          </w:p>
        </w:tc>
        <w:tc>
          <w:tcPr>
            <w:tcW w:w="1148" w:type="dxa"/>
            <w:tcBorders>
              <w:top w:val="single" w:sz="2" w:space="0" w:color="000001"/>
              <w:left w:val="single" w:sz="2" w:space="0" w:color="000001"/>
              <w:bottom w:val="single" w:sz="2" w:space="0" w:color="000001"/>
              <w:right w:val="single" w:sz="2" w:space="0" w:color="000001"/>
            </w:tcBorders>
          </w:tcPr>
          <w:p w14:paraId="6C48B330" w14:textId="2D12FCAC" w:rsidR="00E67135" w:rsidRDefault="00E67135" w:rsidP="00505BF6">
            <w:pPr>
              <w:pStyle w:val="TableContents"/>
              <w:spacing w:after="46" w:line="240" w:lineRule="auto"/>
              <w:rPr>
                <w:sz w:val="20"/>
                <w:szCs w:val="20"/>
              </w:rPr>
            </w:pPr>
            <w:r>
              <w:rPr>
                <w:sz w:val="20"/>
                <w:szCs w:val="20"/>
              </w:rPr>
              <w:t>17 (5.43)</w:t>
            </w:r>
          </w:p>
        </w:tc>
        <w:tc>
          <w:tcPr>
            <w:tcW w:w="1175" w:type="dxa"/>
            <w:tcBorders>
              <w:top w:val="single" w:sz="2" w:space="0" w:color="000001"/>
              <w:left w:val="single" w:sz="2" w:space="0" w:color="000001"/>
              <w:bottom w:val="single" w:sz="2" w:space="0" w:color="000001"/>
              <w:right w:val="single" w:sz="2" w:space="0" w:color="000001"/>
            </w:tcBorders>
          </w:tcPr>
          <w:p w14:paraId="3C0F272F" w14:textId="5F0B693A" w:rsidR="00E67135" w:rsidRDefault="00E67135" w:rsidP="00505BF6">
            <w:pPr>
              <w:pStyle w:val="TableContents"/>
              <w:spacing w:after="46" w:line="240" w:lineRule="auto"/>
              <w:rPr>
                <w:sz w:val="20"/>
                <w:szCs w:val="20"/>
              </w:rPr>
            </w:pPr>
            <w:r>
              <w:rPr>
                <w:sz w:val="20"/>
                <w:szCs w:val="20"/>
              </w:rPr>
              <w:t>34 (7.03)</w:t>
            </w:r>
          </w:p>
        </w:tc>
        <w:tc>
          <w:tcPr>
            <w:tcW w:w="1092" w:type="dxa"/>
            <w:tcBorders>
              <w:top w:val="single" w:sz="2" w:space="0" w:color="000001"/>
              <w:left w:val="single" w:sz="2" w:space="0" w:color="000001"/>
              <w:bottom w:val="single" w:sz="2" w:space="0" w:color="000001"/>
            </w:tcBorders>
            <w:shd w:val="clear" w:color="auto" w:fill="auto"/>
          </w:tcPr>
          <w:p w14:paraId="2C5EFB89" w14:textId="5F8F0033" w:rsidR="00E67135" w:rsidRPr="00A645AA" w:rsidRDefault="00E67135" w:rsidP="00505BF6">
            <w:pPr>
              <w:pStyle w:val="TableContents"/>
              <w:spacing w:after="46" w:line="240" w:lineRule="auto"/>
              <w:rPr>
                <w:sz w:val="20"/>
                <w:szCs w:val="20"/>
              </w:rPr>
            </w:pPr>
            <w:r>
              <w:rPr>
                <w:sz w:val="20"/>
                <w:szCs w:val="20"/>
              </w:rPr>
              <w:t>24 (41.67)</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2E478DB" w14:textId="4B2A1B4A" w:rsidR="00E67135" w:rsidRPr="00A645AA" w:rsidRDefault="00E67135" w:rsidP="00505BF6">
            <w:pPr>
              <w:pStyle w:val="TableContents"/>
              <w:spacing w:after="46" w:line="240" w:lineRule="auto"/>
              <w:rPr>
                <w:sz w:val="20"/>
                <w:szCs w:val="20"/>
              </w:rPr>
            </w:pPr>
            <w:r>
              <w:rPr>
                <w:sz w:val="20"/>
                <w:szCs w:val="20"/>
              </w:rPr>
              <w:t>33.96 (8.51)</w:t>
            </w:r>
          </w:p>
        </w:tc>
      </w:tr>
      <w:tr w:rsidR="00505BF6" w:rsidRPr="00036DF0" w14:paraId="7B5C14AA"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1A74EA62" w14:textId="6BFE7A8C"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503/jpn.110088","ISSN":"14882434","abstract":"Background: Schizophrenia is characterized by deficits in executive control and impairments in emotion processing. This study assessed the nature and extent of potential alterations in the neural substrates supporting the interaction between cognitive control mechanisms and emotion attribution processes in people with schizophrenia. Methods: Functional magnetic resonance imaging was performed during a verbal emotional go/no-go task. People with schizophrenia and healthy controls responded to word stimuli of a prespecified emotional valence (positive, negative or neutral) while inhibiting responses to stimuli of a different valence. Results: We enrolled 20 people with schizophrenia and 23 controls in the study. Healthy controls activated an extensive dorsal prefrontal-parietal network while inhibiting responses to negative words compared to neutral words, but showed deactivation of the midcingulate cortex while inhibiting responses to positive words compared to neutral words. People with schizophrenia failed to activate this network during response inhibition to negative words, whereas during response inhibition to positive words they did not deactivate the cingulate, but showed increased responsivity in the frontal cortex. Limitations: Sample heterogeneity is characteristic of studies of schizophrenia and may have contributed to more variable neural responses in the patient sample despite the care taken to control for potentially confounding variables. Conclusion: Our results showed that schizophrenia is associated with aberrant modulation of neural responses during the interaction between cognitive control and emotion processing. Failure of the frontal circuitry to regulate goal-directed behaviour based on emotion attributions may contribute to deficits in psychosocial functioning in daily life. © 2012 Canadian Medical Associatior.","author":[{"dropping-particle":"","family":"Vercammen","given":"Ans","non-dropping-particle":"","parse-names":false,"suffix":""},{"dropping-particle":"","family":"Morris","given":"Richard","non-dropping-particle":"","parse-names":false,"suffix":""},{"dropping-particle":"","family":"Green","given":"Melissa J.","non-dropping-particle":"","parse-names":false,"suffix":""},{"dropping-particle":"","family":"Lenroot","given":"Rhoshel","non-dropping-particle":"","parse-names":false,"suffix":""},{"dropping-particle":"","family":"Kulkarni","given":"Jayashri","non-dropping-particle":"","parse-names":false,"suffix":""},{"dropping-particle":"","family":"Carr","given":"Vaughan J.","non-dropping-particle":"","parse-names":false,"suffix":""},{"dropping-particle":"","family":"Weickert","given":"Cynthia Shannon","non-dropping-particle":"","parse-names":false,"suffix":""},{"dropping-particle":"","family":"Weickert","given":"Thomas W.","non-dropping-particle":"","parse-names":false,"suffix":""}],"container-title":"Journal of Psychiatry and Neuroscience","id":"ITEM-1","issue":"6","issued":{"date-parts":[["2012"]]},"page":"379-388","title":"Reduced neural activity of the prefrontal cognitive control circuitry during response inhibition to negative words in people with schizophrenia","type":"article-journal","volume":"37"},"uris":["http://www.mendeley.com/documents/?uuid=48dbc6a3-edd6-46e6-946d-3ced6fae939e"]}],"mendeley":{"formattedCitation":"(Vercammen et al., 2012)","manualFormatting":"Vercammen et al., 2012","plainTextFormattedCitation":"(Vercammen et al., 2012)","previouslyFormattedCitation":"(Vercammen et al., 2012)"},"properties":{"noteIndex":0},"schema":"https://github.com/citation-style-language/schema/raw/master/csl-citation.json"}</w:instrText>
            </w:r>
            <w:r w:rsidRPr="00A645AA">
              <w:rPr>
                <w:sz w:val="20"/>
                <w:szCs w:val="20"/>
              </w:rPr>
              <w:fldChar w:fldCharType="separate"/>
            </w:r>
            <w:r w:rsidRPr="00A645AA">
              <w:rPr>
                <w:noProof/>
                <w:sz w:val="20"/>
                <w:szCs w:val="20"/>
              </w:rPr>
              <w:t>Vercammen et al., 2012</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33F18308" w14:textId="5C195BBA" w:rsidR="00505BF6" w:rsidRPr="000F3984" w:rsidRDefault="00505BF6" w:rsidP="00505BF6">
            <w:pPr>
              <w:pStyle w:val="TableContents"/>
              <w:spacing w:after="46" w:line="240" w:lineRule="auto"/>
              <w:rPr>
                <w:sz w:val="20"/>
                <w:szCs w:val="20"/>
                <w:lang w:val="en-US"/>
              </w:rPr>
            </w:pPr>
            <w:r w:rsidRPr="000F3984">
              <w:rPr>
                <w:sz w:val="20"/>
                <w:szCs w:val="20"/>
                <w:lang w:val="en-US"/>
              </w:rPr>
              <w:t>20 (75)</w:t>
            </w:r>
          </w:p>
        </w:tc>
        <w:tc>
          <w:tcPr>
            <w:tcW w:w="1162" w:type="dxa"/>
            <w:tcBorders>
              <w:top w:val="single" w:sz="2" w:space="0" w:color="000001"/>
              <w:left w:val="single" w:sz="2" w:space="0" w:color="000001"/>
              <w:bottom w:val="single" w:sz="2" w:space="0" w:color="000001"/>
            </w:tcBorders>
            <w:shd w:val="clear" w:color="auto" w:fill="auto"/>
          </w:tcPr>
          <w:p w14:paraId="533C8972" w14:textId="77777777" w:rsidR="00505BF6" w:rsidRPr="000F3984" w:rsidRDefault="00505BF6" w:rsidP="00505BF6">
            <w:pPr>
              <w:pStyle w:val="TableContents"/>
              <w:spacing w:after="46" w:line="240" w:lineRule="auto"/>
              <w:rPr>
                <w:sz w:val="20"/>
                <w:szCs w:val="20"/>
                <w:lang w:val="en-US"/>
              </w:rPr>
            </w:pPr>
            <w:r w:rsidRPr="000F3984">
              <w:rPr>
                <w:sz w:val="20"/>
                <w:szCs w:val="20"/>
                <w:lang w:val="en-US"/>
              </w:rPr>
              <w:t>34.4 (7.8)</w:t>
            </w:r>
          </w:p>
        </w:tc>
        <w:tc>
          <w:tcPr>
            <w:tcW w:w="1273" w:type="dxa"/>
            <w:tcBorders>
              <w:top w:val="single" w:sz="2" w:space="0" w:color="000001"/>
              <w:left w:val="single" w:sz="2" w:space="0" w:color="000001"/>
              <w:bottom w:val="single" w:sz="2" w:space="0" w:color="000001"/>
            </w:tcBorders>
          </w:tcPr>
          <w:p w14:paraId="7232BAC0" w14:textId="6F582C22" w:rsidR="00505BF6" w:rsidRPr="000F3984" w:rsidRDefault="00505BF6" w:rsidP="00505BF6">
            <w:pPr>
              <w:pStyle w:val="TableContents"/>
              <w:spacing w:after="46" w:line="240" w:lineRule="auto"/>
              <w:rPr>
                <w:sz w:val="20"/>
                <w:szCs w:val="20"/>
                <w:lang w:val="en-US"/>
              </w:rPr>
            </w:pPr>
            <w:r w:rsidRPr="000F3984">
              <w:rPr>
                <w:sz w:val="20"/>
                <w:szCs w:val="20"/>
                <w:lang w:val="en-US"/>
              </w:rPr>
              <w:t>100</w:t>
            </w:r>
          </w:p>
        </w:tc>
        <w:tc>
          <w:tcPr>
            <w:tcW w:w="1176" w:type="dxa"/>
            <w:tcBorders>
              <w:top w:val="single" w:sz="2" w:space="0" w:color="000001"/>
              <w:left w:val="single" w:sz="2" w:space="0" w:color="000001"/>
              <w:bottom w:val="single" w:sz="2" w:space="0" w:color="000001"/>
            </w:tcBorders>
          </w:tcPr>
          <w:p w14:paraId="1300EC47" w14:textId="1A322E27" w:rsidR="00505BF6" w:rsidRPr="000F3984" w:rsidRDefault="00505BF6" w:rsidP="00505BF6">
            <w:pPr>
              <w:pStyle w:val="TableContents"/>
              <w:spacing w:after="46" w:line="240" w:lineRule="auto"/>
              <w:rPr>
                <w:sz w:val="20"/>
                <w:szCs w:val="20"/>
                <w:lang w:val="en-US"/>
              </w:rPr>
            </w:pPr>
            <w:r>
              <w:rPr>
                <w:sz w:val="20"/>
                <w:szCs w:val="20"/>
                <w:lang w:val="en-US"/>
              </w:rPr>
              <w:t>12 (7.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5471B573" w14:textId="2CB76741" w:rsidR="00505BF6" w:rsidRPr="000F3984" w:rsidRDefault="00505BF6" w:rsidP="00505BF6">
            <w:pPr>
              <w:pStyle w:val="TableContents"/>
              <w:spacing w:after="46" w:line="240" w:lineRule="auto"/>
              <w:rPr>
                <w:sz w:val="20"/>
                <w:szCs w:val="20"/>
                <w:lang w:val="en-US"/>
              </w:rPr>
            </w:pPr>
            <w:r w:rsidRPr="000F3984">
              <w:rPr>
                <w:sz w:val="20"/>
                <w:szCs w:val="20"/>
                <w:lang w:val="en-US"/>
              </w:rPr>
              <w:t>67.4 (21.8)</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294AF138" w14:textId="0EEAE05E" w:rsidR="00505BF6" w:rsidRPr="000F3984" w:rsidRDefault="00505BF6" w:rsidP="00505BF6">
            <w:pPr>
              <w:pStyle w:val="TableContents"/>
              <w:spacing w:after="46" w:line="240" w:lineRule="auto"/>
              <w:rPr>
                <w:sz w:val="20"/>
                <w:szCs w:val="20"/>
                <w:lang w:val="en-US"/>
              </w:rPr>
            </w:pPr>
            <w:r>
              <w:rPr>
                <w:sz w:val="20"/>
                <w:szCs w:val="20"/>
                <w:lang w:val="en-US"/>
              </w:rPr>
              <w:t>15.9 (5.9)</w:t>
            </w:r>
          </w:p>
        </w:tc>
        <w:tc>
          <w:tcPr>
            <w:tcW w:w="1148" w:type="dxa"/>
            <w:tcBorders>
              <w:top w:val="single" w:sz="2" w:space="0" w:color="000001"/>
              <w:left w:val="single" w:sz="2" w:space="0" w:color="000001"/>
              <w:bottom w:val="single" w:sz="2" w:space="0" w:color="000001"/>
              <w:right w:val="single" w:sz="2" w:space="0" w:color="000001"/>
            </w:tcBorders>
          </w:tcPr>
          <w:p w14:paraId="6F0FB824" w14:textId="1F0942A8" w:rsidR="00505BF6" w:rsidRPr="000F3984" w:rsidRDefault="00505BF6" w:rsidP="00505BF6">
            <w:pPr>
              <w:pStyle w:val="TableContents"/>
              <w:spacing w:after="46" w:line="240" w:lineRule="auto"/>
              <w:rPr>
                <w:sz w:val="20"/>
                <w:szCs w:val="20"/>
                <w:lang w:val="en-US"/>
              </w:rPr>
            </w:pPr>
            <w:r>
              <w:rPr>
                <w:sz w:val="20"/>
                <w:szCs w:val="20"/>
                <w:lang w:val="en-US"/>
              </w:rPr>
              <w:t>16.1 (7.5)</w:t>
            </w:r>
          </w:p>
        </w:tc>
        <w:tc>
          <w:tcPr>
            <w:tcW w:w="1175" w:type="dxa"/>
            <w:tcBorders>
              <w:top w:val="single" w:sz="2" w:space="0" w:color="000001"/>
              <w:left w:val="single" w:sz="2" w:space="0" w:color="000001"/>
              <w:bottom w:val="single" w:sz="2" w:space="0" w:color="000001"/>
              <w:right w:val="single" w:sz="2" w:space="0" w:color="000001"/>
            </w:tcBorders>
          </w:tcPr>
          <w:p w14:paraId="7A163739" w14:textId="7751FA09" w:rsidR="00505BF6" w:rsidRPr="000F3984" w:rsidRDefault="00505BF6" w:rsidP="00505BF6">
            <w:pPr>
              <w:pStyle w:val="TableContents"/>
              <w:spacing w:after="46" w:line="240" w:lineRule="auto"/>
              <w:rPr>
                <w:sz w:val="20"/>
                <w:szCs w:val="20"/>
                <w:lang w:val="en-US"/>
              </w:rPr>
            </w:pPr>
            <w:r>
              <w:rPr>
                <w:sz w:val="20"/>
                <w:szCs w:val="20"/>
                <w:lang w:val="en-US"/>
              </w:rPr>
              <w:t>35.4 (11.6)</w:t>
            </w:r>
          </w:p>
        </w:tc>
        <w:tc>
          <w:tcPr>
            <w:tcW w:w="1092" w:type="dxa"/>
            <w:tcBorders>
              <w:top w:val="single" w:sz="2" w:space="0" w:color="000001"/>
              <w:left w:val="single" w:sz="2" w:space="0" w:color="000001"/>
              <w:bottom w:val="single" w:sz="2" w:space="0" w:color="000001"/>
            </w:tcBorders>
            <w:shd w:val="clear" w:color="auto" w:fill="auto"/>
          </w:tcPr>
          <w:p w14:paraId="3B14AF29" w14:textId="1BA73E85" w:rsidR="00505BF6" w:rsidRPr="000F3984" w:rsidRDefault="00505BF6" w:rsidP="00505BF6">
            <w:pPr>
              <w:pStyle w:val="TableContents"/>
              <w:spacing w:after="46" w:line="240" w:lineRule="auto"/>
              <w:rPr>
                <w:sz w:val="20"/>
                <w:szCs w:val="20"/>
                <w:lang w:val="en-US"/>
              </w:rPr>
            </w:pPr>
            <w:r w:rsidRPr="000F3984">
              <w:rPr>
                <w:sz w:val="20"/>
                <w:szCs w:val="20"/>
                <w:lang w:val="en-US"/>
              </w:rPr>
              <w:t>23 (47.8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23908C1E" w14:textId="77777777" w:rsidR="00505BF6" w:rsidRPr="000F3984" w:rsidRDefault="00505BF6" w:rsidP="00505BF6">
            <w:pPr>
              <w:pStyle w:val="TableContents"/>
              <w:spacing w:after="46" w:line="240" w:lineRule="auto"/>
              <w:rPr>
                <w:sz w:val="20"/>
                <w:szCs w:val="20"/>
                <w:lang w:val="en-US"/>
              </w:rPr>
            </w:pPr>
            <w:r w:rsidRPr="000F3984">
              <w:rPr>
                <w:sz w:val="20"/>
                <w:szCs w:val="20"/>
                <w:lang w:val="en-US"/>
              </w:rPr>
              <w:t>33.3 (7.1)</w:t>
            </w:r>
          </w:p>
        </w:tc>
      </w:tr>
      <w:tr w:rsidR="00505BF6" w:rsidRPr="00036DF0" w14:paraId="43C55125"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1691BFB0" w14:textId="4FF0D05F" w:rsidR="00505BF6" w:rsidRPr="00A645AA" w:rsidRDefault="00505BF6" w:rsidP="00505BF6">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503/jpn.160136","ISBN":"03637425","ISSN":"14882434","PMID":"28556774","abstract":"BACKGROUND Schizophrenia is associated with important disturbances in empathy that are related to everyday functioning. Empathy is classically defined as including affective (sharing others' emotions) and cognitive (taking others' cognitive perspectives) processes. In healthy individuals, studies on empathy for pain revealed specific brain systems associated with these sets of processes, notably the anterior middle cingulate (aMCC) and anterior insula (AI) for affective sharing and the bilateral temporoparietal junction (TPJ) for the cognitive processes, but the integrity of these systems in patients with schizophrenia remains uncertain. METHODS Patients with schizophrenia and healthy controls performed a pain empathy task while undergoing fMRI scanning. Participants observed pictures of hands in either painful or nonpainful situations and rated the level of pain while imagining either themselves (self) or an unknown person (other) in these situations. RESULTS We included 27 patients with schizophrenia and 21 healthy controls in our analyses. For the pain versus no pain contrast, patients showed overall typical activation patterns in the aMCC and AI, with only a small part of the aMCC showing reduced activation compared with controls. For the other versus self contrast, patients showed an abnormal modulation of activation in the TPJ bilaterally (extending to the posterior superior temporal sulcus, referred to as the TPJ/pSTS). LIMITATIONS The design included an unnecessary manipulation of the visual perspective that reduced the number of trials for analysis. The sample size may not account for the heterogeneity of schizophrenia. CONCLUSION People with schizophrenia showed relatively intact brain activation when observing others' pain, but showed abnormalities when asked to take the cognitive perspectives of others.","author":[{"dropping-particle":"","family":"Vistoli","given":"Damien","non-dropping-particle":"","parse-names":false,"suffix":""},{"dropping-particle":"","family":"Lavoie","given":"Marie Audrey","non-dropping-particle":"","parse-names":false,"suffix":""},{"dropping-particle":"","family":"Sutliff","given":"Stephanie","non-dropping-particle":"","parse-names":false,"suffix":""},{"dropping-particle":"","family":"Jackson","given":"Philip L.","non-dropping-particle":"","parse-names":false,"suffix":""},{"dropping-particle":"","family":"Achim","given":"Amélie M.","non-dropping-particle":"","parse-names":false,"suffix":""}],"container-title":"Journal of Psychiatry and Neuroscience","id":"ITEM-1","issued":{"date-parts":[["2017"]]},"title":"Functional MRI examination of empathy for pain in people with schizophrenia reveals abnormal activation related to cognitive perspective-taking but typical activation linked to affective sharing","type":"article-journal"},"uris":["http://www.mendeley.com/documents/?uuid=0e5cacbb-abe0-3631-b026-728124266bf1"]}],"mendeley":{"formattedCitation":"(Vistoli, Lavoie, Sutliff, Jackson, &amp; Achim, 2017)","manualFormatting":"Vistoli et al., 2017","plainTextFormattedCitation":"(Vistoli, Lavoie, Sutliff, Jackson, &amp; Achim, 2017)","previouslyFormattedCitation":"(Vistoli, Lavoie, Sutliff, Jackson, &amp; Achim, 2017)"},"properties":{"noteIndex":0},"schema":"https://github.com/citation-style-language/schema/raw/master/csl-citation.json"}</w:instrText>
            </w:r>
            <w:r w:rsidRPr="00A645AA">
              <w:rPr>
                <w:sz w:val="20"/>
                <w:szCs w:val="20"/>
              </w:rPr>
              <w:fldChar w:fldCharType="separate"/>
            </w:r>
            <w:r w:rsidRPr="00A645AA">
              <w:rPr>
                <w:noProof/>
                <w:sz w:val="20"/>
                <w:szCs w:val="20"/>
              </w:rPr>
              <w:t>Vistoli et al., 2017</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18649440" w14:textId="741E772A" w:rsidR="00505BF6" w:rsidRPr="000F3984" w:rsidRDefault="00505BF6" w:rsidP="00505BF6">
            <w:pPr>
              <w:pStyle w:val="TableContents"/>
              <w:spacing w:after="46" w:line="240" w:lineRule="auto"/>
              <w:rPr>
                <w:sz w:val="20"/>
                <w:szCs w:val="20"/>
                <w:lang w:val="en-US"/>
              </w:rPr>
            </w:pPr>
            <w:r w:rsidRPr="000F3984">
              <w:rPr>
                <w:sz w:val="20"/>
                <w:szCs w:val="20"/>
                <w:lang w:val="en-US"/>
              </w:rPr>
              <w:t>27 (85.19)</w:t>
            </w:r>
          </w:p>
        </w:tc>
        <w:tc>
          <w:tcPr>
            <w:tcW w:w="1162" w:type="dxa"/>
            <w:tcBorders>
              <w:top w:val="single" w:sz="2" w:space="0" w:color="000001"/>
              <w:left w:val="single" w:sz="2" w:space="0" w:color="000001"/>
              <w:bottom w:val="single" w:sz="2" w:space="0" w:color="000001"/>
            </w:tcBorders>
            <w:shd w:val="clear" w:color="auto" w:fill="auto"/>
          </w:tcPr>
          <w:p w14:paraId="659829FF" w14:textId="77777777" w:rsidR="00505BF6" w:rsidRPr="000F3984" w:rsidRDefault="00505BF6" w:rsidP="00505BF6">
            <w:pPr>
              <w:pStyle w:val="TableContents"/>
              <w:spacing w:after="46" w:line="240" w:lineRule="auto"/>
              <w:rPr>
                <w:sz w:val="20"/>
                <w:szCs w:val="20"/>
                <w:lang w:val="en-US"/>
              </w:rPr>
            </w:pPr>
            <w:r w:rsidRPr="000F3984">
              <w:rPr>
                <w:sz w:val="20"/>
                <w:szCs w:val="20"/>
                <w:lang w:val="en-US"/>
              </w:rPr>
              <w:t>29.7 (8.6)</w:t>
            </w:r>
          </w:p>
        </w:tc>
        <w:tc>
          <w:tcPr>
            <w:tcW w:w="1273" w:type="dxa"/>
            <w:tcBorders>
              <w:top w:val="single" w:sz="2" w:space="0" w:color="000001"/>
              <w:left w:val="single" w:sz="2" w:space="0" w:color="000001"/>
              <w:bottom w:val="single" w:sz="2" w:space="0" w:color="000001"/>
            </w:tcBorders>
          </w:tcPr>
          <w:p w14:paraId="10155991" w14:textId="24A20E90" w:rsidR="00505BF6" w:rsidRPr="000F3984" w:rsidRDefault="00505BF6" w:rsidP="00505BF6">
            <w:pPr>
              <w:pStyle w:val="TableContents"/>
              <w:spacing w:after="46" w:line="240" w:lineRule="auto"/>
              <w:rPr>
                <w:sz w:val="20"/>
                <w:szCs w:val="20"/>
                <w:lang w:val="en-US"/>
              </w:rPr>
            </w:pPr>
            <w:r w:rsidRPr="000F3984">
              <w:rPr>
                <w:sz w:val="20"/>
                <w:szCs w:val="20"/>
                <w:lang w:val="en-US"/>
              </w:rPr>
              <w:t>88.89</w:t>
            </w:r>
          </w:p>
        </w:tc>
        <w:tc>
          <w:tcPr>
            <w:tcW w:w="1176" w:type="dxa"/>
            <w:tcBorders>
              <w:top w:val="single" w:sz="2" w:space="0" w:color="000001"/>
              <w:left w:val="single" w:sz="2" w:space="0" w:color="000001"/>
              <w:bottom w:val="single" w:sz="2" w:space="0" w:color="000001"/>
            </w:tcBorders>
          </w:tcPr>
          <w:p w14:paraId="1790AE52" w14:textId="44A96F11" w:rsidR="00505BF6" w:rsidRPr="000F3984" w:rsidRDefault="00505BF6" w:rsidP="00505BF6">
            <w:pPr>
              <w:pStyle w:val="TableContents"/>
              <w:spacing w:after="46" w:line="240" w:lineRule="auto"/>
              <w:rPr>
                <w:sz w:val="20"/>
                <w:szCs w:val="20"/>
                <w:lang w:val="en-US"/>
              </w:rPr>
            </w:pPr>
            <w:r>
              <w:rPr>
                <w:sz w:val="20"/>
                <w:szCs w:val="20"/>
                <w:lang w:val="en-US"/>
              </w:rPr>
              <w:t>7.6 (7.9)</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990182C" w14:textId="25751418" w:rsidR="00505BF6" w:rsidRPr="000F3984" w:rsidRDefault="00505BF6" w:rsidP="00505BF6">
            <w:pPr>
              <w:pStyle w:val="TableContents"/>
              <w:spacing w:after="46" w:line="240" w:lineRule="auto"/>
              <w:rPr>
                <w:sz w:val="20"/>
                <w:szCs w:val="20"/>
                <w:lang w:val="en-US"/>
              </w:rPr>
            </w:pPr>
            <w:r w:rsidRPr="000F3984">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7FBFF1D" w14:textId="41692B45" w:rsidR="00505BF6" w:rsidRPr="000F3984" w:rsidRDefault="00505BF6" w:rsidP="00505BF6">
            <w:pPr>
              <w:pStyle w:val="TableContents"/>
              <w:spacing w:after="46" w:line="240" w:lineRule="auto"/>
              <w:rPr>
                <w:sz w:val="20"/>
                <w:szCs w:val="20"/>
                <w:lang w:val="en-US"/>
              </w:rPr>
            </w:pPr>
            <w:r>
              <w:rPr>
                <w:sz w:val="20"/>
                <w:szCs w:val="20"/>
                <w:lang w:val="en-US"/>
              </w:rPr>
              <w:t>13.8 (6.5)</w:t>
            </w:r>
          </w:p>
        </w:tc>
        <w:tc>
          <w:tcPr>
            <w:tcW w:w="1148" w:type="dxa"/>
            <w:tcBorders>
              <w:top w:val="single" w:sz="2" w:space="0" w:color="000001"/>
              <w:left w:val="single" w:sz="2" w:space="0" w:color="000001"/>
              <w:bottom w:val="single" w:sz="2" w:space="0" w:color="000001"/>
              <w:right w:val="single" w:sz="2" w:space="0" w:color="000001"/>
            </w:tcBorders>
          </w:tcPr>
          <w:p w14:paraId="3D75F8A2" w14:textId="26D4CCCD" w:rsidR="00505BF6" w:rsidRPr="000F3984" w:rsidRDefault="00505BF6" w:rsidP="00505BF6">
            <w:pPr>
              <w:pStyle w:val="TableContents"/>
              <w:spacing w:after="46" w:line="240" w:lineRule="auto"/>
              <w:rPr>
                <w:sz w:val="20"/>
                <w:szCs w:val="20"/>
                <w:lang w:val="en-US"/>
              </w:rPr>
            </w:pPr>
            <w:r>
              <w:rPr>
                <w:sz w:val="20"/>
                <w:szCs w:val="20"/>
                <w:lang w:val="en-US"/>
              </w:rPr>
              <w:t>16 (6.3)</w:t>
            </w:r>
          </w:p>
        </w:tc>
        <w:tc>
          <w:tcPr>
            <w:tcW w:w="1175" w:type="dxa"/>
            <w:tcBorders>
              <w:top w:val="single" w:sz="2" w:space="0" w:color="000001"/>
              <w:left w:val="single" w:sz="2" w:space="0" w:color="000001"/>
              <w:bottom w:val="single" w:sz="2" w:space="0" w:color="000001"/>
              <w:right w:val="single" w:sz="2" w:space="0" w:color="000001"/>
            </w:tcBorders>
          </w:tcPr>
          <w:p w14:paraId="70B8DFBC" w14:textId="3BBC5695" w:rsidR="00505BF6" w:rsidRPr="000F3984" w:rsidRDefault="00505BF6" w:rsidP="00505BF6">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2976DF0B" w14:textId="41518DC7" w:rsidR="00505BF6" w:rsidRPr="000F3984" w:rsidRDefault="00505BF6" w:rsidP="00505BF6">
            <w:pPr>
              <w:pStyle w:val="TableContents"/>
              <w:spacing w:after="46" w:line="240" w:lineRule="auto"/>
              <w:rPr>
                <w:sz w:val="20"/>
                <w:szCs w:val="20"/>
                <w:lang w:val="en-US"/>
              </w:rPr>
            </w:pPr>
            <w:r w:rsidRPr="000F3984">
              <w:rPr>
                <w:sz w:val="20"/>
                <w:szCs w:val="20"/>
                <w:lang w:val="en-US"/>
              </w:rPr>
              <w:t>21 (80.95)</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05764DD" w14:textId="77777777" w:rsidR="00505BF6" w:rsidRPr="000F3984" w:rsidRDefault="00505BF6" w:rsidP="00505BF6">
            <w:pPr>
              <w:pStyle w:val="TableContents"/>
              <w:spacing w:after="46" w:line="240" w:lineRule="auto"/>
              <w:rPr>
                <w:sz w:val="20"/>
                <w:szCs w:val="20"/>
                <w:lang w:val="en-US"/>
              </w:rPr>
            </w:pPr>
            <w:r w:rsidRPr="000F3984">
              <w:rPr>
                <w:sz w:val="20"/>
                <w:szCs w:val="20"/>
                <w:lang w:val="en-US"/>
              </w:rPr>
              <w:t>29.2 (7.9)</w:t>
            </w:r>
          </w:p>
        </w:tc>
      </w:tr>
      <w:tr w:rsidR="00A3403F" w:rsidRPr="00036DF0" w14:paraId="67EFDC87"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34A6EB28" w14:textId="12641DAE" w:rsidR="00A3403F" w:rsidRPr="00A645AA" w:rsidRDefault="00A3403F" w:rsidP="00505BF6">
            <w:pPr>
              <w:spacing w:after="46" w:line="240" w:lineRule="auto"/>
              <w:rPr>
                <w:sz w:val="20"/>
                <w:szCs w:val="20"/>
              </w:rPr>
            </w:pPr>
            <w:r>
              <w:rPr>
                <w:sz w:val="20"/>
                <w:szCs w:val="20"/>
              </w:rPr>
              <w:fldChar w:fldCharType="begin" w:fldLock="1"/>
            </w:r>
            <w:r w:rsidR="008E0F0E">
              <w:rPr>
                <w:sz w:val="20"/>
                <w:szCs w:val="20"/>
              </w:rPr>
              <w:instrText>ADDIN CSL_CITATION {"citationItems":[{"id":"ITEM-1","itemData":{"DOI":"10.1093/scan/nsn047","ISSN":"17495016","PMID":"19287044","abstract":"In this fMRI study, we investigated theory of mind (ToM) in patients with paranoid schizophrenia. We hypothesized that the network supporting the representation of intentions is dysfunctional in patients with schizophrenia dependent on the type of intention involved. We used a paradigm including a control condition (physical causation) and three intention conditions (private intention, prospective social intention and communicative intentions) differing in the degree of social interaction. In all four experimental conditions patients performed worse than controls regarding accuracy and reaction time. They showed significantly less activation in three regions typically activated in ToM tasks, i.e. paracingulate cortex and bilateral temporo-parietal junctions. However, this dysfunction was dependent on the type of intention represented, i.e. was present only for social but not for non-social intentions. Moreover, part of the reduced activation was related to the fact that there was no signal drop in these regions for the physical causality condition as usually found in controls. This may be due to the tendency of schizophrenic patients to attribute intentionality to physical objects. Our findings have implications for the study and understanding of ToM in schizophrenia but also in other disorders like autism. © The Author (2009). Published by Oxford University Press.","author":[{"dropping-particle":"","family":"Walter","given":"Henrik","non-dropping-particle":"","parse-names":false,"suffix":""},{"dropping-particle":"","family":"Ciaramidaro","given":"Angela","non-dropping-particle":"","parse-names":false,"suffix":""},{"dropping-particle":"","family":"Adenzato","given":"Mauro","non-dropping-particle":"","parse-names":false,"suffix":""},{"dropping-particle":"","family":"Vasic","given":"Nenad","non-dropping-particle":"","parse-names":false,"suffix":""},{"dropping-particle":"","family":"Ardito","given":"Rita Bianca","non-dropping-particle":"","parse-names":false,"suffix":""},{"dropping-particle":"","family":"Erk","given":"Susanne","non-dropping-particle":"","parse-names":false,"suffix":""},{"dropping-particle":"","family":"Bara","given":"Bruno G.","non-dropping-particle":"","parse-names":false,"suffix":""}],"container-title":"Social Cognitive and Affective Neuroscience","id":"ITEM-1","issue":"2","issued":{"date-parts":[["2009"]]},"page":"166-176","publisher":"Oxford University Press","title":"Dysfunction of the social brain in schizophrenia is modulated by intention type: An fMRI study","type":"article-journal","volume":"4"},"uris":["http://www.mendeley.com/documents/?uuid=579b1fbe-ab34-38ca-939f-f08e508f8414"]}],"mendeley":{"formattedCitation":"(Walter et al., 2009)","manualFormatting":"Walter et al., 2009","plainTextFormattedCitation":"(Walter et al., 2009)","previouslyFormattedCitation":"(Walter et al., 2009)"},"properties":{"noteIndex":0},"schema":"https://github.com/citation-style-language/schema/raw/master/csl-citation.json"}</w:instrText>
            </w:r>
            <w:r>
              <w:rPr>
                <w:sz w:val="20"/>
                <w:szCs w:val="20"/>
              </w:rPr>
              <w:fldChar w:fldCharType="separate"/>
            </w:r>
            <w:r w:rsidRPr="00A3403F">
              <w:rPr>
                <w:noProof/>
                <w:sz w:val="20"/>
                <w:szCs w:val="20"/>
              </w:rPr>
              <w:t>Walter et al., 2009</w:t>
            </w:r>
            <w:r>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029825BB" w14:textId="42D89CF4" w:rsidR="00A3403F" w:rsidRPr="000F3984" w:rsidRDefault="00A3403F" w:rsidP="00505BF6">
            <w:pPr>
              <w:pStyle w:val="TableContents"/>
              <w:spacing w:after="46" w:line="240" w:lineRule="auto"/>
              <w:rPr>
                <w:sz w:val="20"/>
                <w:szCs w:val="20"/>
                <w:lang w:val="en-US"/>
              </w:rPr>
            </w:pPr>
            <w:r>
              <w:rPr>
                <w:sz w:val="20"/>
                <w:szCs w:val="20"/>
                <w:lang w:val="en-US"/>
              </w:rPr>
              <w:t>12 (50)</w:t>
            </w:r>
          </w:p>
        </w:tc>
        <w:tc>
          <w:tcPr>
            <w:tcW w:w="1162" w:type="dxa"/>
            <w:tcBorders>
              <w:top w:val="single" w:sz="2" w:space="0" w:color="000001"/>
              <w:left w:val="single" w:sz="2" w:space="0" w:color="000001"/>
              <w:bottom w:val="single" w:sz="2" w:space="0" w:color="000001"/>
            </w:tcBorders>
            <w:shd w:val="clear" w:color="auto" w:fill="auto"/>
          </w:tcPr>
          <w:p w14:paraId="21EC17A4" w14:textId="4A9114B5" w:rsidR="00A3403F" w:rsidRPr="000F3984" w:rsidRDefault="00A3403F" w:rsidP="00505BF6">
            <w:pPr>
              <w:pStyle w:val="TableContents"/>
              <w:spacing w:after="46" w:line="240" w:lineRule="auto"/>
              <w:rPr>
                <w:sz w:val="20"/>
                <w:szCs w:val="20"/>
                <w:lang w:val="en-US"/>
              </w:rPr>
            </w:pPr>
            <w:r>
              <w:rPr>
                <w:sz w:val="20"/>
                <w:szCs w:val="20"/>
                <w:lang w:val="en-US"/>
              </w:rPr>
              <w:t>29.41 (5.96)</w:t>
            </w:r>
          </w:p>
        </w:tc>
        <w:tc>
          <w:tcPr>
            <w:tcW w:w="1273" w:type="dxa"/>
            <w:tcBorders>
              <w:top w:val="single" w:sz="2" w:space="0" w:color="000001"/>
              <w:left w:val="single" w:sz="2" w:space="0" w:color="000001"/>
              <w:bottom w:val="single" w:sz="2" w:space="0" w:color="000001"/>
            </w:tcBorders>
          </w:tcPr>
          <w:p w14:paraId="7953C036" w14:textId="7A4ECD45" w:rsidR="00A3403F" w:rsidRPr="000F3984" w:rsidRDefault="00A3403F" w:rsidP="00505BF6">
            <w:pPr>
              <w:pStyle w:val="TableContents"/>
              <w:spacing w:after="46" w:line="240" w:lineRule="auto"/>
              <w:rPr>
                <w:sz w:val="20"/>
                <w:szCs w:val="20"/>
                <w:lang w:val="en-US"/>
              </w:rPr>
            </w:pPr>
            <w:r>
              <w:rPr>
                <w:sz w:val="20"/>
                <w:szCs w:val="20"/>
                <w:lang w:val="en-US"/>
              </w:rPr>
              <w:t>NA</w:t>
            </w:r>
          </w:p>
        </w:tc>
        <w:tc>
          <w:tcPr>
            <w:tcW w:w="1176" w:type="dxa"/>
            <w:tcBorders>
              <w:top w:val="single" w:sz="2" w:space="0" w:color="000001"/>
              <w:left w:val="single" w:sz="2" w:space="0" w:color="000001"/>
              <w:bottom w:val="single" w:sz="2" w:space="0" w:color="000001"/>
            </w:tcBorders>
          </w:tcPr>
          <w:p w14:paraId="1D01D7B6" w14:textId="3ACA4730" w:rsidR="00A3403F" w:rsidRDefault="00A3403F" w:rsidP="00505BF6">
            <w:pPr>
              <w:pStyle w:val="TableContents"/>
              <w:spacing w:after="46" w:line="240" w:lineRule="auto"/>
              <w:rPr>
                <w:sz w:val="20"/>
                <w:szCs w:val="20"/>
                <w:lang w:val="en-US"/>
              </w:rPr>
            </w:pPr>
            <w:r>
              <w:rPr>
                <w:sz w:val="20"/>
                <w:szCs w:val="20"/>
                <w:lang w:val="en-US"/>
              </w:rPr>
              <w:t>6.3 (5.2)</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6ABD1531" w14:textId="7AF93900" w:rsidR="00A3403F" w:rsidRPr="000F3984" w:rsidRDefault="00A3403F" w:rsidP="00505BF6">
            <w:pPr>
              <w:pStyle w:val="TableContents"/>
              <w:spacing w:after="46" w:line="240" w:lineRule="auto"/>
              <w:rPr>
                <w:sz w:val="20"/>
                <w:szCs w:val="20"/>
                <w:lang w:val="en-US"/>
              </w:rPr>
            </w:pPr>
            <w:r>
              <w:rPr>
                <w:sz w:val="20"/>
                <w:szCs w:val="20"/>
                <w:lang w:val="en-US"/>
              </w:rPr>
              <w:t>73.75 (11.02)</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72E2DBDA" w14:textId="32066436" w:rsidR="00A3403F" w:rsidRDefault="00A3403F" w:rsidP="00505BF6">
            <w:pPr>
              <w:pStyle w:val="TableContents"/>
              <w:spacing w:after="46" w:line="240" w:lineRule="auto"/>
              <w:rPr>
                <w:sz w:val="20"/>
                <w:szCs w:val="20"/>
                <w:lang w:val="en-US"/>
              </w:rPr>
            </w:pPr>
            <w:r>
              <w:rPr>
                <w:sz w:val="20"/>
                <w:szCs w:val="20"/>
                <w:lang w:val="en-US"/>
              </w:rPr>
              <w:t>17.75 (5.06)</w:t>
            </w:r>
          </w:p>
        </w:tc>
        <w:tc>
          <w:tcPr>
            <w:tcW w:w="1148" w:type="dxa"/>
            <w:tcBorders>
              <w:top w:val="single" w:sz="2" w:space="0" w:color="000001"/>
              <w:left w:val="single" w:sz="2" w:space="0" w:color="000001"/>
              <w:bottom w:val="single" w:sz="2" w:space="0" w:color="000001"/>
              <w:right w:val="single" w:sz="2" w:space="0" w:color="000001"/>
            </w:tcBorders>
          </w:tcPr>
          <w:p w14:paraId="04193F59" w14:textId="1E77EA2D" w:rsidR="00A3403F" w:rsidRDefault="00A3403F" w:rsidP="00505BF6">
            <w:pPr>
              <w:pStyle w:val="TableContents"/>
              <w:spacing w:after="46" w:line="240" w:lineRule="auto"/>
              <w:rPr>
                <w:sz w:val="20"/>
                <w:szCs w:val="20"/>
                <w:lang w:val="en-US"/>
              </w:rPr>
            </w:pPr>
            <w:r>
              <w:rPr>
                <w:sz w:val="20"/>
                <w:szCs w:val="20"/>
                <w:lang w:val="en-US"/>
              </w:rPr>
              <w:t>19.41 (3.96)</w:t>
            </w:r>
          </w:p>
        </w:tc>
        <w:tc>
          <w:tcPr>
            <w:tcW w:w="1175" w:type="dxa"/>
            <w:tcBorders>
              <w:top w:val="single" w:sz="2" w:space="0" w:color="000001"/>
              <w:left w:val="single" w:sz="2" w:space="0" w:color="000001"/>
              <w:bottom w:val="single" w:sz="2" w:space="0" w:color="000001"/>
              <w:right w:val="single" w:sz="2" w:space="0" w:color="000001"/>
            </w:tcBorders>
          </w:tcPr>
          <w:p w14:paraId="579FE444" w14:textId="5681B78A" w:rsidR="00A3403F" w:rsidRDefault="00A3403F" w:rsidP="00505BF6">
            <w:pPr>
              <w:pStyle w:val="TableContents"/>
              <w:spacing w:after="46" w:line="240" w:lineRule="auto"/>
              <w:rPr>
                <w:sz w:val="20"/>
                <w:szCs w:val="20"/>
                <w:lang w:val="en-US"/>
              </w:rPr>
            </w:pPr>
            <w:r>
              <w:rPr>
                <w:sz w:val="20"/>
                <w:szCs w:val="20"/>
                <w:lang w:val="en-US"/>
              </w:rPr>
              <w:t>36.59 (NA)*</w:t>
            </w:r>
          </w:p>
        </w:tc>
        <w:tc>
          <w:tcPr>
            <w:tcW w:w="1092" w:type="dxa"/>
            <w:tcBorders>
              <w:top w:val="single" w:sz="2" w:space="0" w:color="000001"/>
              <w:left w:val="single" w:sz="2" w:space="0" w:color="000001"/>
              <w:bottom w:val="single" w:sz="2" w:space="0" w:color="000001"/>
            </w:tcBorders>
            <w:shd w:val="clear" w:color="auto" w:fill="auto"/>
          </w:tcPr>
          <w:p w14:paraId="2C04E19E" w14:textId="7A94EACD" w:rsidR="00A3403F" w:rsidRPr="000F3984" w:rsidRDefault="00A3403F" w:rsidP="00505BF6">
            <w:pPr>
              <w:pStyle w:val="TableContents"/>
              <w:spacing w:after="46" w:line="240" w:lineRule="auto"/>
              <w:rPr>
                <w:sz w:val="20"/>
                <w:szCs w:val="20"/>
                <w:lang w:val="en-US"/>
              </w:rPr>
            </w:pPr>
            <w:r>
              <w:rPr>
                <w:sz w:val="20"/>
                <w:szCs w:val="20"/>
                <w:lang w:val="en-US"/>
              </w:rPr>
              <w:t>12 (50)</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525026DD" w14:textId="31EBE22D" w:rsidR="00A3403F" w:rsidRPr="000F3984" w:rsidRDefault="00A3403F" w:rsidP="00505BF6">
            <w:pPr>
              <w:pStyle w:val="TableContents"/>
              <w:spacing w:after="46" w:line="240" w:lineRule="auto"/>
              <w:rPr>
                <w:sz w:val="20"/>
                <w:szCs w:val="20"/>
                <w:lang w:val="en-US"/>
              </w:rPr>
            </w:pPr>
            <w:r>
              <w:rPr>
                <w:sz w:val="20"/>
                <w:szCs w:val="20"/>
                <w:lang w:val="en-US"/>
              </w:rPr>
              <w:t>24.75 (2.63)</w:t>
            </w:r>
          </w:p>
        </w:tc>
      </w:tr>
      <w:tr w:rsidR="00505BF6" w:rsidRPr="00036DF0" w14:paraId="12F44710"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03C6D0A3" w14:textId="3EE81E38"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111/j.1399-5618.2009.00768.x","ISSN":"13985647","PMID":"19922553","abstract":"Objectives: Although in current diagnostic criteria there exists a distinction between bipolar disorder and schizophrenia, many patients manifest features of both disorders, and it is unclear which aspects, if any, confer diagnostic specificity. In the present study, we investigate whether there are differences in medial temporal lobe (MTL) activation in bipolar disorder and schizophrenia. We also investigate associations between activation levels and symptom severity across the disorders. Methods: Functional magnetic resonance imaging scans were conducted on 14 healthy controls, 14 patients with bipolar disorder, and 15 patients with schizophrenia undergoing an emotional memory paradigm. Results: All groups demonstrated the expected pattern of behavioural responses during encoding and retrieval, and there were no significant group differences in performance. Robust MTL activation was seen in all three groups during viewing of emotional scenes, which correlated significantly with recognition memory for emotional stimuli. The bipolar group demonstrated relatively greater increases in activation for emotional versus neutral scenes in the left hippocampus than both controls and patients with schizophrenia. There was a significant positive correlation between mania scores and activation in the anterior cingulate, and a significant negative correlation between depression scores and activation in the dorsolateral prefrontal cortex. Conclusion: These results provide evidence that there are distinct patterns of activation in the MTL during an emotional memory task in bipolar disorder and schizophrenia. They also demonstrate that different mood states are associated with different neurobiological responses to emotion across the patient groups. © 2009 The Authors. Journal compilation © 2009 John Wiley &amp; Sons A/S.","author":[{"dropping-particle":"","family":"Whalley","given":"Heather C.","non-dropping-particle":"","parse-names":false,"suffix":""},{"dropping-particle":"","family":"McKirdy","given":"James","non-dropping-particle":"","parse-names":false,"suffix":""},{"dropping-particle":"","family":"Romaniuk","given":"Liana","non-dropping-particle":"","parse-names":false,"suffix":""},{"dropping-particle":"","family":"Sussmann","given":"Jessika","non-dropping-particle":"","parse-names":false,"suffix":""},{"dropping-particle":"","family":"Johnstone","given":"Eve C.","non-dropping-particle":"","parse-names":false,"suffix":""},{"dropping-particle":"","family":"Wan","given":"Hong I.","non-dropping-particle":"","parse-names":false,"suffix":""},{"dropping-particle":"","family":"McIntosh","given":"Andrew M.","non-dropping-particle":"","parse-names":false,"suffix":""},{"dropping-particle":"","family":"Lawrie","given":"Stephen M.","non-dropping-particle":"","parse-names":false,"suffix":""},{"dropping-particle":"","family":"Hall","given":"Jeremy","non-dropping-particle":"","parse-names":false,"suffix":""}],"container-title":"Bipolar Disorders","id":"ITEM-1","issue":"8","issued":{"date-parts":[["2009"]]},"page":"840-856","title":"Functional imaging of emotional memory in bipolar disorder and schizophrenia","type":"article-journal","volume":"11"},"uris":["http://www.mendeley.com/documents/?uuid=283effd1-df78-4e86-8f22-ea7feabdf5f6"]}],"mendeley":{"formattedCitation":"(Whalley et al., 2009)","manualFormatting":"Whalley et al., 2009","plainTextFormattedCitation":"(Whalley et al., 2009)","previouslyFormattedCitation":"(Whalley et al., 2009)"},"properties":{"noteIndex":0},"schema":"https://github.com/citation-style-language/schema/raw/master/csl-citation.json"}</w:instrText>
            </w:r>
            <w:r w:rsidRPr="00A645AA">
              <w:rPr>
                <w:sz w:val="20"/>
                <w:szCs w:val="20"/>
              </w:rPr>
              <w:fldChar w:fldCharType="separate"/>
            </w:r>
            <w:r w:rsidRPr="00A645AA">
              <w:rPr>
                <w:noProof/>
                <w:sz w:val="20"/>
                <w:szCs w:val="20"/>
              </w:rPr>
              <w:t>Whalley et al., 2009</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7D9B5CF" w14:textId="3E546DDB" w:rsidR="00505BF6" w:rsidRPr="001574C5" w:rsidRDefault="00505BF6" w:rsidP="00505BF6">
            <w:pPr>
              <w:pStyle w:val="TableContents"/>
              <w:spacing w:after="46" w:line="240" w:lineRule="auto"/>
              <w:rPr>
                <w:sz w:val="20"/>
                <w:szCs w:val="20"/>
                <w:lang w:val="en-US"/>
              </w:rPr>
            </w:pPr>
            <w:r w:rsidRPr="001574C5">
              <w:rPr>
                <w:sz w:val="20"/>
                <w:szCs w:val="20"/>
                <w:lang w:val="en-US"/>
              </w:rPr>
              <w:t>15 (73.33)</w:t>
            </w:r>
          </w:p>
        </w:tc>
        <w:tc>
          <w:tcPr>
            <w:tcW w:w="1162" w:type="dxa"/>
            <w:tcBorders>
              <w:top w:val="single" w:sz="2" w:space="0" w:color="000001"/>
              <w:left w:val="single" w:sz="2" w:space="0" w:color="000001"/>
              <w:bottom w:val="single" w:sz="2" w:space="0" w:color="000001"/>
            </w:tcBorders>
            <w:shd w:val="clear" w:color="auto" w:fill="auto"/>
          </w:tcPr>
          <w:p w14:paraId="2620B29F" w14:textId="77777777" w:rsidR="00505BF6" w:rsidRPr="001574C5" w:rsidRDefault="00505BF6" w:rsidP="00505BF6">
            <w:pPr>
              <w:pStyle w:val="TableContents"/>
              <w:spacing w:after="46" w:line="240" w:lineRule="auto"/>
              <w:rPr>
                <w:sz w:val="20"/>
                <w:szCs w:val="20"/>
                <w:lang w:val="en-US"/>
              </w:rPr>
            </w:pPr>
            <w:r w:rsidRPr="001574C5">
              <w:rPr>
                <w:sz w:val="20"/>
                <w:szCs w:val="20"/>
                <w:lang w:val="en-US"/>
              </w:rPr>
              <w:t>38.4 (10.2)</w:t>
            </w:r>
          </w:p>
        </w:tc>
        <w:tc>
          <w:tcPr>
            <w:tcW w:w="1273" w:type="dxa"/>
            <w:tcBorders>
              <w:top w:val="single" w:sz="2" w:space="0" w:color="000001"/>
              <w:left w:val="single" w:sz="2" w:space="0" w:color="000001"/>
              <w:bottom w:val="single" w:sz="2" w:space="0" w:color="000001"/>
            </w:tcBorders>
          </w:tcPr>
          <w:p w14:paraId="5CA5A93F" w14:textId="781567AD" w:rsidR="00505BF6" w:rsidRPr="001574C5" w:rsidRDefault="00505BF6" w:rsidP="00505BF6">
            <w:pPr>
              <w:pStyle w:val="TableContents"/>
              <w:spacing w:after="46" w:line="240" w:lineRule="auto"/>
              <w:rPr>
                <w:sz w:val="20"/>
                <w:szCs w:val="20"/>
                <w:lang w:val="en-US"/>
              </w:rPr>
            </w:pPr>
            <w:r w:rsidRPr="001574C5">
              <w:rPr>
                <w:sz w:val="20"/>
                <w:szCs w:val="20"/>
                <w:lang w:val="en-US"/>
              </w:rPr>
              <w:t>100</w:t>
            </w:r>
          </w:p>
        </w:tc>
        <w:tc>
          <w:tcPr>
            <w:tcW w:w="1176" w:type="dxa"/>
            <w:tcBorders>
              <w:top w:val="single" w:sz="2" w:space="0" w:color="000001"/>
              <w:left w:val="single" w:sz="2" w:space="0" w:color="000001"/>
              <w:bottom w:val="single" w:sz="2" w:space="0" w:color="000001"/>
            </w:tcBorders>
          </w:tcPr>
          <w:p w14:paraId="4AAAF62E" w14:textId="4AF0E72E" w:rsidR="00505BF6" w:rsidRPr="001574C5" w:rsidRDefault="00505BF6" w:rsidP="00505BF6">
            <w:pPr>
              <w:pStyle w:val="TableContents"/>
              <w:spacing w:after="46" w:line="240" w:lineRule="auto"/>
              <w:rPr>
                <w:sz w:val="20"/>
                <w:szCs w:val="20"/>
                <w:lang w:val="en-US"/>
              </w:rPr>
            </w:pPr>
            <w:r>
              <w:rPr>
                <w:sz w:val="20"/>
                <w:szCs w:val="20"/>
                <w:lang w:val="en-US"/>
              </w:rPr>
              <w:t>NA</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4F71513B" w14:textId="247C2BD9" w:rsidR="00505BF6" w:rsidRPr="001574C5" w:rsidRDefault="00505BF6" w:rsidP="00505BF6">
            <w:pPr>
              <w:pStyle w:val="TableContents"/>
              <w:spacing w:after="46" w:line="240" w:lineRule="auto"/>
              <w:rPr>
                <w:sz w:val="20"/>
                <w:szCs w:val="20"/>
                <w:lang w:val="en-US"/>
              </w:rPr>
            </w:pPr>
            <w:r w:rsidRPr="001574C5">
              <w:rPr>
                <w:sz w:val="20"/>
                <w:szCs w:val="20"/>
                <w:lang w:val="en-US"/>
              </w:rPr>
              <w:t>NA</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49462B9C" w14:textId="6BED03FA" w:rsidR="00505BF6" w:rsidRPr="001574C5" w:rsidRDefault="00505BF6" w:rsidP="00505BF6">
            <w:pPr>
              <w:pStyle w:val="TableContents"/>
              <w:spacing w:after="46" w:line="240" w:lineRule="auto"/>
              <w:rPr>
                <w:sz w:val="20"/>
                <w:szCs w:val="20"/>
                <w:lang w:val="en-US"/>
              </w:rPr>
            </w:pPr>
            <w:r>
              <w:rPr>
                <w:sz w:val="20"/>
                <w:szCs w:val="20"/>
                <w:lang w:val="en-US"/>
              </w:rPr>
              <w:t>NA</w:t>
            </w:r>
          </w:p>
        </w:tc>
        <w:tc>
          <w:tcPr>
            <w:tcW w:w="1148" w:type="dxa"/>
            <w:tcBorders>
              <w:top w:val="single" w:sz="2" w:space="0" w:color="000001"/>
              <w:left w:val="single" w:sz="2" w:space="0" w:color="000001"/>
              <w:bottom w:val="single" w:sz="2" w:space="0" w:color="000001"/>
              <w:right w:val="single" w:sz="2" w:space="0" w:color="000001"/>
            </w:tcBorders>
          </w:tcPr>
          <w:p w14:paraId="5CE7C6CA" w14:textId="6C2AF2A7" w:rsidR="00505BF6" w:rsidRPr="001574C5" w:rsidRDefault="00505BF6" w:rsidP="00505BF6">
            <w:pPr>
              <w:pStyle w:val="TableContents"/>
              <w:spacing w:after="46" w:line="240" w:lineRule="auto"/>
              <w:rPr>
                <w:sz w:val="20"/>
                <w:szCs w:val="20"/>
                <w:lang w:val="en-US"/>
              </w:rPr>
            </w:pPr>
            <w:r>
              <w:rPr>
                <w:sz w:val="20"/>
                <w:szCs w:val="20"/>
                <w:lang w:val="en-US"/>
              </w:rPr>
              <w:t>NA</w:t>
            </w:r>
          </w:p>
        </w:tc>
        <w:tc>
          <w:tcPr>
            <w:tcW w:w="1175" w:type="dxa"/>
            <w:tcBorders>
              <w:top w:val="single" w:sz="2" w:space="0" w:color="000001"/>
              <w:left w:val="single" w:sz="2" w:space="0" w:color="000001"/>
              <w:bottom w:val="single" w:sz="2" w:space="0" w:color="000001"/>
              <w:right w:val="single" w:sz="2" w:space="0" w:color="000001"/>
            </w:tcBorders>
          </w:tcPr>
          <w:p w14:paraId="72BAC697" w14:textId="4B6D01F8" w:rsidR="00505BF6" w:rsidRPr="001574C5" w:rsidRDefault="00505BF6" w:rsidP="00505BF6">
            <w:pPr>
              <w:pStyle w:val="TableContents"/>
              <w:spacing w:after="46" w:line="240" w:lineRule="auto"/>
              <w:rPr>
                <w:sz w:val="20"/>
                <w:szCs w:val="20"/>
                <w:lang w:val="en-US"/>
              </w:rPr>
            </w:pPr>
            <w:r>
              <w:rPr>
                <w:sz w:val="20"/>
                <w:szCs w:val="20"/>
                <w:lang w:val="en-US"/>
              </w:rPr>
              <w:t>NA</w:t>
            </w:r>
          </w:p>
        </w:tc>
        <w:tc>
          <w:tcPr>
            <w:tcW w:w="1092" w:type="dxa"/>
            <w:tcBorders>
              <w:top w:val="single" w:sz="2" w:space="0" w:color="000001"/>
              <w:left w:val="single" w:sz="2" w:space="0" w:color="000001"/>
              <w:bottom w:val="single" w:sz="2" w:space="0" w:color="000001"/>
            </w:tcBorders>
            <w:shd w:val="clear" w:color="auto" w:fill="auto"/>
          </w:tcPr>
          <w:p w14:paraId="2403DE15" w14:textId="7F6C2455" w:rsidR="00505BF6" w:rsidRPr="001574C5" w:rsidRDefault="00505BF6" w:rsidP="00505BF6">
            <w:pPr>
              <w:pStyle w:val="TableContents"/>
              <w:spacing w:after="46" w:line="240" w:lineRule="auto"/>
              <w:rPr>
                <w:sz w:val="20"/>
                <w:szCs w:val="20"/>
                <w:lang w:val="en-US"/>
              </w:rPr>
            </w:pPr>
            <w:r w:rsidRPr="001574C5">
              <w:rPr>
                <w:sz w:val="20"/>
                <w:szCs w:val="20"/>
                <w:lang w:val="en-US"/>
              </w:rPr>
              <w:t>14 (71.43)</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436BA05F" w14:textId="77777777" w:rsidR="00505BF6" w:rsidRPr="001574C5" w:rsidRDefault="00505BF6" w:rsidP="00505BF6">
            <w:pPr>
              <w:pStyle w:val="TableContents"/>
              <w:spacing w:after="46" w:line="240" w:lineRule="auto"/>
              <w:rPr>
                <w:sz w:val="20"/>
                <w:szCs w:val="20"/>
                <w:lang w:val="en-US"/>
              </w:rPr>
            </w:pPr>
            <w:r w:rsidRPr="001574C5">
              <w:rPr>
                <w:sz w:val="20"/>
                <w:szCs w:val="20"/>
                <w:lang w:val="en-US"/>
              </w:rPr>
              <w:t>35.4 (8.4)</w:t>
            </w:r>
          </w:p>
        </w:tc>
      </w:tr>
      <w:tr w:rsidR="00505BF6" w:rsidRPr="007C5899" w14:paraId="4F776CA3" w14:textId="77777777" w:rsidTr="00D1572F">
        <w:trPr>
          <w:trHeight w:val="278"/>
        </w:trPr>
        <w:tc>
          <w:tcPr>
            <w:tcW w:w="2795" w:type="dxa"/>
            <w:tcBorders>
              <w:top w:val="single" w:sz="2" w:space="0" w:color="000001"/>
              <w:left w:val="single" w:sz="2" w:space="0" w:color="000001"/>
              <w:bottom w:val="single" w:sz="2" w:space="0" w:color="000001"/>
            </w:tcBorders>
            <w:shd w:val="clear" w:color="auto" w:fill="auto"/>
          </w:tcPr>
          <w:p w14:paraId="4056EF87" w14:textId="3FDF7E59" w:rsidR="00505BF6" w:rsidRPr="00A645AA" w:rsidRDefault="00505BF6" w:rsidP="00505BF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176/appi.ajp.161.3.480","ISSN":"0002953X","abstract":"Objective: The authors investigated impaired differentiation of limbic-prefrontal systems by autonomic arousal in schizophrenia. It was predicted that paranoid patients would be distinguished by a disjunction of hyperarousal but reduced amygdala and medial prefrontal activity relative to both healthy comparison subjects and patients with nonparanoid schizophrenia. Method: Pictures depicting facial expressions of fear were presented to 27 schizophrenia patients (13 paranoid, 14 non-paranoid) and 22 matched healthy comparison subjects in an implicit perception task to evoke limbic activity. Simultaneous functional magnetic resonance imaging and skin conductance arousal recordings were acquired during presentation of faces expressing fear or neutral emotion. Responses to fear stimuli were further examined by contrasting those that were associated with a skin conductance response (\"with arousal\") and those that were not (\"without arousal\"). Results: In the comparison subjects, arousal dissociated amygdala/medial prefrontal (\"visceral\") networks and hippocampus/lateral prefrontal (\"context\") networks for fear perception. Excessive arousal responses were elicited in the schizophrenia subjects, but there was an associated reduction in amygdala/medial prefrontal activity. This disjunction was pronounced in paranoid patients relative to both healthy subjects and nonparanoid patients. Paranoid patients also showed a relatively greater prefrontal deficit for \"without-arousal\" responses. Conclusions: This is the first study to reveal a functional disconnection in autonomic and central systems for processing threat-related signals in patients with paranoid schizophrenia. Paranoid cognition may reflect an internally generated cycle of misattribution regarding incoming fear signals due to a breakdown in the regulation of these systems.","author":[{"dropping-particle":"","family":"Williams","given":"Leanne M.","non-dropping-particle":"","parse-names":false,"suffix":""},{"dropping-particle":"","family":"Das","given":"Pritha","non-dropping-particle":"","parse-names":false,"suffix":""},{"dropping-particle":"","family":"Harris","given":"Anthony W.F.","non-dropping-particle":"","parse-names":false,"suffix":""},{"dropping-particle":"","family":"Liddell","given":"Belinda B.","non-dropping-particle":"","parse-names":false,"suffix":""},{"dropping-particle":"","family":"Brammer","given":"Michael J.","non-dropping-particle":"","parse-names":false,"suffix":""},{"dropping-particle":"","family":"Olivieri","given":"Gloria","non-dropping-particle":"","parse-names":false,"suffix":""},{"dropping-particle":"","family":"Skerrett","given":"David","non-dropping-particle":"","parse-names":false,"suffix":""},{"dropping-particle":"","family":"Phillips","given":"Mary L.","non-dropping-particle":"","parse-names":false,"suffix":""},{"dropping-particle":"","family":"David","given":"Anthony S.","non-dropping-particle":"","parse-names":false,"suffix":""},{"dropping-particle":"","family":"Peduto","given":"Anthony","non-dropping-particle":"","parse-names":false,"suffix":""},{"dropping-particle":"","family":"Gordon","given":"Evian","non-dropping-particle":"","parse-names":false,"suffix":""}],"container-title":"American Journal of Psychiatry","id":"ITEM-1","issue":"3","issued":{"date-parts":[["2004"]]},"page":"480-489","title":"Dysregulation of Arousal and Amygdala-Prefontal Systems in Paranoid Schizoprenia","type":"article-journal","volume":"161"},"uris":["http://www.mendeley.com/documents/?uuid=20b3d971-9e31-45e9-b17d-36c32cbd6e47"]}],"mendeley":{"formattedCitation":"(Williams et al., 2004)","manualFormatting":"Williams et al., 2004","plainTextFormattedCitation":"(Williams et al., 2004)","previouslyFormattedCitation":"(Williams et al., 2004)"},"properties":{"noteIndex":0},"schema":"https://github.com/citation-style-language/schema/raw/master/csl-citation.json"}</w:instrText>
            </w:r>
            <w:r w:rsidRPr="00A645AA">
              <w:rPr>
                <w:sz w:val="20"/>
                <w:szCs w:val="20"/>
              </w:rPr>
              <w:fldChar w:fldCharType="separate"/>
            </w:r>
            <w:r w:rsidRPr="00A645AA">
              <w:rPr>
                <w:noProof/>
                <w:sz w:val="20"/>
                <w:szCs w:val="20"/>
              </w:rPr>
              <w:t>Williams et al., 2004</w:t>
            </w:r>
            <w:r w:rsidRPr="00A645AA">
              <w:rPr>
                <w:sz w:val="20"/>
                <w:szCs w:val="20"/>
              </w:rPr>
              <w:fldChar w:fldCharType="end"/>
            </w:r>
          </w:p>
        </w:tc>
        <w:tc>
          <w:tcPr>
            <w:tcW w:w="1120" w:type="dxa"/>
            <w:tcBorders>
              <w:top w:val="single" w:sz="2" w:space="0" w:color="000001"/>
              <w:left w:val="single" w:sz="2" w:space="0" w:color="000001"/>
              <w:bottom w:val="single" w:sz="2" w:space="0" w:color="000001"/>
            </w:tcBorders>
            <w:shd w:val="clear" w:color="auto" w:fill="auto"/>
          </w:tcPr>
          <w:p w14:paraId="63107893" w14:textId="5B395ED1" w:rsidR="00505BF6" w:rsidRPr="00A645AA" w:rsidRDefault="00505BF6" w:rsidP="00505BF6">
            <w:pPr>
              <w:pStyle w:val="TableContents"/>
              <w:spacing w:after="46" w:line="240" w:lineRule="auto"/>
              <w:rPr>
                <w:sz w:val="20"/>
                <w:szCs w:val="20"/>
                <w:lang w:val="en-GB"/>
              </w:rPr>
            </w:pPr>
            <w:r w:rsidRPr="00A645AA">
              <w:rPr>
                <w:sz w:val="20"/>
                <w:szCs w:val="20"/>
                <w:lang w:val="en-GB"/>
              </w:rPr>
              <w:t>27 (62.96)</w:t>
            </w:r>
          </w:p>
        </w:tc>
        <w:tc>
          <w:tcPr>
            <w:tcW w:w="1162" w:type="dxa"/>
            <w:tcBorders>
              <w:top w:val="single" w:sz="2" w:space="0" w:color="000001"/>
              <w:left w:val="single" w:sz="2" w:space="0" w:color="000001"/>
              <w:bottom w:val="single" w:sz="2" w:space="0" w:color="000001"/>
            </w:tcBorders>
            <w:shd w:val="clear" w:color="auto" w:fill="auto"/>
          </w:tcPr>
          <w:p w14:paraId="09EE7F77"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7.3 (9.6)</w:t>
            </w:r>
          </w:p>
        </w:tc>
        <w:tc>
          <w:tcPr>
            <w:tcW w:w="1273" w:type="dxa"/>
            <w:tcBorders>
              <w:top w:val="single" w:sz="2" w:space="0" w:color="000001"/>
              <w:left w:val="single" w:sz="2" w:space="0" w:color="000001"/>
              <w:bottom w:val="single" w:sz="2" w:space="0" w:color="000001"/>
            </w:tcBorders>
          </w:tcPr>
          <w:p w14:paraId="63E9262E" w14:textId="68374EFB" w:rsidR="00505BF6" w:rsidRPr="00A645AA" w:rsidRDefault="00505BF6" w:rsidP="00505BF6">
            <w:pPr>
              <w:pStyle w:val="TableContents"/>
              <w:spacing w:after="46" w:line="240" w:lineRule="auto"/>
              <w:rPr>
                <w:sz w:val="20"/>
                <w:szCs w:val="20"/>
                <w:lang w:val="en-GB"/>
              </w:rPr>
            </w:pPr>
            <w:r w:rsidRPr="00A645AA">
              <w:rPr>
                <w:sz w:val="20"/>
                <w:szCs w:val="20"/>
                <w:lang w:val="en-GB"/>
              </w:rPr>
              <w:t>100</w:t>
            </w:r>
          </w:p>
        </w:tc>
        <w:tc>
          <w:tcPr>
            <w:tcW w:w="1176" w:type="dxa"/>
            <w:tcBorders>
              <w:top w:val="single" w:sz="2" w:space="0" w:color="000001"/>
              <w:left w:val="single" w:sz="2" w:space="0" w:color="000001"/>
              <w:bottom w:val="single" w:sz="2" w:space="0" w:color="000001"/>
            </w:tcBorders>
          </w:tcPr>
          <w:p w14:paraId="3F3057DB" w14:textId="032B8AC6" w:rsidR="00505BF6" w:rsidRPr="00A645AA" w:rsidRDefault="00505BF6" w:rsidP="00505BF6">
            <w:pPr>
              <w:pStyle w:val="TableContents"/>
              <w:spacing w:after="46" w:line="240" w:lineRule="auto"/>
              <w:rPr>
                <w:sz w:val="20"/>
                <w:szCs w:val="20"/>
                <w:lang w:val="en-GB"/>
              </w:rPr>
            </w:pPr>
            <w:r>
              <w:rPr>
                <w:sz w:val="20"/>
                <w:szCs w:val="20"/>
                <w:lang w:val="en-GB"/>
              </w:rPr>
              <w:t>4.1 (2.8)</w:t>
            </w:r>
          </w:p>
        </w:tc>
        <w:tc>
          <w:tcPr>
            <w:tcW w:w="1260" w:type="dxa"/>
            <w:tcBorders>
              <w:top w:val="single" w:sz="2" w:space="0" w:color="000001"/>
              <w:left w:val="single" w:sz="2" w:space="0" w:color="000001"/>
              <w:bottom w:val="single" w:sz="2" w:space="0" w:color="000001"/>
              <w:right w:val="single" w:sz="2" w:space="0" w:color="000001"/>
            </w:tcBorders>
            <w:shd w:val="clear" w:color="auto" w:fill="auto"/>
            <w:tcMar>
              <w:left w:w="23" w:type="dxa"/>
            </w:tcMar>
          </w:tcPr>
          <w:p w14:paraId="1D9CA677" w14:textId="3877818E" w:rsidR="00505BF6" w:rsidRPr="00A645AA" w:rsidRDefault="00505BF6" w:rsidP="00505BF6">
            <w:pPr>
              <w:pStyle w:val="TableContents"/>
              <w:spacing w:after="46" w:line="240" w:lineRule="auto"/>
              <w:rPr>
                <w:sz w:val="20"/>
                <w:szCs w:val="20"/>
                <w:lang w:val="en-GB"/>
              </w:rPr>
            </w:pPr>
            <w:r w:rsidRPr="00A645AA">
              <w:rPr>
                <w:sz w:val="20"/>
                <w:szCs w:val="20"/>
                <w:lang w:val="en-GB"/>
              </w:rPr>
              <w:t>76.62 (NA)</w:t>
            </w:r>
            <w:r>
              <w:rPr>
                <w:sz w:val="20"/>
                <w:szCs w:val="20"/>
                <w:lang w:val="en-GB"/>
              </w:rPr>
              <w:t>*</w:t>
            </w:r>
          </w:p>
        </w:tc>
        <w:tc>
          <w:tcPr>
            <w:tcW w:w="1120" w:type="dxa"/>
            <w:tcBorders>
              <w:top w:val="single" w:sz="2" w:space="0" w:color="000001"/>
              <w:left w:val="single" w:sz="2" w:space="0" w:color="000001"/>
              <w:bottom w:val="single" w:sz="2" w:space="0" w:color="000001"/>
              <w:right w:val="single" w:sz="2" w:space="0" w:color="000001"/>
            </w:tcBorders>
            <w:shd w:val="clear" w:color="auto" w:fill="auto"/>
          </w:tcPr>
          <w:p w14:paraId="1DAAD97B" w14:textId="464A3CCD" w:rsidR="00505BF6" w:rsidRPr="00A645AA" w:rsidRDefault="00505BF6" w:rsidP="00505BF6">
            <w:pPr>
              <w:pStyle w:val="TableContents"/>
              <w:spacing w:after="46" w:line="240" w:lineRule="auto"/>
              <w:rPr>
                <w:sz w:val="20"/>
                <w:szCs w:val="20"/>
                <w:lang w:val="en-GB"/>
              </w:rPr>
            </w:pPr>
            <w:r>
              <w:rPr>
                <w:sz w:val="20"/>
                <w:szCs w:val="20"/>
                <w:lang w:val="en-GB"/>
              </w:rPr>
              <w:t>19.7 (NA)</w:t>
            </w:r>
          </w:p>
        </w:tc>
        <w:tc>
          <w:tcPr>
            <w:tcW w:w="1148" w:type="dxa"/>
            <w:tcBorders>
              <w:top w:val="single" w:sz="2" w:space="0" w:color="000001"/>
              <w:left w:val="single" w:sz="2" w:space="0" w:color="000001"/>
              <w:bottom w:val="single" w:sz="2" w:space="0" w:color="000001"/>
              <w:right w:val="single" w:sz="2" w:space="0" w:color="000001"/>
            </w:tcBorders>
          </w:tcPr>
          <w:p w14:paraId="2B98BD53" w14:textId="5014E649" w:rsidR="00505BF6" w:rsidRPr="00A645AA" w:rsidRDefault="00505BF6" w:rsidP="00505BF6">
            <w:pPr>
              <w:pStyle w:val="TableContents"/>
              <w:spacing w:after="46" w:line="240" w:lineRule="auto"/>
              <w:rPr>
                <w:sz w:val="20"/>
                <w:szCs w:val="20"/>
                <w:lang w:val="en-GB"/>
              </w:rPr>
            </w:pPr>
            <w:r>
              <w:rPr>
                <w:sz w:val="20"/>
                <w:szCs w:val="20"/>
                <w:lang w:val="en-GB"/>
              </w:rPr>
              <w:t>20.45 (NA)</w:t>
            </w:r>
          </w:p>
        </w:tc>
        <w:tc>
          <w:tcPr>
            <w:tcW w:w="1175" w:type="dxa"/>
            <w:tcBorders>
              <w:top w:val="single" w:sz="2" w:space="0" w:color="000001"/>
              <w:left w:val="single" w:sz="2" w:space="0" w:color="000001"/>
              <w:bottom w:val="single" w:sz="2" w:space="0" w:color="000001"/>
              <w:right w:val="single" w:sz="2" w:space="0" w:color="000001"/>
            </w:tcBorders>
          </w:tcPr>
          <w:p w14:paraId="700B2E9D" w14:textId="16E0C704" w:rsidR="00505BF6" w:rsidRPr="00A645AA" w:rsidRDefault="00505BF6" w:rsidP="00505BF6">
            <w:pPr>
              <w:pStyle w:val="TableContents"/>
              <w:spacing w:after="46" w:line="240" w:lineRule="auto"/>
              <w:rPr>
                <w:sz w:val="20"/>
                <w:szCs w:val="20"/>
                <w:lang w:val="en-GB"/>
              </w:rPr>
            </w:pPr>
            <w:r>
              <w:rPr>
                <w:sz w:val="20"/>
                <w:szCs w:val="20"/>
                <w:lang w:val="en-GB"/>
              </w:rPr>
              <w:t>36.9 (9.1)</w:t>
            </w:r>
          </w:p>
        </w:tc>
        <w:tc>
          <w:tcPr>
            <w:tcW w:w="1092" w:type="dxa"/>
            <w:tcBorders>
              <w:top w:val="single" w:sz="2" w:space="0" w:color="000001"/>
              <w:left w:val="single" w:sz="2" w:space="0" w:color="000001"/>
              <w:bottom w:val="single" w:sz="2" w:space="0" w:color="000001"/>
            </w:tcBorders>
            <w:shd w:val="clear" w:color="auto" w:fill="auto"/>
          </w:tcPr>
          <w:p w14:paraId="3E660AA4" w14:textId="0261767C" w:rsidR="00505BF6" w:rsidRPr="00A645AA" w:rsidRDefault="00505BF6" w:rsidP="00505BF6">
            <w:pPr>
              <w:pStyle w:val="TableContents"/>
              <w:spacing w:after="46" w:line="240" w:lineRule="auto"/>
              <w:rPr>
                <w:sz w:val="20"/>
                <w:szCs w:val="20"/>
                <w:lang w:val="en-GB"/>
              </w:rPr>
            </w:pPr>
            <w:r w:rsidRPr="00A645AA">
              <w:rPr>
                <w:sz w:val="20"/>
                <w:szCs w:val="20"/>
                <w:lang w:val="en-GB"/>
              </w:rPr>
              <w:t>22 (63.64)</w:t>
            </w:r>
          </w:p>
        </w:tc>
        <w:tc>
          <w:tcPr>
            <w:tcW w:w="1247" w:type="dxa"/>
            <w:tcBorders>
              <w:top w:val="single" w:sz="2" w:space="0" w:color="000001"/>
              <w:left w:val="single" w:sz="2" w:space="0" w:color="000001"/>
              <w:bottom w:val="single" w:sz="2" w:space="0" w:color="000001"/>
              <w:right w:val="single" w:sz="2" w:space="0" w:color="000001"/>
            </w:tcBorders>
            <w:shd w:val="clear" w:color="auto" w:fill="auto"/>
          </w:tcPr>
          <w:p w14:paraId="6BB30FF0" w14:textId="77777777" w:rsidR="00505BF6" w:rsidRPr="00A645AA" w:rsidRDefault="00505BF6" w:rsidP="00505BF6">
            <w:pPr>
              <w:pStyle w:val="TableContents"/>
              <w:spacing w:after="46" w:line="240" w:lineRule="auto"/>
              <w:rPr>
                <w:sz w:val="20"/>
                <w:szCs w:val="20"/>
                <w:lang w:val="en-GB"/>
              </w:rPr>
            </w:pPr>
            <w:r w:rsidRPr="00A645AA">
              <w:rPr>
                <w:sz w:val="20"/>
                <w:szCs w:val="20"/>
                <w:lang w:val="en-GB"/>
              </w:rPr>
              <w:t>27.2 (8.1)</w:t>
            </w:r>
          </w:p>
        </w:tc>
      </w:tr>
    </w:tbl>
    <w:p w14:paraId="75AC99B3" w14:textId="77777777" w:rsidR="005328A0" w:rsidRPr="005F022F" w:rsidRDefault="00176BC4" w:rsidP="005328A0">
      <w:pPr>
        <w:spacing w:after="0" w:line="240" w:lineRule="auto"/>
        <w:jc w:val="both"/>
        <w:rPr>
          <w:sz w:val="18"/>
          <w:szCs w:val="18"/>
          <w:lang w:val="en-US"/>
        </w:rPr>
      </w:pPr>
      <w:r w:rsidRPr="005F022F">
        <w:rPr>
          <w:sz w:val="18"/>
          <w:szCs w:val="18"/>
          <w:lang w:val="en-US"/>
        </w:rPr>
        <w:t xml:space="preserve">Abbreviations: SD, standard deviation; </w:t>
      </w:r>
      <w:r>
        <w:rPr>
          <w:sz w:val="18"/>
          <w:szCs w:val="18"/>
          <w:lang w:val="en-US"/>
        </w:rPr>
        <w:t xml:space="preserve">PANSS, </w:t>
      </w:r>
      <w:r w:rsidRPr="00B960C8">
        <w:rPr>
          <w:sz w:val="18"/>
          <w:szCs w:val="18"/>
          <w:lang w:val="en-US"/>
        </w:rPr>
        <w:t>The Positive and Negative Syndrome Scale</w:t>
      </w:r>
      <w:r>
        <w:rPr>
          <w:sz w:val="18"/>
          <w:szCs w:val="18"/>
          <w:lang w:val="en-US"/>
        </w:rPr>
        <w:t xml:space="preserve">; </w:t>
      </w:r>
      <w:r w:rsidRPr="005F022F">
        <w:rPr>
          <w:sz w:val="18"/>
          <w:szCs w:val="18"/>
          <w:lang w:val="en-US"/>
        </w:rPr>
        <w:t>NA, not available.</w:t>
      </w:r>
      <w:r w:rsidR="005328A0">
        <w:rPr>
          <w:sz w:val="18"/>
          <w:szCs w:val="18"/>
          <w:lang w:val="en-US"/>
        </w:rPr>
        <w:t xml:space="preserve"> *Duration of illness calculated based on reported age and age of onset; PANSS Total/subscales’ score calculated based on the reported scores on the other 3.</w:t>
      </w:r>
    </w:p>
    <w:p w14:paraId="338F8C32" w14:textId="799164A1" w:rsidR="00176BC4" w:rsidRPr="005F022F" w:rsidRDefault="00176BC4" w:rsidP="00176BC4">
      <w:pPr>
        <w:spacing w:after="0" w:line="240" w:lineRule="auto"/>
        <w:jc w:val="both"/>
        <w:rPr>
          <w:sz w:val="18"/>
          <w:szCs w:val="18"/>
          <w:lang w:val="en-US"/>
        </w:rPr>
      </w:pPr>
    </w:p>
    <w:p w14:paraId="31EEEB01" w14:textId="77777777" w:rsidR="002B429B" w:rsidRDefault="002B429B">
      <w:pPr>
        <w:rPr>
          <w:lang w:val="en-US"/>
        </w:rPr>
      </w:pPr>
    </w:p>
    <w:p w14:paraId="594E8046" w14:textId="77777777" w:rsidR="00F36F79" w:rsidRDefault="00F36F79" w:rsidP="002B429B">
      <w:pPr>
        <w:rPr>
          <w:b/>
          <w:lang w:val="en-US"/>
        </w:rPr>
        <w:sectPr w:rsidR="00F36F79" w:rsidSect="006D5C75">
          <w:pgSz w:w="16838" w:h="11906" w:orient="landscape"/>
          <w:pgMar w:top="1134" w:right="1134" w:bottom="1134" w:left="1134" w:header="709" w:footer="709" w:gutter="0"/>
          <w:cols w:space="708"/>
          <w:docGrid w:linePitch="360"/>
        </w:sectPr>
      </w:pPr>
    </w:p>
    <w:p w14:paraId="2042E568" w14:textId="090A38D5" w:rsidR="00F36F79" w:rsidRPr="005F022F" w:rsidRDefault="00F36F79" w:rsidP="00F36F79">
      <w:pPr>
        <w:rPr>
          <w:lang w:val="en-US"/>
        </w:rPr>
      </w:pPr>
      <w:r>
        <w:rPr>
          <w:b/>
          <w:lang w:val="en-US"/>
        </w:rPr>
        <w:lastRenderedPageBreak/>
        <w:t xml:space="preserve">Supplementary </w:t>
      </w:r>
      <w:r w:rsidRPr="00D74C47">
        <w:rPr>
          <w:b/>
          <w:lang w:val="en-US"/>
        </w:rPr>
        <w:t xml:space="preserve">Table </w:t>
      </w:r>
      <w:r w:rsidR="001006ED">
        <w:rPr>
          <w:b/>
          <w:lang w:val="en-US"/>
        </w:rPr>
        <w:t>4</w:t>
      </w:r>
      <w:r w:rsidRPr="00D74C47">
        <w:rPr>
          <w:b/>
          <w:lang w:val="en-US"/>
        </w:rPr>
        <w:t>.</w:t>
      </w:r>
      <w:r w:rsidRPr="005F022F">
        <w:rPr>
          <w:lang w:val="en-US"/>
        </w:rPr>
        <w:t xml:space="preserve"> </w:t>
      </w:r>
      <w:r w:rsidR="00D176C7">
        <w:rPr>
          <w:lang w:val="en-US"/>
        </w:rPr>
        <w:t xml:space="preserve">Tasks, contrasts, and corresponding MATRICS subdomains </w:t>
      </w:r>
      <w:r w:rsidRPr="005F022F">
        <w:rPr>
          <w:lang w:val="en-US"/>
        </w:rPr>
        <w:t xml:space="preserve">of the </w:t>
      </w:r>
      <w:r>
        <w:rPr>
          <w:lang w:val="en-US"/>
        </w:rPr>
        <w:t>143</w:t>
      </w:r>
      <w:r w:rsidRPr="005F022F">
        <w:rPr>
          <w:lang w:val="en-US"/>
        </w:rPr>
        <w:t xml:space="preserve"> functional magnetic resonance imaging </w:t>
      </w:r>
      <w:r w:rsidR="00D176C7">
        <w:rPr>
          <w:lang w:val="en-US"/>
        </w:rPr>
        <w:t>data-sets</w:t>
      </w:r>
      <w:r w:rsidR="003B7EAB">
        <w:rPr>
          <w:lang w:val="en-US"/>
        </w:rPr>
        <w:t xml:space="preserve"> </w:t>
      </w:r>
      <w:r w:rsidRPr="005F022F">
        <w:rPr>
          <w:lang w:val="en-US"/>
        </w:rPr>
        <w:t xml:space="preserve">included in the </w:t>
      </w:r>
      <w:r>
        <w:rPr>
          <w:lang w:val="en-US"/>
        </w:rPr>
        <w:t>neurocognitive</w:t>
      </w:r>
      <w:r w:rsidRPr="005F022F">
        <w:rPr>
          <w:lang w:val="en-US"/>
        </w:rPr>
        <w:t xml:space="preserve"> meta-analysis.</w:t>
      </w:r>
    </w:p>
    <w:tbl>
      <w:tblPr>
        <w:tblW w:w="9626" w:type="dxa"/>
        <w:tblInd w:w="30" w:type="dxa"/>
        <w:tblBorders>
          <w:top w:val="single" w:sz="2" w:space="0" w:color="000001"/>
          <w:left w:val="single" w:sz="2" w:space="0" w:color="000001"/>
          <w:bottom w:val="single" w:sz="2" w:space="0" w:color="000001"/>
          <w:insideH w:val="single" w:sz="2" w:space="0" w:color="000001"/>
        </w:tblBorders>
        <w:tblLayout w:type="fixed"/>
        <w:tblCellMar>
          <w:top w:w="55" w:type="dxa"/>
          <w:left w:w="21" w:type="dxa"/>
          <w:bottom w:w="55" w:type="dxa"/>
          <w:right w:w="55" w:type="dxa"/>
        </w:tblCellMar>
        <w:tblLook w:val="0000" w:firstRow="0" w:lastRow="0" w:firstColumn="0" w:lastColumn="0" w:noHBand="0" w:noVBand="0"/>
      </w:tblPr>
      <w:tblGrid>
        <w:gridCol w:w="2519"/>
        <w:gridCol w:w="5953"/>
        <w:gridCol w:w="1154"/>
      </w:tblGrid>
      <w:tr w:rsidR="00F36F79" w:rsidRPr="007C5899" w14:paraId="502585A7" w14:textId="77777777" w:rsidTr="00D1572F">
        <w:trPr>
          <w:trHeight w:val="261"/>
        </w:trPr>
        <w:tc>
          <w:tcPr>
            <w:tcW w:w="2519" w:type="dxa"/>
            <w:tcBorders>
              <w:top w:val="single" w:sz="2" w:space="0" w:color="000001"/>
              <w:left w:val="single" w:sz="2" w:space="0" w:color="000001"/>
            </w:tcBorders>
            <w:shd w:val="clear" w:color="auto" w:fill="auto"/>
            <w:vAlign w:val="bottom"/>
          </w:tcPr>
          <w:p w14:paraId="41679468" w14:textId="77777777" w:rsidR="00F36F79" w:rsidRPr="00D6058B" w:rsidRDefault="00F36F79" w:rsidP="001F562D">
            <w:pPr>
              <w:pStyle w:val="TableContents"/>
              <w:spacing w:after="46" w:line="240" w:lineRule="auto"/>
              <w:rPr>
                <w:b/>
                <w:bCs/>
                <w:lang w:val="en-US"/>
              </w:rPr>
            </w:pPr>
            <w:r w:rsidRPr="00D6058B">
              <w:rPr>
                <w:b/>
                <w:bCs/>
                <w:lang w:val="en-US"/>
              </w:rPr>
              <w:t>Study</w:t>
            </w:r>
          </w:p>
        </w:tc>
        <w:tc>
          <w:tcPr>
            <w:tcW w:w="5953" w:type="dxa"/>
            <w:tcBorders>
              <w:top w:val="single" w:sz="2" w:space="0" w:color="000001"/>
              <w:left w:val="single" w:sz="2" w:space="0" w:color="000001"/>
            </w:tcBorders>
            <w:shd w:val="clear" w:color="auto" w:fill="auto"/>
            <w:vAlign w:val="bottom"/>
          </w:tcPr>
          <w:p w14:paraId="3DB53A84" w14:textId="77777777" w:rsidR="00F36F79" w:rsidRPr="00D6058B" w:rsidRDefault="00F36F79" w:rsidP="001F562D">
            <w:pPr>
              <w:pStyle w:val="TableContents"/>
              <w:spacing w:after="46" w:line="240" w:lineRule="auto"/>
              <w:rPr>
                <w:b/>
                <w:bCs/>
                <w:lang w:val="en-US"/>
              </w:rPr>
            </w:pPr>
            <w:r w:rsidRPr="00D6058B">
              <w:rPr>
                <w:b/>
                <w:bCs/>
                <w:lang w:val="en-US"/>
              </w:rPr>
              <w:t>Task (Contrast)</w:t>
            </w:r>
          </w:p>
        </w:tc>
        <w:tc>
          <w:tcPr>
            <w:tcW w:w="1154" w:type="dxa"/>
            <w:tcBorders>
              <w:top w:val="single" w:sz="2" w:space="0" w:color="000001"/>
              <w:left w:val="single" w:sz="2" w:space="0" w:color="000001"/>
              <w:right w:val="single" w:sz="2" w:space="0" w:color="000001"/>
            </w:tcBorders>
            <w:shd w:val="clear" w:color="auto" w:fill="auto"/>
          </w:tcPr>
          <w:p w14:paraId="6C92A088" w14:textId="107A8E4F" w:rsidR="00F36F79" w:rsidRPr="00D6058B" w:rsidRDefault="00BD19D7" w:rsidP="001F562D">
            <w:pPr>
              <w:pStyle w:val="TableContents"/>
              <w:spacing w:after="46" w:line="240" w:lineRule="auto"/>
              <w:rPr>
                <w:b/>
                <w:bCs/>
                <w:lang w:val="en-US"/>
              </w:rPr>
            </w:pPr>
            <w:r>
              <w:rPr>
                <w:b/>
                <w:bCs/>
                <w:lang w:val="en-US"/>
              </w:rPr>
              <w:t>Subd</w:t>
            </w:r>
            <w:r w:rsidR="00F36F79" w:rsidRPr="00D6058B">
              <w:rPr>
                <w:b/>
                <w:bCs/>
                <w:lang w:val="en-US"/>
              </w:rPr>
              <w:t>omain</w:t>
            </w:r>
          </w:p>
        </w:tc>
      </w:tr>
      <w:tr w:rsidR="00F36F79" w:rsidRPr="00E0042D" w14:paraId="30D2A143" w14:textId="77777777" w:rsidTr="00D1572F">
        <w:trPr>
          <w:trHeight w:val="171"/>
        </w:trPr>
        <w:tc>
          <w:tcPr>
            <w:tcW w:w="2519" w:type="dxa"/>
            <w:tcBorders>
              <w:top w:val="single" w:sz="2" w:space="0" w:color="000001"/>
              <w:left w:val="single" w:sz="2" w:space="0" w:color="000001"/>
              <w:bottom w:val="single" w:sz="2" w:space="0" w:color="000001"/>
            </w:tcBorders>
            <w:shd w:val="clear" w:color="auto" w:fill="auto"/>
          </w:tcPr>
          <w:p w14:paraId="4A85486F" w14:textId="17A330BD"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sidR="00D92B10">
              <w:rPr>
                <w:sz w:val="20"/>
                <w:szCs w:val="20"/>
                <w:lang w:val="en-US"/>
              </w:rPr>
              <w:instrText>ADDIN CSL_CITATION {"citationItems":[{"id":"ITEM-1","itemData":{"author":[{"dropping-particle":"","family":"Anticevic","given":"Alan","non-dropping-particle":"","parse-names":false,"suffix":""},{"dropping-particle":"","family":"Repovs","given":"Grega","non-dropping-particle":"","parse-names":false,"suffix":""},{"dropping-particle":"","family":"Barch","given":"Deanna M","non-dropping-particle":"","parse-names":false,"suffix":""}],"container-title":"Schizophrenia Bulletin","id":"ITEM-1","issue":"1","issued":{"date-parts":[["2011"]]},"note":"executive","page":"168-178","title":"Working Memory Encoding and Maintenance Deficits in Schizophrenia: Neural Evidence for Activation and Deactivation Abnormalities","type":"article-journal","volume":"39"},"uris":["http://www.mendeley.com/documents/?uuid=1857f430-dfaa-3218-92b0-4152e8ded9b0"]}],"mendeley":{"formattedCitation":"(Anticevic, Repovs, &amp; Barch, 2011)","manualFormatting":"Anticevic et al., 2011","plainTextFormattedCitation":"(Anticevic, Repovs, &amp; Barch, 2011)","previouslyFormattedCitation":"(Anticevic, Repovs, &amp; Barch, 2011)"},"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Anticevic et al., 2011</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638B252" w14:textId="77777777" w:rsidR="00F36F79" w:rsidRPr="00E0042D" w:rsidRDefault="00F36F79" w:rsidP="001F562D">
            <w:pPr>
              <w:spacing w:after="46" w:line="240" w:lineRule="auto"/>
              <w:rPr>
                <w:sz w:val="20"/>
                <w:szCs w:val="20"/>
                <w:lang w:val="en-US"/>
              </w:rPr>
            </w:pPr>
            <w:r w:rsidRPr="00E0042D">
              <w:rPr>
                <w:sz w:val="20"/>
                <w:szCs w:val="20"/>
                <w:lang w:val="en-US"/>
              </w:rPr>
              <w:t>Stenberg-type WM task</w:t>
            </w:r>
            <w:r>
              <w:rPr>
                <w:sz w:val="20"/>
                <w:szCs w:val="20"/>
                <w:lang w:val="en-US"/>
              </w:rPr>
              <w:t xml:space="preserve"> (Maintenanc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81DF87C"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6CE351C" w14:textId="77777777" w:rsidTr="00D1572F">
        <w:trPr>
          <w:trHeight w:val="253"/>
        </w:trPr>
        <w:tc>
          <w:tcPr>
            <w:tcW w:w="2519" w:type="dxa"/>
            <w:tcBorders>
              <w:top w:val="single" w:sz="2" w:space="0" w:color="000001"/>
              <w:left w:val="single" w:sz="2" w:space="0" w:color="000001"/>
              <w:bottom w:val="single" w:sz="2" w:space="0" w:color="000001"/>
            </w:tcBorders>
            <w:shd w:val="clear" w:color="auto" w:fill="auto"/>
          </w:tcPr>
          <w:p w14:paraId="1B8156B1"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16/j.neuroimage.2006.04.189","ISSN":"10538119","abstract":"Background.: The primary purpose of this investigation was to assess the neural correlates of implicit cueing during an inhibitory task in schizophrenia when performance accuracy was matched with healthy comparison subjects. Methods.: We compared 17 individuals with chronic schizophrenia (SZ; medicated, 13.9 average years of illness) and 17 healthy comparison subjects (HC) matched for hit and false alarm rates, age, and education on a visual Go/Nogo task during functional magnetic resonance imaging. In this task, one of the go stimuli also served implicitly as a cue predictive of a subsequent inhibitory (Nogo) trial. Conclusions.: Findings suggest that even when matched for overall performance accuracy, individuals with SZ exhibit difficulties with inhibition and cue processing that may relate to core deficits in cognitive control and stimulus processing. In particular, these findings point towards an important role of the parietal cortex for cued inhibitory processes in healthy populations. © 2006 Elsevier Inc. All rights reserved.","author":[{"dropping-particle":"","family":"Arce","given":"Estibaliz","non-dropping-particle":"","parse-names":false,"suffix":""},{"dropping-particle":"","family":"Leland","given":"David S.","non-dropping-particle":"","parse-names":false,"suffix":""},{"dropping-particle":"","family":"Miller","given":"Daniel A.","non-dropping-particle":"","parse-names":false,"suffix":""},{"dropping-particle":"","family":"Simmons","given":"Alan N.","non-dropping-particle":"","parse-names":false,"suffix":""},{"dropping-particle":"","family":"Winternheimer","given":"Kelly C.","non-dropping-particle":"","parse-names":false,"suffix":""},{"dropping-particle":"","family":"Paulus","given":"Martin P.","non-dropping-particle":"","parse-names":false,"suffix":""}],"container-title":"NeuroImage","id":"ITEM-1","issue":"2","issued":{"date-parts":[["2006","8","15"]]},"page":"704-713","publisher":"Academic Press","title":"Individuals with schizophrenia present hypo- and hyperactivation during implicit cueing in an inhibitory task","type":"article-journal","volume":"32"},"uris":["http://www.mendeley.com/documents/?uuid=9bdb5a9f-ef36-375e-99f8-d63dd14834e1"]}],"mendeley":{"formattedCitation":"(Arce et al., 2006)","manualFormatting":"Arce et al., 2006","plainTextFormattedCitation":"(Arce et al., 2006)","previouslyFormattedCitation":"(Arce et al., 2006)"},"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Arce et al., 2006</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BE7857D" w14:textId="77777777" w:rsidR="00F36F79" w:rsidRPr="00E0042D" w:rsidRDefault="00F36F79" w:rsidP="001F562D">
            <w:pPr>
              <w:spacing w:after="46" w:line="240" w:lineRule="auto"/>
              <w:rPr>
                <w:sz w:val="20"/>
                <w:szCs w:val="20"/>
                <w:lang w:val="en-US"/>
              </w:rPr>
            </w:pPr>
            <w:r w:rsidRPr="00E0042D">
              <w:rPr>
                <w:sz w:val="20"/>
                <w:szCs w:val="20"/>
                <w:lang w:val="en-US"/>
              </w:rPr>
              <w:t>Go-NoGo task</w:t>
            </w:r>
            <w:r>
              <w:rPr>
                <w:sz w:val="20"/>
                <w:szCs w:val="20"/>
                <w:lang w:val="en-US"/>
              </w:rPr>
              <w:t xml:space="preserve"> (NoGo &gt; Go)</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BF8E74D"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70F7C704"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0FD85F99"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406-011-0264-9","ISSN":"09401334","abstract":"Attentional deficits are prominent in schizophrenia, affecting nearly all cognitive functions. Human attention comprises three essential components: alerting, orienting and executive control. For the assessment of these functions, the attention network test (ANT) has been proposed and used in healthy controls and patients. In schizophrenia, the ANT has revealed behavioral deficits; however, the corresponding neural correlates have not been examined. In the present study, neural correlates of attention were investigated in 17 schizophrenia patients and 17 healthy controls using the ANT with fMRI. Behavioral deficits emerged in the alertness system with a reduced efficiency for temporal cues. In fMRI, changes were observed for all three domains-alerting, orienting and conflict-and revealed hyper- as well as hypoactivation in patients. Affected regions during alerting comprised a broad fronto-temporo-parieto-occipito-cerebellar network, while differences during orienting mainly tapped fronto-parietal regions and during conflict processing a thalamo-frontal-temporal occipital network including the postcentral regions. In general, hyperactivations were positively correlated with more severe psychopathologial symptoms. © 2011 Springer-Verlag.","author":[{"dropping-particle":"","family":"Backes","given":"V","non-dropping-particle":"","parse-names":false,"suffix":""},{"dropping-particle":"","family":"Kellermann","given":"T","non-dropping-particle":"","parse-names":false,"suffix":""},{"dropping-particle":"","family":"Voss","given":"B","non-dropping-particle":"","parse-names":false,"suffix":""},{"dropping-particle":"","family":"Krämer","given":"J","non-dropping-particle":"","parse-names":false,"suffix":""},{"dropping-particle":"","family":"Depner","given":"C","non-dropping-particle":"","parse-names":false,"suffix":""},{"dropping-particle":"","family":"Schneider","given":"F","non-dropping-particle":"","parse-names":false,"suffix":""},{"dropping-particle":"","family":"Habel","given":"U","non-dropping-particle":"","parse-names":false,"suffix":""}],"container-title":"European Archives of Psychiatry and Clinical Neuroscience","id":"ITEM-1","issue":"SUPPL. 2","issued":{"date-parts":[["2011"]]},"note":"cited By 16","page":"S155-S160","title":"Neural correlates of the attention network test in schizophrenia","type":"article-journal","volume":"261"},"uris":["http://www.mendeley.com/documents/?uuid=1cb26bca-8861-43a9-a542-7cc47f99d89f"]}],"mendeley":{"formattedCitation":"(Backes et al., 2011)","manualFormatting":"Backes et al., 2011","plainTextFormattedCitation":"(Backes et al., 2011)","previouslyFormattedCitation":"(Backes et al., 2011)"},"properties":{"noteIndex":0},"schema":"https://github.com/citation-style-language/schema/raw/master/csl-citation.json"}</w:instrText>
            </w:r>
            <w:r>
              <w:rPr>
                <w:sz w:val="20"/>
                <w:szCs w:val="20"/>
                <w:lang w:val="en-US"/>
              </w:rPr>
              <w:fldChar w:fldCharType="separate"/>
            </w:r>
            <w:r w:rsidRPr="00FC0304">
              <w:rPr>
                <w:noProof/>
                <w:sz w:val="20"/>
                <w:szCs w:val="20"/>
                <w:lang w:val="en-US"/>
              </w:rPr>
              <w:t>Backes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AD81DB0" w14:textId="77777777" w:rsidR="00F36F79" w:rsidRPr="00E0042D" w:rsidRDefault="00F36F79" w:rsidP="001F562D">
            <w:pPr>
              <w:spacing w:after="46" w:line="240" w:lineRule="auto"/>
              <w:rPr>
                <w:sz w:val="20"/>
                <w:szCs w:val="20"/>
                <w:lang w:val="en-US"/>
              </w:rPr>
            </w:pPr>
            <w:r>
              <w:rPr>
                <w:sz w:val="20"/>
                <w:szCs w:val="20"/>
                <w:lang w:val="en-US"/>
              </w:rPr>
              <w:t>Modified version of the Attention Network Test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FF7D01D" w14:textId="77777777" w:rsidR="00F36F79"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20C5A7D3"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6C9AE687"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37/0021-843X.111.3.478","ISSN":"0021843X","abstract":"This study tested the hypothesis that dorsolateral prefrontal cortex deficits contribute to both working memory and long-term memory disturbances in schizophrenia. It also examined whether such deficits were more severe for verbal than nonverbal stimuli. Functional magnetic resonance imaging was used to assess cortical activation during performance of verbal and nonverbal versions of a working memory task and both encoding and recognition tasks in 38 individuals with schizophrenia and 48 healthy controls. Performance of both working memory and long-term memory tasks revealed disturbed dorsolateral prefrontal cortex activation in schizophrenia, although medial temporal deficits were also present. Some evidence was found for more severe cognitive and functional deficits with verbal than nonverbal stimuli, although these results were mixed.","author":[{"dropping-particle":"","family":"Barch","given":"Deanna M.","non-dropping-particle":"","parse-names":false,"suffix":""},{"dropping-particle":"","family":"Csernansky","given":"John G.","non-dropping-particle":"","parse-names":false,"suffix":""},{"dropping-particle":"","family":"Conturo","given":"Tom","non-dropping-particle":"","parse-names":false,"suffix":""},{"dropping-particle":"","family":"Snyder","given":"Abraham Z.","non-dropping-particle":"","parse-names":false,"suffix":""}],"container-title":"Journal of Abnormal Psychology","id":"ITEM-1","issue":"3","issued":{"date-parts":[["2002"]]},"page":"478-494","title":"Working and long-term memory deficits in schizophrenia: Is there a common prefrontal mechanism?","type":"article-journal","volume":"111"},"uris":["http://www.mendeley.com/documents/?uuid=461726fb-7358-4c31-9cf5-b0a7e995aac5"]}],"mendeley":{"formattedCitation":"(Barch et al., 2002)","manualFormatting":"Barch et al., 2002","plainTextFormattedCitation":"(Barch et al., 2002)","previouslyFormattedCitation":"(Barch et al., 2002)"},"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Barch et al., 2002</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D8AAF79" w14:textId="77777777" w:rsidR="00F36F79" w:rsidRPr="00E0042D" w:rsidRDefault="00F36F79" w:rsidP="001F562D">
            <w:pPr>
              <w:spacing w:after="46" w:line="240" w:lineRule="auto"/>
              <w:rPr>
                <w:sz w:val="20"/>
                <w:szCs w:val="20"/>
                <w:lang w:val="en-US"/>
              </w:rPr>
            </w:pPr>
            <w:r w:rsidRPr="00E0042D">
              <w:rPr>
                <w:sz w:val="20"/>
                <w:szCs w:val="20"/>
                <w:lang w:val="en-US"/>
              </w:rPr>
              <w:t>N-Back task</w:t>
            </w:r>
            <w:r>
              <w:rPr>
                <w:sz w:val="20"/>
                <w:szCs w:val="20"/>
                <w:lang w:val="en-US"/>
              </w:rPr>
              <w:t xml:space="preserve">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C7A7420"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822ED2B"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59C405F8" w14:textId="69AEC2A2" w:rsidR="00F36F79" w:rsidRPr="00E0042D"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10.09.046","ISSN":"10538119","abstract":"Current theories of cognitive dysfunction in schizophrenia emphasize an impairment in the ability of individuals suffering from this disorder to monitor their own performance, and adjust their behavior to changing demands. Detecting an error in performance is a critical component of evaluative functions that allow the flexible adjustment of behavior to optimize outcomes. The dorsal anterior cingulate cortex (dACC) has been repeatedly implicated in error-detection and implementation of error-based behavioral adjustments. However, accurate error-detection and subsequent behavioral adjustments are unlikely to rely on a single brain region. Recent research demonstrates that regions in the anterior insula, inferior parietal lobule, anterior prefrontal cortex, thalamus, and cerebellum also show robust error-related activity, and integrate into a functional network. Despite the relevance of examining brain activity related to the processing of error information and supporting behavioral adjustments in terms of a distributed network, the contribution of regions outside the dACC to error processing remains poorly understood. To address this question, we used functional magnetic resonance imaging to examine error-related responses in 37 individuals with schizophrenia and 32 healthy controls in regions identified in the basic science literature as being involved in error processing, and determined whether their activity was related to behavioral adjustments. Our imaging results support previous findings showing that regions outside the dACC are sensitive to error commission, and demonstrated that abnormalities in brain responses to errors among individuals with schizophrenia extend beyond the dACC to almost all of the regions involved in error-related processing in controls. However, error related responses in the dACC were most predictive of behavioral adjustments in both groups. Moreover, the integration of this network of regions differed between groups, with the cerebellar regions and the dACC less connected to the network in individuals with schizophrenia compared to controls. Our findings demonstrate a blunted response to error commission in the dACC that is associated with reduced error-related behavioral adjustments in individuals with schizophrenia. This result supports the hypothesis that a failure to respond appropriately to errors in individuals with schizophrenia is linked to alterations in dACC function leading to a compromise in the implementation o…","author":[{"dropping-particle":"","family":"Becerril","given":"K E","non-dropping-particle":"","parse-names":false,"suffix":""},{"dropping-particle":"","family":"Repovs","given":"G","non-dropping-particle":"","parse-names":false,"suffix":""},{"dropping-particle":"","family":"Barch","given":"D M","non-dropping-particle":"","parse-names":false,"suffix":""}],"container-title":"NeuroImage","id":"ITEM-1","issue":"2","issued":{"date-parts":[["2011"]]},"note":"cited By 34","page":"1495-1505","title":"Error processing network dynamics in schizophrenia","type":"article-journal","volume":"54"},"uris":["http://www.mendeley.com/documents/?uuid=e78541bf-fc64-4e34-995f-4879edfae20b"]}],"mendeley":{"formattedCitation":"(K. E. Becerril et al., 2011)","manualFormatting":"Becerril et al., 2011","plainTextFormattedCitation":"(K. E. Becerril et al., 2011)","previouslyFormattedCitation":"(K. E. Becerril et al., 2011)"},"properties":{"noteIndex":0},"schema":"https://github.com/citation-style-language/schema/raw/master/csl-citation.json"}</w:instrText>
            </w:r>
            <w:r>
              <w:rPr>
                <w:sz w:val="20"/>
                <w:szCs w:val="20"/>
                <w:lang w:val="en-US"/>
              </w:rPr>
              <w:fldChar w:fldCharType="separate"/>
            </w:r>
            <w:r w:rsidRPr="004818D8">
              <w:rPr>
                <w:noProof/>
                <w:sz w:val="20"/>
                <w:szCs w:val="20"/>
                <w:lang w:val="en-US"/>
              </w:rPr>
              <w:t>Becerril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025DD66" w14:textId="77777777" w:rsidR="00F36F79" w:rsidRPr="00E0042D" w:rsidRDefault="00F36F79" w:rsidP="001F562D">
            <w:pPr>
              <w:spacing w:after="46" w:line="240" w:lineRule="auto"/>
              <w:rPr>
                <w:sz w:val="20"/>
                <w:szCs w:val="20"/>
                <w:lang w:val="en-US"/>
              </w:rPr>
            </w:pPr>
            <w:r>
              <w:rPr>
                <w:sz w:val="20"/>
                <w:szCs w:val="20"/>
                <w:lang w:val="en-US"/>
              </w:rPr>
              <w:t>Non-verbal N-Back task (Error &gt; Correc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7AB77E2"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4DAD50B"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1EF1832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06.04.001","ISSN":"09254927","abstract":"Earlier studies with functional imaging in schizophrenia have demonstrated dysfunction of the dorsolateral prefrontal cortex during working memory. Controlling for behavioral performance and for catechol-O-methyltransferase (COMT) Val158Met genotype, we here demonstrate in a functional magnetic resonance imaging paradigm that patients recruit greater neuronal resources in prefrontal cortex during working memory, suggesting that this phenotype is a core functional trait of the disease. We also replicated earlier findings that the Val allele of the COMT polymorphism is associated with greater engagement of the prefrontal cortex. © 2006 Elsevier Ireland Ltd. All rights reserved.","author":[{"dropping-particle":"","family":"Bertolino","given":"A","non-dropping-particle":"","parse-names":false,"suffix":""},{"dropping-particle":"","family":"Caforio","given":"G","non-dropping-particle":"","parse-names":false,"suffix":""},{"dropping-particle":"","family":"Petruzzella","given":"V","non-dropping-particle":"","parse-names":false,"suffix":""},{"dropping-particle":"","family":"Latorre","given":"V","non-dropping-particle":"","parse-names":false,"suffix":""},{"dropping-particle":"","family":"Rubino","given":"V","non-dropping-particle":"","parse-names":false,"suffix":""},{"dropping-particle":"","family":"Dimalta","given":"S","non-dropping-particle":"","parse-names":false,"suffix":""},{"dropping-particle":"","family":"Torraco","given":"A","non-dropping-particle":"","parse-names":false,"suffix":""},{"dropping-particle":"","family":"Blasi","given":"G","non-dropping-particle":"","parse-names":false,"suffix":""},{"dropping-particle":"","family":"Quartesan","given":"R","non-dropping-particle":"","parse-names":false,"suffix":""},{"dropping-particle":"","family":"Mattay","given":"V S","non-dropping-particle":"","parse-names":false,"suffix":""},{"dropping-particle":"","family":"Callicott","given":"J H","non-dropping-particle":"","parse-names":false,"suffix":""},{"dropping-particle":"","family":"Weinberger","given":"D R","non-dropping-particle":"","parse-names":false,"suffix":""},{"dropping-particle":"","family":"Scarabino","given":"T","non-dropping-particle":"","parse-names":false,"suffix":""}],"container-title":"Psychiatry Research - Neuroimaging","id":"ITEM-1","issue":"2-3","issued":{"date-parts":[["2006"]]},"note":"cited By 51","page":"221-226","title":"Prefrontal dysfunction in schizophrenia controlling for COMT Val158Met genotype and working memory performance","type":"article-journal","volume":"147"},"uris":["http://www.mendeley.com/documents/?uuid=4fc2629c-65ef-48b8-85b9-2c93fc7b4f6d"]}],"mendeley":{"formattedCitation":"(Bertolino et al., 2006)","manualFormatting":"Bertolino et al., 2006","plainTextFormattedCitation":"(Bertolino et al., 2006)","previouslyFormattedCitation":"(Bertolino et al., 2006)"},"properties":{"noteIndex":0},"schema":"https://github.com/citation-style-language/schema/raw/master/csl-citation.json"}</w:instrText>
            </w:r>
            <w:r>
              <w:rPr>
                <w:sz w:val="20"/>
                <w:szCs w:val="20"/>
                <w:lang w:val="en-US"/>
              </w:rPr>
              <w:fldChar w:fldCharType="separate"/>
            </w:r>
            <w:r w:rsidRPr="00D81501">
              <w:rPr>
                <w:noProof/>
                <w:sz w:val="20"/>
                <w:szCs w:val="20"/>
                <w:lang w:val="en-US"/>
              </w:rPr>
              <w:t>Bertolino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2425F84" w14:textId="77777777" w:rsidR="00F36F79" w:rsidRDefault="00F36F79" w:rsidP="001F562D">
            <w:pPr>
              <w:spacing w:after="46" w:line="240" w:lineRule="auto"/>
              <w:rPr>
                <w:sz w:val="20"/>
                <w:szCs w:val="20"/>
                <w:lang w:val="en-US"/>
              </w:rPr>
            </w:pPr>
            <w:r>
              <w:rPr>
                <w:sz w:val="20"/>
                <w:szCs w:val="20"/>
                <w:lang w:val="en-US"/>
              </w:rPr>
              <w:t>N-Back task (1&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75722B2"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39D8C7A2"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7A2BBA52"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4.09.025","ISSN":"0920-9964 (Print)","PMID":"15885517","abstract":"OBJECTIVE: To use functional magnetic resonance imaging (fMRI) to investigate  functional connectivity, and hence, underlying neural networks, in never-treated, first-episode patients with schizophrenia using a word fluency paradigm known to activate prefrontal, anterior cingulate, and thalamic regions. Abnormal connectivity between the prefrontal cortex (PFC) and other brain regions has been demonstrated in chronic, medicated patients in previous positron emission tomography (PET) studies, but has not to our knowledge, previously been demonstrated using both first-episode, drug-naïve patients and fMRI technology. METHODS: A 4.0-Tesla (T) fMRI was used to examine activation and functional connectivity [psychophysiological interactions (PPIs)] during a word fluency task compared to silent reading in 10 never-treated, first-episode patients with schizophrenia and 10 healthy volunteers of comparable age, sex, handedness, and parental education. RESULTS: Compared to healthy volunteers, the schizophrenia patient group exhibited less activation during the word fluency task, mostly in the right anterior cingulate and prefrontal regions. Psychophysiological interactions between right anterior cingulate and other parts of the brain revealed a localized interaction with the left temporal lobe in healthy volunteers during the task and a widespread unfocussed interaction in patients. CONCLUSION: These findings suggest anterior cingulate involvement in the neuronal circuitry underlying schizophrenia.","author":[{"dropping-particle":"","family":"Boksman","given":"Kristine","non-dropping-particle":"","parse-names":false,"suffix":""},{"dropping-particle":"","family":"Théberge","given":"Jean","non-dropping-particle":"","parse-names":false,"suffix":""},{"dropping-particle":"","family":"Williamson","given":"Peter","non-dropping-particle":"","parse-names":false,"suffix":""},{"dropping-particle":"","family":"Drost","given":"Dick J","non-dropping-particle":"","parse-names":false,"suffix":""},{"dropping-particle":"","family":"Malla","given":"Ashok","non-dropping-particle":"","parse-names":false,"suffix":""},{"dropping-particle":"","family":"Densmore","given":"Maria","non-dropping-particle":"","parse-names":false,"suffix":""},{"dropping-particle":"","family":"Takhar","given":"Jatinder","non-dropping-particle":"","parse-names":false,"suffix":""},{"dropping-particle":"","family":"Pavlosky","given":"William","non-dropping-particle":"","parse-names":false,"suffix":""},{"dropping-particle":"","family":"Menon","given":"Ravi S","non-dropping-particle":"","parse-names":false,"suffix":""},{"dropping-particle":"","family":"Neufeld","given":"Richard W J","non-dropping-particle":"","parse-names":false,"suffix":""}],"container-title":"Schizophrenia research","id":"ITEM-1","issue":"2-3","issued":{"date-parts":[["2005","6"]]},"language":"eng","page":"247-263","publisher-place":"Netherlands","title":"A 4.0-T fMRI study of brain connectivity during word fluency in first-episode  schizophrenia.","type":"article-journal","volume":"75"},"uris":["http://www.mendeley.com/documents/?uuid=d13751a3-9f06-4e6e-8aad-654ff200f80c"]}],"mendeley":{"formattedCitation":"(Boksman et al., 2005)","manualFormatting":"Boksman et al., 2005","plainTextFormattedCitation":"(Boksman et al., 2005)","previouslyFormattedCitation":"(Boksman et al., 2005)"},"properties":{"noteIndex":0},"schema":"https://github.com/citation-style-language/schema/raw/master/csl-citation.json"}</w:instrText>
            </w:r>
            <w:r>
              <w:rPr>
                <w:sz w:val="20"/>
                <w:szCs w:val="20"/>
                <w:lang w:val="en-US"/>
              </w:rPr>
              <w:fldChar w:fldCharType="separate"/>
            </w:r>
            <w:r w:rsidRPr="004818D8">
              <w:rPr>
                <w:noProof/>
                <w:sz w:val="20"/>
                <w:szCs w:val="20"/>
                <w:lang w:val="en-US"/>
              </w:rPr>
              <w:t>Boksman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A97C5E2" w14:textId="77777777" w:rsidR="00F36F79" w:rsidRDefault="00F36F79" w:rsidP="001F562D">
            <w:pPr>
              <w:spacing w:after="46" w:line="240" w:lineRule="auto"/>
              <w:rPr>
                <w:sz w:val="20"/>
                <w:szCs w:val="20"/>
                <w:lang w:val="en-US"/>
              </w:rPr>
            </w:pPr>
            <w:r>
              <w:rPr>
                <w:sz w:val="20"/>
                <w:szCs w:val="20"/>
                <w:lang w:val="en-US"/>
              </w:rPr>
              <w:t>Verbal fluency task (Generation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B8F7719" w14:textId="77777777" w:rsidR="00F36F79" w:rsidRDefault="00F36F79" w:rsidP="001F562D">
            <w:pPr>
              <w:pStyle w:val="TableContents"/>
              <w:spacing w:after="46" w:line="240" w:lineRule="auto"/>
              <w:rPr>
                <w:sz w:val="20"/>
                <w:szCs w:val="20"/>
                <w:lang w:val="en-US"/>
              </w:rPr>
            </w:pPr>
            <w:r>
              <w:rPr>
                <w:sz w:val="20"/>
                <w:szCs w:val="20"/>
                <w:lang w:val="en-US"/>
              </w:rPr>
              <w:t>VF</w:t>
            </w:r>
          </w:p>
        </w:tc>
      </w:tr>
      <w:tr w:rsidR="00F36F79" w:rsidRPr="00E0042D" w14:paraId="6C134DDA"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4C6F6B9D"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5.05.011","ISSN":"00063223","PMID":"15992522","abstract":"Background: Recent work suggests that episodic memory deficits in schizophrenia may be related to disturbances of encoding or retrieval. Schizophrenia patients appear to benefit from instruction in episodic memory strategies. We tested the hypothesis that providing effective encoding strategies to schizophrenia patients enhances encoding-related brain activity and recognition performance. Methods: Seventeen schizophrenia patients and 26 healthy comparison subjects underwent functional magnetic resonance imaging scans while performing incidental encoding tasks of words and faces. Subjects were required to make either deep (abstract/concrete) or shallow (alphabetization) judgments for words and deep (gender) judgments for faces, followed by subsequent recognition tests. Results: Schizophrenia and comparison subjects recognized significantly more words encoded deeply than shallowly, activated regions in inferior frontal cortex (Brodmann area 45/47) typically associated with deep and successful encoding of words, and showed greater left frontal activation for the processing of words compared with faces. However, during deep encoding and material-specific processing (words vs. faces), participants with schizophrenia activated regions not activated by control subjects, including several in prefrontal cortex. Conclusions: Our findings suggest that a deficit in use of effective strategies influences episodic memory performance in schizophrenia and that abnormalities in functional brain activation persist even when such strategies are applied. © 2005 Society of Biological Psychiatry.","author":[{"dropping-particle":"","family":"Bonner-Jackson","given":"Aaron","non-dropping-particle":"","parse-names":false,"suffix":""},{"dropping-particle":"","family":"Haut","given":"Kristen","non-dropping-particle":"","parse-names":false,"suffix":""},{"dropping-particle":"","family":"Csernansky","given":"John G.","non-dropping-particle":"","parse-names":false,"suffix":""},{"dropping-particle":"","family":"Barch","given":"Deanna M.","non-dropping-particle":"","parse-names":false,"suffix":""}],"container-title":"Biological Psychiatry","id":"ITEM-1","issue":"1","issued":{"date-parts":[["2005","7","1"]]},"page":"47-55","title":"The influence of encoding strategy on episodic memory and cortical activity in schizophrenia","type":"article-journal","volume":"58"},"uris":["http://www.mendeley.com/documents/?uuid=78e4f6b4-464c-4b7f-84f5-64c748d8fc72"]}],"mendeley":{"formattedCitation":"(Bonner-Jackson et al., 2005)","manualFormatting":"Bonner-Jackson et al., 2005","plainTextFormattedCitation":"(Bonner-Jackson et al., 2005)","previouslyFormattedCitation":"(Bonner-Jackson et al., 2005)"},"properties":{"noteIndex":0},"schema":"https://github.com/citation-style-language/schema/raw/master/csl-citation.json"}</w:instrText>
            </w:r>
            <w:r>
              <w:rPr>
                <w:sz w:val="20"/>
                <w:szCs w:val="20"/>
                <w:lang w:val="en-US"/>
              </w:rPr>
              <w:fldChar w:fldCharType="separate"/>
            </w:r>
            <w:r w:rsidRPr="006E56C3">
              <w:rPr>
                <w:noProof/>
                <w:sz w:val="20"/>
                <w:szCs w:val="20"/>
                <w:lang w:val="en-US"/>
              </w:rPr>
              <w:t>Bonner-Jackson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980571A" w14:textId="77777777" w:rsidR="00F36F79" w:rsidRDefault="00F36F79" w:rsidP="001F562D">
            <w:pPr>
              <w:spacing w:after="46" w:line="240" w:lineRule="auto"/>
              <w:rPr>
                <w:sz w:val="20"/>
                <w:szCs w:val="20"/>
                <w:lang w:val="en-US"/>
              </w:rPr>
            </w:pPr>
            <w:r>
              <w:rPr>
                <w:sz w:val="20"/>
                <w:szCs w:val="20"/>
                <w:lang w:val="en-US"/>
              </w:rPr>
              <w:t>Memory encoding task (Deep &gt; Shallow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B9A5DF4" w14:textId="77777777" w:rsidR="00F36F79" w:rsidRDefault="00F36F79" w:rsidP="001F562D">
            <w:pPr>
              <w:pStyle w:val="TableContents"/>
              <w:spacing w:after="46" w:line="240" w:lineRule="auto"/>
              <w:rPr>
                <w:sz w:val="20"/>
                <w:szCs w:val="20"/>
                <w:lang w:val="en-US"/>
              </w:rPr>
            </w:pPr>
            <w:r>
              <w:rPr>
                <w:sz w:val="20"/>
                <w:szCs w:val="20"/>
                <w:lang w:val="en-US"/>
              </w:rPr>
              <w:t>ViLM + VeLM</w:t>
            </w:r>
          </w:p>
        </w:tc>
      </w:tr>
      <w:tr w:rsidR="00F36F79" w:rsidRPr="00E0042D" w14:paraId="5952AF18" w14:textId="77777777" w:rsidTr="00D1572F">
        <w:trPr>
          <w:trHeight w:val="253"/>
        </w:trPr>
        <w:tc>
          <w:tcPr>
            <w:tcW w:w="2519" w:type="dxa"/>
            <w:tcBorders>
              <w:top w:val="single" w:sz="2" w:space="0" w:color="000001"/>
              <w:left w:val="single" w:sz="2" w:space="0" w:color="000001"/>
              <w:bottom w:val="single" w:sz="2" w:space="0" w:color="000001"/>
            </w:tcBorders>
            <w:shd w:val="clear" w:color="auto" w:fill="auto"/>
          </w:tcPr>
          <w:p w14:paraId="3B9E99E9"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16/j.schres.2010.10.018","ISSN":"09209964","abstract":"We aimed to identify and compare cerebral activations in schizophrenia patients and controls during a working memory (WM) task at the same performance level for both a verbal and a spatial task. Whereas the performances of the patients (n = 22) and controls (n = 15) were similar, cerebral activations were significantly increased in the patients, particularly in the thalamus/basal ganglia for the two tasks and in regions of the prefrontal cortex and the cerebellum for the spatial task only. Our results suggest that stronger activations of deep brain structures in patients may be the result from a compensating mechanism for WM difficulties. © 2010 Elsevier B.V.","author":[{"dropping-particle":"","family":"Bor","given":"Julie","non-dropping-particle":"","parse-names":false,"suffix":""},{"dropping-particle":"","family":"Brunelin","given":"Jérôme","non-dropping-particle":"","parse-names":false,"suffix":""},{"dropping-particle":"","family":"Sappey-Marinier","given":"Dominique","non-dropping-particle":"","parse-names":false,"suffix":""},{"dropping-particle":"","family":"Ibarrola","given":"Danielle","non-dropping-particle":"","parse-names":false,"suffix":""},{"dropping-particle":"","family":"d'Amato","given":"Thierry","non-dropping-particle":"","parse-names":false,"suffix":""},{"dropping-particle":"","family":"Suaud-Chagny","given":"Marie Françoise","non-dropping-particle":"","parse-names":false,"suffix":""},{"dropping-particle":"","family":"Saoud","given":"Mohamed","non-dropping-particle":"","parse-names":false,"suffix":""}],"container-title":"Schizophrenia Research","id":"ITEM-1","issue":"1","issued":{"date-parts":[["2011","1","1"]]},"note":"included","page":"49-53","publisher":"Elsevier B.V.","title":"Thalamus abnormalities during working memory in schizophrenia. An fMRI study","type":"article-journal","volume":"125"},"uris":["http://www.mendeley.com/documents/?uuid=2a7af3eb-05e0-3d7c-9114-443e0e5e32fc"]}],"mendeley":{"formattedCitation":"(Bor et al., 2011)","manualFormatting":"Bor et al., 2011","plainTextFormattedCitation":"(Bor et al., 2011)","previouslyFormattedCitation":"(Bor et al., 2011)"},"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Bor et al., 2011</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E8340E8" w14:textId="77777777" w:rsidR="00F36F79" w:rsidRPr="00E0042D" w:rsidRDefault="00F36F79" w:rsidP="001F562D">
            <w:pPr>
              <w:spacing w:after="46" w:line="240" w:lineRule="auto"/>
              <w:rPr>
                <w:sz w:val="20"/>
                <w:szCs w:val="20"/>
                <w:lang w:val="en-US"/>
              </w:rPr>
            </w:pPr>
            <w:r w:rsidRPr="00E0042D">
              <w:rPr>
                <w:sz w:val="20"/>
                <w:szCs w:val="20"/>
                <w:lang w:val="en-US"/>
              </w:rPr>
              <w:t>N-Back task</w:t>
            </w:r>
            <w:r>
              <w:rPr>
                <w:sz w:val="20"/>
                <w:szCs w:val="20"/>
                <w:lang w:val="en-US"/>
              </w:rPr>
              <w:t xml:space="preserve"> (Spatial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C5DE624"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A3152B2" w14:textId="77777777" w:rsidTr="00D1572F">
        <w:trPr>
          <w:trHeight w:val="71"/>
        </w:trPr>
        <w:tc>
          <w:tcPr>
            <w:tcW w:w="2519" w:type="dxa"/>
            <w:tcBorders>
              <w:top w:val="single" w:sz="2" w:space="0" w:color="000001"/>
              <w:left w:val="single" w:sz="2" w:space="0" w:color="000001"/>
              <w:bottom w:val="single" w:sz="2" w:space="0" w:color="000001"/>
            </w:tcBorders>
            <w:shd w:val="clear" w:color="auto" w:fill="auto"/>
          </w:tcPr>
          <w:p w14:paraId="54141884"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93/cercor/10.11.1078","ISSN":"1047-3211","PMID":"11053229","abstract":"Evidence implicates subtle neuronal pathology of the prefrontal cortex (PFC) in schizophrenia, but how this pathology is reflected in physiological neuroimaging experiments remains controversial. We investigated PFC function in schizophrenia using functional magnetic resonance imaging (fMRI) and a parametric version of the n-back working memory (WM) task. In a group of patients who performed relatively well on this task, there were three fundamental deviations from the 'healthy' pattern of PFC fMRI activation to varying WM difficulty. The first characteristic was a greater magnitude of PFC fMRI activation in the context of slightly impaired WM performance (i.e. physiological inefficiency). The second was that the significant correlations between behavioral WM performance and dorsal PFC fMRI activation were in opposite directions in the two groups. Third, the magnitude of the abnormal dorsal PFC fMRI response was predicted by an assay of N-acetylaspartate concentrations (NAA) in dorsal PFC, a measure of neuronal pathology obtained using proton magnetic resonance spectroscopy. Patients had significantly lower dorsal PFC NAA than controls and dorsal PFC NAA inversely predicted the fMRI response in dorsal PFC (areas 9, 46) to varying WM difficulty - supporting the assumption that abnormal PFC responses arose from abnormal PFC neurons. These data suggest that under certain conditions the physiological ramifications of dorsal PFC neuronal pathology in schizophrenia includes exaggerated and inefficient cortical activity, especially of dorsal PFC.","author":[{"dropping-particle":"","family":"Callicott","given":"J. H.","non-dropping-particle":"","parse-names":false,"suffix":""},{"dropping-particle":"","family":"Bertolino","given":"Alessandro","non-dropping-particle":"","parse-names":false,"suffix":""},{"dropping-particle":"","family":"Mattay","given":"Venkata S.","non-dropping-particle":"","parse-names":false,"suffix":""},{"dropping-particle":"","family":"Langheim","given":"Frederick J. P.","non-dropping-particle":"","parse-names":false,"suffix":""},{"dropping-particle":"","family":"Duyn","given":"Jeffrey","non-dropping-particle":"","parse-names":false,"suffix":""},{"dropping-particle":"","family":"Coppola","given":"Richard","non-dropping-particle":"","parse-names":false,"suffix":""},{"dropping-particle":"","family":"Goldberg","given":"Terry E.","non-dropping-particle":"","parse-names":false,"suffix":""},{"dropping-particle":"","family":"Weinberger","given":"Daniel R.","non-dropping-particle":"","parse-names":false,"suffix":""}],"container-title":"Cerebral Cortex","id":"ITEM-1","issue":"11","issued":{"date-parts":[["2000"]]},"page":"1078-1092","title":"Physiological Dysfunction of the Dorsolateral Prefrontal Cortex in Schizophrenia Revisited","type":"article-journal","volume":"10"},"uris":["http://www.mendeley.com/documents/?uuid=76918a28-f44b-4e56-8563-aafa3e7afa77"]}],"mendeley":{"formattedCitation":"(Callicott et al., 2000)","manualFormatting":"Callicott et al., 2000","plainTextFormattedCitation":"(Callicott et al., 2000)","previouslyFormattedCitation":"(Callicott et al., 2000)"},"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allicott et al., 2000</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1FD4FE7" w14:textId="77777777" w:rsidR="00F36F79" w:rsidRPr="00E0042D" w:rsidRDefault="00F36F79" w:rsidP="001F562D">
            <w:pPr>
              <w:spacing w:after="46" w:line="240" w:lineRule="auto"/>
              <w:rPr>
                <w:sz w:val="20"/>
                <w:szCs w:val="20"/>
                <w:lang w:val="en-US"/>
              </w:rPr>
            </w:pPr>
            <w:r w:rsidRPr="00E0042D">
              <w:rPr>
                <w:sz w:val="20"/>
                <w:szCs w:val="20"/>
                <w:lang w:val="en-US"/>
              </w:rPr>
              <w:t>N-Back task</w:t>
            </w:r>
            <w:r>
              <w:rPr>
                <w:sz w:val="20"/>
                <w:szCs w:val="20"/>
                <w:lang w:val="en-US"/>
              </w:rPr>
              <w:t xml:space="preserve"> (Linear 0 – 1 – 2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DEF237E"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A49A8AE" w14:textId="77777777" w:rsidTr="00D1572F">
        <w:trPr>
          <w:trHeight w:val="73"/>
        </w:trPr>
        <w:tc>
          <w:tcPr>
            <w:tcW w:w="2519" w:type="dxa"/>
            <w:tcBorders>
              <w:top w:val="single" w:sz="2" w:space="0" w:color="000001"/>
              <w:left w:val="single" w:sz="2" w:space="0" w:color="000001"/>
              <w:bottom w:val="single" w:sz="2" w:space="0" w:color="000001"/>
            </w:tcBorders>
            <w:shd w:val="clear" w:color="auto" w:fill="auto"/>
          </w:tcPr>
          <w:p w14:paraId="413E39CD"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1.01.015","ISSN":"0165-1781 (Print)","PMID":"21376542","abstract":"Three risk variants (rs1538979, rs821577, and rs821633) in the  Disrupted-in-Schizophrenia-1 (DISC1) gene have previously been associated with both schizophrenia and bipolar disorder in a recent collaborative analysis of European cohorts. In this study we examined the effects of these risk variants on brain activation during functional magnetic resonance imaging (fMRI) of the Hayling Sentence Completion Task (HSCT) in healthy volunteers (n=33), patients with schizophrenia (n=20) and patients with bipolar disorder (n=36). In the healthy controls the risk associated allele carriers of SNPs rs1538979 and rs821633 demonstrated decreased activation of the cuneus. Moreover, there was an effect of SNP rs1538979 in the pre/postcentral gyrus with decreased activation in healthy controls and increased activation in patients with schizophrenia. In the bipolar group there was decreased activation in the risk carriers of SNP rs821633 in the inferior parietal lobule and left cingulate cortex. Clusters in the precentral gyrus, left middle temporal gyrus and left cerebellum were found to be significant on examining the group × genotype interactions. These findings may provide a better understanding of the neural effects of DISC1 variants and on the pathophysiology of schizophrenia and bipolar disorder.","author":[{"dropping-particle":"","family":"Chakirova","given":"Goultchira","non-dropping-particle":"","parse-names":false,"suffix":""},{"dropping-particle":"","family":"Whalley","given":"Heather C.","non-dropping-particle":"","parse-names":false,"suffix":""},{"dropping-particle":"","family":"Thomson","given":"Pippa A.","non-dropping-particle":"","parse-names":false,"suffix":""},{"dropping-particle":"","family":"Hennah","given":"William","non-dropping-particle":"","parse-names":false,"suffix":""},{"dropping-particle":"","family":"Moorhead","given":"Thomas W.J. J","non-dropping-particle":"","parse-names":false,"suffix":""},{"dropping-particle":"","family":"Welch","given":"Killian A.","non-dropping-particle":"","parse-names":false,"suffix":""},{"dropping-particle":"","family":"Giles","given":"Stephen","non-dropping-particle":"","parse-names":false,"suffix":""},{"dropping-particle":"","family":"Hall","given":"Jeremy","non-dropping-particle":"","parse-names":false,"suffix":""},{"dropping-particle":"","family":"Johnstone","given":"Eve C.","non-dropping-particle":"","parse-names":false,"suffix":""},{"dropping-particle":"","family":"Lawrie","given":"Stephen M.","non-dropping-particle":"","parse-names":false,"suffix":""},{"dropping-particle":"","family":"Porteous","given":"David J.","non-dropping-particle":"","parse-names":false,"suffix":""},{"dropping-particle":"","family":"Brown","given":"Verity J.","non-dropping-particle":"","parse-names":false,"suffix":""},{"dropping-particle":"","family":"McIntosh","given":"Andrew M.","non-dropping-particle":"","parse-names":false,"suffix":""}],"container-title":"Psychiatry research","id":"ITEM-1","issue":"1","issued":{"date-parts":[["2011","4","30"]]},"language":"eng","page":"20-28","publisher-place":"Ireland","title":"The effects of DISC1 risk variants on brain activation in controls, patients with  bipolar disorder and patients with schizophrenia.","type":"article-journal","volume":"192"},"uris":["http://www.mendeley.com/documents/?uuid=bf1adba5-6ff0-4c91-a3c6-578e14234cf6"]}],"mendeley":{"formattedCitation":"(Chakirova et al., 2011)","manualFormatting":"Chakirova et al., 2011","plainTextFormattedCitation":"(Chakirova et al., 2011)","previouslyFormattedCitation":"(Chakirova et al., 2011)"},"properties":{"noteIndex":0},"schema":"https://github.com/citation-style-language/schema/raw/master/csl-citation.json"}</w:instrText>
            </w:r>
            <w:r>
              <w:rPr>
                <w:sz w:val="20"/>
                <w:szCs w:val="20"/>
                <w:lang w:val="en-US"/>
              </w:rPr>
              <w:fldChar w:fldCharType="separate"/>
            </w:r>
            <w:r w:rsidRPr="004818D8">
              <w:rPr>
                <w:noProof/>
                <w:sz w:val="20"/>
                <w:szCs w:val="20"/>
                <w:lang w:val="en-US"/>
              </w:rPr>
              <w:t>Chakirova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B3C3DB9" w14:textId="77777777" w:rsidR="00F36F79" w:rsidRPr="00E0042D" w:rsidRDefault="00F36F79" w:rsidP="001F562D">
            <w:pPr>
              <w:spacing w:after="46" w:line="240" w:lineRule="auto"/>
              <w:rPr>
                <w:sz w:val="20"/>
                <w:szCs w:val="20"/>
                <w:lang w:val="en-US"/>
              </w:rPr>
            </w:pPr>
            <w:r>
              <w:rPr>
                <w:sz w:val="20"/>
                <w:szCs w:val="20"/>
                <w:lang w:val="en-US"/>
              </w:rPr>
              <w:t>Hayling Sentence Completion task (Sentence completion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118AA4A"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00D6EB4B" w14:textId="77777777" w:rsidTr="00D1572F">
        <w:trPr>
          <w:trHeight w:val="73"/>
        </w:trPr>
        <w:tc>
          <w:tcPr>
            <w:tcW w:w="2519" w:type="dxa"/>
            <w:tcBorders>
              <w:top w:val="single" w:sz="2" w:space="0" w:color="000001"/>
              <w:left w:val="single" w:sz="2" w:space="0" w:color="000001"/>
              <w:bottom w:val="single" w:sz="2" w:space="0" w:color="000001"/>
            </w:tcBorders>
            <w:shd w:val="clear" w:color="auto" w:fill="auto"/>
          </w:tcPr>
          <w:p w14:paraId="06D90636"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37/neu0000225","ISBN":"1931-1559(Electronic);0894-4105(Print)","ISSN":"19311559","PMID":"26237628","abstract":"OBJECTIVE: Prospective memory (PM) refers to the ability to remember to carry out intended actions after a delay. PM impairments are common in schizophrenia patients and are thought to be related to their prefrontal cortex dysfunction; however, this has not yet been examined directly in the research literature. The current study aimed to examine abnormalities in brain activation during PM task performance in schizophrenia patients.\\n\\nMETHOD: Twenty-two schizophrenia patients and 25 matched healthy controls were scanned in a 3-T MRI machine while performing a PM task.\\n\\nRESULTS: The results showed that compared to the healthy controls, schizophrenia patients performed significantly worse on the PM task. Furthermore, they exhibited decreased brain activation in frontal cortex including the right superior frontal gyri (Brodmann area 10), and other related brain areas like the anterior cingulate gyrus, parietal and temporal cortex, including precuneus, and some subcortext, including parahippocampal gyrus and putamen.\\n\\nCONCLUSIONS: These findings confirm the involvement and importance of the prefrontal cortex in PM and show evidence of hypofrontality in schizophrenia patients while performing a PM task. (PsycINFO Database Record","author":[{"dropping-particle":"","family":"Chen","given":"Xing Jie","non-dropping-particle":"","parse-names":false,"suffix":""},{"dropping-particle":"","family":"Wang","given":"Ya","non-dropping-particle":"","parse-names":false,"suffix":""},{"dropping-particle":"","family":"Wang","given":"Yi","non-dropping-particle":"","parse-names":false,"suffix":""},{"dropping-particle":"","family":"Yang","given":"Tian Xiao","non-dropping-particle":"","parse-names":false,"suffix":""},{"dropping-particle":"","family":"Zou","given":"Lai Quan","non-dropping-particle":"","parse-names":false,"suffix":""},{"dropping-particle":"","family":"Huang","given":"Jia","non-dropping-particle":"","parse-names":false,"suffix":""},{"dropping-particle":"","family":"Li","given":"Feng Hua","non-dropping-particle":"","parse-names":false,"suffix":""},{"dropping-particle":"","family":"Chen","given":"An Tao","non-dropping-particle":"","parse-names":false,"suffix":""},{"dropping-particle":"","family":"Wang","given":"Wei Hong","non-dropping-particle":"","parse-names":false,"suffix":""},{"dropping-particle":"","family":"Zheng","given":"Han Feng","non-dropping-particle":"","parse-names":false,"suffix":""},{"dropping-particle":"","family":"Cheung","given":"Eric F.C.","non-dropping-particle":"","parse-names":false,"suffix":""},{"dropping-particle":"","family":"Shum","given":"David H.K.","non-dropping-particle":"","parse-names":false,"suffix":""},{"dropping-particle":"","family":"Chan","given":"Raymond C.K.","non-dropping-particle":"","parse-names":false,"suffix":""}],"container-title":"Neuropsychology","id":"ITEM-1","issued":{"date-parts":[["2016"]]},"title":"Neural correlates of prospective memory impairments in schizophrenia","type":"article-journal"},"uris":["http://www.mendeley.com/documents/?uuid=1a1e4f22-68d4-39a2-bc89-d8afb757e05b"]}],"mendeley":{"formattedCitation":"(Chen et al., 2016)","manualFormatting":"Chen et al., 2016","plainTextFormattedCitation":"(Chen et al., 2016)","previouslyFormattedCitation":"(Chen et al., 2016)"},"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hen et al., 2016</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ED007C7" w14:textId="77777777" w:rsidR="00F36F79" w:rsidRPr="00E0042D" w:rsidRDefault="00F36F79" w:rsidP="001F562D">
            <w:pPr>
              <w:spacing w:after="46" w:line="240" w:lineRule="auto"/>
              <w:rPr>
                <w:sz w:val="20"/>
                <w:szCs w:val="20"/>
                <w:lang w:val="en-US"/>
              </w:rPr>
            </w:pPr>
            <w:r w:rsidRPr="00E0042D">
              <w:rPr>
                <w:sz w:val="20"/>
                <w:szCs w:val="20"/>
                <w:lang w:val="en-US"/>
              </w:rPr>
              <w:t>Prospective memory</w:t>
            </w:r>
            <w:r>
              <w:rPr>
                <w:sz w:val="20"/>
                <w:szCs w:val="20"/>
                <w:lang w:val="en-US"/>
              </w:rPr>
              <w:t xml:space="preserve"> (PM &gt; Ongo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DC7460C"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1F98C614" w14:textId="77777777" w:rsidTr="00D1572F">
        <w:trPr>
          <w:trHeight w:val="73"/>
        </w:trPr>
        <w:tc>
          <w:tcPr>
            <w:tcW w:w="2519" w:type="dxa"/>
            <w:tcBorders>
              <w:top w:val="single" w:sz="2" w:space="0" w:color="000001"/>
              <w:left w:val="single" w:sz="2" w:space="0" w:color="000001"/>
              <w:bottom w:val="single" w:sz="2" w:space="0" w:color="000001"/>
            </w:tcBorders>
            <w:shd w:val="clear" w:color="auto" w:fill="auto"/>
          </w:tcPr>
          <w:p w14:paraId="500D40CF" w14:textId="6EE3C643" w:rsidR="00F36F79" w:rsidRPr="00E0042D"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4306/pi.2008.5.1.52","ISSN":"17383684","abstract":"Objective: The results for finding the deficit in the anterior cingulate (ACC) in schizophrenic patients (SZ) have been inconsistent according to the studies that used different Stroop tasks, which is unlike the deficit in the dorsolateral prefrontal cortex (DLPFC). In order to explore for the core region that's responsible for the selective attention deficit in SZ, we examined the results of a functional neuroimaging study, which involved the performance of the Stroop task using high or low prefrontal cortex related loads in SZ. Methods: Ten schizophrenic patients and healthy controls (HC) received functional magnetic resonance imaging (fMRI) during a Short/Long-term latency Stroop task. The changes in the neural activity were determined in well-known Stroop related regions of interest (ROIs) that consisted of the DLPFC, ACC, the parietal lobule and in the whole brain regions for both the main and interaction effects of latency, and the results of the short-term and long-term latency Stroop conditions were compared. Results: The response times for both the congruency and latency effects were more prolonged in the schizophrenics than in the HC. For the congruency effect, the schizophrenics showed significantly less activation in the same site of the left DLPFC in both the short-term and long-term latency conditions, as compared with the HC. For the latency effect, the regions of the left-side language network were over- or under-activated in the schizophrenics, as compared with the HC. Any interaction effect was not found for both the behavioral and fMRI results. Conclusion: Our results indicate that the deficit in the left DLPFC is the core impairment of attentional processing in schizophrenics, regardless of other possible interactions such as the latency effect. Copyright © 2008 Official Journal of Korean Neuropsychiatric Association.","author":[{"dropping-particle":"","family":"Choi","given":"Jee Wook","non-dropping-particle":"","parse-names":false,"suffix":""},{"dropping-particle":"","family":"Jeong","given":"Bum Seok","non-dropping-particle":"","parse-names":false,"suffix":""},{"dropping-particle":"","family":"Kim","given":"Ji-Woong","non-dropping-particle":"","parse-names":false,"suffix":""}],"container-title":"Psychiatry Investigation","id":"ITEM-1","issue":"1","issued":{"date-parts":[["2008"]]},"page":"52-59","publisher":"Korean Neuropsychiatric Association","title":"Dysfunction of the left dorsolateral prefrontal cortex is primarily responsible for impaired attentional processing in schizophrenia","type":"article-journal","volume":"5"},"uris":["http://www.mendeley.com/documents/?uuid=8f7ce89d-ec70-3d7f-8dd8-3e6cefb4f39b"]}],"mendeley":{"formattedCitation":"(J. W. Choi et al., 2008)","manualFormatting":"Choi et al., 2008","plainTextFormattedCitation":"(J. W. Choi et al., 2008)","previouslyFormattedCitation":"(J. W. Choi et al., 2008)"},"properties":{"noteIndex":0},"schema":"https://github.com/citation-style-language/schema/raw/master/csl-citation.json"}</w:instrText>
            </w:r>
            <w:r>
              <w:rPr>
                <w:sz w:val="20"/>
                <w:szCs w:val="20"/>
                <w:lang w:val="en-US"/>
              </w:rPr>
              <w:fldChar w:fldCharType="separate"/>
            </w:r>
            <w:r w:rsidRPr="00A02E08">
              <w:rPr>
                <w:noProof/>
                <w:sz w:val="20"/>
                <w:szCs w:val="20"/>
                <w:lang w:val="en-US"/>
              </w:rPr>
              <w:t>Choi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77C379E" w14:textId="77777777" w:rsidR="00F36F79" w:rsidRPr="00E0042D" w:rsidRDefault="00F36F79" w:rsidP="001F562D">
            <w:pPr>
              <w:spacing w:after="46" w:line="240" w:lineRule="auto"/>
              <w:rPr>
                <w:sz w:val="20"/>
                <w:szCs w:val="20"/>
                <w:lang w:val="en-US"/>
              </w:rPr>
            </w:pPr>
            <w:r>
              <w:rPr>
                <w:sz w:val="20"/>
                <w:szCs w:val="20"/>
                <w:lang w:val="en-US"/>
              </w:rPr>
              <w:t>Latency Stroop tas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36E7559" w14:textId="77777777" w:rsidR="00F36F79"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70105F91" w14:textId="77777777" w:rsidTr="00D1572F">
        <w:trPr>
          <w:trHeight w:val="268"/>
        </w:trPr>
        <w:tc>
          <w:tcPr>
            <w:tcW w:w="2519" w:type="dxa"/>
            <w:tcBorders>
              <w:top w:val="single" w:sz="2" w:space="0" w:color="000001"/>
              <w:left w:val="single" w:sz="2" w:space="0" w:color="000001"/>
              <w:bottom w:val="single" w:sz="2" w:space="0" w:color="000001"/>
            </w:tcBorders>
            <w:shd w:val="clear" w:color="auto" w:fill="auto"/>
          </w:tcPr>
          <w:p w14:paraId="42F3B293" w14:textId="0E355AAF"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sidR="00D92B10">
              <w:rPr>
                <w:sz w:val="20"/>
                <w:szCs w:val="20"/>
                <w:lang w:val="en-US"/>
              </w:rPr>
              <w:instrText>ADDIN CSL_CITATION {"citationItems":[{"id":"ITEM-1","itemData":{"DOI":"10.1093/schbul/sbr038","ISSN":"05867614","abstract":"Spatial working memory (WM) processing has 3 distinct phases: encoding, maintenance, and retrieval and its dysfunction is a core feature in schizophrenia. We examined phase-specific brain activations associated with spatial WM in first-degree relatives of schizophrenia (genetic high risk, GHR), ultra-high risk (UHR) subjects, patients with schizophrenia, and healthy controls. We used an event-related functional magnetic resonance imaging in 17 GHR subjects, 21 UHR subjects, 15 clinically stable patients with schizophrenia and 16 healthy controls, while subjects were performing a spatial delayed-response task. During the encoding phase, the GHR group showed increased activation in the fronto-parietal regions, whereas the UHR and schizophrenia groups showed significantly less activation in these regions than did the healthy control group. Especially, frontal activation was strongest in GHR subjects, followed by healthy controls, and occurred to a lesser degree in the UHR group, with the least activation occurring in the schizophrenia group. During the maintenance phase, the thalamus showed a differential activation, similar to frontal activation pattern during the encoding phase. During the retrieval phase, no prominent differential activations were found. Increased activations were observed in the superior temporal gyrus during the encoding and maintenance phases in the GHR, UHR, and schizophrenia groups relative to healthy controls. Our findings suggest that functional deficits associated with spatial WM processing emerge in the UHR before the onset of schizophrenia and compensatory neural processes exist in the GHR with genetic liability to schizophrenia. © The Author 2011.","author":[{"dropping-particle":"","family":"Choi","given":"Jung Seok","non-dropping-particle":"","parse-names":false,"suffix":""},{"dropping-particle":"","family":"Park","given":"Ji Young","non-dropping-particle":"","parse-names":false,"suffix":""},{"dropping-particle":"","family":"Jung","given":"Myung Hun","non-dropping-particle":"","parse-names":false,"suffix":""},{"dropping-particle":"","family":"Jang","given":"Joon Hwan","non-dropping-particle":"","parse-names":false,"suffix":""},{"dropping-particle":"","family":"Kang","given":"Do Hyung","non-dropping-particle":"","parse-names":false,"suffix":""},{"dropping-particle":"","family":"Jung","given":"Wi Hoon","non-dropping-particle":"","parse-names":false,"suffix":""},{"dropping-particle":"","family":"Han","given":"Ji Yeon","non-dropping-particle":"","parse-names":false,"suffix":""},{"dropping-particle":"","family":"Choi","given":"Chi Hoon","non-dropping-particle":"","parse-names":false,"suffix":""},{"dropping-particle":"","family":"Hong","given":"Kyung Sue","non-dropping-particle":"","parse-names":false,"suffix":""},{"dropping-particle":"","family":"Kwon","given":"Jun Soo","non-dropping-particle":"","parse-names":false,"suffix":""}],"container-title":"Schizophrenia Bulletin","id":"ITEM-1","issue":"6","issued":{"date-parts":[["2012"]]},"page":"1189-1199","title":"Phase-specific brain change of spatial working memory processing in genetic and ultra-high risk groups of schizophrenia","type":"article-journal","volume":"38"},"uris":["http://www.mendeley.com/documents/?uuid=86c07791-cd4f-4c7c-bf73-6aa33cdcf550"]}],"mendeley":{"formattedCitation":"(J. S. Choi et al., 2012)","manualFormatting":"Choi et al., 2012","plainTextFormattedCitation":"(J. S. Choi et al., 2012)","previouslyFormattedCitation":"(J. S. Choi et al., 2012)"},"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hoi et al., 2012</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A168BEB" w14:textId="77777777" w:rsidR="00F36F79" w:rsidRPr="00E0042D" w:rsidRDefault="00F36F79" w:rsidP="001F562D">
            <w:pPr>
              <w:spacing w:after="46" w:line="240" w:lineRule="auto"/>
              <w:rPr>
                <w:sz w:val="20"/>
                <w:szCs w:val="20"/>
                <w:lang w:val="en-US"/>
              </w:rPr>
            </w:pPr>
            <w:r w:rsidRPr="00E0042D">
              <w:rPr>
                <w:sz w:val="20"/>
                <w:szCs w:val="20"/>
                <w:lang w:val="en-US"/>
              </w:rPr>
              <w:t>Spatial WM task</w:t>
            </w:r>
            <w:r>
              <w:rPr>
                <w:sz w:val="20"/>
                <w:szCs w:val="20"/>
                <w:lang w:val="en-US"/>
              </w:rPr>
              <w:t xml:space="preserve">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E027A07"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7C5899" w14:paraId="10F8CCFD" w14:textId="77777777" w:rsidTr="00D1572F">
        <w:trPr>
          <w:trHeight w:val="178"/>
        </w:trPr>
        <w:tc>
          <w:tcPr>
            <w:tcW w:w="2519" w:type="dxa"/>
            <w:tcBorders>
              <w:top w:val="single" w:sz="2" w:space="0" w:color="000001"/>
              <w:left w:val="single" w:sz="2" w:space="0" w:color="000001"/>
              <w:bottom w:val="single" w:sz="2" w:space="0" w:color="000001"/>
            </w:tcBorders>
            <w:shd w:val="clear" w:color="auto" w:fill="auto"/>
          </w:tcPr>
          <w:p w14:paraId="3F2F35C9"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07/s00429-013-0652-1","ISSN":"18632661","abstract":"Schizophrenia is characterized by marked deficits in executive and psychomotor functions, as demonstrated for goal-directed actions in the antisaccade task. Recent studies, however, suggest that this deficit represents only one manifestation of a general deficit in stimulus–response integration and volitional initiation of motor responses. We here used functional magnetic resonance imaging to investigate brain activation patterns during a manual stimulus–response compatibility task in 18 schizophrenic patients and 18 controls. We found that across groups incongruent vs. congruent responses recruited a bilateral network consisting of dorsal fronto-parietal circuits as well as bilateral anterior insula, dorsolateral prefrontal cortex (DLPFC) and the presupplementary motor area (preSMA). When testing for the main-effect across all conditions, patients showed significantly lower activation of the right DLPFC and, in turn, increased activation in a left hemispheric network including parietal and premotor areas as well as the preSMA. For incongruent responses patients showed significantly increased activation in a similar left hemispheric network, as well as additional activation in parietal and premotor regions in the right hemisphere. The present study reveals that hypoactivity in the right DLPFC in schizophrenic patients is accompanied by hyperactivity in several fronto-parietal regions associated with task execution. Impaired top-down control due to a dysfunctional DLPFC might thus be partly compensated by an up-regulation of task-relevant regions in schizophrenic patients.","author":[{"dropping-particle":"","family":"Cieslik","given":"Edna C.","non-dropping-particle":"","parse-names":false,"suffix":""},{"dropping-particle":"","family":"Müller","given":"Veronika I.","non-dropping-particle":"","parse-names":false,"suffix":""},{"dropping-particle":"","family":"Kellermann","given":"Tanja S.","non-dropping-particle":"","parse-names":false,"suffix":""},{"dropping-particle":"","family":"Grefkes","given":"Christian","non-dropping-particle":"","parse-names":false,"suffix":""},{"dropping-particle":"","family":"Halfter","given":"Sarah","non-dropping-particle":"","parse-names":false,"suffix":""},{"dropping-particle":"","family":"Eickhoff","given":"Simon B.","non-dropping-particle":"","parse-names":false,"suffix":""}],"container-title":"Brain Structure and Function","id":"ITEM-1","issue":"1","issued":{"date-parts":[["2013","10","18"]]},"page":"249-261","publisher":"Springer Verlag","title":"Shifted neuronal balance during stimulus–response integration in schizophrenia: an fMRI study","type":"article-journal","volume":"220"},"uris":["http://www.mendeley.com/documents/?uuid=cc0f18ed-d27b-307b-b18d-8be43b779448"]}],"mendeley":{"formattedCitation":"(Cieslik et al., 2013)","manualFormatting":"Cieslik et al., 2013","plainTextFormattedCitation":"(Cieslik et al., 2013)","previouslyFormattedCitation":"(Cieslik et al., 2013)"},"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ieslik et al., 2013</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12F4075" w14:textId="77777777" w:rsidR="00F36F79" w:rsidRPr="00E0042D" w:rsidRDefault="00F36F79" w:rsidP="001F562D">
            <w:pPr>
              <w:spacing w:after="46" w:line="240" w:lineRule="auto"/>
              <w:rPr>
                <w:sz w:val="20"/>
                <w:szCs w:val="20"/>
                <w:lang w:val="en-US"/>
              </w:rPr>
            </w:pPr>
            <w:r w:rsidRPr="00E0042D">
              <w:rPr>
                <w:sz w:val="20"/>
                <w:szCs w:val="20"/>
                <w:lang w:val="en-US"/>
              </w:rPr>
              <w:t>Stimulus-response integration</w:t>
            </w:r>
            <w:r>
              <w:rPr>
                <w:sz w:val="20"/>
                <w:szCs w:val="20"/>
                <w:lang w:val="en-US"/>
              </w:rPr>
              <w:t xml:space="preserve"> (In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CC87336"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66E07C52" w14:textId="77777777" w:rsidTr="00D1572F">
        <w:trPr>
          <w:trHeight w:val="227"/>
        </w:trPr>
        <w:tc>
          <w:tcPr>
            <w:tcW w:w="2519" w:type="dxa"/>
            <w:tcBorders>
              <w:top w:val="single" w:sz="2" w:space="0" w:color="000001"/>
              <w:left w:val="single" w:sz="2" w:space="0" w:color="000001"/>
              <w:bottom w:val="single" w:sz="2" w:space="0" w:color="000001"/>
            </w:tcBorders>
            <w:shd w:val="clear" w:color="auto" w:fill="auto"/>
          </w:tcPr>
          <w:p w14:paraId="33DCCEBE"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pbr.2014.09.002","ISSN":"22128581","abstract":"Converging evidence from epidemiological, clinical and neuropsychological research suggests a link between cannabis use and increased risk of psychosis. Long-term cannabis use has also been related to deficit-like \"negative\" symptoms and cognitive impairment that resemble some of the clinical and cognitive features of schizophrenia. The current functional brain imaging study investigated the impact of a history of heavy cannabis use on impaired executive function in first-episode schizophrenia patients. Whilst performing the Tower of London task in a magnetic resonance imaging scanner, event-related blood oxygenation level-dependent (BOLD) brain activation was compared between four age and gender-matched groups: 12 first-episode schizophrenia patients; 17 long-term cannabis users; seven cannabis using first-episode schizophrenia patients; and 17 healthy control subjects. BOLD activation was assessed as a function of increasing task difficulty within and between groups as well as the main effects of cannabis use and the diagnosis of schizophrenia. Cannabis users and non-drug using first-episode schizophrenia patients exhibited equivalently reduced dorsolateral prefrontal activation in response to task difficulty. A trend towards additional prefrontal and left superior parietal cortical activation deficits was observed in cannabis-using first-episode schizophrenia patients while a history of cannabis use accounted for increased activation in the visual cortex. Cannabis users and schizophrenia patients fail to adequately activate the dorsolateral prefrontal cortex, thus pointing to a common working memory impairment which is particularly evident in cannabis-using first-episode schizophrenia patients. A history of heavy cannabis use, on the other hand, accounted for increased primary visual processing, suggesting compensatory imagery processing of the task.","author":[{"dropping-particle":"","family":"Cohen","given":"Martin","non-dropping-particle":"","parse-names":false,"suffix":""},{"dropping-particle":"","family":"Johnston","given":"Patrick","non-dropping-particle":"","parse-names":false,"suffix":""},{"dropping-particle":"","family":"Ehlkes","given":"Tim","non-dropping-particle":"","parse-names":false,"suffix":""},{"dropping-particle":"","family":"Fulham","given":"Ross","non-dropping-particle":"","parse-names":false,"suffix":""},{"dropping-particle":"","family":"Ward","given":"Philip","non-dropping-particle":"","parse-names":false,"suffix":""},{"dropping-particle":"","family":"Thienel","given":"Renate","non-dropping-particle":"","parse-names":false,"suffix":""},{"dropping-particle":"","family":"Rasser","given":"Paul","non-dropping-particle":"","parse-names":false,"suffix":""},{"dropping-particle":"","family":"Carr","given":"Vaughan","non-dropping-particle":"","parse-names":false,"suffix":""},{"dropping-particle":"","family":"Baker","given":"Amanda","non-dropping-particle":"","parse-names":false,"suffix":""},{"dropping-particle":"","family":"Schall","given":"Ulrich","non-dropping-particle":"","parse-names":false,"suffix":""}],"container-title":"Neurology Psychiatry and Brain Research","id":"ITEM-1","issue":"1","issued":{"date-parts":[["2015","3","1"]]},"page":"51-63","publisher":"Elsevier B.V.","title":"Functional magnetic resonance brain imaging of executive cognitive performance in young first-episode schizophrenia patients and age-matched long-term cannabis users","type":"article-journal","volume":"21"},"uris":["http://www.mendeley.com/documents/?uuid=a4a7c694-fc39-322a-829e-74171490560c"]}],"mendeley":{"formattedCitation":"(Cohen et al., 2015)","manualFormatting":"Cohen et al., 2015","plainTextFormattedCitation":"(Cohen et al., 2015)","previouslyFormattedCitation":"(Cohen et al., 2015)"},"properties":{"noteIndex":0},"schema":"https://github.com/citation-style-language/schema/raw/master/csl-citation.json"}</w:instrText>
            </w:r>
            <w:r>
              <w:rPr>
                <w:sz w:val="20"/>
                <w:szCs w:val="20"/>
                <w:lang w:val="en-US"/>
              </w:rPr>
              <w:fldChar w:fldCharType="separate"/>
            </w:r>
            <w:r w:rsidRPr="0008540A">
              <w:rPr>
                <w:noProof/>
                <w:sz w:val="20"/>
                <w:szCs w:val="20"/>
                <w:lang w:val="en-US"/>
              </w:rPr>
              <w:t>Cohen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8F417C8" w14:textId="77777777" w:rsidR="00F36F79" w:rsidRPr="00E0042D" w:rsidRDefault="00F36F79" w:rsidP="001F562D">
            <w:pPr>
              <w:spacing w:after="46" w:line="240" w:lineRule="auto"/>
              <w:rPr>
                <w:sz w:val="20"/>
                <w:szCs w:val="20"/>
                <w:lang w:val="en-US"/>
              </w:rPr>
            </w:pPr>
            <w:r>
              <w:rPr>
                <w:sz w:val="20"/>
                <w:szCs w:val="20"/>
                <w:lang w:val="en-US"/>
              </w:rPr>
              <w:t>Tower of London task (Linear increase of task difficulty)</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7411572" w14:textId="77777777" w:rsidR="00F36F79"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5534729C" w14:textId="77777777" w:rsidTr="00D1572F">
        <w:trPr>
          <w:trHeight w:val="227"/>
        </w:trPr>
        <w:tc>
          <w:tcPr>
            <w:tcW w:w="2519" w:type="dxa"/>
            <w:tcBorders>
              <w:top w:val="single" w:sz="2" w:space="0" w:color="000001"/>
              <w:left w:val="single" w:sz="2" w:space="0" w:color="000001"/>
              <w:bottom w:val="single" w:sz="2" w:space="0" w:color="000001"/>
            </w:tcBorders>
            <w:shd w:val="clear" w:color="auto" w:fill="auto"/>
          </w:tcPr>
          <w:p w14:paraId="4D0E41AF"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16/j.pscychresns.2014.10.012","ISSN":"09254927","author":[{"dropping-particle":"","family":"Collier","given":"Azurii K.","non-dropping-particle":"","parse-names":false,"suffix":""},{"dropping-particle":"","family":"Wolf","given":"Daniel H.","non-dropping-particle":"","parse-names":false,"suffix":""},{"dropping-particle":"","family":"Valdez","given":"Jeffrey N.","non-dropping-particle":"","parse-names":false,"suffix":""},{"dropping-particle":"","family":"Gur","given":"Raquel E.","non-dropping-particle":"","parse-names":false,"suffix":""},{"dropping-particle":"","family":"Gur","given":"Ruben C.","non-dropping-particle":"","parse-names":false,"suffix":""}],"container-title":"Psychiatry Research: Neuroimaging","id":"ITEM-1","issued":{"date-parts":[["2014"]]},"note":"included","title":"Subsequent memory effects in schizophrenia","type":"article-journal"},"uris":["http://www.mendeley.com/documents/?uuid=fc7c34cf-dec1-3053-a78f-144895250b8e"]}],"mendeley":{"formattedCitation":"(Collier et al., 2014)","manualFormatting":"Collier et al., 2014","plainTextFormattedCitation":"(Collier et al., 2014)","previouslyFormattedCitation":"(Collier et al., 2014)"},"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Collier et al., 2014</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6FAC5FE" w14:textId="77777777" w:rsidR="00F36F79" w:rsidRPr="00E0042D" w:rsidRDefault="00F36F79" w:rsidP="001F562D">
            <w:pPr>
              <w:spacing w:after="46" w:line="240" w:lineRule="auto"/>
              <w:rPr>
                <w:sz w:val="20"/>
                <w:szCs w:val="20"/>
                <w:lang w:val="en-US"/>
              </w:rPr>
            </w:pPr>
            <w:r w:rsidRPr="00E0042D">
              <w:rPr>
                <w:sz w:val="20"/>
                <w:szCs w:val="20"/>
                <w:lang w:val="en-US"/>
              </w:rPr>
              <w:t>Recognition memory task</w:t>
            </w:r>
            <w:r>
              <w:rPr>
                <w:sz w:val="20"/>
                <w:szCs w:val="20"/>
                <w:lang w:val="en-US"/>
              </w:rPr>
              <w:t xml:space="preserve"> (Remembered &gt; Forgotte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D8A7EEF"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500E8F15" w14:textId="77777777" w:rsidTr="00D1572F">
        <w:trPr>
          <w:trHeight w:val="227"/>
        </w:trPr>
        <w:tc>
          <w:tcPr>
            <w:tcW w:w="2519" w:type="dxa"/>
            <w:tcBorders>
              <w:top w:val="single" w:sz="2" w:space="0" w:color="000001"/>
              <w:left w:val="single" w:sz="2" w:space="0" w:color="000001"/>
              <w:bottom w:val="single" w:sz="2" w:space="0" w:color="000001"/>
            </w:tcBorders>
            <w:shd w:val="clear" w:color="auto" w:fill="auto"/>
          </w:tcPr>
          <w:p w14:paraId="581DB811"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86/1471-244X-11-18","ISSN":"1471-244X (Electronic)","PMID":"21276242","abstract":"BACKGROUND: Impairments in executive function and language processing are  characteristic of both schizophrenia and bipolar disorder. Their functional neuroanatomy demonstrate features that are shared as well as specific to each disorder. Determining the distinct pattern of neural responses in schizophrenia and bipolar disorder may provide biomarkers for their diagnoses. METHODS: 104 participants underwent functional magnetic resonance imaging (fMRI) scans while performing a phonological verbal fluency task. Subjects were 32 patients with schizophrenia in remission, 32 patients with bipolar disorder in an euthymic state, and 40 healthy volunteers. Neural responses to verbal fluency were examined in each group, and the diagnostic potential of the pattern of the neural responses was assessed with machine learning analysis. RESULTS: During the verbal fluency task, both patient groups showed increased activation in the anterior cingulate, left dorsolateral prefrontal cortex and right putamen as compared to healthy controls, as well as reduced deactivation of precuneus and posterior cingulate. The magnitude of activation was greatest in patients with schizophrenia, followed by patients with bipolar disorder and then healthy individuals. Additional recruitment in the right inferior frontal and right dorsolateral prefrontal cortices was observed in schizophrenia relative to both bipolar disorder and healthy subjects. The pattern of neural responses correctly identified individual patients with schizophrenia with an accuracy of 92%, and those with bipolar disorder with an accuracy of 79% in which mis-classification was typically of bipolar subjects as healthy controls. CONCLUSIONS: In summary, both schizophrenia and bipolar disorder are associated with altered function in prefrontal, striatal and default mode networks, but the magnitude of this dysfunction is particularly marked in schizophrenia. The pattern of response to verbal fluency is highly diagnostic for schizophrenia and distinct from bipolar disorder. Pattern classification of functional MRI measurements of language processing is a potential diagnostic marker of schizophrenia.","author":[{"dropping-particle":"","family":"Costafreda","given":"Sergi G","non-dropping-particle":"","parse-names":false,"suffix":""},{"dropping-particle":"","family":"Fu","given":"Cynthia H Y","non-dropping-particle":"","parse-names":false,"suffix":""},{"dropping-particle":"","family":"Picchioni","given":"Marco","non-dropping-particle":"","parse-names":false,"suffix":""},{"dropping-particle":"","family":"Toulopoulou","given":"Timothea","non-dropping-particle":"","parse-names":false,"suffix":""},{"dropping-particle":"","family":"McDonald","given":"Colm","non-dropping-particle":"","parse-names":false,"suffix":""},{"dropping-particle":"","family":"Kravariti","given":"Eugenia","non-dropping-particle":"","parse-names":false,"suffix":""},{"dropping-particle":"","family":"Walshe","given":"Muriel","non-dropping-particle":"","parse-names":false,"suffix":""},{"dropping-particle":"","family":"Prata","given":"Diana","non-dropping-particle":"","parse-names":false,"suffix":""},{"dropping-particle":"","family":"Murray","given":"Robin M","non-dropping-particle":"","parse-names":false,"suffix":""},{"dropping-particle":"","family":"McGuire","given":"Philip K","non-dropping-particle":"","parse-names":false,"suffix":""}],"container-title":"BMC psychiatry","id":"ITEM-1","issued":{"date-parts":[["2011","1"]]},"language":"eng","page":"18","title":"Pattern of neural responses to verbal fluency shows diagnostic specificity for  schizophrenia and bipolar disorder.","type":"article-journal","volume":"11"},"uris":["http://www.mendeley.com/documents/?uuid=c28b56e3-7290-46ef-9da2-89253e70b122"]}],"mendeley":{"formattedCitation":"(Costafreda et al., 2011)","manualFormatting":"Costafreda et al., 2011","plainTextFormattedCitation":"(Costafreda et al., 2011)","previouslyFormattedCitation":"(Costafreda et al., 2011)"},"properties":{"noteIndex":0},"schema":"https://github.com/citation-style-language/schema/raw/master/csl-citation.json"}</w:instrText>
            </w:r>
            <w:r>
              <w:rPr>
                <w:sz w:val="20"/>
                <w:szCs w:val="20"/>
                <w:lang w:val="en-US"/>
              </w:rPr>
              <w:fldChar w:fldCharType="separate"/>
            </w:r>
            <w:r w:rsidRPr="0008540A">
              <w:rPr>
                <w:noProof/>
                <w:sz w:val="20"/>
                <w:szCs w:val="20"/>
                <w:lang w:val="en-US"/>
              </w:rPr>
              <w:t>Costafreda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72B4583" w14:textId="77777777" w:rsidR="00F36F79" w:rsidRPr="00E0042D" w:rsidRDefault="00F36F79" w:rsidP="001F562D">
            <w:pPr>
              <w:spacing w:after="46" w:line="240" w:lineRule="auto"/>
              <w:rPr>
                <w:sz w:val="20"/>
                <w:szCs w:val="20"/>
                <w:lang w:val="en-US"/>
              </w:rPr>
            </w:pPr>
            <w:r>
              <w:rPr>
                <w:sz w:val="20"/>
                <w:szCs w:val="20"/>
                <w:lang w:val="en-US"/>
              </w:rPr>
              <w:t>Verbal fluency task (Generation &gt; Repeti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2166432" w14:textId="77777777" w:rsidR="00F36F79" w:rsidRDefault="00F36F79" w:rsidP="001F562D">
            <w:pPr>
              <w:pStyle w:val="TableContents"/>
              <w:spacing w:after="46" w:line="240" w:lineRule="auto"/>
              <w:rPr>
                <w:sz w:val="20"/>
                <w:szCs w:val="20"/>
                <w:lang w:val="en-US"/>
              </w:rPr>
            </w:pPr>
            <w:r>
              <w:rPr>
                <w:sz w:val="20"/>
                <w:szCs w:val="20"/>
                <w:lang w:val="en-US"/>
              </w:rPr>
              <w:t>VF</w:t>
            </w:r>
          </w:p>
        </w:tc>
      </w:tr>
      <w:tr w:rsidR="00F36F79" w:rsidRPr="00E0042D" w14:paraId="7D9E6614" w14:textId="77777777" w:rsidTr="00D1572F">
        <w:trPr>
          <w:trHeight w:val="227"/>
        </w:trPr>
        <w:tc>
          <w:tcPr>
            <w:tcW w:w="2519" w:type="dxa"/>
            <w:tcBorders>
              <w:top w:val="single" w:sz="2" w:space="0" w:color="000001"/>
              <w:left w:val="single" w:sz="2" w:space="0" w:color="000001"/>
              <w:bottom w:val="single" w:sz="2" w:space="0" w:color="000001"/>
            </w:tcBorders>
            <w:shd w:val="clear" w:color="auto" w:fill="auto"/>
          </w:tcPr>
          <w:p w14:paraId="5993E5F4"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92/bjp.bp.111.099820","ISSN":"00071250","PMID":"22539776","abstract":"Background: Autobiographical memory retrieval is impaired in schizophrenia. Aims: To determine the neural basis of this impairment. Method: Thirteen patients with schizophrenia and 14 healthy controls performed an autobiographical memory retrieval task based on cue words during functional magnetic resonance imaging. Patients were selected on the basis of their ability to perform the task and all participants received training. Results: Although patients and controls activated a similar brain network during autobiographical memory retrieval, patients displayed decreased activation in several of these regions, including the anterior cingulate cortex, left lateral prefrontal cortex, right cerebellum and ventral tegmental area (k≥10, P&lt;0.001, uncorrected). In addition, activation of the caudate nuclei was negatively correlated with retrieval performance in controls but positively correlated with performance in patients. Conclusions: The autobiographical memory retrieval brain network is impaired in schizophrenia. Patients with schizophrenia display decreased activation of the cognitive control network during retrieval, possibly due to aberrant functioning of the dorsal striatum.","author":[{"dropping-particle":"","family":"Cuervo-Lombard","given":"Christine","non-dropping-particle":"","parse-names":false,"suffix":""},{"dropping-particle":"","family":"Lemogne","given":"Cédric","non-dropping-particle":"","parse-names":false,"suffix":""},{"dropping-particle":"","family":"Gierski","given":"Fabien","non-dropping-particle":"","parse-names":false,"suffix":""},{"dropping-particle":"","family":"Béra-Potelle","given":"Céline","non-dropping-particle":"","parse-names":false,"suffix":""},{"dropping-particle":"","family":"Tran","given":"Eric","non-dropping-particle":"","parse-names":false,"suffix":""},{"dropping-particle":"","family":"Portefaix","given":"Christophe","non-dropping-particle":"","parse-names":false,"suffix":""},{"dropping-particle":"","family":"Kaladjian","given":"Arthur","non-dropping-particle":"","parse-names":false,"suffix":""},{"dropping-particle":"","family":"Pierot","given":"Laurent","non-dropping-particle":"","parse-names":false,"suffix":""},{"dropping-particle":"","family":"Limosin","given":"Frédéric","non-dropping-particle":"","parse-names":false,"suffix":""}],"container-title":"British Journal of Psychiatry","id":"ITEM-1","issue":"6","issued":{"date-parts":[["2012","12"]]},"page":"473-480","publisher":"Cambridge University Press","title":"Neural basis of autobiographical memory retrieval in schizophrenia","type":"article-journal","volume":"201"},"uris":["http://www.mendeley.com/documents/?uuid=4f4d78a0-a54e-3605-8b43-2afe409f2a7f"]}],"mendeley":{"formattedCitation":"(Cuervo-Lombard et al., 2012)","manualFormatting":"Cuervo-Lombard et al., 2012","plainTextFormattedCitation":"(Cuervo-Lombard et al., 2012)","previouslyFormattedCitation":"(Cuervo-Lombard et al., 2012)"},"properties":{"noteIndex":0},"schema":"https://github.com/citation-style-language/schema/raw/master/csl-citation.json"}</w:instrText>
            </w:r>
            <w:r>
              <w:rPr>
                <w:sz w:val="20"/>
                <w:szCs w:val="20"/>
                <w:lang w:val="en-US"/>
              </w:rPr>
              <w:fldChar w:fldCharType="separate"/>
            </w:r>
            <w:r w:rsidRPr="0008540A">
              <w:rPr>
                <w:noProof/>
                <w:sz w:val="20"/>
                <w:szCs w:val="20"/>
                <w:lang w:val="en-US"/>
              </w:rPr>
              <w:t>Cuervo-Lombard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9E9ACDE" w14:textId="77777777" w:rsidR="00F36F79" w:rsidRPr="00E0042D" w:rsidRDefault="00F36F79" w:rsidP="001F562D">
            <w:pPr>
              <w:spacing w:after="46" w:line="240" w:lineRule="auto"/>
              <w:rPr>
                <w:sz w:val="20"/>
                <w:szCs w:val="20"/>
                <w:lang w:val="en-US"/>
              </w:rPr>
            </w:pPr>
            <w:r>
              <w:rPr>
                <w:sz w:val="20"/>
                <w:szCs w:val="20"/>
                <w:lang w:val="en-US"/>
              </w:rPr>
              <w:t>Autobiographical memory retrieval task (Autobiographical memory retrieval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499715A" w14:textId="77777777" w:rsidR="00F36F79"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57AC4B3D" w14:textId="77777777" w:rsidTr="00D1572F">
        <w:trPr>
          <w:trHeight w:val="227"/>
        </w:trPr>
        <w:tc>
          <w:tcPr>
            <w:tcW w:w="2519" w:type="dxa"/>
            <w:tcBorders>
              <w:top w:val="single" w:sz="2" w:space="0" w:color="000001"/>
              <w:left w:val="single" w:sz="2" w:space="0" w:color="000001"/>
              <w:bottom w:val="single" w:sz="2" w:space="0" w:color="000001"/>
            </w:tcBorders>
            <w:shd w:val="clear" w:color="auto" w:fill="auto"/>
          </w:tcPr>
          <w:p w14:paraId="40BF0C0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73/pnas.2235214100","ISSN":"00278424","PMID":"14597698","abstract":"The human anterior cingulate cortex (ACC), which is active during conflict-monitoring tasks, is thought to participate with prefrontal cortices in a distributed network for conscious self-regulation. This hypothesis predicts that conflict-related ACC activation should occur only when the conflicting stimuli are consciously perceived. To dissociate conflict from consciousness, we measured the behavioral and brain imaging correlates of a motor conflict induced by task-irrelevant subliminal or conscious primes. The same task was studied in normal subjects and in patients with schizophrenia in whom the ACC and prefrontal cortex are thought to be dysfunctional. Conscious, but not subliminal, conflict affected anterior cingulate activity in normal subjects. Furthermore, patients with schizophrenia, who exhibited a hypoactivation of the ACC and other frontal, temporal, hippocampal, and striatal sites, showed impaired conscious priming but normal subliminal priming. Those findings suggest that subliminal conflicts are resolved without ACC contribution and that the ACC participates in a distributed conscious control network that is altered in schizophrenia.","author":[{"dropping-particle":"","family":"Dehaene","given":"Stanislas","non-dropping-particle":"","parse-names":false,"suffix":""},{"dropping-particle":"","family":"Artiges","given":"Eric","non-dropping-particle":"","parse-names":false,"suffix":""},{"dropping-particle":"","family":"Naccache","given":"Lionel","non-dropping-particle":"","parse-names":false,"suffix":""},{"dropping-particle":"","family":"Martelli","given":"Catherine","non-dropping-particle":"","parse-names":false,"suffix":""},{"dropping-particle":"","family":"Viard","given":"Armelle","non-dropping-particle":"","parse-names":false,"suffix":""},{"dropping-particle":"","family":"Schürhoff","given":"Franck","non-dropping-particle":"","parse-names":false,"suffix":""},{"dropping-particle":"","family":"Recasens","given":"Christophe","non-dropping-particle":"","parse-names":false,"suffix":""},{"dropping-particle":"","family":"Paillère Martinot","given":"Marie Laure","non-dropping-particle":"","parse-names":false,"suffix":""},{"dropping-particle":"","family":"Leboyer","given":"Marion","non-dropping-particle":"","parse-names":false,"suffix":""},{"dropping-particle":"","family":"Martinot","given":"Jean Luc","non-dropping-particle":"","parse-names":false,"suffix":""}],"container-title":"Proceedings of the National Academy of Sciences of the United States of America","id":"ITEM-1","issue":"23","issued":{"date-parts":[["2003","11","11"]]},"note":"https://www.pnas.org/content/suppl/2003/10/27/2235214100.DC1/5214Table1.html","page":"13722-13727","publisher":"National Academy of Sciences","title":"Conscious and subliminal conflicts in normal subjects and patients with schizophrenia: The role of the anterior cingulate","type":"article-journal","volume":"100"},"uris":["http://www.mendeley.com/documents/?uuid=812b56ad-ee11-3b53-88d5-a2ba81394a3f"]}],"mendeley":{"formattedCitation":"(Dehaene et al., 2003)","manualFormatting":"Dehaene et al., 2003","plainTextFormattedCitation":"(Dehaene et al., 2003)","previouslyFormattedCitation":"(Dehaene et al., 2003)"},"properties":{"noteIndex":0},"schema":"https://github.com/citation-style-language/schema/raw/master/csl-citation.json"}</w:instrText>
            </w:r>
            <w:r>
              <w:rPr>
                <w:sz w:val="20"/>
                <w:szCs w:val="20"/>
                <w:lang w:val="en-US"/>
              </w:rPr>
              <w:fldChar w:fldCharType="separate"/>
            </w:r>
            <w:r w:rsidRPr="008D5CE8">
              <w:rPr>
                <w:noProof/>
                <w:sz w:val="20"/>
                <w:szCs w:val="20"/>
                <w:lang w:val="en-US"/>
              </w:rPr>
              <w:t>Dehaene et al., 200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C3DE8B8" w14:textId="77777777" w:rsidR="00F36F79" w:rsidRDefault="00F36F79" w:rsidP="001F562D">
            <w:pPr>
              <w:spacing w:after="46" w:line="240" w:lineRule="auto"/>
              <w:rPr>
                <w:sz w:val="20"/>
                <w:szCs w:val="20"/>
                <w:lang w:val="en-US"/>
              </w:rPr>
            </w:pPr>
            <w:r>
              <w:rPr>
                <w:sz w:val="20"/>
                <w:szCs w:val="20"/>
                <w:lang w:val="en-US"/>
              </w:rPr>
              <w:t>Number comparison task (Unmasked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E15DC2B" w14:textId="77777777" w:rsidR="00F36F79"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112879A8" w14:textId="77777777" w:rsidTr="00D1572F">
        <w:trPr>
          <w:trHeight w:val="227"/>
        </w:trPr>
        <w:tc>
          <w:tcPr>
            <w:tcW w:w="2519" w:type="dxa"/>
            <w:tcBorders>
              <w:top w:val="single" w:sz="2" w:space="0" w:color="000001"/>
              <w:left w:val="single" w:sz="2" w:space="0" w:color="000001"/>
              <w:bottom w:val="single" w:sz="2" w:space="0" w:color="000001"/>
            </w:tcBorders>
            <w:shd w:val="clear" w:color="auto" w:fill="auto"/>
          </w:tcPr>
          <w:p w14:paraId="07CF597A"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7.11.016","ISSN":"09209964","PMID":"18178386","abstract":"Objective: We and others have observed that patients with schizophrenia commonly presented a reduced left recruitment in language semantic brain regions. However, most studies include patients with leftward and rightward lateralizations for language. We investigated whether a cohort comprised purely of patients with typical lateralization (leftward) presented a reduced left recruitment in semantic regions during a language comprehension task. The goal was to reduce the inter-subject variability and thus improve the resolution for studying functional abnormalities in the language network. Methods: Twenty-three patients with schizophrenia (DSM-IV) were matched with healthy subjects in age, sex, level of education and handedness. All patients exhibited leftward lateralization for language. Functional MRI was performed as subjects listened to a story comprising characters and social interactions. Functional MRI signal variations were analyzed individually and compared among groups. Results: Although no differences were observed in the recruitment of the semantic language network, patients with schizophrenia presented significantly lower signal variations compared to controls in the medial part of the left superior frontal gyrus (MF1) (x = - 6, y = 58, z = 20; Zscore = 5.6; p &lt; 0.001 uncorrected). This region corresponded to the Theory of Mind (ToM) network. Only 5 of the 23 patients (21.7%) and 21 of the 23 (91.3%) control subjects demonstrated a positive signal variation in this area. Conclusions: A left functional deficit was observed in a core region of the ToM network in patients with schizophrenia and typical lateralizations for language. This functional defect could represent a neural basis for impaired social interaction and communication in patients with schizophrenia. © 2007 Elsevier B.V. All rights reserved.","author":[{"dropping-particle":"","family":"Dollfus","given":"Sonia","non-dropping-particle":"","parse-names":false,"suffix":""},{"dropping-particle":"","family":"Razafimandimby","given":"Annick","non-dropping-particle":"","parse-names":false,"suffix":""},{"dropping-particle":"","family":"Maiza","given":"Olivier","non-dropping-particle":"","parse-names":false,"suffix":""},{"dropping-particle":"","family":"Lebain","given":"Pierrick","non-dropping-particle":"","parse-names":false,"suffix":""},{"dropping-particle":"","family":"Brazo","given":"Perrine","non-dropping-particle":"","parse-names":false,"suffix":""},{"dropping-particle":"","family":"Beaucousin","given":"Virginie","non-dropping-particle":"","parse-names":false,"suffix":""},{"dropping-particle":"","family":"Lecardeur","given":"Laurent","non-dropping-particle":"","parse-names":false,"suffix":""},{"dropping-particle":"","family":"Delamillieure","given":"Pascal","non-dropping-particle":"","parse-names":false,"suffix":""},{"dropping-particle":"","family":"Mazoyer","given":"Bernard","non-dropping-particle":"","parse-names":false,"suffix":""},{"dropping-particle":"","family":"Tzourio-Mazoyer","given":"Nathalie","non-dropping-particle":"","parse-names":false,"suffix":""}],"container-title":"Schizophrenia Research","id":"ITEM-1","issue":"1-3","issued":{"date-parts":[["2008","2","1"]]},"page":"304-311","publisher":"Elsevier","title":"Functional deficit in the medial prefrontal cortex during a language comprehension task in patients with schizophrenia","type":"article-journal","volume":"99"},"uris":["http://www.mendeley.com/documents/?uuid=f2e822ba-5294-318c-8cfd-fe99d403046e"]}],"mendeley":{"formattedCitation":"(Dollfus et al., 2008)","manualFormatting":"Dollfus et al., 2008","plainTextFormattedCitation":"(Dollfus et al., 2008)","previouslyFormattedCitation":"(Dollfus et al., 2008)"},"properties":{"noteIndex":0},"schema":"https://github.com/citation-style-language/schema/raw/master/csl-citation.json"}</w:instrText>
            </w:r>
            <w:r>
              <w:rPr>
                <w:sz w:val="20"/>
                <w:szCs w:val="20"/>
                <w:lang w:val="en-US"/>
              </w:rPr>
              <w:fldChar w:fldCharType="separate"/>
            </w:r>
            <w:r w:rsidRPr="00E84C17">
              <w:rPr>
                <w:noProof/>
                <w:sz w:val="20"/>
                <w:szCs w:val="20"/>
                <w:lang w:val="en-US"/>
              </w:rPr>
              <w:t>Dollfus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8A84987" w14:textId="77777777" w:rsidR="00F36F79" w:rsidRDefault="00F36F79" w:rsidP="001F562D">
            <w:pPr>
              <w:spacing w:after="46" w:line="240" w:lineRule="auto"/>
              <w:rPr>
                <w:sz w:val="20"/>
                <w:szCs w:val="20"/>
                <w:lang w:val="en-US"/>
              </w:rPr>
            </w:pPr>
            <w:r>
              <w:rPr>
                <w:sz w:val="20"/>
                <w:szCs w:val="20"/>
                <w:lang w:val="en-US"/>
              </w:rPr>
              <w:t>Semantic processing task (French &gt; Tami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B19A054"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5D07DD2F" w14:textId="77777777" w:rsidTr="00D1572F">
        <w:trPr>
          <w:trHeight w:val="240"/>
        </w:trPr>
        <w:tc>
          <w:tcPr>
            <w:tcW w:w="2519" w:type="dxa"/>
            <w:tcBorders>
              <w:top w:val="single" w:sz="2" w:space="0" w:color="000001"/>
              <w:left w:val="single" w:sz="2" w:space="0" w:color="000001"/>
              <w:bottom w:val="single" w:sz="2" w:space="0" w:color="000001"/>
            </w:tcBorders>
            <w:shd w:val="clear" w:color="auto" w:fill="auto"/>
          </w:tcPr>
          <w:p w14:paraId="58CFCBEA" w14:textId="77777777" w:rsidR="00F36F79" w:rsidRPr="00E0042D" w:rsidRDefault="00F36F79" w:rsidP="001F562D">
            <w:pPr>
              <w:spacing w:after="46" w:line="240" w:lineRule="auto"/>
              <w:rPr>
                <w:sz w:val="20"/>
                <w:szCs w:val="20"/>
                <w:lang w:val="en-US"/>
              </w:rPr>
            </w:pPr>
            <w:r w:rsidRPr="00E0042D">
              <w:rPr>
                <w:sz w:val="20"/>
                <w:szCs w:val="20"/>
                <w:lang w:val="en-US"/>
              </w:rPr>
              <w:fldChar w:fldCharType="begin" w:fldLock="1"/>
            </w:r>
            <w:r>
              <w:rPr>
                <w:sz w:val="20"/>
                <w:szCs w:val="20"/>
                <w:lang w:val="en-US"/>
              </w:rPr>
              <w:instrText>ADDIN CSL_CITATION {"citationItems":[{"id":"ITEM-1","itemData":{"DOI":"10.1016/j.biopsych.2013.09.032","ISSN":"18732402","abstract":"Background One of the most common deficits in patients with schizophrenia (SZ) is in working memory (WM), which has wide-reaching impacts across cognition. However, previous approaches to studying WM in SZ have used tasks that require multiple cognitive-control processes, making it difficult to determine which specific cognitive and neural processes underlie the WM impairment. Methods We used functional magnetic resonance imaging to investigate component processes of WM in SZ. Eighteen healthy controls (HCs) and 18 patients with SZ performed an item-recognition task that permitted separate neural assessments of 1) WM maintenance, 2) inhibition, and 3) interference control in response to recognition probes. Results Before inhibitory demands, posterior ventrolateral prefrontal cortex (VLPFC), an area involved in WM maintenance, was activated to a similar degree in both HCs and patients, indicating preserved maintenance operations in SZ. When cued to inhibit items from WM, HCs showed reduced activation in posterior VLPFC, commensurate with appropriately inhibiting items from WM. However, these inhibition-related reductions were absent in patients. When later probed with items that should have been inhibited, patients showed reduced behavioral performance and increased activation in mid-VLPFC, an area implicated in interference control. A mediation analysis indicated that impaired inhibition led to increased reliance on interference control and reduced behavioral performance. Conclusions In SZ, impaired control over memory, manifested through proactive inhibitory deficits, leads to increased reliance on reactive interference-control processes. The strain on interference-control processes results in reduced behavioral performance. Thus, inhibitory deficits in SZ may underlie widespread impairments in WM and cognition. © 2014 Society of Biological Psychiatry.","author":[{"dropping-particle":"","family":"Eich","given":"Teal S.","non-dropping-particle":"","parse-names":false,"suffix":""},{"dropping-particle":"","family":"Nee","given":"Derek Evan","non-dropping-particle":"","parse-names":false,"suffix":""},{"dropping-particle":"","family":"Insel","given":"Catherine","non-dropping-particle":"","parse-names":false,"suffix":""},{"dropping-particle":"","family":"Malapani","given":"Chara","non-dropping-particle":"","parse-names":false,"suffix":""},{"dropping-particle":"","family":"Smith","given":"Edward E.","non-dropping-particle":"","parse-names":false,"suffix":""}],"container-title":"Biological Psychiatry","id":"ITEM-1","issue":"2","issued":{"date-parts":[["2014","7","15"]]},"page":"146-153","publisher":"Elsevier USA","title":"Neural correlates of impaired cognitive control over working memory in schizophrenia","type":"article-journal","volume":"76"},"uris":["http://www.mendeley.com/documents/?uuid=a5c5ca77-ae41-3a9d-b185-3d7749d88fc2"]}],"mendeley":{"formattedCitation":"(Eich et al., 2014)","manualFormatting":"Eich et al., 2014","plainTextFormattedCitation":"(Eich et al., 2014)","previouslyFormattedCitation":"(Eich et al., 2014)"},"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Eich et al., 2014</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6CEBE74" w14:textId="77777777" w:rsidR="00F36F79" w:rsidRPr="000F3984" w:rsidRDefault="00F36F79" w:rsidP="001F562D">
            <w:pPr>
              <w:spacing w:after="46" w:line="240" w:lineRule="auto"/>
              <w:rPr>
                <w:sz w:val="20"/>
                <w:szCs w:val="20"/>
                <w:lang w:val="en-US"/>
              </w:rPr>
            </w:pPr>
            <w:r w:rsidRPr="000F3984">
              <w:rPr>
                <w:sz w:val="20"/>
                <w:szCs w:val="20"/>
                <w:lang w:val="en-US"/>
              </w:rPr>
              <w:t>Verbal WM task (PreCue &gt; PostCu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46D37F1"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10958E9" w14:textId="77777777" w:rsidTr="00D1572F">
        <w:trPr>
          <w:trHeight w:val="268"/>
        </w:trPr>
        <w:tc>
          <w:tcPr>
            <w:tcW w:w="2519" w:type="dxa"/>
            <w:tcBorders>
              <w:top w:val="single" w:sz="2" w:space="0" w:color="000001"/>
              <w:left w:val="single" w:sz="2" w:space="0" w:color="000001"/>
              <w:bottom w:val="single" w:sz="2" w:space="0" w:color="000001"/>
            </w:tcBorders>
            <w:shd w:val="clear" w:color="auto" w:fill="auto"/>
          </w:tcPr>
          <w:p w14:paraId="11BD3C9A" w14:textId="77777777" w:rsidR="00F36F79" w:rsidRPr="00E0042D" w:rsidRDefault="00F36F79" w:rsidP="001F562D">
            <w:pPr>
              <w:spacing w:after="46" w:line="240" w:lineRule="auto"/>
              <w:rPr>
                <w:noProof/>
                <w:sz w:val="20"/>
                <w:szCs w:val="20"/>
                <w:lang w:val="en-US"/>
              </w:rPr>
            </w:pPr>
            <w:r w:rsidRPr="00E0042D">
              <w:rPr>
                <w:sz w:val="20"/>
                <w:szCs w:val="20"/>
                <w:lang w:val="en-US"/>
              </w:rPr>
              <w:fldChar w:fldCharType="begin" w:fldLock="1"/>
            </w:r>
            <w:r>
              <w:rPr>
                <w:sz w:val="20"/>
                <w:szCs w:val="20"/>
                <w:lang w:val="en-US"/>
              </w:rPr>
              <w:instrText>ADDIN CSL_CITATION {"citationItems":[{"id":"ITEM-1","itemData":{"DOI":"10.1038/npp.2016.55","ISSN":"0893-133X","author":[{"dropping-particle":"","family":"Eryilmaz","given":"Hamdi","non-dropping-particle":"","parse-names":false,"suffix":""},{"dropping-particle":"","family":"Tanner","given":"Alexandra S","non-dropping-particle":"","parse-names":false,"suffix":""},{"dropping-particle":"","family":"Ho","given":"New Fei","non-dropping-particle":"","parse-names":false,"suffix":""},{"dropping-particle":"","family":"Nitenson","given":"Adam Z","non-dropping-particle":"","parse-names":false,"suffix":""},{"dropping-particle":"","family":"Silverstein","given":"Noah J","non-dropping-particle":"","parse-names":false,"suffix":""},{"dropping-particle":"","family":"Petruzzi","given":"Liana J","non-dropping-particle":"","parse-names":false,"suffix":""},{"dropping-particle":"","family":"Goff","given":"Donald C","non-dropping-particle":"","parse-names":false,"suffix":""},{"dropping-particle":"","family":"Manoach","given":"Dara S","non-dropping-particle":"","parse-names":false,"suffix":""},{"dropping-particle":"","family":"Roffman","given":"Joshua L","non-dropping-particle":"","parse-names":false,"suffix":""}],"container-title":"Neuropsychopharmacology","id":"ITEM-1","issued":{"date-parts":[["2016"]]},"title":"Disrupted Working Memory Circuitry in Schizophrenia: Disentangling fMRI Markers of Core Pathology vs Other Aspects of Impaired Performance","type":"article-journal"},"uris":["http://www.mendeley.com/documents/?uuid=80f90543-a648-3d05-90a5-3561be8c8c68"]}],"mendeley":{"formattedCitation":"(Eryilmaz et al., 2016)","manualFormatting":"Eryilmaz et al., 2016","plainTextFormattedCitation":"(Eryilmaz et al., 2016)","previouslyFormattedCitation":"(Eryilmaz et al., 2016)"},"properties":{"noteIndex":0},"schema":"https://github.com/citation-style-language/schema/raw/master/csl-citation.json"}</w:instrText>
            </w:r>
            <w:r w:rsidRPr="00E0042D">
              <w:rPr>
                <w:sz w:val="20"/>
                <w:szCs w:val="20"/>
                <w:lang w:val="en-US"/>
              </w:rPr>
              <w:fldChar w:fldCharType="separate"/>
            </w:r>
            <w:r w:rsidRPr="00E0042D">
              <w:rPr>
                <w:noProof/>
                <w:sz w:val="20"/>
                <w:szCs w:val="20"/>
                <w:lang w:val="en-US"/>
              </w:rPr>
              <w:t>Eryilmaz et al., 2016</w:t>
            </w:r>
            <w:r w:rsidRPr="00E0042D">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3CAA255" w14:textId="77777777" w:rsidR="00F36F79" w:rsidRPr="00E0042D" w:rsidRDefault="00F36F79" w:rsidP="001F562D">
            <w:pPr>
              <w:spacing w:after="46" w:line="240" w:lineRule="auto"/>
              <w:rPr>
                <w:sz w:val="20"/>
                <w:szCs w:val="20"/>
                <w:lang w:val="en-US"/>
              </w:rPr>
            </w:pPr>
            <w:r w:rsidRPr="00E0042D">
              <w:rPr>
                <w:sz w:val="20"/>
                <w:szCs w:val="20"/>
                <w:lang w:val="en-US"/>
              </w:rPr>
              <w:t>Sternberg Item Recognition Paradigm</w:t>
            </w:r>
            <w:r>
              <w:rPr>
                <w:sz w:val="20"/>
                <w:szCs w:val="20"/>
                <w:lang w:val="en-US"/>
              </w:rPr>
              <w:t xml:space="preserve"> (Error &gt; Fixa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FC26E2C"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16A64C46" w14:textId="77777777" w:rsidTr="00D1572F">
        <w:trPr>
          <w:trHeight w:val="154"/>
        </w:trPr>
        <w:tc>
          <w:tcPr>
            <w:tcW w:w="2519" w:type="dxa"/>
            <w:tcBorders>
              <w:top w:val="single" w:sz="2" w:space="0" w:color="000001"/>
              <w:left w:val="single" w:sz="2" w:space="0" w:color="000001"/>
              <w:bottom w:val="single" w:sz="2" w:space="0" w:color="000001"/>
            </w:tcBorders>
            <w:shd w:val="clear" w:color="auto" w:fill="auto"/>
          </w:tcPr>
          <w:p w14:paraId="6EA4D50F"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59/000108378","ISSN":"0302282X","abstract":"Background: Executive functions, which are neuroanatomically associated with the frontal lobe, are known to be impaired in schizophrenia. It is, however, still unclear whether the underlying functional disturbance is due to a hyper- or a hypoactivation of the dorsolateral prefrontal cortex (DLPFC) or neither. Methods: To address this question, we examined the brain activation of 21 schizophrenic patients on atypical antipsychotic medication and 21 healthy control subjects during a mental maze task by means of fMRI. Results: We found no significant overall difference in cerebral activation between the groups, but differences in the change in DLPFC activation from the first to the second half of the experiment. In the maze compared to the control task, there was a decrease in activation in the DLPFC in the patients and an almost significant increase in the controls. The change in activation in the patient group correlated with a change in subjective sleepiness, while the increase in activation in the controls could be attributed to learning processes. Conclusion: We hypothesized that differential temporal influences on brain activation could lead to either hyper- or hypoactivation of the DLPFC in schizophrenia. Copyright © 2007 S. Karger AG.","author":[{"dropping-particle":"","family":"Esslinger","given":"Christine","non-dropping-particle":"","parse-names":false,"suffix":""},{"dropping-particle":"","family":"Gruppe","given":"Harald","non-dropping-particle":"","parse-names":false,"suffix":""},{"dropping-particle":"","family":"Danos","given":"Peter","non-dropping-particle":"","parse-names":false,"suffix":""},{"dropping-particle":"","family":"Lis","given":"Stefanie","non-dropping-particle":"","parse-names":false,"suffix":""},{"dropping-particle":"","family":"Broll","given":"Jochen","non-dropping-particle":"","parse-names":false,"suffix":""},{"dropping-particle":"","family":"Wiltink","given":"Joerg","non-dropping-particle":"","parse-names":false,"suffix":""},{"dropping-particle":"","family":"Gallhofer","given":"Bernd","non-dropping-particle":"","parse-names":false,"suffix":""},{"dropping-particle":"","family":"Kirsch","given":"Peter","non-dropping-particle":"","parse-names":false,"suffix":""}],"container-title":"Neuropsychobiology","id":"ITEM-1","issue":"3-4","issued":{"date-parts":[["2007"]]},"page":"194-202","title":"Influence of vigilance and learning on prefrontal activation in schizophrenia","type":"article-journal","volume":"55"},"uris":["http://www.mendeley.com/documents/?uuid=32a88d34-d640-4f50-acab-aa632253a72f"]}],"mendeley":{"formattedCitation":"(Esslinger et al., 2007)","manualFormatting":"Esslinger et al., 2007","plainTextFormattedCitation":"(Esslinger et al., 2007)","previouslyFormattedCitation":"(Esslinger et al., 2007)"},"properties":{"noteIndex":0},"schema":"https://github.com/citation-style-language/schema/raw/master/csl-citation.json"}</w:instrText>
            </w:r>
            <w:r>
              <w:rPr>
                <w:sz w:val="20"/>
                <w:szCs w:val="20"/>
                <w:lang w:val="en-US"/>
              </w:rPr>
              <w:fldChar w:fldCharType="separate"/>
            </w:r>
            <w:r w:rsidRPr="00E0042D">
              <w:rPr>
                <w:noProof/>
                <w:sz w:val="20"/>
                <w:szCs w:val="20"/>
                <w:lang w:val="en-US"/>
              </w:rPr>
              <w:t>Esslinger et al., 200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48E884D" w14:textId="77777777" w:rsidR="00F36F79" w:rsidRPr="00E0042D" w:rsidRDefault="00F36F79" w:rsidP="001F562D">
            <w:pPr>
              <w:spacing w:after="46" w:line="240" w:lineRule="auto"/>
              <w:rPr>
                <w:sz w:val="20"/>
                <w:szCs w:val="20"/>
                <w:lang w:val="en-US"/>
              </w:rPr>
            </w:pPr>
            <w:r>
              <w:rPr>
                <w:sz w:val="20"/>
                <w:szCs w:val="20"/>
                <w:lang w:val="en-US"/>
              </w:rPr>
              <w:t>Mental maze task (Maze &gt; PseudoMaze, First &gt; Second)</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B0FC286"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1A7FFC2C" w14:textId="77777777" w:rsidTr="00D1572F">
        <w:trPr>
          <w:trHeight w:val="70"/>
        </w:trPr>
        <w:tc>
          <w:tcPr>
            <w:tcW w:w="2519" w:type="dxa"/>
            <w:tcBorders>
              <w:top w:val="single" w:sz="2" w:space="0" w:color="000001"/>
              <w:left w:val="single" w:sz="2" w:space="0" w:color="000001"/>
              <w:bottom w:val="single" w:sz="2" w:space="0" w:color="000001"/>
            </w:tcBorders>
            <w:shd w:val="clear" w:color="auto" w:fill="auto"/>
          </w:tcPr>
          <w:p w14:paraId="04C8D8BF"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213-011-2214-7","ISSN":"0033-3158","abstract":"Rationale: Working memory dysfunction is frequently observed in schizophrenia. The neural mechanisms underlying this dysfunction remain unclear, with functional neuroimaging studies reporting increased, decreased or unchanged activation compared to controls. Objectives: We investigated the neural correlates of spatial working memory in schizophrenia with particular consideration of effects of antipsychotic treatment and relation to performance levels in the patient group. Method: We used functional magnetic resonance imaging and studied the blood-oxygen-level-dependent (BOLD) response of 45 schizophrenia outpatients and 19 healthy controls during a parametric spatial n-back task. Results: Performance in both groups deteriorated with increasing memory load (0-back, 1-back, 2-back), but the two groups did not significantly differ in performance overall or as a function of load. Patients produced stronger BOLD signal in occipital and lateral prefrontal cortex during task performance than controls. This difference increased with increasing working memory load in the prefrontal areas. We also found that in patients with good task performance, the BOLD response in left prefrontal cortex showed a stronger parametric increase with working memory load than in patients with poor performance. Second-generation antipsychotics were independently associated with left prefrontal BOLD increase in response to working memory load, whereas first-generation antipsychotics were associated with BOLD decrease with increasing load in this area. Conclusions: Together, these findings suggest that in schizophrenia patients, normal working memory task performance may be achieved through compensatory neural activity, especially in well-performing patients and in those treated with second-generation antipsychotics. © 2011 The Author(s).","author":[{"dropping-particle":"","family":"Ettinger","given":"Ulrich","non-dropping-particle":"","parse-names":false,"suffix":""},{"dropping-particle":"","family":"Williams","given":"Steven C. R.","non-dropping-particle":"","parse-names":false,"suffix":""},{"dropping-particle":"","family":"Fannon","given":"Dominic","non-dropping-particle":"","parse-names":false,"suffix":""},{"dropping-particle":"","family":"Premkumar","given":"Preethi","non-dropping-particle":"","parse-names":false,"suffix":""},{"dropping-particle":"","family":"Kuipers","given":"Elizabeth","non-dropping-particle":"","parse-names":false,"suffix":""},{"dropping-particle":"","family":"Möller","given":"Hans-Jürgen","non-dropping-particle":"","parse-names":false,"suffix":""},{"dropping-particle":"","family":"Kumari","given":"Veena","non-dropping-particle":"","parse-names":false,"suffix":""}],"container-title":"Psychopharmacology","id":"ITEM-1","issue":"1","issued":{"date-parts":[["2011","7","18"]]},"page":"17-27","publisher":"Springer","title":"Functional magnetic resonance imaging of a parametric working memory task in schizophrenia: relationship with performance and effects of antipsychotic treatment","type":"article-journal","volume":"216"},"uris":["http://www.mendeley.com/documents/?uuid=aee2a08e-f39b-3959-963e-844b89013864"]}],"mendeley":{"formattedCitation":"(Ettinger et al., 2011)","manualFormatting":"Ettinger et al., 2011","plainTextFormattedCitation":"(Ettinger et al., 2011)","previouslyFormattedCitation":"(Ettinger et al., 2011)"},"properties":{"noteIndex":0},"schema":"https://github.com/citation-style-language/schema/raw/master/csl-citation.json"}</w:instrText>
            </w:r>
            <w:r>
              <w:rPr>
                <w:sz w:val="20"/>
                <w:szCs w:val="20"/>
                <w:lang w:val="en-US"/>
              </w:rPr>
              <w:fldChar w:fldCharType="separate"/>
            </w:r>
            <w:r w:rsidRPr="00D57C67">
              <w:rPr>
                <w:noProof/>
                <w:sz w:val="20"/>
                <w:szCs w:val="20"/>
                <w:lang w:val="en-US"/>
              </w:rPr>
              <w:t>Ettinger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82FDD85" w14:textId="77777777" w:rsidR="00F36F79" w:rsidRPr="00E0042D" w:rsidRDefault="00F36F79" w:rsidP="001F562D">
            <w:pPr>
              <w:spacing w:after="46" w:line="240" w:lineRule="auto"/>
              <w:rPr>
                <w:sz w:val="20"/>
                <w:szCs w:val="20"/>
                <w:lang w:val="en-US"/>
              </w:rPr>
            </w:pPr>
            <w:r>
              <w:rPr>
                <w:sz w:val="20"/>
                <w:szCs w:val="20"/>
                <w:lang w:val="en-US"/>
              </w:rPr>
              <w:t>N-Back task (Group x Load interac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F5211C1"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5514E4A" w14:textId="77777777" w:rsidTr="00D1572F">
        <w:trPr>
          <w:trHeight w:val="268"/>
        </w:trPr>
        <w:tc>
          <w:tcPr>
            <w:tcW w:w="2519" w:type="dxa"/>
            <w:tcBorders>
              <w:top w:val="single" w:sz="2" w:space="0" w:color="000001"/>
              <w:left w:val="single" w:sz="2" w:space="0" w:color="000001"/>
              <w:bottom w:val="single" w:sz="2" w:space="0" w:color="000001"/>
            </w:tcBorders>
            <w:shd w:val="clear" w:color="auto" w:fill="auto"/>
          </w:tcPr>
          <w:p w14:paraId="3AF9DC68"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07.03.009","ISSN":"09254927","abstract":"Patients with schizophrenia often show verbal learning deficits that have been linked to the pathophysiology of the disorder and result in functional impairment. This study examined the biological basis of these deficits by comparing the brain response of patients with schizophrenia (n = 17) to that of healthy comparison participants (n = 14) during a verbal paired-associates learning task using functional magnetic resonance imaging (fMRI). Brain response during new word learning was examined within and between groups in two a priori regions of interest, the inferior frontal gyrus and hippocampus, and across the whole brain. In regions of group difference, we also examined the relationship of brain response during learning to later recall of the word pairs. Despite successful matching of levels of word-pair recall, patients' brain response during new learning was abnormal in bilateral regions within the inferior frontal gyrus, a small region in left posterior hippocampus, and other areas within the frontal, parietal and temporal cortex compared with healthy individuals. In some regions, but not in the hippocampus, patients with the most normal brain response also remembered the most word pairs following scanning. Thus, verbal learning deficits found among patients with schizophrenia appear to be related to hypofunction of distributed brain networks. © 2007 Elsevier Ireland Ltd. All rights reserved.","author":[{"dropping-particle":"","family":"Eyler","given":"Lisa T.","non-dropping-particle":"","parse-names":false,"suffix":""},{"dropping-particle":"V.","family":"Jeste","given":"Dilip","non-dropping-particle":"","parse-names":false,"suffix":""},{"dropping-particle":"","family":"Brown","given":"Gregory G.","non-dropping-particle":"","parse-names":false,"suffix":""}],"container-title":"Psychiatry Research - Neuroimaging","id":"ITEM-1","issue":"1","issued":{"date-parts":[["2008","1","15"]]},"page":"11-25","publisher":"NIH Public Access","title":"Brain response abnormalities during verbal learning among patients with schizophrenia","type":"article-journal","volume":"162"},"uris":["http://www.mendeley.com/documents/?uuid=4467ef84-3da4-32a7-bb9f-0d2994eac7a0"]}],"mendeley":{"formattedCitation":"(Eyler et al., 2008)","manualFormatting":"Eyler et al., 2008","plainTextFormattedCitation":"(Eyler et al., 2008)","previouslyFormattedCitation":"(Eyler et al., 2008)"},"properties":{"noteIndex":0},"schema":"https://github.com/citation-style-language/schema/raw/master/csl-citation.json"}</w:instrText>
            </w:r>
            <w:r>
              <w:rPr>
                <w:sz w:val="20"/>
                <w:szCs w:val="20"/>
                <w:lang w:val="en-US"/>
              </w:rPr>
              <w:fldChar w:fldCharType="separate"/>
            </w:r>
            <w:r w:rsidRPr="00773996">
              <w:rPr>
                <w:noProof/>
                <w:sz w:val="20"/>
                <w:szCs w:val="20"/>
                <w:lang w:val="en-US"/>
              </w:rPr>
              <w:t>Eyler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E895302" w14:textId="77777777" w:rsidR="00F36F79" w:rsidRPr="00E0042D" w:rsidRDefault="00F36F79" w:rsidP="001F562D">
            <w:pPr>
              <w:spacing w:after="46" w:line="240" w:lineRule="auto"/>
              <w:rPr>
                <w:sz w:val="20"/>
                <w:szCs w:val="20"/>
                <w:lang w:val="en-US"/>
              </w:rPr>
            </w:pPr>
            <w:r>
              <w:rPr>
                <w:sz w:val="20"/>
                <w:szCs w:val="20"/>
                <w:lang w:val="en-US"/>
              </w:rPr>
              <w:t>Verbal paired associates task (New pairs &gt; Fixa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542234F" w14:textId="77777777" w:rsidR="00F36F79" w:rsidRPr="00E0042D"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44F6D903" w14:textId="77777777" w:rsidTr="00D1572F">
        <w:trPr>
          <w:trHeight w:val="253"/>
        </w:trPr>
        <w:tc>
          <w:tcPr>
            <w:tcW w:w="2519" w:type="dxa"/>
            <w:tcBorders>
              <w:top w:val="single" w:sz="2" w:space="0" w:color="000001"/>
              <w:left w:val="single" w:sz="2" w:space="0" w:color="000001"/>
              <w:bottom w:val="single" w:sz="2" w:space="0" w:color="000001"/>
            </w:tcBorders>
            <w:shd w:val="clear" w:color="auto" w:fill="auto"/>
          </w:tcPr>
          <w:p w14:paraId="3B353663"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38/jid.2014.371","ISBN":"6176321972","ISSN":"15378276","PMID":"1000000221","abstract":"Impairments in cognitive control are a defining feature of schizophrenia. Aspects of cognitive control include proactive control - the maintenance of task rules or goals to bias attention and maintain preparedness - and reactive control - the engagement of attention in reaction to changing cognitive demands. Proactive control is thought to be particularly impaired in schizophrenia. We sought to examine proactive and reactive control in schizophrenia, as measured by reaction time (RT) variability, and especially long RTs, which are thought to represent lapses in proactive control, during the Stroop paradigm. Furthermore, we sought to examine the neural underpinnings of lapses in proactive control and the subsequent engagement of reactive control in those with schizophrenia, as compared to healthy controls, using fMRI. We found that patients with schizophrenia displayed greater RT variability and more extremely long RTs than controls suggesting that proactive control was weaker in the schizophrenia than in the control group. All of the subjects engaged regions of the cognitive control network during long RTs, consistent with an engagement of reactive control following a failure in proactive control on these trials. The schizophrenia group, however, displayed significantly diminished activity in these regions relative to controls. Our results suggest increased failures in proactive control, but also impaired reactive control, in schizophrenia as compared to healthy subjects. © 2014 Psychonomic Society, Inc.","author":[{"dropping-particle":"","family":"Fassbender","given":"Catherine","non-dropping-particle":"","parse-names":false,"suffix":""},{"dropping-particle":"","family":"Scangos","given":"Katie","non-dropping-particle":"","parse-names":false,"suffix":""},{"dropping-particle":"","family":"Lesh","given":"Tyler A.","non-dropping-particle":"","parse-names":false,"suffix":""},{"dropping-particle":"","family":"Carter","given":"Cameron S.","non-dropping-particle":"","parse-names":false,"suffix":""}],"container-title":"Cognitive, Affective and Behavioral Neuroscience","id":"ITEM-1","issue":"1","issued":{"date-parts":[["2014"]]},"page":"175-188","title":"RT distributional analysis of cognitive-control-related brain activity in first-episode schizophrenia","type":"article-journal","volume":"14"},"uris":["http://www.mendeley.com/documents/?uuid=66e98bcd-91ac-4972-8e1e-d4c5edd33e5d"]}],"mendeley":{"formattedCitation":"(Fassbender et al., 2014)","manualFormatting":"Fassbender et al., 2014","plainTextFormattedCitation":"(Fassbender et al., 2014)","previouslyFormattedCitation":"(Fassbender et al., 2014)"},"properties":{"noteIndex":0},"schema":"https://github.com/citation-style-language/schema/raw/master/csl-citation.json"}</w:instrText>
            </w:r>
            <w:r>
              <w:rPr>
                <w:sz w:val="20"/>
                <w:szCs w:val="20"/>
                <w:lang w:val="en-US"/>
              </w:rPr>
              <w:fldChar w:fldCharType="separate"/>
            </w:r>
            <w:r w:rsidRPr="00773996">
              <w:rPr>
                <w:noProof/>
                <w:sz w:val="20"/>
                <w:szCs w:val="20"/>
                <w:lang w:val="en-US"/>
              </w:rPr>
              <w:t>Fassbender et al., 201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3745513" w14:textId="77777777" w:rsidR="00F36F79" w:rsidRPr="00E0042D" w:rsidRDefault="00F36F79" w:rsidP="001F562D">
            <w:pPr>
              <w:spacing w:after="46" w:line="240" w:lineRule="auto"/>
              <w:rPr>
                <w:sz w:val="20"/>
                <w:szCs w:val="20"/>
                <w:lang w:val="en-US"/>
              </w:rPr>
            </w:pPr>
            <w:r>
              <w:rPr>
                <w:sz w:val="20"/>
                <w:szCs w:val="20"/>
                <w:lang w:val="en-US"/>
              </w:rPr>
              <w:t>Stroop task (Long &gt; Shor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0F07CF7"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3848D059" w14:textId="77777777" w:rsidTr="00D1572F">
        <w:trPr>
          <w:trHeight w:val="332"/>
        </w:trPr>
        <w:tc>
          <w:tcPr>
            <w:tcW w:w="2519" w:type="dxa"/>
            <w:tcBorders>
              <w:top w:val="single" w:sz="2" w:space="0" w:color="000001"/>
              <w:left w:val="single" w:sz="2" w:space="0" w:color="000001"/>
              <w:bottom w:val="single" w:sz="2" w:space="0" w:color="000001"/>
            </w:tcBorders>
            <w:shd w:val="clear" w:color="auto" w:fill="auto"/>
          </w:tcPr>
          <w:p w14:paraId="4CF0144B"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2.04.035","ISSN":"00063223","abstract":"Background: Genetic studies have found that the interleukin-1β gene (IL1B, 2q13) influences the risk for schizophrenia, but the underlying biological mechanisms of the association are still unclear. Investigation of the effects of genetic variability in this gene on brain function could provide more information about its role in the disorder. Methods: The present study examined the effects of a functional polymorphism at IL1B gene promoter (-511C/T; rs16944) on brain correlates of working memory performance in schizophrenia. Forty-eight schizophrenia patients and 46 control subjects underwent functional magnetic resonance imaging while performing the n-back task. Results: In the pooled sample, genetic variability at this locus was associated with differential brain activation in a bilateral frontal region including the dorsolateral prefrontal cortex. There was also a significant diagnosis × genotype interaction effect in an overlapping frontal region: the IL1B polymorphism did not affect activation in the control subjects in this area, but the schizophrenia patients who were T carriers showed significantly higher activation than the CC homozygotes. Conclusions: The findings support a role for IL1B variability in the dorsolateral prefrontal cortex dysfunction classically associated with schizophrenia. © 2012 Society of Biological Psychiatry.","author":[{"dropping-particle":"","family":"Fatjó-Vilas","given":"Mar","non-dropping-particle":"","parse-names":false,"suffix":""},{"dropping-particle":"","family":"Pomarol-Clotet","given":"Edith","non-dropping-particle":"","parse-names":false,"suffix":""},{"dropping-particle":"","family":"Salvador","given":"Raymond","non-dropping-particle":"","parse-names":false,"suffix":""},{"dropping-particle":"","family":"Monté","given":"Gemma C.","non-dropping-particle":"","parse-names":false,"suffix":""},{"dropping-particle":"","family":"Gomar","given":"Jesús J.","non-dropping-particle":"","parse-names":false,"suffix":""},{"dropping-particle":"","family":"Sarró","given":"Salvador","non-dropping-particle":"","parse-names":false,"suffix":""},{"dropping-particle":"","family":"Ortiz-Gil","given":"Jordi","non-dropping-particle":"","parse-names":false,"suffix":""},{"dropping-particle":"","family":"Aguirre","given":"Candibel","non-dropping-particle":"","parse-names":false,"suffix":""},{"dropping-particle":"","family":"Landín-Romero","given":"Ramón","non-dropping-particle":"","parse-names":false,"suffix":""},{"dropping-particle":"","family":"Guerrero-Pedraza","given":"Amalia","non-dropping-particle":"","parse-names":false,"suffix":""},{"dropping-particle":"","family":"Papiol","given":"Sergi","non-dropping-particle":"","parse-names":false,"suffix":""},{"dropping-particle":"","family":"Blanch","given":"Josep","non-dropping-particle":"","parse-names":false,"suffix":""},{"dropping-particle":"","family":"McKenna","given":"Peter J.","non-dropping-particle":"","parse-names":false,"suffix":""},{"dropping-particle":"","family":"Fañanás","given":"Lourdes","non-dropping-particle":"","parse-names":false,"suffix":""}],"container-title":"Biological Psychiatry","id":"ITEM-1","issue":"9","issued":{"date-parts":[["2012","11","1"]]},"page":"758-765","publisher":"Elsevier","title":"Effect of the interleukin-1β gene on dorsolateral prefrontal cortex function in schizophrenia: A genetic neuroimaging study","type":"article-journal","volume":"72"},"uris":["http://www.mendeley.com/documents/?uuid=3e518e6a-98ab-3a65-99ee-38d45ae48345"]}],"mendeley":{"formattedCitation":"(Fatjó-Vilas et al., 2012)","manualFormatting":"Fatjó-Vilas et al., 2012","plainTextFormattedCitation":"(Fatjó-Vilas et al., 2012)","previouslyFormattedCitation":"(Fatjó-Vilas et al., 2012)"},"properties":{"noteIndex":0},"schema":"https://github.com/citation-style-language/schema/raw/master/csl-citation.json"}</w:instrText>
            </w:r>
            <w:r>
              <w:rPr>
                <w:sz w:val="20"/>
                <w:szCs w:val="20"/>
                <w:lang w:val="en-US"/>
              </w:rPr>
              <w:fldChar w:fldCharType="separate"/>
            </w:r>
            <w:r w:rsidRPr="00773996">
              <w:rPr>
                <w:noProof/>
                <w:sz w:val="20"/>
                <w:szCs w:val="20"/>
                <w:lang w:val="en-US"/>
              </w:rPr>
              <w:t>Fatjó-Vilas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14750AC" w14:textId="77777777" w:rsidR="00F36F79" w:rsidRPr="00E0042D" w:rsidRDefault="00F36F79" w:rsidP="001F562D">
            <w:pPr>
              <w:spacing w:after="46" w:line="240" w:lineRule="auto"/>
              <w:rPr>
                <w:sz w:val="20"/>
                <w:szCs w:val="20"/>
                <w:lang w:val="en-US"/>
              </w:rPr>
            </w:pPr>
            <w:r>
              <w:rPr>
                <w:sz w:val="20"/>
                <w:szCs w:val="20"/>
                <w:lang w:val="en-US"/>
              </w:rPr>
              <w:t>N-Back task (2&gt;1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7EE9EA5"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7BF677FF" w14:textId="77777777" w:rsidTr="00D1572F">
        <w:trPr>
          <w:trHeight w:val="332"/>
        </w:trPr>
        <w:tc>
          <w:tcPr>
            <w:tcW w:w="2519" w:type="dxa"/>
            <w:tcBorders>
              <w:top w:val="single" w:sz="2" w:space="0" w:color="000001"/>
              <w:left w:val="single" w:sz="2" w:space="0" w:color="000001"/>
              <w:bottom w:val="single" w:sz="2" w:space="0" w:color="000001"/>
            </w:tcBorders>
            <w:shd w:val="clear" w:color="auto" w:fill="auto"/>
          </w:tcPr>
          <w:p w14:paraId="5C6DA6D8"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09.11.034","ISSN":"10538119","PMID":"19948225","abstract":"Previous studies have reported learning and navigation impairments in schizophrenia patients during virtual reality allocentric learning tasks. The neural bases of these deficits have not been explored using functional MRI despite well-explored anatomic characterization of these paradigms in non-human animals. Our objective was to characterize the differential distributed neural circuits involved in virtual Morris water task performance using independent component analysis (ICA) in schizophrenia patients and controls. Additionally, we present behavioral data in order to derive relationships between brain function and performance, and we have included a general linear model-based analysis in order to exemplify the incremental and differential results afforded by ICA. Thirty-four individuals with schizophrenia and twenty-eight healthy controls underwent fMRI scanning during a block design virtual Morris water task using hidden and visible platform conditions. Independent components analysis was used to deconstruct neural contributions to hidden and visible platform conditions for patients and controls. We also examined performance variables, voxel-based morphometry and hippocampal subparcellation, and regional BOLD signal variation. Independent component analysis identified five neural circuits. Mesial temporal lobe regions, including the hippocampus, were consistently task-related across conditions and groups. Frontal, striatal, and parietal circuits were recruited preferentially during the visible condition for patients, while frontal and temporal lobe regions were more saliently recruited by controls during the hidden platform condition. Gray matter concentrations and BOLD signal in hippocampal subregions were associated with task performance in controls but not patients. Patients exhibited impaired performance on the hidden and visible conditions of the task, related to negative symptom severity. While controls showed coupling between neural circuits, regional neuroanatomy, and behavior, patients activated different task-related neural circuits, not associated with appropriate regional neuroanatomy. GLM analysis elucidated several comparable regions, with the exception of the hippocampus. Inefficient allocentric learning and memory in patients may be related to an inability to recruit appropriate task-dependent neural circuits. © 2009 Elsevier Inc. All rights reserved.","author":[{"dropping-particle":"","family":"Folley","given":"Bradley S.","non-dropping-particle":"","parse-names":false,"suffix":""},{"dropping-particle":"","family":"Astur","given":"Robert","non-dropping-particle":"","parse-names":false,"suffix":""},{"dropping-particle":"","family":"Jagannathan","given":"Kanchana","non-dropping-particle":"","parse-names":false,"suffix":""},{"dropping-particle":"","family":"Calhoun","given":"Vince D.","non-dropping-particle":"","parse-names":false,"suffix":""},{"dropping-particle":"","family":"Pearlson","given":"Godfrey D.","non-dropping-particle":"","parse-names":false,"suffix":""}],"container-title":"NeuroImage","id":"ITEM-1","issue":"4","issued":{"date-parts":[["2010","2","15"]]},"page":"3373-3384","publisher":"NIH Public Access","title":"Anomalous neural circuit function in schizophrenia during a virtual Morris water task","type":"article-journal","volume":"49"},"uris":["http://www.mendeley.com/documents/?uuid=c6034e72-011d-3be0-bf9c-fd22ae1ce1ab"]}],"mendeley":{"formattedCitation":"(Folley et al., 2010)","manualFormatting":"Folley et al., 2010","plainTextFormattedCitation":"(Folley et al., 2010)","previouslyFormattedCitation":"(Folley et al., 2010)"},"properties":{"noteIndex":0},"schema":"https://github.com/citation-style-language/schema/raw/master/csl-citation.json"}</w:instrText>
            </w:r>
            <w:r>
              <w:rPr>
                <w:sz w:val="20"/>
                <w:szCs w:val="20"/>
                <w:lang w:val="en-US"/>
              </w:rPr>
              <w:fldChar w:fldCharType="separate"/>
            </w:r>
            <w:r w:rsidRPr="00E84C17">
              <w:rPr>
                <w:noProof/>
                <w:sz w:val="20"/>
                <w:szCs w:val="20"/>
                <w:lang w:val="en-US"/>
              </w:rPr>
              <w:t>Folley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5A6955E" w14:textId="77777777" w:rsidR="00F36F79" w:rsidRDefault="00F36F79" w:rsidP="001F562D">
            <w:pPr>
              <w:spacing w:after="46" w:line="240" w:lineRule="auto"/>
              <w:rPr>
                <w:sz w:val="20"/>
                <w:szCs w:val="20"/>
                <w:lang w:val="en-US"/>
              </w:rPr>
            </w:pPr>
            <w:r>
              <w:rPr>
                <w:sz w:val="20"/>
                <w:szCs w:val="20"/>
                <w:lang w:val="en-US"/>
              </w:rPr>
              <w:t>Virtual Morris water-maze task (Hidden &gt; Visibl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2BD1C61" w14:textId="77777777" w:rsidR="00F36F79"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37B9E028" w14:textId="77777777" w:rsidTr="00D1572F">
        <w:trPr>
          <w:trHeight w:val="332"/>
        </w:trPr>
        <w:tc>
          <w:tcPr>
            <w:tcW w:w="2519" w:type="dxa"/>
            <w:tcBorders>
              <w:top w:val="single" w:sz="2" w:space="0" w:color="000001"/>
              <w:left w:val="single" w:sz="2" w:space="0" w:color="000001"/>
              <w:bottom w:val="single" w:sz="2" w:space="0" w:color="000001"/>
            </w:tcBorders>
            <w:shd w:val="clear" w:color="auto" w:fill="auto"/>
          </w:tcPr>
          <w:p w14:paraId="39666BC5"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20001063","ISSN":"00332917","abstract":"BackgroundOne hypothesis proposed to underlie formal thought disorder (FTD), the incoherent speech is seen in some patients with schizophrenia, is that it reflects impairment in frontal/executive function. While this proposal has received support in neuropsychological studies, it has been relatively little tested using functional imaging. This study aimed to examine brain activations associated with FTD, and its two main factor-analytically derived subsyndromes, during the performance of a working memory task.MethodsSeventy patients with schizophrenia showing a full range of FTD scores and 70 matched healthy controls underwent fMRI during the performance of the 2-back version of the n-back task. Whole-brain corrected, voxel-based correlations with FTD scores were examined in the patient group.ResultsDuring 2-back performance the patients showed clusters of significant inverse correlation with FTD scores in the inferior frontal cortex and dorsolateral prefrontal cortex bilaterally, the left temporal cortex and subcortically in the basal ganglia and thalamus. Further analysis revealed that these correlations reflected an association only with 'alogia' (poverty of speech, poverty of content of speech and perseveration) and not with the 'fluent disorganization' component of FTD.ConclusionsThis study provides functional imaging support for the view that FTD in schizophrenia may involve impaired executive/frontal function. However, the relationship appears to be exclusively with alogia and not with the variables contributing to fluent disorganization. Copyright © The Author(s), 2020. Published by Cambridge University Press.","author":[{"dropping-particle":"","family":"Fuentes-Claramonte","given":"P","non-dropping-particle":"","parse-names":false,"suffix":""},{"dropping-particle":"","family":"López-Araquistain","given":"L","non-dropping-particle":"","parse-names":false,"suffix":""},{"dropping-particle":"","family":"Sarró","given":"S","non-dropping-particle":"","parse-names":false,"suffix":""},{"dropping-particle":"","family":"Sans-Sansa","given":"B","non-dropping-particle":"","parse-names":false,"suffix":""},{"dropping-particle":"","family":"Ortiz-Gil","given":"J","non-dropping-particle":"","parse-names":false,"suffix":""},{"dropping-particle":"","family":"Maristany","given":"T","non-dropping-particle":"","parse-names":false,"suffix":""},{"dropping-particle":"","family":"Salvador","given":"R","non-dropping-particle":"","parse-names":false,"suffix":""},{"dropping-particle":"","family":"McKenna","given":"P J","non-dropping-particle":"","parse-names":false,"suffix":""},{"dropping-particle":"","family":"Pomarol-Clotet","given":"E","non-dropping-particle":"","parse-names":false,"suffix":""}],"container-title":"Psychological Medicine","id":"ITEM-1","issued":{"date-parts":[["2020"]]},"note":"cited By 0","publisher":"Cambridge University Press","title":"Brain functional correlates of formal thought disorder in schizophrenia: Examining the frontal/dysexecutive hypothesis","type":"article-journal"},"uris":["http://www.mendeley.com/documents/?uuid=205a0f13-5c12-47c0-be25-b4cb217f9f41"]}],"mendeley":{"formattedCitation":"(P Fuentes-Claramonte et al., 2020)","manualFormatting":"Fuentes-Claramonte et al., 2020","plainTextFormattedCitation":"(P Fuentes-Claramonte et al., 2020)","previouslyFormattedCitation":"(P Fuentes-Claramonte et al., 2020)"},"properties":{"noteIndex":0},"schema":"https://github.com/citation-style-language/schema/raw/master/csl-citation.json"}</w:instrText>
            </w:r>
            <w:r>
              <w:rPr>
                <w:sz w:val="20"/>
                <w:szCs w:val="20"/>
                <w:lang w:val="en-US"/>
              </w:rPr>
              <w:fldChar w:fldCharType="separate"/>
            </w:r>
            <w:r w:rsidRPr="00E84C17">
              <w:rPr>
                <w:noProof/>
                <w:sz w:val="20"/>
                <w:szCs w:val="20"/>
                <w:lang w:val="en-US"/>
              </w:rPr>
              <w:t>Fuentes-Claramonte et al., 202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9414167" w14:textId="77777777" w:rsidR="00F36F79" w:rsidRDefault="00F36F79" w:rsidP="001F562D">
            <w:pPr>
              <w:spacing w:after="46" w:line="240" w:lineRule="auto"/>
              <w:rPr>
                <w:sz w:val="20"/>
                <w:szCs w:val="20"/>
                <w:lang w:val="en-US"/>
              </w:rPr>
            </w:pPr>
            <w:r>
              <w:rPr>
                <w:sz w:val="20"/>
                <w:szCs w:val="20"/>
                <w:lang w:val="en-US"/>
              </w:rPr>
              <w:t>N-Back task (2 Back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776E848"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3D2F8674"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70D93BBD" w14:textId="77777777" w:rsidR="00F36F79" w:rsidRPr="00E0042D" w:rsidRDefault="00F36F79" w:rsidP="001F562D">
            <w:pPr>
              <w:spacing w:after="46" w:line="240" w:lineRule="auto"/>
              <w:rPr>
                <w:sz w:val="20"/>
                <w:szCs w:val="20"/>
                <w:lang w:val="en-US"/>
              </w:rPr>
            </w:pPr>
            <w:r>
              <w:rPr>
                <w:sz w:val="20"/>
                <w:szCs w:val="20"/>
                <w:lang w:val="en-US"/>
              </w:rPr>
              <w:lastRenderedPageBreak/>
              <w:fldChar w:fldCharType="begin" w:fldLock="1"/>
            </w:r>
            <w:r>
              <w:rPr>
                <w:sz w:val="20"/>
                <w:szCs w:val="20"/>
                <w:lang w:val="en-US"/>
              </w:rPr>
              <w:instrText>ADDIN CSL_CITATION {"citationItems":[{"id":"ITEM-1","itemData":{"DOI":"10.1016/j.nicl.2017.01.028","ISBN":"22131582 (ISSN)","ISSN":"22131582","PMID":"28203529","abstract":"Reality monitoring impairment is often reported in schizophrenia but the neural basis of this deficit is poorly understood. Difficulties with reality monitoring could be attributable to the same pattern of neural dysfunction as other cognitive deficits that characterize schizophrenia, or might instead represent a separable and dissociable impairment. This question was addressed through direct comparison of behavioral performance and neural activity associated with reality monitoring and working memory in patients with schizophrenia and matched healthy controls. Participants performed a word-pair reality monitoring task and a Sternberg working memory task while undergoing fMRI scanning. Distinct behavioral deficits were observed in the patients during performance of each task, which were associated with separable task- and region-specific dysfunction in the medial anterior prefrontal cortex for reality monitoring and dorsolateral prefrontal cortex for working memory. The results suggest that reality monitoring impairment is a distinct neurocognitive deficit in schizophrenia. The findings are consistent with the presence of a range of dissociable cognitive deficits in schizophrenia which may be associated with variable functional and structural dysconnectivity in underlying processing networks.","author":[{"dropping-particle":"","family":"Garrison","given":"Jane R.","non-dropping-particle":"","parse-names":false,"suffix":""},{"dropping-particle":"","family":"Fernandez-Egea","given":"Emilio","non-dropping-particle":"","parse-names":false,"suffix":""},{"dropping-particle":"","family":"Zaman","given":"Rashid","non-dropping-particle":"","parse-names":false,"suffix":""},{"dropping-particle":"","family":"Agius","given":"Mark","non-dropping-particle":"","parse-names":false,"suffix":""},{"dropping-particle":"","family":"Simons","given":"Jon S.","non-dropping-particle":"","parse-names":false,"suffix":""}],"container-title":"NeuroImage: Clinical","id":"ITEM-1","issued":{"date-parts":[["2017"]]},"title":"Reality monitoring impairment in schizophrenia reflects specific prefrontal cortex dysfunction","type":"article-journal"},"uris":["http://www.mendeley.com/documents/?uuid=c76a2dad-954d-35e2-8577-5acf24e91543"]}],"mendeley":{"formattedCitation":"(Garrison et al., 2017)","manualFormatting":"Garrison et al., 2017","plainTextFormattedCitation":"(Garrison et al., 2017)","previouslyFormattedCitation":"(Garrison et al., 2017)"},"properties":{"noteIndex":0},"schema":"https://github.com/citation-style-language/schema/raw/master/csl-citation.json"}</w:instrText>
            </w:r>
            <w:r>
              <w:rPr>
                <w:sz w:val="20"/>
                <w:szCs w:val="20"/>
                <w:lang w:val="en-US"/>
              </w:rPr>
              <w:fldChar w:fldCharType="separate"/>
            </w:r>
            <w:r w:rsidRPr="00773996">
              <w:rPr>
                <w:noProof/>
                <w:sz w:val="20"/>
                <w:szCs w:val="20"/>
                <w:lang w:val="en-US"/>
              </w:rPr>
              <w:t>Garrison et al., 201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8D5C05D" w14:textId="77777777" w:rsidR="00F36F79" w:rsidRPr="00E0042D" w:rsidRDefault="00F36F79" w:rsidP="001F562D">
            <w:pPr>
              <w:spacing w:after="46" w:line="240" w:lineRule="auto"/>
              <w:rPr>
                <w:sz w:val="20"/>
                <w:szCs w:val="20"/>
                <w:lang w:val="en-US"/>
              </w:rPr>
            </w:pPr>
            <w:r>
              <w:rPr>
                <w:sz w:val="20"/>
                <w:szCs w:val="20"/>
                <w:lang w:val="en-US"/>
              </w:rPr>
              <w:t>Word-pair reality monitoring task (</w:t>
            </w:r>
            <w:r w:rsidRPr="005B6AC0">
              <w:rPr>
                <w:sz w:val="20"/>
                <w:szCs w:val="20"/>
                <w:lang w:val="en-US"/>
              </w:rPr>
              <w:t>Reality monitoring &gt; Perceptual motor baseline</w:t>
            </w:r>
            <w:r>
              <w:rPr>
                <w:sz w:val="20"/>
                <w:szCs w:val="20"/>
                <w:lang w:val="en-US"/>
              </w:rPr>
              <w: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B418F9F" w14:textId="77777777" w:rsidR="00F36F79" w:rsidRPr="00E0042D"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04CEC6A6"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6345D2C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5.08.008","ISSN":"18727506","PMID":"26341950","abstract":"Stable neuropsychological deficits may provide a reliable basis for identifying etiological subtypes of schizophrenia. The aim of this study was to identify clusters of individuals with schizophrenia based on dimensions of neuropsychological performance, and to characterize their neural correlates. We acquired neuropsychological data as well as structural and functional magnetic resonance imaging from 129 patients with schizophrenia and 165 healthy controls. We derived eight cognitive dimensions and subsequently applied a cluster analysis to identify possible schizophrenia subtypes. Analyses suggested the following four cognitive clusters of schizophrenia: (1) Diminished Verbal Fluency, (2) Diminished Verbal Memory and Poor Motor Control, (3) Diminished Face Memory and Slowed Processing, and (4) Diminished Intellectual Function. The clusters were characterized by a specific pattern of structural brain changes in areas such as Wernicke's area, lingual gyrus and occipital face area, and hippocampus as well as differences in working memory-elicited neural activity in several fronto-parietal brain regions. Separable measures of cognitive function appear to provide a method for deriving cognitive subtypes meaningfully related to brain structure and function. Because the present study identified brain-based neural correlates of the cognitive clusters, the proposed groups of individuals with schizophrenia have some external validity.","author":[{"dropping-particle":"","family":"Geisler","given":"Daniel","non-dropping-particle":"","parse-names":false,"suffix":""},{"dropping-particle":"","family":"Walton","given":"Esther","non-dropping-particle":"","parse-names":false,"suffix":""},{"dropping-particle":"","family":"Naylor","given":"Melissa","non-dropping-particle":"","parse-names":false,"suffix":""},{"dropping-particle":"","family":"Roessner","given":"Veit","non-dropping-particle":"","parse-names":false,"suffix":""},{"dropping-particle":"","family":"Lim","given":"Kelvin O.","non-dropping-particle":"","parse-names":false,"suffix":""},{"dropping-particle":"","family":"Charles Schulz","given":"S.","non-dropping-particle":"","parse-names":false,"suffix":""},{"dropping-particle":"","family":"Gollub","given":"Randy L.","non-dropping-particle":"","parse-names":false,"suffix":""},{"dropping-particle":"","family":"Calhoun","given":"Vince D.","non-dropping-particle":"","parse-names":false,"suffix":""},{"dropping-particle":"","family":"Sponheim","given":"Scott R.","non-dropping-particle":"","parse-names":false,"suffix":""},{"dropping-particle":"","family":"Ehrlich","given":"Stefan","non-dropping-particle":"","parse-names":false,"suffix":""}],"container-title":"Psychiatry Research - Neuroimaging","id":"ITEM-1","issue":"1","issued":{"date-parts":[["2015","10","30"]]},"page":"74-83","publisher":"Elsevier Ireland Ltd","title":"Brain structure and function correlates of cognitive subtypes in schizophrenia","type":"article-journal","volume":"234"},"uris":["http://www.mendeley.com/documents/?uuid=628c7edc-854b-316b-a13b-ad81a560643e"]}],"mendeley":{"formattedCitation":"(Geisler et al., 2015)","manualFormatting":"Geisler et al., 2015","plainTextFormattedCitation":"(Geisler et al., 2015)","previouslyFormattedCitation":"(Geisler et al., 2015)"},"properties":{"noteIndex":0},"schema":"https://github.com/citation-style-language/schema/raw/master/csl-citation.json"}</w:instrText>
            </w:r>
            <w:r>
              <w:rPr>
                <w:sz w:val="20"/>
                <w:szCs w:val="20"/>
                <w:lang w:val="en-US"/>
              </w:rPr>
              <w:fldChar w:fldCharType="separate"/>
            </w:r>
            <w:r w:rsidRPr="0059310C">
              <w:rPr>
                <w:noProof/>
                <w:sz w:val="20"/>
                <w:szCs w:val="20"/>
                <w:lang w:val="en-US"/>
              </w:rPr>
              <w:t>Geisler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8B2FBF3" w14:textId="77777777" w:rsidR="00F36F79" w:rsidRDefault="00F36F79" w:rsidP="001F562D">
            <w:pPr>
              <w:spacing w:after="46" w:line="240" w:lineRule="auto"/>
              <w:rPr>
                <w:sz w:val="20"/>
                <w:szCs w:val="20"/>
                <w:lang w:val="en-US"/>
              </w:rPr>
            </w:pPr>
            <w:r>
              <w:rPr>
                <w:sz w:val="20"/>
                <w:szCs w:val="20"/>
                <w:lang w:val="en-US"/>
              </w:rPr>
              <w:t>Sternberg Item Recognition Paradigm (Load 5 &gt; Load 1)</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57857D7"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D656DD5"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0BA7853B"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7.01.021","ISSN":"15732509","PMID":"28095997","abstract":"Working memory deficits have been widely reported in schizophrenia, and may result from inefficient binding processes. These processes, and their neural correlates, remain understudied in schizophrenia. Thus, we designed an FMRI study aimed at investigating the neural correlates of both passive and active binding in working memory in schizophrenia. Nineteen patients with schizophrenia and 23 matched controls were recruited to perform a working memory binding task, in which they were instructed to memorize three letters and three spatial locations. In the passive binding condition, letters and spatial locations were directly presented as bound. Conversely, in the active binding condition, words and spatial locations were presented as separated, and participants were instructed to intentionally create associations between them. Patients exhibited a similar performance to the controls for the passive binding condition, but a significantly lower performance for the active binding. FMRI analyses revealed that this active binding deficit was related to aberrant activity in the posterior parietal cortex and the ventrolateral prefrontal cortex. This study provides initial evidence of a specific deficit for actively binding information in schizophrenia, which is linked to dysfunctions in the neural networks underlying attention, manipulation of information, and encoding strategies. Together, our results suggest that all these dysfunctions may be targets for neuromodulation interventions known to improve cognitive deficits in schizophrenia.","author":[{"dropping-particle":"","family":"Grot","given":"Stéphanie","non-dropping-particle":"","parse-names":false,"suffix":""},{"dropping-particle":"","family":"Légaré","given":"Virginie Petel","non-dropping-particle":"","parse-names":false,"suffix":""},{"dropping-particle":"","family":"Lipp","given":"Olivier","non-dropping-particle":"","parse-names":false,"suffix":""},{"dropping-particle":"","family":"Soulières","given":"Isabelle","non-dropping-particle":"","parse-names":false,"suffix":""},{"dropping-particle":"","family":"Dolcos","given":"Florin","non-dropping-particle":"","parse-names":false,"suffix":""},{"dropping-particle":"","family":"Luck","given":"David","non-dropping-particle":"","parse-names":false,"suffix":""}],"container-title":"Schizophrenia Research","id":"ITEM-1","issued":{"date-parts":[["2017"]]},"title":"Abnormal prefrontal and parietal activity linked to deficient active binding in working memory in schizophrenia","type":"article-journal"},"uris":["http://www.mendeley.com/documents/?uuid=415d64f8-31af-31d2-b095-ecf88f4ec7f4"]}],"mendeley":{"formattedCitation":"(Grot et al., 2017)","manualFormatting":"Grot et al., 2017","plainTextFormattedCitation":"(Grot et al., 2017)","previouslyFormattedCitation":"(Grot et al., 2017)"},"properties":{"noteIndex":0},"schema":"https://github.com/citation-style-language/schema/raw/master/csl-citation.json"}</w:instrText>
            </w:r>
            <w:r>
              <w:rPr>
                <w:sz w:val="20"/>
                <w:szCs w:val="20"/>
                <w:lang w:val="en-US"/>
              </w:rPr>
              <w:fldChar w:fldCharType="separate"/>
            </w:r>
            <w:r w:rsidRPr="00773996">
              <w:rPr>
                <w:noProof/>
                <w:sz w:val="20"/>
                <w:szCs w:val="20"/>
                <w:lang w:val="en-US"/>
              </w:rPr>
              <w:t>Grot et al., 201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4AEE161" w14:textId="77777777" w:rsidR="00F36F79" w:rsidRPr="00E0042D" w:rsidRDefault="00F36F79" w:rsidP="001F562D">
            <w:pPr>
              <w:spacing w:after="46" w:line="240" w:lineRule="auto"/>
              <w:rPr>
                <w:sz w:val="20"/>
                <w:szCs w:val="20"/>
                <w:lang w:val="en-US"/>
              </w:rPr>
            </w:pPr>
            <w:r>
              <w:rPr>
                <w:sz w:val="20"/>
                <w:szCs w:val="20"/>
                <w:lang w:val="en-US"/>
              </w:rPr>
              <w:t>WM binding task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40921E0"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88B9D46" w14:textId="77777777" w:rsidTr="00D1572F">
        <w:trPr>
          <w:trHeight w:val="66"/>
        </w:trPr>
        <w:tc>
          <w:tcPr>
            <w:tcW w:w="2519" w:type="dxa"/>
            <w:tcBorders>
              <w:top w:val="single" w:sz="2" w:space="0" w:color="000001"/>
              <w:left w:val="single" w:sz="2" w:space="0" w:color="000001"/>
              <w:bottom w:val="single" w:sz="2" w:space="0" w:color="000001"/>
            </w:tcBorders>
            <w:shd w:val="clear" w:color="auto" w:fill="auto"/>
          </w:tcPr>
          <w:p w14:paraId="17336DF5"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1001073","ISSN":"00332917","abstract":"Background It is not known whether first-episode psychosis is characterized by the same prefrontal cortex functional imaging abnormalities as chronic schizophrenia.Method Thirty patients with a first episode of non-affective functional psychosis and 28 healthy controls underwent functional magnetic resonance imaging (fMRI) during performance of the n-back working memory task. Voxel-based analyses of brain activations and deactivations were carried out and compared between groups. The connectivity of regions of significant difference between the patients and controls was also examined.Results The first-episode patients did not show significant prefrontal hypo- or hyperactivation compared to controls. However, they showed failure of deactivation in the medial frontal cortex. This area showed high levels of connectivity with the posterior cingulate gyrus/precuneus and parts of the parietal cortex bilaterally. Failure of deactivation was significantly greater in first-episode patients who had or went on to acquire a DSM-IV diagnosis of schizophrenia than in those who did not, and in those who met RDC criteria for schizophrenia compared to those who did not.Conclusions First-episode psychosis is not characterized by hypo- or hyperfrontality but instead by a failure of deactivation in the medial frontal cortex. The location and connectivity of this area suggest that it is part of the default mode network. The failure of deactivation seems to be particularly marked in first-episode patients who have, or progress to, schizophrenia. © 2011 Cambridge University Press.","author":[{"dropping-particle":"","family":"Guerrero-Pedraza","given":"A.","non-dropping-particle":"","parse-names":false,"suffix":""},{"dropping-particle":"","family":"McKenna","given":"P. J.","non-dropping-particle":"","parse-names":false,"suffix":""},{"dropping-particle":"","family":"Gomar","given":"J. J.","non-dropping-particle":"","parse-names":false,"suffix":""},{"dropping-particle":"","family":"Sarró","given":"S.","non-dropping-particle":"","parse-names":false,"suffix":""},{"dropping-particle":"","family":"Salvador","given":"R.","non-dropping-particle":"","parse-names":false,"suffix":""},{"dropping-particle":"","family":"Amann","given":"B.","non-dropping-particle":"","parse-names":false,"suffix":""},{"dropping-particle":"","family":"Carrión","given":"M. I.","non-dropping-particle":"","parse-names":false,"suffix":""},{"dropping-particle":"","family":"Landin-Romero","given":"R.","non-dropping-particle":"","parse-names":false,"suffix":""},{"dropping-particle":"","family":"Blanch","given":"J.","non-dropping-particle":"","parse-names":false,"suffix":""},{"dropping-particle":"","family":"Pomarol-Clotet","given":"E.","non-dropping-particle":"","parse-names":false,"suffix":""}],"container-title":"Psychological Medicine","id":"ITEM-1","issue":"1","issued":{"date-parts":[["2012"]]},"page":"73-84","title":"First-episode psychosis is characterized by failure of deactivation but not by hypo- or hyperfrontality","type":"article-journal","volume":"42"},"uris":["http://www.mendeley.com/documents/?uuid=4131623e-69d5-4eb6-a516-d6be25b6ba55"]}],"mendeley":{"formattedCitation":"(Guerrero-Pedraza et al., 2012)","manualFormatting":"Guerrero-Pedraza et al., 2012","plainTextFormattedCitation":"(Guerrero-Pedraza et al., 2012)","previouslyFormattedCitation":"(Guerrero-Pedraza et al., 2012)"},"properties":{"noteIndex":0},"schema":"https://github.com/citation-style-language/schema/raw/master/csl-citation.json"}</w:instrText>
            </w:r>
            <w:r>
              <w:rPr>
                <w:sz w:val="20"/>
                <w:szCs w:val="20"/>
                <w:lang w:val="en-US"/>
              </w:rPr>
              <w:fldChar w:fldCharType="separate"/>
            </w:r>
            <w:r w:rsidRPr="00773996">
              <w:rPr>
                <w:noProof/>
                <w:sz w:val="20"/>
                <w:szCs w:val="20"/>
                <w:lang w:val="en-US"/>
              </w:rPr>
              <w:t>Guerrero-Pedraza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B0E00DC" w14:textId="77777777" w:rsidR="00F36F79" w:rsidRPr="00E0042D"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343BBE2"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21609DA" w14:textId="77777777" w:rsidTr="00D1572F">
        <w:trPr>
          <w:trHeight w:val="114"/>
        </w:trPr>
        <w:tc>
          <w:tcPr>
            <w:tcW w:w="2519" w:type="dxa"/>
            <w:tcBorders>
              <w:top w:val="single" w:sz="2" w:space="0" w:color="000001"/>
              <w:left w:val="single" w:sz="2" w:space="0" w:color="000001"/>
              <w:bottom w:val="single" w:sz="2" w:space="0" w:color="000001"/>
            </w:tcBorders>
            <w:shd w:val="clear" w:color="auto" w:fill="auto"/>
          </w:tcPr>
          <w:p w14:paraId="4F1D6DE8"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17.02.024","ISSN":"18791379","PMID":"28325680","abstract":"Schizophrenia patients have significant memory difficulties that have far-reaching implications in their daily life. These impairments are partly attributed to an inability to self-initiate effective memory encoding strategies, but its core neurobiological correlates remain unknown. The current study addresses this critical gap in our knowledge of episodic memory impairments in schizophrenia. Schizophrenia patients (n = 35) and healthy controls (n = 23) underwent a Semantic Encoding Memory Task (SEMT) during an fMRI scan. Brain activity was examined for conditions where participants were a) prompted to use semantic encoding strategies, or b) not prompted but required to self-initiate such strategies. When prompted to use semantic encoding strategies, schizophrenia patients exhibited similar recognition performance and brain activity as healthy controls. However, when required to self-initiate these strategies, patients had significant reduced recognition performance and brain activity in the left dorsolateral prefrontal cortex, as well as in the left temporal gyrus, left superior parietal lobule, and cerebellum. When patients were divided based on performance on the SEMT, the subgroup with more severe deficits in self-initiation also showed greater reduction in left dorsolateral prefrontal activity. These results suggest that impaired self-initiation of elaborative encoding strategies is a driving feature of memory deficits in schizophrenia. We also identified the neural correlates of impaired self-initiation of semantic encoding strategies, in which a failure to activate the left dorsolateral prefrontal cortex plays a key role. These findings provide important new targets in the development of novel treatments aiming to improve memory and ultimately patients' outcome.","author":[{"dropping-particle":"","family":"Guimond","given":"Synthia","non-dropping-particle":"","parse-names":false,"suffix":""},{"dropping-particle":"","family":"Hawco","given":"Colin","non-dropping-particle":"","parse-names":false,"suffix":""},{"dropping-particle":"","family":"Lepage","given":"Martin","non-dropping-particle":"","parse-names":false,"suffix":""}],"container-title":"Journal of Psychiatric Research","id":"ITEM-1","issued":{"date-parts":[["2017"]]},"title":"Prefrontal activity and impaired memory encoding strategies in schizophrenia","type":"article-journal"},"uris":["http://www.mendeley.com/documents/?uuid=644c9f4f-4dd5-32be-b6d4-c1d3d206a6f5"]}],"mendeley":{"formattedCitation":"(Guimond et al., 2017)","manualFormatting":"Guimond et al., 2017","plainTextFormattedCitation":"(Guimond et al., 2017)","previouslyFormattedCitation":"(Guimond et al., 2017)"},"properties":{"noteIndex":0},"schema":"https://github.com/citation-style-language/schema/raw/master/csl-citation.json"}</w:instrText>
            </w:r>
            <w:r>
              <w:rPr>
                <w:sz w:val="20"/>
                <w:szCs w:val="20"/>
                <w:lang w:val="en-US"/>
              </w:rPr>
              <w:fldChar w:fldCharType="separate"/>
            </w:r>
            <w:r w:rsidRPr="004E2A51">
              <w:rPr>
                <w:noProof/>
                <w:sz w:val="20"/>
                <w:szCs w:val="20"/>
                <w:lang w:val="en-US"/>
              </w:rPr>
              <w:t>Guimond et al., 201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70E3134" w14:textId="77777777" w:rsidR="00F36F79" w:rsidRPr="00E0042D" w:rsidRDefault="00F36F79" w:rsidP="001F562D">
            <w:pPr>
              <w:spacing w:after="46" w:line="240" w:lineRule="auto"/>
              <w:rPr>
                <w:sz w:val="20"/>
                <w:szCs w:val="20"/>
                <w:lang w:val="en-US"/>
              </w:rPr>
            </w:pPr>
            <w:r>
              <w:rPr>
                <w:sz w:val="20"/>
                <w:szCs w:val="20"/>
                <w:lang w:val="en-US"/>
              </w:rPr>
              <w:t>Semantic encoding memory task (Self-initiation Good+Poor)</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6825C27"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74B34E11" w14:textId="77777777" w:rsidTr="00D1572F">
        <w:trPr>
          <w:trHeight w:val="282"/>
        </w:trPr>
        <w:tc>
          <w:tcPr>
            <w:tcW w:w="2519" w:type="dxa"/>
            <w:tcBorders>
              <w:top w:val="single" w:sz="2" w:space="0" w:color="000001"/>
              <w:left w:val="single" w:sz="2" w:space="0" w:color="000001"/>
              <w:bottom w:val="single" w:sz="2" w:space="0" w:color="000001"/>
            </w:tcBorders>
            <w:shd w:val="clear" w:color="auto" w:fill="auto"/>
          </w:tcPr>
          <w:p w14:paraId="6284C72F"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18.02.028","ISSN":"18791379","abstract":"Schizophrenia (SZ) patients exhibit deficits in emotion regulation that affect their daily functioning. There is evidence that the prefrontal cortex plays an important role in emotion regulation. However, it remains unclear how this brain region is involved in emotion regulation deficits in SZ, and how such deficits impact performance on cognitively demanding tasks. We examined how happy and fearful emotional distractors impact performance on working memory (WM) tasks of varying difficulty (0-back, 2-back), and brain activity using fMRI. Participants were 20 patients with SZ and 20 healthy controls (HC) matched on age, sex, race, and IQ. A significant 3-way interaction showed that SZ patients had lower performance compared to HC when exposed to fearful and happy distractors, but only during the 2-back task. Second-level fMRI between-group analysis revealed that compared to SZ patients, HC showed significantly greater increase in brain activity with WM load in the left IFG (BA 45) when exposed to fearful distractors. Less brain activity in this region was also associated with reduction in SZ patients' performance during higher WM load and the presence of fearful distractors. SZ patients had difficulty in performing a WM task when regulating emotions, and they failed to show the emotion-specific modulation of the left IFG observed in HC. These results suggest that SZ patients have difficulty with emotion regulation demands during effortful cognitive tasks. This also provides us with potential insight on how emotion regulation could be rehabilitated in SZ using cognitive training.","author":[{"dropping-particle":"","family":"Guimond","given":"Synthia","non-dropping-particle":"","parse-names":false,"suffix":""},{"dropping-particle":"","family":"Padani","given":"Shezal","non-dropping-particle":"","parse-names":false,"suffix":""},{"dropping-particle":"","family":"Lutz","given":"Olivia","non-dropping-particle":"","parse-names":false,"suffix":""},{"dropping-particle":"","family":"Eack","given":"Shaun","non-dropping-particle":"","parse-names":false,"suffix":""},{"dropping-particle":"","family":"Thermenos","given":"Heidi","non-dropping-particle":"","parse-names":false,"suffix":""},{"dropping-particle":"","family":"Keshavan","given":"Matcheri","non-dropping-particle":"","parse-names":false,"suffix":""}],"container-title":"Journal of Psychiatric Research","id":"ITEM-1","issue":"May 2017","issued":{"date-parts":[["2018"]]},"page":"14-20","publisher":"Elsevier","title":"Impaired regulation of emotional distractors during working memory load in schizophrenia","type":"article-journal","volume":"101"},"uris":["http://www.mendeley.com/documents/?uuid=2adfc4a2-fd7e-4bef-99f6-22510fab4626"]}],"mendeley":{"formattedCitation":"(Guimond et al., 2018)","manualFormatting":"Guimond et al., 2018","plainTextFormattedCitation":"(Guimond et al., 2018)","previouslyFormattedCitation":"(Guimond et al., 2018)"},"properties":{"noteIndex":0},"schema":"https://github.com/citation-style-language/schema/raw/master/csl-citation.json"}</w:instrText>
            </w:r>
            <w:r>
              <w:rPr>
                <w:sz w:val="20"/>
                <w:szCs w:val="20"/>
                <w:lang w:val="en-US"/>
              </w:rPr>
              <w:fldChar w:fldCharType="separate"/>
            </w:r>
            <w:r w:rsidRPr="00F06A9C">
              <w:rPr>
                <w:noProof/>
                <w:sz w:val="20"/>
                <w:szCs w:val="20"/>
                <w:lang w:val="en-US"/>
              </w:rPr>
              <w:t>Guimond et al., 201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ADA51DC" w14:textId="77777777" w:rsidR="00F36F79" w:rsidRPr="00E0042D" w:rsidRDefault="00F36F79" w:rsidP="001F562D">
            <w:pPr>
              <w:spacing w:after="46" w:line="240" w:lineRule="auto"/>
              <w:rPr>
                <w:sz w:val="20"/>
                <w:szCs w:val="20"/>
                <w:lang w:val="en-US"/>
              </w:rPr>
            </w:pPr>
            <w:r>
              <w:rPr>
                <w:sz w:val="20"/>
                <w:szCs w:val="20"/>
                <w:lang w:val="en-US"/>
              </w:rPr>
              <w:t>Emotional WM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4831B18"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8A045F5" w14:textId="77777777" w:rsidTr="00D1572F">
        <w:trPr>
          <w:trHeight w:val="18"/>
        </w:trPr>
        <w:tc>
          <w:tcPr>
            <w:tcW w:w="2519" w:type="dxa"/>
            <w:tcBorders>
              <w:top w:val="single" w:sz="2" w:space="0" w:color="000001"/>
              <w:left w:val="single" w:sz="2" w:space="0" w:color="000001"/>
              <w:bottom w:val="single" w:sz="2" w:space="0" w:color="000001"/>
            </w:tcBorders>
            <w:shd w:val="clear" w:color="auto" w:fill="auto"/>
          </w:tcPr>
          <w:p w14:paraId="1DC6E707"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br.2012.09.034","ISSN":"01664328","abstract":"In schizophrenia patients negative symptoms and cognitive impairment often persist despite treatment with second generation antipsychotics leading to reduced quality of life and psychosocial functioning. One core cognitive deficit is impaired working memory (WM) suggesting malfunctioning of the dorsolateral prefrontal cortex. High frequency repetitive transcranial magnetic stimulation (rTMS) has been used to transiently facilitate or consolidate neuronal processes. Pilot studies using rTMS have demonstrated improvement of psychopathology in other psychiatric disorders, but a systematic investigation of working memory effects outlasting the stimulation procedure has not been performed so far. The aim of our study was to explore the effect of a 3-week high frequency active or sham 10 Hz rTMS on cognition, specifically on working memory, in schizophrenia patients (n=25) in addition to antipsychotic therapy and in healthy controls (n=22). We used functional magnetic resonance imaging (fMRI) to compare activation patterns during verbal WM (letter 2-back task) before and after 3-weeks treatment with rTMS. Additionally, other cognitive tasks were conducted. 10 Hz rTMS was applied over the left posterior middle frontal gyrus (EEG electrode location F3) with an intensity of 110% of the individual resting motor threshold (RMT) over a total of 15 sessions. Participants recruited the common fronto- parietal and subcortical WM network. Multiple regression analyses revealed no significant activation differences over time in any contrast or sample. According to the ANOVAs for repeated measures performance remained without alterations in all groups. This is the first fMRI study that has systematically investigated this topic within a randomized, placebo-controlled, double-blind design, contrasting the effects in schizophrenia patients and healthy controls. © 2012 Elsevier B.V.","author":[{"dropping-particle":"","family":"Guse","given":"Birgit","non-dropping-particle":"","parse-names":false,"suffix":""},{"dropping-particle":"","family":"Falkai","given":"Peter","non-dropping-particle":"","parse-names":false,"suffix":""},{"dropping-particle":"","family":"Gruber","given":"Oliver","non-dropping-particle":"","parse-names":false,"suffix":""},{"dropping-particle":"","family":"Whalley","given":"Heather","non-dropping-particle":"","parse-names":false,"suffix":""},{"dropping-particle":"","family":"Gibson","given":"Lydia","non-dropping-particle":"","parse-names":false,"suffix":""},{"dropping-particle":"","family":"Hasan","given":"Alkomiet","non-dropping-particle":"","parse-names":false,"suffix":""},{"dropping-particle":"","family":"Obst","given":"Katrin","non-dropping-particle":"","parse-names":false,"suffix":""},{"dropping-particle":"","family":"Dechent","given":"Peter","non-dropping-particle":"","parse-names":false,"suffix":""},{"dropping-particle":"","family":"McIntosh","given":"Andrew","non-dropping-particle":"","parse-names":false,"suffix":""},{"dropping-particle":"","family":"Suchan","given":"Boris","non-dropping-particle":"","parse-names":false,"suffix":""},{"dropping-particle":"","family":"Wobrock","given":"Thomas","non-dropping-particle":"","parse-names":false,"suffix":""}],"container-title":"Behavioural Brain Research","id":"ITEM-1","issue":"1","issued":{"date-parts":[["2013","1","15"]]},"page":"300-307","publisher":"Elsevier","title":"The effect of long-term high frequency repetitive transcranial magnetic stimulation on working memory in schizophrenia and healthy controls-A randomized placebo-controlled, double-blind fMRI study","type":"article-journal","volume":"237"},"uris":["http://www.mendeley.com/documents/?uuid=8c83def6-c521-31ef-a825-3c6fcb934e90"]}],"mendeley":{"formattedCitation":"(Guse et al., 2013)","manualFormatting":"Guse et al., 2013","plainTextFormattedCitation":"(Guse et al., 2013)","previouslyFormattedCitation":"(Guse et al., 2013)"},"properties":{"noteIndex":0},"schema":"https://github.com/citation-style-language/schema/raw/master/csl-citation.json"}</w:instrText>
            </w:r>
            <w:r>
              <w:rPr>
                <w:sz w:val="20"/>
                <w:szCs w:val="20"/>
                <w:lang w:val="en-US"/>
              </w:rPr>
              <w:fldChar w:fldCharType="separate"/>
            </w:r>
            <w:r w:rsidRPr="00787A65">
              <w:rPr>
                <w:noProof/>
                <w:sz w:val="20"/>
                <w:szCs w:val="20"/>
                <w:lang w:val="en-US"/>
              </w:rPr>
              <w:t>Guse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299ACF7" w14:textId="77777777" w:rsidR="00F36F79" w:rsidRPr="00E0042D"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C8D6D21"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0D7D4FC1" w14:textId="77777777" w:rsidTr="00D1572F">
        <w:trPr>
          <w:trHeight w:val="33"/>
        </w:trPr>
        <w:tc>
          <w:tcPr>
            <w:tcW w:w="2519" w:type="dxa"/>
            <w:tcBorders>
              <w:top w:val="single" w:sz="2" w:space="0" w:color="000001"/>
              <w:left w:val="single" w:sz="2" w:space="0" w:color="000001"/>
              <w:bottom w:val="single" w:sz="2" w:space="0" w:color="000001"/>
            </w:tcBorders>
            <w:shd w:val="clear" w:color="auto" w:fill="auto"/>
          </w:tcPr>
          <w:p w14:paraId="27A89FF9"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109/15622975.2010.501820","ISSN":"15622975","abstract":"Objectives. Negative emotion exerts a considerable influence on cognitive processes. This may have clinical implications in mental illnesses, such as schizophrenia, where negative emotions often prevail. Experimentally this influence can be studied by using olfactory emotion induction. Methods. Fourteen schizophrenia patients and 14 healthy volunteers were investigated with functional magnetic resonance imaging with respect to the neural correlates of emotioncognition interactions. Emotion was induced by odorants during an n-back working memory task. Results. Similar detrimental effects of negative stimulation on working memory performance were observed in patients and control subjects. Among the neural correlates modulating this interaction a decreased activation emerged in patients in the anterior cingulate and the medial superior frontal cortex and increased activation in the medial orbitofrontal and middle frontal area. Conclusions. During emotioncognition interaction hypoactivations were found in regions crucial for the monitoring/control of ongoing processes but also for emotion regulation. Decreased activations may reflect failure to adapt to higher task requirements. In contrast, increased activations could be indicative of a greater emotional response and irritation induced by the odour. These patterns may represent the neural correlates of an inefficient control of emotional influences on cognitive processes in patients with schizophrenia. © 2010 Informa Healthcare.","author":[{"dropping-particle":"","family":"Habel","given":"Ute","non-dropping-particle":"","parse-names":false,"suffix":""},{"dropping-particle":"","family":"Pauly","given":"Katharina","non-dropping-particle":"","parse-names":false,"suffix":""},{"dropping-particle":"","family":"Koch","given":"Kathrin","non-dropping-particle":"","parse-names":false,"suffix":""},{"dropping-particle":"","family":"Kellermann","given":"Thilo","non-dropping-particle":"","parse-names":false,"suffix":""},{"dropping-particle":"","family":"Reske","given":"Martina","non-dropping-particle":"","parse-names":false,"suffix":""},{"dropping-particle":"","family":"Backes","given":"Volker","non-dropping-particle":"","parse-names":false,"suffix":""},{"dropping-particle":"","family":"Stcker","given":"Tony","non-dropping-particle":"","parse-names":false,"suffix":""},{"dropping-particle":"","family":"Amunts","given":"Katrin","non-dropping-particle":"","parse-names":false,"suffix":""},{"dropping-particle":"","family":"Shah","given":"N. Jon","non-dropping-particle":"","parse-names":false,"suffix":""},{"dropping-particle":"","family":"Schneider","given":"Frank","non-dropping-particle":"","parse-names":false,"suffix":""}],"container-title":"World Journal of Biological Psychiatry","id":"ITEM-1","issue":"8","issued":{"date-parts":[["2010"]]},"page":"934-944","title":"Emotion-cognition interactions in schizophrenia","type":"article-journal","volume":"11"},"uris":["http://www.mendeley.com/documents/?uuid=5a9cc9b1-1e23-4ac6-b498-99e1a9d2f95e"]}],"mendeley":{"formattedCitation":"(Habel et al., 2010)","manualFormatting":"Habel et al., 2010","plainTextFormattedCitation":"(Habel et al., 2010)","previouslyFormattedCitation":"(Habel et al., 2010)"},"properties":{"noteIndex":0},"schema":"https://github.com/citation-style-language/schema/raw/master/csl-citation.json"}</w:instrText>
            </w:r>
            <w:r>
              <w:rPr>
                <w:sz w:val="20"/>
                <w:szCs w:val="20"/>
                <w:lang w:val="en-US"/>
              </w:rPr>
              <w:fldChar w:fldCharType="separate"/>
            </w:r>
            <w:r w:rsidRPr="00787A65">
              <w:rPr>
                <w:noProof/>
                <w:sz w:val="20"/>
                <w:szCs w:val="20"/>
                <w:lang w:val="en-US"/>
              </w:rPr>
              <w:t>Habel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B0DD061" w14:textId="77777777" w:rsidR="00F36F79" w:rsidRPr="00E0042D"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BFFC034"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42F390C" w14:textId="77777777" w:rsidTr="00D1572F">
        <w:trPr>
          <w:trHeight w:val="268"/>
        </w:trPr>
        <w:tc>
          <w:tcPr>
            <w:tcW w:w="2519" w:type="dxa"/>
            <w:tcBorders>
              <w:top w:val="single" w:sz="2" w:space="0" w:color="000001"/>
              <w:left w:val="single" w:sz="2" w:space="0" w:color="000001"/>
              <w:bottom w:val="single" w:sz="2" w:space="0" w:color="000001"/>
            </w:tcBorders>
            <w:shd w:val="clear" w:color="auto" w:fill="auto"/>
          </w:tcPr>
          <w:p w14:paraId="1B694FD2"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09991000","ISSN":"00332917","abstract":"Background The hippocampus plays a central role in memory formation. There is considerable evidence of abnormalities in hippocampal structure and function in schizophrenia, which may differentiate it from bipolar disorder. However, no previous studies have compared hippocampal activation in schizophrenia and bipolar disorder directly.Method Fifteen patients with schizophrenia, 14 patients with bipolar disorder and 14 healthy comparison subjects took part in the study. Subjects performed a face-name pair memory task during functional magnetic resonance imaging (fMRI). Differences in blood oxygen level-dependent (BOLD) activity were determined during encoding and retrieval of the face-name pairs.Results The patient groups showed significant differences in hippocampal and prefrontal cortex (PFC) activation during face-name pair learning. During encoding, patients with schizophrenia showed decreased anterior hippocampal activation relative to subjects with bipolar disorder, whereas patients with bipolar disorder showed decreased dorsal PFC activation relative to patients with schizophrenia. During retrieval, patients with schizophrenia showed greater activation of the dorsal PFC than patients with bipolar disorder. Patients with schizophrenia also differed from healthy control subjects in the activation of several brain regions, showing impaired superior temporal cortex activation during encoding and greater dorsal PFC activation during retrieval. These effects were evident despite matched task performance.Conclusions Patients with schizophrenia showed deficits in hippocampal activation during a memory task relative to patients with bipolar disorder. The disorders were further distinguished by differences in PFC activation. The results demonstrate that these disorders can distinguished at a group level using non-invasive neuroimaging. Copyright © Cambridge University Press 2009.","author":[{"dropping-particle":"","family":"Hall","given":"J.","non-dropping-particle":"","parse-names":false,"suffix":""},{"dropping-particle":"","family":"Whalley","given":"H. C.","non-dropping-particle":"","parse-names":false,"suffix":""},{"dropping-particle":"","family":"Marwick","given":"K.","non-dropping-particle":"","parse-names":false,"suffix":""},{"dropping-particle":"","family":"McKirdy","given":"J.","non-dropping-particle":"","parse-names":false,"suffix":""},{"dropping-particle":"","family":"Sussmann","given":"J.","non-dropping-particle":"","parse-names":false,"suffix":""},{"dropping-particle":"","family":"Romaniuk","given":"L.","non-dropping-particle":"","parse-names":false,"suffix":""},{"dropping-particle":"","family":"Johnstone","given":"E. C.","non-dropping-particle":"","parse-names":false,"suffix":""},{"dropping-particle":"","family":"Wan","given":"H. I.","non-dropping-particle":"","parse-names":false,"suffix":""},{"dropping-particle":"","family":"McIntosh","given":"A. M.","non-dropping-particle":"","parse-names":false,"suffix":""},{"dropping-particle":"","family":"Lawrie","given":"S. M.","non-dropping-particle":"","parse-names":false,"suffix":""}],"container-title":"Psychological Medicine","id":"ITEM-1","issue":"5","issued":{"date-parts":[["2010"]]},"page":"761-770","title":"Hippocampal function in schizophrenia and bipolar disorder","type":"article-journal","volume":"40"},"uris":["http://www.mendeley.com/documents/?uuid=fe380d80-23c8-4dc8-be41-ae7c4e995902"]}],"mendeley":{"formattedCitation":"(Hall et al., 2010)","manualFormatting":"Hall et al., 2010","plainTextFormattedCitation":"(Hall et al., 2010)","previouslyFormattedCitation":"(Hall et al., 2010)"},"properties":{"noteIndex":0},"schema":"https://github.com/citation-style-language/schema/raw/master/csl-citation.json"}</w:instrText>
            </w:r>
            <w:r>
              <w:rPr>
                <w:sz w:val="20"/>
                <w:szCs w:val="20"/>
                <w:lang w:val="en-US"/>
              </w:rPr>
              <w:fldChar w:fldCharType="separate"/>
            </w:r>
            <w:r w:rsidRPr="00787A65">
              <w:rPr>
                <w:noProof/>
                <w:sz w:val="20"/>
                <w:szCs w:val="20"/>
                <w:lang w:val="en-US"/>
              </w:rPr>
              <w:t>Hall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227E150" w14:textId="77777777" w:rsidR="00F36F79" w:rsidRPr="00E0042D" w:rsidRDefault="00F36F79" w:rsidP="001F562D">
            <w:pPr>
              <w:spacing w:after="46" w:line="240" w:lineRule="auto"/>
              <w:rPr>
                <w:sz w:val="20"/>
                <w:szCs w:val="20"/>
                <w:lang w:val="en-US"/>
              </w:rPr>
            </w:pPr>
            <w:r>
              <w:rPr>
                <w:sz w:val="20"/>
                <w:szCs w:val="20"/>
                <w:lang w:val="en-US"/>
              </w:rPr>
              <w:t>Face-name encoding and retrieval task (Late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EFB927A" w14:textId="77777777" w:rsidR="00F36F79" w:rsidRPr="00E0042D" w:rsidRDefault="00F36F79" w:rsidP="001F562D">
            <w:pPr>
              <w:pStyle w:val="TableContents"/>
              <w:spacing w:after="46" w:line="240" w:lineRule="auto"/>
              <w:rPr>
                <w:sz w:val="20"/>
                <w:szCs w:val="20"/>
                <w:lang w:val="en-US"/>
              </w:rPr>
            </w:pPr>
            <w:r>
              <w:rPr>
                <w:sz w:val="20"/>
                <w:szCs w:val="20"/>
                <w:lang w:val="en-US"/>
              </w:rPr>
              <w:t>ViLM + VeLM</w:t>
            </w:r>
          </w:p>
        </w:tc>
      </w:tr>
      <w:tr w:rsidR="00F36F79" w:rsidRPr="00E0042D" w14:paraId="3B4C8EA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2AC5C53" w14:textId="77777777" w:rsidR="00F36F79" w:rsidRPr="00E0042D"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2/hbm.20820","ISSN":"10659471","abstract":"Dysfunctions in prefrontal cortical networks are thought to underlie working memory (WM) impairments consistently observed in both subjects with bipolar disorder and schizophrenia. It remains unclear, however, whether patterns of WM-related hemodynamic responses are similar in bipolar and schizophrenia subjects compared to controls. We used fMRI to investigate differences in blood oxygen level dependent activation during a WM task in 21 patients with euthymic bipolar I, 20 patients with schizophrenia, and 38 healthy controls. Subjects were presented with four stimuli (abstract designs) followed by a fifth stimulus and required to recall whether the last stimulus was among the four presented previously. Task-related brain activity was compared within and across groups. All groups activated prefrontal cortex (PFC), primary and supplementary motor cortex, and visual cortex during the WM task. There were no significant differences in PFC activation between controls and euthymic bipolar subjects, but controls exhibited significantly increased activation (cluster-corrected P &lt; 0.05) compared to patients with schizophrenia in prefrontal regions including dorsolateral prefrontal cortex (DLPFC). Although the bipolar group exhibited intermediate percent signal change in a functionally defined DLPFC region of interest with respect to the schizophrenia and control groups, effects remained significant only between patients with schizophrenia and controls. Schizophrenia and bipolar disorder may share some behavioral, diagnostic, and genetic features. Differences in the patterns of WM-related brain activity across groups, however, suggest some diagnostic specificity. Both patient groups showed some regional task-related hypoactivation compared to controls across the brain. Within DLPFC specifically, patients with schizophrenia exhibited more severe WM-related dysfunction than bipolar subjects. © 2009 Wiley-Liss, Inc.","author":[{"dropping-particle":"","family":"Hamilton","given":"Liberty S.","non-dropping-particle":"","parse-names":false,"suffix":""},{"dropping-particle":"","family":"Altshuler","given":"Lori L.","non-dropping-particle":"","parse-names":false,"suffix":""},{"dropping-particle":"","family":"Townsend","given":"Jennifer","non-dropping-particle":"","parse-names":false,"suffix":""},{"dropping-particle":"","family":"Bookheimer","given":"Susan Y.","non-dropping-particle":"","parse-names":false,"suffix":""},{"dropping-particle":"","family":"Phillips","given":"Owen R.","non-dropping-particle":"","parse-names":false,"suffix":""},{"dropping-particle":"","family":"Fischer","given":"Jeffrey","non-dropping-particle":"","parse-names":false,"suffix":""},{"dropping-particle":"","family":"Woods","given":"Roger P.","non-dropping-particle":"","parse-names":false,"suffix":""},{"dropping-particle":"","family":"Mazziotta","given":"John C.","non-dropping-particle":"","parse-names":false,"suffix":""},{"dropping-particle":"","family":"Toga","given":"Arthur W.","non-dropping-particle":"","parse-names":false,"suffix":""},{"dropping-particle":"","family":"Nuechterlein","given":"Keith H.","non-dropping-particle":"","parse-names":false,"suffix":""},{"dropping-particle":"","family":"Narr","given":"Katherine L.","non-dropping-particle":"","parse-names":false,"suffix":""}],"container-title":"Human Brain Mapping","id":"ITEM-1","issue":"12","issued":{"date-parts":[["2009","12"]]},"page":"3958-3969","publisher":"NIH Public Access","title":"Alterations in functional activation in euthymic bipolar disorder and schizophrenia during a working memory task","type":"article-journal","volume":"30"},"uris":["http://www.mendeley.com/documents/?uuid=ee4fb70f-3878-36eb-af9e-0ab7a16575fc"]}],"mendeley":{"formattedCitation":"(Hamilton et al., 2009)","manualFormatting":"Hamilton et al., 2009","plainTextFormattedCitation":"(Hamilton et al., 2009)","previouslyFormattedCitation":"(Hamilton et al., 2009)"},"properties":{"noteIndex":0},"schema":"https://github.com/citation-style-language/schema/raw/master/csl-citation.json"}</w:instrText>
            </w:r>
            <w:r>
              <w:rPr>
                <w:sz w:val="20"/>
                <w:szCs w:val="20"/>
                <w:lang w:val="en-US"/>
              </w:rPr>
              <w:fldChar w:fldCharType="separate"/>
            </w:r>
            <w:r w:rsidRPr="00787A65">
              <w:rPr>
                <w:noProof/>
                <w:sz w:val="20"/>
                <w:szCs w:val="20"/>
                <w:lang w:val="en-US"/>
              </w:rPr>
              <w:t>Hamilton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95EA343" w14:textId="77777777" w:rsidR="00F36F79" w:rsidRPr="00E0042D" w:rsidRDefault="00F36F79" w:rsidP="001F562D">
            <w:pPr>
              <w:spacing w:after="46" w:line="240" w:lineRule="auto"/>
              <w:rPr>
                <w:sz w:val="20"/>
                <w:szCs w:val="20"/>
                <w:lang w:val="en-US"/>
              </w:rPr>
            </w:pPr>
            <w:r>
              <w:rPr>
                <w:sz w:val="20"/>
                <w:szCs w:val="20"/>
                <w:lang w:val="en-US"/>
              </w:rPr>
              <w:t>WM task (On &gt; Off)</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EAA0346"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CA39E6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308E6E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06.11.029","ISSN":"1053-8119 (Print)","PMID":"17215145","abstract":"Word-priming studies have suggested that the associative disturbance of  schizophrenia may reflect aberrant spread of activation through the lexicon of the brain. To explore this, we examined lexical activation using a semantic word-priming paradigm coupled with functional magnetic resonance imaging (fMRI). We also wanted to determine whether brain activation to this paradigm correlated with relevant clinical symptom measures. In addition to completing clinical symptom measures, twelve chronic patients and twelve demographically matched control subjects completed a lexical-decision semantic-priming paradigm developed as an event-related BOLD fMRI task. This paradigm consisted of words that differed in connectivity. Words with many connections between shared semantic associates are considered high in connectivity and produce the largest behavioral semantic priming effects in control subjects, while words with few connections between shared semantic associates are considered low in connectivity and produce a relatively smaller amount of semantic priming. In fMRI, a respective step-wise increase in activation from high connectivity to low connectivity to unrelated word pairs was expected for normal subjects. Controls showed the expected pattern of activation to word connectivity; however, patients showed a less robust pattern of activation to word connectivity. Furthermore, this aberrant response correlated with measures of Auditory Hallucinations, Distractive Speech, Illogicality, and Incoherence. The patients did not display left frontal and temporal activation as a function of the degree of word connectivity as seen in healthy controls. This may reflect a disease-related disturbance in functional connectivity of lexical activation, which in turn may be associated with clinical symptomatology.","author":[{"dropping-particle":"","family":"Han","given":"S. Duke","non-dropping-particle":"","parse-names":false,"suffix":""},{"dropping-particle":"","family":"Nestor","given":"Paul G.","non-dropping-particle":"","parse-names":false,"suffix":""},{"dropping-particle":"","family":"Hale-Spencer","given":"Magdalena","non-dropping-particle":"","parse-names":false,"suffix":""},{"dropping-particle":"","family":"Cohen","given":"Adam","non-dropping-particle":"","parse-names":false,"suffix":""},{"dropping-particle":"","family":"Niznikiewicz","given":"Margaret","non-dropping-particle":"","parse-names":false,"suffix":""},{"dropping-particle":"","family":"McCarley","given":"Robert W.","non-dropping-particle":"","parse-names":false,"suffix":""},{"dropping-particle":"","family":"Wible","given":"Cynthia G.","non-dropping-particle":"","parse-names":false,"suffix":""}],"container-title":"NeuroImage","id":"ITEM-1","issue":"1","issued":{"date-parts":[["2007","3"]]},"language":"eng","page":"273-282","title":"Functional neuroimaging of word priming in males with chronic schizophrenia.","type":"article-journal","volume":"35"},"uris":["http://www.mendeley.com/documents/?uuid=bf971b21-5f89-486a-a328-df87c53a7b5f"]}],"mendeley":{"formattedCitation":"(Han et al., 2007)","manualFormatting":"Han et al., 2007","plainTextFormattedCitation":"(Han et al., 2007)","previouslyFormattedCitation":"(Han et al., 2007)"},"properties":{"noteIndex":0},"schema":"https://github.com/citation-style-language/schema/raw/master/csl-citation.json"}</w:instrText>
            </w:r>
            <w:r>
              <w:rPr>
                <w:sz w:val="20"/>
                <w:szCs w:val="20"/>
                <w:lang w:val="en-US"/>
              </w:rPr>
              <w:fldChar w:fldCharType="separate"/>
            </w:r>
            <w:r w:rsidRPr="00772C62">
              <w:rPr>
                <w:noProof/>
                <w:sz w:val="20"/>
                <w:szCs w:val="20"/>
                <w:lang w:val="en-US"/>
              </w:rPr>
              <w:t>Han et al., 200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78DC2D2" w14:textId="77777777" w:rsidR="00F36F79" w:rsidRDefault="00F36F79" w:rsidP="001F562D">
            <w:pPr>
              <w:spacing w:after="46" w:line="240" w:lineRule="auto"/>
              <w:rPr>
                <w:sz w:val="20"/>
                <w:szCs w:val="20"/>
                <w:lang w:val="en-US"/>
              </w:rPr>
            </w:pPr>
            <w:r>
              <w:rPr>
                <w:sz w:val="20"/>
                <w:szCs w:val="20"/>
                <w:lang w:val="en-US"/>
              </w:rPr>
              <w:t>Lexical-decision semantic-priming paradigm (Linear high – low – unrelated regress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477A28B"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24B8ABC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C01BAC1"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11/j.1600-0447.2007.01002.x","ISSN":"0001690X","abstract":"Objective: Functional abnormalities of the dorsal anterior cingulate (dAC) region have been emphasized in schizophrenia, particularly in relation to cognitive deficits. In this study, we sought to further evaluate the notion of dAC hypofunction in chronic schizophrenia patients using a cognitive task specifically designed to activate this region, enabling both group and single-subject level analyses. Method: Twelve male schizophrenia patients and 14 male healthy subjects were studied with functional magnetic resonance imaging (fMRI) and the multi-source interference task (MSIT). Patients and healthy subjects were matched for age, gender, education, task performance and gross surface morphology of the AC region. fMRI analyses were conducted at the group and single-subject levels using stringent whole-brain activation thresholds. Results: Multi-source interference task performance was associated with large and significant activation of the dAC and supplementary motor area (SMA) in patients and healthy subjects. Standard comparison of the two groups indicated that the patients were comparable with healthy subjects in their dAC activation, but had a small cluster of greater SMA activation, while single-subject analyses identified minimal differences in the magnitude or spatial dispersion of dAC activation between the groups. Conclusion: These findings challenge existing notions of impaired dAC activation in chronic schizophrenia and suggest that the functional pathophysiology of this medial-wall region should be considered beyond straightforward models of hypoactivation. © 2007 The Authors.","author":[{"dropping-particle":"","family":"Harrison","given":"B. J.","non-dropping-particle":"","parse-names":false,"suffix":""},{"dropping-particle":"","family":"Yücel","given":"M.","non-dropping-particle":"","parse-names":false,"suffix":""},{"dropping-particle":"","family":"Fornito","given":"A.","non-dropping-particle":"","parse-names":false,"suffix":""},{"dropping-particle":"","family":"Wood","given":"S. J.","non-dropping-particle":"","parse-names":false,"suffix":""},{"dropping-particle":"","family":"Seal","given":"M. L.","non-dropping-particle":"","parse-names":false,"suffix":""},{"dropping-particle":"","family":"Clarke","given":"K.","non-dropping-particle":"","parse-names":false,"suffix":""},{"dropping-particle":"","family":"Pantelis","given":"C.","non-dropping-particle":"","parse-names":false,"suffix":""}],"container-title":"Acta Psychiatrica Scandinavica","id":"ITEM-1","issue":"4","issued":{"date-parts":[["2007"]]},"page":"271-279","title":"Characterizing anterior cingulate activation in chronic schizophrenia: A group and single-subject fMRI study","type":"article-journal","volume":"116"},"uris":["http://www.mendeley.com/documents/?uuid=4149a7cb-7005-43a9-9f1a-8c38cf5e95df"]}],"mendeley":{"formattedCitation":"(Harrison et al., 2007)","manualFormatting":"Harrison et al., 2007","plainTextFormattedCitation":"(Harrison et al., 2007)","previouslyFormattedCitation":"(Harrison et al., 2007)"},"properties":{"noteIndex":0},"schema":"https://github.com/citation-style-language/schema/raw/master/csl-citation.json"}</w:instrText>
            </w:r>
            <w:r>
              <w:rPr>
                <w:sz w:val="20"/>
                <w:szCs w:val="20"/>
                <w:lang w:val="en-US"/>
              </w:rPr>
              <w:fldChar w:fldCharType="separate"/>
            </w:r>
            <w:r w:rsidRPr="00A11F66">
              <w:rPr>
                <w:noProof/>
                <w:sz w:val="20"/>
                <w:szCs w:val="20"/>
                <w:lang w:val="en-US"/>
              </w:rPr>
              <w:t>Harrison et al., 200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9663AF5" w14:textId="77777777" w:rsidR="00F36F79" w:rsidRDefault="00F36F79" w:rsidP="001F562D">
            <w:pPr>
              <w:spacing w:after="46" w:line="240" w:lineRule="auto"/>
              <w:rPr>
                <w:sz w:val="20"/>
                <w:szCs w:val="20"/>
                <w:lang w:val="en-US"/>
              </w:rPr>
            </w:pPr>
            <w:r>
              <w:rPr>
                <w:sz w:val="20"/>
                <w:szCs w:val="20"/>
                <w:lang w:val="en-US"/>
              </w:rPr>
              <w:t>Multi-source interference task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1F08F5D"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7FAD635F"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BA254E5" w14:textId="06B40689"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503/jpn.130007","ISSN":"14882434","PMID":"24119792","abstract":"Background: Social dysfunction is a hallmark characteristic of schizophrenia. Part of it may stem from an inability to efficiently encode social information into memory and retrieve it later. This study focused on whether patients with schizophrenia show a memory boost for socially relevant information and engage the same neural network as controls when processing social stimuli that were previously encoded into memory. Methods: Patients with schizophrenia and healthy controls performed a social and nonsocial picture recognition memory task while being scanned. We calculated memory performance using d'. Our main analysis focused on brain activity associated with recognition memory of social and nonsocial pictures. Results: Our study included 28 patients with schizophrenia and 26 controls. Healthy controls demonstrated a memory boost for socially relevant information. In contrast, patients with schizophrenia failed to show enhanced recognition sensitivity for social pictures. At the neural level, patients did not engage the dorsomedial prefrontal cortex (DMPFC) as much as controls while recognizing social pictures. Limitations: Our study did not include direct measures of self-referential processing. All but 3 patients were taking antipsychotic medications, which may have altered both the behavioural performance during the picture recognition memory task and brain activity. Conclusion: Impaired social memory in patients with schizophrenia may be associated with altered DMPFC activity. A reduction of DMPFC activity may reflect less involvement of self-referential processes during memory retrieval. Our functional MRI results contribute to a better mapping of the neural disturbances associated with social memory impairment in patients with schizophrenia and may facilitate the development of innovative treatments, such as transcranial magnetic stimulation. © 2014 Canadian Medical Association.","author":[{"dropping-particle":"","family":"Harvey","given":"Philippe Olivier","non-dropping-particle":"","parse-names":false,"suffix":""},{"dropping-particle":"","family":"Lepage","given":"Martin","non-dropping-particle":"","parse-names":false,"suffix":""}],"container-title":"Journal of Psychiatry and Neuroscience","id":"ITEM-1","issue":"2","issued":{"date-parts":[["2014"]]},"page":"97-109","publisher":"Canadian Medical Association","title":"Neural correlates of recognition memory of social information in people with schizophrenia","type":"article-journal","volume":"39"},"uris":["http://www.mendeley.com/documents/?uuid=6e1494a4-38c4-390e-95b8-14ebd3d0bd1c"]}],"mendeley":{"formattedCitation":"(Harvey &amp; Lepage, 2014)","manualFormatting":"Harvey and Lepage, 2014","plainTextFormattedCitation":"(Harvey &amp; Lepage, 2014)","previouslyFormattedCitation":"(Harvey &amp; Lepage, 2014)"},"properties":{"noteIndex":0},"schema":"https://github.com/citation-style-language/schema/raw/master/csl-citation.json"}</w:instrText>
            </w:r>
            <w:r>
              <w:rPr>
                <w:sz w:val="20"/>
                <w:szCs w:val="20"/>
                <w:lang w:val="en-US"/>
              </w:rPr>
              <w:fldChar w:fldCharType="separate"/>
            </w:r>
            <w:r w:rsidRPr="00772C62">
              <w:rPr>
                <w:noProof/>
                <w:sz w:val="20"/>
                <w:szCs w:val="20"/>
                <w:lang w:val="en-US"/>
              </w:rPr>
              <w:t>Harvey and Lepage, 201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D9FB519" w14:textId="77777777" w:rsidR="00F36F79" w:rsidRDefault="00F36F79" w:rsidP="001F562D">
            <w:pPr>
              <w:spacing w:after="46" w:line="240" w:lineRule="auto"/>
              <w:rPr>
                <w:sz w:val="20"/>
                <w:szCs w:val="20"/>
                <w:lang w:val="en-US"/>
              </w:rPr>
            </w:pPr>
            <w:r>
              <w:rPr>
                <w:sz w:val="20"/>
                <w:szCs w:val="20"/>
                <w:lang w:val="en-US"/>
              </w:rPr>
              <w:t>Picture recognition memory task (Non-social Old &gt; New)</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2F36D1A" w14:textId="77777777" w:rsidR="00F36F79" w:rsidRDefault="00F36F79" w:rsidP="001F562D">
            <w:pPr>
              <w:pStyle w:val="TableContents"/>
              <w:spacing w:after="46" w:line="240" w:lineRule="auto"/>
              <w:rPr>
                <w:sz w:val="20"/>
                <w:szCs w:val="20"/>
                <w:lang w:val="en-US"/>
              </w:rPr>
            </w:pPr>
            <w:r>
              <w:rPr>
                <w:sz w:val="20"/>
                <w:szCs w:val="20"/>
                <w:lang w:val="en-US"/>
              </w:rPr>
              <w:t>ViLM</w:t>
            </w:r>
          </w:p>
        </w:tc>
      </w:tr>
      <w:tr w:rsidR="00F36F79" w:rsidRPr="007C5899" w14:paraId="678DFE0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9CA272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4.08.006","ISSN":"22131582","abstract":"Source memory, the ability to identify the context in which a memory occurred, is impaired in schizophrenia and has been related to clinical symptoms such as hallucinations. The neurobiological underpinnings of this deficit are not well understood. Twenty-five patients with recent onset schizophrenia (within the first 4.5 years of treatment) and twenty-four healthy controls completed a source memory task. Participants navigated through a 3D virtual city, and had 20 encounters of an object with a person at a place. Functional magnetic resonance imaging was performed during a subsequent forced-choice recognition test. Two objects were presented and participants were asked to either identify which object was seen (new vs. old object recognition), or identify which of the two old objects was associated with either the person or the place being presented (source memory recognition). Source memory was examined by contrasting person or place with object. Both patients and controls demonstrated significant neural activity to source memory relative to object memory, though activity in controls was much more widespread. Group differences were observed in several regions, including the medial parietal and cingulate cortex, lateral frontal lobes and right superior temporal gyrus. Patients with schizophrenia did not differentiate between source and object memory in these regions. Positive correlations with hallucination proneness were observed in the left frontal and right middle temporal cortices and cerebellum. Patients with schizophrenia have a deficit in the neural circuits which facilitate source memory, which may underlie both the deficits in this domain and be related to auditory hallucinations.","author":[{"dropping-particle":"","family":"Hawco","given":"Colin","non-dropping-particle":"","parse-names":false,"suffix":""},{"dropping-particle":"","family":"Buchy","given":"Lisa","non-dropping-particle":"","parse-names":false,"suffix":""},{"dropping-particle":"","family":"Bodnar","given":"Michael","non-dropping-particle":"","parse-names":false,"suffix":""},{"dropping-particle":"","family":"Izadi","given":"Sarah","non-dropping-particle":"","parse-names":false,"suffix":""},{"dropping-particle":"","family":"Dell'Elce","given":"Jennifer","non-dropping-particle":"","parse-names":false,"suffix":""},{"dropping-particle":"","family":"Messina","given":"Katrina","non-dropping-particle":"","parse-names":false,"suffix":""},{"dropping-particle":"","family":"Joober","given":"Ridha","non-dropping-particle":"","parse-names":false,"suffix":""},{"dropping-particle":"","family":"Malla","given":"Ashok","non-dropping-particle":"","parse-names":false,"suffix":""},{"dropping-particle":"","family":"Lepage","given":"Martin","non-dropping-particle":"","parse-names":false,"suffix":""}],"container-title":"NeuroImage: Clinical","id":"ITEM-1","issued":{"date-parts":[["2015"]]},"title":"Source retrieval is not properly differentiated from object retrieval in early schizophrenia: An fMRI study using virtual reality","type":"article-journal"},"uris":["http://www.mendeley.com/documents/?uuid=278a7250-89c9-3d9f-b01a-64c71e8379d9"]}],"mendeley":{"formattedCitation":"(Hawco et al., 2015)","manualFormatting":"Hawco et al., 2015","plainTextFormattedCitation":"(Hawco et al., 2015)","previouslyFormattedCitation":"(Hawco et al., 2015)"},"properties":{"noteIndex":0},"schema":"https://github.com/citation-style-language/schema/raw/master/csl-citation.json"}</w:instrText>
            </w:r>
            <w:r>
              <w:rPr>
                <w:sz w:val="20"/>
                <w:szCs w:val="20"/>
                <w:lang w:val="en-US"/>
              </w:rPr>
              <w:fldChar w:fldCharType="separate"/>
            </w:r>
            <w:r w:rsidRPr="00A11F66">
              <w:rPr>
                <w:noProof/>
                <w:sz w:val="20"/>
                <w:szCs w:val="20"/>
                <w:lang w:val="en-US"/>
              </w:rPr>
              <w:t>Hawco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B4BDAF5" w14:textId="77777777" w:rsidR="00F36F79" w:rsidRDefault="00F36F79" w:rsidP="001F562D">
            <w:pPr>
              <w:spacing w:after="46" w:line="240" w:lineRule="auto"/>
              <w:rPr>
                <w:sz w:val="20"/>
                <w:szCs w:val="20"/>
                <w:lang w:val="en-US"/>
              </w:rPr>
            </w:pPr>
            <w:r>
              <w:rPr>
                <w:sz w:val="20"/>
                <w:szCs w:val="20"/>
                <w:lang w:val="en-US"/>
              </w:rPr>
              <w:t>Memory task in a virtual environment (Place &gt; Objec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81BA4CC"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60C729A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D56225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Heckers","given":"Stephan","non-dropping-particle":"","parse-names":false,"suffix":""},{"dropping-particle":"","family":"Weiss","given":"Anthony P","non-dropping-particle":"","parse-names":false,"suffix":""},{"dropping-particle":"","family":"Deckersbach","given":"Thilo","non-dropping-particle":"","parse-names":false,"suffix":""},{"dropping-particle":"","family":"Goff","given":"Donald C","non-dropping-particle":"","parse-names":false,"suffix":""},{"dropping-particle":"","family":"Morecraft","given":"Robert J","non-dropping-particle":"","parse-names":false,"suffix":""},{"dropping-particle":"","family":"Bush","given":"George","non-dropping-particle":"","parse-names":false,"suffix":""}],"container-title":"American Journal of Psychiatry","id":"ITEM-1","issued":{"date-parts":[["2004"]]},"page":"707-715","title":"Anterior Cingulate Cortex Activation During Cognitive Interference in Schizophrenia","type":"article-journal","volume":"161"},"uris":["http://www.mendeley.com/documents/?uuid=94e224fc-ac39-4421-b09f-c5b3be6f743f"]}],"mendeley":{"formattedCitation":"(Heckers et al., 2004)","manualFormatting":"Heckers et al., 2004","plainTextFormattedCitation":"(Heckers et al., 2004)","previouslyFormattedCitation":"(Heckers et al., 2004)"},"properties":{"noteIndex":0},"schema":"https://github.com/citation-style-language/schema/raw/master/csl-citation.json"}</w:instrText>
            </w:r>
            <w:r>
              <w:rPr>
                <w:sz w:val="20"/>
                <w:szCs w:val="20"/>
                <w:lang w:val="en-US"/>
              </w:rPr>
              <w:fldChar w:fldCharType="separate"/>
            </w:r>
            <w:r w:rsidRPr="00A11F66">
              <w:rPr>
                <w:noProof/>
                <w:sz w:val="20"/>
                <w:szCs w:val="20"/>
                <w:lang w:val="en-US"/>
              </w:rPr>
              <w:t>Heckers et al., 200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C6F2882" w14:textId="77777777" w:rsidR="00F36F79" w:rsidRDefault="00F36F79" w:rsidP="001F562D">
            <w:pPr>
              <w:spacing w:after="46" w:line="240" w:lineRule="auto"/>
              <w:rPr>
                <w:sz w:val="20"/>
                <w:szCs w:val="20"/>
                <w:lang w:val="en-US"/>
              </w:rPr>
            </w:pPr>
            <w:r>
              <w:rPr>
                <w:sz w:val="20"/>
                <w:szCs w:val="20"/>
                <w:lang w:val="en-US"/>
              </w:rPr>
              <w:t>Multi-source interference task (Interference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F71EE13"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5A9B1C3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3955124"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schbul/sbp089","ISSN":"05867614","PMID":"19713300","abstract":"Sustained attention abnormality in schizophrenia is usually refractory to available treatment. Nicotine can transiently improve sustained attention in schizophrenia patients, although its neural mechanisms are unknown. Understanding the neural basis of this effect may lead to new treatment strategies for this cognitive deficit. Twenty schizophrenia patients and 24 healthy comparison smokers participated in a double-blind, placebo-controlled, crossover, randomized functional magnetic resonance imaging study comparing nicotine vs placebo patch on sustained attention, using the rapid visual information-processing task. Schizophrenia patients had impaired visual sustained attention accuracy and processing speed (all P's &lt;.001) and showed significantly reduced activation in the frontal-parietal-cingulate-thalamic attention network compared with healthy comparison subjects. Nicotine administration enhanced accuracy and processing speed compared with placebo (all P's ≤.006), with no drug × diagnosis interactions. However, schizophrenia patients' task performance remained impaired during the nicotine condition, even when compared with healthy comparison subjects in the placebo condition (all P's ≤.01). Nicotine exerted no significant reversal of the impaired attention network associated with schizophrenia. Activations in brain regions associated with nicotine-induced behavioral improvement were not significantly different between patients and comparison subjects. Thus, nicotine transiently enhanced sustained attention similarly in schizophrenia patients and in healthy comparison smokers. The neural mechanisms for this nicotinic effect in schizophrenia appear similar to those for healthy comparison subjects. However, nicotine, at least in a single sustained dose, does not normalize impaired sustained attention and its associated brain network in schizophrenia. These findings provide guidance for developing new treatment strategies for the sustained attention deficit in schizophrenia. © The Author 2011. Published by Oxford University Press on behalf of the Maryland Psychiatric Research Center. All rights reserved.","author":[{"dropping-particle":"","family":"Hong","given":"L. Elliot","non-dropping-particle":"","parse-names":false,"suffix":""},{"dropping-particle":"","family":"Schroeder","given":"Matthew","non-dropping-particle":"","parse-names":false,"suffix":""},{"dropping-particle":"","family":"Ross","given":"Thomas J.","non-dropping-particle":"","parse-names":false,"suffix":""},{"dropping-particle":"","family":"Buchholz","given":"Brittany","non-dropping-particle":"","parse-names":false,"suffix":""},{"dropping-particle":"","family":"Salmeron","given":"Betty Jo","non-dropping-particle":"","parse-names":false,"suffix":""},{"dropping-particle":"","family":"Wonodi","given":"Ikwunga","non-dropping-particle":"","parse-names":false,"suffix":""},{"dropping-particle":"","family":"Thaker","given":"Gunvant K.","non-dropping-particle":"","parse-names":false,"suffix":""},{"dropping-particle":"","family":"Stein","given":"Elliot A.","non-dropping-particle":"","parse-names":false,"suffix":""}],"container-title":"Schizophrenia Bulletin","id":"ITEM-1","issue":"2","issued":{"date-parts":[["2011","3"]]},"page":"416-425","publisher":"Oxford University Press","title":"Nicotine enhances but does not normalize visual sustained attention and the associated brain network in schizophrenia","type":"article-journal","volume":"37"},"uris":["http://www.mendeley.com/documents/?uuid=78389d24-dc24-35d8-b09f-9e571567446a"]}],"mendeley":{"formattedCitation":"(Hong et al., 2011)","manualFormatting":"Hong et al., 2011","plainTextFormattedCitation":"(Hong et al., 2011)","previouslyFormattedCitation":"(Hong et al., 2011)"},"properties":{"noteIndex":0},"schema":"https://github.com/citation-style-language/schema/raw/master/csl-citation.json"}</w:instrText>
            </w:r>
            <w:r>
              <w:rPr>
                <w:sz w:val="20"/>
                <w:szCs w:val="20"/>
                <w:lang w:val="en-US"/>
              </w:rPr>
              <w:fldChar w:fldCharType="separate"/>
            </w:r>
            <w:r w:rsidRPr="00E67D0A">
              <w:rPr>
                <w:noProof/>
                <w:sz w:val="20"/>
                <w:szCs w:val="20"/>
                <w:lang w:val="en-US"/>
              </w:rPr>
              <w:t>Hong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256C6BE" w14:textId="77777777" w:rsidR="00F36F79" w:rsidRDefault="00F36F79" w:rsidP="001F562D">
            <w:pPr>
              <w:spacing w:after="46" w:line="240" w:lineRule="auto"/>
              <w:rPr>
                <w:sz w:val="20"/>
                <w:szCs w:val="20"/>
                <w:lang w:val="en-US"/>
              </w:rPr>
            </w:pPr>
            <w:r>
              <w:rPr>
                <w:sz w:val="20"/>
                <w:szCs w:val="20"/>
                <w:lang w:val="en-US"/>
              </w:rPr>
              <w:t>Rapid visual information-processing task (RVIP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61339BE" w14:textId="77777777" w:rsidR="00F36F79"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2960C9B2"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B9757D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161.2.286","ISSN":"0002953X","PMID":"14754778","abstract":"Objective: The authors used functional magnetic resonance imaging (fMRI) to investigate brain activation in patients with schizophrenia and major depression while they performed two tasks-a vigilance task and a mental arithmetic task-that differed in cognitive complexity. Method: In the vigilance task, the participants had to press a response button whenever a specific number was seen on a screen inside the MR scanner. In the mental arithmetic task, the participants had to add two consecutive numbers and press the response button whenever the sum was 10. fMRI was performed with a 1.5-T MR scanner. Twelve patients with recurrent nonpsychotic unipolar major depression, 12 patients with schizophrenia, and 12 healthy comparison subjects were included in the study. Results: Performance data showed that the patients were impaired relative to the comparison subjects and showed no difference in performance between the patient groups. The patients with schizophrenia, but not those with major depression, had less activation in prefrontal brain regions, relative to the comparison participants. However, subtracting brain activation during the vigilance task from activation during the mental arithmetic task showed that the schizophrenia patients had activation in parietal areas. Conclusions: A double dissociation of parietal and frontal lobe activation was found for the schizophrenia patients and the depression patients. The greater parietal lobe activation in the patients with schizophrenia may reflect a compensatory strategy for the failure to recruit cognitive processes that involve frontal lobe areas when solving a mental arithmetic task.","author":[{"dropping-particle":"","family":"Hugdahl","given":"Kenneth","non-dropping-particle":"","parse-names":false,"suffix":""},{"dropping-particle":"","family":"Rund","given":"Bjørn Rishovd","non-dropping-particle":"","parse-names":false,"suffix":""},{"dropping-particle":"","family":"Lund","given":"Anders","non-dropping-particle":"","parse-names":false,"suffix":""},{"dropping-particle":"","family":"Asbjørnsen","given":"Arve","non-dropping-particle":"","parse-names":false,"suffix":""},{"dropping-particle":"","family":"Egeland","given":"Jens","non-dropping-particle":"","parse-names":false,"suffix":""},{"dropping-particle":"","family":"Ersland","given":"Lars","non-dropping-particle":"","parse-names":false,"suffix":""},{"dropping-particle":"","family":"Landrø","given":"Nils Inge","non-dropping-particle":"","parse-names":false,"suffix":""},{"dropping-particle":"","family":"Roness","given":"Atle","non-dropping-particle":"","parse-names":false,"suffix":""},{"dropping-particle":"","family":"Stordal","given":"Kirsten I.","non-dropping-particle":"","parse-names":false,"suffix":""},{"dropping-particle":"","family":"Sundet","given":"Kjetil","non-dropping-particle":"","parse-names":false,"suffix":""},{"dropping-particle":"","family":"Thomsen","given":"Tormod","non-dropping-particle":"","parse-names":false,"suffix":""}],"container-title":"American Journal of Psychiatry","id":"ITEM-1","issue":"2","issued":{"date-parts":[["2004"]]},"page":"286-293","title":"Brain Activation Measured with fMRI during a Mental Arithmetic Task in Schizophrenia and Major Depression","type":"article-journal","volume":"161"},"uris":["http://www.mendeley.com/documents/?uuid=ea2be475-9ad9-4de0-80ef-b33108a7644c"]}],"mendeley":{"formattedCitation":"(Hugdahl et al., 2004)","manualFormatting":"Hugdahl et al., 2004","plainTextFormattedCitation":"(Hugdahl et al., 2004)","previouslyFormattedCitation":"(Hugdahl et al., 2004)"},"properties":{"noteIndex":0},"schema":"https://github.com/citation-style-language/schema/raw/master/csl-citation.json"}</w:instrText>
            </w:r>
            <w:r>
              <w:rPr>
                <w:sz w:val="20"/>
                <w:szCs w:val="20"/>
                <w:lang w:val="en-US"/>
              </w:rPr>
              <w:fldChar w:fldCharType="separate"/>
            </w:r>
            <w:r w:rsidRPr="00A11F66">
              <w:rPr>
                <w:noProof/>
                <w:sz w:val="20"/>
                <w:szCs w:val="20"/>
                <w:lang w:val="en-US"/>
              </w:rPr>
              <w:t>Hugdahl et al., 200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8124486" w14:textId="77777777" w:rsidR="00F36F79" w:rsidRDefault="00F36F79" w:rsidP="001F562D">
            <w:pPr>
              <w:spacing w:after="46" w:line="240" w:lineRule="auto"/>
              <w:rPr>
                <w:sz w:val="20"/>
                <w:szCs w:val="20"/>
                <w:lang w:val="en-US"/>
              </w:rPr>
            </w:pPr>
            <w:r>
              <w:rPr>
                <w:sz w:val="20"/>
                <w:szCs w:val="20"/>
                <w:lang w:val="en-US"/>
              </w:rPr>
              <w:t>Mental arithmetic task (Mental arithmetic &gt; Vigilanc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FDBABF5"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4C60FCF"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1267687"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2.06.039","ISSN":"09209964","abstract":"Background: Studies have shown that individuals with schizophrenia suffer from memory impairments. In this study, we combined proton magnetic resonance spectroscopy (1H-MRS) and functional magnetic resonance imaging (fMRI) to clarify the neurobiology of memory deficits in schizophrenia. Methods: We used single-voxel MRS acquired in the left hippocampus and fMRI during performance of a memory task to obtain measures of neurochemistry and functional response in 28 stable, medicated participants with schizophrenia (SZ) and 28 matched healthy controls (HC). Results: The SZ group had significantly decreased blood oxygen level-dependent (BOLD) signal in left inferior frontal gyrus (IFG) during encoding and in the anterior cingulate cortex (ACC) and superior temporal gyrus (STG) during retrieval. We did not find significant differences in . N-acetylaspartate/creatine (NAA/Cr) or glutamate. +. glutamine (Glx/Cr) levels between the groups, but did find a significant positive correlation between NAA/Cr and Glx/Cr in the HC group that was absent in the SZ group. There were no significant correlations between BOLD and MRS measured in the hippocampus. Further analyses revealed a negative correlation between left IFG BOLD and task performance in the SZ group. Finally, in the HC group, the left IFG BOLD was positively correlated with Glx/Cr. Conclusions: We replicated findings of reduced BOLD signal in left IFG and of an altered relationship between IFG BOLD response and task performance in the SZ. The absence of correlation between NAA/Cr and Glx/Cr levels in patients might suggest underlying pathologies of the glutamate-glutamine cycle and/or mitochondria. © 2012 Elsevier B.V.","author":[{"dropping-particle":"","family":"Hutcheson","given":"Nathan L.","non-dropping-particle":"","parse-names":false,"suffix":""},{"dropping-particle":"","family":"Reid","given":"Meredith A.","non-dropping-particle":"","parse-names":false,"suffix":""},{"dropping-particle":"","family":"White","given":"David M.","non-dropping-particle":"","parse-names":false,"suffix":""},{"dropping-particle":"V.","family":"Kraguljac","given":"Nina","non-dropping-particle":"","parse-names":false,"suffix":""},{"dropping-particle":"","family":"Avsar","given":"Kathy B.","non-dropping-particle":"","parse-names":false,"suffix":""},{"dropping-particle":"","family":"Bolding","given":"Mark S.","non-dropping-particle":"","parse-names":false,"suffix":""},{"dropping-particle":"","family":"Knowlton","given":"Robert C.","non-dropping-particle":"","parse-names":false,"suffix":""},{"dropping-particle":"","family":"Hollander","given":"Jan A.","non-dropping-particle":"Den","parse-names":false,"suffix":""},{"dropping-particle":"","family":"Lahti","given":"Adrienne C.","non-dropping-particle":"","parse-names":false,"suffix":""}],"container-title":"Schizophrenia Research","id":"ITEM-1","issue":"1-3","issued":{"date-parts":[["2012","9"]]},"page":"136-142","publisher":"NIH Public Access","title":"Multimodal analysis of the hippocampus in schizophrenia using proton magnetic resonance spectroscopy and functional magnetic resonance imaging","type":"article-journal","volume":"140"},"uris":["http://www.mendeley.com/documents/?uuid=5355b69f-0be2-3b4c-80bd-1030e92c7798"]}],"mendeley":{"formattedCitation":"(Hutcheson et al., 2012)","manualFormatting":"Hutcheson et al., 2012","plainTextFormattedCitation":"(Hutcheson et al., 2012)","previouslyFormattedCitation":"(Hutcheson et al., 2012)"},"properties":{"noteIndex":0},"schema":"https://github.com/citation-style-language/schema/raw/master/csl-citation.json"}</w:instrText>
            </w:r>
            <w:r>
              <w:rPr>
                <w:sz w:val="20"/>
                <w:szCs w:val="20"/>
                <w:lang w:val="en-US"/>
              </w:rPr>
              <w:fldChar w:fldCharType="separate"/>
            </w:r>
            <w:r w:rsidRPr="00A11F66">
              <w:rPr>
                <w:noProof/>
                <w:sz w:val="20"/>
                <w:szCs w:val="20"/>
                <w:lang w:val="en-US"/>
              </w:rPr>
              <w:t>Hutcheson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B9DC9BF" w14:textId="77777777" w:rsidR="00F36F79" w:rsidRDefault="00F36F79" w:rsidP="001F562D">
            <w:pPr>
              <w:spacing w:after="46" w:line="240" w:lineRule="auto"/>
              <w:rPr>
                <w:sz w:val="20"/>
                <w:szCs w:val="20"/>
                <w:lang w:val="en-US"/>
              </w:rPr>
            </w:pPr>
            <w:r>
              <w:rPr>
                <w:sz w:val="20"/>
                <w:szCs w:val="20"/>
                <w:lang w:val="en-US"/>
              </w:rPr>
              <w:t>Episodic memory task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F5180C7" w14:textId="77777777" w:rsidR="00F36F79" w:rsidRPr="00E0042D"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1DA202F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D5956E9"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9.101960","ISSN":"22131582","PMID":"31398555","abstract":"Background: The N400 event-related potential (ERP) is triggered by meaningful stimuli that are incongruous, or unmatched, with their semantic context. Functional magnetic resonance imaging (fMRI) studies have identified brain regions activated by semantic incongruity, but their precise links to the N400 ERP are unclear. In schizophrenia (SZ), N400 amplitude reduction is thought to reflect overly broad associations in semantic networks, but the abnormalities in brain networks underlying deficient N400 remain unknown. We utilized joint independent component analysis (JICA) to link temporal patterns in ERPs to neuroanatomical patterns from fMRI and investigate relationships between N400 amplitude and neuroanatomical activation in SZ patients and healthy controls (HC). Methods: SZ patients (n = 24) and HC participants (n = 25) performed a picture-word matching task, in which words were either matched (APPLE→apple) by preceding pictures, or were unmatched by semantically related (in-category; IC, APPLE→lemon) or unrelated (out of category; OC, APPLE→cow) pictures, in separate ERP and fMRI sessions. A JICA “data fusion” analysis was conducted to identify the fMRI brain regions specifically associated with the ERP N400 component. SZ and HC loading weights were compared and correlations with clinical symptoms were assessed. Results: JICA identified an ERP-fMRI “fused” component that captured the N400, with loading weights that were reduced in SZ. The JICA map for the IC condition showed peaks of activation in the cingulate, precuneus, bilateral temporal poles and cerebellum, whereas the JICA map from the OC condition was linked primarily to visual cortical activation and the left temporal pole. Among SZ patients, fMRI activity from the IC condition was inversely correlated with unusual thought content. Conclusions: The neural networks associated with the N400 ERP response to semantic violations depends on conceptual relatedness. These findings are consistent with a distributed network underlying neural responses to semantic incongruity including unimodal visual areas as well as integrative, transmodal areas. Unusual thoughts in SZ may reflect impaired processing in transmodal hub regions such as the precuneus, leading to overly broad semantic associations.","author":[{"dropping-particle":"","family":"Jacob","given":"Michael S.","non-dropping-particle":"","parse-names":false,"suffix":""},{"dropping-particle":"","family":"Ford","given":"Judith M.","non-dropping-particle":"","parse-names":false,"suffix":""},{"dropping-particle":"","family":"Roach","given":"Brian J.","non-dropping-particle":"","parse-names":false,"suffix":""},{"dropping-particle":"","family":"Calhoun","given":"Vince D.","non-dropping-particle":"","parse-names":false,"suffix":""},{"dropping-particle":"","family":"Mathalon","given":"Daniel H.","non-dropping-particle":"","parse-names":false,"suffix":""}],"container-title":"NeuroImage: Clinical","id":"ITEM-1","issued":{"date-parts":[["2019","1","1"]]},"publisher":"Elsevier Inc.","title":"Aberrant activity in conceptual networks underlies N400 deficits and unusual thoughts in schizophrenia","type":"article-journal","volume":"24"},"uris":["http://www.mendeley.com/documents/?uuid=1a9f9a9d-f1f8-4ebf-b4ed-2984e2e0b36c"]}],"mendeley":{"formattedCitation":"(Jacob et al., 2019)","manualFormatting":"Jacob et al., 2019","plainTextFormattedCitation":"(Jacob et al., 2019)","previouslyFormattedCitation":"(Jacob et al., 2019)"},"properties":{"noteIndex":0},"schema":"https://github.com/citation-style-language/schema/raw/master/csl-citation.json"}</w:instrText>
            </w:r>
            <w:r>
              <w:rPr>
                <w:sz w:val="20"/>
                <w:szCs w:val="20"/>
                <w:lang w:val="en-US"/>
              </w:rPr>
              <w:fldChar w:fldCharType="separate"/>
            </w:r>
            <w:r w:rsidRPr="003E7E0A">
              <w:rPr>
                <w:noProof/>
                <w:sz w:val="20"/>
                <w:szCs w:val="20"/>
                <w:lang w:val="en-US"/>
              </w:rPr>
              <w:t>Jacob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767F2E7" w14:textId="77777777" w:rsidR="00F36F79" w:rsidRDefault="00F36F79" w:rsidP="001F562D">
            <w:pPr>
              <w:spacing w:after="46" w:line="240" w:lineRule="auto"/>
              <w:rPr>
                <w:sz w:val="20"/>
                <w:szCs w:val="20"/>
                <w:lang w:val="en-US"/>
              </w:rPr>
            </w:pPr>
            <w:r>
              <w:rPr>
                <w:sz w:val="20"/>
                <w:szCs w:val="20"/>
                <w:lang w:val="en-US"/>
              </w:rPr>
              <w:t>Picture-word matching task (In-category &gt; Matched, Out of category &gt; Matched, OC vs IC)*</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9DE3B9F" w14:textId="77777777" w:rsidR="00F36F79"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0092C61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B58FDD8" w14:textId="2763195C"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psychologia.2009.12.034","ISSN":"00283932","abstract":"Individuals with schizophrenia tend to perform poorly on many measures of cognitive control. However, recent task-switching studies suggest that they show intact task-switching performance, despite the fact that the regions involved in task-switching are known to be structurally and functionally impaired in the disorder. Behavioral, event-related potential (ERP) and functional magnetic resonance imaging (fMRI) measures were used to compare the temporal and spatial dynamics of task-switching performance in individuals with schizophrenia and controls. Consistent with previous studies, reaction time (RT) switch cost and its reduction with anticipatory preparation did not differ between groups. There were also no group differences on cue-locked ERP components associated with anticipatory preparation processes. However, both stimulus- and response-locked ERPs were significantly disrupted in schizophrenia, suggesting difficulty with task-set implementation. fMRI analyses indicated that individuals with schizophrenia showed hyperactivity in the dorsolateral prefrontal cortex and posterior parietal cortex. RT-fMRI and ERP-fMRI associations suggested that individuals with schizophrenia employ compensatory mechanisms to overcome difficulties in task-set implementation and thereby achieve the same behavioral outcomes as controls. © 2009 Elsevier Ltd.","author":[{"dropping-particle":"","family":"Jamadar","given":"S.","non-dropping-particle":"","parse-names":false,"suffix":""},{"dropping-particle":"","family":"Michie","given":"P.","non-dropping-particle":"","parse-names":false,"suffix":""},{"dropping-particle":"","family":"Karayanidis","given":"F.","non-dropping-particle":"","parse-names":false,"suffix":""}],"container-title":"Neuropsychologia","id":"ITEM-1","issue":"5","issued":{"date-parts":[["2010","4","1"]]},"page":"1305-1323","publisher":"Pergamon","title":"Compensatory mechanisms underlie intact task-switching performance in schizophrenia","type":"article-journal","volume":"48"},"uris":["http://www.mendeley.com/documents/?uuid=34b0fc34-10db-34e6-9066-1672a6d08aff"]}],"mendeley":{"formattedCitation":"(S. Jamadar et al., 2010)","manualFormatting":"Jamadar et al., 2010","plainTextFormattedCitation":"(S. Jamadar et al., 2010)","previouslyFormattedCitation":"(S. Jamadar et al., 2010)"},"properties":{"noteIndex":0},"schema":"https://github.com/citation-style-language/schema/raw/master/csl-citation.json"}</w:instrText>
            </w:r>
            <w:r>
              <w:rPr>
                <w:sz w:val="20"/>
                <w:szCs w:val="20"/>
                <w:lang w:val="en-US"/>
              </w:rPr>
              <w:fldChar w:fldCharType="separate"/>
            </w:r>
            <w:r w:rsidRPr="00A11F66">
              <w:rPr>
                <w:noProof/>
                <w:sz w:val="20"/>
                <w:szCs w:val="20"/>
                <w:lang w:val="en-US"/>
              </w:rPr>
              <w:t>Jamadar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00F3D2E" w14:textId="77777777" w:rsidR="00F36F79" w:rsidRDefault="00F36F79" w:rsidP="001F562D">
            <w:pPr>
              <w:spacing w:after="46" w:line="240" w:lineRule="auto"/>
              <w:rPr>
                <w:sz w:val="20"/>
                <w:szCs w:val="20"/>
                <w:lang w:val="en-US"/>
              </w:rPr>
            </w:pPr>
            <w:r>
              <w:rPr>
                <w:sz w:val="20"/>
                <w:szCs w:val="20"/>
                <w:lang w:val="en-US"/>
              </w:rPr>
              <w:t>Switch task (Repeat &gt; Switch)</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3AAF555"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3547D1F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9C68F9E" w14:textId="31A04634"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biopsych.2012.07.027","ISSN":"00063223","PMID":"22985694","abstract":"Background: The Semantic Object Retrieval Task (SORT) requires participants to indicate whether word pairs recall a third object. Schizophrenia individuals (SZ) tend to report associations between nonassociated word pairs; this overretrieval is related to formal thought disorder (FTD). Since semantic memory impairments and psychosis are also found in bipolar disorder (BP), we examined whether SORT impairments and their relationship to symptoms are also present in BP. Methods: Participants (n = 239; healthy control subjects [HC] = 133; BP = 32; SZ = 74) completed SORT while undergoing functional magnetic resonance imaging (fMRI) scanning. Results: Retrieval accuracy negatively correlated with negative symptoms and no-retrieval accuracy negatively correlated with FTD severity in SZ but not BP. Retrieval versus no-retrieval trials activated a distributed fronto-parieto-temporal network; bilateral inferior parietal lobule (IPL) activity was larger in HC versus SZ and HC versus BP, with no difference in SZ versus BP. Right IPL activity positively correlated with positive and general psychosis symptoms in SZ but not BP. Conclusions: SZ reported more associations between unrelated word pairs than HC; this overretrieval increased with FTD severity. Schizophrenia individuals were also more likely to fail to find associations between related word pairs; this underretrieval increased with negative symptom severity. fMRI symptom correlations in IPL in SZ are consistent with arguments that IPL abnormality relates to loosening of associations in SZ. By comparison, BP showed intermediate impairments on SORT, uncorrelated with symptoms, suggesting that the relationship between SORT performance, fMRI activity, and psychotic symptoms is schizophrenia-specific. © 2013 Society of Biological Psychiatry.","author":[{"dropping-particle":"","family":"Jamadar","given":"Sharna","non-dropping-particle":"","parse-names":false,"suffix":""},{"dropping-particle":"","family":"O'Neil","given":"Kasey M.","non-dropping-particle":"","parse-names":false,"suffix":""},{"dropping-particle":"","family":"Pearlson","given":"Godfrey D.","non-dropping-particle":"","parse-names":false,"suffix":""},{"dropping-particle":"","family":"Ansari","given":"Mahvesh","non-dropping-particle":"","parse-names":false,"suffix":""},{"dropping-particle":"","family":"Gill","given":"Adrienne","non-dropping-particle":"","parse-names":false,"suffix":""},{"dropping-particle":"","family":"Jagannathan","given":"Kanchana","non-dropping-particle":"","parse-names":false,"suffix":""},{"dropping-particle":"","family":"Assaf","given":"Michal","non-dropping-particle":"","parse-names":false,"suffix":""}],"container-title":"Biological Psychiatry","id":"ITEM-1","issue":"6","issued":{"date-parts":[["2013","3","15"]]},"page":"555-564","publisher":"NIH Public Access","title":"Impairment in semantic retrieval is associated with symptoms in schizophrenia but not bipolar disorder","type":"article-journal","volume":"73"},"uris":["http://www.mendeley.com/documents/?uuid=9cb62610-618d-37ee-81eb-466ddf2b03b9"]}],"mendeley":{"formattedCitation":"(Sharna Jamadar et al., 2013)","manualFormatting":"Jamadar et al., 2013","plainTextFormattedCitation":"(Sharna Jamadar et al., 2013)","previouslyFormattedCitation":"(Sharna Jamadar et al., 2013)"},"properties":{"noteIndex":0},"schema":"https://github.com/citation-style-language/schema/raw/master/csl-citation.json"}</w:instrText>
            </w:r>
            <w:r>
              <w:rPr>
                <w:sz w:val="20"/>
                <w:szCs w:val="20"/>
                <w:lang w:val="en-US"/>
              </w:rPr>
              <w:fldChar w:fldCharType="separate"/>
            </w:r>
            <w:r w:rsidRPr="003E7E0A">
              <w:rPr>
                <w:noProof/>
                <w:sz w:val="20"/>
                <w:szCs w:val="20"/>
                <w:lang w:val="en-US"/>
              </w:rPr>
              <w:t>Jamadar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1804E67" w14:textId="77777777" w:rsidR="00F36F79" w:rsidRDefault="00F36F79" w:rsidP="001F562D">
            <w:pPr>
              <w:spacing w:after="46" w:line="240" w:lineRule="auto"/>
              <w:rPr>
                <w:sz w:val="20"/>
                <w:szCs w:val="20"/>
                <w:lang w:val="en-US"/>
              </w:rPr>
            </w:pPr>
            <w:r>
              <w:rPr>
                <w:sz w:val="20"/>
                <w:szCs w:val="20"/>
                <w:lang w:val="en-US"/>
              </w:rPr>
              <w:t>Semantic Object Retrieval Task (Correct Retrieval &gt; No-retrieva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24CBEFD" w14:textId="77777777" w:rsidR="00F36F79"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7338CF09"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F4FCE3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04.01.008","ISSN":"09254927","abstract":"It remains controversial as to what determines the neurodegenerative course in schizophrenia. This study administered a modified version of the Stroop task and investigated the relationship between functional magnetic resonance imaging (fMRI) signal changes in dysfunctioned task-related regions and clinical course variables. Functional MRI data during task performance were acquired from 10 right-handed schizophrenic patients (mean ± SD age = 29.2 ± 10.3 years, range of illness duration = 0.8-14 years, number of episodes = 1-5) and 10 healthy controls (mean ± SD age = 30.3 ± 6.4). Imaging data were investigated on a voxel-by-voxel basis for single group analysis and for between-group analysis according to the random effect model using Statistical Parametric Mapping (SPM 99b). Correlation analysis with age as a covariate identified those brain regions whose fMRI signal changes were significantly related to clinical course variables in schizophrenia. The number of psychotic episodes was negatively correlated with the fMRI signal change in the right inferior frontal and the right frontal precentral gyri among the activated regions during the Stroop task in schizophrenia, whereas the length of illness was not so correlated. The number of psychotic episodes was also negatively correlated with the fMRI signal change in the left paracingulate in which functional activity was diminished in the patients relative to the controls. Our results indicate that recurrent psychotic episodes are related to the neurodegenerative course in some dysfunctional brain regions in schizophrenia. © 2005 Elsevier Ireland Ltd. All rights reserved.","author":[{"dropping-particle":"","family":"Jeong","given":"Bum Seok","non-dropping-particle":"","parse-names":false,"suffix":""},{"dropping-particle":"","family":"Kwon","given":"Jun Soo","non-dropping-particle":"","parse-names":false,"suffix":""},{"dropping-particle":"","family":"Kim","given":"Seong Yoon","non-dropping-particle":"","parse-names":false,"suffix":""},{"dropping-particle":"","family":"Lee","given":"Chul","non-dropping-particle":"","parse-names":false,"suffix":""},{"dropping-particle":"","family":"Youn","given":"Tak","non-dropping-particle":"","parse-names":false,"suffix":""},{"dropping-particle":"","family":"Moon","given":"Chan Hong","non-dropping-particle":"","parse-names":false,"suffix":""},{"dropping-particle":"","family":"Kim","given":"Chang Yoon","non-dropping-particle":"","parse-names":false,"suffix":""}],"container-title":"Psychiatry Research - Neuroimaging","id":"ITEM-1","issue":"3","issued":{"date-parts":[["2005","8","30"]]},"page":"219-228","publisher":"Elsevier","title":"Functional imaging evidence of the relationship between recurrent psychotic episodes and neurodegenerative course in schizophrenia","type":"article-journal","volume":"139"},"uris":["http://www.mendeley.com/documents/?uuid=b19cfca9-5af9-37d5-80f4-18fbb9e3f765"]}],"mendeley":{"formattedCitation":"(Jeong et al., 2005)","manualFormatting":"Jeong et al., 2005","plainTextFormattedCitation":"(Jeong et al., 2005)","previouslyFormattedCitation":"(Jeong et al., 2005)"},"properties":{"noteIndex":0},"schema":"https://github.com/citation-style-language/schema/raw/master/csl-citation.json"}</w:instrText>
            </w:r>
            <w:r>
              <w:rPr>
                <w:sz w:val="20"/>
                <w:szCs w:val="20"/>
                <w:lang w:val="en-US"/>
              </w:rPr>
              <w:fldChar w:fldCharType="separate"/>
            </w:r>
            <w:r w:rsidRPr="00D36D92">
              <w:rPr>
                <w:noProof/>
                <w:sz w:val="20"/>
                <w:szCs w:val="20"/>
                <w:lang w:val="en-US"/>
              </w:rPr>
              <w:t>Jeong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3A63499" w14:textId="77777777" w:rsidR="00F36F79" w:rsidRDefault="00F36F79" w:rsidP="001F562D">
            <w:pPr>
              <w:spacing w:after="46" w:line="240" w:lineRule="auto"/>
              <w:rPr>
                <w:sz w:val="20"/>
                <w:szCs w:val="20"/>
                <w:lang w:val="en-US"/>
              </w:rPr>
            </w:pPr>
            <w:r>
              <w:rPr>
                <w:sz w:val="20"/>
                <w:szCs w:val="20"/>
                <w:lang w:val="en-US"/>
              </w:rPr>
              <w:t>Stroop task (Interference &gt; Facilita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A3CA2A8"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5E1563EF"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56B7B76"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2/hbm.24887","ISSN":"10659471","abstract":"The metacognitive deficit in awareness of one's own mental states is a core feature of schizophrenia (SZ). The previous studies suggested that the metacognitive deficit associates with clinical symptoms. However, the neural mechanisms underlying the relationship remain largely unknown. We here investigated the neural activities associated with the metacognitive deficit and the neural signatures associated with clinical symptoms in 38 patients with SZ using functional magnetic resonance imaging with a perceptual decision-making task accompanied with metacognition, in comparison to 38 age, gender, and education matched healthy control subjects. The metacognitive deficit in patients with SZ was associated with reduced regional activity in both the frontoparietal control network (FPCN) and the default mode network. Critically, the anticorrelational balance between the two disrupted networks was substantially altered during metacognition, and the extent of alteration positively scaled with negative symptoms. Conversely, decoupling between the two networks was impaired when metacognitive monitoring was not required, and the strength of excessive neural activity positively scaled with positive symptoms. Thus, disruptions of the FPCN and the default mode network underlie the metacognitive deficit, and alternations of network balance between the two networks correlate with clinical symptoms in SZ. These findings implicate that rebalancing these networks holds important clinical potential in developing more efficacious therapeutic treatments. © 2019 The Authors. Human Brain Mapping published by Wiley Periodicals, Inc.","author":[{"dropping-particle":"","family":"Jia","given":"W","non-dropping-particle":"","parse-names":false,"suffix":""},{"dropping-particle":"","family":"Zhu","given":"H","non-dropping-particle":"","parse-names":false,"suffix":""},{"dropping-particle":"","family":"Ni","given":"Y","non-dropping-particle":"","parse-names":false,"suffix":""},{"dropping-particle":"","family":"Su","given":"J","non-dropping-particle":"","parse-names":false,"suffix":""},{"dropping-particle":"","family":"Xu","given":"R","non-dropping-particle":"","parse-names":false,"suffix":""},{"dropping-particle":"","family":"Jia","given":"H","non-dropping-particle":"","parse-names":false,"suffix":""},{"dropping-particle":"","family":"Wan","given":"X","non-dropping-particle":"","parse-names":false,"suffix":""}],"container-title":"Human Brain Mapping","id":"ITEM-1","issue":"6","issued":{"date-parts":[["2020"]]},"note":"cited By 3","page":"1445-1458","publisher":"John Wiley and Sons Inc.","title":"Disruptions of frontoparietal control network and default mode network linking the metacognitive deficits with clinical symptoms in schizophrenia","type":"article-journal","volume":"41"},"uris":["http://www.mendeley.com/documents/?uuid=86d437a7-cc82-42b2-a3f1-92da1930182c"]}],"mendeley":{"formattedCitation":"(Jia et al., 2020)","manualFormatting":"Jia et al., 2020","plainTextFormattedCitation":"(Jia et al., 2020)","previouslyFormattedCitation":"(Jia et al., 2020)"},"properties":{"noteIndex":0},"schema":"https://github.com/citation-style-language/schema/raw/master/csl-citation.json"}</w:instrText>
            </w:r>
            <w:r>
              <w:rPr>
                <w:sz w:val="20"/>
                <w:szCs w:val="20"/>
                <w:lang w:val="en-US"/>
              </w:rPr>
              <w:fldChar w:fldCharType="separate"/>
            </w:r>
            <w:r w:rsidRPr="007C1956">
              <w:rPr>
                <w:noProof/>
                <w:sz w:val="20"/>
                <w:szCs w:val="20"/>
                <w:lang w:val="en-US"/>
              </w:rPr>
              <w:t>Jia et al., 202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76C4CFC" w14:textId="77777777" w:rsidR="00F36F79" w:rsidRDefault="00F36F79" w:rsidP="001F562D">
            <w:pPr>
              <w:spacing w:after="46" w:line="240" w:lineRule="auto"/>
              <w:rPr>
                <w:sz w:val="20"/>
                <w:szCs w:val="20"/>
                <w:lang w:val="en-US"/>
              </w:rPr>
            </w:pPr>
            <w:r>
              <w:rPr>
                <w:sz w:val="20"/>
                <w:szCs w:val="20"/>
                <w:lang w:val="en-US"/>
              </w:rPr>
              <w:t>Decision-redecision paradigm (Redecision phase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0D247B3" w14:textId="77777777" w:rsidR="00F36F79"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6AB894A8"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5A7B3B8"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0.03.011","ISSN":"09209964","abstract":"Background: Sex differences in visuo-spatial abilities have been well documented in the general population, but there are only a few inconsistent reports in schizophrenia. The purpose of the present study was to examine potential sex differences in performance and pattern of brain activations during mental rotation in schizophrenia patients relative to control participants. Methods: Thirty three schizophrenia patients (17 women and 16 men) were compared to thirty five healthy control participants (17 women and 18 men), while performing a classic mental rotation task (3-D figures). Blood oxygen level dependent (BOLD) echo-planar images were acquired on a 3-Tesla Siemens TRIO system. Random-effect analyses were performed using SPM5 (UK Wellcome Institute). Results: Behavioural data revealed a diagnosis-by-sex interaction with healthy men (HM) performing significantly better than schizophrenia men (SZ-M) and no significant difference between healthy women (HW) and schizophrenia women (SZ-W). fMRI results revealed an overall similar pattern of extensive cerebral activations (in the parietal and lateral prefrontal cortex) and deactivations (in the medial prefrontal cortex) in HM and SZ-W during performance of the mental rotation versus control task. In contrast, both HW and SZ-M showed much more restricted activations and no significant deactivations. Conclusions: Sex differences in performance and cerebral activations during mental rotation in schizophrenia patients deviated significantly from what we observed in healthy volunteers. This finding supports and extends existing evidence of a disturbed sexual dimorphism in schizophrenia. Moreover, the results emphasize the importance of including both sexes in neurocognitive and neuroimaging studies of schizophrenia. © 2010 Elsevier B.V.","author":[{"dropping-particle":"","family":"Jiménez","given":"José A.","non-dropping-particle":"","parse-names":false,"suffix":""},{"dropping-particle":"","family":"Mancini-Marïe","given":"Adham","non-dropping-particle":"","parse-names":false,"suffix":""},{"dropping-particle":"","family":"Lakis","given":"Nadia","non-dropping-particle":"","parse-names":false,"suffix":""},{"dropping-particle":"","family":"Rinaldi","given":"Melissa","non-dropping-particle":"","parse-names":false,"suffix":""},{"dropping-particle":"","family":"Mendrek","given":"Adrianna","non-dropping-particle":"","parse-names":false,"suffix":""}],"container-title":"Schizophrenia Research","id":"ITEM-1","issue":"1-3","issued":{"date-parts":[["2010","9","1"]]},"page":"53-62","publisher":"Elsevier B.V.","title":"Disturbed sexual dimorphism of brain activation during mental rotation in schizophrenia","type":"article-journal","volume":"122"},"uris":["http://www.mendeley.com/documents/?uuid=e36b4989-c2b7-395c-8270-466d33067636"]}],"mendeley":{"formattedCitation":"(Jiménez et al., 2010)","manualFormatting":"Jiménez et al., 2010","plainTextFormattedCitation":"(Jiménez et al., 2010)","previouslyFormattedCitation":"(Jiménez et al., 2010)"},"properties":{"noteIndex":0},"schema":"https://github.com/citation-style-language/schema/raw/master/csl-citation.json"}</w:instrText>
            </w:r>
            <w:r>
              <w:rPr>
                <w:sz w:val="20"/>
                <w:szCs w:val="20"/>
                <w:lang w:val="en-US"/>
              </w:rPr>
              <w:fldChar w:fldCharType="separate"/>
            </w:r>
            <w:r w:rsidRPr="008E25C3">
              <w:rPr>
                <w:noProof/>
                <w:sz w:val="20"/>
                <w:szCs w:val="20"/>
                <w:lang w:val="en-US"/>
              </w:rPr>
              <w:t>Jiménez et al., 2010</w:t>
            </w:r>
            <w:r>
              <w:rPr>
                <w:sz w:val="20"/>
                <w:szCs w:val="20"/>
                <w:lang w:val="en-US"/>
              </w:rPr>
              <w:fldChar w:fldCharType="end"/>
            </w:r>
            <w:r>
              <w:rPr>
                <w:sz w:val="20"/>
                <w:szCs w:val="20"/>
                <w:lang w:val="en-US"/>
              </w:rPr>
              <w:t xml:space="preserve"> – Female sample</w:t>
            </w:r>
          </w:p>
        </w:tc>
        <w:tc>
          <w:tcPr>
            <w:tcW w:w="5953" w:type="dxa"/>
            <w:tcBorders>
              <w:top w:val="single" w:sz="2" w:space="0" w:color="000001"/>
              <w:left w:val="single" w:sz="2" w:space="0" w:color="000001"/>
              <w:bottom w:val="single" w:sz="2" w:space="0" w:color="000001"/>
            </w:tcBorders>
            <w:shd w:val="clear" w:color="auto" w:fill="auto"/>
          </w:tcPr>
          <w:p w14:paraId="3DA68943" w14:textId="77777777" w:rsidR="00F36F79" w:rsidRDefault="00F36F79" w:rsidP="001F562D">
            <w:pPr>
              <w:spacing w:after="46" w:line="240" w:lineRule="auto"/>
              <w:rPr>
                <w:sz w:val="20"/>
                <w:szCs w:val="20"/>
                <w:lang w:val="en-US"/>
              </w:rPr>
            </w:pPr>
            <w:r>
              <w:rPr>
                <w:sz w:val="20"/>
                <w:szCs w:val="20"/>
                <w:lang w:val="en-US"/>
              </w:rPr>
              <w:t>Mental rotation task (Mental rotation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8ECAD13"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3CBBF3B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62BDA4E"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0.03.011","ISSN":"09209964","abstract":"Background: Sex differences in visuo-spatial abilities have been well documented in the general population, but there are only a few inconsistent reports in schizophrenia. The purpose of the present study was to examine potential sex differences in performance and pattern of brain activations during mental rotation in schizophrenia patients relative to control participants. Methods: Thirty three schizophrenia patients (17 women and 16 men) were compared to thirty five healthy control participants (17 women and 18 men), while performing a classic mental rotation task (3-D figures). Blood oxygen level dependent (BOLD) echo-planar images were acquired on a 3-Tesla Siemens TRIO system. Random-effect analyses were performed using SPM5 (UK Wellcome Institute). Results: Behavioural data revealed a diagnosis-by-sex interaction with healthy men (HM) performing significantly better than schizophrenia men (SZ-M) and no significant difference between healthy women (HW) and schizophrenia women (SZ-W). fMRI results revealed an overall similar pattern of extensive cerebral activations (in the parietal and lateral prefrontal cortex) and deactivations (in the medial prefrontal cortex) in HM and SZ-W during performance of the mental rotation versus control task. In contrast, both HW and SZ-M showed much more restricted activations and no significant deactivations. Conclusions: Sex differences in performance and cerebral activations during mental rotation in schizophrenia patients deviated significantly from what we observed in healthy volunteers. This finding supports and extends existing evidence of a disturbed sexual dimorphism in schizophrenia. Moreover, the results emphasize the importance of including both sexes in neurocognitive and neuroimaging studies of schizophrenia. © 2010 Elsevier B.V.","author":[{"dropping-particle":"","family":"Jiménez","given":"José A.","non-dropping-particle":"","parse-names":false,"suffix":""},{"dropping-particle":"","family":"Mancini-Marïe","given":"Adham","non-dropping-particle":"","parse-names":false,"suffix":""},{"dropping-particle":"","family":"Lakis","given":"Nadia","non-dropping-particle":"","parse-names":false,"suffix":""},{"dropping-particle":"","family":"Rinaldi","given":"Melissa","non-dropping-particle":"","parse-names":false,"suffix":""},{"dropping-particle":"","family":"Mendrek","given":"Adrianna","non-dropping-particle":"","parse-names":false,"suffix":""}],"container-title":"Schizophrenia Research","id":"ITEM-1","issue":"1-3","issued":{"date-parts":[["2010","9","1"]]},"page":"53-62","publisher":"Elsevier B.V.","title":"Disturbed sexual dimorphism of brain activation during mental rotation in schizophrenia","type":"article-journal","volume":"122"},"uris":["http://www.mendeley.com/documents/?uuid=e36b4989-c2b7-395c-8270-466d33067636"]}],"mendeley":{"formattedCitation":"(Jiménez et al., 2010)","manualFormatting":"Jiménez et al., 2010","plainTextFormattedCitation":"(Jiménez et al., 2010)","previouslyFormattedCitation":"(Jiménez et al., 2010)"},"properties":{"noteIndex":0},"schema":"https://github.com/citation-style-language/schema/raw/master/csl-citation.json"}</w:instrText>
            </w:r>
            <w:r>
              <w:rPr>
                <w:sz w:val="20"/>
                <w:szCs w:val="20"/>
                <w:lang w:val="en-US"/>
              </w:rPr>
              <w:fldChar w:fldCharType="separate"/>
            </w:r>
            <w:r w:rsidRPr="008E25C3">
              <w:rPr>
                <w:noProof/>
                <w:sz w:val="20"/>
                <w:szCs w:val="20"/>
                <w:lang w:val="en-US"/>
              </w:rPr>
              <w:t>Jiménez et al., 2010</w:t>
            </w:r>
            <w:r>
              <w:rPr>
                <w:sz w:val="20"/>
                <w:szCs w:val="20"/>
                <w:lang w:val="en-US"/>
              </w:rPr>
              <w:fldChar w:fldCharType="end"/>
            </w:r>
            <w:r>
              <w:rPr>
                <w:sz w:val="20"/>
                <w:szCs w:val="20"/>
                <w:lang w:val="en-US"/>
              </w:rPr>
              <w:t xml:space="preserve"> – Male sample</w:t>
            </w:r>
          </w:p>
        </w:tc>
        <w:tc>
          <w:tcPr>
            <w:tcW w:w="5953" w:type="dxa"/>
            <w:tcBorders>
              <w:top w:val="single" w:sz="2" w:space="0" w:color="000001"/>
              <w:left w:val="single" w:sz="2" w:space="0" w:color="000001"/>
              <w:bottom w:val="single" w:sz="2" w:space="0" w:color="000001"/>
            </w:tcBorders>
            <w:shd w:val="clear" w:color="auto" w:fill="auto"/>
          </w:tcPr>
          <w:p w14:paraId="1B62C40C" w14:textId="77777777" w:rsidR="00F36F79" w:rsidRDefault="00F36F79" w:rsidP="001F562D">
            <w:pPr>
              <w:spacing w:after="46" w:line="240" w:lineRule="auto"/>
              <w:rPr>
                <w:sz w:val="20"/>
                <w:szCs w:val="20"/>
                <w:lang w:val="en-US"/>
              </w:rPr>
            </w:pPr>
            <w:r>
              <w:rPr>
                <w:sz w:val="20"/>
                <w:szCs w:val="20"/>
                <w:lang w:val="en-US"/>
              </w:rPr>
              <w:t>Mental rotation task (Mental rotation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707AE71"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2C3FC8D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181F5C6"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92/bjp.bp.110.083501","ISSN":"00071250","PMID":"21357880","abstract":"Background: Examination of the brain regions that show aberrant activations and/or deactivations during semantic word generation could pave the way for a better understanding of the neurobiology of cognitive dysfunction in schizophrenia. Aims: To examine the pattern of functional magnetic resonance imaging blood oxygen level dependent activations and deactivations during semantic word generation in schizophrenia. Method: Functional magnetic resonance imaging was performed on 24 participants with schizophrenia and 24 matched healthy controls during an overt, paced, 'semantic category word generation' condition and a baseline 'word repetition' condition that modelled all the lead-in/associated processes involved in the performance of the generation task. Results: The brain regions activated during word generation in healthy individuals were replicated with minimal redundancies in participants with schizophrenia. The individuals with schizophrenia showed additional activations of temporo-parieto-occipital cortical regions as well as subcortical regions, despite significantly poorer behavioural performance than the healthy participants. Importantly, the extensive deactivations in other brain regions during word generation in healthy individuals could not be replicated in those with schizophrenia. Conclusions: More widespread activations and deficient deactivations in the poorly performing participants with schizophrenia may reflect an inability to inhibit competing cognitive processes, which in turn could constitute the core information-processing deficit underlying impaired word generation in schizophrenia.","author":[{"dropping-particle":"","family":"John","given":"John P.","non-dropping-particle":"","parse-names":false,"suffix":""},{"dropping-particle":"","family":"Halahalli","given":"Harsha N.","non-dropping-particle":"","parse-names":false,"suffix":""},{"dropping-particle":"","family":"Vasudev","given":"Mandapati K.","non-dropping-particle":"","parse-names":false,"suffix":""},{"dropping-particle":"","family":"Jayakumar","given":"Peruvumba N.","non-dropping-particle":"","parse-names":false,"suffix":""},{"dropping-particle":"","family":"Jain","given":"Sanjeev","non-dropping-particle":"","parse-names":false,"suffix":""}],"container-title":"British Journal of Psychiatry","id":"ITEM-1","issue":"3","issued":{"date-parts":[["2011","3"]]},"page":"213-222","publisher":"Cambridge University Press","title":"Regional brain activation/deactivation during word generation in schizophrenia: fMRI study","type":"article-journal","volume":"198"},"uris":["http://www.mendeley.com/documents/?uuid=75b94b32-a301-355b-bc40-413bdcdb6f7a"]}],"mendeley":{"formattedCitation":"(John et al., 2011)","manualFormatting":"John et al., 2011","plainTextFormattedCitation":"(John et al., 2011)","previouslyFormattedCitation":"(John et al., 2011)"},"properties":{"noteIndex":0},"schema":"https://github.com/citation-style-language/schema/raw/master/csl-citation.json"}</w:instrText>
            </w:r>
            <w:r>
              <w:rPr>
                <w:sz w:val="20"/>
                <w:szCs w:val="20"/>
                <w:lang w:val="en-US"/>
              </w:rPr>
              <w:fldChar w:fldCharType="separate"/>
            </w:r>
            <w:r w:rsidRPr="007C1956">
              <w:rPr>
                <w:noProof/>
                <w:sz w:val="20"/>
                <w:szCs w:val="20"/>
                <w:lang w:val="en-US"/>
              </w:rPr>
              <w:t>John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1BE602E" w14:textId="77777777" w:rsidR="00F36F79" w:rsidRPr="00E0042D" w:rsidRDefault="00F36F79" w:rsidP="001F562D">
            <w:pPr>
              <w:spacing w:after="46" w:line="240" w:lineRule="auto"/>
              <w:rPr>
                <w:sz w:val="20"/>
                <w:szCs w:val="20"/>
                <w:lang w:val="en-US"/>
              </w:rPr>
            </w:pPr>
            <w:r>
              <w:rPr>
                <w:sz w:val="20"/>
                <w:szCs w:val="20"/>
                <w:lang w:val="en-US"/>
              </w:rPr>
              <w:t>Verbal fluency task (Generation &gt; Repeti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F7CA7D7" w14:textId="77777777" w:rsidR="00F36F79" w:rsidRDefault="00F36F79" w:rsidP="001F562D">
            <w:pPr>
              <w:pStyle w:val="TableContents"/>
              <w:spacing w:after="46" w:line="240" w:lineRule="auto"/>
              <w:rPr>
                <w:sz w:val="20"/>
                <w:szCs w:val="20"/>
                <w:lang w:val="en-US"/>
              </w:rPr>
            </w:pPr>
            <w:r>
              <w:rPr>
                <w:sz w:val="20"/>
                <w:szCs w:val="20"/>
                <w:lang w:val="en-US"/>
              </w:rPr>
              <w:t>VF</w:t>
            </w:r>
          </w:p>
        </w:tc>
      </w:tr>
      <w:tr w:rsidR="00F36F79" w:rsidRPr="00E0042D" w14:paraId="4A88B1F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6096D06"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5.11.012","ISSN":"00063223","abstract":"Background: Previous neuroimaging studies of working memory (WM) in schizophrenia, typically focusing on dorsolateral prefrontal cortex, yield conflicting results, possibly because of varied choice of tasks and analysis techniques. We examined neural function changes at several WM loads to derive a more complete picture of WM dysfunction in schizophrenia. Methods: We used a version of the Sternberg Item Recognition Paradigm to test WM function at five distinct loads. Eighteen schizophrenia patients and 18 matched healthy controls were scanned with functional magnetic resonance imaging at 3 Tesla. Results: Patterns of both overactivation and underactivation in patients were observed depending on WM load. Patients' activation was generally less responsive to load changes than control subjects', and different patterns of between-group differences were observed for memory encoding and retrieval. In the specific case of successful retrieval, patients recruited additional neural circuits unused by control subjects. Behavioral effects were generally consistent with these imaging results. Conclusions: Differential findings of overactivation and underactivation may be attributable to patients' decreased ability to focus and allocate neural resources at task-appropriate levels. Additionally, differences between encoding and retrieval suggest that WM dysfunction may be manifested differently during the distinct phases of encoding, maintenance, and retrieval. © 2006 Society of Biological Psychiatry.","author":[{"dropping-particle":"","family":"Johnson","given":"Matthew R.","non-dropping-particle":"","parse-names":false,"suffix":""},{"dropping-particle":"","family":"Morris","given":"Nicholas A.","non-dropping-particle":"","parse-names":false,"suffix":""},{"dropping-particle":"","family":"Astur","given":"Robert S.","non-dropping-particle":"","parse-names":false,"suffix":""},{"dropping-particle":"","family":"Calhoun","given":"Vince D.","non-dropping-particle":"","parse-names":false,"suffix":""},{"dropping-particle":"","family":"Mathalon","given":"Daniel H.","non-dropping-particle":"","parse-names":false,"suffix":""},{"dropping-particle":"","family":"Kiehl","given":"Kent A.","non-dropping-particle":"","parse-names":false,"suffix":""},{"dropping-particle":"","family":"Pearlson","given":"Godfrey D.","non-dropping-particle":"","parse-names":false,"suffix":""}],"container-title":"Biological Psychiatry","id":"ITEM-1","issue":"1","issued":{"date-parts":[["2006","7","1"]]},"note":"included","page":"11-21","publisher":"Elsevier","title":"A Functional Magnetic Resonance Imaging Study of Working Memory Abnormalities in Schizophrenia","type":"article-journal","volume":"60"},"uris":["http://www.mendeley.com/documents/?uuid=a2fa9bd7-1ac6-37a8-a93d-54c83f383fb2"]}],"mendeley":{"formattedCitation":"(Johnson et al., 2006)","manualFormatting":"Johnson et al., 2006","plainTextFormattedCitation":"(Johnson et al., 2006)","previouslyFormattedCitation":"(Johnson et al., 2006)"},"properties":{"noteIndex":0},"schema":"https://github.com/citation-style-language/schema/raw/master/csl-citation.json"}</w:instrText>
            </w:r>
            <w:r>
              <w:rPr>
                <w:sz w:val="20"/>
                <w:szCs w:val="20"/>
                <w:lang w:val="en-US"/>
              </w:rPr>
              <w:fldChar w:fldCharType="separate"/>
            </w:r>
            <w:r w:rsidRPr="008E25C3">
              <w:rPr>
                <w:noProof/>
                <w:sz w:val="20"/>
                <w:szCs w:val="20"/>
                <w:lang w:val="en-US"/>
              </w:rPr>
              <w:t>Johnson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2A8557F" w14:textId="77777777" w:rsidR="00F36F79" w:rsidRDefault="00F36F79" w:rsidP="001F562D">
            <w:pPr>
              <w:spacing w:after="46" w:line="240" w:lineRule="auto"/>
              <w:rPr>
                <w:sz w:val="20"/>
                <w:szCs w:val="20"/>
                <w:lang w:val="en-US"/>
              </w:rPr>
            </w:pPr>
            <w:r w:rsidRPr="00E0042D">
              <w:rPr>
                <w:sz w:val="20"/>
                <w:szCs w:val="20"/>
                <w:lang w:val="en-US"/>
              </w:rPr>
              <w:t>Sternberg Item Recognition Paradigm</w:t>
            </w:r>
            <w:r>
              <w:rPr>
                <w:sz w:val="20"/>
                <w:szCs w:val="20"/>
                <w:lang w:val="en-US"/>
              </w:rPr>
              <w:t xml:space="preserve"> (Difficult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EE4CC92"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961827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91F272A"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6.12.014","ISSN":"09209964","abstract":"The main goal of this functional Magnetic Resonance Imaging (fMRI) study was to verify the hypothesis that seriously violent persons with Sz and the co-morbid diagnoses of an Antisocial Personality Disorder (APD) and a Substance Use Disorder (Sz + APD + SUD) would present a different pattern of prefrontal functioning than seriously violent persons with Sz only. In support with the main hypothesis, frontal basal cortices were significantly less activated in persons with Sz + APD + SUD during the execution of a go/no-go task than in persons with Sz only and non-violent persons without a mental illness. In contrast, significantly higher activations in frontal motor, premotor and anterior cingulate regions were observed in the Sz + APD + SUD group than in the Sz-only group. © 2007 Elsevier B.V. All rights reserved.","author":[{"dropping-particle":"","family":"Joyal","given":"C. C.","non-dropping-particle":"","parse-names":false,"suffix":""},{"dropping-particle":"","family":"Putkonen","given":"A.","non-dropping-particle":"","parse-names":false,"suffix":""},{"dropping-particle":"","family":"Mancini-Marïe","given":"A.","non-dropping-particle":"","parse-names":false,"suffix":""},{"dropping-particle":"","family":"Hodgins","given":"S.","non-dropping-particle":"","parse-names":false,"suffix":""},{"dropping-particle":"","family":"Kononen","given":"M.","non-dropping-particle":"","parse-names":false,"suffix":""},{"dropping-particle":"","family":"Boulay","given":"L.","non-dropping-particle":"","parse-names":false,"suffix":""},{"dropping-particle":"","family":"Pihlajamaki","given":"M.","non-dropping-particle":"","parse-names":false,"suffix":""},{"dropping-particle":"","family":"Soininen","given":"H.","non-dropping-particle":"","parse-names":false,"suffix":""},{"dropping-particle":"","family":"Stip","given":"E.","non-dropping-particle":"","parse-names":false,"suffix":""},{"dropping-particle":"","family":"Tiihonen","given":"J.","non-dropping-particle":"","parse-names":false,"suffix":""},{"dropping-particle":"","family":"Aronen","given":"H. J.","non-dropping-particle":"","parse-names":false,"suffix":""}],"container-title":"Schizophrenia Research","id":"ITEM-1","issue":"1-3","issued":{"date-parts":[["2007","3","1"]]},"page":"97-102","publisher":"Elsevier","title":"Violent persons with schizophrenia and comorbid disorders: A functional magnetic resonance imaging study","type":"article-journal","volume":"91"},"uris":["http://www.mendeley.com/documents/?uuid=54264dd4-31e4-335a-8103-c663ae3b9e12"]}],"mendeley":{"formattedCitation":"(Joyal et al., 2007)","manualFormatting":"Joyal et al., 2007","plainTextFormattedCitation":"(Joyal et al., 2007)","previouslyFormattedCitation":"(Joyal et al., 2007)"},"properties":{"noteIndex":0},"schema":"https://github.com/citation-style-language/schema/raw/master/csl-citation.json"}</w:instrText>
            </w:r>
            <w:r>
              <w:rPr>
                <w:sz w:val="20"/>
                <w:szCs w:val="20"/>
                <w:lang w:val="en-US"/>
              </w:rPr>
              <w:fldChar w:fldCharType="separate"/>
            </w:r>
            <w:r w:rsidRPr="008E25C3">
              <w:rPr>
                <w:noProof/>
                <w:sz w:val="20"/>
                <w:szCs w:val="20"/>
                <w:lang w:val="en-US"/>
              </w:rPr>
              <w:t>Joyal et al., 200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B2E7470" w14:textId="77777777" w:rsidR="00F36F79" w:rsidRDefault="00F36F79" w:rsidP="001F562D">
            <w:pPr>
              <w:spacing w:after="46" w:line="240" w:lineRule="auto"/>
              <w:rPr>
                <w:sz w:val="20"/>
                <w:szCs w:val="20"/>
                <w:lang w:val="en-US"/>
              </w:rPr>
            </w:pPr>
            <w:r>
              <w:rPr>
                <w:sz w:val="20"/>
                <w:szCs w:val="20"/>
                <w:lang w:val="en-US"/>
              </w:rPr>
              <w:t>Go-NoGo task (Go-NoGo &gt; Referenc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035C209"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7C5899" w14:paraId="0089A09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CD7466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0000796","ISSN":"00332917","abstract":"Background The clinical picture of schizophrenia is frequently worsened by manifestations of impulsivity. However, the neural correlates of impulsivity in this disorder are poorly known. Although impulsivity has been related to disturbances of the neural processes underlying response inhibition, no studies have yet examined the relationship between these processes and psychometric measures of impulsivity in schizophrenia. This was the aim of the current investigation.Method Event-related functional magnetic resonance imaging in conjunction with a Go/NoGo task was employed to probe the neural activity associated with response inhibition in 26 patients with schizophrenia and 30 healthy comparison subjects. All participants also completed the Barratt Impulsiveness Scale - version 11 (BIS-11). Voxel-wise regression analyses were used to examine the relationship between the BIS-11 score and brain activation during response inhibition in each group.Results Patients with schizophrenia were more impulsive than healthy subjects, as indicated by higher BIS-11 scores. Patients, but not healthy subjects, were found to display a positive correlation between these scores and cerebral activation associated with response inhibition. This correlation involves a unique cluster localized within the right ventrolateral prefrontal cortex (VLPFC), a key node of the brain network subserving response inhibition.Conclusions We evidenced in patients with schizophrenia that greater BIS-11 scores are associated with greater activation within the right VLPFC during response inhibition. This finding suggests that the efficiency of this brain region to process inhibitory control is reduced in the more impulsive patients. © 2010 Cambridge University Press.","author":[{"dropping-particle":"","family":"Kaladjian","given":"A.","non-dropping-particle":"","parse-names":false,"suffix":""},{"dropping-particle":"","family":"Jeanningros","given":"R.","non-dropping-particle":"","parse-names":false,"suffix":""},{"dropping-particle":"","family":"Azorin","given":"J. M.","non-dropping-particle":"","parse-names":false,"suffix":""},{"dropping-particle":"","family":"Anton","given":"J. L.","non-dropping-particle":"","parse-names":false,"suffix":""},{"dropping-particle":"","family":"Mazzola-Pomietto","given":"P.","non-dropping-particle":"","parse-names":false,"suffix":""}],"container-title":"Psychological Medicine","id":"ITEM-1","issue":"2","issued":{"date-parts":[["2011"]]},"page":"291-299","title":"Impulsivity and neural correlates of response inhibition in schizophrenia","type":"article-journal","volume":"41"},"uris":["http://www.mendeley.com/documents/?uuid=db53d38d-f568-43dd-b376-db24af3cead0"]}],"mendeley":{"formattedCitation":"(Kaladjian et al., 2011)","manualFormatting":"Kaladjian et al., 2011","plainTextFormattedCitation":"(Kaladjian et al., 2011)","previouslyFormattedCitation":"(Kaladjian et al., 2011)"},"properties":{"noteIndex":0},"schema":"https://github.com/citation-style-language/schema/raw/master/csl-citation.json"}</w:instrText>
            </w:r>
            <w:r>
              <w:rPr>
                <w:sz w:val="20"/>
                <w:szCs w:val="20"/>
                <w:lang w:val="en-US"/>
              </w:rPr>
              <w:fldChar w:fldCharType="separate"/>
            </w:r>
            <w:r w:rsidRPr="008E25C3">
              <w:rPr>
                <w:noProof/>
                <w:sz w:val="20"/>
                <w:szCs w:val="20"/>
                <w:lang w:val="en-US"/>
              </w:rPr>
              <w:t>Kaladjian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9B5D676" w14:textId="77777777" w:rsidR="00F36F79" w:rsidRDefault="00F36F79" w:rsidP="001F562D">
            <w:pPr>
              <w:spacing w:after="46" w:line="240" w:lineRule="auto"/>
              <w:rPr>
                <w:sz w:val="20"/>
                <w:szCs w:val="20"/>
                <w:lang w:val="en-US"/>
              </w:rPr>
            </w:pPr>
            <w:r>
              <w:rPr>
                <w:sz w:val="20"/>
                <w:szCs w:val="20"/>
                <w:lang w:val="en-US"/>
              </w:rPr>
              <w:t>Go-NoGo task (Correct NoGo &gt; Correct Go)</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FF120F2"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1C1169F1"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AE33918" w14:textId="56EA671E"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doi:10.1016/j.neuropsychologia.2011.06.009","ISBN":"6176321972","ISSN":"15378276","author":[{"dropping-particle":"","family":"Kang","given":"Seung Suk","non-dropping-particle":"","parse-names":false,"suffix":""},{"dropping-particle":"","family":"Sponheim","given":"Scott R.","non-dropping-particle":"","parse-names":false,"suffix":""},{"dropping-particle":"V.","family":"Chafee","given":"Matthew","non-dropping-particle":"","parse-names":false,"suffix":""},{"dropping-particle":"","family":"MacDonald","given":"Angus W.","non-dropping-particle":"","parse-names":false,"suffix":""}],"container-title":"Neuropsychologia","id":"ITEM-1","issue":"10","issued":{"date-parts":[["2011"]]},"page":"2836-2847","title":"Disrupted Functional Connectivity for Controlled Visual Processing as a Basis for Impaired Spatial Working Memory in Schizophrenia","type":"article-journal","volume":"49"},"uris":["http://www.mendeley.com/documents/?uuid=249c76f4-0190-4fa2-bebb-03835cba5f59"]}],"mendeley":{"formattedCitation":"(S. S. Kang et al., 2011)","manualFormatting":"Kang et al., 2011","plainTextFormattedCitation":"(S. S. Kang et al., 2011)","previouslyFormattedCitation":"(S. S. Kang et al., 2011)"},"properties":{"noteIndex":0},"schema":"https://github.com/citation-style-language/schema/raw/master/csl-citation.json"}</w:instrText>
            </w:r>
            <w:r>
              <w:rPr>
                <w:sz w:val="20"/>
                <w:szCs w:val="20"/>
                <w:lang w:val="en-US"/>
              </w:rPr>
              <w:fldChar w:fldCharType="separate"/>
            </w:r>
            <w:r w:rsidRPr="00981B5C">
              <w:rPr>
                <w:noProof/>
                <w:sz w:val="20"/>
                <w:szCs w:val="20"/>
                <w:lang w:val="en-US"/>
              </w:rPr>
              <w:t>Kang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A121EF1" w14:textId="77777777" w:rsidR="00F36F79" w:rsidRDefault="00F36F79" w:rsidP="001F562D">
            <w:pPr>
              <w:spacing w:after="46" w:line="240" w:lineRule="auto"/>
              <w:rPr>
                <w:sz w:val="20"/>
                <w:szCs w:val="20"/>
                <w:lang w:val="en-US"/>
              </w:rPr>
            </w:pPr>
            <w:r>
              <w:rPr>
                <w:sz w:val="20"/>
                <w:szCs w:val="20"/>
                <w:lang w:val="en-US"/>
              </w:rPr>
              <w:t>Visual object construction (Complex &gt; Simpl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439E4F5"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13D3C02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319FB58"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09.04.004","ISSN":"00223956","abstract":"Studies of schizophrenia with functional MRI have shown hyper- and hypoactivations in various brain regions including the prefrontal cortex. Functional anomalies have also been reported in first-degree relatives of schizophrenic patients. The aim of this study was to examine working memory related brain functions in healthy subjects, schizophrenic patients and unaffected relatives and to determine the influence of psychopathology on these processes. A parametric n-back working memory task and functional MRI were used to examine 61 patients with schizophrenia, 11 nonpsychotic relatives of schizophrenic patients and a comparison group of 61 healthy subjects. The results indicated increased as well as decreased brain functions in schizophrenic patients compared to the control group depending on the task difficulty and the performance: during the attention task (0-back), which served as control condition, behavioral responses of patients and healthy subjects hardly differed but BOLD responses were considerably enhanced in schizophrenic patients. With increasing task difficulty differences between groups in BOLD responses diminished whereas behavioral deficits of patients increased. The examination of attention-independent working memory-functions (2- vs. 0-back) produced hypoactivations in patients, especially in frontal, temporal and subcortical brain regions. Furthermore, positive symptoms were associated with parietal dysfunctions. Behavioral performance and neural responses of unaffected relatives of schizophrenic patients were intermediate between schizophrenic patients and controls indicating slight brain dysfunctions. In addition, compensatory strategies were demonstrated. These findings suggest that the genetic risk for schizophrenia is accompanied by neural inefficiency which is associated with cognitive deficits, especially in difficult tasks. © 2009 Elsevier Ltd. All rights reserved.","author":[{"dropping-particle":"","family":"Karch","given":"Susanne","non-dropping-particle":"","parse-names":false,"suffix":""},{"dropping-particle":"","family":"Leicht","given":"Gregor","non-dropping-particle":"","parse-names":false,"suffix":""},{"dropping-particle":"","family":"Giegling","given":"Ina","non-dropping-particle":"","parse-names":false,"suffix":""},{"dropping-particle":"","family":"Lutz","given":"Jürgen","non-dropping-particle":"","parse-names":false,"suffix":""},{"dropping-particle":"","family":"Kunz","given":"Jörg","non-dropping-particle":"","parse-names":false,"suffix":""},{"dropping-particle":"","family":"Buselmeier","given":"Moritz","non-dropping-particle":"","parse-names":false,"suffix":""},{"dropping-particle":"","family":"Hey","given":"Patric","non-dropping-particle":"","parse-names":false,"suffix":""},{"dropping-particle":"","family":"Spörl","given":"Alexander","non-dropping-particle":"","parse-names":false,"suffix":""},{"dropping-particle":"","family":"Jäger","given":"Lorenz","non-dropping-particle":"","parse-names":false,"suffix":""},{"dropping-particle":"","family":"Meindl","given":"Thomas","non-dropping-particle":"","parse-names":false,"suffix":""},{"dropping-particle":"","family":"Pogarell","given":"Oliver","non-dropping-particle":"","parse-names":false,"suffix":""},{"dropping-particle":"","family":"Möller","given":"Hans Jürgen","non-dropping-particle":"","parse-names":false,"suffix":""},{"dropping-particle":"","family":"Hegerl","given":"Ulrich","non-dropping-particle":"","parse-names":false,"suffix":""},{"dropping-particle":"","family":"Rujescu","given":"Dan","non-dropping-particle":"","parse-names":false,"suffix":""},{"dropping-particle":"","family":"Mulert","given":"Christoph","non-dropping-particle":"","parse-names":false,"suffix":""}],"container-title":"Journal of Psychiatric Research","id":"ITEM-1","issue":"15","issued":{"date-parts":[["2009","10","1"]]},"page":"1185-1194","publisher":"Pergamon","title":"Inefficient neural activity in patients with schizophrenia and nonpsychotic relatives of schizophrenic patients: Evidence from a working memory task","type":"article-journal","volume":"43"},"uris":["http://www.mendeley.com/documents/?uuid=50d11571-f451-3ed8-a1ad-7200fb236b99"]}],"mendeley":{"formattedCitation":"(Karch et al., 2009)","manualFormatting":"Karch et al., 2009","plainTextFormattedCitation":"(Karch et al., 2009)","previouslyFormattedCitation":"(Karch et al., 2009)"},"properties":{"noteIndex":0},"schema":"https://github.com/citation-style-language/schema/raw/master/csl-citation.json"}</w:instrText>
            </w:r>
            <w:r>
              <w:rPr>
                <w:sz w:val="20"/>
                <w:szCs w:val="20"/>
                <w:lang w:val="en-US"/>
              </w:rPr>
              <w:fldChar w:fldCharType="separate"/>
            </w:r>
            <w:r w:rsidRPr="00981B5C">
              <w:rPr>
                <w:noProof/>
                <w:sz w:val="20"/>
                <w:szCs w:val="20"/>
                <w:lang w:val="en-US"/>
              </w:rPr>
              <w:t>Karch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6CC5308"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79A419C"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71D67A85"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D7EB69D"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162.10.1833","ISSN":"0002953X","abstract":"Objective: People with schizophrenia have exhibited reduced functional activity in the anterior cingulate cortex during the performance of many types of cognitive tasks and during the commission of errors. According to conflict theory, the anterior cingulate cortex is involved in the monitoring of response conflict, acting as a signal for a need for greater cognitive control. This study examined whether impaired conflict monitoring in people with schizophrenia could underlie reduced anterior cingulate activity during both correct task performance and error-related activity. Method: Functional activity in the anterior cingulate of 13 schizophrenia patients and 13 healthy comparison subjects was investigated by using event-related fMRI and a Stroop task that allowed simultaneous examination of activity during both conflict (incongruent trials) and error (commission of error trials). Results: In the presence of comparable reaction time measures for conflict as well as comparable error rates, the schizophrenia subjects showed both decreased conflict- and error-related activity in the same region of the anterior cingulate cortex. Moreover, those with schizophrenia did not exhibit significant post-conflict or post-error behavioral adjustments. Conclusions: Concurrently reduced conflict- and error-related activity in the anterior cingulate cortex along with reduced trial-to-trial adjustments in performance has not previously been reported in schizophrenia. The current results suggest that impaired conflict monitoring by the anterior cingulate cortex might play an important role in contributing to cognitive control deficits in patients with schizophrenia.","author":[{"dropping-particle":"","family":"Kerns","given":"John G.","non-dropping-particle":"","parse-names":false,"suffix":""},{"dropping-particle":"","family":"Cohen","given":"Jonathan D.","non-dropping-particle":"","parse-names":false,"suffix":""},{"dropping-particle":"","family":"MacDonald","given":"Angus W.","non-dropping-particle":"","parse-names":false,"suffix":""},{"dropping-particle":"","family":"Johnson","given":"Melissa K.","non-dropping-particle":"","parse-names":false,"suffix":""},{"dropping-particle":"","family":"Stenger","given":"V. Andrew","non-dropping-particle":"","parse-names":false,"suffix":""},{"dropping-particle":"","family":"Aizenstein","given":"Howard","non-dropping-particle":"","parse-names":false,"suffix":""},{"dropping-particle":"","family":"Carter","given":"Cameron S.","non-dropping-particle":"","parse-names":false,"suffix":""}],"container-title":"American Journal of Psychiatry","id":"ITEM-1","issue":"10","issued":{"date-parts":[["2005"]]},"page":"1833-1839","title":"Decreased conflict- and error-related activity in the anterior cingulate cortex in subjects with schizophrenia","type":"article-journal","volume":"162"},"uris":["http://www.mendeley.com/documents/?uuid=fe523538-34d7-4c39-b03d-72227590fe33"]}],"mendeley":{"formattedCitation":"(Kerns et al., 2005)","manualFormatting":"Kerns et al., 2005","plainTextFormattedCitation":"(Kerns et al., 2005)","previouslyFormattedCitation":"(Kerns et al., 2005)"},"properties":{"noteIndex":0},"schema":"https://github.com/citation-style-language/schema/raw/master/csl-citation.json"}</w:instrText>
            </w:r>
            <w:r>
              <w:rPr>
                <w:sz w:val="20"/>
                <w:szCs w:val="20"/>
                <w:lang w:val="en-US"/>
              </w:rPr>
              <w:fldChar w:fldCharType="separate"/>
            </w:r>
            <w:r w:rsidRPr="00981B5C">
              <w:rPr>
                <w:noProof/>
                <w:sz w:val="20"/>
                <w:szCs w:val="20"/>
                <w:lang w:val="en-US"/>
              </w:rPr>
              <w:t>Kerns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1306BD8" w14:textId="77777777" w:rsidR="00F36F79" w:rsidRDefault="00F36F79" w:rsidP="001F562D">
            <w:pPr>
              <w:spacing w:after="46" w:line="240" w:lineRule="auto"/>
              <w:rPr>
                <w:sz w:val="20"/>
                <w:szCs w:val="20"/>
                <w:lang w:val="en-US"/>
              </w:rPr>
            </w:pPr>
            <w:r>
              <w:rPr>
                <w:sz w:val="20"/>
                <w:szCs w:val="20"/>
                <w:lang w:val="en-US"/>
              </w:rPr>
              <w:t>Stroop task (</w:t>
            </w:r>
            <w:r w:rsidRPr="007920BE">
              <w:rPr>
                <w:sz w:val="20"/>
                <w:szCs w:val="20"/>
                <w:lang w:val="en-US"/>
              </w:rPr>
              <w:t>Incongruent &gt; Congruent</w:t>
            </w:r>
            <w:r>
              <w:rPr>
                <w:sz w:val="20"/>
                <w:szCs w:val="20"/>
                <w:lang w:val="en-US"/>
              </w:rPr>
              <w: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9A609E4"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2E017EF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C27228C" w14:textId="414BA44A" w:rsidR="00F36F79" w:rsidRDefault="00F36F79" w:rsidP="001F562D">
            <w:pPr>
              <w:spacing w:after="46" w:line="240" w:lineRule="auto"/>
              <w:rPr>
                <w:sz w:val="20"/>
                <w:szCs w:val="20"/>
                <w:lang w:val="en-US"/>
              </w:rPr>
            </w:pPr>
            <w:r>
              <w:rPr>
                <w:sz w:val="20"/>
                <w:szCs w:val="20"/>
                <w:lang w:val="en-US"/>
              </w:rPr>
              <w:lastRenderedPageBreak/>
              <w:fldChar w:fldCharType="begin" w:fldLock="1"/>
            </w:r>
            <w:r w:rsidR="00D92B10">
              <w:rPr>
                <w:sz w:val="20"/>
                <w:szCs w:val="20"/>
                <w:lang w:val="en-US"/>
              </w:rPr>
              <w:instrText>ADDIN CSL_CITATION {"citationItems":[{"id":"ITEM-1","itemData":{"DOI":"10.1371/journal.pone.0012068","ISSN":"19326203","PMID":"20725639","abstract":"Background: While much is known about the role of prefrontal cortex (PFC) in working memory (WM) deficits of schizophrenia, the nature of the relationship between cognitive components of WM and brain activation patterns remains unclear. We aimed to elucidate the neural correlates of the maintenance component of verbal WM by examining correct and error trials with event-related fMRI. Methodology/Findings: Twelve schizophrenia patients (SZ) and thirteen healthy control participants (CO) performed a phonological delayed-matching-to-sample-task in which a memory set of three nonsense words was presented, followed by a 6-seconds delay after which a probe nonsense word appeared. Participants decided whether the probe matched one of the targets, and rated the confidence of their decision. Blood-oxygen-level-dependent (BOLD) activity during WM maintenance was analyzed in relation to performance (correct/error) and confidence ratings. Frontal and parietal regions exhibited increased activation on correct trials for both groups. Correct and error trials were further segregated into true memory, false memory, guess, and true error trials. True memory trials were associated with increased bilateral activation of frontal and parietal regions in both groups but only CO showed deactivation in PFC. There was very little maintenancerelated cortical activity during guess trials. False memory was associated with increased left frontal and parietal activation in both groups. Conclusion: These findings suggest that a wider network of frontal and parietal regions support WM maintenance in correct trials compared with error trials in both groups. Furthermore, a more extensive and dynamic pattern of recruitment of the frontal and parietal networks for true memory was observed in healthy controls compared with schizophrenia patients. These results underscore the value of parsing the sources of memory errors in fMRI studies because of the non-linear nature of the brain-behavior relationship, and suggest that group comparisons need to be interpreted in more specific behavioral contexts. © 2010 Kim et al.","author":[{"dropping-particle":"","family":"Kim","given":"Jejoong","non-dropping-particle":"","parse-names":false,"suffix":""},{"dropping-particle":"","family":"Matthews","given":"Natasha L.","non-dropping-particle":"","parse-names":false,"suffix":""},{"dropping-particle":"","family":"Park","given":"Sohee","non-dropping-particle":"","parse-names":false,"suffix":""}],"container-title":"PLoS ONE","id":"ITEM-1","issue":"8","issued":{"date-parts":[["2010"]]},"publisher":"Public Library of Science","title":"An event-related fMRI study of phonological verbal working memory in schizophrenia","type":"article-journal","volume":"5"},"uris":["http://www.mendeley.com/documents/?uuid=58e2b823-3a7b-3e60-b515-543a89b67eda"]}],"mendeley":{"formattedCitation":"(J. Kim et al., 2010)","manualFormatting":"Kim et al., 2010","plainTextFormattedCitation":"(J. Kim et al., 2010)","previouslyFormattedCitation":"(J. Kim et al., 2010)"},"properties":{"noteIndex":0},"schema":"https://github.com/citation-style-language/schema/raw/master/csl-citation.json"}</w:instrText>
            </w:r>
            <w:r>
              <w:rPr>
                <w:sz w:val="20"/>
                <w:szCs w:val="20"/>
                <w:lang w:val="en-US"/>
              </w:rPr>
              <w:fldChar w:fldCharType="separate"/>
            </w:r>
            <w:r w:rsidRPr="00981B5C">
              <w:rPr>
                <w:noProof/>
                <w:sz w:val="20"/>
                <w:szCs w:val="20"/>
                <w:lang w:val="en-US"/>
              </w:rPr>
              <w:t>Kim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46533CC" w14:textId="77777777" w:rsidR="00F36F79" w:rsidRDefault="00F36F79" w:rsidP="001F562D">
            <w:pPr>
              <w:spacing w:after="46" w:line="240" w:lineRule="auto"/>
              <w:rPr>
                <w:sz w:val="20"/>
                <w:szCs w:val="20"/>
                <w:lang w:val="en-US"/>
              </w:rPr>
            </w:pPr>
            <w:r>
              <w:rPr>
                <w:sz w:val="20"/>
                <w:szCs w:val="20"/>
                <w:lang w:val="en-US"/>
              </w:rPr>
              <w:t>Verbal WM task (Maintenance true trials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980D1E9"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7828123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A714AE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3.08.010","ISSN":"09209964","abstract":"Objective: Goldman-Rakic and Selemon (Schizophr. Bull. 23 (1997)) hypothesized that many of the symptoms of schizophrenia can be explained by deficits of working memory (WM) that are, in turn, caused by dysfunction of dorsolateral prefrontal cortex (DLPFC). We examined whether older patients with schizophrenia would show an aberrant neural response in the DLPFC or other brain sites when performing a spatial working memory (WM) task adapted from McCarthy et al. (Proc. Natl. Acad. Sci. U. S. A. 91 (1994)). Method: Middle-aged and older patients with schizophrenia or schizoaffective disorder and healthy volunteers performed a spatial WM task contrasted with two baselines, passive and active viewing (PV and AV, respectively), while blood oxygen level dependent (BOLD) images were acquired in a functional magnetic resonance study. Results: Patients did not perform significantly less well on the spatial tasks compared to the volunteers. Although we found no significant group effects in spatial WM activation of DLPFC, we did observe areas in medial frontal cortex including the left anterior cingulate gyrus, parietal areas of the both hemispheres, multiple sites within the basal ganglia of the left hemisphere, and the left superior temporal gyrus where healthy volunteers showed greater BOLD response to WM. In a second pattern, patients showed a greater BOLD response to WM in left fusiform gyrus [Brodmann's Area (BA) 19], peri-rolandic areas, medial frontal area; right anterior cerebellum (culmen), middle occipital lobe, and postcentral/ supramarginal gyri (BA 2/40). Conclusions: Middle-aged and older patients with schizophrenia display normal or near-normal spatial WM activation of DLPFC when the processing demands of the WM task are within their performance capacity. Nonetheless, even when patients perform nearly normally, they demonstrate an aberrant pattern of brain response. © 2003 Elsevier B.V. All rights reserved.","author":[{"dropping-particle":"","family":"Kindermann","given":"Sandra S.","non-dropping-particle":"","parse-names":false,"suffix":""},{"dropping-particle":"","family":"Brown","given":"Gregory G.","non-dropping-particle":"","parse-names":false,"suffix":""},{"dropping-particle":"","family":"Zorrilla","given":"Lisa Eyler","non-dropping-particle":"","parse-names":false,"suffix":""},{"dropping-particle":"","family":"Olsen","given":"Rosanna K.","non-dropping-particle":"","parse-names":false,"suffix":""},{"dropping-particle":"V.","family":"Jeste","given":"Dilip","non-dropping-particle":"","parse-names":false,"suffix":""}],"container-title":"Schizophrenia Research","id":"ITEM-1","issue":"2-3","issued":{"date-parts":[["2004","6","1"]]},"page":"203-216","publisher":"Elsevier","title":"Spatial working memory among middle-aged and older patients with schizophrenia and volunteers using fMRI","type":"article-journal","volume":"68"},"uris":["http://www.mendeley.com/documents/?uuid=55f04c20-4fa3-3d38-9604-a767cb77d9a2"]}],"mendeley":{"formattedCitation":"(Kindermann et al., 2004)","manualFormatting":"Kindermann et al., 2004","plainTextFormattedCitation":"(Kindermann et al., 2004)","previouslyFormattedCitation":"(Kindermann et al., 2004)"},"properties":{"noteIndex":0},"schema":"https://github.com/citation-style-language/schema/raw/master/csl-citation.json"}</w:instrText>
            </w:r>
            <w:r>
              <w:rPr>
                <w:sz w:val="20"/>
                <w:szCs w:val="20"/>
                <w:lang w:val="en-US"/>
              </w:rPr>
              <w:fldChar w:fldCharType="separate"/>
            </w:r>
            <w:r w:rsidRPr="00981B5C">
              <w:rPr>
                <w:noProof/>
                <w:sz w:val="20"/>
                <w:szCs w:val="20"/>
                <w:lang w:val="en-US"/>
              </w:rPr>
              <w:t>Kindermann et al., 200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752A8ED" w14:textId="77777777" w:rsidR="00F36F79" w:rsidRDefault="00F36F79" w:rsidP="001F562D">
            <w:pPr>
              <w:spacing w:after="46" w:line="240" w:lineRule="auto"/>
              <w:rPr>
                <w:sz w:val="20"/>
                <w:szCs w:val="20"/>
                <w:lang w:val="en-US"/>
              </w:rPr>
            </w:pPr>
            <w:r>
              <w:rPr>
                <w:sz w:val="20"/>
                <w:szCs w:val="20"/>
                <w:lang w:val="en-US"/>
              </w:rPr>
              <w:t>Spatial WM task (WM &gt; Active view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9276A5B"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FF5B9C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4502DF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8.02.003","ISSN":"09209964","PMID":"18356025","abstract":"In schizophrenia, speech production deficits in patients with positive formal thought disorder (FTD e.g. loosening of associations and derailment) have been attributed to impairments in the semantic network. The brain area implicated in the retrieval of associated (i.e. relational) concepts is the hippocampus, a key region in the psychopathology of schizophrenia. However, its role in schizophrenic speech production and FTD in particular is yet little understood. To investigate the neural correlates of associative verbal retrieval, twelve patients with schizophrenia with varying degrees of FTD and twelve matched healthy control subjects underwent a free verbal association (FVA), a semantic (SVF) and a phonological verbal fluency (PVF) task while brain activity was measured with fMRI. The tasks varied in the relational binding operations needed for linking the stimulus to the respective response. Compared to control subjects, patients revealed attenuated left hippocampal activity during both semantic word generation tasks (FVA, SVF). Contrasting verbal fluency with FVA, a failure in recruiting the anterior cingulate gyrus emerged in the patient group. A negative correlation was found between right middle temporal activity and the severity of FTD during FVA. The hippocampus seems to play a major role in word generation. In schizophrenia, attenuated hippocampal activity during semantic tasks strengthens the hypothesis of impaired relational memory processes, affecting thought and language. © 2008 Elsevier B.V. All rights reserved.","author":[{"dropping-particle":"","family":"Kircher","given":"Tilo","non-dropping-particle":"","parse-names":false,"suffix":""},{"dropping-particle":"","family":"Whitney","given":"Carin","non-dropping-particle":"","parse-names":false,"suffix":""},{"dropping-particle":"","family":"Krings","given":"Timo","non-dropping-particle":"","parse-names":false,"suffix":""},{"dropping-particle":"","family":"Huber","given":"Walter","non-dropping-particle":"","parse-names":false,"suffix":""},{"dropping-particle":"","family":"Weis","given":"Susanne","non-dropping-particle":"","parse-names":false,"suffix":""}],"container-title":"Schizophrenia Research","id":"ITEM-1","issue":"1-3","issued":{"date-parts":[["2008","4","1"]]},"page":"242-255","publisher":"Elsevier","title":"Hippocampal dysfunction during free word association in male patients with schizophrenia","type":"article-journal","volume":"101"},"uris":["http://www.mendeley.com/documents/?uuid=55be568a-fd31-3de4-81ce-d8fba4532fbc"]}],"mendeley":{"formattedCitation":"(Kircher et al., 2008)","manualFormatting":"Kircher et al., 2008","plainTextFormattedCitation":"(Kircher et al., 2008)","previouslyFormattedCitation":"(Kircher et al., 2008)"},"properties":{"noteIndex":0},"schema":"https://github.com/citation-style-language/schema/raw/master/csl-citation.json"}</w:instrText>
            </w:r>
            <w:r>
              <w:rPr>
                <w:sz w:val="20"/>
                <w:szCs w:val="20"/>
                <w:lang w:val="en-US"/>
              </w:rPr>
              <w:fldChar w:fldCharType="separate"/>
            </w:r>
            <w:r w:rsidRPr="00A92A25">
              <w:rPr>
                <w:noProof/>
                <w:sz w:val="20"/>
                <w:szCs w:val="20"/>
                <w:lang w:val="en-US"/>
              </w:rPr>
              <w:t>Kircher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2FF1533" w14:textId="77777777" w:rsidR="00F36F79" w:rsidRDefault="00F36F79" w:rsidP="001F562D">
            <w:pPr>
              <w:spacing w:after="46" w:line="240" w:lineRule="auto"/>
              <w:rPr>
                <w:sz w:val="20"/>
                <w:szCs w:val="20"/>
                <w:lang w:val="en-US"/>
              </w:rPr>
            </w:pPr>
            <w:r>
              <w:rPr>
                <w:sz w:val="20"/>
                <w:szCs w:val="20"/>
                <w:lang w:val="en-US"/>
              </w:rPr>
              <w:t>Semantic verbal fluency task (Generation &gt; Rea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EDD042C" w14:textId="77777777" w:rsidR="00F36F79" w:rsidRDefault="00F36F79" w:rsidP="001F562D">
            <w:pPr>
              <w:pStyle w:val="TableContents"/>
              <w:spacing w:after="46" w:line="240" w:lineRule="auto"/>
              <w:rPr>
                <w:sz w:val="20"/>
                <w:szCs w:val="20"/>
                <w:lang w:val="en-US"/>
              </w:rPr>
            </w:pPr>
            <w:r>
              <w:rPr>
                <w:sz w:val="20"/>
                <w:szCs w:val="20"/>
                <w:lang w:val="en-US"/>
              </w:rPr>
              <w:t>VF</w:t>
            </w:r>
          </w:p>
        </w:tc>
      </w:tr>
      <w:tr w:rsidR="00F36F79" w:rsidRPr="00E0042D" w14:paraId="7E82565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0E4845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psychologia.2009.06.010","ISSN":"00283932","PMID":"19540863","abstract":"Deficits in working memory (WM) and executive cognitive control are core features of schizophrenia. However, findings regarding functional activation strengths are heterogeneous, partly due to differences in task demands and behavioral performance. Previous investigators proposed integrating these heterogeneous findings into a comprehensive model of cortical inefficiency assuming the inverted U-shaped relationship between performance and neuronal activation to be shifted in patients. The present study pursued a novel approach of precise performance balancing potentially resolving a number of discrepancies with regard to performance related cognitive activation patterns in schizophrenia. Error-related WM activity was examined in 55 patients and 55 controls by balancing the mean number of incorrect responses between the groups and analyzing remaining incorrect trials. A modified Sternberg Item Recognition task (SIRT) allowing for the segregation of encoding, executive maintenance and retrieval-related activation was applied. Relative to healthy controls, patients showed extended hypoactivations in inferior temporal, superior parietal, inferior, middle and superior frontal as well as cerebellar regions during encoding of incorrectly remembered items. During erroneous retrieval of information patients exhibited a significantly decreased activation in an executive control network comprising inferior and middle frontal areas, precuneus and cerebellum. Present data suggest that in patients with schizophrenia encoding of erroneously retrieved items as well as erroneous retrieval itself is associated with extended activation abnormalities in task-relevant regions even after balancing performance. Thus, present results clearly indicate that disorder-characteristic activation abnormalities become manifest during dysfunctional executive processing even when the moderating effect of performance is largely eliminated. © 2009 Elsevier Ltd. All rights reserved.","author":[{"dropping-particle":"","family":"Koch","given":"Kathrin","non-dropping-particle":"","parse-names":false,"suffix":""},{"dropping-particle":"","family":"Wagner","given":"Gerd","non-dropping-particle":"","parse-names":false,"suffix":""},{"dropping-particle":"","family":"Schultz","given":"Christoph","non-dropping-particle":"","parse-names":false,"suffix":""},{"dropping-particle":"","family":"Schachtzabel","given":"Claudia","non-dropping-particle":"","parse-names":false,"suffix":""},{"dropping-particle":"","family":"Nenadic","given":"Igor","non-dropping-particle":"","parse-names":false,"suffix":""},{"dropping-particle":"","family":"Axer","given":"Martina","non-dropping-particle":"","parse-names":false,"suffix":""},{"dropping-particle":"","family":"Reichenbach","given":"Jürgen R.","non-dropping-particle":"","parse-names":false,"suffix":""},{"dropping-particle":"","family":"Sauer","given":"Heinrich","non-dropping-particle":"","parse-names":false,"suffix":""},{"dropping-particle":"","family":"Schlösser","given":"Ralf G.M. M","non-dropping-particle":"","parse-names":false,"suffix":""}],"container-title":"Neuropsychologia","id":"ITEM-1","issue":"13","issued":{"date-parts":[["2009","11"]]},"note":"From Duplicate 1 (Altered error-related activity in patients with schizophrenia - Koch, K; Wagner, G; Schultz, C; Schachtzabel, C; Nenadic, I; Axer, M; Reichenbach, J R; Sauer, H; Schlösser, R G M)\n\ncited By 6","page":"2843-2849","title":"Altered error-related activity in patients with schizophrenia","type":"article-journal","volume":"47"},"uris":["http://www.mendeley.com/documents/?uuid=d5b41447-da22-4c5e-ae52-9de69057f95c"]}],"mendeley":{"formattedCitation":"(Koch et al., 2009)","manualFormatting":"Koch et al., 2009","plainTextFormattedCitation":"(Koch et al., 2009)","previouslyFormattedCitation":"(Koch et al., 2009)"},"properties":{"noteIndex":0},"schema":"https://github.com/citation-style-language/schema/raw/master/csl-citation.json"}</w:instrText>
            </w:r>
            <w:r>
              <w:rPr>
                <w:sz w:val="20"/>
                <w:szCs w:val="20"/>
                <w:lang w:val="en-US"/>
              </w:rPr>
              <w:fldChar w:fldCharType="separate"/>
            </w:r>
            <w:r w:rsidRPr="00A66530">
              <w:rPr>
                <w:noProof/>
                <w:sz w:val="20"/>
                <w:szCs w:val="20"/>
                <w:lang w:val="en-US"/>
              </w:rPr>
              <w:t>Koch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9B70720" w14:textId="77777777" w:rsidR="00F36F79" w:rsidRDefault="00F36F79" w:rsidP="001F562D">
            <w:pPr>
              <w:spacing w:after="46" w:line="240" w:lineRule="auto"/>
              <w:rPr>
                <w:sz w:val="20"/>
                <w:szCs w:val="20"/>
                <w:lang w:val="en-US"/>
              </w:rPr>
            </w:pPr>
            <w:r>
              <w:rPr>
                <w:sz w:val="20"/>
                <w:szCs w:val="20"/>
                <w:lang w:val="en-US"/>
              </w:rPr>
              <w:t>Verbal WM task (Encoding alphabetize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D9955ED"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B9575D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9362695"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6.01.013","ISSN":"00063223","PMID":"16616721","abstract":"Background: Neuroimaging studies have demonstrated either reduced left-lateralized activation or reversed language dominance in schizophrenia. These findings of left hemispheric dysfunction could be attributed to language processing tasks, which activate mainly left hemispheric function. Recent functional magnetic resonance imaging studies reported right-lateralized temporal activation by human voice perception, but few studies have investigated activation by human voice in schizophrenia. We aimed to clarify the cerebral function of language processing in schizophrenia patients by considering cerebral activation of human voice perception. Methods: Fourteen right-handed schizophrenia patients and 14 right-handed controls with matched handedness, sex, and education level were scanned by functional magnetic resonance imaging while listening to sentences (SEN), reverse sentences (rSEN), and identifiable non-vocal sounds (SND). Results: Under the SEN-SND and SEN-rSEN contrasts including language processing, patients showed less activation of the left hemisphere than controls in the language-related fronto-tempo-parietal region, hippocampus, thalamus and cingulate gyrus. Under the rSEN-SND contrast including human voice perception, patients showed less activation than controls in the right-lateralized temporal cortices and bilateral posterior cingulate. Conclusions: Our results indicate that schizophrenia patients have impairment of broader bilateral cortical-subcortical regions related to both the semantic network in the left hemisphere and the voice-specific network in the right hemisphere. © 2006 Society of Biological Psychiatry.","author":[{"dropping-particle":"","family":"Koeda","given":"Michihiko","non-dropping-particle":"","parse-names":false,"suffix":""},{"dropping-particle":"","family":"Takahashi","given":"Hidehiko","non-dropping-particle":"","parse-names":false,"suffix":""},{"dropping-particle":"","family":"Yahata","given":"Noriaki","non-dropping-particle":"","parse-names":false,"suffix":""},{"dropping-particle":"","family":"Matsuura","given":"Masato","non-dropping-particle":"","parse-names":false,"suffix":""},{"dropping-particle":"","family":"Asai","given":"Kunihiko","non-dropping-particle":"","parse-names":false,"suffix":""},{"dropping-particle":"","family":"Okubo","given":"Yoshiro","non-dropping-particle":"","parse-names":false,"suffix":""},{"dropping-particle":"","family":"Tanaka","given":"Hiroshi","non-dropping-particle":"","parse-names":false,"suffix":""}],"container-title":"Biological Psychiatry","id":"ITEM-1","issue":"10","issued":{"date-parts":[["2006","5","15"]]},"page":"948-957","title":"Language Processing and Human Voice Perception in Schizophrenia: A Functional Magnetic Resonance Imaging Study","type":"article-journal","volume":"59"},"uris":["http://www.mendeley.com/documents/?uuid=bdee2154-fd5e-4c02-b835-5657a21af978"]}],"mendeley":{"formattedCitation":"(Koeda et al., 2006)","manualFormatting":"Koeda et al., 2006","plainTextFormattedCitation":"(Koeda et al., 2006)","previouslyFormattedCitation":"(Koeda et al., 2006)"},"properties":{"noteIndex":0},"schema":"https://github.com/citation-style-language/schema/raw/master/csl-citation.json"}</w:instrText>
            </w:r>
            <w:r>
              <w:rPr>
                <w:sz w:val="20"/>
                <w:szCs w:val="20"/>
                <w:lang w:val="en-US"/>
              </w:rPr>
              <w:fldChar w:fldCharType="separate"/>
            </w:r>
            <w:r w:rsidRPr="00360D30">
              <w:rPr>
                <w:noProof/>
                <w:sz w:val="20"/>
                <w:szCs w:val="20"/>
                <w:lang w:val="en-US"/>
              </w:rPr>
              <w:t>Koeda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D731524" w14:textId="77777777" w:rsidR="00F36F79" w:rsidRDefault="00F36F79" w:rsidP="001F562D">
            <w:pPr>
              <w:spacing w:after="46" w:line="240" w:lineRule="auto"/>
              <w:rPr>
                <w:sz w:val="20"/>
                <w:szCs w:val="20"/>
                <w:lang w:val="en-US"/>
              </w:rPr>
            </w:pPr>
            <w:r>
              <w:rPr>
                <w:sz w:val="20"/>
                <w:szCs w:val="20"/>
                <w:lang w:val="en-US"/>
              </w:rPr>
              <w:t>Language processing task (Forward &gt; Reversed sentences)*</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2FEFF50"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4BDB575D"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FD72B9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2/hbm.24365","ISSN":"10970193","PMID":"30184301","abstract":"Evidence suggests that cognitive control functions as well as the underlying brain network, anchored by the prefrontal cortex (PFC) and the dorsal anterior cingulate cortex (dACC), are dysfunctional in schizophrenia. Catecholamine producing midbrain and brainstem nuclei are densely connected with the PFC and dACC and exert profound contributions to cognitive control processes. Dysfunctions within the underlying neurotransmitter systems are considered to play a central role in the occurrence of various symptoms of schizophrenia. We sought to investigate the putatively abnormal activation pattern of the dopaminergic midbrain nuclei, that is, ventral tegmental area (VTA) and substantia nigra as well as that of the noradrenergic locus coeruleus (LC) in patients with schizophrenia during cognitive control. A total of 28 medicated patients and 27 healthy controls were investigated with the manual version of the Stroop task using event-related fMRI. The main finding was a reduced BOLD activation in the VTA during both Stroop task conditions in patients in comparison to controls, which correlated significantly with the degree of negative symptoms. We further detected a comparable LC activation in in patients and healthy controls. However, in controls LC activation was significantly correlated with the Stroop interference time, which was not observed in patients. The finding of reduced VTA activation in schizophrenia patients lends further support to the assumed dysfunction of the DA system in schizophrenia. In addition, despite comparable LC activation, the nonsignificant correlation with the Stroop interference time might indicate altered LC functioning in schizophrenia and, thus, needs further investigations.","author":[{"dropping-particle":"","family":"Köhler","given":"Stefanie","non-dropping-particle":"","parse-names":false,"suffix":""},{"dropping-particle":"","family":"Wagner","given":"Gerd","non-dropping-particle":"","parse-names":false,"suffix":""},{"dropping-particle":"","family":"Bär","given":"Karl Jürgen","non-dropping-particle":"","parse-names":false,"suffix":""}],"container-title":"Human Brain Mapping","id":"ITEM-1","issue":"1","issued":{"date-parts":[["2019","1","1"]]},"page":"202-213","publisher":"John Wiley and Sons Inc.","title":"Activation of brainstem and midbrain nuclei during cognitive control in medicated patients with schizophrenia","type":"article-journal","volume":"40"},"uris":["http://www.mendeley.com/documents/?uuid=bb200e7b-8700-3289-b692-d936a427f2a4"]}],"mendeley":{"formattedCitation":"(Köhler et al., 2019)","manualFormatting":"Köhler et al., 2019","plainTextFormattedCitation":"(Köhler et al., 2019)","previouslyFormattedCitation":"(Köhler et al., 2019)"},"properties":{"noteIndex":0},"schema":"https://github.com/citation-style-language/schema/raw/master/csl-citation.json"}</w:instrText>
            </w:r>
            <w:r>
              <w:rPr>
                <w:sz w:val="20"/>
                <w:szCs w:val="20"/>
                <w:lang w:val="en-US"/>
              </w:rPr>
              <w:fldChar w:fldCharType="separate"/>
            </w:r>
            <w:r w:rsidRPr="00FA4328">
              <w:rPr>
                <w:noProof/>
                <w:sz w:val="20"/>
                <w:szCs w:val="20"/>
                <w:lang w:val="en-US"/>
              </w:rPr>
              <w:t>Köhler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CAF7827" w14:textId="77777777" w:rsidR="00F36F79" w:rsidRDefault="00F36F79" w:rsidP="001F562D">
            <w:pPr>
              <w:spacing w:after="46" w:line="240" w:lineRule="auto"/>
              <w:rPr>
                <w:sz w:val="20"/>
                <w:szCs w:val="20"/>
                <w:lang w:val="en-US"/>
              </w:rPr>
            </w:pPr>
            <w:r>
              <w:rPr>
                <w:sz w:val="20"/>
                <w:szCs w:val="20"/>
                <w:lang w:val="en-US"/>
              </w:rPr>
              <w:t>Stroop task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2A12A2A" w14:textId="77777777" w:rsidR="00F36F79"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2C9DDD9F"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8B356EA"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8.03.018","ISSN":"00063223","PMID":"18504037","abstract":"Background: Schizophrenia symptoms can be conceptualized in terms of a breakdown of a balance between 1) activating, retrieving, and matching stored representations to incoming information (semantic memory-based processing) and 2) fully integrating activated semantic representations with one another and with other types of representations to form a gestalt representation of meaning (semantic integration). Semantic memory-based processes are relatively more dependent on inferior frontal and temporal cortices, whereas particularly demanding integrative processes additionally recruit the dorsolateral prefrontal cortex (DLPFC) and sometimes parietal cortices. We used functional magnetic resonance imaging (fMRI) to determine whether the modulation of temporal/inferior frontal cortices and the DLPFC can be neuroanatomically dissociated in schizophrenia, as semantic integration demands increase. Integration demands were manipulated by varying the nature (concrete vs. abstract) and the congruity (incongruous vs. congruous) of words within sentences. Methods: Sixteen right-handed schizophrenia patients and 16 healthy volunteers, matched on age and parental socioeconomic status, underwent event-related fMRI scanning while they read sentences. Blood oxygen level dependent (BOLD) effects were contrasted to words within sentences that were 1) concrete versus abstract and 2) semantically incongruous versus congruous with their preceding contexts. Results: In both contrasts, large networks mediating the activation and retrieval of verbal and imagistic representations were normally modulated in patients. However, unlike control subjects, patients failed to recruit the DLPFC, medial frontal and parietal cortices to incongruous (relative to congruous) sentences, and failed to recruit the DLPFC to concrete (relative to abstract) sentences. Conclusions: As meaning is built from language, schizophrenia patients demonstrate a neuroanatomical dissociation in the modulation of temporal/inferior frontal cortices and the DLPFC. © 2008 Society of Biological Psychiatry.","author":[{"dropping-particle":"","family":"Kuperberg","given":"Gina R.","non-dropping-particle":"","parse-names":false,"suffix":""},{"dropping-particle":"","family":"West","given":"W. Caroline","non-dropping-particle":"","parse-names":false,"suffix":""},{"dropping-particle":"","family":"Lakshmanan","given":"Balaji M.","non-dropping-particle":"","parse-names":false,"suffix":""},{"dropping-particle":"","family":"Goff","given":"Don","non-dropping-particle":"","parse-names":false,"suffix":""}],"container-title":"Biological Psychiatry","id":"ITEM-1","issue":"5","issued":{"date-parts":[["2008","9","1"]]},"page":"407-418","publisher":"NIH Public Access","title":"Functional Magnetic Resonance Imaging Reveals Neuroanatomical Dissociations During Semantic Integration in Schizophrenia","type":"article-journal","volume":"64"},"uris":["http://www.mendeley.com/documents/?uuid=3f0d13cb-6b33-354f-86e7-437ec63c7a64"]}],"mendeley":{"formattedCitation":"(Kuperberg et al., 2008)","manualFormatting":"Kuperberg et al., 2008","plainTextFormattedCitation":"(Kuperberg et al., 2008)","previouslyFormattedCitation":"(Kuperberg et al., 2008)"},"properties":{"noteIndex":0},"schema":"https://github.com/citation-style-language/schema/raw/master/csl-citation.json"}</w:instrText>
            </w:r>
            <w:r>
              <w:rPr>
                <w:sz w:val="20"/>
                <w:szCs w:val="20"/>
                <w:lang w:val="en-US"/>
              </w:rPr>
              <w:fldChar w:fldCharType="separate"/>
            </w:r>
            <w:r w:rsidRPr="002763CF">
              <w:rPr>
                <w:noProof/>
                <w:sz w:val="20"/>
                <w:szCs w:val="20"/>
                <w:lang w:val="en-US"/>
              </w:rPr>
              <w:t>Kuperberg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31A1776" w14:textId="77777777" w:rsidR="00F36F79" w:rsidRDefault="00F36F79" w:rsidP="001F562D">
            <w:pPr>
              <w:spacing w:after="46" w:line="240" w:lineRule="auto"/>
              <w:rPr>
                <w:sz w:val="20"/>
                <w:szCs w:val="20"/>
                <w:lang w:val="en-US"/>
              </w:rPr>
            </w:pPr>
            <w:r>
              <w:rPr>
                <w:sz w:val="20"/>
                <w:szCs w:val="20"/>
                <w:lang w:val="en-US"/>
              </w:rPr>
              <w:t>Semantic processing task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B02FC82"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2480319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F4BE0C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4002426","ISSN":"14698978","abstract":"BACKGROUND: Functional imaging studies in relatives of schizophrenic patients have had inconsistent findings, particularly with respect to altered dorsolateral prefrontal cortex activation. Some recent studies have also suggested that failure of deactivation may be seen.\\n\\nMETHOD: A total of 28 patients with schizophrenia, 28 of their siblings and 56 healthy controls underwent functional magnetic resonance imaging during performance of the n-back working memory task. An analysis of variance was fitted to individual whole-brain maps from each set of patient-relative-matched pair of controls. Clusters of significant difference among the groups were then used as regions of interest to compare mean activations and deactivations among the groups.\\n\\nRESULTS: In all, five clusters of significant differences were found. The schizophrenic patients, but not the relatives, showed reduced activation compared with the controls in the lateral frontal cortex bilaterally, the left basal ganglia and the cerebellum. In contrast, both the patients and the relatives showed significant failure of deactivation compared with the healthy controls in the medial frontal cortex, with the relatives also showing less failure than the patients. Failure of deactivation was not associated with schizotypy scores or presence of psychotic-like experiences in the relatives.\\n\\nCONCLUSIONS: Both schizophrenic patients and their relatives show altered task-related deactivation in the medial frontal cortex. This in turn suggests that default mode network dysfunction may function as a trait marker for schizophrenia.","author":[{"dropping-particle":"","family":"Landin-Romero","given":"R.","non-dropping-particle":"","parse-names":false,"suffix":""},{"dropping-particle":"","family":"McKenna","given":"P. J.","non-dropping-particle":"","parse-names":false,"suffix":""},{"dropping-particle":"","family":"Salgado-Pineda","given":"P.","non-dropping-particle":"","parse-names":false,"suffix":""},{"dropping-particle":"","family":"Sarró","given":"S.","non-dropping-particle":"","parse-names":false,"suffix":""},{"dropping-particle":"","family":"Aguirre","given":"C.","non-dropping-particle":"","parse-names":false,"suffix":""},{"dropping-particle":"","family":"Sarri","given":"C.","non-dropping-particle":"","parse-names":false,"suffix":""},{"dropping-particle":"","family":"Compte","given":"A.","non-dropping-particle":"","parse-names":false,"suffix":""},{"dropping-particle":"","family":"Bosque","given":"C.","non-dropping-particle":"","parse-names":false,"suffix":""},{"dropping-particle":"","family":"Blanch","given":"J.","non-dropping-particle":"","parse-names":false,"suffix":""},{"dropping-particle":"","family":"Salvador","given":"R.","non-dropping-particle":"","parse-names":false,"suffix":""},{"dropping-particle":"","family":"Pomarol-Clotet","given":"E.","non-dropping-particle":"","parse-names":false,"suffix":""}],"container-title":"Psychological Medicine","id":"ITEM-1","issued":{"date-parts":[["2015"]]},"title":"Failure of deactivation in the default mode network: A trait marker for schizophrenia?","type":"article-journal"},"uris":["http://www.mendeley.com/documents/?uuid=092c8b12-0c00-377a-be82-c1f45754a941"]}],"mendeley":{"formattedCitation":"(Landin-Romero et al., 2015)","manualFormatting":"Landin-Romero et al., 2015","plainTextFormattedCitation":"(Landin-Romero et al., 2015)","previouslyFormattedCitation":"(Landin-Romero et al., 2015)"},"properties":{"noteIndex":0},"schema":"https://github.com/citation-style-language/schema/raw/master/csl-citation.json"}</w:instrText>
            </w:r>
            <w:r>
              <w:rPr>
                <w:sz w:val="20"/>
                <w:szCs w:val="20"/>
                <w:lang w:val="en-US"/>
              </w:rPr>
              <w:fldChar w:fldCharType="separate"/>
            </w:r>
            <w:r w:rsidRPr="00223FCA">
              <w:rPr>
                <w:noProof/>
                <w:sz w:val="20"/>
                <w:szCs w:val="20"/>
                <w:lang w:val="en-US"/>
              </w:rPr>
              <w:t>Landin-Romero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CFBC940" w14:textId="77777777" w:rsidR="00F36F79" w:rsidRDefault="00F36F79" w:rsidP="001F562D">
            <w:pPr>
              <w:spacing w:after="46" w:line="240" w:lineRule="auto"/>
              <w:rPr>
                <w:sz w:val="20"/>
                <w:szCs w:val="20"/>
                <w:lang w:val="en-US"/>
              </w:rPr>
            </w:pPr>
            <w:r>
              <w:rPr>
                <w:sz w:val="20"/>
                <w:szCs w:val="20"/>
                <w:lang w:val="en-US"/>
              </w:rPr>
              <w:t>N-Back task (2 Back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2647F9B"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20735D6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4FBC80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brain/awg056","ISSN":"00068950","abstract":"Previous research has demonstrated that patients with schizophrenia have an impaired ability to monitor erroneous responses to stimuli internally. Event-related potential (ERP) studies of error-eliciting tasks indicate that, in healthy adults, the commission of an erroneous response is associated with a fronto-centrally distributed negative voltage component termed the error negativity (Ne) or error-related negativity (ERN). In patients with schizophrenia, the Ne/ERN elicited by errors of commission (EoC) is reduced in amplitude compared with that elicited in healthy participants. Functional MRI (fMRI) studies and source localization analyses of ERP data in healthy participants suggest that EoC are associated with activity in the rostral anterior cingulate cortex (ACC). Using event-related fMRI, we examined the brain activity associated with EoC in a group of 10 patients with schizophrenia and 16 matched healthy participants. Patients were stable, partially remitted, medicated out-patients recruited from the community. Participants performed a Go/NoGo task variant that was shown previously to elicit a reduced Ne/ERN during EoC in patients with schizophrenia relative to healthy participants, as well as robust rostral ACC activation during EoC in healthy participants. Patients with schizophrenia were characterized by relative under-activity in the rostral ACC compared with healthy participants. There was also evidence for more widespread underactivity in the limbic system. In contrast to these regions of relative hypoactivity, patients with schizophrenia demonstrated hyperactivity relative to healthy participants in bilateral parietal cortex during both EoC and correctly rejected NoGo trials. Our results are consistent with previous ERP research demonstrating functional abnormalities during error processing in schizophrenia. In light of the role of the rostral ACC and other limbic structures in mediating affective and motivational behaviour, our results suggest there may be a disturbed affective or motivational response to the commission of errors in schizophrenia.","author":[{"dropping-particle":"","family":"Laurens","given":"Kristin R.","non-dropping-particle":"","parse-names":false,"suffix":""},{"dropping-particle":"","family":"Ngan","given":"Elton T.C.","non-dropping-particle":"","parse-names":false,"suffix":""},{"dropping-particle":"","family":"Bates","given":"Alan T.","non-dropping-particle":"","parse-names":false,"suffix":""},{"dropping-particle":"","family":"Kiehl","given":"Kent A.","non-dropping-particle":"","parse-names":false,"suffix":""},{"dropping-particle":"","family":"Liddle","given":"Peter F.","non-dropping-particle":"","parse-names":false,"suffix":""}],"container-title":"Brain","id":"ITEM-1","issue":"3","issued":{"date-parts":[["2003"]]},"page":"610-622","title":"Rostral anterior cingulate cortex dysfunction during error processing in schizophrenia","type":"article-journal","volume":"126"},"uris":["http://www.mendeley.com/documents/?uuid=8f8cdd13-feb4-4879-82de-3f60dd19a295"]}],"mendeley":{"formattedCitation":"(Laurens et al., 2003)","manualFormatting":"Laurens et al., 2003","plainTextFormattedCitation":"(Laurens et al., 2003)","previouslyFormattedCitation":"(Laurens et al., 2003)"},"properties":{"noteIndex":0},"schema":"https://github.com/citation-style-language/schema/raw/master/csl-citation.json"}</w:instrText>
            </w:r>
            <w:r>
              <w:rPr>
                <w:sz w:val="20"/>
                <w:szCs w:val="20"/>
                <w:lang w:val="en-US"/>
              </w:rPr>
              <w:fldChar w:fldCharType="separate"/>
            </w:r>
            <w:r w:rsidRPr="00223FCA">
              <w:rPr>
                <w:noProof/>
                <w:sz w:val="20"/>
                <w:szCs w:val="20"/>
                <w:lang w:val="en-US"/>
              </w:rPr>
              <w:t>Laurens et al., 200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A364BCD" w14:textId="77777777" w:rsidR="00F36F79" w:rsidRDefault="00F36F79" w:rsidP="001F562D">
            <w:pPr>
              <w:spacing w:after="46" w:line="240" w:lineRule="auto"/>
              <w:rPr>
                <w:sz w:val="20"/>
                <w:szCs w:val="20"/>
                <w:lang w:val="en-US"/>
              </w:rPr>
            </w:pPr>
            <w:r>
              <w:rPr>
                <w:sz w:val="20"/>
                <w:szCs w:val="20"/>
                <w:lang w:val="en-US"/>
              </w:rPr>
              <w:t>Go-NoGo task (</w:t>
            </w:r>
            <w:r w:rsidRPr="006A5E86">
              <w:rPr>
                <w:sz w:val="20"/>
                <w:szCs w:val="20"/>
                <w:lang w:val="en-US"/>
              </w:rPr>
              <w:t>Correct NoGo</w:t>
            </w:r>
            <w:r>
              <w:rPr>
                <w:sz w:val="20"/>
                <w:szCs w:val="20"/>
                <w:lang w:val="en-US"/>
              </w:rPr>
              <w:t xml:space="preserve"> </w:t>
            </w:r>
            <w:r w:rsidRPr="006A5E86">
              <w:rPr>
                <w:sz w:val="20"/>
                <w:szCs w:val="20"/>
                <w:lang w:val="en-US"/>
              </w:rPr>
              <w:t>&gt;</w:t>
            </w:r>
            <w:r>
              <w:rPr>
                <w:sz w:val="20"/>
                <w:szCs w:val="20"/>
                <w:lang w:val="en-US"/>
              </w:rPr>
              <w:t xml:space="preserve"> Correct </w:t>
            </w:r>
            <w:r w:rsidRPr="006A5E86">
              <w:rPr>
                <w:sz w:val="20"/>
                <w:szCs w:val="20"/>
                <w:lang w:val="en-US"/>
              </w:rPr>
              <w:t>Go</w:t>
            </w:r>
            <w:r>
              <w:rPr>
                <w:sz w:val="20"/>
                <w:szCs w:val="20"/>
                <w:lang w:val="en-US"/>
              </w:rPr>
              <w: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006D058"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32A05E6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4D3941D" w14:textId="558FFC78"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2.10.005","ISSN":"09254927","abstract":"Intact episodic memory requires the ability to make associations between the contextual features of an event, referred to as contextual binding. Binding processes combine different contextual elements into a complete memory representation. It has been proposed that binding errors during the encoding process are responsible for the episodic memory impairments reported in schizophrenia. Since the hippocampus is critical for contextual binding and episodic memory, it was hypothesized that patients with schizophrenia would show a deficit in information processing in the hippocampus, measured with functional magnetic resonance imaging (fMRI). In the current experiment, 21 patients with schizophrenia and 22 healthy control participants were scanned while being tested on navigating in a virtual town (i.e. find the grocery store from the school), a task that was shown to be critically dependent on the hippocampus. Between-group comparisons revealed significantly less activation among patients relative to controls in the left middle frontal gyrus, and right and left hippocampi. We propose that the context and the content are not appropriately linked, therefore affecting the formation of a cognitive map representation in the patient group and eliciting a contextual binding deficit. © 2013 Elsevier Ireland Ltd.","author":[{"dropping-particle":"","family":"Ledoux","given":"Andrée Anne","non-dropping-particle":"","parse-names":false,"suffix":""},{"dropping-particle":"","family":"Phillips","given":"Jennifer Lynne","non-dropping-particle":"","parse-names":false,"suffix":""},{"dropping-particle":"","family":"Labelle","given":"Alain","non-dropping-particle":"","parse-names":false,"suffix":""},{"dropping-particle":"","family":"Smith","given":"Andra","non-dropping-particle":"","parse-names":false,"suffix":""},{"dropping-particle":"","family":"Bohbot","given":"Véronique Déborah","non-dropping-particle":"","parse-names":false,"suffix":""},{"dropping-particle":"","family":"Boyer","given":"Patrice","non-dropping-particle":"","parse-names":false,"suffix":""}],"container-title":"Psychiatry Research - Neuroimaging","id":"ITEM-1","issue":"1","issued":{"date-parts":[["2013","1","30"]]},"page":"47-56","publisher":"Elsevier","title":"Decreased fMRI activity in the hippocampus of patients with schizophrenia compared to healthy control participants, tested on a wayfinding task in a virtual town","type":"article-journal","volume":"211"},"uris":["http://www.mendeley.com/documents/?uuid=0dab9b82-3c62-35e1-aa0b-5024f64f5ffd"]}],"mendeley":{"formattedCitation":"(A. A. Ledoux et al., 2013)","manualFormatting":"Ledoux et al., 2013","plainTextFormattedCitation":"(A. A. Ledoux et al., 2013)","previouslyFormattedCitation":"(A. A. Ledoux et al., 2013)"},"properties":{"noteIndex":0},"schema":"https://github.com/citation-style-language/schema/raw/master/csl-citation.json"}</w:instrText>
            </w:r>
            <w:r>
              <w:rPr>
                <w:sz w:val="20"/>
                <w:szCs w:val="20"/>
                <w:lang w:val="en-US"/>
              </w:rPr>
              <w:fldChar w:fldCharType="separate"/>
            </w:r>
            <w:r w:rsidRPr="00223FCA">
              <w:rPr>
                <w:noProof/>
                <w:sz w:val="20"/>
                <w:szCs w:val="20"/>
                <w:lang w:val="en-US"/>
              </w:rPr>
              <w:t>Ledoux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3E5CD2A" w14:textId="77777777" w:rsidR="00F36F79" w:rsidRDefault="00F36F79" w:rsidP="001F562D">
            <w:pPr>
              <w:spacing w:after="46" w:line="240" w:lineRule="auto"/>
              <w:rPr>
                <w:sz w:val="20"/>
                <w:szCs w:val="20"/>
                <w:lang w:val="en-US"/>
              </w:rPr>
            </w:pPr>
            <w:r>
              <w:rPr>
                <w:sz w:val="20"/>
                <w:szCs w:val="20"/>
                <w:lang w:val="en-US"/>
              </w:rPr>
              <w:t>Visuo-spatial navigation task (Experimental tas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1FC99AD"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36C142A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D51BBF4"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346/jkms.2015.30.5.625","ISSN":"1011-8934","author":[{"dropping-particle":"","family":"Lee","given":"Hyo Jong","non-dropping-particle":"","parse-names":false,"suffix":""},{"dropping-particle":"","family":"Preda","given":"Adrian","non-dropping-particle":"","parse-names":false,"suffix":""},{"dropping-particle":"","family":"Ford","given":"Judith M.","non-dropping-particle":"","parse-names":false,"suffix":""},{"dropping-particle":"","family":"Mathalon","given":"Daniel H.","non-dropping-particle":"","parse-names":false,"suffix":""},{"dropping-particle":"","family":"Keator","given":"David B.","non-dropping-particle":"","parse-names":false,"suffix":""},{"dropping-particle":"","family":"Erp","given":"Theo G.M.","non-dropping-particle":"van","parse-names":false,"suffix":""},{"dropping-particle":"","family":"Turner","given":"Jessica A.","non-dropping-particle":"","parse-names":false,"suffix":""},{"dropping-particle":"","family":"Potkin","given":"Steven G.","non-dropping-particle":"","parse-names":false,"suffix":""}],"container-title":"Journal of Korean Medical Science","id":"ITEM-1","issued":{"date-parts":[["2015"]]},"title":"Functional Magnetic Resonance Imaging of Motor Cortex Activation in Schizophrenia","type":"article-journal"},"uris":["http://www.mendeley.com/documents/?uuid=a1d1f04e-7642-31ba-913c-7994c60230c7"]}],"mendeley":{"formattedCitation":"(H. J. Lee et al., 2015)","manualFormatting":"Lee et al., 2015","plainTextFormattedCitation":"(H. J. Lee et al., 2015)","previouslyFormattedCitation":"(H. J. Lee et al., 2015)"},"properties":{"noteIndex":0},"schema":"https://github.com/citation-style-language/schema/raw/master/csl-citation.json"}</w:instrText>
            </w:r>
            <w:r>
              <w:rPr>
                <w:sz w:val="20"/>
                <w:szCs w:val="20"/>
                <w:lang w:val="en-US"/>
              </w:rPr>
              <w:fldChar w:fldCharType="separate"/>
            </w:r>
            <w:r w:rsidRPr="00FC33C8">
              <w:rPr>
                <w:noProof/>
                <w:sz w:val="20"/>
                <w:szCs w:val="20"/>
                <w:lang w:val="en-US"/>
              </w:rPr>
              <w:t>Lee et al., 2015</w:t>
            </w:r>
            <w:r>
              <w:rPr>
                <w:sz w:val="20"/>
                <w:szCs w:val="20"/>
                <w:lang w:val="en-US"/>
              </w:rPr>
              <w:fldChar w:fldCharType="end"/>
            </w:r>
            <w:r>
              <w:rPr>
                <w:sz w:val="20"/>
                <w:szCs w:val="20"/>
                <w:lang w:val="en-US"/>
              </w:rPr>
              <w:t>a</w:t>
            </w:r>
          </w:p>
        </w:tc>
        <w:tc>
          <w:tcPr>
            <w:tcW w:w="5953" w:type="dxa"/>
            <w:tcBorders>
              <w:top w:val="single" w:sz="2" w:space="0" w:color="000001"/>
              <w:left w:val="single" w:sz="2" w:space="0" w:color="000001"/>
              <w:bottom w:val="single" w:sz="2" w:space="0" w:color="000001"/>
            </w:tcBorders>
            <w:shd w:val="clear" w:color="auto" w:fill="auto"/>
          </w:tcPr>
          <w:p w14:paraId="53A45E20" w14:textId="77777777" w:rsidR="00F36F79" w:rsidRDefault="00F36F79" w:rsidP="001F562D">
            <w:pPr>
              <w:spacing w:after="46" w:line="240" w:lineRule="auto"/>
              <w:rPr>
                <w:sz w:val="20"/>
                <w:szCs w:val="20"/>
                <w:lang w:val="en-US"/>
              </w:rPr>
            </w:pPr>
            <w:r>
              <w:rPr>
                <w:sz w:val="20"/>
                <w:szCs w:val="20"/>
                <w:lang w:val="en-US"/>
              </w:rPr>
              <w:t>Go-NoGo task (Correct NoGo &gt; Res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3BBCD56"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2F813ED6"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F277F9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371/journal.pone.0120478","ISSN":"19326203","PMID":"25793291","abstract":"It has been reported that reality evaluation and recognition are impaired in patients with schizophrenia and these impairments are related to the severity of psychotic symptoms. The current study aimed to investigate the neural basis of impairments in reality evaluation and recognition and their relationships with cognitive insight in schizophrenia. During functional magnetic resonance imaging, 20 patients with schizophrenia and 20 healthy controls performed a set of reality evaluation and recognition tasks, in which subjects judged whether scenes in a series of drawings were real or unreal and whether they were familiar or novel. During reality evaluation, patients showed decreased activity in various regions including the inferior parietal lobule, retrosplenial cortex and parahippocampal gyrus, compared with controls. Particularly, parahippocampal gyrus activity was correlated with the severity of positive symptoms in patients. During recognition, patients also exhibited decreased activity in various regions, including the dorsolateral prefrontal cortex, inferior parietal lobule and posterior cingulate cortex. Particularly, inferior parietal lobule activity and posterior cingulate cortex activity were correlated with cognitive insight in patients. These findings provide evidence that neural impairments in reality evaluation and recognition are related to psychotic symptoms. Anomalous appraisal of context by dysfunctions in the context network may contribute to impairments in the reality processing in schizophrenia, and abnormal declarative memory processes may be involved in cognitive insight in patients with schizophrenia.","author":[{"dropping-particle":"","family":"Lee","given":"Jung Suk","non-dropping-particle":"","parse-names":false,"suffix":""},{"dropping-particle":"","family":"Chun","given":"Ji Won","non-dropping-particle":"","parse-names":false,"suffix":""},{"dropping-particle":"","family":"Lee","given":"Sang Hoon","non-dropping-particle":"","parse-names":false,"suffix":""},{"dropping-particle":"","family":"Kim","given":"Eosu","non-dropping-particle":"","parse-names":false,"suffix":""},{"dropping-particle":"","family":"Lee","given":"Seung Koo","non-dropping-particle":"","parse-names":false,"suffix":""},{"dropping-particle":"","family":"Kim","given":"Jae Jin","non-dropping-particle":"","parse-names":false,"suffix":""}],"container-title":"PLoS ONE","id":"ITEM-1","issue":"3","issued":{"date-parts":[["2015","3","20"]]},"publisher":"Public Library of Science","title":"Altered neural basis of the reality processing and its relation to cognitive insight in schizophrenia","type":"article-journal","volume":"10"},"uris":["http://www.mendeley.com/documents/?uuid=619c25f7-4a68-3c73-a6cf-6de3e3b46d1e"]}],"mendeley":{"formattedCitation":"(J. S. Lee et al., 2015)","manualFormatting":"Lee et al., 2015","plainTextFormattedCitation":"(J. S. Lee et al., 2015)","previouslyFormattedCitation":"(J. S. Lee et al., 2015)"},"properties":{"noteIndex":0},"schema":"https://github.com/citation-style-language/schema/raw/master/csl-citation.json"}</w:instrText>
            </w:r>
            <w:r>
              <w:rPr>
                <w:sz w:val="20"/>
                <w:szCs w:val="20"/>
                <w:lang w:val="en-US"/>
              </w:rPr>
              <w:fldChar w:fldCharType="separate"/>
            </w:r>
            <w:r w:rsidRPr="002763CF">
              <w:rPr>
                <w:noProof/>
                <w:sz w:val="20"/>
                <w:szCs w:val="20"/>
                <w:lang w:val="en-US"/>
              </w:rPr>
              <w:t>Lee et al., 2015</w:t>
            </w:r>
            <w:r>
              <w:rPr>
                <w:sz w:val="20"/>
                <w:szCs w:val="20"/>
                <w:lang w:val="en-US"/>
              </w:rPr>
              <w:fldChar w:fldCharType="end"/>
            </w:r>
            <w:r>
              <w:rPr>
                <w:sz w:val="20"/>
                <w:szCs w:val="20"/>
                <w:lang w:val="en-US"/>
              </w:rPr>
              <w:t>b</w:t>
            </w:r>
          </w:p>
        </w:tc>
        <w:tc>
          <w:tcPr>
            <w:tcW w:w="5953" w:type="dxa"/>
            <w:tcBorders>
              <w:top w:val="single" w:sz="2" w:space="0" w:color="000001"/>
              <w:left w:val="single" w:sz="2" w:space="0" w:color="000001"/>
              <w:bottom w:val="single" w:sz="2" w:space="0" w:color="000001"/>
            </w:tcBorders>
            <w:shd w:val="clear" w:color="auto" w:fill="auto"/>
          </w:tcPr>
          <w:p w14:paraId="195601FF" w14:textId="77777777" w:rsidR="00F36F79" w:rsidRDefault="00F36F79" w:rsidP="001F562D">
            <w:pPr>
              <w:spacing w:after="46" w:line="240" w:lineRule="auto"/>
              <w:rPr>
                <w:sz w:val="20"/>
                <w:szCs w:val="20"/>
                <w:lang w:val="en-US"/>
              </w:rPr>
            </w:pPr>
            <w:r>
              <w:rPr>
                <w:sz w:val="20"/>
                <w:szCs w:val="20"/>
                <w:lang w:val="en-US"/>
              </w:rPr>
              <w:t>Recognition memory task (Recognition Unreal &gt; Rea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3975414" w14:textId="77777777" w:rsidR="00F36F79"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38734DA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C545AB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0.03.002","ISSN":"09254927","PMID":"20488673","abstract":"People with schizophrenia consistently show memory impairment on varying tasks including item recognition memory. Relative to the correct rejection of distracter items, the correct recognition of studied items consistently produces an effect termed the old/new effect that is characterized by increased activity in parietal and frontal cortical regions. This effect has received only scant attention in schizophrenia. We examined the old/new effect in 15 people with schizophrenia and 18 controls during an item recognition test, and neural activity was examined with event-related functional magnetic resonance imaging. Both groups performed equally well during the recognition test and showed increased activity in a left dorsolateral prefrontal region and in the precuneus bilaterally during the successful recognition of old items relative to the correct rejection of new items. The control group also exhibited increased activity in the dorsal left parietal cortex. This region has been implicated in the top-down modulation of memory which involves control processes that support memory-retrieval search, monitoring and verification. Although these processes may not be of paramount importance in item recognition memory performance, the present findings suggest that people with schizophrenia may have difficulty with such top-down modulation, a finding consistent with many other studies in information processing. © 2010 Elsevier Ireland Ltd.","author":[{"dropping-particle":"","family":"Lepage","given":"Martin","non-dropping-particle":"","parse-names":false,"suffix":""},{"dropping-particle":"","family":"Pelletier","given":"Marc","non-dropping-particle":"","parse-names":false,"suffix":""},{"dropping-particle":"","family":"Achim","given":"Amélie","non-dropping-particle":"","parse-names":false,"suffix":""},{"dropping-particle":"","family":"Montoya","given":"Alonso","non-dropping-particle":"","parse-names":false,"suffix":""},{"dropping-particle":"","family":"Menear","given":"Matthew","non-dropping-particle":"","parse-names":false,"suffix":""},{"dropping-particle":"","family":"Lal","given":"Sam","non-dropping-particle":"","parse-names":false,"suffix":""}],"container-title":"Psychiatry Research - Neuroimaging","id":"ITEM-1","issue":"3","issued":{"date-parts":[["2010","6","30"]]},"page":"191-199","title":"Parietal cortex and episodic memory retrieval in schizophrenia","type":"article-journal","volume":"182"},"uris":["http://www.mendeley.com/documents/?uuid=bb64579d-a0e0-4e12-953c-3ea91572a509"]}],"mendeley":{"formattedCitation":"(Lepage et al., 2010)","manualFormatting":"Lepage et al., 2010","plainTextFormattedCitation":"(Lepage et al., 2010)","previouslyFormattedCitation":"(Lepage et al., 2010)"},"properties":{"noteIndex":0},"schema":"https://github.com/citation-style-language/schema/raw/master/csl-citation.json"}</w:instrText>
            </w:r>
            <w:r>
              <w:rPr>
                <w:sz w:val="20"/>
                <w:szCs w:val="20"/>
                <w:lang w:val="en-US"/>
              </w:rPr>
              <w:fldChar w:fldCharType="separate"/>
            </w:r>
            <w:r w:rsidRPr="00FC0304">
              <w:rPr>
                <w:noProof/>
                <w:sz w:val="20"/>
                <w:szCs w:val="20"/>
                <w:lang w:val="en-US"/>
              </w:rPr>
              <w:t>Lepage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B297A3F" w14:textId="77777777" w:rsidR="00F36F79" w:rsidRDefault="00F36F79" w:rsidP="001F562D">
            <w:pPr>
              <w:spacing w:after="46" w:line="240" w:lineRule="auto"/>
              <w:rPr>
                <w:sz w:val="20"/>
                <w:szCs w:val="20"/>
                <w:lang w:val="en-US"/>
              </w:rPr>
            </w:pPr>
            <w:r>
              <w:rPr>
                <w:sz w:val="20"/>
                <w:szCs w:val="20"/>
                <w:lang w:val="en-US"/>
              </w:rPr>
              <w:t>Item recognition task (Old &gt; New)</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1439336" w14:textId="77777777" w:rsidR="00F36F79"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25BD7415"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A7764CD" w14:textId="542FF616"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pscychresns.2019.01.002","ISSN":"18727506","abstract":"The neural correlate of working memory (WM) impairment in schizophrenia is key to the understanding of the cognitive deficits observed in this disorder. We sought to determine the clinical validity of the dual version n-back paradigm in patients with schizophrenia, and whether schizophrenia patients exhibit altered brain activation patterns compared with healthy controls in this dual version WM measure using functional magnetic resonance imaging. Patients with schizophrenia (n = 20) and healthy controls (n = 24) performed the dual n-back task that consists of both visuospatial and auditory-verbal n-back streams, in which participants were required to monitor and update the contents from these two different inputs simultaneously. Significant positive correlations were found between performance in the dual 2-back condition and another measure of WM capacity and IQ estimates. Moreover, hypoactivation was observed at the right middle frontal gyrus and the posterior parietal regions in schizophrenia participants compared with healthy controls. The right hippocampus was less deactivated in schizophrenia patients compared with healthy controls. Our results support the clinical utility of the dual n-back task in schizophrenia and may have implications for the development of specific cognitive training targeting these impaired neural substrates in relation to WM in patients with schizophrenia.","author":[{"dropping-particle":"","family":"Li","given":"Xu","non-dropping-particle":"","parse-names":false,"suffix":""},{"dropping-particle":"","family":"Yi","given":"Zheng hui","non-dropping-particle":"","parse-names":false,"suffix":""},{"dropping-particle":"","family":"Lv","given":"Qin yu","non-dropping-particle":"","parse-names":false,"suffix":""},{"dropping-particle":"","family":"Chu","given":"Min yi","non-dropping-particle":"","parse-names":false,"suffix":""},{"dropping-particle":"","family":"Hu","given":"Hui xin","non-dropping-particle":"","parse-names":false,"suffix":""},{"dropping-particle":"","family":"Wang","given":"Jin hong","non-dropping-particle":"","parse-names":false,"suffix":""},{"dropping-particle":"","family":"Zhang","given":"Jian ye","non-dropping-particle":"","parse-names":false,"suffix":""},{"dropping-particle":"","family":"Cheung","given":"Eric E.F.","non-dropping-particle":"","parse-names":false,"suffix":""},{"dropping-particle":"","family":"Chan","given":"Raymond C.K.","non-dropping-particle":"","parse-names":false,"suffix":""}],"container-title":"Psychiatry Research - Neuroimaging","id":"ITEM-1","issued":{"date-parts":[["2019","2","28"]]},"page":"37-44","publisher":"Elsevier Ireland Ltd","title":"Clinical utility of the dual n-back task in schizophrenia: A functional imaging approach","type":"article-journal","volume":"284"},"uris":["http://www.mendeley.com/documents/?uuid=373d4c3d-3872-3aa9-8d68-17c7acf41b47"]}],"mendeley":{"formattedCitation":"(X. Li et al., 2019)","manualFormatting":"Li et al., 2019","plainTextFormattedCitation":"(X. Li et al., 2019)","previouslyFormattedCitation":"(X. Li et al., 2019)"},"properties":{"noteIndex":0},"schema":"https://github.com/citation-style-language/schema/raw/master/csl-citation.json"}</w:instrText>
            </w:r>
            <w:r>
              <w:rPr>
                <w:sz w:val="20"/>
                <w:szCs w:val="20"/>
                <w:lang w:val="en-US"/>
              </w:rPr>
              <w:fldChar w:fldCharType="separate"/>
            </w:r>
            <w:r w:rsidRPr="00FC33C8">
              <w:rPr>
                <w:noProof/>
                <w:sz w:val="20"/>
                <w:szCs w:val="20"/>
                <w:lang w:val="en-US"/>
              </w:rPr>
              <w:t>Li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162D17C"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70B40B1"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CE7B32" w14:paraId="78A6BAFD"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01B22CA" w14:textId="77777777" w:rsidR="00F36F79" w:rsidRPr="00D1572F" w:rsidRDefault="00F36F79" w:rsidP="001F562D">
            <w:pPr>
              <w:spacing w:after="46" w:line="240" w:lineRule="auto"/>
              <w:rPr>
                <w:sz w:val="20"/>
                <w:szCs w:val="20"/>
                <w:lang w:val="es-ES"/>
              </w:rPr>
            </w:pPr>
            <w:r>
              <w:rPr>
                <w:sz w:val="20"/>
                <w:szCs w:val="20"/>
                <w:lang w:val="en-US"/>
              </w:rPr>
              <w:fldChar w:fldCharType="begin" w:fldLock="1"/>
            </w:r>
            <w:r>
              <w:rPr>
                <w:sz w:val="20"/>
                <w:szCs w:val="20"/>
                <w:lang w:val="en-US"/>
              </w:rPr>
              <w:instrText>ADDIN CSL_CITATION {"citationItems":[{"id":"ITEM-1","itemData":{"DOI":"10.1016/j.pnpbp.2016.07.005","ISSN":"18784216","PMID":"27421706","abstract":"Context processing deficits have been shown to be present in chronic and first episode schizophrenia patients and in their relatives. This cognitive process is linked to frontal functioning and is highly dependent on dopamine levels in the prefrontal cortex (PFC). The catechol-O-methyltransferase (COMT) enzyme plays a prominent role in regulating dopamine levels in PFC. Genotypic variations in the functional polymorphism Val158Met COMT appear to have an impact in dopamine signaling in the PFC of healthy subjects and schizophrenia patients. We aimed to explore the effect of the Val158Met COMT polymorphism on brain activation during the performance of a context processing task in healthy subjects, schizophrenia spectrum patients and their healthy relatives. Methods: 56 participants performed the Dot Probe Expectancy task (DPX) during the fMRI session. Subjects were genotyped and only the Val and Met homozygotes participated in the study. Results: Schizophrenia spectrum patients and their relatives showed worse performance on context processing measures than healthy control subjects. The Val allele was associated with more context processing errors in healthy controls and in relatives compared to patients. There was a greater recruitment of frontal areas (supplementary motor area/cingulate gyrus) during context processing in patients relative to healthy controls. Met homozygotes subjects activated more frontal areas than Val homozygotes subjects. Conclusions: The Val158Met COMT polymorphism influences context processing and on its underlying brain activation, showing less recruitment of frontal areas in the subjects with the genotype associated to lower dopamine availability in PFC.","author":[{"dropping-particl</w:instrText>
            </w:r>
            <w:r w:rsidRPr="00D1572F">
              <w:rPr>
                <w:sz w:val="20"/>
                <w:szCs w:val="20"/>
                <w:lang w:val="es-ES"/>
              </w:rPr>
              <w:instrText>e":"","family":"Lopez-Garcia","given":"Pilar","non-dropping-particle":"","parse-names":false,"suffix":""},{"dropping-particle":"","family":"Cristobal-Huerta","given":"Alexandra","non-dropping-particle":"","parse-names":false,"suffix":""},{"dropping-particle":"","family":"Young Espinoza","given":"Leslie","non-dropping-particle":"","parse-names":false,"suffix":""},{"dropping-particle":"","family":"Molero","given":"Patricio","non-dropping-particle":"","parse-names":false,"suffix":""},{"dropping-particle":"","family":"Ortuño Sanchez-Pedreño","given":"Felipe","non-dropping-particle":"","parse-names":false,"suffix":""},{"dropping-particle":"","family":"Hernández-Tamames","given":"Juan Antonio","non-dropping-particle":"","parse-names":false,"suffix":""}],"container-title":"Progress in Neuro-Psychopharmacology and Biological Psychiatry","id":"ITEM-1","issued":{"date-parts":[["2016"]]},"title":"The influence of the COMT genotype in the underlying functional brain activity of context processing in schizophrenia and in relatives","type":"article-journal"},"uris":["http://www.mendeley.com/documents/?uuid=125a4f3b-adca-359e-9077-58c15680acfe"]}],"mendeley":{"formattedCitation":"(Lopez-Garcia et al., 2016)","manualFormatting":"Lopez-Garcia et al., 2016","plainTextFormattedCitation":"(Lopez-Garcia et al., 2016)","previouslyFormattedCitation":"(Lopez-Garcia et al., 2016)"},"properties":{"noteIndex":0},"schema":"https://github.com/citation-style-language/schema/raw/master/csl-citation.json"}</w:instrText>
            </w:r>
            <w:r>
              <w:rPr>
                <w:sz w:val="20"/>
                <w:szCs w:val="20"/>
                <w:lang w:val="en-US"/>
              </w:rPr>
              <w:fldChar w:fldCharType="separate"/>
            </w:r>
            <w:r w:rsidRPr="00D1572F">
              <w:rPr>
                <w:noProof/>
                <w:sz w:val="20"/>
                <w:szCs w:val="20"/>
                <w:lang w:val="es-ES"/>
              </w:rPr>
              <w:t>Lopez-Garcia et al., 201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C12A56E" w14:textId="77777777" w:rsidR="00F36F79" w:rsidRPr="00D1572F" w:rsidRDefault="00F36F79" w:rsidP="001F562D">
            <w:pPr>
              <w:spacing w:after="46" w:line="240" w:lineRule="auto"/>
              <w:rPr>
                <w:sz w:val="20"/>
                <w:szCs w:val="20"/>
                <w:lang w:val="es-ES"/>
              </w:rPr>
            </w:pPr>
            <w:r w:rsidRPr="00D1572F">
              <w:rPr>
                <w:sz w:val="20"/>
                <w:szCs w:val="20"/>
                <w:lang w:val="es-ES"/>
              </w:rPr>
              <w:t>DPX task (Cue B &gt; Cue A)</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2614527" w14:textId="77777777" w:rsidR="00F36F79" w:rsidRPr="00D1572F" w:rsidRDefault="00F36F79" w:rsidP="001F562D">
            <w:pPr>
              <w:pStyle w:val="TableContents"/>
              <w:spacing w:after="46" w:line="240" w:lineRule="auto"/>
              <w:rPr>
                <w:sz w:val="20"/>
                <w:szCs w:val="20"/>
              </w:rPr>
            </w:pPr>
            <w:r w:rsidRPr="00D1572F">
              <w:rPr>
                <w:sz w:val="20"/>
                <w:szCs w:val="20"/>
              </w:rPr>
              <w:t>AV</w:t>
            </w:r>
          </w:p>
        </w:tc>
      </w:tr>
      <w:tr w:rsidR="00F36F79" w:rsidRPr="00E0042D" w14:paraId="733BB6B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F60633D" w14:textId="77777777" w:rsidR="00F36F79" w:rsidRDefault="00F36F79" w:rsidP="001F562D">
            <w:pPr>
              <w:spacing w:after="46" w:line="240" w:lineRule="auto"/>
              <w:rPr>
                <w:sz w:val="20"/>
                <w:szCs w:val="20"/>
                <w:lang w:val="en-US"/>
              </w:rPr>
            </w:pPr>
            <w:r>
              <w:rPr>
                <w:sz w:val="20"/>
                <w:szCs w:val="20"/>
                <w:lang w:val="en-US"/>
              </w:rPr>
              <w:fldChar w:fldCharType="begin" w:fldLock="1"/>
            </w:r>
            <w:r w:rsidRPr="00D1572F">
              <w:rPr>
                <w:sz w:val="20"/>
                <w:szCs w:val="20"/>
                <w:lang w:val="es-ES"/>
              </w:rPr>
              <w:instrText>ADDIN CSL_CITATION {"citationItems":[{"id":"ITEM-1","itemData":{"DOI":"10.1016/j.schres.2013.10.028","ISSN":"09209964","abstract":"A dysfunction in working memory (WM) is a core cognitive impairment in schizophrenia that involves the cortical-subcortical-cerebellar network. We propose that in addition to other often-referred markers, the signal reduction in the network during verbal working memory (VWM) is a stable and intrinsic indicator of illness. We presented a Sternberg VWM task to 46 patients with schizophrenia and 46 healthy controls matched on performance accuracy during functional magnetic resonance imaging (fMRI). Reduced activation was demonstrated in the thalamus, cerebellar vermis, pons and the triangular part of the inferior frontal gyrus (IFG) in the patient group. We also found a \"failure of deactivation\" in the default mode network (DMN) in patients as represented by a low versus high load VWM. In addition, a reduced left lateralization in the triangular and opercular parts of the IFG was observed in the patient group replicating previous \"failure of lateralization\" findings in schizophrenia. A comparison of long (10 to 19. years) and short (3 to 9. years) durations of illness (DoIs) demonstrated that the DoI was only associated with the activation changes in the middle frontal gyrus and lateral temporal cortex but not with the IFG-subcortico-cerebellar regions o</w:instrText>
            </w:r>
            <w:r w:rsidRPr="002B429B">
              <w:rPr>
                <w:sz w:val="20"/>
                <w:szCs w:val="20"/>
                <w:lang w:val="es-ES"/>
              </w:rPr>
              <w:instrText xml:space="preserve">bserved. These alterations </w:instrText>
            </w:r>
            <w:r w:rsidRPr="00B767D5">
              <w:rPr>
                <w:sz w:val="20"/>
                <w:szCs w:val="20"/>
                <w:lang w:val="es-ES"/>
              </w:rPr>
              <w:instrText>were consi</w:instrText>
            </w:r>
            <w:r>
              <w:rPr>
                <w:sz w:val="20"/>
                <w:szCs w:val="20"/>
                <w:lang w:val="en-US"/>
              </w:rPr>
              <w:instrText>stent with the cognitive dysmetria described in the cortical-subcortical-cerebellar network in schizophrenia. In conclusion, the combination of reduced activation in the cortical-subcortical-cerebellar network during VWM in particular, reduced deactivation in the DMN and reduced lateralization in the IFG is thought to be stable neuroimaging signatures of schizophrenia. © 2013 Elsevier B.V.","author":[{"dropping-particle":"","family":"Matsuo","given":"Kayako","non-dropping-particle":"","parse-names":false,"suffix":""},{"dropping-particle":"","family":"Chen","given":"Shen Hsing Annabel","non-dropping-particle":"","parse-names":false,"suffix":""},{"dropping-particle":"","family":"Liu","given":"Chih Min","non-dropping-particle":"","parse-names":false,"suffix":""},{"dropping-particle":"","family":"Liu","given":"Chen Chung","non-dropping-particle":"","parse-names":false,"suffix":""},{"dropping-particle":"","family":"Hwang","given":"Tzung Jeng","non-dropping-particle":"","parse-names":false,"suffix":""},{"dropping-particle":"","family":"Hsieh","given":"Ming H.","non-dropping-particle":"","parse-names":false,"suffix":""},{"dropping-particle":"","family":"Chien","given":"Yi Ling","non-dropping-particle":"","parse-names":false,"suffix":""},{"dropping-particle":"","family":"Hwu","given":"Hai Gwo","non-dropping-particle":"","parse-names":false,"suffix":""},{"dropping-particle":"","family":"Tseng","given":"Wen Yih Isaac","non-dropping-particle":"","parse-names":false,"suffix":""}],"container-title":"Schizophrenia Research","id":"ITEM-1","issue":"1-3","issued":{"date-parts":[["2013","12","1"]]},"page":"133-140","publisher":"Elsevier","title":"Stable signatures of schizophrenia in the cortical-subcortical-cerebellar network using fMRI of verbal working memory","type":"article-journal","volume":"151"},"uris":["http://www.mendeley.com/documents/?uuid=dfdf8309-d0f4-38e3-a244-54a1897fb165"]}],"mendeley":{"formattedCitation":"(Matsuo et al., 2013)","manualFormatting":"Matsuo et al., 2013","plainTextFormattedCitation":"(Matsuo et al., 2013)","previouslyFormattedCitation":"(Matsuo et al., 2013)"},"properties":{"noteIndex":0},"schema":"https://github.com/citation-style-language/schema/raw/master/csl-citation.json"}</w:instrText>
            </w:r>
            <w:r>
              <w:rPr>
                <w:sz w:val="20"/>
                <w:szCs w:val="20"/>
                <w:lang w:val="en-US"/>
              </w:rPr>
              <w:fldChar w:fldCharType="separate"/>
            </w:r>
            <w:r w:rsidRPr="003D76EB">
              <w:rPr>
                <w:noProof/>
                <w:sz w:val="20"/>
                <w:szCs w:val="20"/>
                <w:lang w:val="en-US"/>
              </w:rPr>
              <w:t>Matsuo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FCBE138" w14:textId="77777777" w:rsidR="00F36F79" w:rsidRDefault="00F36F79" w:rsidP="001F562D">
            <w:pPr>
              <w:spacing w:after="46" w:line="240" w:lineRule="auto"/>
              <w:rPr>
                <w:sz w:val="20"/>
                <w:szCs w:val="20"/>
                <w:lang w:val="en-US"/>
              </w:rPr>
            </w:pPr>
            <w:r>
              <w:rPr>
                <w:sz w:val="20"/>
                <w:szCs w:val="20"/>
                <w:lang w:val="en-US"/>
              </w:rPr>
              <w:t>Verbal WM task (High &gt; Low load)</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B8BF4D0"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AFA869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4DE4F25"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2007.07020365","ISSN":"0002953X","abstract":"Objective: Distinctive patterns of speech and language abnormalities are associated with bipolar disorder and schizophrenia. It is, however, unclear whether the associated patterns of neural activation are diagnosis specific. The authors sought to determine whether there are differences in language-associated prefrontal activation that discriminate bipolar disorder and schizophrenia. Method: Forty-two outpatients with bipolar I disorder, 27 outpatients with schizophrenia, and 37 healthy comparison subjects were recruited. Differences in blood oxygen level-dependent activity were evaluated using the Hayling Sentence Completion Test and analyzed in Statistical Parametric Mapping (SPM) 2. Differences in activation were estimated from a sentence completion versus rest contrast and from a contrast of decreasing sentence constraint. Regional activations were related to clinical variables and performance on a set shifting task and evaluated for their ability to differentiate among the three groups. Results: Patients with bipolar disorder showed differences in insula and dorsal prefrontal cortex activation, which differentiated them from patients with schizophrenia. Patients with bipolar disorder recruited the orbitofrontal cortex and ventral striatum to a greater extent relative to healthy comparison subjects on the parametric contrast of increasing difficulty. The gradient of ventral striatal and prefrontal activation was significantly associated with reversal errors in bipolar disorder patients. Conclusions: Brain activations during the Hayling task differentiated patients with bipolar disorder from comparison subjects and patients with schizophrenia. Patients with bipolar disorder showed abnormalities in frontostriatal systems associated with performance on a set shifting task. This finding suggests that bipolar disorder patients engaged emotional brain areas more than comparison subjects while performing the Hayling task.","author":[{"dropping-particle":"","family":"McIntosh","given":"A M","non-dropping-particle":"","parse-names":false,"suffix":""},{"dropping-particle":"","family":"Whalley","given":"H C","non-dropping-particle":"","parse-names":false,"suffix":""},{"dropping-particle":"","family":"McKirdy","given":"J","non-dropping-particle":"","parse-names":false,"suffix":""},{"dropping-particle":"","family":"Hall","given":"J","non-dropping-particle":"","parse-names":false,"suffix":""},{"dropping-particle":"","family":"Sussmann","given":"J E D","non-dropping-particle":"","parse-names":false,"suffix":""},{"dropping-particle":"","family":"Shankar","given":"P","non-dropping-particle":"","parse-names":false,"suffix":""},{"dropping-particle":"","family":"Johnstone","given":"E C","non-dropping-particle":"","parse-names":false,"suffix":""},{"dropping-particle":"","family":"Lawrie","given":"S M","non-dropping-particle":"","parse-names":false,"suffix":""}],"container-title":"American Journal of Psychiatry","id":"ITEM-1","issue":"3","issued":{"date-parts":[["2008"]]},"note":"cited By 90","page":"378-384","title":"Prefrontal function and activation in bipolar disorder and schizophrenia","type":"article-journal","volume":"165"},"uris":["http://www.mendeley.com/documents/?uuid=84ecc53d-b84b-4e22-9140-1effab6cc76b"]}],"mendeley":{"formattedCitation":"(McIntosh et al., 2008)","manualFormatting":"McIntosh et al., 2008","plainTextFormattedCitation":"(McIntosh et al., 2008)","previouslyFormattedCitation":"(McIntosh et al., 2008)"},"properties":{"noteIndex":0},"schema":"https://github.com/citation-style-language/schema/raw/master/csl-citation.json"}</w:instrText>
            </w:r>
            <w:r>
              <w:rPr>
                <w:sz w:val="20"/>
                <w:szCs w:val="20"/>
                <w:lang w:val="en-US"/>
              </w:rPr>
              <w:fldChar w:fldCharType="separate"/>
            </w:r>
            <w:r w:rsidRPr="00D81501">
              <w:rPr>
                <w:noProof/>
                <w:sz w:val="20"/>
                <w:szCs w:val="20"/>
                <w:lang w:val="en-US"/>
              </w:rPr>
              <w:t>McIntosh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F8F1A3A" w14:textId="77777777" w:rsidR="00F36F79" w:rsidRDefault="00F36F79" w:rsidP="001F562D">
            <w:pPr>
              <w:spacing w:after="46" w:line="240" w:lineRule="auto"/>
              <w:rPr>
                <w:sz w:val="20"/>
                <w:szCs w:val="20"/>
                <w:lang w:val="en-US"/>
              </w:rPr>
            </w:pPr>
            <w:r>
              <w:rPr>
                <w:sz w:val="20"/>
                <w:szCs w:val="20"/>
                <w:lang w:val="en-US"/>
              </w:rPr>
              <w:t>Hayling Sentence Completion task (Sentence completion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FEE1077"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520A6B4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8091A48"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406-006-0687-x","ISSN":"09401334","abstract":"Background: Working memory as a part of higher-order executive functions is defined by the parallel storage and processing of information. Recent functional fMRI studies have revealed a functional, interregional disintegration of a neuronal network connecting cortical, subcortical and cerebellar regions in schizophrenic patients (SZ). Cognitive impairment in working memory is a core psychopathological correlate of schizophrenic symptoms. Atypical neuroleptics such as quetiapine have shown good efficacy in treating positive and negative symptoms. The presented study evaluated the impact of a neuroleptic steady state treatment with quetiapine on the altered working memory activation patterns in schizophrenia. Methods: Patients were examined by fMRI at baseline and after 12 weeks of steady state treatment with quetiapine. Matched healthy controls (HC) underwent baseline examination. In the scanner, stimuli were presented in a 2-back and 0-back condition of a working memory (wm) paradigm, whereby a degraded and a non-degraded version were used each time. Additionally, behavioural responses (reaction time to target stimuli and error ratio) were measured. Results: At baseline, healthy controls revealed increased activity in the frontal lobe, especially in regions of the prefrontal cortex. Compared to HC, SZ showed hypoactivation in the right dorsolateral prefrontal cortex (DLPFC) and the ventrolateral prefrontal cortex (VLPFC) bilaterally for the 2-back condition. In the 2-back degraded condition there was a hypoactivation in both, the right DLPFC and the VLPFC. Additionally, patients showed bilaterally decreased activation in the basalganglia in the 2-back and in the right caudatus in the 2-back degraded condition compared to healthy controls. After treatment with quetiapine, patients activations patterns were increased. The pre-post comparison of the 2-back condition revealed a significant increase of activation in the left VLPFC at a significance level of 0.001 (uncorrected). The 2-back degraded condition led to a significant activation pattern in the lingual gyrus and the right precuneus. In both wm conditions, at baseline there were no differences in reaction time but only a worse performance in SZ. After treatment, behavioural measurement of responses, including reaction time and performance, showed slight improvements in SZ, although these did not reach statistical significance. Conclusions: The neuronal networks underlying working memory are clearly a…","author":[{"dropping-particle":"","family":"Meisenzahl","given":"E. M.","non-dropping-particle":"","parse-names":false,"suffix":""},{"dropping-particle":"","family":"Scheuerecker","given":"J.","non-dropping-particle":"","parse-names":false,"suffix":""},{"dropping-particle":"","family":"Zipse","given":"M.","non-dropping-particle":"","parse-names":false,"suffix":""},{"dropping-particle":"","family":"Ufer","given":"S.","non-dropping-particle":"","parse-names":false,"suffix":""},{"dropping-particle":"","family":"Wiesmann","given":"M.","non-dropping-particle":"","parse-names":false,"suffix":""},{"dropping-particle":"","family":"Frodl","given":"T.","non-dropping-particle":"","parse-names":false,"suffix":""},{"dropping-particle":"","family":"Koutsouleris","given":"N.","non-dropping-particle":"","parse-names":false,"suffix":""},{"dropping-particle":"","family":"Zetzsche","given":"T.","non-dropping-particle":"","parse-names":false,"suffix":""},{"dropping-particle":"","family":"Schmitt","given":"G.","non-dropping-particle":"","parse-names":false,"suffix":""},{"dropping-particle":"","family":"Riedel","given":"M.","non-dropping-particle":"","parse-names":false,"suffix":""},{"dropping-particle":"","family":"Spellmann","given":"I.","non-dropping-particle":"","parse-names":false,"suffix":""},{"dropping-particle":"","family":"Dehning","given":"S.","non-dropping-particle":"","parse-names":false,"suffix":""},{"dropping-particle":"","family":"Linn","given":"J.","non-dropping-particle":"","parse-names":false,"suffix":""},{"dropping-particle":"","family":"Brückmann","given":"H.","non-dropping-particle":"","parse-names":false,"suffix":""},{"dropping-particle":"","family":"Möller","given":"H. J.","non-dropping-particle":"","parse-names":false,"suffix":""}],"container-title":"European Archives of Psychiatry and Clinical Neuroscience","id":"ITEM-1","issue":"8","issued":{"date-parts":[["2006","12","6"]]},"page":"522-531","publisher":"Springer","title":"Effects of treatment with the atypical neuroleptic quetiapine on working memory function: A functional MRI follow-up investigation","type":"article-journal","volume":"256"},"uris":["http://www.mendeley.com/documents/?uuid=e2b34e0d-0ffe-3e61-bc1a-4bf68fed13dd"]}],"mendeley":{"formattedCitation":"(Meisenzahl et al., 2006)","manualFormatting":"Meisenzahl et al., 2006","plainTextFormattedCitation":"(Meisenzahl et al., 2006)","previouslyFormattedCitation":"(Meisenzahl et al., 2006)"},"properties":{"noteIndex":0},"schema":"https://github.com/citation-style-language/schema/raw/master/csl-citation.json"}</w:instrText>
            </w:r>
            <w:r>
              <w:rPr>
                <w:sz w:val="20"/>
                <w:szCs w:val="20"/>
                <w:lang w:val="en-US"/>
              </w:rPr>
              <w:fldChar w:fldCharType="separate"/>
            </w:r>
            <w:r w:rsidRPr="003D76EB">
              <w:rPr>
                <w:noProof/>
                <w:sz w:val="20"/>
                <w:szCs w:val="20"/>
                <w:lang w:val="en-US"/>
              </w:rPr>
              <w:t>Meisenzahl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041F912"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DFD1B3A"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05A8279"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4C2F34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04003228","ISSN":"00332917","abstract":"Background. In a recent longitudinal study of first-episode schizophrenia patients, we found that while dysfunction of the right dorsolateral prefrontal cortex (DLPFC), right thalamus, left cerebellum and cingulate gyrus normalized with antipsychotic treatment and significant reduction in symptomatology, the left DLPFC, left thalamus, and right cerebellum remained disturbed. In the present study we investigated whether these abnormalities are also present in clinically stable, relatively well-functioning schizophrenia patients in comparison to control subjects during performance of the N-back working-memory task. Method. Twelve schizophrenia and 12 control subjects completed the study. The functional images collected during scanning were analyzed using a random-effects model in a restricted set of six regions of interest (ROIs). In addition, the exploratory search in the entire brain volume was performed. Results. The ROI analyses revealed relative underactivation in the region of the left DLPFC and the right cerebellum, as well as overactivation in the left cerebellum. The exploratory whole-brain search exposed additional overactivation in the medial frontal, anterior cingulate, and left parietal cortices. Conclusions. The present study provides evidence of significant underactivations in stable schizophrenia patients in regions that we have previously observed to be dysfunctional in acutely psychotic and partially remitted patients, together with extensive overactivations in several regions that potentially reflect some compensatory mechanism or increased effort on the working-memory task. © 2004 Cambridge University Press.","author":[{"dropping-particle":"","family":"Mendrek","given":"A","non-dropping-particle":"","parse-names":false,"suffix":""},{"dropping-particle":"","family":"Kiehl","given":"K A","non-dropping-particle":"","parse-names":false,"suffix":""},{"dropping-particle":"","family":"Smith","given":"A M","non-dropping-particle":"","parse-names":false,"suffix":""},{"dropping-particle":"","family":"Irwin","given":"D","non-dropping-particle":"","parse-names":false,"suffix":""},{"dropping-particle":"","family":"Forster","given":"B B","non-dropping-particle":"","parse-names":false,"suffix":""},{"dropping-particle":"","family":"Liddle","given":"P F","non-dropping-particle":"","parse-names":false,"suffix":""}],"container-title":"Psychological Medicine","id":"ITEM-1","issue":"2","issued":{"date-parts":[["2005"]]},"note":"cited By 59","page":"187-196","title":"Dysfunction of a distributed neural circuitry in schizophrenia patients during a working-memory performance","type":"article-journal","volume":"35"},"uris":["http://www.mendeley.com/documents/?uuid=3c3e8f95-1c8c-47a7-b169-7330ba9641b6"]}],"mendeley":{"formattedCitation":"(Mendrek et al., 2005)","manualFormatting":"Mendrek et al., 2005","plainTextFormattedCitation":"(Mendrek et al., 2005)","previouslyFormattedCitation":"(Mendrek et al., 2005)"},"properties":{"noteIndex":0},"schema":"https://github.com/citation-style-language/schema/raw/master/csl-citation.json"}</w:instrText>
            </w:r>
            <w:r>
              <w:rPr>
                <w:sz w:val="20"/>
                <w:szCs w:val="20"/>
                <w:lang w:val="en-US"/>
              </w:rPr>
              <w:fldChar w:fldCharType="separate"/>
            </w:r>
            <w:r w:rsidRPr="004A616B">
              <w:rPr>
                <w:noProof/>
                <w:sz w:val="20"/>
                <w:szCs w:val="20"/>
                <w:lang w:val="en-US"/>
              </w:rPr>
              <w:t>Mendrek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5FD2072"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AD2B445"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1EA2437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B4C39C5"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213-017-4794-3","ISBN":"1432-2072\r0033-3158","ISSN":"14322072","PMID":"29181816","abstract":"BACKGROUND: Nicotine improves attention and processing speed in individuals with schizophrenia. Few studies have investigated the effects of nicotine on cognitive control. Prior functional magnetic resonance imaging (fMRI) research demonstrates blunted activation of dorsal anterior cingulate cortex (dACC) and rostral anterior cingulate cortex (rACC) in response to error and decreased post-error slowing in schizophrenia. METHODS: Participants with schizophrenia (n = 13) and healthy controls (n = 12) participated in a randomized, placebo-controlled, crossover study of the effects of transdermal nicotine on cognitive control. For each drug condition, participants underwent fMRI while performing the stop signal task where participants attempt to inhibit prepotent responses to \"go (motor activation)\" signals when an occasional \"stop (motor inhibition)\" signal appears. Error processing was evaluated by comparing \"stop error\" trials (failed response inhibition) to \"go\" trials. Resting-state fMRI data were collected prior to the task. RESULTS: Participants with schizophrenia had increased nicotine-induced activation of right caudate in response to errors compared to controls (DRUG x GROUP effect: p corrected &lt; 0.05). Both groups had significant nicotine-induced activation of dACC and rACC in response to errors. Using right caudate activation to errors as a seed for resting-state functional connectivity analysis, relative to controls, participants with schizophrenia had significantly decreased connectivity between the right caudate and dACC/bilateral dorsolateral prefrontal cortices. CONCLUSIONS: In sum, we replicated prior findings of decreased post-error slowing in schizophrenia and found that nicotine was associated with more adaptive (i.e., increased) post-error reaction time (RT). This proof-of-concept pilot study suggests a role for nicotinic agents in targeting cognitive control deficits in schizophrenia.","author":[{"dropping-particle":"V.","family":"Moran","given":"Lauren","non-dropping-particle":"","parse-names":false,"suffix":""},{"dropping-particle":"","family":"Stoeckel","given":"Luke E.","non-dropping-particle":"","parse-names":false,"suffix":""},{"dropping-particle":"","family":"Wang","given":"Kristina","non-dropping-particle":"","parse-names":false,"suffix":""},{"dropping-particle":"","family":"Caine","given":"Carolyn E.","non-dropping-particle":"","parse-names":false,"suffix":""},{"dropping-particle":"","family":"Villafuerte","given":"Rosemond","non-dropping-particle":"","parse-names":false,"suffix":""},{"dropping-particle":"","family":"Calderon","given":"Vanessa","non-dropping-particle":"","parse-names":false,"suffix":""},{"dropping-particle":"","family":"Baker","given":"Justin T.","non-dropping-particle":"","parse-names":false,"suffix":""},{"dropping-particle":"","family":"Ongur","given":"Dost","non-dropping-particle":"","parse-names":false,"suffix":""},{"dropping-particle":"","family":"Janes","given":"Amy C.","non-dropping-particle":"","parse-names":false,"suffix":""},{"dropping-particle":"","family":"Evins","given":"A. Eden","non-dropping-particle":"","parse-names":false,"suffix":""},{"dropping-particle":"","family":"Pizzagalli","given":"Diego A.","non-dropping-particle":"","parse-names":false,"suffix":""}],"container-title":"Psychopharmacology","id":"ITEM-1","issued":{"date-parts":[["2018"]]},"title":"Nicotine-induced activation of caudate and anterior cingulate cortex in response to errors in schizophrenia","type":"article-journal"},"uris":["http://www.mendeley.com/documents/?uuid=7abc5c66-4393-3ff2-9cb4-4c8edf288937"]}],"mendeley":{"formattedCitation":"(Moran et al., 2018)","manualFormatting":"Moran et al., 2018","plainTextFormattedCitation":"(Moran et al., 2018)","previouslyFormattedCitation":"(Moran et al., 2018)"},"properties":{"noteIndex":0},"schema":"https://github.com/citation-style-language/schema/raw/master/csl-citation.json"}</w:instrText>
            </w:r>
            <w:r>
              <w:rPr>
                <w:sz w:val="20"/>
                <w:szCs w:val="20"/>
                <w:lang w:val="en-US"/>
              </w:rPr>
              <w:fldChar w:fldCharType="separate"/>
            </w:r>
            <w:r w:rsidRPr="003D76EB">
              <w:rPr>
                <w:noProof/>
                <w:sz w:val="20"/>
                <w:szCs w:val="20"/>
                <w:lang w:val="en-US"/>
              </w:rPr>
              <w:t>Moran et al., 201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650FDED" w14:textId="77777777" w:rsidR="00F36F79" w:rsidRDefault="00F36F79" w:rsidP="001F562D">
            <w:pPr>
              <w:spacing w:after="46" w:line="240" w:lineRule="auto"/>
              <w:rPr>
                <w:sz w:val="20"/>
                <w:szCs w:val="20"/>
                <w:lang w:val="en-US"/>
              </w:rPr>
            </w:pPr>
            <w:r>
              <w:rPr>
                <w:sz w:val="20"/>
                <w:szCs w:val="20"/>
                <w:lang w:val="en-US"/>
              </w:rPr>
              <w:t>Stop signal task (Stop correct &gt; Go)*</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C2A5241"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654B06CD"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203A48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1/jamapsychiatry.2017.4741","ISSN":"2168622X","abstract":"IMPORTANCE Alterations in multiple neuroimaging phenotypes have been reported in psychotic disorders. However, neuroimaging measures can be influenced by factors that are not directly related to psychosis and may confound the interpretation of case-control differences. Therefore, a detailed characterization of the contribution of these factors to neuroimaging phenotypes in psychosis is warranted. OBJECTIVE To quantify the association between neuroimaging measures and behavioral, health, and demographic variables in psychosis using an integrated multivariate approach. DESIGN, SETTING, AND PARTICIPANTS This imaging study was conducted at a university research hospital from June 26, 2014, to March 9, 2017. High-resolution multimodal magnetic resonance imaging data were obtained from 100 patients with schizophrenia, 40 patients with bipolar disorder, and 50 healthy volunteers; computed were cortical thickness, subcortical volumes, white matter fractional anisotropy, task-related brain activation (during working memory and emotional recognition), and resting-state functional connectivity. Ascertained in all participants were nonimaging measures pertaining to clinical features, cognition, substance use, psychological trauma, physical activity, and body mass index. The association between imaging and nonimaging measures was modeled using sparse canonical correlation analysis with robust reliability testing. MAINOUTCOMES ANDMEASURES Multivariate patterns of the association between nonimaging and neuroimaging measures in patients with psychosis and healthy volunteers. RESULTS The analyses were performed in 92 patients with schizophrenia (23 female [25.0%]; mean [SD] age, 27.0 [7.6] years), 37 patients with bipolar disorder (12 female [32.4%]; mean [SD] age, 27.5 [8.1] years), and 48 healthy volunteers (20 female [41.7%]; mean [SD] age, 29.8 [8.5] years). The imaging and nonimaging data sets showed significant covariation (r = 0.63, P &lt;.001), which was independent of diagnosis. Among the nonimaging variables examined, age (r = -0.53), IQ (r = 0.36), and body mass index (r = -0.25) were associated with multiple imaging phenotypes; cannabis use (r = 0.23) and other substance use (r = 0.33) were associated with subcortical volumes, and alcohol use was associated with white matter integrity (r = -0.15). Within the multivariate models, positive symptoms retained associations with the global neuroimaging (r = -0.13), the cortical thickness (r = -0.22), and the task-rel…","author":[{"dropping-particle":"","family":"Moser","given":"Dominik A.","non-dropping-particle":"","parse-names":false,"suffix":""},{"dropping-particle":"","family":"Doucet","given":"Gaelle E.","non-dropping-particle":"","parse-names":false,"suffix":""},{"dropping-particle":"","family":"Lee","given":"Won Hee","non-dropping-particle":"","parse-names":false,"suffix":""},{"dropping-particle":"","family":"Rasgon","given":"Alexander","non-dropping-particle":"","parse-names":false,"suffix":""},{"dropping-particle":"","family":"Krinsky","given":"Hannah","non-dropping-particle":"","parse-names":false,"suffix":""},{"dropping-particle":"","family":"Leibu","given":"Evan","non-dropping-particle":"","parse-names":false,"suffix":""},{"dropping-particle":"","family":"Ing","given":"Alex","non-dropping-particle":"","parse-names":false,"suffix":""},{"dropping-particle":"","family":"Schumann","given":"Gunter","non-dropping-particle":"","parse-names":false,"suffix":""},{"dropping-particle":"","family":"Rasgon","given":"Natalie","non-dropping-particle":"","parse-names":false,"suffix":""},{"dropping-particle":"","family":"Frangou","given":"Sophia","non-dropping-particle":"","parse-names":false,"suffix":""}],"container-title":"JAMA Psychiatry","id":"ITEM-1","issue":"4","issued":{"date-parts":[["2018","4","1"]]},"page":"386-395","publisher":"American Medical Association","title":"Multivariate associations among behavioral, clinical, and multimodal imaging phenotypes in patients with psychosis","type":"article-journal","volume":"75"},"uris":["http://www.mendeley.com/documents/?uuid=bdd06e65-3c3c-3857-9a1c-262f20685edd"]}],"mendeley":{"formattedCitation":"(Moser et al., 2018)","manualFormatting":"Moser et al., 2018","plainTextFormattedCitation":"(Moser et al., 2018)","previouslyFormattedCitation":"(Moser et al., 2018)"},"properties":{"noteIndex":0},"schema":"https://github.com/citation-style-language/schema/raw/master/csl-citation.json"}</w:instrText>
            </w:r>
            <w:r>
              <w:rPr>
                <w:sz w:val="20"/>
                <w:szCs w:val="20"/>
                <w:lang w:val="en-US"/>
              </w:rPr>
              <w:fldChar w:fldCharType="separate"/>
            </w:r>
            <w:r w:rsidRPr="003D76EB">
              <w:rPr>
                <w:noProof/>
                <w:sz w:val="20"/>
                <w:szCs w:val="20"/>
                <w:lang w:val="en-US"/>
              </w:rPr>
              <w:t>Moser et al., 201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0CC40AF"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6DA71C2"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1090DF4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A50D2D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109/15622975.2010.556199","ISSN":"15622975","abstract":"Objectives. Neuroimaging studies have shown abnormal task-related deactivations during working memory (WM) in schizophrenia patients with recent emphasis on brain regions within the default mode network. Using fMRI, we tested whether antipsychotic-naÃve schizophrenia patients were impaired at deactivating brain regions that do not subserve WM. Methods. Twenty-three antipsychotic-naÃve patients with first-episode schizophrenia and 35 healthy individuals underwent whole-brain 3T fMRI scans while performing a verbal N-back task including 0-back (no WM load), 1-back (low WM load), and 2-back (high WM load) conditions. Results. Contrasting the 2-back and 0-back conditions revealed that patients deactivated default mode network regions to a similar degree as controls. However, patients were impaired in deactivating large bilateral clusters centred on the superior temporal gyrus with increasing WM load. These regions activated with the no WM load condition (0-back) in both groups. Conclusions. Because 0-back activation reflects verbal attention processes, patients'â€™ persistent activation in the 1-back and 2-back conditions may reflect an inability to shift cognitive strategy with onset of WM demands. Since patients were antipsychotic-naÃve and task performance was equal to controls, we infer that this impaired temporoparietal deactivation may represent a primary dysfunction in schizophrenia. © 2011 Informa Healthcare.","author":[{"dropping-particle":"","family":"Nejad","given":"Ayna B.","non-dropping-particle":"","parse-names":false,"suffix":""},{"dropping-particle":"","family":"Ebdrup","given":"Bjørn H.","non-dropping-particle":"","parse-names":false,"suffix":""},{"dropping-particle":"","family":"Siebner","given":"Hartwig R.","non-dropping-particle":"","parse-names":false,"suffix":""},{"dropping-particle":"","family":"Rasmussen","given":"Hans","non-dropping-particle":"","parse-names":false,"suffix":""},{"dropping-particle":"","family":"Aggernæs","given":"Bodil","non-dropping-particle":"","parse-names":false,"suffix":""},{"dropping-particle":"","family":"Glenthøj","given":"Birte Y.","non-dropping-particle":"","parse-names":false,"suffix":""},{"dropping-particle":"","family":"Baarée","given":"William F.C.","non-dropping-particle":"","parse-names":false,"suffix":""}],"container-title":"World Journal of Biological Psychiatry","id":"ITEM-1","issue":"4","issued":{"date-parts":[["2011"]]},"page":"271-281","title":"Impaired temporoparietal deactivation with working memory load in antipsychotic-naÃve patients with first-episode schizophrenia","type":"article-journal","volume":"12"},"uris":["http://www.mendeley.com/documents/?uuid=c54f9cba-cf85-410e-91c7-de53d88f4cfb"]}],"mendeley":{"formattedCitation":"(Nejad et al., 2011)","manualFormatting":"Nejad et al., 2011","plainTextFormattedCitation":"(Nejad et al., 2011)","previouslyFormattedCitation":"(Nejad et al., 2011)"},"properties":{"noteIndex":0},"schema":"https://github.com/citation-style-language/schema/raw/master/csl-citation.json"}</w:instrText>
            </w:r>
            <w:r>
              <w:rPr>
                <w:sz w:val="20"/>
                <w:szCs w:val="20"/>
                <w:lang w:val="en-US"/>
              </w:rPr>
              <w:fldChar w:fldCharType="separate"/>
            </w:r>
            <w:r w:rsidRPr="003D76EB">
              <w:rPr>
                <w:noProof/>
                <w:sz w:val="20"/>
                <w:szCs w:val="20"/>
                <w:lang w:val="en-US"/>
              </w:rPr>
              <w:t>Nejad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9B48ECA" w14:textId="77777777" w:rsidR="00F36F79" w:rsidRDefault="00F36F79" w:rsidP="001F562D">
            <w:pPr>
              <w:spacing w:after="46" w:line="240" w:lineRule="auto"/>
              <w:rPr>
                <w:sz w:val="20"/>
                <w:szCs w:val="20"/>
                <w:lang w:val="en-US"/>
              </w:rPr>
            </w:pPr>
            <w:r>
              <w:rPr>
                <w:sz w:val="20"/>
                <w:szCs w:val="20"/>
                <w:lang w:val="en-US"/>
              </w:rPr>
              <w:t>Verbal 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ED6C6AD"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0554CC2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0D14C3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cercor/bhx050","ISBN":"1460-2199 (Electronic)\r1047-3211 (Linking)","ISSN":"14602199","PMID":"28334138","abstract":"Working memory (WM) impairment is regarded as a core aspect of schizophrenia. However, the neural mechanisms behind this cognitive deficit remain unclear. The connectivity of a frontoparietal network is known to be important for subserving WM. Using functional magnetic resonance imaging, the current study investigated whether WM-dependent modulation of effective connectivity in this network is affected in a group of first-episode schizophrenia (FES) patients compared with similarly performing healthy participants during a verbal n-back task. Dynamic causal modeling (DCM) of the coupling between regions (left inferior frontal gyrus (IFG), left inferior parietal lobe (IPL), and primary visual area) identified in a psychophysiological interaction (PPI) analysis was performed to characterize effective connectivity during the n-back task. The PPI analysis revealed that the connectivity between the left IFG and left IPL was modulated by WM and that this modulation was reduced in FES patients. The subsequent DCM analysis confirmed this modulation by WM and found evidence that FES patients had reduced forward connectivity from IPL to IFG. These findings provide evidence for impaired WM modulation of frontoparietal effective connectivity in the early phase of schizophrenia, even with intact WM performance, suggesting a failure of context-sensitive coupling in the schizophrenic brain.","author":[{"dropping-particle":"","family":"Nielsen","given":"Jesper Duemose","non-dropping-particle":"","parse-names":false,"suffix":""},{"dropping-particle":"","family":"Madsen","given":"Kristoffer H.","non-dropping-particle":"","parse-names":false,"suffix":""},{"dropping-particle":"","family":"Wang","given":"Zheng","non-dropping-particle":"","parse-names":false,"suffix":""},{"dropping-particle":"","family":"Liu","given":"Zhening","non-dropping-particle":"","parse-names":false,"suffix":""},{"dropping-particle":"","family":"Friston","given":"Karl J.","non-dropping-particle":"","parse-names":false,"suffix":""},{"dropping-particle":"","family":"Zhou","given":"Yuan","non-dropping-particle":"","parse-names":false,"suffix":""}],"container-title":"Cerebral Cortex","id":"ITEM-1","issued":{"date-parts":[["2017"]]},"title":"Working Memory Modulation of Frontoparietal Network Connectivity in First-Episode Schizophrenia","type":"article-journal"},"uris":["http://www.mendeley.com/documents/?uuid=0a6cb044-d61e-3a82-9b12-9327beeb6960"]}],"mendeley":{"formattedCitation":"(Nielsen et al., 2017)","manualFormatting":"Nielsen et al., 2017","plainTextFormattedCitation":"(Nielsen et al., 2017)","previouslyFormattedCitation":"(Nielsen et al., 2017)"},"properties":{"noteIndex":0},"schema":"https://github.com/citation-style-language/schema/raw/master/csl-citation.json"}</w:instrText>
            </w:r>
            <w:r>
              <w:rPr>
                <w:sz w:val="20"/>
                <w:szCs w:val="20"/>
                <w:lang w:val="en-US"/>
              </w:rPr>
              <w:fldChar w:fldCharType="separate"/>
            </w:r>
            <w:r w:rsidRPr="003D76EB">
              <w:rPr>
                <w:noProof/>
                <w:sz w:val="20"/>
                <w:szCs w:val="20"/>
                <w:lang w:val="en-US"/>
              </w:rPr>
              <w:t>Nielsen et al., 201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8662CD5"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2D2A01A"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BDE713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129C62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389/fpsyt.2019.00033","ISSN":"16640640","abstract":"Memory impairments are a major characteristic of schizophrenia (SZ). In the current study, we used an associative memory task to test the hypothesis that SZ patients and first-degree relatives have altered functional patterns in comparison to healthy controls. We analyzed the fMRI activation pattern during the presentation of a face-name task in 27 SZ patients, 23 first-degree relatives, and 27 healthy controls. In addition, we performed correlation analyses between individual psychopathology, accuracy and reaction time of the task and the beta scores of the functional brain activations. We observed a lower response accuracy and increased reaction time during the retrieval of face-name pairs in SZ patients compared with controls. Deficient performance was accompanied by abnormal functional activation patterns predominantly in DMN regions during encoding and retrieval. No significant correlation between individual psychopathology and neuronal activation during encoding or retrieval of face-name pairs was observed. Findings of first-degree relatives indicated slightly different functional pattern within brain networks in contrast to controls without significant differences in the behavioral task. Both the accuracy of memory performance as well as the functional activation pattern during retrieval revealed alterations in SZ patients, and, to a lesser degree, in relatives. The results are of potential relevance for integration within a comprehensive model of memory function in SZ. The development of a neurophysiological model of cognition in psychosis may help to clarify and improve therapeutic options to improve memory and functioning in the illness.","author":[{"dropping-particle":"","family":"Oertel","given":"Viola","non-dropping-particle":"","parse-names":false,"suffix":""},{"dropping-particle":"","family":"Kraft","given":"Dominik","non-dropping-particle":"","parse-names":false,"suffix":""},{"dropping-particle":"","family":"Alves","given":"Gilberto","non-dropping-particle":"","parse-names":false,"suffix":""},{"dropping-particle":"","family":"Knöchel","given":"Christian","non-dropping-particle":"","parse-names":false,"suffix":""},{"dropping-particle":"","family":"Ghinea","given":"Denisa","non-dropping-particle":"","parse-names":false,"suffix":""},{"dropping-particle":"","family":"Storchak","given":"Helena","non-dropping-particle":"","parse-names":false,"suffix":""},{"dropping-particle":"","family":"Matura","given":"Silke","non-dropping-particle":"","parse-names":false,"suffix":""},{"dropping-particle":"","family":"Prvulovic","given":"David","non-dropping-particle":"","parse-names":false,"suffix":""},{"dropping-particle":"","family":"Bittner","given":"Robert A.","non-dropping-particle":"","parse-names":false,"suffix":""},{"dropping-particle":"","family":"Linden","given":"David E.J.","non-dropping-particle":"","parse-names":false,"suffix":""},{"dropping-particle":"","family":"Reif","given":"Andreas","non-dropping-particle":"","parse-names":false,"suffix":""},{"dropping-particle":"","family":"Stäblein","given":"Michael","non-dropping-particle":"","parse-names":false,"suffix":""}],"container-title":"Frontiers in Psychiatry","id":"ITEM-1","issue":"FEB","issued":{"date-parts":[["2019"]]},"page":"33","publisher":"Frontiers Media S.A.","title":"Associative memory impairments are associated with functional alterations within the memory network in schizophrenia patients and their unaffected first-degree relatives: An fMRI study","type":"article-journal","volume":"10"},"uris":["http://www.mendeley.com/documents/?uuid=80049729-979a-3c6c-a4a6-cb88ceaca785"]}],"mendeley":{"formattedCitation":"(Oertel et al., 2019)","manualFormatting":"Oertel et al., 2019","plainTextFormattedCitation":"(Oertel et al., 2019)","previouslyFormattedCitation":"(Oertel et al., 2019)"},"properties":{"noteIndex":0},"schema":"https://github.com/citation-style-language/schema/raw/master/csl-citation.json"}</w:instrText>
            </w:r>
            <w:r>
              <w:rPr>
                <w:sz w:val="20"/>
                <w:szCs w:val="20"/>
                <w:lang w:val="en-US"/>
              </w:rPr>
              <w:fldChar w:fldCharType="separate"/>
            </w:r>
            <w:r w:rsidRPr="004A616B">
              <w:rPr>
                <w:noProof/>
                <w:sz w:val="20"/>
                <w:szCs w:val="20"/>
                <w:lang w:val="en-US"/>
              </w:rPr>
              <w:t>Oertel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AA44812" w14:textId="77777777" w:rsidR="00F36F79" w:rsidRDefault="00F36F79" w:rsidP="001F562D">
            <w:pPr>
              <w:spacing w:after="46" w:line="240" w:lineRule="auto"/>
              <w:rPr>
                <w:sz w:val="20"/>
                <w:szCs w:val="20"/>
                <w:lang w:val="en-US"/>
              </w:rPr>
            </w:pPr>
            <w:r>
              <w:rPr>
                <w:sz w:val="20"/>
                <w:szCs w:val="20"/>
                <w:lang w:val="en-US"/>
              </w:rPr>
              <w:t>Face-name association task (Encoding &gt; ITI)</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B6DBC51" w14:textId="77777777" w:rsidR="00F36F79" w:rsidRDefault="00F36F79" w:rsidP="001F562D">
            <w:pPr>
              <w:pStyle w:val="TableContents"/>
              <w:spacing w:after="46" w:line="240" w:lineRule="auto"/>
              <w:rPr>
                <w:sz w:val="20"/>
                <w:szCs w:val="20"/>
                <w:lang w:val="en-US"/>
              </w:rPr>
            </w:pPr>
            <w:r>
              <w:rPr>
                <w:sz w:val="20"/>
                <w:szCs w:val="20"/>
                <w:lang w:val="en-US"/>
              </w:rPr>
              <w:t>ViLM + VeLM</w:t>
            </w:r>
          </w:p>
        </w:tc>
      </w:tr>
      <w:tr w:rsidR="00F36F79" w:rsidRPr="00E0042D" w14:paraId="05EF4CC8"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FA9A272"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92/bjp.bp.110.083600","ISSN":"00071250","abstract":"Background: Cognitive impairment is an established feature of schizophrenia. However, little is known about its relationship to the structural and functional brain abnormalities that characterise the disorder. Aims: To identify structural and/or functional brain abnormalities associated with schizophrenic cognitive impairment. Method: We carried out structural magnetic resonance imaging (MRI) and voxel- Based morphometryin 26 participants who were cognitively impaired and 23 who were cognitively preserved, all with schizophrenia, plus 39 matched controls. Nineteen of those who were cognitively impaired and 18 of those who were cognitively preserved plus 34 controls also underwent functional MRI during performance of a working memory task. Results: No differences were found between the participants who were cognitively intact and those who were cognitively impaired in lateral ventricular volume or whole brain volume. Voxel-based morphometry also failed to reveal clusters of significant difference in grey and white matter volume between these two groups. However, during performance of the n-back task, the participants who were cognitively impaired showed hypoactivation compared with those who were cognitively intact in the dorsolateral prefrontal cortex among other brain regions. Conclusions: Cognitive impairment in schizophrenia is not a function of the structural brain abnormality that accompanies the disorder but has correlates in altered brain function.","author":[{"dropping-particle":"","family":"Ortiz-Gil","given":"Jordi","non-dropping-particle":"","parse-names":false,"suffix":""},{"dropping-particle":"","family":"Pomarol-Clotet","given":"Edith","non-dropping-particle":"","parse-names":false,"suffix":""},{"dropping-particle":"","family":"Salvador","given":"Raymond","non-dropping-particle":"","parse-names":false,"suffix":""},{"dropping-particle":"","family":"Canales-Rodríguez","given":"Erick J.","non-dropping-particle":"","parse-names":false,"suffix":""},{"dropping-particle":"","family":"Sarró","given":"Salvador","non-dropping-particle":"","parse-names":false,"suffix":""},{"dropping-particle":"","family":"Gomar","given":"Jesús J.","non-dropping-particle":"","parse-names":false,"suffix":""},{"dropping-particle":"","family":"Guerrero","given":"Amalia","non-dropping-particle":"","parse-names":false,"suffix":""},{"dropping-particle":"","family":"Sans-Sansa","given":"Bibiana","non-dropping-particle":"","parse-names":false,"suffix":""},{"dropping-particle":"","family":"Capdevila","given":"Antoni","non-dropping-particle":"","parse-names":false,"suffix":""},{"dropping-particle":"","family":"Junqué","given":"Carme","non-dropping-particle":"","parse-names":false,"suffix":""},{"dropping-particle":"","family":"McKenna","given":"Peter J.","non-dropping-particle":"","parse-names":false,"suffix":""}],"container-title":"British Journal of Psychiatry","id":"ITEM-1","issue":"3","issued":{"date-parts":[["2011"]]},"page":"202-210","title":"Neural correlates of cognitive impairment in schizophrenia","type":"article-journal","volume":"199"},"uris":["http://www.mendeley.com/documents/?uuid=0d1810aa-26aa-4984-b18e-97bb4cb16a67"]}],"mendeley":{"formattedCitation":"(Ortiz-Gil et al., 2011)","manualFormatting":"Ortiz-Gil et al., 2011","plainTextFormattedCitation":"(Ortiz-Gil et al., 2011)","previouslyFormattedCitation":"(Ortiz-Gil et al., 2011)"},"properties":{"noteIndex":0},"schema":"https://github.com/citation-style-language/schema/raw/master/csl-citation.json"}</w:instrText>
            </w:r>
            <w:r>
              <w:rPr>
                <w:sz w:val="20"/>
                <w:szCs w:val="20"/>
                <w:lang w:val="en-US"/>
              </w:rPr>
              <w:fldChar w:fldCharType="separate"/>
            </w:r>
            <w:r w:rsidRPr="003D76EB">
              <w:rPr>
                <w:noProof/>
                <w:sz w:val="20"/>
                <w:szCs w:val="20"/>
                <w:lang w:val="en-US"/>
              </w:rPr>
              <w:t>Ortiz-Gil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9C9BF10" w14:textId="77777777" w:rsidR="00F36F79" w:rsidRDefault="00F36F79" w:rsidP="001F562D">
            <w:pPr>
              <w:spacing w:after="46" w:line="240" w:lineRule="auto"/>
              <w:rPr>
                <w:sz w:val="20"/>
                <w:szCs w:val="20"/>
                <w:lang w:val="en-US"/>
              </w:rPr>
            </w:pPr>
            <w:r>
              <w:rPr>
                <w:sz w:val="20"/>
                <w:szCs w:val="20"/>
                <w:lang w:val="en-US"/>
              </w:rPr>
              <w:t>N-Back task (2 Back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BB3A5E1"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3BCB6A96"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861564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psc.2018.10.002","ISSN":"24519030","abstract":"Background: Schizophrenia is thought to be a disorder of brain dysconnectivity. An imbalance between cortical excitation/inhibition is also implicated, but the link between these abnormalities remains unclear. The present study used magnetic resonance spectroscopy and functional magnetic resonance imaging at 7T to investigate how measurements of glutamate and gamma-aminobutyric acid (GABA) relate to the blood oxygen level–dependent (BOLD) response during a cognitive task, and how these relationships are altered in schizophrenia. Methods: Usable functional magnetic resonance imaging data from 17 first-episode psychosis (FEP) patients (4 women, 13 men) and 21 matched healthy control subjects (HCs) (5 women, 16 men) were acquired during a Stroop task. Within- and between-group comparisons of the BOLD response were performed. Neurometabolite levels were measured in the dorsal anterior cingulate cortex. Two multiple regressions investigated how glutamate, glutamine, and GABA related to the BOLD response in HCs and FEP patients separately. A third investigated between-group differences in the relationships between the BOLD response and each of these neurometabolites. Results: Compared with HCs, FEP patients showed an increased BOLD response within regions of the executive and default mode networks. In FEP patients, the relationship between anterior cingulate cortex glutamate levels and the BOLD response in regions of the posterior default mode network was opposite to that of HCs. In FEP patients but not HCs, anterior cingulate cortex GABA levels correlated with the local BOLD response and with the Stroop reaction time. Conclusion: These results suggest a mechanism whereby alterations in the relationship between cortical glutamate/GABA and BOLD response is disrupting the dynamic of major neural networks, possibly affecting cognition.","author":[{"dropping-particle":"","family":"Overbeek","given":"Gregory","non-dropping-particle":"","parse-names":false,"suffix":""},{"dropping-particle":"","family":"Gawne","given":"Timothy J.","non-dropping-particle":"","parse-names":false,"suffix":""},{"dropping-particle":"","family":"Reid","given":"Meredith A.","non-dropping-particle":"","parse-names":false,"suffix":""},{"dropping-particle":"","family":"Salibi","given":"Nouha","non-dropping-particle":"","parse-names":false,"suffix":""},{"dropping-particle":"V.","family":"Kraguljac","given":"Nina","non-dropping-particle":"","parse-names":false,"suffix":""},{"dropping-particle":"","family":"White","given":"David M.","non-dropping-particle":"","parse-names":false,"suffix":""},{"dropping-particle":"","family":"Lahti","given":"Adrienne C.","non-dropping-particle":"","parse-names":false,"suffix":""}],"container-title":"Biological Psychiatry: Cognitive Neuroscience and Neuroimaging","id":"ITEM-1","issue":"2","issued":{"date-parts":[["2019","2","1"]]},"page":"121-130","publisher":"Elsevier Inc","title":"Relationship Between Cortical Excitation and Inhibition and Task-Induced Activation and Deactivation: A Combined Magnetic Resonance Spectroscopy and Functional Magnetic Resonance Imaging Study at 7T in First-Episode Psychosis","type":"article-journal","volume":"4"},"uris":["http://www.mendeley.com/documents/?uuid=be413cef-3f22-3944-8363-6c95acf5a99d"]}],"mendeley":{"formattedCitation":"(Overbeek et al., 2019)","manualFormatting":"Overbeek et al., 2019","plainTextFormattedCitation":"(Overbeek et al., 2019)","previouslyFormattedCitation":"(Overbeek et al., 2019)"},"properties":{"noteIndex":0},"schema":"https://github.com/citation-style-language/schema/raw/master/csl-citation.json"}</w:instrText>
            </w:r>
            <w:r>
              <w:rPr>
                <w:sz w:val="20"/>
                <w:szCs w:val="20"/>
                <w:lang w:val="en-US"/>
              </w:rPr>
              <w:fldChar w:fldCharType="separate"/>
            </w:r>
            <w:r w:rsidRPr="003D76EB">
              <w:rPr>
                <w:noProof/>
                <w:sz w:val="20"/>
                <w:szCs w:val="20"/>
                <w:lang w:val="en-US"/>
              </w:rPr>
              <w:t>Overbeek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9385994" w14:textId="77777777" w:rsidR="00F36F79" w:rsidRDefault="00F36F79" w:rsidP="001F562D">
            <w:pPr>
              <w:spacing w:after="46" w:line="240" w:lineRule="auto"/>
              <w:rPr>
                <w:sz w:val="20"/>
                <w:szCs w:val="20"/>
                <w:lang w:val="en-US"/>
              </w:rPr>
            </w:pPr>
            <w:r>
              <w:rPr>
                <w:sz w:val="20"/>
                <w:szCs w:val="20"/>
                <w:lang w:val="en-US"/>
              </w:rPr>
              <w:t>Stroop task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1D176E7"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3CC040D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5C4E13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11.03.037","ISSN":"1095-9572 (Electronic)","PMID":"21421061","abstract":"Recent studies have identified DAAO as a probable susceptibility gene for  schizophrenia and bipolar disorder. However, little is known about how this gene affects brain function to increase vulnerability to these disorders. We examined the impact of DAAO genotype (rs3918346) on brain function in patients with schizophrenia, patients with bipolar I disorder and healthy controls. We tested the hypothesis that a variation in DAAO genotype would be associated with altered prefrontal function and altered functional connectivity in schizophrenia and bipolar disorder. We used functional magnetic resonance imaging to measure brain responses during a verbal fluency task in a total of 121 subjects comprising 40 patients with schizophrenia, 33 patients with bipolar disorder and 48 healthy volunteers. We then used statistical parametric mapping (SPM) and psycho-physiological interaction (PPI) analyses to estimate the main effects of diagnostic group, the main effect of genotype, and their interaction on brain activation and on functional connectivity. Inferences were made at p&lt;0.05, after correction for multiple comparisons across the whole brain. In the schizophrenia group relative to the control group, patients with one or two copies of the T allele showed lower deactivation in the left precuneus and greater activation in the right posterior cingulate gyrus than patients with two copies of the C allele. This diagnosis×genotype interaction was associated with differences in the functional connectivity of these two regions with other cortical and subcortical areas. In contrast, there were no significant effects of diagnosis or of genotype in comparisons involving bipolar patients. Our results suggest that genetic variation in DAAO has a significant impact on both regional activation and functional connectivity, and provide evidence for a diagnosis-dependent pattern of gene action.","author":[{"dropping-particle":"","family":"Papagni","given":"Sergio Alessandro","non-dropping-particle":"","parse-names":false,"suffix":""},{"dropping-particle":"","family":"Mechelli","given":"Andrea","non-dropping-particle":"","parse-names":false,"suffix":""},{"dropping-particle":"","family":"Prata","given":"Diana P.","non-dropping-particle":"","parse-names":false,"suffix":""},{"dropping-particle":"","family":"Kambeitz","given":"Joseph","non-dropping-particle":"","parse-names":false,"suffix":""},{"dropping-particle":"","family":"Fu","given":"Cynthia H.Y. Y","non-dropping-particle":"","parse-names":false,"suffix":""},{"dropping-particle":"","family":"Picchioni","given":"Marco","non-dropping-particle":"","parse-names":false,"suffix":""},{"dropping-particle":"","family":"Walshe","given":"Muriel","non-dropping-particle":"","parse-names":false,"suffix":""},{"dropping-particle":"","family":"Toulopoulou","given":"Timothea","non-dropping-particle":"","parse-names":false,"suffix":""},{"dropping-particle":"","family":"Bramon","given":"Elvira","non-dropping-particle":"","parse-names":false,"suffix":""},{"dropping-particle":"","family":"Murray","given":"Robin M.","non-dropping-particle":"","parse-names":false,"suffix":""},{"dropping-particle":"","family":"Collier","given":"David A.","non-dropping-particle":"","parse-names":false,"suffix":""},{"dropping-particle":"","family":"Bellomo","given":"Antonello","non-dropping-particle":"","parse-names":false,"suffix":""},{"dropping-particle":"","family":"McGuire","given":"Philip","non-dropping-particle":"","parse-names":false,"suffix":""}],"container-title":"NeuroImage","id":"ITEM-1","issue":"4","issued":{"date-parts":[["2011","6","15"]]},"language":"eng","page":"2283-2291","publisher-place":"United States","title":"Differential effects of DAAO on regional activation and functional connectivity in  schizophrenia, bipolar disorder and controls.","type":"article-journal","volume":"56"},"uris":["http://www.mendeley.com/documents/?uuid=462367df-b828-4554-a1d6-466cd60328d9"]}],"mendeley":{"formattedCitation":"(Papagni et al., 2011)","manualFormatting":"Papagni et al., 2011","plainTextFormattedCitation":"(Papagni et al., 2011)","previouslyFormattedCitation":"(Papagni et al., 2011)"},"properties":{"noteIndex":0},"schema":"https://github.com/citation-style-language/schema/raw/master/csl-citation.json"}</w:instrText>
            </w:r>
            <w:r>
              <w:rPr>
                <w:sz w:val="20"/>
                <w:szCs w:val="20"/>
                <w:lang w:val="en-US"/>
              </w:rPr>
              <w:fldChar w:fldCharType="separate"/>
            </w:r>
            <w:r w:rsidRPr="00746BFC">
              <w:rPr>
                <w:noProof/>
                <w:sz w:val="20"/>
                <w:szCs w:val="20"/>
                <w:lang w:val="en-US"/>
              </w:rPr>
              <w:t>Papagni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D0019CC" w14:textId="77777777" w:rsidR="00F36F79" w:rsidRDefault="00F36F79" w:rsidP="001F562D">
            <w:pPr>
              <w:spacing w:after="46" w:line="240" w:lineRule="auto"/>
              <w:rPr>
                <w:sz w:val="20"/>
                <w:szCs w:val="20"/>
                <w:lang w:val="en-US"/>
              </w:rPr>
            </w:pPr>
            <w:r>
              <w:rPr>
                <w:sz w:val="20"/>
                <w:szCs w:val="20"/>
                <w:lang w:val="en-US"/>
              </w:rPr>
              <w:t>Verbal fluency task (Generation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7EA90C2" w14:textId="77777777" w:rsidR="00F36F79" w:rsidRDefault="00F36F79" w:rsidP="001F562D">
            <w:pPr>
              <w:pStyle w:val="TableContents"/>
              <w:spacing w:after="46" w:line="240" w:lineRule="auto"/>
              <w:rPr>
                <w:sz w:val="20"/>
                <w:szCs w:val="20"/>
                <w:lang w:val="en-US"/>
              </w:rPr>
            </w:pPr>
            <w:r>
              <w:rPr>
                <w:sz w:val="20"/>
                <w:szCs w:val="20"/>
                <w:lang w:val="en-US"/>
              </w:rPr>
              <w:t>VF</w:t>
            </w:r>
          </w:p>
        </w:tc>
      </w:tr>
      <w:tr w:rsidR="00F36F79" w:rsidRPr="00E0042D" w14:paraId="69DC9DF7"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6833957"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80/00207450701591131","ISSN":"00207454","abstract":"Impaired processing of working memory information is one of the cognitive deficits seen in patients with schizophrenia. This study aims at corroborating the differences in the brain activities involved in the process of working memory between patients with schizophrenia and the controls. Twelve patients with schizophrenia and 11 controls participated in the study. Functional magnetic resonance imaging (fMRI) was used to assess cortical activities during the performance of a two-back verbal working memory paradigm using the Korean alphabet as mnemonic content. Group analysis revealed that inferior fontal, middle frontal, and superior temporal region showed decreased cortical activities in the patient group compared to those of the controls. This study showed a decreased activation in inferior fontal (BA 47), middle frontal (BA 6), and superior temporal (BA 22/38) neural networks from the patient group and confirmed the earlier findings on the impaired working memory of schizophrenic patients in the fMRI investigation. Copyright © 2008 Informa Healthcare USA, Inc.","author":[{"dropping-particle":"","family":"Pae","given":"C.-U.","non-dropping-particle":"","parse-names":false,"suffix":""},{"dropping-particle":"","family":"Juh","given":"R","non-dropping-particle":"","parse-names":false,"suffix":""},{"dropping-particle":"","family":"Yoo","given":"S.-S.","non-dropping-particle":"","parse-names":false,"suffix":""},{"dropping-particle":"","family":"Choi","given":"B.-G.","non-dropping-particle":"","parse-names":false,"suffix":""},{"dropping-particle":"","family":"Lim","given":"H.-K.","non-dropping-particle":"","parse-names":false,"suffix":""},{"dropping-particle":"","family":"Lee","given":"C","non-dropping-particle":"","parse-names":false,"suffix":""},{"dropping-particle":"","family":"Paik","given":"I.-H.","non-dropping-particle":"","parse-names":false,"suffix":""},{"dropping-particle":"","family":"Jeun","given":"S S","non-dropping-particle":"","parse-names":false,"suffix":""},{"dropping-particle":"","family":"Lee","given":"C.-U.","non-dropping-particle":"","parse-names":false,"suffix":""}],"container-title":"International Journal of Neuroscience","id":"ITEM-1","issue":"10","issued":{"date-parts":[["2008"]]},"note":"cited By 10","page":"1467-1487","title":"Verbal working memory dysfunction in schizophrenia: An fMRI investigation","type":"article-journal","volume":"118"},"uris":["http://www.mendeley.com/documents/?uuid=5033c962-47bf-45fc-9673-f53984c4706a"]}],"mendeley":{"formattedCitation":"(Pae et al., 2008)","manualFormatting":"Pae et al., 2008","plainTextFormattedCitation":"(Pae et al., 2008)","previouslyFormattedCitation":"(Pae et al., 2008)"},"properties":{"noteIndex":0},"schema":"https://github.com/citation-style-language/schema/raw/master/csl-citation.json"}</w:instrText>
            </w:r>
            <w:r>
              <w:rPr>
                <w:sz w:val="20"/>
                <w:szCs w:val="20"/>
                <w:lang w:val="en-US"/>
              </w:rPr>
              <w:fldChar w:fldCharType="separate"/>
            </w:r>
            <w:r w:rsidRPr="006E56C3">
              <w:rPr>
                <w:noProof/>
                <w:sz w:val="20"/>
                <w:szCs w:val="20"/>
                <w:lang w:val="en-US"/>
              </w:rPr>
              <w:t>Pae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33B86E9" w14:textId="77777777" w:rsidR="00F36F79" w:rsidRDefault="00F36F79" w:rsidP="001F562D">
            <w:pPr>
              <w:spacing w:after="46" w:line="240" w:lineRule="auto"/>
              <w:rPr>
                <w:sz w:val="20"/>
                <w:szCs w:val="20"/>
                <w:lang w:val="en-US"/>
              </w:rPr>
            </w:pPr>
            <w:r>
              <w:rPr>
                <w:sz w:val="20"/>
                <w:szCs w:val="20"/>
                <w:lang w:val="en-US"/>
              </w:rPr>
              <w:t>Verbal 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DB37D58"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610377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FA4F674"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9.101853","ISSN":"22131582","PMID":"31096180","abstract":"Increased reaction time intra-subject variability (RT-ISV)in fast decision tasks has been confirmed in patients with schizophrenia and has been hypothesized to result from a deficit in the control of attention. Here, an attentional task and functional brain imaging were used to probe the neural correlates of increased RT-ISV in schizophrenia. Thirty patients and 30 age and sex matched controls performed the Eriksen flanker spatial attention task with concurrent measurement of brain activity using functional magnetic resonance imaging (fMRI). The behavioral measures included accuracy, mean, standard deviation of RT (RTSD), coefficient of variation of RT (RTCV)and ex-Gaussian model of RT distribution parameters (mu, sigma and tau). Larger mean RT and Ex-Gaussian mu was observed for patients compared to controls. The group difference was larger for incongruent (attentionally demanding)versus congruent trials confirming a deficit in the control of spatial attention for patients. Significant increase in RT-ISV measures (RTSD, sigma and tau)for patients compared to controls was observed and was not modulated by trial congruency. Attention modulation (congruency effect)resulted in activation of bilateral frontal and parietal areas that was not different between patients and controls. Right middle frontal, right superior temporal and bilateral cingulate areas were more active in controls compared to patients independent of congruency. Activation in ROIs extracted from attention (congruency)and group related areas correlated with RT-ISV measures (especially RTCV and tau). Hypo-activation of the right middle frontal area correlated with increased tau specifically in patients. Hypo-activity of the right prefrontal cortex predicted increased RT-ISV in schizophrenia. This effect was unrelated to the effects of spatial attention and might be linked to a deficit in the inhibitory control of action for these patients.","author":[{"dropping-particle":"","family":"Panagiotaropoulou","given":"G.","non-dropping-particle":"","parse-names":false,"suffix":""},{"dropping-particle":"","family":"Thrapsanioti","given":"E.","non-dropping-particle":"","parse-names":false,"suffix":""},{"dropping-particle":"","family":"Pappa","given":"E.","non-dropping-particle":"","parse-names":false,"suffix":""},{"dropping-particle":"","family":"Grigoras","given":"C.","non-dropping-particle":"","parse-names":false,"suffix":""},{"dropping-particle":"","family":"Mylonas","given":"D.","non-dropping-particle":"","parse-names":false,"suffix":""},{"dropping-particle":"","family":"Karavasilis","given":"E.","non-dropping-particle":"","parse-names":false,"suffix":""},{"dropping-particle":"","family":"Velonakis","given":"G.","non-dropping-particle":"","parse-names":false,"suffix":""},{"dropping-particle":"","family":"Kelekis","given":"N.","non-dropping-particle":"","parse-names":false,"suffix":""},{"dropping-particle":"","family":"Smyrnis","given":"N.","non-dropping-particle":"","parse-names":false,"suffix":""}],"container-title":"NeuroImage: Clinical","id":"ITEM-1","issued":{"date-parts":[["2019","1","1"]]},"publisher":"Elsevier Inc.","title":"Hypo-activity of the dorsolateral prefrontal cortex relates to increased reaction time variability in patients with schizophrenia","type":"article-journal","volume":"23"},"uris":["http://www.mendeley.com/documents/?uuid=00eff0e9-3e21-4817-a2e9-15ef5e83ef1c"]}],"mendeley":{"formattedCitation":"(Panagiotaropoulou et al., 2019)","manualFormatting":"Panagiotaropoulou et al., 2019","plainTextFormattedCitation":"(Panagiotaropoulou et al., 2019)","previouslyFormattedCitation":"(Panagiotaropoulou et al., 2019)"},"properties":{"noteIndex":0},"schema":"https://github.com/citation-style-language/schema/raw/master/csl-citation.json"}</w:instrText>
            </w:r>
            <w:r>
              <w:rPr>
                <w:sz w:val="20"/>
                <w:szCs w:val="20"/>
                <w:lang w:val="en-US"/>
              </w:rPr>
              <w:fldChar w:fldCharType="separate"/>
            </w:r>
            <w:r w:rsidRPr="008E3E42">
              <w:rPr>
                <w:noProof/>
                <w:sz w:val="20"/>
                <w:szCs w:val="20"/>
                <w:lang w:val="en-US"/>
              </w:rPr>
              <w:t>Panagiotaropoulou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68FA54C" w14:textId="77777777" w:rsidR="00F36F79" w:rsidRDefault="00F36F79" w:rsidP="001F562D">
            <w:pPr>
              <w:spacing w:after="46" w:line="240" w:lineRule="auto"/>
              <w:rPr>
                <w:sz w:val="20"/>
                <w:szCs w:val="20"/>
                <w:lang w:val="en-US"/>
              </w:rPr>
            </w:pPr>
            <w:r>
              <w:rPr>
                <w:sz w:val="20"/>
                <w:szCs w:val="20"/>
                <w:lang w:val="en-US"/>
              </w:rPr>
              <w:t>Eriksen flanker task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FC51054" w14:textId="77777777" w:rsidR="00F36F79"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19995928"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72BA41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s0006-3223(01)01358-0","ISSN":"0006-3223 (Print)","PMID":"12062884","abstract":"BACKGROUND: Decision-making is a complex process and depends on a network of  fronto-parietal and cingulate areas. Decision-making dysfunctions in schizophrenia patients are characterized by an alternation between stereotypic and unpredictable responses. This study tested the hypothesis that schizophrenia patients show less decision-making-related activation in the prefrontal and parietal cortex. METHODS: Fifteen schizophrenia patients were matched with fifteen normal comparison subjects. During functional magnetic resonance imaging (fMRI) scanning, subjects were tested on the two-choice prediction task (predicting the location of a randomly presented stimulus) and the two-choice response task (responding according to the location of the stimulus). RESULTS: Schizophrenia patients relative to comparison subjects generated more outcome-dependent responses. Schizophrenia patients and normal comparison subjects showed decision-making-related activation in right prefrontal cortex, insula, anterior cingulate, and bilateral precuneus. Schizophrenia patients showed less activation in inferior, medial prefrontal, and right superior temporal cortex and more activation in the postcentral and inferior parietal cortex. Decision-making-related activation in both right prefrontal and bilateral parietal cortex was higher in medicated compared to unmedicated schizophrenia patients. CONCLUSIONS: These results support the hypothesis that the interaction between prefrontal and parietal cortex during decision-making by schizophrenia patients is dysregulated, which results in an increased outcome-dependent response selection.","author":[{"dropping-particle":"","family":"Paulus","given":"Martin P.","non-dropping-particle":"","parse-names":false,"suffix":""},{"dropping-particle":"","family":"Hozack","given":"Nikki E.","non-dropping-particle":"","parse-names":false,"suffix":""},{"dropping-particle":"","family":"Zauscher","given":"Blanca E.","non-dropping-particle":"","parse-names":false,"suffix":""},{"dropping-particle":"","family":"Frank","given":"Lawrence","non-dropping-particle":"","parse-names":false,"suffix":""},{"dropping-particle":"","family":"Brown","given":"Gregory G.","non-dropping-particle":"","parse-names":false,"suffix":""},{"dropping-particle":"","family":"McDowell","given":"Jennifer","non-dropping-particle":"","parse-names":false,"suffix":""},{"dropping-particle":"","family":"Braff","given":"David L.","non-dropping-particle":"","parse-names":false,"suffix":""}],"container-title":"Biological psychiatry","id":"ITEM-1","issue":"12","issued":{"date-parts":[["2002","6","15"]]},"language":"eng","page":"995-1004","publisher-place":"United States","title":"Parietal dysfunction is associated with increased outcome-related decision-making in  schizophrenia patients.","type":"article-journal","volume":"51"},"uris":["http://www.mendeley.com/documents/?uuid=6cb0110c-6ef1-4889-82b9-cb6e86aa65f5"]}],"mendeley":{"formattedCitation":"(Paulus et al., 2002)","manualFormatting":"Paulus et al., 2002","plainTextFormattedCitation":"(Paulus et al., 2002)","previouslyFormattedCitation":"(Paulus et al., 2002)"},"properties":{"noteIndex":0},"schema":"https://github.com/citation-style-language/schema/raw/master/csl-citation.json"}</w:instrText>
            </w:r>
            <w:r>
              <w:rPr>
                <w:sz w:val="20"/>
                <w:szCs w:val="20"/>
                <w:lang w:val="en-US"/>
              </w:rPr>
              <w:fldChar w:fldCharType="separate"/>
            </w:r>
            <w:r w:rsidRPr="00E12FF4">
              <w:rPr>
                <w:noProof/>
                <w:sz w:val="20"/>
                <w:szCs w:val="20"/>
                <w:lang w:val="en-US"/>
              </w:rPr>
              <w:t>Paulus et al., 200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0440A55" w14:textId="77777777" w:rsidR="00F36F79" w:rsidRDefault="00F36F79" w:rsidP="001F562D">
            <w:pPr>
              <w:spacing w:after="46" w:line="240" w:lineRule="auto"/>
              <w:rPr>
                <w:sz w:val="20"/>
                <w:szCs w:val="20"/>
                <w:lang w:val="en-US"/>
              </w:rPr>
            </w:pPr>
            <w:r>
              <w:rPr>
                <w:sz w:val="20"/>
                <w:szCs w:val="20"/>
                <w:lang w:val="en-US"/>
              </w:rPr>
              <w:t>Two-choice prediction task (Prediction &gt; Respons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D4D4D3F" w14:textId="77777777" w:rsidR="00F36F79"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5FF15B5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AFE2355" w14:textId="60125F09"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bandc.2012.03.007","ISSN":"02782626","PMID":"22554566","abstract":"The remediation of executive function in patients with schizophrenia is important in rehabilitation because these skills affect the patient's capacity to function in the community. There is evidence that instructional techniques can improve deficits in the Wisconsin Card Sorting Test (WCST) in some schizophrenia patients. We used a standard test/training phase/standard test format of the WCST to classify 36 schizophrenia patients as high-achievers, learners or non-retainers. All healthy controls performed as high-achievers. An event-related fMRI design assessed neural activation patterns during post-training WCST performance. Patients showed a linear trend between set-shifting related activation in the anterior cingulate cortex and learning potential, i.e. increased activation in high-achievers, a trend for increased activation in learners, and no activation in non-retainers compared to controls. In addition, activation in the temporoparietal cortex was highest in patients classified as learners, whereas in non-retainers activation was increased in the inferior frontal gyrus compared to controls and high-achieving patients. These results emphasize the relevance of the ACC's neural integrity in learning set-shifting strategies for patients with schizophrenia. Also, our results support the hypothesis that compensatory neural activation in patients with schizophrenia helps them to catch up with healthy controls on cognitive tasks. © 2012 Elsevier Inc.","author":[{"dropping-particle":"","family":"Pedersen","given":"Anya","non-dropping-particle":"","parse-names":false,"suffix":""},{"dropping-particle":"","family":"Wilmsmeier","given":"Andreas","non-dropping-particle":"","parse-names":false,"suffix":""},{"dropping-particle":"","family":"Wiedl","given":"Karl H.","non-dropping-particle":"","parse-names":false,"suffix":""},{"dropping-particle":"","family":"Bauer","given":"Jochen","non-dropping-particle":"","parse-names":false,"suffix":""},{"dropping-particle":"","family":"Kueppers","given":"Kerstin","non-dropping-particle":"","parse-names":false,"suffix":""},{"dropping-particle":"","family":"Koelkebeck","given":"Katja","non-dropping-particle":"","parse-names":false,"suffix":""},{"dropping-particle":"","family":"Kohl","given":"Waldemar","non-dropping-particle":"","parse-names":false,"suffix":""},{"dropping-particle":"","family":"Kugel","given":"Harald","non-dropping-particle":"","parse-names":false,"suffix":""},{"dropping-particle":"","family":"Arolt","given":"Volker","non-dropping-particle":"","parse-names":false,"suffix":""},{"dropping-particle":"","family":"Ohrmann","given":"Patricia","non-dropping-particle":"","parse-names":false,"suffix":""}],"container-title":"Brain and Cognition","id":"ITEM-1","issue":"3","issued":{"date-parts":[["2012","8","1"]]},"note":"exec","page":"245-251","publisher":"Academic Press","title":"Anterior cingulate cortex activation is related to learning potential on the WCST in schizophrenia patients","type":"article-journal","volume":"79"},"uris":["http://www.mendeley.com/documents/?uuid=ec38169e-57a1-38c9-ae12-505bf080bcbb"]}],"mendeley":{"formattedCitation":"(Pedersen, Wilmsmeier, et al., 2012)","manualFormatting":"Pedersen et al., 2012","plainTextFormattedCitation":"(Pedersen, Wilmsmeier, et al., 2012)","previouslyFormattedCitation":"(Pedersen, Wilmsmeier, et al., 2012)"},"properties":{"noteIndex":0},"schema":"https://github.com/citation-style-language/schema/raw/master/csl-citation.json"}</w:instrText>
            </w:r>
            <w:r>
              <w:rPr>
                <w:sz w:val="20"/>
                <w:szCs w:val="20"/>
                <w:lang w:val="en-US"/>
              </w:rPr>
              <w:fldChar w:fldCharType="separate"/>
            </w:r>
            <w:r w:rsidRPr="00E12FF4">
              <w:rPr>
                <w:noProof/>
                <w:sz w:val="20"/>
                <w:szCs w:val="20"/>
                <w:lang w:val="en-US"/>
              </w:rPr>
              <w:t>Pedersen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29E3883" w14:textId="77777777" w:rsidR="00F36F79" w:rsidRDefault="00F36F79" w:rsidP="001F562D">
            <w:pPr>
              <w:spacing w:after="46" w:line="240" w:lineRule="auto"/>
              <w:rPr>
                <w:sz w:val="20"/>
                <w:szCs w:val="20"/>
                <w:lang w:val="en-US"/>
              </w:rPr>
            </w:pPr>
            <w:r>
              <w:rPr>
                <w:sz w:val="20"/>
                <w:szCs w:val="20"/>
                <w:lang w:val="en-US"/>
              </w:rPr>
              <w:t>Wisconsin Card Sorting Test (Set-shifting Negative &gt; Positive feed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AEAE21E" w14:textId="77777777" w:rsidR="00F36F79"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73B68AD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94AB6AE" w14:textId="76D4CDB0"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176/appi.ajp.158.7.1105","ISSN":"0002953X","PMID":"11431233","abstract":"Objective: The dorsolateral prefrontal cortex has been implicated in both working memory and the pathophysiology of schizophrenia. A relationship among dorsolateral prefrontal cortex activity, working memory dysfunction, and symptoms in schizophrenia has not been firmly established, partly because of generalized cognitive impairments in patients and task complexity. Using tasks that parametrically manipulated working memory load, the authors tested three hypotheses: 1) patients with schizophrenia differ in prefrontal activity only when behavioral performance differentiates them from healthy comparison subjects, 2) dorsolateral prefrontal cortex dysfunction is associated with poorer task performance, and 3) dorsolateral prefrontal cortex dysfunction is associated with cognitive disorganization but not negative or positive symptoms. Method: Seventeen conventionally medicated patients with schizophrenia and 16 healthy comparison subjects underwent functional magnetic resonance imaging while performing multiple levels of the \"n-back\" sequential-letter working memory task. Results: Patients with schizophrenia showed a deficit in physiological activation of the right dorsolateral prefrontal cortex (Brodmann's area 46/9) in the context of normal task-dependent activity in other regions, but only under the condition that distinguished them from comparison subjects on task performance. Patients with greater dorsolateral pre-frontal cortex dysfunction performed more poorly. Dorsolateral prefrontal cortex dysfunction was selectively associated with disorganization symptoms. Conclusions: These results are consistent with the hypotheses that working memory dysfunction in patients with schizophrenia is caused by a disturbance of the dorsolateral prefrontal cortex and that this disturbance is selectively associated with cognitive disorganization. Further, the pattern of behavioral performance suggests that dorsolateral pre-frontal cortex dysfunction does not reflect a deficit in the maintenance of stimulus representations per se but points to deficits in more associative components of working memory.","author":[{"dropping-particle":"","family":"Perlstein","given":"W. M.","non-dropping-particle":"","parse-names":false,"suffix":""},{"dropping-particle":"","family":"Carter","given":"C. S.","non-dropping-particle":"","parse-names":false,"suffix":""},{"dropping-particle":"","family":"Noll","given":"D. C.","non-dropping-particle":"","parse-names":false,"suffix":""},{"dropping-particle":"","family":"Cohen","given":"J. D.","non-dropping-particle":"","parse-names":false,"suffix":""}],"container-title":"American Journal of Psychiatry","id":"ITEM-1","issue":"7","issued":{"date-parts":[["2001"]]},"page":"1105-1113","title":"Relation of prefrontal cortex dysfunction to working memory and symptoms in schizophrenia","type":"article-journal","volume":"158"},"uris":["http://www.mendeley.com/documents/?uuid=f4c739ae-f927-4a7c-b52c-aa479c2b3e07"]}],"mendeley":{"formattedCitation":"(W. M. Perlstein et al., 2001)","manualFormatting":"Perlstein et al., 2001","plainTextFormattedCitation":"(W. M. Perlstein et al., 2001)","previouslyFormattedCitation":"(W. M. Perlstein et al., 2001)"},"properties":{"noteIndex":0},"schema":"https://github.com/citation-style-language/schema/raw/master/csl-citation.json"}</w:instrText>
            </w:r>
            <w:r>
              <w:rPr>
                <w:sz w:val="20"/>
                <w:szCs w:val="20"/>
                <w:lang w:val="en-US"/>
              </w:rPr>
              <w:fldChar w:fldCharType="separate"/>
            </w:r>
            <w:r w:rsidRPr="003D76EB">
              <w:rPr>
                <w:noProof/>
                <w:sz w:val="20"/>
                <w:szCs w:val="20"/>
                <w:lang w:val="en-US"/>
              </w:rPr>
              <w:t>Perlstein et al., 200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24F1E61" w14:textId="77777777" w:rsidR="00F36F79" w:rsidRDefault="00F36F79" w:rsidP="001F562D">
            <w:pPr>
              <w:spacing w:after="46" w:line="240" w:lineRule="auto"/>
              <w:rPr>
                <w:sz w:val="20"/>
                <w:szCs w:val="20"/>
                <w:lang w:val="en-US"/>
              </w:rPr>
            </w:pPr>
            <w:r>
              <w:rPr>
                <w:sz w:val="20"/>
                <w:szCs w:val="20"/>
                <w:lang w:val="en-US"/>
              </w:rPr>
              <w:t>N-Back task (Group x Load interac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04D6207"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CE7B32" w14:paraId="6FBD284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CFA6F2B" w14:textId="21031AD3" w:rsidR="00F36F79" w:rsidRPr="00B767D5" w:rsidRDefault="00F36F79" w:rsidP="001F562D">
            <w:pPr>
              <w:spacing w:after="46" w:line="240" w:lineRule="auto"/>
              <w:rPr>
                <w:sz w:val="20"/>
                <w:szCs w:val="20"/>
                <w:lang w:val="es-ES"/>
              </w:rPr>
            </w:pPr>
            <w:r>
              <w:rPr>
                <w:sz w:val="20"/>
                <w:szCs w:val="20"/>
                <w:lang w:val="en-US"/>
              </w:rPr>
              <w:fldChar w:fldCharType="begin" w:fldLock="1"/>
            </w:r>
            <w:r w:rsidR="00D92B10">
              <w:rPr>
                <w:sz w:val="20"/>
                <w:szCs w:val="20"/>
                <w:lang w:val="en-US"/>
              </w:rPr>
              <w:instrText xml:space="preserve">ADDIN CSL_CITATION {"citationItems":[{"id":"ITEM-1","itemData":{"DOI":"10.1016/S0006-3223(02)01675-X","ISSN":"00063223","PMID":"12513942","abstract":"Background: Schizophrenic patients show deficits in working memory (WM) and inhibition of prepotent responses. We examined brain activity while subjects performed tasks that placed demands on WM and overriding prepotent response tendencies, testing predictions that both processes engage overlapping prefrontal cortical (PFC) regions and that schizophrenic patients show reduced PFC activity and performance deficits reflecting both processes. Methods: Functional magnetic resonance imaging data were acquired while 16 schizophrenic and 15 healthy subjects performed the N-Back task that varied WM load and a version of the AX-CPT that required overriding a prepotent response tendency. Results: Both tasks engaged overlapping cortical networks (e.g., bilateral dorsolateral PFC, Broca's area, parietal cortex). Increased WM load monotonically increased activity; preparation to override a prepotent response produced greater and more enduring activity. Group differences on each task emerged in a right dorsolateral PFC region: schizophrenic subjects showed lesser magnitude increases under conditions of high WM and prepotent response override demands, with concomitant performance impairments. Conclusions: Schizophrenic patients exhibit PFC-mediated deficits in WM and preparation to override prepotent responses. Findings are consistent with the operation of a single underlying PFC-mediated cognitive control mechanism and with physiologic dysfunction of the dorsolateral PFC </w:instrText>
            </w:r>
            <w:r w:rsidR="00D92B10" w:rsidRPr="00D92B10">
              <w:rPr>
                <w:sz w:val="20"/>
                <w:szCs w:val="20"/>
                <w:lang w:val="es-ES"/>
              </w:rPr>
              <w:instrText>in schizophrenic patients reflecting impairments in this mechanism. © 2003 Society of Biological Psychiatry.","author":[{"dropping-particle":"","family":"Perlstein","given":"William M.","non-dropping-particle":"","parse-names":false,"suffix":""},{"dropping-particle":"","family":"Dixit","given":"Neha K.","non-dropping-particle":"","parse-names":false,"suffix":""},{"dropping-particle":"","family":"Carter","given":"Cameron S.","non-dropping-particle":"","parse-names":false,"suffix":""},{"dropping-particle":"","family":"Noll","given":"Douglas C.","non-dropping-particle":"","parse-names":false,"suffix":""},{"dropping-particle":"","family":"Cohen","given":"Jonathan D.","non-dropping-particle":"","parse-names":false,"suffix":""}],"container-title":"Biological Psychiatry","id":"ITEM-1","issue":"1","issued":{"date-parts":[["2003","1","1"]]},"page":"25-38","publisher":"Elsevier","title":"Prefrontal cortex dysfunction mediates deficits in working memory and prepotent responding in schizophrenia","type":"article-journal","volume":"53"},"uris":["http://www.mendeley.com/documents/?uuid=70fbc9d8-9953-3f06-8530-3fa81e3476c8"]}],"mendeley":{"formattedCitation":"(William M. Perlstein et al., 2003)","manualFormatting":"Perlstein et al., 2003","plainTextFormattedCitation":"(William M. Perlstein et al., 2003)","previouslyFormattedCitation":"(William M. Perlstein et al., 2003)"},"properties":{"noteIndex":0},"schema":"https://github.com/citation-style-language/schema/raw/master/csl-citation.json"}</w:instrText>
            </w:r>
            <w:r>
              <w:rPr>
                <w:sz w:val="20"/>
                <w:szCs w:val="20"/>
                <w:lang w:val="en-US"/>
              </w:rPr>
              <w:fldChar w:fldCharType="separate"/>
            </w:r>
            <w:r w:rsidRPr="00B767D5">
              <w:rPr>
                <w:noProof/>
                <w:sz w:val="20"/>
                <w:szCs w:val="20"/>
                <w:lang w:val="es-ES"/>
              </w:rPr>
              <w:t>Perlstein et al., 200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E879CA9" w14:textId="77777777" w:rsidR="00F36F79" w:rsidRPr="00B767D5" w:rsidRDefault="00F36F79" w:rsidP="001F562D">
            <w:pPr>
              <w:spacing w:after="46" w:line="240" w:lineRule="auto"/>
              <w:rPr>
                <w:sz w:val="20"/>
                <w:szCs w:val="20"/>
                <w:lang w:val="es-ES"/>
              </w:rPr>
            </w:pPr>
            <w:r w:rsidRPr="00B767D5">
              <w:rPr>
                <w:sz w:val="20"/>
                <w:szCs w:val="20"/>
                <w:lang w:val="es-ES"/>
              </w:rPr>
              <w:t>AX-CPT (Cue B &gt; Cue A)</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391E9A4" w14:textId="77777777" w:rsidR="00F36F79" w:rsidRPr="00B767D5" w:rsidRDefault="00F36F79" w:rsidP="001F562D">
            <w:pPr>
              <w:pStyle w:val="TableContents"/>
              <w:spacing w:after="46" w:line="240" w:lineRule="auto"/>
              <w:rPr>
                <w:sz w:val="20"/>
                <w:szCs w:val="20"/>
              </w:rPr>
            </w:pPr>
            <w:r w:rsidRPr="00B767D5">
              <w:rPr>
                <w:sz w:val="20"/>
                <w:szCs w:val="20"/>
              </w:rPr>
              <w:t>AV</w:t>
            </w:r>
          </w:p>
        </w:tc>
      </w:tr>
      <w:tr w:rsidR="00F36F79" w:rsidRPr="00E0042D" w14:paraId="62FBE09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6BFBEC8" w14:textId="77777777" w:rsidR="00F36F79" w:rsidRDefault="00F36F79" w:rsidP="001F562D">
            <w:pPr>
              <w:spacing w:after="46" w:line="240" w:lineRule="auto"/>
              <w:rPr>
                <w:sz w:val="20"/>
                <w:szCs w:val="20"/>
                <w:lang w:val="en-US"/>
              </w:rPr>
            </w:pPr>
            <w:r>
              <w:rPr>
                <w:sz w:val="20"/>
                <w:szCs w:val="20"/>
                <w:lang w:val="en-US"/>
              </w:rPr>
              <w:fldChar w:fldCharType="begin" w:fldLock="1"/>
            </w:r>
            <w:r w:rsidRPr="00B767D5">
              <w:rPr>
                <w:sz w:val="20"/>
                <w:szCs w:val="20"/>
                <w:lang w:val="es-ES"/>
              </w:rPr>
              <w:instrText>ADDIN CSL_CITATION {"citationItems":[{"id":"ITEM-1","itemData":{"DOI":"10.3389/fnhum.2015.00502","ISSN":"16625161","abstract":"Momentary lapses in attention are common in healthy populations. This phenomenon has recently received increased investigation, particularly in relationship to the default mode network (DMN). Previous research has suggested that these lapses may be due to intrusive task-irrelevant thoughts. The study of this phenomenon in schizophrenia, which is characterized by a wide variety of cognitive deficits including deficits in attention, has not previously been explored. We used the AX Continuous Performance Task to investigate attention lapses in healthy participants as well as patients with schizophrenia. We found distinct patterns of network activation between these two groups. Lapses in healthy participants were associated with DMN activation, while in patients, the same behavioral phenomenon was associated with deactivations in frontal-parietal control network (FPCN) regions. When considered in contrast to the results observed in healthy participants, these results suggest an additional origin of attention lapses in patients derived from a loss of task-related context, rather than intrusive task-irrelevant thoughts.","author":[{"dropping-particle":"","family":"Phillips","given":"Ryan C.","non-dropping-particle":"","parse-names":false,"suffix":""},{"dropping-particle":"","family":"Salo","given":"Taylor"</w:instrText>
            </w:r>
            <w:r>
              <w:rPr>
                <w:sz w:val="20"/>
                <w:szCs w:val="20"/>
                <w:lang w:val="en-US"/>
              </w:rPr>
              <w:instrText>,"non-dropping-particle":"","parse-names":false,"suffix":""},{"dropping-particle":"","family":"Carter","given":"Cameron S.","non-dropping-particle":"","parse-names":false,"suffix":""}],"container-title":"Frontiers in Human Neuroscience","id":"ITEM-1","issue":"OCT","issued":{"date-parts":[["2015","10","6"]]},"publisher":"Frontiers Media S. A","title":"Distinct neural correlates for attention lapses in patients with schizophrenia and healthy participants","type":"article-journal","volume":"9"},"uris":["http://www.mendeley.com/documents/?uuid=0a63c60f-a9f8-3ba7-85af-c3d06b71e1cf"]}],"mendeley":{"formattedCitation":"(Phillips et al., 2015)","manualFormatting":"Phillips et al., 2015","plainTextFormattedCitation":"(Phillips et al., 2015)","previouslyFormattedCitation":"(Phillips et al., 2015)"},"properties":{"noteIndex":0},"schema":"https://github.com/citation-style-language/schema/raw/master/csl-citation.json"}</w:instrText>
            </w:r>
            <w:r>
              <w:rPr>
                <w:sz w:val="20"/>
                <w:szCs w:val="20"/>
                <w:lang w:val="en-US"/>
              </w:rPr>
              <w:fldChar w:fldCharType="separate"/>
            </w:r>
            <w:r w:rsidRPr="00E12FF4">
              <w:rPr>
                <w:noProof/>
                <w:sz w:val="20"/>
                <w:szCs w:val="20"/>
                <w:lang w:val="en-US"/>
              </w:rPr>
              <w:t>Phillips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506CA1C" w14:textId="77777777" w:rsidR="00F36F79" w:rsidRPr="000F3984" w:rsidRDefault="00F36F79" w:rsidP="001F562D">
            <w:pPr>
              <w:spacing w:after="46" w:line="240" w:lineRule="auto"/>
              <w:rPr>
                <w:sz w:val="20"/>
                <w:szCs w:val="20"/>
                <w:lang w:val="en-US"/>
              </w:rPr>
            </w:pPr>
            <w:r>
              <w:rPr>
                <w:sz w:val="20"/>
                <w:szCs w:val="20"/>
                <w:lang w:val="en-US"/>
              </w:rPr>
              <w:t>AX-CPT Attention lapses (Lapse &gt; Correc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0846AA4" w14:textId="77777777" w:rsidR="00F36F79"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57D31EF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3E38726"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08003565","ISBN":"0033291708003","ISSN":"00332917","abstract":"Background: Functional imaging studies using working memory tasks have documented both prefrontal cortex (PFC) hypo- and hyperactivation in schizophrenia. However, these studies have often failed to consider the potential role of task-related deactivation. Method: Thirty-two patients with chronic schizophrenia and 32 age- and sex-matched normal controls underwent functional magnetic resonance imaging (fMRI) scanning while performing baseline, 1-back and 2-back versions of the n-back task. Linear models were used to obtain maps of activations and deactivations in the groups. Results: The controls showed activation in the expected frontal regions. There were also clusters of deactivation, particularly in the anterior cingulate/ventromedial PFC and the posterior cingulate cortex/precuneus. Compared to the controls, the schizophrenic patients showed reduced activation in the right dorsolateral prefrontal cortex (DLPFC) and other frontal areas. There was also an area in the anterior cingulate/ventromedial PFC where the patients showed apparently greater activation than the controls. This represented a failure of deactivation in the schizophrenic patients. Failure to activate was a function of the patients' impaired performance on the n-back task, whereas the failure to deactivate was less performance dependent. Conclusions: Patients with schizophrenia show both failure to activate and failure to deactivate during performance of a working memory task. The area of failure of deactivation is in the anterior prefrontal/anterior cingulate cortex and corresponds to one of the two midline components of the 'default mode network' implicated in functions related to maintaining one's sense of self. Copyright © 2008 Cambridge University Press.","author":[{"dropping-particle":"","family":"Pomarol-Clotet","given":"E.","non-dropping-particle":"","parse-names":false,"suffix":""},{"dropping-particle":"","family":"Salvador","given":"R.","non-dropping-particle":"","parse-names":false,"suffix":""},{"dropping-particle":"","family":"Sarró","given":"S.","non-dropping-particle":"","parse-names":false,"suffix":""},{"dropping-particle":"","family":"Gomar","given":"J.","non-dropping-particle":"","parse-names":false,"suffix":""},{"dropping-particle":"","family":"Vila","given":"F.","non-dropping-particle":"","parse-names":false,"suffix":""},{"dropping-particle":"","family":"Martínez","given":"Á","non-dropping-particle":"","parse-names":false,"suffix":""},{"dropping-particle":"","family":"Guerrero","given":"A.","non-dropping-particle":"","parse-names":false,"suffix":""},{"dropping-particle":"","family":"Ortiz-Gil","given":"J.","non-dropping-particle":"","parse-names":false,"suffix":""},{"dropping-particle":"","family":"Sans-Sansa","given":"B.","non-dropping-particle":"","parse-names":false,"suffix":""},{"dropping-particle":"","family":"Capdevila","given":"A.","non-dropping-particle":"","parse-names":false,"suffix":""},{"dropping-particle":"","family":"Cebamanos","given":"J. M.","non-dropping-particle":"","parse-names":false,"suffix":""},{"dropping-particle":"","family":"McKenna","given":"P. J.","non-dropping-particle":"","parse-names":false,"suffix":""}],"container-title":"Psychological Medicine","id":"ITEM-1","issue":"8","issued":{"date-parts":[["2008"]]},"page":"1185-1193","title":"Failure to deactivate in the prefrontal cortex in schizophrenia: Dysfunction of the default mode network?","type":"article-journal","volume":"38"},"uris":["http://www.mendeley.com/documents/?uuid=bd2a2e40-4738-4485-b34b-bacbc3546801"]}],"mendeley":{"formattedCitation":"(Pomarol-Clotet et al., 2008)","manualFormatting":"Pomarol-Clotet et al., 2008","plainTextFormattedCitation":"(Pomarol-Clotet et al., 2008)","previouslyFormattedCitation":"(Pomarol-Clotet et al., 2008)"},"properties":{"noteIndex":0},"schema":"https://github.com/citation-style-language/schema/raw/master/csl-citation.json"}</w:instrText>
            </w:r>
            <w:r>
              <w:rPr>
                <w:sz w:val="20"/>
                <w:szCs w:val="20"/>
                <w:lang w:val="en-US"/>
              </w:rPr>
              <w:fldChar w:fldCharType="separate"/>
            </w:r>
            <w:r w:rsidRPr="007A717E">
              <w:rPr>
                <w:noProof/>
                <w:sz w:val="20"/>
                <w:szCs w:val="20"/>
                <w:lang w:val="en-US"/>
              </w:rPr>
              <w:t>Pomarol-Clotet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AC4A088"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44F789E"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8DEFD05"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956B959" w14:textId="77777777" w:rsidR="00F36F79" w:rsidRDefault="00F36F79" w:rsidP="001F562D">
            <w:pPr>
              <w:spacing w:after="46" w:line="240" w:lineRule="auto"/>
              <w:rPr>
                <w:sz w:val="20"/>
                <w:szCs w:val="20"/>
                <w:lang w:val="en-US"/>
              </w:rPr>
            </w:pPr>
            <w:r>
              <w:rPr>
                <w:sz w:val="20"/>
                <w:szCs w:val="20"/>
                <w:lang w:val="en-US"/>
              </w:rPr>
              <w:lastRenderedPageBreak/>
              <w:fldChar w:fldCharType="begin" w:fldLock="1"/>
            </w:r>
            <w:r>
              <w:rPr>
                <w:sz w:val="20"/>
                <w:szCs w:val="20"/>
                <w:lang w:val="en-US"/>
              </w:rPr>
              <w:instrText>ADDIN CSL_CITATION {"citationItems":[{"id":"ITEM-1","itemData":{"DOI":"10.1093/schbul/sbw036","ISSN":"0586-7614","author":[{"dropping-particle":"","family":"Poppe","given":"Andrew B.","non-dropping-particle":"","parse-names":false,"suffix":""},{"dropping-particle":"","family":"Barch","given":"Deanna M.","non-dropping-particle":"","parse-names":false,"suffix":""},{"dropping-particle":"","family":"Carter","given":"Cameron S.","non-dropping-particle":"","parse-names":false,"suffix":""},{"dropping-particle":"","family":"Gold","given":"James M.","non-dropping-particle":"","parse-names":false,"suffix":""},{"dropping-particle":"","family":"Ragland","given":"John Daniel","non-dropping-particle":"","parse-names":false,"suffix":""},{"dropping-particle":"","family":"Silverstein","given":"Steven M.","non-dropping-particle":"","parse-names":false,"suffix":""},{"dropping-particle":"","family":"MacDonald","given":"Angus W.","non-dropping-particle":"","parse-names":false,"suffix":""}],"container-title":"Schizophrenia Bulletin","id":"ITEM-1","issued":{"date-parts":[["2016"]]},"title":"Reduced Frontoparietal Activity in Schizophrenia Is Linked to a Specific Deficit in Goal Maintenance: A Multisite Functional Imaging Study","type":"article-journal"},"uris":["http://www.mendeley.com/documents/?uuid=38d43a74-da1f-3188-a86d-c390c9a2fa95"]}],"mendeley":{"formattedCitation":"(Poppe et al., 2016)","manualFormatting":"Poppe et al., 2016","plainTextFormattedCitation":"(Poppe et al., 2016)","previouslyFormattedCitation":"(Poppe et al., 2016)"},"properties":{"noteIndex":0},"schema":"https://github.com/citation-style-language/schema/raw/master/csl-citation.json"}</w:instrText>
            </w:r>
            <w:r>
              <w:rPr>
                <w:sz w:val="20"/>
                <w:szCs w:val="20"/>
                <w:lang w:val="en-US"/>
              </w:rPr>
              <w:fldChar w:fldCharType="separate"/>
            </w:r>
            <w:r w:rsidRPr="007A717E">
              <w:rPr>
                <w:noProof/>
                <w:sz w:val="20"/>
                <w:szCs w:val="20"/>
                <w:lang w:val="en-US"/>
              </w:rPr>
              <w:t>Poppe et al., 201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F117534" w14:textId="77777777" w:rsidR="00F36F79" w:rsidRDefault="00F36F79" w:rsidP="001F562D">
            <w:pPr>
              <w:spacing w:after="46" w:line="240" w:lineRule="auto"/>
              <w:rPr>
                <w:sz w:val="20"/>
                <w:szCs w:val="20"/>
                <w:lang w:val="en-US"/>
              </w:rPr>
            </w:pPr>
            <w:r>
              <w:rPr>
                <w:sz w:val="20"/>
                <w:szCs w:val="20"/>
                <w:lang w:val="en-US"/>
              </w:rPr>
              <w:t xml:space="preserve">DPX task </w:t>
            </w:r>
            <w:r w:rsidRPr="00D820C3">
              <w:rPr>
                <w:sz w:val="20"/>
                <w:szCs w:val="20"/>
                <w:lang w:val="es-ES"/>
              </w:rPr>
              <w:t>(Cue B &gt; Cue A)</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BCA3EFC" w14:textId="77777777" w:rsidR="00F36F79" w:rsidRPr="00E0042D"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29EE4A99"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D9DA0DA"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8.09.027","ISSN":"1873-2402 (Electronic)","PMID":"19054502","abstract":"BACKGROUND: Catechol-O-methyltransferase (COMT) is essential for dopamine metabolism  in the brain, and normal variation in the COMT Val158Met polymorphism can influence regional brain function during cognitive tasks. How this is affected when central dopamine function is perturbed is unclear. We addressed this by comparing the effects of COMT Val158Met genotype on cortical activation during a task of executive functions in healthy and schizophrenic subjects. METHODS: We studied 90 subjects comprising 48 healthy volunteers (15 Met158/Met158, 20 Val158/Met158, and 13 Val158/Val158) and 42 patients with DSM-IV schizophrenia (13 Met158/Met158, 17 Val158/Met158, and 12 Val158/Val158). Subjects were studied with functional magnetic resonance imaging while performing a verbal fluency task, with performance recorded online. Main effects of genotype and diagnosis and their interaction on cortical activation and functional connectivity were assessed using SPM5. RESULTS: In the right peri-Sylvian cortex, the Met158 allele of the COMT Val158Met polymorphism was associated with greater activation than the Val158 allele in control subjects; the converse applied in patients (Z = 4.3; false discovery rate p = .04). There was also a strong trend for a group x genotype interaction on functional connectivity between this right peri-Sylvian region and the left anterior insula/operculum (Z = 3.4; p &lt; .001, uncorrected). These findings were independent of between-group differences in task performance, medication, demographic factors, or IQ. CONCLUSIONS: Frontotemporal function during verbal generation is modulated by variation in COMT genotype. This effect is altered in schizophrenia, which may reflect the perturbation of central dopamine function associated with the disorder.","author":[{"dropping-particle":"","family":"Prata","given":"Diana P.","non-dropping-particle":"","parse-names":false,"suffix":""},{"dropping-particle":"","family":"Mechelli","given":"Andrea","non-dropping-particle":"","parse-names":false,"suffix":""},{"dropping-particle":"","family":"Fu","given":"Cynthia H.Y. Y","non-dropping-particle":"","parse-names":false,"suffix":""},{"dropping-particle":"","family":"Picchioni","given":"Marco","non-dropping-particle":"","parse-names":false,"suffix":""},{"dropping-particle":"","family":"Kane","given":"Fergus","non-dropping-particle":"","parse-names":false,"suffix":""},{"dropping-particle":"","family":"Kalidindi","given":"Sridevi","non-dropping-particle":"","parse-names":false,"suffix":""},{"dropping-particle":"","family":"McDonald","given":"Colm","non-dropping-particle":"","parse-names":false,"suffix":""},{"dropping-particle":"","family":"Howes","given":"Oliver","non-dropping-particle":"","parse-names":false,"suffix":""},{"dropping-particle":"","family":"Kravariti","given":"Eugenia","non-dropping-particle":"","parse-names":false,"suffix":""},{"dropping-particle":"","family":"Demjaha","given":"Arsime","non-dropping-particle":"","parse-names":false,"suffix":""},{"dropping-particle":"","family":"Toulopoulou","given":"Timothea","non-dropping-particle":"","parse-names":false,"suffix":""},{"dropping-particle":"","family":"Diforti","given":"Marta","non-dropping-particle":"","parse-names":false,"suffix":""},{"dropping-particle":"","family":"Murray","given":"Robin M.","non-dropping-particle":"","parse-names":false,"suffix":""},{"dropping-particle":"","family":"Collier","given":"David A.","non-dropping-particle":"","parse-names":false,"suffix":""},{"dropping-particle":"","family":"McGuire","given":"Philip K.","non-dropping-particle":"","parse-names":false,"suffix":""}],"container-title":"Biological psychiatry","id":"ITEM-1","issue":"6","issued":{"date-parts":[["2009","3","15"]]},"language":"eng","note":"exec included","page":"473-480","publisher-place":"United States","title":"Opposite effects of catechol-O-methyltransferase Val158Met on cortical function in  healthy subjects and patients with schizophrenia.","type":"article-journal","volume":"65"},"uris":["http://www.mendeley.com/documents/?uuid=e864305d-c97f-4f60-8e97-48cbbb5fd007"]}],"mendeley":{"formattedCitation":"(Prata et al., 2009)","manualFormatting":"Prata et al., 2009","plainTextFormattedCitation":"(Prata et al., 2009)","previouslyFormattedCitation":"(Prata et al., 2009)"},"properties":{"noteIndex":0},"schema":"https://github.com/citation-style-language/schema/raw/master/csl-citation.json"}</w:instrText>
            </w:r>
            <w:r>
              <w:rPr>
                <w:sz w:val="20"/>
                <w:szCs w:val="20"/>
                <w:lang w:val="en-US"/>
              </w:rPr>
              <w:fldChar w:fldCharType="separate"/>
            </w:r>
            <w:r w:rsidRPr="00263337">
              <w:rPr>
                <w:noProof/>
                <w:sz w:val="20"/>
                <w:szCs w:val="20"/>
                <w:lang w:val="en-US"/>
              </w:rPr>
              <w:t>Prata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330A496" w14:textId="77777777" w:rsidR="00F36F79" w:rsidRDefault="00F36F79" w:rsidP="001F562D">
            <w:pPr>
              <w:spacing w:after="46" w:line="240" w:lineRule="auto"/>
              <w:rPr>
                <w:sz w:val="20"/>
                <w:szCs w:val="20"/>
                <w:lang w:val="en-US"/>
              </w:rPr>
            </w:pPr>
            <w:r>
              <w:rPr>
                <w:sz w:val="20"/>
                <w:szCs w:val="20"/>
                <w:lang w:val="en-US"/>
              </w:rPr>
              <w:t>Verbal fluency task (Generation &gt; Repeti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C26DCB7" w14:textId="77777777" w:rsidR="00F36F79" w:rsidRDefault="00F36F79" w:rsidP="001F562D">
            <w:pPr>
              <w:pStyle w:val="TableContents"/>
              <w:spacing w:after="46" w:line="240" w:lineRule="auto"/>
              <w:rPr>
                <w:sz w:val="20"/>
                <w:szCs w:val="20"/>
                <w:lang w:val="en-US"/>
              </w:rPr>
            </w:pPr>
            <w:r>
              <w:rPr>
                <w:sz w:val="20"/>
                <w:szCs w:val="20"/>
                <w:lang w:val="en-US"/>
              </w:rPr>
              <w:t>VF</w:t>
            </w:r>
          </w:p>
        </w:tc>
      </w:tr>
      <w:tr w:rsidR="00F36F79" w:rsidRPr="00E0042D" w14:paraId="3C274567"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5B09BA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5002755","ISSN":"00332917","abstract":"Background A large-scale network named the default mode network (DMN) dynamically cooperates and competes with an external attention system (EAS) to facilitate various cognitive functioning that is prominently impaired in schizophrenia. However, it is unclear whether the cognitive deficit in schizophrenia is related to the disrupted competition and/or cooperation between these two networks. Method A total of 35 schizophrenia patients and 30 healthy controls were scanned using gradient-echo echo-planar imaging during n-back working memory (WM) processing. Brain activities of the DMN and EAS were measured using general linear modelling of the functional magnetic resonance imaging data. Dynamic interaction between the DMN and EAS was decomposed into two directions using Granger causality analysis. Results We observed a significant failure of DMN suppression in patients with schizophrenia, which was significantly related to WM/attentional deficit. Granger causality modelling showed that in healthy controls, while the EAS inhibitorily influenced the DMN, the DMN exerted an 'excitatory' or cooperative influence back on the EAS, especially in those with lower WM accuracy. In schizophrenia, this 'excitatory' DMN→EAS influence within the reciprocal EAS-DMN loop was significantly reduced, especially in patients with WM/attentional deficit. Conclusions The dynamic interaction between the DMN and EAS is likely to be comprised of both competitive and cooperative influences. In healthy controls, both the 'inhibitory' EAS→DMN interaction and 'excitatory' DMN→EAS interaction are correlated with WM performance. In schizophrenia, reduced 'cooperative' influence from the DMN to dorsal nodes of the EAS occurs in the context of non-suppression of the DMN and may form a possible pathophysiological substrate of WM deficit and attention disorder. © Cambridge University Press 2016.","author":[{"dropping-particle":"","family":"Pu","given":"W","non-dropping-particle":"","parse-names":false,"suffix":""},{"dropping-particle":"","family":"Luo","given":"Q","non-dropping-particle":"","parse-names":false,"suffix":""},{"dropping-particle":"","family":"Palaniyappan","given":"L","non-dropping-particle":"","parse-names":false,"suffix":""},{"dropping-particle":"","family":"Xue","given":"Z","non-dropping-particle":"","parse-names":false,"suffix":""},{"dropping-particle":"","family":"Yao","given":"S","non-dropping-particle":"","parse-names":false,"suffix":""},{"dropping-particle":"","family":"Feng","given":"J","non-dropping-particle":"","parse-names":false,"suffix":""},{"dropping-particle":"","family":"Liu","given":"Z","non-dropping-particle":"","parse-names":false,"suffix":""}],"container-title":"Psychological Medicine","id":"ITEM-1","issue":"6","issued":{"date-parts":[["2016"]]},"note":"cited By 21","page":"1211-1224","publisher":"Cambridge University Press","title":"Failed cooperative, but not competitive, interaction between large-scale brain networks impairs working memory in schizophrenia","type":"article-journal","volume":"46"},"uris":["http://www.mendeley.com/documents/?uuid=f181cba6-a22e-47e4-887d-2cd826bc02d6"]}],"mendeley":{"formattedCitation":"(Pu et al., 2016)","manualFormatting":"Pu et al., 2016","plainTextFormattedCitation":"(Pu et al., 2016)","previouslyFormattedCitation":"(Pu et al., 2016)"},"properties":{"noteIndex":0},"schema":"https://github.com/citation-style-language/schema/raw/master/csl-citation.json"}</w:instrText>
            </w:r>
            <w:r>
              <w:rPr>
                <w:sz w:val="20"/>
                <w:szCs w:val="20"/>
                <w:lang w:val="en-US"/>
              </w:rPr>
              <w:fldChar w:fldCharType="separate"/>
            </w:r>
            <w:r w:rsidRPr="00263337">
              <w:rPr>
                <w:noProof/>
                <w:sz w:val="20"/>
                <w:szCs w:val="20"/>
                <w:lang w:val="en-US"/>
              </w:rPr>
              <w:t>Pu et al., 201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34F7DB4" w14:textId="77777777" w:rsidR="00F36F79" w:rsidRDefault="00F36F79" w:rsidP="001F562D">
            <w:pPr>
              <w:spacing w:after="46" w:line="240" w:lineRule="auto"/>
              <w:rPr>
                <w:sz w:val="20"/>
                <w:szCs w:val="20"/>
                <w:lang w:val="en-US"/>
              </w:rPr>
            </w:pPr>
            <w:r>
              <w:rPr>
                <w:sz w:val="20"/>
                <w:szCs w:val="20"/>
                <w:lang w:val="en-US"/>
              </w:rPr>
              <w:t>N-Back task (2 Back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B9632CA"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54721D6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99E47F9"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3.08.009","ISSN":"09209964","abstract":"Working memory (WM) deficits and associated brain dysfunction are among the most well replicated candidate endophenotypic processes in schizophrenia. However, previous studies demonstrate inconsistent over- and under-activation of dorsolateral and ventrolateral prefrontal cortices (DLPFC; VLPFC), inferior parietal lobule (IPL) during WM performance, as well as subcortical structures including the striatum, and dysfunctional connectivity among fronto-striatal regions in schizophrenia. However, no previous study has investigated task-related functional connectivity (FC) of DLPFC and striatal regions using a seed-based method; here we employed this method to assess patterns of cortical and subcortical functional connectivity among WM structures during a standard 2-back WM task performed by 28 schizophrenia (SZ) and 28 healthy controls (HC). Initial group comparisons of blood oxygenation level dependent (BOLD) responses during the WM task revealed significantly greater bilateral activity in the striatum in SZ relative to HC, but there was no significant group difference in WM cortical activity (right DLPFC, VLPFC or IPL). Analyses of FC within the cortico-subcortical WM network in the HC group revealed positive performance-related FC between the right DLPFC and the right caudate, and between the right VLPFC and the right IPL; this pattern was absent in SZ. In contrast, SZ patients showed negative performance-related functional connectivity between the left putamen and the right VLPFC. Direct group comparisons in functional connectivity showed significantly greater performance-related FC between the VLPFC and bilateral putamen, as well as unilaterally between the VLPFC and the right IPL, in HC. Results suggest a critical dysfunction of cortico-striatal connectivity underpinning information retrieval for SZ patients during WM performance. © 2013.","author":[{"dropping-particle":"","family":"Quidé","given":"Yann","non-dropping-particle":"","parse-names":false,"suffix":""},{"dropping-particle":"","family":"Morris","given":"Richard W.","non-dropping-particle":"","parse-names":false,"suffix":""},{"dropping-particle":"","family":"Shepherd","given":"Alana M.","non-dropping-particle":"","parse-names":false,"suffix":""},{"dropping-particle":"","family":"Rowland","given":"Jesseca E.","non-dropping-particle":"","parse-names":false,"suffix":""},{"dropping-particle":"","family":"Green","given":"Melissa J.","non-dropping-particle":"","parse-names":false,"suffix":""}],"container-title":"Schizophrenia Research","id":"ITEM-1","issue":"2-3","issued":{"date-parts":[["2013","11","1"]]},"page":"468-475","publisher":"Elsevier","title":"Task-related fronto-striatal functional connectivity during working memory performance in schizophrenia","type":"article-journal","volume":"150"},"uris":["http://www.mendeley.com/documents/?uuid=c545133d-2cc1-3a4e-9ef6-988297741f6e"]}],"mendeley":{"formattedCitation":"(Quidé et al., 2013)","manualFormatting":"Quidé et al., 2013","plainTextFormattedCitation":"(Quidé et al., 2013)","previouslyFormattedCitation":"(Quidé et al., 2013)"},"properties":{"noteIndex":0},"schema":"https://github.com/citation-style-language/schema/raw/master/csl-citation.json"}</w:instrText>
            </w:r>
            <w:r>
              <w:rPr>
                <w:sz w:val="20"/>
                <w:szCs w:val="20"/>
                <w:lang w:val="en-US"/>
              </w:rPr>
              <w:fldChar w:fldCharType="separate"/>
            </w:r>
            <w:r w:rsidRPr="007A717E">
              <w:rPr>
                <w:noProof/>
                <w:sz w:val="20"/>
                <w:szCs w:val="20"/>
                <w:lang w:val="en-US"/>
              </w:rPr>
              <w:t>Quidé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83C0734" w14:textId="77777777" w:rsidR="00F36F79" w:rsidRDefault="00F36F79" w:rsidP="001F562D">
            <w:pPr>
              <w:spacing w:after="46" w:line="240" w:lineRule="auto"/>
              <w:rPr>
                <w:sz w:val="20"/>
                <w:szCs w:val="20"/>
                <w:lang w:val="en-US"/>
              </w:rPr>
            </w:pPr>
            <w:r>
              <w:rPr>
                <w:sz w:val="20"/>
                <w:szCs w:val="20"/>
                <w:lang w:val="en-US"/>
              </w:rPr>
              <w:t>N-Back task (2 Back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1ED3760"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9D72195"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8DF468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11682-016-9548-z","ISSN":"1931-7557","author":[{"dropping-particle":"","family":"Quidé","given":"Yann","non-dropping-particle":"","parse-names":false,"suffix":""},{"dropping-particle":"","family":"O’Reilly","given":"Nicole","non-dropping-particle":"","parse-names":false,"suffix":""},{"dropping-particle":"","family":"Rowland","given":"Jesseca E.","non-dropping-particle":"","parse-names":false,"suffix":""},{"dropping-particle":"","family":"Carr","given":"Vaughan J.","non-dropping-particle":"","parse-names":false,"suffix":""},{"dropping-particle":"","family":"Elzinga","given":"Bernet M.","non-dropping-particle":"","parse-names":false,"suffix":""},{"dropping-particle":"","family":"Green","given":"Melissa J.","non-dropping-particle":"","parse-names":false,"suffix":""}],"container-title":"Brain Imaging and Behavior","id":"ITEM-1","issued":{"date-parts":[["2017"]]},"note":"included","title":"Effects of childhood trauma on working memory in affective and non-affective psychotic disorders","type":"article-journal"},"uris":["http://www.mendeley.com/documents/?uuid=99609fd0-3218-3d49-afbf-712dd9f2f08b"]}],"mendeley":{"formattedCitation":"(Quidé et al., 2017)","manualFormatting":"Quidé et al., 2017","plainTextFormattedCitation":"(Quidé et al., 2017)","previouslyFormattedCitation":"(Quidé et al., 2017)"},"properties":{"noteIndex":0},"schema":"https://github.com/citation-style-language/schema/raw/master/csl-citation.json"}</w:instrText>
            </w:r>
            <w:r>
              <w:rPr>
                <w:sz w:val="20"/>
                <w:szCs w:val="20"/>
                <w:lang w:val="en-US"/>
              </w:rPr>
              <w:fldChar w:fldCharType="separate"/>
            </w:r>
            <w:r w:rsidRPr="007A717E">
              <w:rPr>
                <w:noProof/>
                <w:sz w:val="20"/>
                <w:szCs w:val="20"/>
                <w:lang w:val="en-US"/>
              </w:rPr>
              <w:t>Quidé et al., 201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8A236EF"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2225301"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0927E339"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D303142" w14:textId="2B512636"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06.05.008","ISSN":"09209964","abstract":"Patients with schizophrenia tend to have impaired source monitoring and intact item recognition, suggesting an over-reliance of familiarity effects. We previously demonstrated that providing patients with a levels-of-processing (LOP) semantic encoding strategy normalized source monitoring. The current blood-oxygen-level-dependent (BOLD) functional magnetic resonance imaging (fMRI) study tests the hypothesis that patients will have abnormally increased fronto-temporal activation despite intact performance. fMRI was measured in 13 patients and 13 demographically matched healthy controls during a LOP source monitoring paradigm. SPM2 was used for standard pre-processing and statistical analyses, with a corrected significance threshold of p &lt; .05. Examination of accuracy and speed measures did not reveal any group differences in task performance. Regardless of source retrieval success both groups activated expected prefrontal and parietal regions, with no areas of relatively greater control versus patient activation. In support of the hypothesis, patients showed abnormally increased activation in temporolimbic areas including middle and superior temporal gyrus, thalamus, and parahippocampal gyrus. Activation in these areas was associated with worse positive and negative symptoms, but did not correlate with performance, suggesting inefficient rather than compensatory activation. © 2006 Elsevier B.V. All rights reserved.","author":[{"dropping-particle":"","family":"Ragland","given":"J. Daniel","non-dropping-particle":"","parse-names":false,"suffix":""},{"dropping-particle":"","family":"Valdez","given":"Jeffrey N.","non-dropping-particle":"","parse-names":false,"suffix":""},{"dropping-particle":"","family":"Loughead","given":"James","non-dropping-particle":"","parse-names":false,"suffix":""},{"dropping-particle":"","family":"Gur","given":"Ruben C.","non-dropping-particle":"","parse-names":false,"suffix":""},{"dropping-particle":"","family":"Gur","given":"Raquel E.","non-dropping-particle":"","parse-names":false,"suffix":""}],"container-title":"Schizophrenia Research","id":"ITEM-1","issue":"1-3","issued":{"date-parts":[["2006","10"]]},"page":"160-171","publisher":"NIH Public Access","title":"Functional magnetic resonance imaging of internal source monitoring in schizophrenia: Recognition with and without recollection","type":"article-journal","volume":"87"},"uris":["http://www.mendeley.com/documents/?uuid=42d26dab-e44b-342c-b556-81afbbdaaa63"]}],"mendeley":{"formattedCitation":"(J. Daniel Ragland et al., 2006)","manualFormatting":"Ragland et al., 2006","plainTextFormattedCitation":"(J. Daniel Ragland et al., 2006)","previouslyFormattedCitation":"(J. Daniel Ragland et al., 2006)"},"properties":{"noteIndex":0},"schema":"https://github.com/citation-style-language/schema/raw/master/csl-citation.json"}</w:instrText>
            </w:r>
            <w:r>
              <w:rPr>
                <w:sz w:val="20"/>
                <w:szCs w:val="20"/>
                <w:lang w:val="en-US"/>
              </w:rPr>
              <w:fldChar w:fldCharType="separate"/>
            </w:r>
            <w:r w:rsidRPr="008730ED">
              <w:rPr>
                <w:noProof/>
                <w:sz w:val="20"/>
                <w:szCs w:val="20"/>
                <w:lang w:val="en-US"/>
              </w:rPr>
              <w:t>Ragland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CDEB2E7" w14:textId="77777777" w:rsidR="00F36F79" w:rsidRPr="009B6392" w:rsidRDefault="00F36F79" w:rsidP="001F562D">
            <w:pPr>
              <w:spacing w:after="46" w:line="240" w:lineRule="auto"/>
              <w:rPr>
                <w:sz w:val="20"/>
                <w:szCs w:val="20"/>
              </w:rPr>
            </w:pPr>
            <w:r>
              <w:rPr>
                <w:sz w:val="20"/>
                <w:szCs w:val="20"/>
                <w:lang w:val="en-US"/>
              </w:rPr>
              <w:t>Source monitoring task (T</w:t>
            </w:r>
            <w:r w:rsidRPr="009B6392">
              <w:rPr>
                <w:sz w:val="20"/>
                <w:szCs w:val="20"/>
                <w:lang w:val="en-US"/>
              </w:rPr>
              <w:t xml:space="preserve">rue positive, correct source &gt; </w:t>
            </w:r>
            <w:r>
              <w:rPr>
                <w:sz w:val="20"/>
                <w:szCs w:val="20"/>
                <w:lang w:val="en-US"/>
              </w:rPr>
              <w:t>T</w:t>
            </w:r>
            <w:r w:rsidRPr="009B6392">
              <w:rPr>
                <w:sz w:val="20"/>
                <w:szCs w:val="20"/>
                <w:lang w:val="en-US"/>
              </w:rPr>
              <w:t>rue negative</w:t>
            </w:r>
            <w:r>
              <w:rPr>
                <w:sz w:val="20"/>
                <w:szCs w:val="20"/>
                <w:lang w:val="en-US"/>
              </w:rPr>
              <w: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682208F" w14:textId="77777777" w:rsidR="00F36F79" w:rsidRPr="00E0042D" w:rsidRDefault="00F36F79" w:rsidP="001F562D">
            <w:pPr>
              <w:pStyle w:val="TableContents"/>
              <w:spacing w:after="46" w:line="240" w:lineRule="auto"/>
              <w:rPr>
                <w:sz w:val="20"/>
                <w:szCs w:val="20"/>
                <w:lang w:val="en-US"/>
              </w:rPr>
            </w:pPr>
            <w:r>
              <w:rPr>
                <w:sz w:val="20"/>
                <w:szCs w:val="20"/>
                <w:lang w:val="en-US"/>
              </w:rPr>
              <w:t>VeLM</w:t>
            </w:r>
          </w:p>
        </w:tc>
      </w:tr>
      <w:tr w:rsidR="00F36F79" w:rsidRPr="007C5899" w14:paraId="62177F1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A44A9F1" w14:textId="15DF6ECE"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11.08.055","ISSN":"10538119","abstract":"Successful long-term memory (LTM) depends upon effective control of information in working memory (WM), and there is evidence that both WM and LTM are impaired by schizophrenia. This study tests the hypothesis that LTM deficits in schizophrenia may result from impaired control of relational processing in WM due to dorsolateral prefrontal cortex (DLPFC) dysfunction. fMRI was performed on 19 healthy controls and 20 patients with schizophrenia during WM tasks emphasizing relational (reorder trials) versus item-specific (rehearse trials) processing. WM activity was also examined with respect to LTM recognition on a task administered outside the scanner. Receiver operator characteristic analysis assessed familiarity and recollection components of LTM. Patients showed a disproportionate familiarity deficit for reorder versus rehearse trials against a background of generalized LTM impairments. Relational processing during WM led to DLPFC activation in both groups. However, this activation was less focal in patients than in controls, and patients with more severe negative symptoms showed less of a DLPFC increase. fMRI analysis of subsequent recognition performance revealed a group by condition interaction. High LTM for reorder versus rehearse trials was associated with bilateral DLPFC activation in controls, but not in patients who activated the left middle temporal and inferior occipital gyrus. Results indicate that although patients can activate the DLPFC on a structured relational WM task, this activation is less focal and does not translate to high retrieval success, suggesting a disruption in the interaction between WM and LTM processes in schizophrenia. © 2011 Elsevier Inc.","author":[{"dropping-particle":"","family":"Ragland","given":"John D.","non-dropping-particle":"","parse-names":false,"suffix":""},{"dropping-particle":"","family":"Blumenfeld","given":"Robert S.","non-dropping-particle":"","parse-names":false,"suffix":""},{"dropping-particle":"","family":"Ramsay","given":"Ian S.","non-dropping-particle":"","parse-names":false,"suffix":""},{"dropping-particle":"","family":"Yonelinas","given":"Andrew","non-dropping-particle":"","parse-names":false,"suffix":""},{"dropping-particle":"","family":"Yoon","given":"Jong","non-dropping-particle":"","parse-names":false,"suffix":""},{"dropping-particle":"","family":"Solomon","given":"Marjorie","non-dropping-particle":"","parse-names":false,"suffix":""},{"dropping-particle":"","family":"Carter","given":"Cameron S.","non-dropping-particle":"","parse-names":false,"suffix":""},{"dropping-particle":"","family":"Ranganath","given":"Charan","non-dropping-particle":"","parse-names":false,"suffix":""}],"container-title":"NeuroImage","id":"ITEM-1","issue":"2","issued":{"date-parts":[["2012","1","16"]]},"page":"1719-1726","publisher":"Academic Press","title":"Neural correlates of relational and item-specific encoding during working and long-term memory in schizophrenia","type":"article-journal","volume":"59"},"uris":["http://www.mendeley.com/documents/?uuid=ee9df9fd-7130-3343-8dbc-d3e04344c6f0"]}],"mendeley":{"formattedCitation":"(John D. Ragland et al., 2012)","manualFormatting":"Ragland et al., 2012","plainTextFormattedCitation":"(John D. Ragland et al., 2012)","previouslyFormattedCitation":"(John D. Ragland et al., 2012)"},"properties":{"noteIndex":0},"schema":"https://github.com/citation-style-language/schema/raw/master/csl-citation.json"}</w:instrText>
            </w:r>
            <w:r>
              <w:rPr>
                <w:sz w:val="20"/>
                <w:szCs w:val="20"/>
                <w:lang w:val="en-US"/>
              </w:rPr>
              <w:fldChar w:fldCharType="separate"/>
            </w:r>
            <w:r w:rsidRPr="008730ED">
              <w:rPr>
                <w:noProof/>
                <w:sz w:val="20"/>
                <w:szCs w:val="20"/>
                <w:lang w:val="en-US"/>
              </w:rPr>
              <w:t>Ragland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7387126" w14:textId="77777777" w:rsidR="00F36F79" w:rsidRDefault="00F36F79" w:rsidP="001F562D">
            <w:pPr>
              <w:spacing w:after="46" w:line="240" w:lineRule="auto"/>
              <w:rPr>
                <w:sz w:val="20"/>
                <w:szCs w:val="20"/>
                <w:lang w:val="en-US"/>
              </w:rPr>
            </w:pPr>
            <w:r>
              <w:rPr>
                <w:sz w:val="20"/>
                <w:szCs w:val="20"/>
                <w:lang w:val="en-US"/>
              </w:rPr>
              <w:t>Relational and Item-Specific Encoding task (Reorder &gt; Rehears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B59762D"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1F65D93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A73F1DF" w14:textId="4B114ECB"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1/jamapsychiatry.2015.0276","ISSN":"2168-622X","author":[{"dropping-particle":"","family":"Ragland","given":"J. Daniel","non-dropping-particle":"","parse-names":false,"suffix":""},{"dropping-particle":"","family":"Ranganath","given":"Charan","non-dropping-particle":"","parse-names":false,"suffix":""},{"dropping-particle":"","family":"Harms","given":"Michael P.","non-dropping-particle":"","parse-names":false,"suffix":""},{"dropping-particle":"","family":"Barch","given":"Deanna M.","non-dropping-particle":"","parse-names":false,"suffix":""},{"dropping-particle":"","family":"Gold","given":"James M.","non-dropping-particle":"","parse-names":false,"suffix":""},{"dropping-particle":"","family":"Layher","given":"Evan","non-dropping-particle":"","parse-names":false,"suffix":""},{"dropping-particle":"","family":"Lesh","given":"Tyler A.","non-dropping-particle":"","parse-names":false,"suffix":""},{"dropping-particle":"","family":"MacDonald","given":"Angus W.","non-dropping-particle":"","parse-names":false,"suffix":""},{"dropping-particle":"","family":"Niendam","given":"Tara A.","non-dropping-particle":"","parse-names":false,"suffix":""},{"dropping-particle":"","family":"Phillips","given":"Joshua","non-dropping-particle":"","parse-names":false,"suffix":""},{"dropping-particle":"","family":"Silverstein","given":"Steven M.","non-dropping-particle":"","parse-names":false,"suffix":""},{"dropping-particle":"","family":"Yonelinas","given":"Andrew P.","non-dropping-particle":"","parse-names":false,"suffix":""},{"dropping-particle":"","family":"Carter","given":"Cameron S.","non-dropping-particle":"","parse-names":false,"suffix":""}],"container-title":"JAMA Psychiatry","id":"ITEM-1","issued":{"date-parts":[["2015"]]},"title":"Functional and Neuroanatomic Specificity of Episodic Memory Dysfunction in Schizophrenia: An fMRI study of the Relational and Item-Specific Encoding Task","type":"article-journal"},"uris":["http://www.mendeley.com/documents/?uuid=5207e6cc-4a6c-3299-917f-ebf18adda17a"]}],"mendeley":{"formattedCitation":"(J. Daniel Ragland et al., 2015)","manualFormatting":"Ragland et al., 2015","plainTextFormattedCitation":"(J. Daniel Ragland et al., 2015)","previouslyFormattedCitation":"(J. Daniel Ragland et al., 2015)"},"properties":{"noteIndex":0},"schema":"https://github.com/citation-style-language/schema/raw/master/csl-citation.json"}</w:instrText>
            </w:r>
            <w:r>
              <w:rPr>
                <w:sz w:val="20"/>
                <w:szCs w:val="20"/>
                <w:lang w:val="en-US"/>
              </w:rPr>
              <w:fldChar w:fldCharType="separate"/>
            </w:r>
            <w:r w:rsidRPr="008730ED">
              <w:rPr>
                <w:noProof/>
                <w:sz w:val="20"/>
                <w:szCs w:val="20"/>
                <w:lang w:val="en-US"/>
              </w:rPr>
              <w:t>Ragland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D12C14C" w14:textId="77777777" w:rsidR="00F36F79" w:rsidRDefault="00F36F79" w:rsidP="001F562D">
            <w:pPr>
              <w:spacing w:after="46" w:line="240" w:lineRule="auto"/>
              <w:rPr>
                <w:sz w:val="20"/>
                <w:szCs w:val="20"/>
                <w:lang w:val="en-US"/>
              </w:rPr>
            </w:pPr>
            <w:r>
              <w:rPr>
                <w:sz w:val="20"/>
                <w:szCs w:val="20"/>
                <w:lang w:val="en-US"/>
              </w:rPr>
              <w:t>Relational and Item-Specific Encoding task (Relational &gt; Item-specific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38E2673"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3A82C466"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14A680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00406-008-0852-5","ISSN":"09401334","abstract":"Schizophrenia is a major mental disorder which is characterized by several cognitive deficits. Investigations of the neural basis of memory dysfunctions using neuroimaging techniques suggest that the hippocampus plays an important role in declarative memory impairment. The goal of this study was to investigate possible dysfunctions in cerebral activation in schizophrenic patients during both word and face recognition memory tasks. We tested 22 schizophrenics and 24 controls matched by gender, age, handedness and parental socioeconomic status. Compared to healthy volunteers, patients with schizophrenia showed decreased bilateral hippocampal activation during word and face recognition tasks. The whole brain analysis also showed a pattern of cortical and subcortical hypoactivation for both verbal and non-verbal recognition. This study provides further evidence of hippocampal involvement in declarative memory impairments of schizophrenia. © 2009 Steinkopff Verlag Darmstadt.","author":[{"dropping-particle":"","family":"Rametti","given":"G","non-dropping-particle":"","parse-names":false,"suffix":""},{"dropping-particle":"","family":"Junqué","given":"C","non-dropping-particle":"","parse-names":false,"suffix":""},{"dropping-particle":"","family":"Vendrell","given":"P","non-dropping-particle":"","parse-names":false,"suffix":""},{"dropping-particle":"","family":"Catalán","given":"R","non-dropping-particle":"","parse-names":false,"suffix":""},{"dropping-particle":"","family":"Penadés","given":"R","non-dropping-particle":"","parse-names":false,"suffix":""},{"dropping-particle":"","family":"Bargalló","given":"N","non-dropping-particle":"","parse-names":false,"suffix":""},{"dropping-particle":"","family":"Bernardo","given":"M","non-dropping-particle":"","parse-names":false,"suffix":""}],"container-title":"European Archives of Psychiatry and Clinical Neuroscience","id":"ITEM-1","issue":"4","issued":{"date-parts":[["2009"]]},"note":"cited By 16","page":"203-211","title":"Hippocampal underactivation in an fMRI study of word and face memory recognition in schizophrenia","type":"article-journal","volume":"259"},"uris":["http://www.mendeley.com/documents/?uuid=c1d4fc1e-49e4-4c79-bc36-82354986693b"]}],"mendeley":{"formattedCitation":"(Rametti et al., 2009)","manualFormatting":"Rametti et al., 2009","plainTextFormattedCitation":"(Rametti et al., 2009)","previouslyFormattedCitation":"(Rametti et al., 2009)"},"properties":{"noteIndex":0},"schema":"https://github.com/citation-style-language/schema/raw/master/csl-citation.json"}</w:instrText>
            </w:r>
            <w:r>
              <w:rPr>
                <w:sz w:val="20"/>
                <w:szCs w:val="20"/>
                <w:lang w:val="en-US"/>
              </w:rPr>
              <w:fldChar w:fldCharType="separate"/>
            </w:r>
            <w:r w:rsidRPr="008E3E42">
              <w:rPr>
                <w:noProof/>
                <w:sz w:val="20"/>
                <w:szCs w:val="20"/>
                <w:lang w:val="en-US"/>
              </w:rPr>
              <w:t>Rametti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E866B20" w14:textId="77777777" w:rsidR="00F36F79" w:rsidRDefault="00F36F79" w:rsidP="001F562D">
            <w:pPr>
              <w:spacing w:after="46" w:line="240" w:lineRule="auto"/>
              <w:rPr>
                <w:sz w:val="20"/>
                <w:szCs w:val="20"/>
                <w:lang w:val="en-US"/>
              </w:rPr>
            </w:pPr>
            <w:r>
              <w:rPr>
                <w:sz w:val="20"/>
                <w:szCs w:val="20"/>
                <w:lang w:val="en-US"/>
              </w:rPr>
              <w:t>Verbal memory recognition task (Recognition &gt; Nove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5C89180" w14:textId="77777777" w:rsidR="00F36F79"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2EA974E5"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5B56248"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4.04.020","ISSN":"15732509","PMID":"24831391","abstract":"Patients with schizophrenia suffer from deficits in monitoring and controlling their own thoughts. Within these so-called metacognitive impairments, alterations in probabilistic reasoning might be one cognitive phenomenon disposing to delusions. However, so far little is known about alterations in associated brain functionality. A previously established task for functional magnetic resonance imaging (fMRI), which requires a probabilistic decision after a variable amount of stimuli, was applied to 23 schizophrenia patients and 28 healthy controls matched for age, gender and educational levels. We compared activation patterns during decision-making under conditions of certainty versus uncertainty and evaluated the process of final decision-making in ventral striatum (VS) and ventral tegmental area (VTA).We replicated a pre-described extended cortical activation pattern during probabilistic reasoning. During final decision-making, activations in several fronto- and parietocortical areas, as well as in VS and VTA became apparent. In both of these regions schizophrenia patients showed a significantly reduced activation. These results further define the network underlying probabilistic decision-making. The observed hypo-activation in regions commonly associated with dopaminergic neurotransmission fits into current concepts of disrupted prediction error signaling in schizophrenia and suggests functional links to reward anticipation. Forthcoming studies with patients at risk for psychosis and drug-naive first episode patients are necessary to elucidate the development of these findings over time and the interplay with associated clinical symptoms. © 2014 Elsevier B.V.","author":[{"dropping-particle":"","family":"Rausch","given":"Franziska","non-dropping-particle":"","parse-names":false,"suffix":""},{"dropping-particle":"","family":"Mier","given":"Daniela","non-dropping-particle":"","parse-names":false,"suffix":""},{"dropping-particle":"","family":"Eifler","given":"Sarah","non-dropping-particle":"","parse-names":false,"suffix":""},{"dropping-particle":"","family":"Esslinger","given":"Christine","non-dropping-particle":"","parse-names":false,"suffix":""},{"dropping-particle":"","family":"Schilling","given":"Claudia","non-dropping-particle":"","parse-names":false,"suffix":""},{"dropping-particle":"","family":"Schirmbeck","given":"Frederike","non-dropping-particle":"","parse-names":false,"suffix":""},{"dropping-particle":"","family":"Englisch","given":"Susanne","non-dropping-particle":"","parse-names":false,"suffix":""},{"dropping-particle":"","family":"Meyer-Lindenberg","given":"Andreas","non-dropping-particle":"","parse-names":false,"suffix":""},{"dropping-particle":"","family":"Kirsch","given":"Peter","non-dropping-particle":"","parse-names":false,"suffix":""},{"dropping-particle":"","family":"Zink","given":"Mathias","non-dropping-particle":"","parse-names":false,"suffix":""}],"container-title":"Schizophrenia Research","id":"ITEM-1","issue":"2-3","issued":{"date-parts":[["2014","7","1"]]},"page":"143-149","publisher":"Elsevier","title":"Reduced activation in ventral striatum and ventral tegmental area during probabilistic decision-making in schizophrenia","type":"article-journal","volume":"156"},"uris":["http://www.mendeley.com/documents/?uuid=6205cc7c-d672-3742-976f-a6425b7d39a3"]}],"mendeley":{"formattedCitation":"(Rausch et al., 2014)","manualFormatting":"Rausch et al., 2014","plainTextFormattedCitation":"(Rausch et al., 2014)","previouslyFormattedCitation":"(Rausch et al., 2014)"},"properties":{"noteIndex":0},"schema":"https://github.com/citation-style-language/schema/raw/master/csl-citation.json"}</w:instrText>
            </w:r>
            <w:r>
              <w:rPr>
                <w:sz w:val="20"/>
                <w:szCs w:val="20"/>
                <w:lang w:val="en-US"/>
              </w:rPr>
              <w:fldChar w:fldCharType="separate"/>
            </w:r>
            <w:r w:rsidRPr="00263337">
              <w:rPr>
                <w:noProof/>
                <w:sz w:val="20"/>
                <w:szCs w:val="20"/>
                <w:lang w:val="en-US"/>
              </w:rPr>
              <w:t>Rausch et al., 201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A884D34" w14:textId="77777777" w:rsidR="00F36F79" w:rsidRDefault="00F36F79" w:rsidP="001F562D">
            <w:pPr>
              <w:spacing w:after="46" w:line="240" w:lineRule="auto"/>
              <w:rPr>
                <w:sz w:val="20"/>
                <w:szCs w:val="20"/>
                <w:lang w:val="en-US"/>
              </w:rPr>
            </w:pPr>
            <w:r>
              <w:rPr>
                <w:sz w:val="20"/>
                <w:szCs w:val="20"/>
                <w:lang w:val="en-US"/>
              </w:rPr>
              <w:t>Modified beads task (Lake reasoning &gt; Color nam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A06B70E" w14:textId="77777777" w:rsidR="00F36F79"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386FA581"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5F642BE"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0.04.013","ISSN":"00063223","abstract":"Background: Neuroimaging and electrophysiologic studies have consistently provided evidence of impairment in anterior cingulate cortex/medial frontal cortex function in people with schizophrenia. In this study, we sought to clarify the nature of this abnormality by combining proton magnetic resonance spectroscopy (1H-MRS) with functional magnetic resonance imaging (fMRI) at 3T. Methods: We used single-voxel MRS acquired in the dorsal anterior cingulate cortex and fMRI during performance of a Stroop color-naming task to investigate the neurochemistry and functional response of the anterior cingulate cortex/medial frontal cortex in 26 stable, medicated subjects with schizophrenia and 23 matched healthy control subjects. Results: In schizophrenia subjects, we found decreased blood oxygen leveldependent signal in the medial frontal wall, with significant clusters restricted to more dorsal regions compared with healthy subjects. In addition, we observed a trend-level decrease in N-acetylaspartate/creatine (NAA/Cr) levels and a significant positive correlation between NAA/Cr level and the blood oxygen level-dependent signal in schizophrenia subjects that did not exist in healthy subjects. Furthermore, in this group of medicated subjects, we did not find evidence of decreased glutamate + glutamine(Glx)/Cr levels, but there was a significant negative correlation between Glx/Cr levels and negative symptoms. Conclusions: Our results suggest that abnormal NAA levels, which may reflect a neuronal dysfunction related to schizophrenia, affect neuronal physiology, as evidenced by reduced blood oxygen leveldependent response. © 2010 Society of Biological Psychiatry.","author":[{"dropping-particle":"","family":"Reid","given":"Meredith A.","non-dropping-particle":"","parse-names":false,"suffix":""},{"dropping-particle":"","family":"Stoeckel","given":"Luke E.","non-dropping-particle":"","parse-names":false,"suffix":""},{"dropping-particle":"","family":"White","given":"David M.","non-dropping-particle":"","parse-names":false,"suffix":""},{"dropping-particle":"","family":"Avsar","given":"Kathy B.","non-dropping-particle":"","parse-names":false,"suffix":""},{"dropping-particle":"","family":"Bolding","given":"Mark S.","non-dropping-particle":"","parse-names":false,"suffix":""},{"dropping-particle":"","family":"Akella","given":"N. Shastry","non-dropping-particle":"","parse-names":false,"suffix":""},{"dropping-particle":"","family":"Knowlton","given":"Robert C.","non-dropping-particle":"","parse-names":false,"suffix":""},{"dropping-particle":"","family":"Hollander","given":"Jan A.","non-dropping-particle":"Den","parse-names":false,"suffix":""},{"dropping-particle":"","family":"Lahti","given":"Adrienne C.","non-dropping-particle":"","parse-names":false,"suffix":""}],"container-title":"Biological Psychiatry","id":"ITEM-1","issue":"7","issued":{"date-parts":[["2010","10","1"]]},"page":"625-633","publisher":"NIH Public Access","title":"Assessments of function and biochemistry of the anterior cingulate cortex in schizophrenia","type":"article-journal","volume":"68"},"uris":["http://www.mendeley.com/documents/?uuid=8028119f-f269-3f0f-a09e-ef046f890394"]}],"mendeley":{"formattedCitation":"(Reid et al., 2010)","manualFormatting":"Reid et al., 2010","plainTextFormattedCitation":"(Reid et al., 2010)","previouslyFormattedCitation":"(Reid et al., 2010)"},"properties":{"noteIndex":0},"schema":"https://github.com/citation-style-language/schema/raw/master/csl-citation.json"}</w:instrText>
            </w:r>
            <w:r>
              <w:rPr>
                <w:sz w:val="20"/>
                <w:szCs w:val="20"/>
                <w:lang w:val="en-US"/>
              </w:rPr>
              <w:fldChar w:fldCharType="separate"/>
            </w:r>
            <w:r w:rsidRPr="008730ED">
              <w:rPr>
                <w:noProof/>
                <w:sz w:val="20"/>
                <w:szCs w:val="20"/>
                <w:lang w:val="en-US"/>
              </w:rPr>
              <w:t>Reid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36B4CCA" w14:textId="77777777" w:rsidR="00F36F79" w:rsidRDefault="00F36F79" w:rsidP="001F562D">
            <w:pPr>
              <w:spacing w:after="46" w:line="240" w:lineRule="auto"/>
              <w:rPr>
                <w:sz w:val="20"/>
                <w:szCs w:val="20"/>
                <w:lang w:val="en-US"/>
              </w:rPr>
            </w:pPr>
            <w:r>
              <w:rPr>
                <w:sz w:val="20"/>
                <w:szCs w:val="20"/>
                <w:lang w:val="en-US"/>
              </w:rPr>
              <w:t>Stroop task (Correct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66DAC17"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7F7D59A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E2D13B7"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06.04.027","ISSN":"09209964","PMID":"16814986","abstract":"In schizophrenia, explicit learning deficits have been well established although it is less clear whether these patients have deficits in implicit learning (IL). IL is thought to depend on intact striatal functioning. This study examined the hypothesis that schizophrenia patients show deficient recruitment of striatal activation during an IL paradigm, relative to performance-matched healthy comparison subjects. Ten subjects with schizophrenia on atypical antipsychotic medication and 10 age, gender, education, and performance matched healthy comparison subjects underwent fMRI while performing an IL task. On the basis of whole-brain and striatal region-of-interest analyses, we found a relative lack of striatal activation in schizophrenia patients. This result is consistent with convergent evidence of striatal dysfunction in schizophrenia. © 2006 Elsevier B.V. All rights reserved.","author":[{"dropping-particle":"","family":"Reiss","given":"Jeffrey P.","non-dropping-particle":"","parse-names":false,"suffix":""},{"dropping-particle":"","family":"Campbell","given":"Darren W.","non-dropping-particle":"","parse-names":false,"suffix":""},{"dropping-particle":"","family":"Leslie","given":"William D.","non-dropping-particle":"","parse-names":false,"suffix":""},{"dropping-particle":"","family":"Paulus","given":"Martin P.","non-dropping-particle":"","parse-names":false,"suffix":""},{"dropping-particle":"","family":"Ryner","given":"Lawrence N.","non-dropping-particle":"","parse-names":false,"suffix":""},{"dropping-particle":"","family":"Polimeni","given":"Joseph O.","non-dropping-particle":"","parse-names":false,"suffix":""},{"dropping-particle":"","family":"Foot","given":"Brendon J.","non-dropping-particle":"","parse-names":false,"suffix":""},{"dropping-particle":"","family":"Sareen","given":"Jitender","non-dropping-particle":"","parse-names":false,"suffix":""}],"container-title":"Schizophrenia Research","id":"ITEM-1","issue":"1-3","issued":{"date-parts":[["2006","10","1"]]},"page":"127-137","publisher":"Elsevier","title":"Deficit in schizophrenia to recruit the striatum in implicit learning: A functional magnetic resonance imaging investigation","type":"article-journal","volume":"87"},"uris":["http://www.mendeley.com/documents/?uuid=0c79a841-a60f-3e47-ad40-a82d21c03f15"]}],"mendeley":{"formattedCitation":"(Reiss et al., 2006)","manualFormatting":"Reiss et al., 2006","plainTextFormattedCitation":"(Reiss et al., 2006)","previouslyFormattedCitation":"(Reiss et al., 2006)"},"properties":{"noteIndex":0},"schema":"https://github.com/citation-style-language/schema/raw/master/csl-citation.json"}</w:instrText>
            </w:r>
            <w:r>
              <w:rPr>
                <w:sz w:val="20"/>
                <w:szCs w:val="20"/>
                <w:lang w:val="en-US"/>
              </w:rPr>
              <w:fldChar w:fldCharType="separate"/>
            </w:r>
            <w:r w:rsidRPr="00593469">
              <w:rPr>
                <w:noProof/>
                <w:sz w:val="20"/>
                <w:szCs w:val="20"/>
                <w:lang w:val="en-US"/>
              </w:rPr>
              <w:t>Reiss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25A22C2" w14:textId="77777777" w:rsidR="00F36F79" w:rsidRDefault="00F36F79" w:rsidP="001F562D">
            <w:pPr>
              <w:spacing w:after="46" w:line="240" w:lineRule="auto"/>
              <w:rPr>
                <w:sz w:val="20"/>
                <w:szCs w:val="20"/>
                <w:lang w:val="en-US"/>
              </w:rPr>
            </w:pPr>
            <w:r>
              <w:rPr>
                <w:sz w:val="20"/>
                <w:szCs w:val="20"/>
                <w:lang w:val="en-US"/>
              </w:rPr>
              <w:t>Serial reaction time task (Implicit learning &gt; Random)</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6F426B3" w14:textId="77777777" w:rsidR="00F36F79"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42E6A95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6E6019E"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93/schbul/sbq037","ISSN":"05867614","PMID":"20418447","abstract":"Relational learning, which is learning the relationship among items, is impaired in schizophrenia but can be improved with training. This study investigated neural changes with functional magnetic resonance imaging before and after training on a relational learning task in schizophrenia and healthy control subjects. Despite their acquiring similar relational learning performance, the groups exhibited different neural activation patterns before and following training. Controls engaged regions within the relational learning network that included frontal, parietal, and medial temporal lobe, before and following training. Controls also exhibited activation reductions in region and spatial extent with relational learning proficiency, a commonly observed phenomenon in successful learning. In contrast, subjects with schizophrenia displayed no positive activations compared with the control condition before training. After training, subjects with schizophrenia displayed bilateral inferior parietal region activation as predicted. Contrary to hypothesis, hippocampal activation was not observed following training in schizophrenia. These findings suggest that the parietal lobe may be receptive to cognitive training interventions and that successful relational learning may be achieved in schizophrenia through the use of alternative extrahippocampal brain regions. © The Author 2010.","author":[{"dropping-particle":"","family":"Rowland","given":"Laura M.","non-dropping-particle":"","parse-names":false,"suffix":""},{"dropping-particle":"","family":"Griego","given":"Jacqueline A.","non-dropping-particle":"","parse-names":false,"suffix":""},{"dropping-particle":"","family":"Spieker","given":"Elena A.","non-dropping-particle":"","parse-names":false,"suffix":""},{"dropping-particle":"","family":"Cortes","given":"Carlos R.","non-dropping-particle":"","parse-names":false,"suffix":""},{"dropping-particle":"","family":"Holcomb","given":"Henry H.","non-dropping-particle":"","parse-names":false,"suffix":""}],"container-title":"Schizophrenia Bulletin","id":"ITEM-1","issue":"3","issued":{"date-parts":[["2010"]]},"page":"496-503","publisher":"Oxford University Press","title":"Neural changes associated with relational learning in schizophrenia","type":"article-journal","volume":"36"},"uris":["http://www.mendeley.com/documents/?uuid=8d595f33-3815-3da1-930b-7c60f9d1559d"]}],"mendeley":{"formattedCitation":"(Rowland et al., 2010)","manualFormatting":"Rowland et al., 2010","plainTextFormattedCitation":"(Rowland et al., 2010)","previouslyFormattedCitation":"(Rowland et al., 2010)"},"properties":{"noteIndex":0},"schema":"https://github.com/citation-style-language/schema/raw/master/csl-citation.json"}</w:instrText>
            </w:r>
            <w:r>
              <w:rPr>
                <w:sz w:val="20"/>
                <w:szCs w:val="20"/>
                <w:lang w:val="en-US"/>
              </w:rPr>
              <w:fldChar w:fldCharType="separate"/>
            </w:r>
            <w:r w:rsidRPr="00AC292B">
              <w:rPr>
                <w:noProof/>
                <w:sz w:val="20"/>
                <w:szCs w:val="20"/>
                <w:lang w:val="en-US"/>
              </w:rPr>
              <w:t>Rowland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0D8ADB1" w14:textId="77777777" w:rsidR="00F36F79" w:rsidRDefault="00F36F79" w:rsidP="001F562D">
            <w:pPr>
              <w:spacing w:after="46" w:line="240" w:lineRule="auto"/>
              <w:rPr>
                <w:sz w:val="20"/>
                <w:szCs w:val="20"/>
                <w:lang w:val="en-US"/>
              </w:rPr>
            </w:pPr>
            <w:r>
              <w:rPr>
                <w:sz w:val="20"/>
                <w:szCs w:val="20"/>
                <w:lang w:val="en-US"/>
              </w:rPr>
              <w:t>Relational learning task (Transverse patterning &gt; Simple discrimina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38C27FB" w14:textId="77777777" w:rsidR="00F36F79"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672171C1"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5FC452E"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09.02.009","ISSN":"09254927","abstract":"Schizophrenia patients show some deficits in executive processes (impaired behavioural performance and abnormal brain functioning). The aim of this study is to explore the brain activity of schizophrenia patients during different inhibitory tasks. We used functional magnetic resonance imaging to investigate to investigate the restraint and deletion aspects of inhibition in 19 patients with schizophrenia and 12 normal subjects during the performance of the Hayling and the N-back tasks. The patients demonstrated impaired performance (more errors and longer reaction times) in the Hayling task. Schizophrenia subjects activated the same fronto-parietal network as the control subjects but demonstrated stronger parietal activations. For the N-back task, the deficit shown by the patients was limited to the number of target omissions. The reaction times and the number of false alarms did not differ in the two groups. We interpret this pattern of deficit as an alteration of working memory processes (and unaltered inhibition). Schizophrenia subjects showed higher activations in a fronto-parietal network. Since schizophrenia patients reached normal inhibitory performances in the N-back task and not in the Hayling task, the frontal hyperactivation may reflect an increased effort or a compensatory mechanism that facilitates the performance of executive tasks. During the Hayling task, this frontal hyperactivation was not achieved, and its absence was associated with a performance deficit relative to the performance of normal subjects. © 2009 Elsevier Ireland Ltd. All rights reserved.","author":[{"dropping-particle":"","family":"Royer","given":"Aurélie","non-dropping-particle":"","parse-names":false,"suffix":""},{"dropping-particle":"","family":"Schneider","given":"</w:instrText>
            </w:r>
            <w:r w:rsidRPr="001D2CF6">
              <w:rPr>
                <w:sz w:val="20"/>
                <w:szCs w:val="20"/>
                <w:lang w:val="pt-PT"/>
              </w:rPr>
              <w:instrText>Fabien Christian Georges","non-dropping-particle":"","parse-names":false,"suffix":""},{"dropping-particle":"","family":"Grosselin","given":"Anne","non-dropping-particle":"","parse-names":false,"suffix":""},{"dropping-particle":"","family":"Pellet","given":"Jacques","non-dropping-particle":"","parse-names":false,"suffix":""},{"dropping-particle":"","family":"Barral","given":"Fabrice Guy","non-dropping-particle":"","parse-names":false,"suffix":""},{"dropping-particle":"","family":"Laurent","given":"Bernard","non-dropping-particle":"","parse-names":false,"suffix":""},{"dropping-particle":"","family":"Brouillet","given":"Denis","non-dropping-particle":"","parse-names":false,"suffix":""},{"dropping-particle":"","family":"Lang","given":"François","non-dropping-particle":"","parse-names":false,"suffix":""}],"container-title":"Psychiatry Research - Neuroimaging","id":"ITEM-1","issue":"3","issued":{"date-parts":[["2009","9","30"]]},"page":"170-176","publisher":"Elsevier","title":"Brain activation during executive processes in schizophrenia","type":"article-journal","volume":"173"},"uris":["http://www.mendeley.com/documents/?uuid=ab215953-8162-3bdd-8048-a87bab804266"]}],"mendeley":{"formattedCitation":"(Royer et al., 2009)","manualFormatting":"Royer et al., 2009","plainTextFormattedCitation":"(Royer et al., 2009)","previouslyFormattedCitation":"(Royer et al., 2009)"},"properties":{"noteIndex":0},"schema":"https://github.com/citation-style-language/schema/raw/master/csl-citation.json"}</w:instrText>
            </w:r>
            <w:r>
              <w:rPr>
                <w:sz w:val="20"/>
                <w:szCs w:val="20"/>
                <w:lang w:val="en-US"/>
              </w:rPr>
              <w:fldChar w:fldCharType="separate"/>
            </w:r>
            <w:r w:rsidRPr="001D2CF6">
              <w:rPr>
                <w:noProof/>
                <w:sz w:val="20"/>
                <w:szCs w:val="20"/>
                <w:lang w:val="pt-PT"/>
              </w:rPr>
              <w:t>Royer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9F6BADE"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696BC996"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7B71B262"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915F965" w14:textId="7FB3A6C4"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neuroimage.2003.10.027","ISSN":"10538119","PMID":"15006650","abstract":"Voxel-based morphometry (VBM) allows the output of structural data in a Statistical Parametric Map of the brain in the same way that the SPM can do with functional data. Using functional magnetic resonance (fMR), we studied brain activation in 14 patients with schizophrenia and 14 matched normal controls. We found significant hypoactivation in patients in several regions, especially in the right hemisphere, in the dorsolateral frontal and temporal regions and in the inferior parietal. Subcortically, we found strong hypoactivity in the thalamus. The optimized VBM method revealed gray matter (GM) abnormalities in the bilateral supramarginal gyrus and cingulate cortex, and in the right inferior temporal regions. Three regions involved in attentional processes showed both structural and functional deficits: the thalamus, the anterior cingulate and the inferior parietal. The results suggest that these regions may be involved in the attentional deficit in schizophrenia. © 2004 Elsevier Inc. All rights reserved.","author":[{"dropping-particle":"","family":"Salgado-Pineda","given":"Pilar","non-dropping-particle":"","parse-names":false,"suffix":""},{"dropping-particle":"","family":"Junqué","given":"Carme","non-dropping-particle":"","parse-names":false,"suffix":""},{"dropping-particle":"","family":"Vendrell","given":"Pere","non-dropping-particle":"","parse-names":false,"suffix":""},{"dropping-particle":"","family":"Baeza","given":"Immaculada","non-dropping-particle":"","parse-names":false,"suffix":""},{"dropping-particle":"","family":"Bargalló","given":"Nuria","non-dropping-particle":"","parse-names":false,"suffix":""},{"dropping-particle":"","family":"Falcón","given":"Carles","non-dropping-particle":"","parse-names":false,"suffix":""},{"dropping-particle":"","family":"Bernardo","given":"Miquel","non-dropping-particle":"","parse-names":false,"suffix":""}],"container-title":"NeuroImage","id":"ITEM-1","issue":"3","issued":{"date-parts":[["2004","3","1"]]},"page":"840-847","publisher":"Academic Press","title":"Decreased cerebral activation during CPT performance: Structural and functional deficits in schizophrenic patients","type":"article-journal","volume":"21"},"uris":["http://www.mendeley.com/documents/?uuid=e9627d07-1c73-345b-9a92-d3fff64e59b9"]}],"mendeley":{"formattedCitation":"(Pilar Salgado-Pineda et al., 2004)","manualFormatting":"Salgado-Pineda et al., 2004","plainTextFormattedCitation":"(Pilar Salgado-Pineda et al., 2004)","previouslyFormattedCitation":"(Pilar Salgado-Pineda et al., 2004)"},"properties":{"noteIndex":0},"schema":"https://github.com/citation-style-language/schema/raw/master/csl-citation.json"}</w:instrText>
            </w:r>
            <w:r>
              <w:rPr>
                <w:sz w:val="20"/>
                <w:szCs w:val="20"/>
                <w:lang w:val="en-US"/>
              </w:rPr>
              <w:fldChar w:fldCharType="separate"/>
            </w:r>
            <w:r w:rsidRPr="00AC292B">
              <w:rPr>
                <w:noProof/>
                <w:sz w:val="20"/>
                <w:szCs w:val="20"/>
                <w:lang w:val="en-US"/>
              </w:rPr>
              <w:t>Salgado-Pineda et al., 200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B0D49F8" w14:textId="77777777" w:rsidR="00F36F79" w:rsidRDefault="00F36F79" w:rsidP="001F562D">
            <w:pPr>
              <w:spacing w:after="46" w:line="240" w:lineRule="auto"/>
              <w:rPr>
                <w:sz w:val="20"/>
                <w:szCs w:val="20"/>
                <w:lang w:val="en-US"/>
              </w:rPr>
            </w:pPr>
            <w:r>
              <w:rPr>
                <w:sz w:val="20"/>
                <w:szCs w:val="20"/>
                <w:lang w:val="en-US"/>
              </w:rPr>
              <w:t>CPT (CPT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7DB845D" w14:textId="77777777" w:rsidR="00F36F79"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4D3D4CF9"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3D54832" w14:textId="3B9AE379"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6.02.033","ISSN":"15732509","abstract":"Background: Structural pathology in the hippocampus is well-documented in schizophrenia, but brain functional changes have not been consistently found. We used spatial navigation in a virtual reality environment, a task that is known to produce robust hippocampal activation in healthy subjects, to examine task-related activations and de-activations in the disorder. Methods: Twenty-seven DSM IV schizophrenia patients and 32 healthy controls underwent fMRI while they navigated to a goal through a virtual reality town. Activations and de-activations were examined at the whole brain level and also using a region-of-interest (ROI) in the hippocampus. Results: Spatial navigation was associated with activation in the posterior hippocampus and parahippocampal gyrus plus widespread neocortical areas. The patients showed reduced activation compared to the controls in the left dorsolateral prefrontal cortex (DLPFC) and the left occipital/temporal cortex. No differences in hippocampal activation were seen either at the whole-brain level or in the ROI analysis. The patients showed failure of de-activation affecting some but not all subregions of the default mode network. Conclusions: Schizophrenia is associated with task-related hypoactivation in the DLPFC during spatial navigation, but not with functional changes in the hippocampus. The failure of de-activation also found adds to evidence for default mode network dysfunction in the disorder.","author":[{"dropping-particle":"","family":"Salgado-Pineda","given":"Pilar","non-dropping-particle":"","parse-names":false,"suffix":""},{"dropping-particle":"","family":"Landin-Romero","given":"Ramón","non-dropping-particle":"","parse-names":false,"suffix":""},{"dropping-particle":"","family":"Portillo","given":"Francisco","non-dropping-particle":"","parse-names":false,"suffix":""},{"dropping-particle":"","family":"Bosque","given":"Clara","non-dropping-particle":"","parse-names":false,"suffix":""},{"dropping-particle":"","family":"Pomes","given":"Ausias","non-dropping-particle":"","parse-names":false,"suffix":""},{"dropping-particle":"","family":"Spanlang","given":"Bernhard","non-dropping-particle":"","parse-names":false,"suffix":""},{"dropping-particle":"","family":"Franquelo","given":"Jose Carlos","non-dropping-particle":"","parse-names":false,"suffix":""},{"dropping-particle":"","family":"Teixido","given":"Cristina","non-dropping-particle":"","parse-names":false,"suffix":""},{"dropping-particle":"","family":"Sarró","given":"Salvador","non-dropping-particle":"","parse-names":false,"suffix":""},{"dropping-particle":"","family":"Salvador","given":"Raymond","non-dropping-particle":"","parse-names":false,"suffix":""},{"dropping-particle":"","family":"Slater","given":"Mel","non-dropping-particle":"","parse-names":false,"suffix":""},{"dropping-particle":"","family":"Pomarol-Clotet","given":"Edith","non-dropping-particle":"","parse-names":false,"suffix":""},{"dropping-particle":"","family":"McKenna","given":"Peter J.","non-dropping-particle":"","parse-names":false,"suffix":""}],"container-title":"Schizophrenia Research","id":"ITEM-1","issued":{"date-parts":[["2016"]]},"title":"Examining hippocampal function in schizophrenia using a virtual reality spatial navigation task","type":"article-journal"},"uris":["http://www.mendeley.com/documents/?uuid=210ce414-1848-3098-8902-a320f9724fe2"]}],"mendeley":{"formattedCitation":"(Pilar Salgado-Pineda et al., 2016)","manualFormatting":"Salgado-Pineda et al., 2016","plainTextFormattedCitation":"(Pilar Salgado-Pineda et al., 2016)","previouslyFormattedCitation":"(Pilar Salgado-Pineda et al., 2016)"},"properties":{"noteIndex":0},"schema":"https://github.com/citation-style-language/schema/raw/master/csl-citation.json"}</w:instrText>
            </w:r>
            <w:r>
              <w:rPr>
                <w:sz w:val="20"/>
                <w:szCs w:val="20"/>
                <w:lang w:val="en-US"/>
              </w:rPr>
              <w:fldChar w:fldCharType="separate"/>
            </w:r>
            <w:r w:rsidRPr="008730ED">
              <w:rPr>
                <w:noProof/>
                <w:sz w:val="20"/>
                <w:szCs w:val="20"/>
                <w:lang w:val="en-US"/>
              </w:rPr>
              <w:t>Salgado-Pineda et al., 201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83F83E6" w14:textId="77777777" w:rsidR="00F36F79" w:rsidRDefault="00F36F79" w:rsidP="001F562D">
            <w:pPr>
              <w:spacing w:after="46" w:line="240" w:lineRule="auto"/>
              <w:rPr>
                <w:sz w:val="20"/>
                <w:szCs w:val="20"/>
                <w:lang w:val="en-US"/>
              </w:rPr>
            </w:pPr>
            <w:r>
              <w:rPr>
                <w:sz w:val="20"/>
                <w:szCs w:val="20"/>
                <w:lang w:val="en-US"/>
              </w:rPr>
              <w:t>Virtual reality spatial navigation task (Spatial naviga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7B3F14F"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120FB095"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43BECE3D" w14:textId="66627D19"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18.06.013","ISSN":"15732509","abstract":"Background: Brain functional changes reported in schizophrenia include reduced prefrontal cortex activation (hypofrontality), increased frontal activation (hyperfrontality) and failure of de-activation in the medial frontal cortex. The relative importance of these changes is unestablished. Methods: A ‘discovery’ sample of 32 schizophrenic patients and 32 controls was used to establish regions of altered activation and de-activation in the patients. The discriminatory power of these regions was examined using receiver-operator characteristics (ROC) analysis in two ‘test’ samples, one of 83 patients with chronic schizophrenia and 83 healthy controls, and the other of 31 first-episode patients and 31 healthy controls. Results: The discovery sample revealed reduced activation in the prefrontal cortex and other regions, and failure of de-activation in the medial frontal cortex. Failure of de-activation had significantly greater power to distinguish the chronic patients from the healthy controls than hypoactivation. The pattern was similar in the first-episode patients, where additionally the discriminatory power of hypoactivation was poor. Controlling for the effects of n-back task performance tended to reduce discriminatory power overall, but this persisted for failure of de-activation in the chronic test sample. Conclusions: Both hypoactivation and failure of de-activation can distinguish patients with chronic schizophrenia from healthy subjects, but the latter abnormality has more power. Failure of de-activation cannot be construed simply as a passive consequence of reduced prefrontal activation in the disorder.","author":[{"dropping-particle":"","family":"Salgado-Pineda","given":"Pilar","non-dropping-particle":"","parse-names":false,"suffix":""},{"dropping-particle":"","family":"Radua","given":"Joaquim","non-dropping-particle":"","parse-names":false,"suffix":""},{"dropping-particle":"","family":"Sarró","given":"Salvador","non-dropping-particle":"","parse-names":false,"suffix":""},{"dropping-particle":"","family":"Guerrero-Pedraza","given":"Amalia","non-dropping-particle":"","parse-names":false,"suffix":""},{"dropping-particle":"","family":"Salvador","given":"Raymond","non-dropping-particle":"","parse-names":false,"suffix":""},{"dropping-particle":"","family":"Pomarol-Clotet","given":"Edith","non-dropping-particle":"","parse-names":false,"suffix":""},{"dropping-particle":"","family":"McKenna","given":"Peter J.","non-dropping-particle":"","parse-names":false,"suffix":""}],"container-title":"Schizophrenia Research","id":"ITEM-1","issued":{"date-parts":[["2018","11","1"]]},"page":"224-230","publisher":"Elsevier B.V.","title":"Sensitivity and specificity of hypoactivations and failure of de-activation in schizophrenia","type":"article-journal","volume":"201"},"uris":["http://www.mendeley.com/documents/?uuid=78d0730e-399e-3be4-a3ef-f4691b6d2e79"]}],"mendeley":{"formattedCitation":"(Pilar Salgado-Pineda et al., 2018)","manualFormatting":"Salgado-Pineda et al., 2018","plainTextFormattedCitation":"(Pilar Salgado-Pineda et al., 2018)","previouslyFormattedCitation":"(Pilar Salgado-Pineda et al., 2018)"},"properties":{"noteIndex":0},"schema":"https://github.com/citation-style-language/schema/raw/master/csl-citation.json"}</w:instrText>
            </w:r>
            <w:r>
              <w:rPr>
                <w:sz w:val="20"/>
                <w:szCs w:val="20"/>
                <w:lang w:val="en-US"/>
              </w:rPr>
              <w:fldChar w:fldCharType="separate"/>
            </w:r>
            <w:r w:rsidRPr="008730ED">
              <w:rPr>
                <w:noProof/>
                <w:sz w:val="20"/>
                <w:szCs w:val="20"/>
                <w:lang w:val="en-US"/>
              </w:rPr>
              <w:t>Salgado-Pineda et al., 201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9FAD594" w14:textId="77777777" w:rsidR="00F36F79" w:rsidRDefault="00F36F79" w:rsidP="001F562D">
            <w:pPr>
              <w:spacing w:after="46" w:line="240" w:lineRule="auto"/>
              <w:rPr>
                <w:sz w:val="20"/>
                <w:szCs w:val="20"/>
                <w:lang w:val="en-US"/>
              </w:rPr>
            </w:pPr>
            <w:r>
              <w:rPr>
                <w:sz w:val="20"/>
                <w:szCs w:val="20"/>
                <w:lang w:val="en-US"/>
              </w:rPr>
              <w:t>N-Back task (2 Back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6E032F4"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34E3DFA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EF5F401"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3.11.026","ISSN":"09209964","abstract":"Background: Poor insight in schizophrenia has been theorised to reflect a cognitive deficit that is secondary to brain abnormalities, localized in the brain regions that are implicated in higher order cognitive functions, including working memory (WM). This study investigated WM-related neural substrates of preserved and poor insight in schizophrenia. Method: Forty stable schizophrenia outpatients, 20 with preserved and 20 with poor insight (usable data obtained from 18 preserved and 14 poor insight patients), and 20 healthy participants underwent functional magnetic resonance imaging (fMRI) during a parametric 'n-back' task. The three groups were preselected to match on age, education and predicted IQ, and the two patient groups to have distinct insight levels. Performance and fMRI data were analysed to determine how groups of patients with preserved and poor insight differed from each other, and from healthy participants. Results: Poor insight patients showed lower performance accuracy, relative to healthy participants (p. = 0.01) and preserved insight patients (p. = 0.08); the two patient groups were comparable on symptoms and medication. Preserved insight patients, relative to poor insight patients, showed greater activity most consistently in the precuneus and cerebellum (both bilateral) during WM; they also showed greater activity than healthy participants in the inferior-superior frontal gyrus and cerebellum (bilateral). Group differences in brain activity did not co-vary significantly with performance accuracy. Conclusions: The precuneus and cerebellum function contribute to preserved insight in schizophrenia. Preserved insight as well as normal-range WM capacity in schizophrenia sub-groups may be achieved via compensatory neural activity in the frontal cortex and cerebellum. © 2013 Elsevier B.V.","author":[{"dropping-particle":"","family":"Sapara","given":"Adegboyega","non-dropping-particle":"","parse-names":false,"suffix":""},{"dropping-particle":"","family":"ffytche","given":"Dominic H.","non-dropping-particle":"","parse-names":false,"suffix":""},{"dropping-particle":"","family":"Birchwood","given":"Max","non-dropping-particle":"","parse-names":false,"suffix":""},{"dropping-particle":"","family":"Cooke","given":"Michael A.","non-dropping-particle":"","parse-names":false,"suffix":""},{"dropping-particle":"","family":"Fannon","given":"Dominic","non-dropping-particle":"","parse-names":false,"suffix":""},{"dropping-particle":"","family":"Williams","given":"Steven C.R.","non-dropping-particle":"","parse-names":false,"suffix":""},{"dropping-particle":"","family":"Kuipers","given":"Elizabeth","non-dropping-particle":"","parse-names":false,"suffix":""},{"dropping-particle":"","family":"Kumari","given":"Veena","non-dropping-particle":"","parse-names":false,"suffix":""}],"container-title":"Schizophrenia Research","id":"ITEM-1","issue":"1","issued":{"date-parts":[["2014","1"]]},"page":"201-209","publisher":"Elsevier","title":"Preservation and compensation: The functional neuroanatomy of insight and working memory in schizophrenia","type":"article-journal","volume":"152"},"uris":["http://www.mendeley.com/documents/?uuid=9c875637-331d-3465-9546-2448263711c5"]}],"mendeley":{"formattedCitation":"(Sapara et al., 2014)","manualFormatting":"Sapara et al., 2014","plainTextFormattedCitation":"(Sapara et al., 2014)","previouslyFormattedCitation":"(Sapara et al., 2014)"},"properties":{"noteIndex":0},"schema":"https://github.com/citation-style-language/schema/raw/master/csl-citation.json"}</w:instrText>
            </w:r>
            <w:r>
              <w:rPr>
                <w:sz w:val="20"/>
                <w:szCs w:val="20"/>
                <w:lang w:val="en-US"/>
              </w:rPr>
              <w:fldChar w:fldCharType="separate"/>
            </w:r>
            <w:r w:rsidRPr="00B544FF">
              <w:rPr>
                <w:noProof/>
                <w:sz w:val="20"/>
                <w:szCs w:val="20"/>
                <w:lang w:val="en-US"/>
              </w:rPr>
              <w:t>Sapara et al., 201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C9ECD30"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33289F9"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9E26BA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507435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176/appi.ajp.2009.09060808","ISSN":"10968520","author":[{"dropping-particle":"","family":"Satterthwaite","given":"Theodore D.","non-dropping-particle":"","parse-names":false,"suffix":""},{"dropping-particle":"","family":"Wolf","given":"Daniel H.","non-dropping-particle":"","parse-names":false,"suffix":""},{"dropping-particle":"","family":"Loughead","given":"James","non-dropping-particle":"","parse-names":false,"suffix":""},{"dropping-particle":"","family":"Ruparel","given":"Kosha","non-dropping-particle":"","parse-names":false,"suffix":""},{"dropping-particle":"","family":"Valdez","given":"Jeffrey N.","non-dropping-particle":"","parse-names":false,"suffix":""},{"dropping-particle":"","family":"Siegel","given":"Steven J.","non-dropping-particle":"","parse-names":false,"suffix":""},{"dropping-particle":"","family":"Kohler","given":"Christian G.","non-dropping-particle":"","parse-names":false,"suffix":""},{"dropping-particle":"","family":"Gur","given":"Raquel E.","non-dropping-particle":"","parse-names":false,"suffix":""},{"dropping-particle":"","family":"Gur","given":"Ruben C.","non-dropping-particle":"","parse-names":false,"suffix":""}],"container-title":"Am J Psychiatry","id":"ITEM-1","issue":"4","issued":{"date-parts":[["2010"]]},"page":"418-426","title":"Association of enhanced limbic response to threat with decreased cortical facial recognition memory response in schizophrenia","type":"article-journal","volume":"167"},"uris":["http://www.mendeley.com/documents/?uuid=767aef57-2091-4296-9e8d-4b3a5697fd21"]}],"mendeley":{"formattedCitation":"(Satterthwaite et al., 2010)","manualFormatting":"Satterthwaite et al., 2010","plainTextFormattedCitation":"(Satterthwaite et al., 2010)","previouslyFormattedCitation":"(Satterthwaite et al., 2010)"},"properties":{"noteIndex":0},"schema":"https://github.com/citation-style-language/schema/raw/master/csl-citation.json"}</w:instrText>
            </w:r>
            <w:r>
              <w:rPr>
                <w:sz w:val="20"/>
                <w:szCs w:val="20"/>
                <w:lang w:val="en-US"/>
              </w:rPr>
              <w:fldChar w:fldCharType="separate"/>
            </w:r>
            <w:r w:rsidRPr="00B544FF">
              <w:rPr>
                <w:noProof/>
                <w:sz w:val="20"/>
                <w:szCs w:val="20"/>
                <w:lang w:val="en-US"/>
              </w:rPr>
              <w:t>Satterthwaite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2AE1866" w14:textId="77777777" w:rsidR="00F36F79" w:rsidRDefault="00F36F79" w:rsidP="001F562D">
            <w:pPr>
              <w:spacing w:after="46" w:line="240" w:lineRule="auto"/>
              <w:rPr>
                <w:sz w:val="20"/>
                <w:szCs w:val="20"/>
                <w:lang w:val="en-US"/>
              </w:rPr>
            </w:pPr>
            <w:r>
              <w:rPr>
                <w:sz w:val="20"/>
                <w:szCs w:val="20"/>
                <w:lang w:val="en-US"/>
              </w:rPr>
              <w:t>Face recognition task (Hit &gt; Correct rejec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BEACDB6"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04E0C78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E47AEE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jpsychires.2007.04.001","ISSN":"00223956","abstract":"Proposing cognitive impairment in working memory (wm) functions as a cognitive core deficit in schizophrenia, 23 first episode, medication-free schizophrenic patients in a comparison of healthy adults have been investigated by fMRI. Additionally, the effects of different attentional demands in wm tasks were analysed. A wm paradigm was applied, in which stimuli were presented in a 2-back and a 0-back condition in a non-degraded and degraded version. As hypothesized in healthy controls increased activity during both 2-back tasks was found in the ventrolateral prefrontal cortex (VLPFC), dorsolateral prefrontal cortex (DLPFC), parietal regions, the thalamus and the cerebellum. Different activation patterns were found for the cingulate cortex in the 2-back degraded conditions. The comparison between healthy controls and schizophrenic patients revealed decreased activity in the right VLPFC in patients as well as increased activity in temporal regions. Furthermore patients' task performance quality was significantly lower for 2-back conditions. Schizophrenic patients use different cognitive strategies to solve working memory tasks, reflected in significantly altered cerebral activity. However, the different fMRI working memory correlates found in schizophrenic patients seem to be insufficient in terms of overall task performance. © 2007 Elsevier Ltd. All rights reserved.","author":[{"dropping-particle":"","family":"Scheuerecker","given":"J.","non-dropping-particle":"","parse-names":false,"suffix":""},{"dropping-particle":"","family":"Ufer","given":"S.","non-dropping-particle":"","parse-names":false,"suffix":""},{"dropping-particle":"","family":"Zipse","given":"M.","non-dropping-particle":"","parse-names":false,"suffix":""},{"dropping-particle":"","family":"Frodl","given":"T.","non-dropping-particle":"","parse-names":false,"suffix":""},{"dropping-particle":"","family":"Koutsouleris","given":"N.","non-dropping-particle":"","parse-names":false,"suffix":""},{"dropping-particle":"","family":"Zetzsche","given":"T.","non-dropping-particle":"","parse-names":false,"suffix":""},{"dropping-particle":"","family":"Wiesmann","given":"M.","non-dropping-particle":"","parse-names":false,"suffix":""},{"dropping-particle":"","family":"Albrecht","given":"J.","non-dropping-particle":"","parse-names":false,"suffix":""},{"dropping-particle":"","family":"Brückmann","given":"H.","non-dropping-particle":"","parse-names":false,"suffix":""},{"dropping-particle":"","family":"Schmitt","given":"G.","non-dropping-particle":"","parse-names":false,"suffix":""},{"dropping-particle":"","family":"Möller","given":"H. J.","non-dropping-particle":"","parse-names":false,"suffix":""},{"dropping-particle":"","family":"Meisenzahl","given":"E. M.","non-dropping-particle":"","parse-names":false,"suffix":""}],"container-title":"Journal of Psychiatric Research","id":"ITEM-1","issue":"6","issued":{"date-parts":[["2008","5","1"]]},"page":"469-476","publisher":"Pergamon","title":"Cerebral changes and cognitive dysfunctions in medication-free schizophrenia - An fMRI study","type":"article-journal","volume":"42"},"uris":["http://www.mendeley.com/documents/?uuid=b7addb95-b765-3d24-856d-c581efb89dd0"]}],"mendeley":{"formattedCitation":"(Scheuerecker et al., 2008)","manualFormatting":"Scheuerecker et al., 2008","plainTextFormattedCitation":"(Scheuerecker et al., 2008)","previouslyFormattedCitation":"(Scheuerecker et al., 2008)"},"properties":{"noteIndex":0},"schema":"https://github.com/citation-style-language/schema/raw/master/csl-citation.json"}</w:instrText>
            </w:r>
            <w:r>
              <w:rPr>
                <w:sz w:val="20"/>
                <w:szCs w:val="20"/>
                <w:lang w:val="en-US"/>
              </w:rPr>
              <w:fldChar w:fldCharType="separate"/>
            </w:r>
            <w:r w:rsidRPr="00B544FF">
              <w:rPr>
                <w:noProof/>
                <w:sz w:val="20"/>
                <w:szCs w:val="20"/>
                <w:lang w:val="en-US"/>
              </w:rPr>
              <w:t>Scheuerecker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F0E4662"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1AF15B7"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61DE723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E543D4C"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euroneuro.2008.04.013","ISSN":"0924977X","PMID":"18554874","abstract":"Dysfunctional activation of the dorsolateral prefrontal cortex (DLPFC) during working memory (WM) in schizophrenia patients has repeatedly been observed, however little is known about specific medication effects on the modulation of DLPFC activation. We measured activation of DLPFC during a WM task in a longitudinal fMRI study in ten schizophrenia patients first when they received conventional antipsychotics (T1) and a second time after they had been switched to olanzapine (T2). A healthy control group matched for age, handedness and gender was investigated at two corresponding time points. We analyzed the fMRI data with SPM5 in a 2 × 2 × 2 design (group × session × task). Schizophrenia patients showed fewer correct responses compared to healthy controls at both time points. The fMRI data revealed a significant group by task interaction in the bilateral DLPFC and the right parietal cortex, indicating a reduced BOLD response in the patient group. After switching to olanzapine, schizophrenia patients displayed a significant increase in the BOLD response during the 0-back condition in the DLPFC. This study showed that switching patients from conventional neuroleptics to olanzapine did not significantly alter the frontal or parietal BOLD response during working memory task. However, medication status had influences on the activation during attentional task (0-back), emphasizing the importance of baseline selection in pharmacological fMRI studies. © 2008 Elsevier B.V. and ECNP.","author":[{"dropping-particle":"","family":"Schlagenhauf","given":"Florian","non-dropping-particle":"","parse-names":false,"suffix":""},{"dropping-particle":"","family":"Wüstenberg","given":"Torsten","non-dropping-particle":"","parse-names":false,"suffix":""},{"dropping-particle":"","family":"Schmack","given":"Katharina","non-dropping-particle":"","parse-names":false,"suffix":""},{"dropping-particle":"","family":"Dinges","given":"Martin","non-dropping-particle":"","parse-names":false,"suffix":""},{"dropping-particle":"","family":"Wrase","given":"Jana","non-dropping-particle":"","parse-names":false,"suffix":""},{"dropping-particle":"","family":"Koslowski","given":"Michael","non-dropping-particle":"","parse-names":false,"suffix":""},{"dropping-particle":"","family":"Kienast","given":"Thorsten","non-dropping-particle":"","parse-names":false,"suffix":""},{"dropping-particle":"","family":"Bauer","given":"Michael","non-dropping-particle":"","parse-names":false,"suffix":""},{"dropping-particle":"","family":"Gallinat","given":"Jürgen","non-dropping-particle":"","parse-names":false,"suffix":""},{"dropping-particle":"","family":"Juckel","given":"Georg","non-dropping-particle":"","parse-names":false,"suffix":""},{"dropping-particle":"","family":"Heinz","given":"Andreas","non-dropping-particle":"","parse-names":false,"suffix":""}],"container-title":"European Neuropsychopharmacology","id":"ITEM-1","issue":"8","issued":{"date-parts":[["2008","8","1"]]},"page":"589-599","publisher":"Elsevier","title":"Switching schizophrenia patients from typical neuroleptics to olanzapine: Effects on BOLD response during attention and working memory","type":"article-journal","volume":"18"},"uris":["http://www.mendeley.com/documents/?uuid=c96241d6-1e09-3119-9874-4b2bc3b8317f"]}],"mendeley":{"formattedCitation":"(Schlagenhauf et al., 2008)","manualFormatting":"Schlagenhauf et al., 2008","plainTextFormattedCitation":"(Schlagenhauf et al., 2008)","previouslyFormattedCitation":"(Schlagenhauf et al., 2008)"},"properties":{"noteIndex":0},"schema":"https://github.com/citation-style-language/schema/raw/master/csl-citation.json"}</w:instrText>
            </w:r>
            <w:r>
              <w:rPr>
                <w:sz w:val="20"/>
                <w:szCs w:val="20"/>
                <w:lang w:val="en-US"/>
              </w:rPr>
              <w:fldChar w:fldCharType="separate"/>
            </w:r>
            <w:r w:rsidRPr="00B544FF">
              <w:rPr>
                <w:noProof/>
                <w:sz w:val="20"/>
                <w:szCs w:val="20"/>
                <w:lang w:val="en-US"/>
              </w:rPr>
              <w:t>Schlagenhauf et al., 200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0C0549E"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D7AFA3B"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24ED4B7"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DCF8397"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07/s11682-018-9876-2","ISSN":"19317565","abstract":"Prior functional magnetic resonance imaging (fMRI) studies have investigated the neural mechanisms underlying cognitive control in patients with psychosis with findings of both hypo- and hyperfrontality. One factor that may contribute to inconsistent findings is the use of complex and polyfactorial tasks to investigate frontal lobe functioning. In the current study we employed a simple response conflict task during fMRI to examine differences in brain activation between patients experiencing their first-episode of psychosis (n = 33) and age- and sex-matched healthy volunteers (n = 33). We further investigated whether baseline brain activation among patients predicted changes in symptom severity and treatment response following 12 weeks of controlled antipsychotic treatment. During the task subjects were instructed to press a response button on the same side or opposite side of a circle that appeared on either side of a central fixation point. Imaging data revealed that for the contrast of opposite-side vs. same-side, patients showed significantly greater activation compared with healthy volunteers in the anterior cingulate cortex and intraparietal sulcus. Among patients, greater baseline anterior cingulate cortex, temporal-parietal junction, and superior temporal cortex activation predicted greater symptom reduction and therapeutic response following treatment. All findings remained significant after covarying for task performance. Intact performance on this relatively parsimonious task was associated with frontal hyperactivity suggesting the need for patients to utilize greater neural resources to achieve task performance comparable to healthy individuals. Moreover, frontal hyperactivity observed using a simple fMRI task may provide a biomarker for predicting treatment response in first-episode psychosis.","author":[{"dropping-particle":"","family":"Shafritz","given":"Keith M.","non-dropping-particle":"","parse-names":false,"suffix":""},{"dropping-particle":"","family":"Ikuta","given":"Toshikazu","non-dropping-particle":"","parse-names":false,"suffix":""},{"dropping-particle":"","family":"Greene","given":"Allison","non-dropping-particle":"","parse-names":false,"suffix":""},{"dropping-particle":"","family":"Robinson","given":"Delbert G.","non-dropping-particle":"","parse-names":false,"suffix":""},{"dropping-particle":"","family":"Gallego","given":"Juan","non-dropping-particle":"","parse-names":false,"suffix":""},{"dropping-particle":"","family":"Lencz","given":"Todd","non-dropping-particle":"","parse-names":false,"suffix":""},{"dropping-particle":"","family":"DeRosse","given":"Pamela","non-dropping-particle":"","parse-names":false,"suffix":""},{"dropping-particle":"","family":"Kingsley","given":"Peter B.","non-dropping-particle":"","parse-names":false,"suffix":""},{"dropping-particle":"","family":"Szeszko","given":"Philip R.","non-dropping-particle":"","parse-names":false,"suffix":""}],"container-title":"Brain Imaging and Behavior","id":"ITEM-1","issue":"2","issued":{"date-parts":[["2019","4","15"]]},"page":"541-553","publisher":"Springer New York LLC","title":"Frontal lobe functioning during a simple response conflict task in first-episode psychosis and its relationship to treatment response","type":"article-journal","volume":"13"},"uris":["http://www.mendeley.com/documents/?uuid=65d5e027-6b6c-3a57-91dc-aa42ab67e63e"]}],"mendeley":{"formattedCitation":"(Shafritz et al., 2019)","manualFormatting":"Shafritz et al., 2019","plainTextFormattedCitation":"(Shafritz et al., 2019)","previouslyFormattedCitation":"(Shafritz et al., 2019)"},"properties":{"noteIndex":0},"schema":"https://github.com/citation-style-language/schema/raw/master/csl-citation.json"}</w:instrText>
            </w:r>
            <w:r>
              <w:rPr>
                <w:sz w:val="20"/>
                <w:szCs w:val="20"/>
                <w:lang w:val="en-US"/>
              </w:rPr>
              <w:fldChar w:fldCharType="separate"/>
            </w:r>
            <w:r w:rsidRPr="00B544FF">
              <w:rPr>
                <w:noProof/>
                <w:sz w:val="20"/>
                <w:szCs w:val="20"/>
                <w:lang w:val="en-US"/>
              </w:rPr>
              <w:t>Shafritz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CF7FDC4" w14:textId="77777777" w:rsidR="00F36F79" w:rsidRDefault="00F36F79" w:rsidP="001F562D">
            <w:pPr>
              <w:spacing w:after="46" w:line="240" w:lineRule="auto"/>
              <w:rPr>
                <w:sz w:val="20"/>
                <w:szCs w:val="20"/>
                <w:lang w:val="en-US"/>
              </w:rPr>
            </w:pPr>
            <w:r>
              <w:rPr>
                <w:sz w:val="20"/>
                <w:szCs w:val="20"/>
                <w:lang w:val="en-US"/>
              </w:rPr>
              <w:t>Response conflict task (Opposite &gt; Same sid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0CF0DBD"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A746FD" w14:paraId="2457B98B"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5434E24"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37/abn0000354","ISBN":"1939-1846(Electronic),0021-843X(Print)","ISSN":"19391846","abstract":"Individuals with schizophrenia demonstrate broad impairments in neurocognitive functioning as measured through laboratory-based tasks. Neuropsychological measures depend on rapid instruction-based task learning (RITL), the ability to rapidly translate task instruction into goal-directed behavior. Here, the authors present the first known investigation of RITL in schizophrenia and aim to test whether RITL deficits exist in schizophrenia, are associated with abnormal brain activation, and contribute to the generalized cognitive deficit. Twenty-nine schizophrenia participants and 31 healthy controls completed a previously established RITL task while in a functional magnetic resonance imaging (fMRI) scanner and completed a brief assessment of general cognition outside the scanner. Patients were significantly impaired in RITL accuracy and reaction time (RT). Compared to controls, patients had reduced activation of the caudate and left inferior frontal junction (LIFJ) while viewing task instructions, and across all subjects, lower activation in these regions was associated with worse RITL performance. During practice trials, activation in the anterior insula, LIFJ, and middle frontal gyrus also related to performance. RITL ability was robustly associated with general cognitive ability, explained a significant proportion of the variance in the generalized cognitive deficit, and was associated with LIFJ activity during RITL instructions. These results indicate that the ability to rapidly learn task instructions is impaired in schizophrenia and associated with abnormal activation of the caudate and LIFJ. Abnormalities in RITL represent a critical cognitive facet for understanding the broad profile of cognitive deficits in schizophrenia. (PsycINFO Database Record (c) 2018 APA, all rights reserved)","author":[{"dropping-particle":"","family":"Sheffield","given":"Julia M.","non-dropping-particle":"","parse-names":false,"suffix":""},{"dropping-particle":"","family":"Ruge","given":"Hannes","non-dropping-particle":"","parse-names":false,"suffix":""},{"dropping-particle":"","family":"Kandala","given":"Sridhar","non-dropping-particle":"","parse-names":false,"suffix":""},{"dropping-particle":"","family":"Barch","given":"Deanna M.","non-dropping-particle":"","parse-names":false,"suffix":""}],"container-title":"Journal of Abnormal Psychology","id":"ITEM-1","issued":{"date-parts":[["2018"]]},"title":"Rapid instruction-based task learning (RITL) in schizophrenia","type":"article-journal"},"uris":["http://www.mendeley.com/documents/?uuid=940a3c73-467e-31b0-b834-3af15ba89bfa"]}],"mendeley":{"formattedCitation":"(Sheffield et al., 2018)","manualFormatting":"Sheffield et al., 2018","plainTextFormattedCitation":"(Sheffield et al., 2018)","previouslyFormattedCitation":"(Sheffield et al., 2018)"},"properties":{"noteIndex":0},"schema":"https://github.com/citation-style-language/schema/raw/master/csl-citation.json"}</w:instrText>
            </w:r>
            <w:r>
              <w:rPr>
                <w:sz w:val="20"/>
                <w:szCs w:val="20"/>
                <w:lang w:val="en-US"/>
              </w:rPr>
              <w:fldChar w:fldCharType="separate"/>
            </w:r>
            <w:r w:rsidRPr="00B544FF">
              <w:rPr>
                <w:noProof/>
                <w:sz w:val="20"/>
                <w:szCs w:val="20"/>
                <w:lang w:val="en-US"/>
              </w:rPr>
              <w:t>Sheffield et al., 201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21996DD" w14:textId="77777777" w:rsidR="00F36F79" w:rsidRDefault="00F36F79" w:rsidP="001F562D">
            <w:pPr>
              <w:spacing w:after="46" w:line="240" w:lineRule="auto"/>
              <w:rPr>
                <w:sz w:val="20"/>
                <w:szCs w:val="20"/>
                <w:lang w:val="en-US"/>
              </w:rPr>
            </w:pPr>
            <w:r>
              <w:rPr>
                <w:sz w:val="20"/>
                <w:szCs w:val="20"/>
                <w:lang w:val="en-US"/>
              </w:rPr>
              <w:t>Rapid instruction-based task learning (Instruction, Practic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ABD89AF"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A746FD" w14:paraId="2B840736"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475E176"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09.09.007","ISSN":"00063223","PMID":"19846064","abstract":"Background: Auditory verbal hallucinations in schizophrenia have been linked to defective monitoring of one's own verbal thoughts. Previous studies have shown that patients with auditory verbal hallucinations show attenuated activation of brain regions involved with auditory processing during the monitoring of inner speech. However, there are no functional magnetic resonance imaging studies explicitly comparing the perception of external speech with internal speech in the same patients with schizophrenia. The present study investigated the functional neuroanatomy of inner and external speech in both patients with schizophrenia and healthy control subjects. Methods: Fifteen patients with schizophrenia and 12 healthy control subjects were studied using functional magnetic resonance imaging while listening to sentences or imagining sentences. Results: Significant interactions between group (control subjects vs. patients) and task (listening vs. inner speech) were seen for the left superior temporal gyrus, as well as regions within the cingulate gyrus. Conclusions: Attenuated deactivation of the left superior temporal gyrus in schizophrenia patients during the processing of inner speech may reflect deficits in the forward models subserving self-monitoring. © 2010 Society of Biological Psychiatry.","author":[{"dropping-particle":"","family":"Simons","given":"Claudia J.P.","non-dropping-particle":"","parse-names":false,"suffix":""},{"dropping-particle":"","family":"Tracy","given":"Derek K.","non-dropping-particle":"","parse-names":false,"suffix":""},{"dropping-particle":"","family":"Sanghera","given":"Kirandeep K.","non-dropping-particle":"","parse-names":false,"suffix":""},{"dropping-particle":"","family":"O'Daly","given":"Owen","non-dropping-particle":"","parse-names":false,"suffix":""},{"dropping-particle":"","family":"Gilleen","given":"James","non-dropping-particle":"","parse-names":false,"suffix":""},{"dropping-particle":"","family":"Dominguez","given":"Maria de Gracia","non-dropping-particle":"","parse-names":false,"suffix":""},{"dropping-particle":"","family":"Krabbendam","given":"Lydia","non-dropping-particle":"","parse-names":false,"suffix":""},{"dropping-particle":"","family":"Shergill","given":"Sukhwinder S.","non-dropping-particle":"","parse-names":false,"suffix":""}],"container-title":"Biological Psychiatry","id":"ITEM-1","issue":"3","issued":{"date-parts":[["2010","2","1"]]},"page":"232-237","publisher":"Elsevier","title":"Functional Magnetic Resonance Imaging of Inner Speech in Schizophrenia","type":"article-journal","volume":"67"},"uris":["http://www.mendeley.com/documents/?uuid=5eb1a713-2470-316e-ba19-31e80833f5b3"]}],"mendeley":{"formattedCitation":"(Simons et al., 2010)","manualFormatting":"Simons et al., 2010","plainTextFormattedCitation":"(Simons et al., 2010)","previouslyFormattedCitation":"(Simons et al., 2010)"},"properties":{"noteIndex":0},"schema":"https://github.com/citation-style-language/schema/raw/master/csl-citation.json"}</w:instrText>
            </w:r>
            <w:r>
              <w:rPr>
                <w:sz w:val="20"/>
                <w:szCs w:val="20"/>
                <w:lang w:val="en-US"/>
              </w:rPr>
              <w:fldChar w:fldCharType="separate"/>
            </w:r>
            <w:r w:rsidRPr="00AC292B">
              <w:rPr>
                <w:noProof/>
                <w:sz w:val="20"/>
                <w:szCs w:val="20"/>
                <w:lang w:val="en-US"/>
              </w:rPr>
              <w:t>Simons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9574F26" w14:textId="77777777" w:rsidR="00F36F79" w:rsidRDefault="00F36F79" w:rsidP="001F562D">
            <w:pPr>
              <w:spacing w:after="46" w:line="240" w:lineRule="auto"/>
              <w:rPr>
                <w:sz w:val="20"/>
                <w:szCs w:val="20"/>
                <w:lang w:val="en-US"/>
              </w:rPr>
            </w:pPr>
            <w:r>
              <w:rPr>
                <w:sz w:val="20"/>
                <w:szCs w:val="20"/>
                <w:lang w:val="en-US"/>
              </w:rPr>
              <w:t>Inner speech task (Inner speech &gt; Listen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5843222"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A746FD" w14:paraId="453B916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31579B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7/S003329171800051X","ISSN":"1469-8978 (Electronic)","PMID":"29521610","abstract":"BACKGROUND: Working memory (WM) deficits in schizophrenia (SCZ) have been linked to  impairments in the encoding phase that are associated with aberrant neuronal functioning. Similar abnormalities have been observed in unaffected first-degree relatives (REL) and are thus discussed as candidate endophenotypes. The process of WM consolidation - i.e. the formation of durable WM representations - is assumed to be impaired in SCZ, but no study has investigated WM consolidation and neuronal correlates of visual WM encoding in REL before. METHOD: We examined whole-brain activation during the encoding phase with an event-related functional magnetic resonance imaging study design in 25 SCZ subjects, 22 REL subjects, and 25 healthy controls. Subjects performed a visual masked change detection task that assessed WM performance and consolidation. RESULTS: SCZ showed deficient WM performance indicating an impairment consolidation process, accompanied by broad neuronal hypoactivation, most prominently in frontal brain regions, as well as increased activity of the anterior cingulate during the encoding phase. REL showed decreased neuronal activity in the middle and medial frontal gyrus and increased activity in the precentral gyrus and insula during encoding, but no significant behavioral deficits were observed. In respect of given consolidation times, REL showed a shift from decreased frontal activity at short time intervals to increased frontal activity at longer time intervals. CONCLUSIONS: Findings suggest WM consolidation may be slowed in REL so that the deployment of compensatory neuronal resources during encoding is needed to assure proper WM performance. This supports the view of WM-related neuronal dysfunctions as a potential endophenotypic marker.","author":[{"dropping-particle":"","family":"Stäblein","given":"Michael","non-dropping-particle":"","parse-names":false,"suffix":""},{"dropping-particle":"","family":"Storchak","given":"Helena","non-dropping-particle":"","parse-names":false,"suffix":""},{"dropping-particle":"","family":"Ghinea","given":"Denisa","non-dropping-particle":"","parse-names":false,"suffix":""},{"dropping-particle":"","family":"Kraft","given":"Dominik","non-dropping-particle":"","parse-names":false,"suffix":""},{"dropping-particle":"","family":"Knöchel","given":"Christian","non-dropping-particle":"","parse-names":false,"suffix":""},{"dropping-particle":"","family":"Prvulovic","given":"David","non-dropping-particle":"","parse-names":false,"suffix":""},{"dropping-particle":"","family":"Bittner","given":"Robert A","non-dropping-particle":"","parse-names":false,"suffix":""},{"dropping-particle":"","family":"Reif","given":"Andreas","non-dropping-particle":"","parse-names":false,"suffix":""},{"dropping-particle":"","family":"Oertel-Knöchel","given":"Viola","non-dropping-particle":"","parse-names":false,"suffix":""}],"container-title":"Psychological medicine","id":"ITEM-1","issue":"1","issued":{"date-parts":[["2019","1"]]},"language":"eng","page":"75-83","publisher-place":"England","title":"Visual working memory encoding in schizophrenia and first-degree relatives:  neurofunctional abnormalities and impaired consolidation.","type":"article-journal","volume":"49"},"uris":["http://www.mendeley.com/documents/?uuid=1065c662-b640-43d8-8114-a965bcfa51a0"]}],"mendeley":{"formattedCitation":"(Stäblein et al., 2019)","manualFormatting":"Stäblein et al., 2019","plainTextFormattedCitation":"(Stäblein et al., 2019)","previouslyFormattedCitation":"(Stäblein et al., 2019)"},"properties":{"noteIndex":0},"schema":"https://github.com/citation-style-language/schema/raw/master/csl-citation.json"}</w:instrText>
            </w:r>
            <w:r>
              <w:rPr>
                <w:sz w:val="20"/>
                <w:szCs w:val="20"/>
                <w:lang w:val="en-US"/>
              </w:rPr>
              <w:fldChar w:fldCharType="separate"/>
            </w:r>
            <w:r w:rsidRPr="006E56C3">
              <w:rPr>
                <w:noProof/>
                <w:sz w:val="20"/>
                <w:szCs w:val="20"/>
                <w:lang w:val="en-US"/>
              </w:rPr>
              <w:t>Stäblein et al., 201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9EA0AF5" w14:textId="77777777" w:rsidR="00F36F79" w:rsidRDefault="00F36F79" w:rsidP="001F562D">
            <w:pPr>
              <w:spacing w:after="46" w:line="240" w:lineRule="auto"/>
              <w:rPr>
                <w:sz w:val="20"/>
                <w:szCs w:val="20"/>
                <w:lang w:val="en-US"/>
              </w:rPr>
            </w:pPr>
            <w:r>
              <w:rPr>
                <w:sz w:val="20"/>
                <w:szCs w:val="20"/>
                <w:lang w:val="en-US"/>
              </w:rPr>
              <w:t>Masked change detection task (Different &gt; Sam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2B357C9"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D39C621"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94554DD"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12.08.030","ISSN":"10538119","abstract":"Episodic memory deficits are proposed as a potential intermediate phenotype of schizophrenia. We examined deficits in visual episodic memory and associated brain activation differences among early course schizophrenia (n = 22), first-degree relatives (n = 16) and healthy controls without personal or family history of psychotic disorders (n = 28).Study participants underwent functional magnetic resonance imaging on a 3. T scanner while performing visual episodic memory encoding and retrieval task. We examined in-scanner behavioral performance evaluating response time and accuracy of performance. Whole-brain BOLD response differences were analyzed using SPM5 correcting for multiple comparisons. There was an incremental increase in response time among the study groups (healthy controls &lt; first-degree relatives &lt; schizophrenia) with no differences in accuracy for encoding. Response time for retrieval was significantly increased in schizophrenia subjects compared to healthy controls with no difference in accuracy. Although there were no significant differences in BOLD responses for the encoding task, we noted increased BOLD response to retrieval in the prefrontal regions (Brodmann areas 9 and 8), thalamus and insula among the schizophrenia subjects compared to healthy controls, and first-degree relatives. Familial risk for schizophrenia may be associated with qualitatively similar but quantitatively milder abnormalities in visual episodic memory retrieval but not for encoding in the prefrontal cortex and thalamus. © 2012 Elsevier Inc.","author":[{"dropping-particle":"","family":"Stolz","given":"Erin","non-dropping-particle":"","parse-names":false,"suffix":""},{"dropping-particle":"","family":"Pancholi","given":"Krishna M.","non-dropping-particle":"","parse-names":false,"suffix":""},{"dropping-particle":"","family":"Goradia","given":"Dhruman D.","non-dropping-particle":"","parse-names":false,"suffix":""},{"dropping-particle":"","family":"Paul","given":"Sarah","non-dropping-particle":"","parse-names":false,"suffix":""},{"dropping-particle":"","family":"Keshavan","given":"Matcheri S.","non-dropping-particle":"","parse-names":false,"suffix":""},{"dropping-particle":"","family":"Nimgaonkar","given":"Vishwajit L.","non-dropping-particle":"","parse-names":false,"suffix":""},{"dropping-particle":"","family":"Prasad","given":"Konasale M.","non-dropping-particle":"","parse-names":false,"suffix":""}],"container-title":"NeuroImage","id":"ITEM-1","issue":"3","issued":{"date-parts":[["2012","11","15"]]},"page":"1154-1161","publisher":"NIH Public Access","title":"Brain activation patterns during visual episodic memory processing among first-degree relatives of schizophrenia subjects","type":"article-journal","volume":"63"},"uris":["http://www.mendeley.com/documents/?uuid=64ceb2c8-d14a-38a0-b1af-3e99e33cda4e"]}],"mendeley":{"formattedCitation":"(Stolz et al., 2012)","manualFormatting":"Stolz et al., 2012","plainTextFormattedCitation":"(Stolz et al., 2012)","previouslyFormattedCitation":"(Stolz et al., 2012)"},"properties":{"noteIndex":0},"schema":"https://github.com/citation-style-language/schema/raw/master/csl-citation.json"}</w:instrText>
            </w:r>
            <w:r>
              <w:rPr>
                <w:sz w:val="20"/>
                <w:szCs w:val="20"/>
                <w:lang w:val="en-US"/>
              </w:rPr>
              <w:fldChar w:fldCharType="separate"/>
            </w:r>
            <w:r w:rsidRPr="00A74B8B">
              <w:rPr>
                <w:noProof/>
                <w:sz w:val="20"/>
                <w:szCs w:val="20"/>
                <w:lang w:val="en-US"/>
              </w:rPr>
              <w:t>Stolz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3D56A38" w14:textId="77777777" w:rsidR="00F36F79" w:rsidRDefault="00F36F79" w:rsidP="001F562D">
            <w:pPr>
              <w:spacing w:after="46" w:line="240" w:lineRule="auto"/>
              <w:rPr>
                <w:sz w:val="20"/>
                <w:szCs w:val="20"/>
                <w:lang w:val="en-US"/>
              </w:rPr>
            </w:pPr>
            <w:r>
              <w:rPr>
                <w:sz w:val="20"/>
                <w:szCs w:val="20"/>
                <w:lang w:val="en-US"/>
              </w:rPr>
              <w:t>Episodic memory task (Retrieva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D58A834"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2B5F62DD"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C72C7EA"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2.03.019","ISSN":"09209964","abstract":"We examined hippocampal activation in schizophrenia (SZ) with fMRI BOLD in response to the presentation of novel and familiar scenes. Voxel-wise analysis showed no group differences. However, anatomical region-of-interest analyses contrasting normal (NL), SZ-on-medication (SZ-ON), SZ-off-medication (SZ-OFF) showed substantial differences in MTL-based novelty responding, accounted for by the reduction in novelty responses in the SZ-OFF predominantly in the anterior hippocampus and parahippocampal cortex. These differences in novelty-based activation in the SZ-OFF group represent disease characteristics of schizophrenia without confounding effects of antipsychotic medication and illustrate the tendency of antipsychotic drug treatment to improve memory functions in schizophrenia. © 2012 Elsevier B.V.","author":[{"dropping-particle":"","family":"Tamminga","given":"C A","non-dropping-particle":"","parse-names":false,"suffix":""},{"dropping-particle":"","family":"Thomas","given":"B P","non-dropping-particle":"","parse-names":false,"suffix":""},{"dropping-particle":"","family":"Chin","given":"R","non-dropping-particle":"","parse-names":false,"suffix":""},{"dropping-particle":"","family":"Mihalakos","given":"P","non-dropping-particle":"","parse-names":false,"suffix":""},{"dropping-particle":"","family":"Youens","given":"K","non-dropping-particle":"","parse-names":false,"suffix":""},{"dropping-particle":"","family":"Wagner","given":"A D","non-dropping-particle":"","parse-names":false,"suffix":""},{"dropping-particle":"","family":"Preston","given":"A R","non-dropping-particle":"","parse-names":false,"suffix":""}],"container-title":"Schizophrenia Research","id":"ITEM-1","issue":"2-3","issued":{"date-parts":[["2012"]]},"note":"cited By 15","page":"157-163","title":"Hippocampal novelty activations in schizophrenia: Disease and medication effects","type":"article-journal","volume":"138"},"uris":["http://www.mendeley.com/documents/?uuid=06a5eb8f-58ea-4414-aea3-e9d86b074aba"]}],"mendeley":{"formattedCitation":"(Tamminga et al., 2012)","manualFormatting":"Tamminga et al., 2012","plainTextFormattedCitation":"(Tamminga et al., 2012)","previouslyFormattedCitation":"(Tamminga et al., 2012)"},"properties":{"noteIndex":0},"schema":"https://github.com/citation-style-language/schema/raw/master/csl-citation.json"}</w:instrText>
            </w:r>
            <w:r>
              <w:rPr>
                <w:sz w:val="20"/>
                <w:szCs w:val="20"/>
                <w:lang w:val="en-US"/>
              </w:rPr>
              <w:fldChar w:fldCharType="separate"/>
            </w:r>
            <w:r w:rsidRPr="008E3E42">
              <w:rPr>
                <w:noProof/>
                <w:sz w:val="20"/>
                <w:szCs w:val="20"/>
                <w:lang w:val="en-US"/>
              </w:rPr>
              <w:t>Tamminga et al., 2012</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A6C3360" w14:textId="77777777" w:rsidR="00F36F79" w:rsidRDefault="00F36F79" w:rsidP="001F562D">
            <w:pPr>
              <w:spacing w:after="46" w:line="240" w:lineRule="auto"/>
              <w:rPr>
                <w:sz w:val="20"/>
                <w:szCs w:val="20"/>
                <w:lang w:val="en-US"/>
              </w:rPr>
            </w:pPr>
            <w:r>
              <w:rPr>
                <w:sz w:val="20"/>
                <w:szCs w:val="20"/>
                <w:lang w:val="en-US"/>
              </w:rPr>
              <w:t>Novelty detection task (Novel &gt; Familiar)*</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3FBBBC6" w14:textId="77777777" w:rsidR="00F36F79"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3434D557"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5607A27" w14:textId="582BA0ED"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176/appi.ajp.162.10.1849","ISSN":"0002953X","abstract":"Objective: Working memory, a critical cognitive capacity that is affected in schizophrenia, can be divided into maintenance and manipulation processes. Previous behavioral research suggested that manipulation is more affected than maintenance in patients with chronic schizophrenia. In this study of first-episode schizophrenia patients, the authors evaluated the extent to which the two working memory processes are affected early in the course of schizophrenia. Method: Study subjects were 11 first-episode schizophrenia patients and 11 matched healthy comparison subjects. Each group performed two verbal working memory tasks while undergoing functional magnetic resonance imaging. One task required maintenance of information; the other required manipulation of information in addition to maintenance. Results: Under behaviorally matched conditions, both groups activated a predominantly left-sided frontal-parietal network. The manipulation plus maintenance task elicited activation of greater magnitude and spatial extent. With both tasks, patients showed less bilateral dorsolateral prefrontal cortex activation and greater ventrolateral prefrontal cortex activation, relative to the comparison subjects. A group-by-task interaction was observed for activation at the left dorsolateral and ventrolateral prefrontal cortex. The increase in activation when patients engaged in the manipulation plus maintenance task was disproportionately less in the dorsolateral prefrontal cortex and greater in the ventrolateral prefrontal cortex. Conclusions: These functional neuroanatomical findings add support to earlier suggestions that manipulation of information is selectively more affected than maintenance of information in persons with schizophrenia. They also suggest the presence of interacting regions of dysfunctional and compensatory prefrontal responses in the dorsolateral and ventrolateral prefrontal cortex, respectively, that are more prominent when information is manipulated. This disrupted prefrontal network is present relatively early in the course of schizophrenia.","author":[{"dropping-particle":"","family":"Tan","given":"Hao Yang","non-dropping-particle":"","parse-names":false,"suffix":""},{"dropping-particle":"","family":"Choo","given":"Wei Chieh","non-dropping-particle":"","parse-names":false,"suffix":""},{"dropping-particle":"","family":"Fones","given":"Calvin S.L.","non-dropping-particle":"","parse-names":false,"suffix":""},{"dropping-particle":"","family":"Chee","given":"Michael W.L.","non-dropping-particle":"","parse-names":false,"suffix":""}],"container-title":"American Journal of Psychiatry","id":"ITEM-1","issue":"10","issued":{"date-parts":[["2005"]]},"page":"1849-1858","title":"fMRI study of maintenance and manipulation processes within working memory in first-episode schizophrenia","type":"article-journal","volume":"162"},"uris":["http://www.mendeley.com/documents/?uuid=05fd5c0f-e014-41e0-a02f-ec35694a33ea"]}],"mendeley":{"formattedCitation":"(H. Y. Tan et al., 2005)","manualFormatting":"Tan et al., 2005","plainTextFormattedCitation":"(H. Y. Tan et al., 2005)","previouslyFormattedCitation":"(H. Y. Tan et al., 2005)"},"properties":{"noteIndex":0},"schema":"https://github.com/citation-style-language/schema/raw/master/csl-citation.json"}</w:instrText>
            </w:r>
            <w:r>
              <w:rPr>
                <w:sz w:val="20"/>
                <w:szCs w:val="20"/>
                <w:lang w:val="en-US"/>
              </w:rPr>
              <w:fldChar w:fldCharType="separate"/>
            </w:r>
            <w:r w:rsidRPr="00A74B8B">
              <w:rPr>
                <w:noProof/>
                <w:sz w:val="20"/>
                <w:szCs w:val="20"/>
                <w:lang w:val="en-US"/>
              </w:rPr>
              <w:t>Tan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13AD0AE" w14:textId="77777777" w:rsidR="00F36F79" w:rsidRDefault="00F36F79" w:rsidP="001F562D">
            <w:pPr>
              <w:spacing w:after="46" w:line="240" w:lineRule="auto"/>
              <w:rPr>
                <w:sz w:val="20"/>
                <w:szCs w:val="20"/>
                <w:lang w:val="en-US"/>
              </w:rPr>
            </w:pPr>
            <w:r>
              <w:rPr>
                <w:sz w:val="20"/>
                <w:szCs w:val="20"/>
                <w:lang w:val="en-US"/>
              </w:rPr>
              <w:t>Maintenance and manipulation WM task (Manipula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8648AFD"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745BE2A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9E944BE"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09.07.005","ISSN":"09254927","abstract":"Disturbances in selective attention represent a core characteristic of schizophrenia, whose neural underpinnings have yet to be fully elucidated. Consequently, we recorded brain activation using functional magnetic resonance imaging (fMRI) while 15 patients with schizophrenia and 15 age-matched controls performed a well-established measure of selective attention-the color Stroop negative priming task. We focused on two aspects of performance: overriding pre-potent responses (Stroop effect) and inhibition of prior negatively primed trials (negative priming effect). Behaviorally, controls demonstrated both significant Stroop and negative priming effects, while schizophrenic subjects only showed the Stroop effect. For the Stroop effect, fMRI indicated significantly greater activation in frontal regions-medial frontal gyrus/anterior cingulate gyrus and middle frontal gyrus for controls-but greater activation in medial parietal regions (posterior cingulate gyrus/precuneus) for patients. Negative priming elicited significant activation in right dorsolateral prefrontal cortex for both groups, but also in left dorsolateral prefrontal cortex for patients. These different patterns of fMRI activation may reflect faulty interaction in schizophrenia within networks of brain regions that are vital to selective attention. © 2009 Elsevier Ireland Ltd.","author":[{"dropping-particle":"","family":"Ungar","given":"Lida","non-dropping-particle":"","parse-names":false,"suffix":""},{"dropping-particle":"","family":"Nestor","given":"Paul G.","non-dropping-particle":"","parse-names":false,"suffix":""},{"dropping-particle":"","family":"Niznikiewicz","given":"Margaret A.","non-dropping-particle":"","parse-names":false,"suffix":""},{"dropping-particle":"","family":"Wible","given":"Cynthia G.","non-dropping-particle":"","parse-names":false,"suffix":""},{"dropping-particle":"","family":"Kubicki","given":"Marek","non-dropping-particle":"","parse-names":false,"suffix":""}],"container-title":"Psychiatry Research - Neuroimaging","id":"ITEM-1","issue":"1","issued":{"date-parts":[["2010","1","30"]]},"page":"24-29","publisher":"NIH Public Access","title":"Color Stroop and negative priming in schizophrenia: An fMRI study","type":"article-journal","volume":"181"},"uris":["http://www.mendeley.com/documents/?uuid=101153c4-ee70-3d06-ab7d-42408e65ab62"]}],"mendeley":{"formattedCitation":"(Ungar et al., 2010)","manualFormatting":"Ungar et al., 2010","plainTextFormattedCitation":"(Ungar et al., 2010)","previouslyFormattedCitation":"(Ungar et al., 2010)"},"properties":{"noteIndex":0},"schema":"https://github.com/citation-style-language/schema/raw/master/csl-citation.json"}</w:instrText>
            </w:r>
            <w:r>
              <w:rPr>
                <w:sz w:val="20"/>
                <w:szCs w:val="20"/>
                <w:lang w:val="en-US"/>
              </w:rPr>
              <w:fldChar w:fldCharType="separate"/>
            </w:r>
            <w:r w:rsidRPr="00A74B8B">
              <w:rPr>
                <w:noProof/>
                <w:sz w:val="20"/>
                <w:szCs w:val="20"/>
                <w:lang w:val="en-US"/>
              </w:rPr>
              <w:t>Ungar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34FF1A92" w14:textId="77777777" w:rsidR="00F36F79" w:rsidRDefault="00F36F79" w:rsidP="001F562D">
            <w:pPr>
              <w:spacing w:after="46" w:line="240" w:lineRule="auto"/>
              <w:rPr>
                <w:sz w:val="20"/>
                <w:szCs w:val="20"/>
                <w:lang w:val="en-US"/>
              </w:rPr>
            </w:pPr>
            <w:r>
              <w:rPr>
                <w:sz w:val="20"/>
                <w:szCs w:val="20"/>
                <w:lang w:val="en-US"/>
              </w:rPr>
              <w:t>Stroop task (Incongruent &gt; Congruen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9AB1BF2"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1BB71658"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4126B4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6.02.017","ISSN":"18732402","abstract":"Background The neural correlates of working memory (WM) impairment in schizophrenia remain a key puzzle in understanding the cognitive deficits and dysfunction of dorsolateral prefrontal cortex observed in this disorder. We sought to determine whether patients with schizophrenia exhibit an alteration in the inverted-U relationship between WM load and activation that we recently observed in healthy individuals and whether this could account for WM deficits in this population. Methods Medicated (n = 30) and unmedicated (n = 21) patients with schizophrenia and healthy control subjects (n = 45) performed the self-ordered WM task during functional magnetic resonance imaging. We identified regions exhibiting an altered fit to an inverted-U relationship between WM load and activation that were also predictive of WM performance. Results A blunted inverted-U response was observed in left dorsolateral prefrontal cortex in patients and was associated with behavioral deficits in WM capacity. In addition, suppression of medial prefrontal cortex during WM was reduced in patients and was associated with poorer WM capacity in patients. Finally, activation of visual cortex in the cuneus was elevated in patients and associated with improved WM capacity. Together, these findings explained 55% of the interindividual variance in WM capacity when combined with diagnostic and medication status, which alone accounted for only 22% of the variance in WM capacity. Conclusions These findings identify a novel biomarker and putative mechanism of WM deficits in patients with schizophrenia, a reduction or flattening of the inverted-U relationship between activation and WM load observed in healthy individuals in left dorsolateral prefrontal cortex.","author":[{"dropping-particle":"","family":"Snellenberg","given":"Jared X.","non-dropping-particle":"Van","parse-names":false,"suffix":""},{"dropping-particle":"","family":"Girgis","given":"Ragy R.","non-dropping-particle":"","parse-names":false,"suffix":""},{"dropping-particle":"","family":"Horga","given":"Guillermo","non-dropping-particle":"","parse-names":false,"suffix":""},{"dropping-particle":"","family":"Giessen","given":"Elsmarieke","non-dropping-particle":"van de","parse-names":false,"suffix":""},{"dropping-particle":"","family":"Slifstein","given":"Mark","non-dropping-particle":"","parse-names":false,"suffix":""},{"dropping-particle":"","family":"Ojeil","given":"Najate","non-dropping-particle":"","parse-names":false,"suffix":""},{"dropping-particle":"","family":"Weinstein","given":"Jodi J.","non-dropping-particle":"","parse-names":false,"suffix":""},{"dropping-particle":"","family":"Moore","given":"Holly","non-dropping-particle":"","parse-names":false,"suffix":""},{"dropping-particle":"","family":"Lieberman","given":"Jeffrey A.","non-dropping-particle":"","parse-names":false,"suffix":""},{"dropping-particle":"","family":"Shohamy","given":"Daphna","non-dropping-particle":"","parse-names":false,"suffix":""},{"dropping-particle":"","family":"Smith","given":"Edward E.","non-dropping-particle":"","parse-names":false,"suffix":""},{"dropping-particle":"","family":"Abi-Dargham","given":"Anissa","non-dropping-particle":"","parse-names":false,"suffix":""}],"container-title":"Biological Psychiatry","id":"ITEM-1","issued":{"date-parts":[["2016"]]},"title":"Mechanisms of Working Memory Impairment in Schizophrenia","type":"article-journal"},"uris":["http://www.mendeley.com/documents/?uuid=b76fd30d-d236-33a1-84d1-41b945ba3852"]}],"mendeley":{"formattedCitation":"(Van Snellenberg et al., 2016)","manualFormatting":"Van Snellenberg et al., 2016","plainTextFormattedCitation":"(Van Snellenberg et al., 2016)","previouslyFormattedCitation":"(Van Snellenberg et al., 2016)"},"properties":{"noteIndex":0},"schema":"https://github.com/citation-style-language/schema/raw/master/csl-citation.json"}</w:instrText>
            </w:r>
            <w:r>
              <w:rPr>
                <w:sz w:val="20"/>
                <w:szCs w:val="20"/>
                <w:lang w:val="en-US"/>
              </w:rPr>
              <w:fldChar w:fldCharType="separate"/>
            </w:r>
            <w:r w:rsidRPr="00A74B8B">
              <w:rPr>
                <w:noProof/>
                <w:sz w:val="20"/>
                <w:szCs w:val="20"/>
                <w:lang w:val="en-US"/>
              </w:rPr>
              <w:t>Van Snellenberg et al., 201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1A9163E" w14:textId="77777777" w:rsidR="00F36F79" w:rsidRDefault="00F36F79" w:rsidP="001F562D">
            <w:pPr>
              <w:spacing w:after="46" w:line="240" w:lineRule="auto"/>
              <w:rPr>
                <w:sz w:val="20"/>
                <w:szCs w:val="20"/>
                <w:lang w:val="en-US"/>
              </w:rPr>
            </w:pPr>
            <w:r>
              <w:rPr>
                <w:sz w:val="20"/>
                <w:szCs w:val="20"/>
                <w:lang w:val="en-US"/>
              </w:rPr>
              <w:t>Self-ordered WM task (SOT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5EC737DE"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7BCE133F"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9E0E783"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psychologia.2013.10.004","ISSN":"00283932","abstract":"Patients with schizophrenia suffer from perceptual visual deficits. It remains unclear whether those deficits result from an isolated impairment of a localized brain process or from a more diffuse long-range dysconnectivity within the visual system. We aimed to explore, with a reading paradigm, the functioning of both ventral and dorsal visual pathways and their interaction in schizophrenia. Patients with schizophrenia and control subjects were studied using event-related functional MRI (fMRI) while reading words that were progressively degraded through word rotation or letter spacing. Reading intact or minimally degraded single words involves mainly the ventral visual pathway. Conversely, reading in non-optimal conditions involves both the ventral and the dorsal pathway. The reading paradigm thus allowed us to study the functioning of both pathways and their interaction.Behaviourally, patients with schizophrenia were selectively impaired at reading highly degraded words. While fMRI activation level was not different between patients and controls, functional connectivity between the ventral and dorsal visual pathways increased with word degradation in control subjects, but not in patients. Moreover, there was a negative correlation between the patients' behavioural sensitivity to stimulus degradation and dorso-ventral connectivity. This study suggests that perceptual visual deficits in schizophrenia could be related to dysconnectivity between dorsal and ventral visual pathways. © 2013 Elsevier Ltd.","author":[{"dropping-particle":"","family":"Vinckier","given":"F","non-dropping-particle":"","parse-names":false,"suffix":""},{"dropping-particle":"","family":"Cohen","given":"L","non-dropping-particle":"","parse-names":false,"suffix":""},{"dropping-particle":"","family":"Oppenheim","given":"C","non-dropping-particle":"","parse-names":false,"suffix":""},{"dropping-particle":"","family":"Salvador","given":"A","non-dropping-particle":"","parse-names":false,"suffix":""},{"dropping-particle":"","family":"Picard","given":"H","non-dropping-particle":"","parse-names":false,"suffix":""},{"dropping-particle":"","family":"Amado","given":"I","non-dropping-particle":"","parse-names":false,"suffix":""},{"dropping-particle":"","family":"Krebs","given":"M.-O.","non-dropping-particle":"","parse-names":false,"suffix":""},{"dropping-particle":"","family":"Gaillard","given":"R","non-dropping-particle":"","parse-names":false,"suffix":""}],"container-title":"Neuropsychologia","id":"ITEM-1","issue":"1","issued":{"date-parts":[["2014"]]},"note":"cited By 12","page":"187-196","publisher":"Elsevier Ltd","title":"Reading impairment in schizophrenia: Dysconnectivity within the visual system","type":"article-journal","volume":"53"},"uris":["http://www.mendeley.com/documents/?uuid=470318c6-7abe-49db-af9e-8bc504fc589c"]}],"mendeley":{"formattedCitation":"(Vinckier et al., 2014)","manualFormatting":"Vinckier et al., 2014","plainTextFormattedCitation":"(Vinckier et al., 2014)","previouslyFormattedCitation":"(Vinckier et al., 2014)"},"properties":{"noteIndex":0},"schema":"https://github.com/citation-style-language/schema/raw/master/csl-citation.json"}</w:instrText>
            </w:r>
            <w:r>
              <w:rPr>
                <w:sz w:val="20"/>
                <w:szCs w:val="20"/>
                <w:lang w:val="en-US"/>
              </w:rPr>
              <w:fldChar w:fldCharType="separate"/>
            </w:r>
            <w:r w:rsidRPr="00D81501">
              <w:rPr>
                <w:noProof/>
                <w:sz w:val="20"/>
                <w:szCs w:val="20"/>
                <w:lang w:val="en-US"/>
              </w:rPr>
              <w:t>Vinckier et al., 2014</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41E799D" w14:textId="77777777" w:rsidR="00F36F79" w:rsidRDefault="00F36F79" w:rsidP="001F562D">
            <w:pPr>
              <w:spacing w:after="46" w:line="240" w:lineRule="auto"/>
              <w:rPr>
                <w:sz w:val="20"/>
                <w:szCs w:val="20"/>
                <w:lang w:val="en-US"/>
              </w:rPr>
            </w:pPr>
            <w:r>
              <w:rPr>
                <w:sz w:val="20"/>
                <w:szCs w:val="20"/>
                <w:lang w:val="en-US"/>
              </w:rPr>
              <w:t>Word degradation task (Normal words &gt; Res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02C3A87"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59EA9087"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2BC55FA9"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schres.2013.05.010","ISSN":"09209964","abstract":"Schizophrenia (SCZ) is characterized by disordered activation and disordered connectivity, yet few fMRI studies have convergently investigated both. Here, we compared differences in activation and connectivity between SCZ and controls (HC). Twenty-two subjects (18. ≤. age. ≤. 35. yrs) participated in a paired-associative learning task, a behavioral domain particularly dependent on fronto-hippocampal connectivity and of relevance to the schizophrenia diathesis. Activation differences were assessed using standard approaches. Seed-based connectivity differences were compared using Psychophysiological Interaction (PPI) with a hippocampus-based seed. SCZ evinced significantly increased activation, but significantly decreased connectivity with the hippocampus across a cortical-striatal learning network. These results assess potentially complementary patterns of network dysfunction in schizophrenia: increased activation suggests inefficient responses relating to functional specialization; decreased connectivity suggests impaired integration of functional signals between regions. Inefficiency and dysconnection appear to collectively characterize functional deficits in schizophrenia. © 2013 Elsevier B.V.","author":[{"dropping-particle":"","family":"Wadehra","given":"Sunali","non-dropping-particle":"","parse-names":false,"suffix":""},{"dropping-particle":"","family":"Pruitt","given":"Patrick","non-dropping-particle":"","parse-names":false,"suffix":""},{"dropping-particle":"","family":"Murphy","given":"Eric R.","non-dropping-particle":"","parse-names":false,"suffix":""},{"dropping-particle":"","family":"Diwadkar","given":"Vaibhav A.","non-dropping-particle":"","parse-names":false,"suffix":""}],"container-title":"Schizophrenia Research","id":"ITEM-1","issue":"1-3","issued":{"date-parts":[["2013","8","1"]]},"page":"38-49","publisher":"Elsevier","title":"Network dysfunction during associative learning in schizophrenia: Increased activation, but decreased connectivity: An fMRI study","type":"article-journal","volume":"148"},"uris":["http://www.mendeley.com/documents/?uuid=31d006b1-077b-3b0f-af1b-740311cd0e7c"]}],"mendeley":{"formattedCitation":"(Wadehra et al., 2013)","manualFormatting":"Wadehra et al., 2013","plainTextFormattedCitation":"(Wadehra et al., 2013)","previouslyFormattedCitation":"(Wadehra et al., 2013)"},"properties":{"noteIndex":0},"schema":"https://github.com/citation-style-language/schema/raw/master/csl-citation.json"}</w:instrText>
            </w:r>
            <w:r>
              <w:rPr>
                <w:sz w:val="20"/>
                <w:szCs w:val="20"/>
                <w:lang w:val="en-US"/>
              </w:rPr>
              <w:fldChar w:fldCharType="separate"/>
            </w:r>
            <w:r w:rsidRPr="00A74B8B">
              <w:rPr>
                <w:noProof/>
                <w:sz w:val="20"/>
                <w:szCs w:val="20"/>
                <w:lang w:val="en-US"/>
              </w:rPr>
              <w:t>Wadehra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DF38EF7" w14:textId="77777777" w:rsidR="00F36F79" w:rsidRDefault="00F36F79" w:rsidP="001F562D">
            <w:pPr>
              <w:spacing w:after="46" w:line="240" w:lineRule="auto"/>
              <w:rPr>
                <w:sz w:val="20"/>
                <w:szCs w:val="20"/>
                <w:lang w:val="en-US"/>
              </w:rPr>
            </w:pPr>
            <w:r>
              <w:rPr>
                <w:sz w:val="20"/>
                <w:szCs w:val="20"/>
                <w:lang w:val="en-US"/>
              </w:rPr>
              <w:t>Associative learning task (Encoding)</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3C078E4" w14:textId="77777777" w:rsidR="00F36F79" w:rsidRPr="00E0042D"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2EFEB987"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16B772B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cortex.2015.02.004","ISSN":"19738102","abstract":"Evidence suggests that cognitive deficits are a core feature of schizophrenia. The concept of \"cognitive dysmetria\" has been introduced to characterize disintegration of fronto-thalamic-cerebellar circuitry which constitutes a key network for a variety of neuropsychological symptoms in schizophrenia. The present multimodal study aimed at investigating effective and structural connectivity of the fronto-thalamic circuitry in schizophrenia.fMRI effective connectivity analysis using dynamic causal modeling (DCM) and diffusion tensor imaging (DTI) were combined to examine cognitive control processes in 38 patients with schizophrenia and 40 matched healthy controls. Significantly lower fractional anisotropy (FA) was detected in patients in the right anterior limb of the internal capsule (ALIC), the right thalamus and the right corpus callosum. During Stroop task performance patients demonstrated significantly lower activation relative to healthy controls in a predominantly right lateralized fronto-thalamo-cerebellar network. An abnormal effective connectivity was observed in the right connections between thalamus, anterior cingulate and dorsolateral prefrontal cortex. FA in the ALIC was significantly correlated with the thalamic BOLD signal, cognitive performance and fronto-thalamic effective connectivity in patients. Present data provide evidence for the notion of a structural and functional defect in the fronto-thalamo-cerebellar circuitry, which may be the basis of specific cognitive impairments in schizophrenia.","author":[{"dropping-particle":"","family":"Wagner","given":"Gerd","non-dropping-particle":"","parse-names":false,"suffix":""},{"dropping-particle":"","family":"la Cruz","given":"Feliberto","non-dropping-particle":"De","parse-names":false,"suffix":""},{"dropping-particle":"","family":"Schachtzabel","given":"Claudia","non-dropping-particle":"","parse-names":false,"suffix":""},{"dropping-particle":"","family":"Güllmar","given":"Daniel","non-dropping-particle":"","parse-names":false,"suffix":""},{"dropping-particle":"","family":"Schultz","given":"C. Christoph","non-dropping-particle":"","parse-names":false,"suffix":""},{"dropping-particle":"","family":"Schlösser","given":"Ralf G.","non-dropping-particle":"","parse-names":false,"suffix":""},{"dropping-particle":"","family":"Bär","given":"Karl Jürgen","non-dropping-particle":"","parse-names":false,"suffix":""},{"dropping-particle":"","family":"Koch","given":"Kathrin","non-dropping-particle":"","parse-names":false,"suffix":""}],"container-title":"Cortex","id":"ITEM-1","issued":{"date-parts":[["2015"]]},"title":"Structural and functional dysconnectivity of thefronto-thalamic system in schizophrenia: ADCM-DTI study","type":"article-journal"},"uris":["http://www.mendeley.com/documents/?uuid=0fab4587-98fe-3279-b8c1-a5702f6219db"]}],"mendeley":{"formattedCitation":"(Wagner et al., 2015)","manualFormatting":"Wagner et al., 2015","plainTextFormattedCitation":"(Wagner et al., 2015)","previouslyFormattedCitation":"(Wagner et al., 2015)"},"properties":{"noteIndex":0},"schema":"https://github.com/citation-style-language/schema/raw/master/csl-citation.json"}</w:instrText>
            </w:r>
            <w:r>
              <w:rPr>
                <w:sz w:val="20"/>
                <w:szCs w:val="20"/>
                <w:lang w:val="en-US"/>
              </w:rPr>
              <w:fldChar w:fldCharType="separate"/>
            </w:r>
            <w:r w:rsidRPr="006E0642">
              <w:rPr>
                <w:noProof/>
                <w:sz w:val="20"/>
                <w:szCs w:val="20"/>
                <w:lang w:val="en-US"/>
              </w:rPr>
              <w:t>Wagner et al., 201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6B9CBDA" w14:textId="77777777" w:rsidR="00F36F79" w:rsidRDefault="00F36F79" w:rsidP="001F562D">
            <w:pPr>
              <w:spacing w:after="46" w:line="240" w:lineRule="auto"/>
              <w:rPr>
                <w:sz w:val="20"/>
                <w:szCs w:val="20"/>
                <w:lang w:val="en-US"/>
              </w:rPr>
            </w:pPr>
            <w:r>
              <w:rPr>
                <w:sz w:val="20"/>
                <w:szCs w:val="20"/>
                <w:lang w:val="en-US"/>
              </w:rPr>
              <w:t>Stroop task (Group x Task interactio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0CE2217"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33BD78EC"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D203C8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S0920-9964(02)00225-6","ISSN":"09209964","PMID":"12729869","abstract":"Hypofrontality and decreased lateralization have been two major, albeit controversial, results from functional neuroimaging studies of schizophrenia. We used fMRI to study cortical activation during a verbal and spatial working memory (WM) task (2-back) in 15 inpatients acutely ill with schizophrenia and 15 matched control subjects. We hypothesized (i) hypofrontality in patients in both tasks and (ii) decreased lateralization of prefrontal activation in patients under the assumption that, in controls, left prefrontal cortex (PFC) is engaged preferentially in the verbal task (verbal domain dominance) and the right prefrontal cortex is engaged preferentially in the spatial task (spatial domain dominance). Our results showed no significant differences in frontal activation between controls and patients, i.e. no hypofrontality in patients, even at a very liberal threshold (p&lt;0.01). This may be explained by the fact that nearly all patients studied received atypical neuroleptics. Nonetheless, we found evidence for more subtle, domain-related prefrontal dysfunction. Whereas controls showed verbal WM domain dominance in left inferior frontal cortex and spatial WM domain dominance in right prefrontal cortex, these domain dominance effects were absent in the patient group, i.e. there were no lateralization effects. Finally, only patients showed an inverse correlation between performance and right prefrontal activation in verbal WM. We conclude that the finding of hypofrontality may depend on the medication of the patients and that there is prefrontal dysfunction even in the absence of hypofrontality. © 2002 Elsevier Science B.V. All rights reserved.","author":[{"dropping-particle":"","family":"Walter","given":"Henrik","non-dropping-particle":"","parse-names":false,"suffix":""},{"dropping-particle":"","family":"Wunderlich","given":"Arthur P.","non-dropping-particle":"","parse-names":false,"suffix":""},{"dropping-particle":"","family":"Blankenhorn","given":"Michael","non-dropping-particle":"","parse-names":false,"suffix":""},{"dropping-particle":"","family":"Schäfer","given":"Sandra","non-dropping-particle":"","parse-names":false,"suffix":""},{"dropping-particle":"","family":"Tomczak","given":"Reinhard","non-dropping-particle":"","parse-names":false,"suffix":""},{"dropping-particle":"","family":"Spitzer","given":"Manfred","non-dropping-particle":"","parse-names":false,"suffix":""},{"dropping-particle":"","family":"Grön","given":"Georg","non-dropping-particle":"","parse-names":false,"suffix":""}],"container-title":"Schizophrenia Research","id":"ITEM-1","issue":"2-3","issued":{"date-parts":[["2003","6","1"]]},"page":"175-184","publisher":"Elsevier","title":"No hypofrontality, but absence of prefrontal lateralization comparing verbal and spatial working memory in schizophrenia","type":"article-journal","volume":"61"},"uris":["http://www.mendeley.com/documents/?uuid=47e9c46d-d088-3c96-b989-044b2da2410d"]}],"mendeley":{"formattedCitation":"(Walter et al., 2003)","manualFormatting":"Walter et al., 2003","plainTextFormattedCitation":"(Walter et al., 2003)","previouslyFormattedCitation":"(Walter et al., 2003)"},"properties":{"noteIndex":0},"schema":"https://github.com/citation-style-language/schema/raw/master/csl-citation.json"}</w:instrText>
            </w:r>
            <w:r>
              <w:rPr>
                <w:sz w:val="20"/>
                <w:szCs w:val="20"/>
                <w:lang w:val="en-US"/>
              </w:rPr>
              <w:fldChar w:fldCharType="separate"/>
            </w:r>
            <w:r w:rsidRPr="006E0642">
              <w:rPr>
                <w:noProof/>
                <w:sz w:val="20"/>
                <w:szCs w:val="20"/>
                <w:lang w:val="en-US"/>
              </w:rPr>
              <w:t>Walter et al., 200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8BF8BCB" w14:textId="77777777" w:rsidR="00F36F79" w:rsidRDefault="00F36F79" w:rsidP="001F562D">
            <w:pPr>
              <w:spacing w:after="46" w:line="240" w:lineRule="auto"/>
              <w:rPr>
                <w:sz w:val="20"/>
                <w:szCs w:val="20"/>
                <w:lang w:val="en-US"/>
              </w:rPr>
            </w:pPr>
            <w:r>
              <w:rPr>
                <w:sz w:val="20"/>
                <w:szCs w:val="20"/>
                <w:lang w:val="en-US"/>
              </w:rPr>
              <w:t>Verbal 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762C8C8"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067CBEA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6D4CE87"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euroimage.2007.01.041","ISSN":"10538119","abstract":"Studies on working memory (WM) dysfunction in schizophrenia have reported several functionally aberrant brain areas including the lateral prefrontal cortex, superior temporal areas and the striatum. However, less is known about the relationship of WM-dysfunction, cerebral activation, task-accuracy and diagnostic specificity. Using a novel WM-task and event-related functional magnetic resonance imaging (fMRI), we studied healthy control subjects (n = 17) and partially remitted, medicated inpatients meeting DSM-IV criteria for schizophrenia (n = 19) and major depressive disorder (n = 12). Due to the event-related technique, we excluded incorrectly performed trials, thus controlling for accuracy-related activation confounds. Compared with controls, patients with schizophrenia showed less activation in frontoparietal and subcortical regions at high cognitive load levels. Compared with patients with depression, schizophrenic patients showed less prefrontal activation in left inferior frontal cortex and right cerebellum. In patients with schizophrenia, a lack of deactivation of the superior temporal cortex was found compared to both healthy controls and patients with depression. Thus, we could not confirm previous findings of impaired lateral prefrontal activation during WM performance in schizophrenic patients after the exclusion of incorrectly performed or omitted trials in our functional analysis. However, superior temporal cortex dysfunction in patients with schizophrenia may be regarded as schizophrenia-specific finding in terms of psychiatric diagnosis specificity. © 2007 Elsevier Inc. All rights reserved.","author":[{"dropping-particle":"","family":"Walter","given":"Henrik","non-dropping-particle":"","parse-names":false,"suffix":""},{"dropping-particle":"","family":"Vasic","given":"Nenad","non-dropping-particle":"","parse-names":false,"suffix":""},{"dropping-particle":"","family":"Höse","given":"Annett","non-dropping-particle":"","parse-names":false,"suffix":""},{"dropping-particle":"","family":"Spitzer","given":"Manfred","non-dropping-particle":"","parse-names":false,"suffix":""},{"dropping-particle":"","family":"Wolf","given":"Robert Christian","non-dropping-particle":"","parse-names":false,"suffix":""}],"container-title":"NeuroImage","id":"ITEM-1","issue":"4","issued":{"date-parts":[["2007","5","1"]]},"page":"1551-1561","publisher":"Academic Press","title":"Working memory dysfunction in schizophrenia compared to healthy controls and patients with depression: Evidence from event-related fMRI","type":"article-journal","volume":"35"},"uris":["http://www.mendeley.com/documents/?uuid=f76d5b50-238e-38b7-9fdb-1ee96b6b5147"]}],"mendeley":{"formattedCitation":"(Walter et al., 2007)","manualFormatting":"Walter et al., 2007","plainTextFormattedCitation":"(Walter et al., 2007)","previouslyFormattedCitation":"(Walter et al., 2007)"},"properties":{"noteIndex":0},"schema":"https://github.com/citation-style-language/schema/raw/master/csl-citation.json"}</w:instrText>
            </w:r>
            <w:r>
              <w:rPr>
                <w:sz w:val="20"/>
                <w:szCs w:val="20"/>
                <w:lang w:val="en-US"/>
              </w:rPr>
              <w:fldChar w:fldCharType="separate"/>
            </w:r>
            <w:r w:rsidRPr="006E0642">
              <w:rPr>
                <w:noProof/>
                <w:sz w:val="20"/>
                <w:szCs w:val="20"/>
                <w:lang w:val="en-US"/>
              </w:rPr>
              <w:t>Walter et al., 200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D03CDE3" w14:textId="77777777" w:rsidR="00F36F79" w:rsidRDefault="00F36F79" w:rsidP="001F562D">
            <w:pPr>
              <w:spacing w:after="46" w:line="240" w:lineRule="auto"/>
              <w:rPr>
                <w:sz w:val="20"/>
                <w:szCs w:val="20"/>
                <w:lang w:val="en-US"/>
              </w:rPr>
            </w:pPr>
            <w:r>
              <w:rPr>
                <w:sz w:val="20"/>
                <w:szCs w:val="20"/>
                <w:lang w:val="en-US"/>
              </w:rPr>
              <w:t>Cognitive activation task (Load 2 &gt; Control)</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5FE43D4"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4F181C9E"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AAA238A" w14:textId="77777777" w:rsidR="00F36F79" w:rsidRDefault="00F36F79" w:rsidP="001F562D">
            <w:pPr>
              <w:spacing w:after="46" w:line="240" w:lineRule="auto"/>
              <w:rPr>
                <w:sz w:val="20"/>
                <w:szCs w:val="20"/>
                <w:lang w:val="en-US"/>
              </w:rPr>
            </w:pPr>
            <w:r>
              <w:rPr>
                <w:sz w:val="20"/>
                <w:szCs w:val="20"/>
                <w:lang w:val="en-US"/>
              </w:rPr>
              <w:lastRenderedPageBreak/>
              <w:fldChar w:fldCharType="begin" w:fldLock="1"/>
            </w:r>
            <w:r>
              <w:rPr>
                <w:sz w:val="20"/>
                <w:szCs w:val="20"/>
                <w:lang w:val="en-US"/>
              </w:rPr>
              <w:instrText>ADDIN CSL_CITATION {"citationItems":[{"id":"ITEM-1","itemData":{"DOI":"10.1016/j.schres.2006.05.011","ISSN":"09209964","PMID":"16806838","abstract":"Thought disorder is a fundamental symptom of schizophrenia, observable as irregularities in speech. It has been associated with functional and structural abnormalities in brain regions involved in language processing, including left temporal regions, during language production tasks. We were interested in the neural correlates of thought disorder during receptive language processing, as this function is relatively preserved despite relying on the same brain regions as expressive language. Twelve patients with schizophrenia and 11 controls listened to 30-s speech samples while undergoing fMRI scanning. Thought disorder and global symptom ratings were obtained for each patient. Thought disorder but not global symptomatology correlated positively with the BOLD response in the left posterior superior temporal lobe while listening to comprehensible speech (cluster-level corrected p = .023). The pattern of brain activity associated with thought disorder during listening to comprehensible speech differs from that seen during language generation tasks, where a reduction of the leftward laterality of language has often been observed. As receptive language is spared in thought disorder, we propose that the increase in activation reflects compensatory processing allowing for normal performance. © 2006 Elsevier B.V. All rights reserved.","author":[{"dropping-particle":"","family":"Weinstein","given":"Sara","non-dropping-particle":"","parse-names":false,"suffix":""},{"dropping-particle":"","family":"Werker","given":"Janet F.","non-dropping-particle":"","parse-names":false,"suffix":""},{"dropping-particle":"","family":"Vouloumanos","given":"Athena","non-dropping-particle":"","parse-names":false,"suffix":""},{"dropping-particle":"","family":"Woodward","given":"Todd S.","non-dropping-particle":"","parse-names":false,"suffix":""},{"dropping-particle":"","family":"Ngan","given":"Elton T.C.","non-dropping-particle":"","parse-names":false,"suffix":""}],"container-title":"Schizophrenia Research","id":"ITEM-1","issue":"1-3","issued":{"date-parts":[["2006","9","1"]]},"page":"130-137","publisher":"Elsevier","title":"Do you hear what I hear? Neural correlates of thought disorder during listening to speech in schizophrenia","type":"article-journal","volume":"86"},"uris":["http://www.mendeley.com/documents/?uuid=d4fc14b8-e8fc-4bf3-8f9e-913d595418d6"]}],"mendeley":{"formattedCitation":"(Weinstein et al., 2006)","manualFormatting":"Weinstein et al., 2006","plainTextFormattedCitation":"(Weinstein et al., 2006)","previouslyFormattedCitation":"(Weinstein et al., 2006)"},"properties":{"noteIndex":0},"schema":"https://github.com/citation-style-language/schema/raw/master/csl-citation.json"}</w:instrText>
            </w:r>
            <w:r>
              <w:rPr>
                <w:sz w:val="20"/>
                <w:szCs w:val="20"/>
                <w:lang w:val="en-US"/>
              </w:rPr>
              <w:fldChar w:fldCharType="separate"/>
            </w:r>
            <w:r w:rsidRPr="00AC292B">
              <w:rPr>
                <w:noProof/>
                <w:sz w:val="20"/>
                <w:szCs w:val="20"/>
                <w:lang w:val="en-US"/>
              </w:rPr>
              <w:t>Weinstein et al., 2006</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C226B67" w14:textId="77777777" w:rsidR="00F36F79" w:rsidRDefault="00F36F79" w:rsidP="001F562D">
            <w:pPr>
              <w:spacing w:after="46" w:line="240" w:lineRule="auto"/>
              <w:rPr>
                <w:sz w:val="20"/>
                <w:szCs w:val="20"/>
                <w:lang w:val="en-US"/>
              </w:rPr>
            </w:pPr>
            <w:r>
              <w:rPr>
                <w:sz w:val="20"/>
                <w:szCs w:val="20"/>
                <w:lang w:val="en-US"/>
              </w:rPr>
              <w:t>Semantic processing task (English &gt; Reversed English, English &gt; Mandarin)*</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7F7F3B6F" w14:textId="77777777" w:rsidR="00F36F79" w:rsidRDefault="00F36F79" w:rsidP="001F562D">
            <w:pPr>
              <w:pStyle w:val="TableContents"/>
              <w:spacing w:after="46" w:line="240" w:lineRule="auto"/>
              <w:rPr>
                <w:sz w:val="20"/>
                <w:szCs w:val="20"/>
                <w:lang w:val="en-US"/>
              </w:rPr>
            </w:pPr>
            <w:r>
              <w:rPr>
                <w:sz w:val="20"/>
                <w:szCs w:val="20"/>
                <w:lang w:val="en-US"/>
              </w:rPr>
              <w:t>VC</w:t>
            </w:r>
          </w:p>
        </w:tc>
      </w:tr>
      <w:tr w:rsidR="00F36F79" w:rsidRPr="00E0042D" w14:paraId="56B68178"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B0EA6A6" w14:textId="49586B14"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S0925-4927(03)00019-2","ISSN":"09254927","abstract":"Functional magnetic resonance imaging was used to compare cortical activation patterns in healthy volunteers with those in patients with schizophrenia during a modified verbal Stroop task. Healthy subjects (n=13) and patients with schizophrenia (n=13) on stable antipsychotic treatment, matched on demographic variables, were included. Patients were preselected on the basis of good performance on a selective attention test. Patients with schizophrenia showed a significantly increased pattern of activation in the left and right inferior frontal cortex and the anterior cingulate cortex. A significant negative correlation between activation of the left prefrontal cortex and accuracy in the modified Stroop test was observed for healthy controls but not schizophrenia patients. Although both groups recruited the prefrontal cortex during the modified Stroop task, for the schizophrenia patients this activation was bilateral, whereas for the controls this activation was primarily in the left hemisphere, suggesting that patients with schizophrenia recruited more prefrontal regions to perform the task with the same accuracy as healthy controls. Our findings of increased activity across multiple areas of the brain, including dorsolateral frontal cortex and anterior cingulate, in patients with schizophrenia who perform relatively well on a task of selective attention give further evidence that task performance may be a confounding factor in the interpretation of neuroimaging results. © 2003 Elsevier Science Ireland Ltd. All rights reserved.","author":[{"dropping-particle":"","family":"Weiss","given":"Elisabeth M.","non-dropping-particle":"","parse-names":false,"suffix":""},{"dropping-particle":"","family":"Golaszewski","given":"Stephan","non-dropping-particle":"","parse-names":false,"suffix":""},{"dropping-particle":"","family":"Mottaghy","given":"Felix M.","non-dropping-particle":"","parse-names":false,"suffix":""},{"dropping-particle":"","family":"Hofer","given":"Alex","non-dropping-particle":"","parse-names":false,"suffix":""},{"dropping-particle":"","family":"Hausmann","given":"Armand","non-dropping-particle":"","parse-names":false,"suffix":""},{"dropping-particle":"","family":"Kemmler","given":"Georg","non-dropping-particle":"","parse-names":false,"suffix":""},{"dropping-particle":"","family":"Kremser","given":"Christian","non-dropping-particle":"","parse-names":false,"suffix":""},{"dropping-particle":"","family":"Brinkhoff","given":"Claudia","non-dropping-particle":"","parse-names":false,"suffix":""},{"dropping-particle":"","family":"Felber","given":"Stephan R.","non-dropping-particle":"","parse-names":false,"suffix":""},{"dropping-particle":"","family":"Fleischhacker","given":"W. Wolfgang","non-dropping-particle":"","parse-names":false,"suffix":""}],"container-title":"Psychiatry Research - Neuroimaging","id":"ITEM-1","issue":"1","issued":{"date-parts":[["2003","5","1"]]},"page":"1-15","publisher":"Elsevier Ireland Ltd","title":"Brain activation patterns during a selective attention test - A functional MRI study in healthy volunteers and patients with schizophrenia","type":"article-journal","volume":"123"},"uris":["http://www.mendeley.com/documents/?uuid=761eca2f-dac9-36ca-80cf-c291539669ac"]}],"mendeley":{"formattedCitation":"(E. M. Weiss et al., 2003)","manualFormatting":"Weiss et al., 2003","plainTextFormattedCitation":"(E. M. Weiss et al., 2003)","previouslyFormattedCitation":"(E. M. Weiss et al., 2003)"},"properties":{"noteIndex":0},"schema":"https://github.com/citation-style-language/schema/raw/master/csl-citation.json"}</w:instrText>
            </w:r>
            <w:r>
              <w:rPr>
                <w:sz w:val="20"/>
                <w:szCs w:val="20"/>
                <w:lang w:val="en-US"/>
              </w:rPr>
              <w:fldChar w:fldCharType="separate"/>
            </w:r>
            <w:r w:rsidRPr="006E0642">
              <w:rPr>
                <w:noProof/>
                <w:sz w:val="20"/>
                <w:szCs w:val="20"/>
                <w:lang w:val="en-US"/>
              </w:rPr>
              <w:t>Weiss et al., 200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C1C128F" w14:textId="77777777" w:rsidR="00F36F79" w:rsidRDefault="00F36F79" w:rsidP="001F562D">
            <w:pPr>
              <w:spacing w:after="46" w:line="240" w:lineRule="auto"/>
              <w:rPr>
                <w:sz w:val="20"/>
                <w:szCs w:val="20"/>
                <w:lang w:val="en-US"/>
              </w:rPr>
            </w:pPr>
            <w:r>
              <w:rPr>
                <w:sz w:val="20"/>
                <w:szCs w:val="20"/>
                <w:lang w:val="en-US"/>
              </w:rPr>
              <w:t>Adapted Stroop task (Stroop &gt; Res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C00D349" w14:textId="77777777" w:rsidR="00F36F79" w:rsidRPr="00E0042D" w:rsidRDefault="00F36F79" w:rsidP="001F562D">
            <w:pPr>
              <w:pStyle w:val="TableContents"/>
              <w:spacing w:after="46" w:line="240" w:lineRule="auto"/>
              <w:rPr>
                <w:sz w:val="20"/>
                <w:szCs w:val="20"/>
                <w:lang w:val="en-US"/>
              </w:rPr>
            </w:pPr>
            <w:r>
              <w:rPr>
                <w:sz w:val="20"/>
                <w:szCs w:val="20"/>
                <w:lang w:val="en-US"/>
              </w:rPr>
              <w:t>PS</w:t>
            </w:r>
          </w:p>
        </w:tc>
      </w:tr>
      <w:tr w:rsidR="00F36F79" w:rsidRPr="00E0042D" w14:paraId="5D77BF2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291AC4A" w14:textId="0330B0CD"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523/JNEUROSCI.0617-09.2009","ISSN":"02706474","abstract":"Prefrontal-parietal networks are essential to many cognitive processes, including the ability to differentiate new from previously presented items. As patients with schizophrenia exhibit structural abnormalities in these areas along with well documented decrements in recognition memory, we hypothesized that these patients would demonstrate memory-related abnormalities in prefrontal and parietal physiology as measured by both functional magnetic resonance imaging and magnetoencephalography (MEG). Medicated outpatients with schizophrenia (n = 18) and age-matched healthy control subjects (n = 18) performed an old-new recognition memory task while physiological data were obtained. Whereas controls exhibited strong, bilateral activation of prefrontal and posterior parietal regions during successful identification of old versus new items, patients exhibited greatly attenuated activation of the right prefrontal and parietal cortices. However, within the patient group, there was strong correlation between memory performance and activation of these right-sided regions as well as a tight correlation between old-new effect-related activations in frontal and parietal regions, a pattern not seen in control subjects. Using MEG, control subjects- but not patients - exhibited a sequential pattern of old &gt; new activity in the left posterior parietal cortex and then right prefrontal cortex; however, patients uniquely exhibited old &gt; new activity in right temporal cortex. Collectively, these findings point to markedly different distributions of regional specialization necessary to complete the old-new item recognition task in patients versus controls. Inefficient utilization of prefrontal-parietal networks, with compensatory activation in temporal regions, may thus contribute to deficient old-new item recognition in schizophrenia. Copyright © 2009 Society for Neuroscience.","author":[{"dropping-particle":"","family":"Weiss","given":"Anthony P.","non-dropping-particle":"","parse-names":false,"suffix":""},{"dropping-particle":"","family":"Ellis","given":"Cameron B.","non-dropping-particle":"","parse-names":false,"suffix":""},{"dropping-particle":"","family":"Roffman","given":"Joshua L.","non-dropping-particle":"","parse-names":false,"suffix":""},{"dropping-particle":"","family":"Stufflebeam","given":"Steven","non-dropping-particle":"","parse-names":false,"suffix":""},{"dropping-particle":"","family":"Hamalainen","given":"Matti S.","non-dropping-particle":"","parse-names":false,"suffix":""},{"dropping-particle":"","family":"Duff","given":"Margaret","non-dropping-particle":"","parse-names":false,"suffix":""},{"dropping-particle":"","family":"Goff","given":"Donald C.","non-dropping-particle":"","parse-names":false,"suffix":""},{"dropping-particle":"","family":"Schacter","given":"Daniel L.","non-dropping-particle":"","parse-names":false,"suffix":""}],"container-title":"Journal of Neuroscience","id":"ITEM-1","issue":"36","issued":{"date-parts":[["2009","9","9"]]},"page":"11347-11359","publisher":"Society for Neuroscience","title":"Aberrant frontoparietal function during recognition memory in schizophrenia: A multimodal neuroimaging investigation","type":"article-journal","volume":"29"},"uris":["http://www.mendeley.com/documents/?uuid=208976c1-f5f3-393d-b837-0e0524d9b5c1"]}],"mendeley":{"formattedCitation":"(A. P. Weiss et al., 2009)","manualFormatting":"Weiss et al., 2009","plainTextFormattedCitation":"(A. P. Weiss et al., 2009)","previouslyFormattedCitation":"(A. P. Weiss et al., 2009)"},"properties":{"noteIndex":0},"schema":"https://github.com/citation-style-language/schema/raw/master/csl-citation.json"}</w:instrText>
            </w:r>
            <w:r>
              <w:rPr>
                <w:sz w:val="20"/>
                <w:szCs w:val="20"/>
                <w:lang w:val="en-US"/>
              </w:rPr>
              <w:fldChar w:fldCharType="separate"/>
            </w:r>
            <w:r w:rsidRPr="006E0642">
              <w:rPr>
                <w:noProof/>
                <w:sz w:val="20"/>
                <w:szCs w:val="20"/>
                <w:lang w:val="en-US"/>
              </w:rPr>
              <w:t>Weiss et al., 2009</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198B689A" w14:textId="77777777" w:rsidR="00F36F79" w:rsidRDefault="00F36F79" w:rsidP="001F562D">
            <w:pPr>
              <w:spacing w:after="46" w:line="240" w:lineRule="auto"/>
              <w:rPr>
                <w:sz w:val="20"/>
                <w:szCs w:val="20"/>
                <w:lang w:val="en-US"/>
              </w:rPr>
            </w:pPr>
            <w:r>
              <w:rPr>
                <w:sz w:val="20"/>
                <w:szCs w:val="20"/>
                <w:lang w:val="en-US"/>
              </w:rPr>
              <w:t>Recognition memory task (Old &gt; New)</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438ADFF" w14:textId="77777777" w:rsidR="00F36F79" w:rsidRPr="00E0042D" w:rsidRDefault="00F36F79" w:rsidP="001F562D">
            <w:pPr>
              <w:pStyle w:val="TableContents"/>
              <w:spacing w:after="46" w:line="240" w:lineRule="auto"/>
              <w:rPr>
                <w:sz w:val="20"/>
                <w:szCs w:val="20"/>
                <w:lang w:val="en-US"/>
              </w:rPr>
            </w:pPr>
            <w:r>
              <w:rPr>
                <w:sz w:val="20"/>
                <w:szCs w:val="20"/>
                <w:lang w:val="en-US"/>
              </w:rPr>
              <w:t>VeLM</w:t>
            </w:r>
          </w:p>
        </w:tc>
      </w:tr>
      <w:tr w:rsidR="00F36F79" w:rsidRPr="00E0042D" w14:paraId="696EADE4"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5ECA80F"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503/jpn.090181","ISSN":"11804882","abstract":"Background: Although there is considerable evidence that patients with schizophrenia have impaired executive functions, the neural mechanisms underlying these deficits are unclear. Generation and selection is one of the basic mechanisms of executive functioning. We investigated the neural correlates of this mechanism by means of functional magnetic resonance imaging (fMRI) in patients with schizophrenia and healthy controls. Methods: We used the Wisconsin Card Sorting Test (WCST) in an event-related fMRI study to analyze neural activation patterns during the distinct components of the WCST in 36 patients with schizophrenia and 28 controls. We focused our analyses on the process of set-shifting. After participants received negative feedback, they had to generate and decide on a new sorting rule. Results: A widespread activation pattern encompassing the inferior and middle frontal gyrus, parietal, temporal and occipital cortices, anterior cingulate cortex (ACC), supplementary motor area, insula, caudate, thalamus and brainstem was observed in patients with schizophrenia after negative versus positive feedback, whereas in healthy controls, significant activation clusters were more confined to the cortical areas. Significantly increased activation in the rostral ACC after negative feedback and in the dorsal ACC during matching after negative feedback were observed in schizophrenia patients compared with controls. Controls showed activation in the bilateral dorsolateral prefrontal cortex (Brodmann area 46), whereas schizophrenia patients showed activation in the right dorsolateral prefrontal cortex only. Limitations: All patients were taking neuroleptic medication, which has an impact on cognitive function as well as on dopaminergic and serotonergic prefrontal metabolism. Conclusion: Our data suggest that, in patients with schizophrenia, set-shifting is associated with increased activation in the rostral and dorsal ACC, reflecting higher emotional and cognitive demands, respectively. © 2010 Canadian Medical Association.","author":[{"dropping-particle":"","family":"Wilmsmeier","given":"Andreas","non-dropping-particle":"","parse-names":false,"suffix":""},{"dropping-particle":"","family":"Ohrmann","given":"Patricia","non-dropping-particle":"","parse-names":false,"suffix":""},{"dropping-particle":"","family":"Suslow","given":"Thomas","non-dropping-particle":"","parse-names":false,"suffix":""},{"dropping-particle":"","family":"Siegmund","given":"Ansgar","non-dropping-particle":"","parse-names":false,"suffix":""},{"dropping-particle":"","family":"Koelkebeck","given":"Katja","non-dropping-particle":"","parse-names":false,"suffix":""},{"dropping-particle":"","family":"Rothermundt","given":"Matthias","non-dropping-particle":"","parse-names":false,"suffix":""},{"dropping-particle":"","family":"Kugel","given":"Harald","non-dropping-particle":"","parse-names":false,"suffix":""},{"dropping-particle":"","family":"Arolt","given":"Volker","non-dropping-particle":"","parse-names":false,"suffix":""},{"dropping-particle":"","family":"Bauer","given":"Jochen","non-dropping-particle":"","parse-names":false,"suffix":""},{"dropping-particle":"","family":"Pedersen","given":"Anya","non-dropping-particle":"","parse-names":false,"suffix":""}],"container-title":"Journal of Psychiatry and Neuroscience","id":"ITEM-1","issue":"5","issued":{"date-parts":[["2010"]]},"page":"321-329","title":"Neural correlates of set-shifting: Decomposing executive functions in schizophrenia","type":"article-journal","volume":"35"},"uris":["http://www.mendeley.com/documents/?uuid=6bb596de-8afb-45c7-8388-a1d1b92a38f7"]}],"mendeley":{"formattedCitation":"(Wilmsmeier et al., 2010)","manualFormatting":"Wilmsmeier et al., 2010","plainTextFormattedCitation":"(Wilmsmeier et al., 2010)","previouslyFormattedCitation":"(Wilmsmeier et al., 2010)"},"properties":{"noteIndex":0},"schema":"https://github.com/citation-style-language/schema/raw/master/csl-citation.json"}</w:instrText>
            </w:r>
            <w:r>
              <w:rPr>
                <w:sz w:val="20"/>
                <w:szCs w:val="20"/>
                <w:lang w:val="en-US"/>
              </w:rPr>
              <w:fldChar w:fldCharType="separate"/>
            </w:r>
            <w:r w:rsidRPr="006E0642">
              <w:rPr>
                <w:noProof/>
                <w:sz w:val="20"/>
                <w:szCs w:val="20"/>
                <w:lang w:val="en-US"/>
              </w:rPr>
              <w:t>Wilmsmeier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72F83B6F" w14:textId="77777777" w:rsidR="00F36F79" w:rsidRDefault="00F36F79" w:rsidP="001F562D">
            <w:pPr>
              <w:spacing w:after="46" w:line="240" w:lineRule="auto"/>
              <w:rPr>
                <w:sz w:val="20"/>
                <w:szCs w:val="20"/>
                <w:lang w:val="en-US"/>
              </w:rPr>
            </w:pPr>
            <w:r>
              <w:rPr>
                <w:sz w:val="20"/>
                <w:szCs w:val="20"/>
                <w:lang w:val="en-US"/>
              </w:rPr>
              <w:t>Wisconsin Card Sorting Test (Set-shifting &gt; No shift)</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80D186C" w14:textId="77777777" w:rsidR="00F36F79" w:rsidRPr="00E0042D" w:rsidRDefault="00F36F79" w:rsidP="001F562D">
            <w:pPr>
              <w:pStyle w:val="TableContents"/>
              <w:spacing w:after="46" w:line="240" w:lineRule="auto"/>
              <w:rPr>
                <w:sz w:val="20"/>
                <w:szCs w:val="20"/>
                <w:lang w:val="en-US"/>
              </w:rPr>
            </w:pPr>
            <w:r>
              <w:rPr>
                <w:sz w:val="20"/>
                <w:szCs w:val="20"/>
                <w:lang w:val="en-US"/>
              </w:rPr>
              <w:t>EF</w:t>
            </w:r>
          </w:p>
        </w:tc>
      </w:tr>
      <w:tr w:rsidR="00F36F79" w:rsidRPr="00E0042D" w14:paraId="167735C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611E8AE" w14:textId="2D239921"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3389/fnbeh.2011.00081","ISSN":"16625153","abstract":"Ventral striatum (VS) is a critical brain region for reinforcement learning and motivation, and VS hypofunction is implicated in psychiatric disorders including schizophrenia. Providing rewards or performance feedback has been shown to activate VS. Intrinsically motivated subjects performing challenging cognitive tasks are likely to engage reinforcement circuitry even in the absence of external feedback or incentives. However, such intrinsic reinforcement responses have received little attention, have not been examined in relation to behavioral performance, and have not been evaluated for impairment in neuropsychiatric disorders such as schizophrenia. Here we used fMRI to examine a challenging 'old' vs. 'new' visual recognition task in healthy subjects and patients with schizophrenia. Targets were unique fractal stimuli previously presented as salient distractors in a visual oddball task, producing incidental memory encoding. Based on the prediction error theory of reinforcement learning, we hypothesized that correct target recognition would activate VS in controls, and that this activation would be greater in subjects with lower expectation of responding correctly as indexed by a more conservative response bias. We also predicted these effects would be reduced in patients with schizophrenia. Consistent with these predictions, controls activated VS and other reinforcement processing regions during correct recognition, with greater VS activation in those with a more conservative response bias. Patients did not show either effect, with significant group differences suggesting hyporesponsivity in patients to internallygenerated feedback. These findings highlight the importance of accounting for intrinsic motivation and reward when studying cognitive tasks, and add to growing evidence of reward circuit dysfunction in schizophrenia that may impact cognition and function.","author":[{"dropping-particle":"","family":"Wolf","given":"D H","non-dropping-particle":"","parse-names":false,"suffix":""},{"dropping-particle":"","family":"Gerraty","given":"R T","non-dropping-particle":"","parse-names":false,"suffix":""},{"dropping-particle":"","family":"Satterthwaite","given":"T D","non-dropping-particle":"","parse-names":false,"suffix":""},{"dropping-particle":"","family":"Loughead","given":"J","non-dropping-particle":"","parse-names":false,"suffix":""},{"dropping-particle":"","family":"Campellone","given":"T","non-dropping-particle":"","parse-names":false,"suffix":""},{"dropping-particle":"","family":"Elliott","given":"M A","non-dropping-particle":"","parse-names":false,"suffix":""},{"dropping-particle":"","family":"Turetsky","given":"B I","non-dropping-particle":"","parse-names":false,"suffix":""},{"dropping-particle":"","family":"Gur","given":"R C","non-dropping-particle":"","parse-names":false,"suffix":""},{"dropping-particle":"","family":"Gur","given":"R E","non-dropping-particle":"","parse-names":false,"suffix":""}],"container-title":"Frontiers in Behavioral Neuroscience","id":"ITEM-1","issue":"NOVEMBER","issued":{"date-parts":[["2011"]]},"note":"cited By 16\nincluded exec Rita","title":"Striatal intrinsic reinforcement signals during recognition memory: Relationship to response bias and dysregulation in schizophrenia","type":"article-journal"},"uris":["http://www.mendeley.com/documents/?uuid=3060d82c-787d-4559-801d-58c110093b6b"]}],"mendeley":{"formattedCitation":"(D. H. Wolf et al., 2011)","manualFormatting":"Wolf et al., 2011","plainTextFormattedCitation":"(D. H. Wolf et al., 2011)","previouslyFormattedCitation":"(D. H. Wolf et al., 2011)"},"properties":{"noteIndex":0},"schema":"https://github.com/citation-style-language/schema/raw/master/csl-citation.json"}</w:instrText>
            </w:r>
            <w:r>
              <w:rPr>
                <w:sz w:val="20"/>
                <w:szCs w:val="20"/>
                <w:lang w:val="en-US"/>
              </w:rPr>
              <w:fldChar w:fldCharType="separate"/>
            </w:r>
            <w:r w:rsidRPr="00D81501">
              <w:rPr>
                <w:noProof/>
                <w:sz w:val="20"/>
                <w:szCs w:val="20"/>
                <w:lang w:val="en-US"/>
              </w:rPr>
              <w:t>Wolf et al., 2011</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81847C9" w14:textId="77777777" w:rsidR="00F36F79" w:rsidRDefault="00F36F79" w:rsidP="001F562D">
            <w:pPr>
              <w:spacing w:after="46" w:line="240" w:lineRule="auto"/>
              <w:rPr>
                <w:sz w:val="20"/>
                <w:szCs w:val="20"/>
                <w:lang w:val="en-US"/>
              </w:rPr>
            </w:pPr>
            <w:r>
              <w:rPr>
                <w:sz w:val="20"/>
                <w:szCs w:val="20"/>
                <w:lang w:val="en-US"/>
              </w:rPr>
              <w:t>Forced-choice visual recognition task (Hits &gt; Misses)</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2686A511" w14:textId="77777777" w:rsidR="00F36F79" w:rsidRDefault="00F36F79" w:rsidP="001F562D">
            <w:pPr>
              <w:pStyle w:val="TableContents"/>
              <w:spacing w:after="46" w:line="240" w:lineRule="auto"/>
              <w:rPr>
                <w:sz w:val="20"/>
                <w:szCs w:val="20"/>
                <w:lang w:val="en-US"/>
              </w:rPr>
            </w:pPr>
            <w:r>
              <w:rPr>
                <w:sz w:val="20"/>
                <w:szCs w:val="20"/>
                <w:lang w:val="en-US"/>
              </w:rPr>
              <w:t>ViLM</w:t>
            </w:r>
          </w:p>
        </w:tc>
      </w:tr>
      <w:tr w:rsidR="00F36F79" w:rsidRPr="00E0042D" w14:paraId="3F524D00"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655BF8B"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3389/fpsyg.2017.00056","ISSN":"16641078","abstract":"Previous studies have suggested that patients with schizophrenia and healthy controls exhibit differential activation of and connectivity involving the dorsolateral prefrontal cortex (DLPFC) during working memory tasks, though their findings remain inconsistent. The functional integration perspective further suggests that working memory performance also modulates differences in functional interactions of the DLPFC between patients and controls. To explore this possibility, 45 healthy controls and 45 patients with schizophrenia were recruited to perform a 2-back task during functional magnetic resonance imaging (fMRI). Each group was further divided into two subgroups based on task performance to examine the modulatory effect of performance on functional interactions of the DLPFC, as measured via psychophysiological interaction (PPI) analyses. We observed that, in patients with schizophrenia who exhibited impaired working memory capacity and decreased brain activation/deactivation, functional interactions between the right/left DLPFC and angular cortex were decreased relative to those of healthy controls. Furthermore, we observed an interaction effect of working memory performance and diagnosis on functional connectivity between the right/left DLPFC seed region and posterior regions such as the angular cortex, fusiform gyrus, and middle occipital gyrus. This interaction effect was mainly driven by the negative correlation between functional connectivity and performance in healthy controls, and by the positive correlation in patients with schizophrenia. These results demonstrate the effects of inter-individual differences in working memory performance on functional interactions between the DLPFC and posterior regions in patients with schizophrenia as well as healthy controls, which may shed new light on the neural basis of working memory. © 2017 Wu, Wang, Chen, Zou, Huang, Li, Zhao, Xu, Zhang, Wang, Pandit, Dahal, Chen, Zhou, Jiang and Wang.","author":[{"dropping-particle":"","family":"Wu","given":"S","non-dropping-particle":"","parse-names":false,"suffix":""},{"dropping-particle":"","family":"Wang","given":"H","non-dropping-particle":"","parse-names":false,"suffix":""},{"dropping-particle":"","family":"Chen","given":"C","non-dropping-particle":"","parse-names":false,"suffix":""},{"dropping-particle":"","family":"Zou","given":"J","non-dropping-particle":"","parse-names":false,"suffix":""},{"dropping-particle":"","family":"Huang","given":"H","non-dropping-particle":"","parse-names":false,"suffix":""},{"dropping-particle":"","family":"Li","given":"P","non-dropping-particle":"","parse-names":false,"suffix":""},{"dropping-particle":"","family":"Zhao","given":"Y","non-dropping-particle":"","parse-names":false,"suffix":""},{"dropping-particle":"","family":"Xu","given":"Q","non-dropping-particle":"","parse-names":false,"suffix":""},{"dropping-particle":"","family":"Zhang","given":"L","non-dropping-particle":"","parse-names":false,"suffix":""},{"dropping-particle":"","family":"Wang","given":"H","non-dropping-particle":"","parse-names":false,"suffix":""},{"dropping-particle":"","family":"Pandit","given":"S","non-dropping-particle":"","parse-names":false,"suffix":""},{"dropping-particle":"","family":"Dahal","given":"S","non-dropping-particle":"","parse-names":false,"suffix":""},{"dropping-particle":"","family":"Chen","given":"J","non-dropping-particle":"","parse-names":false,"suffix":""},{"dropping-particle":"","family":"Zhou","given":"Y","non-dropping-particle":"","parse-names":false,"suffix":""},{"dropping-particle":"","family":"Jiang","given":"T","non-dropping-particle":"","parse-names":false,"suffix":""},{"dropping-particle":"","family":"Wang","given":"G","non-dropping-particle":"","parse-names":false,"suffix":""}],"container-title":"Frontiers in Psychology","id":"ITEM-1","issue":"FEB","issued":{"date-parts":[["2017"]]},"note":"cited By 6","publisher":"Frontiers Research Foundation","title":"Task performance modulates functional connectivity involving the dorsolateral prefrontal cortex in patients with schizophrenia","type":"article-journal","volume":"8"},"uris":["http://www.mendeley.com/documents/?uuid=019cba8c-4ec8-4d69-8994-50a38a451064"]}],"mendeley":{"formattedCitation":"(Wu et al., 2017)","manualFormatting":"Wu et al., 2017","plainTextFormattedCitation":"(Wu et al., 2017)","previouslyFormattedCitation":"(Wu et al., 2017)"},"properties":{"noteIndex":0},"schema":"https://github.com/citation-style-language/schema/raw/master/csl-citation.json"}</w:instrText>
            </w:r>
            <w:r>
              <w:rPr>
                <w:sz w:val="20"/>
                <w:szCs w:val="20"/>
                <w:lang w:val="en-US"/>
              </w:rPr>
              <w:fldChar w:fldCharType="separate"/>
            </w:r>
            <w:r w:rsidRPr="006E56C3">
              <w:rPr>
                <w:noProof/>
                <w:sz w:val="20"/>
                <w:szCs w:val="20"/>
                <w:lang w:val="en-US"/>
              </w:rPr>
              <w:t>Wu et al., 2017</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52A22B8F"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26DF4BA"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042F929D"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5360D323" w14:textId="1685E412" w:rsidR="00F36F79" w:rsidRDefault="00F36F79" w:rsidP="001F562D">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07/s00429-020-02078-7","ISSN":"1863-2661 (Electronic)","PMID":"32356019","abstract":"Schizophrenia subjects have shown deficits of inhibition in conditions such as a  stop signal task. The stop signal response time (SSRT) is consistently longer compared with healthy controls, and is accompanied by decreased brain activations in the right inferior frontal gyrus. However, as to how the response inhibition function is supported by distributed brain networks, and whether such networks are altered in schizophrenia are largely unknown. We analyzed functional MRI data of a stop signal task from 44 schizophrenia patients and 44 matched controls, and performed whole-brain psychophysiological interaction analysis to obtain task-modulated connectivity (TMC). Support vector classification was used to classify schizophrenia, and support vector regression was applied to explore the relationships between TMC and behavior indexes, such as SSRT. Schizophrenia group showed a decreased TMC pattern which mainly involved the fronto-parietal network, and increased TMC related to the sensorimotor network. Moreover, TMC could only successfully predict SSRT in the control group, further suggesting an abnormal task modulation in schizophrenia. Lastly, we compared the classification and prediction results from different types of measures, i.e., TMC, task-independent connectivity (TIC), task-functional connectivity (TFC), and resting-state functional connectivity (RSFC). TMC performed better in the behavior predictions, while TIC performed better in the classification. TFC and RSFC had similar classification and prediction performance as TIC. The current results provide new insights into the altered brain functional integration underlying response inhibition in schizophrenia, and suggest that different types of connectivity measures are complementary for a better understanding of brain networks and their alterations.","author":[{"dropping-particle":"","family":"Yang","given":"Hang","non-dropping-particle":"","parse-names":false,"suffix":""},{"dropping-particle":"","family":"Di","given":"Xin","non-dropping-particle":"","parse-names":false,"suffix":""},{"dropping-particle":"","family":"Gong","given":"Qiyong","non-dropping-particle":"","parse-names":false,"suffix":""},{"dropping-particle":"","family":"Sweeney","given":"John","non-dropping-particle":"","parse-names":false,"suffix":""},{"dropping-particle":"","family":"Biswal","given":"Bharat","non-dropping-particle":"","parse-names":false,"suffix":""}],"container-title":"Brain structure &amp; function","id":"ITEM-1","issue":"5","issued":{"date-parts":[["2020","6"]]},"language":"eng","page":"1601-1613","publisher-place":"Germany","title":"Investigating inhibition deficit in schizophrenia using task-modulated brain  networks.","type":"article-journal","volume":"225"},"uris":["http://www.mendeley.com/documents/?uuid=d06f409e-a1aa-4c18-8ae0-480fcc852c2d"]}],"mendeley":{"formattedCitation":"(H. Yang et al., 2020)","manualFormatting":"Yang et al., 2020","plainTextFormattedCitation":"(H. Yang et al., 2020)","previouslyFormattedCitation":"(H. Yang et al., 2020)"},"properties":{"noteIndex":0},"schema":"https://github.com/citation-style-language/schema/raw/master/csl-citation.json"}</w:instrText>
            </w:r>
            <w:r>
              <w:rPr>
                <w:sz w:val="20"/>
                <w:szCs w:val="20"/>
                <w:lang w:val="en-US"/>
              </w:rPr>
              <w:fldChar w:fldCharType="separate"/>
            </w:r>
            <w:r w:rsidRPr="00360D30">
              <w:rPr>
                <w:noProof/>
                <w:sz w:val="20"/>
                <w:szCs w:val="20"/>
                <w:lang w:val="en-US"/>
              </w:rPr>
              <w:t>Yang et al., 202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4490D343" w14:textId="77777777" w:rsidR="00F36F79" w:rsidRDefault="00F36F79" w:rsidP="001F562D">
            <w:pPr>
              <w:spacing w:after="46" w:line="240" w:lineRule="auto"/>
              <w:rPr>
                <w:sz w:val="20"/>
                <w:szCs w:val="20"/>
                <w:lang w:val="en-US"/>
              </w:rPr>
            </w:pPr>
            <w:r>
              <w:rPr>
                <w:sz w:val="20"/>
                <w:szCs w:val="20"/>
                <w:lang w:val="en-US"/>
              </w:rPr>
              <w:t>Stop Signal task (Stop &gt; Go)*</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03057A40" w14:textId="77777777" w:rsidR="00F36F79" w:rsidRDefault="00F36F79" w:rsidP="001F562D">
            <w:pPr>
              <w:pStyle w:val="TableContents"/>
              <w:spacing w:after="46" w:line="240" w:lineRule="auto"/>
              <w:rPr>
                <w:sz w:val="20"/>
                <w:szCs w:val="20"/>
                <w:lang w:val="en-US"/>
              </w:rPr>
            </w:pPr>
            <w:r>
              <w:rPr>
                <w:sz w:val="20"/>
                <w:szCs w:val="20"/>
                <w:lang w:val="en-US"/>
              </w:rPr>
              <w:t>AV</w:t>
            </w:r>
          </w:p>
        </w:tc>
      </w:tr>
      <w:tr w:rsidR="00F36F79" w:rsidRPr="00E0042D" w14:paraId="495910E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30184EB4"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80/00207450590520957","ISSN":"00207454","abstract":"Impaired processing of facial information is one of the broad ranges of cognitive deficits seen in patients with schizophrenia. This study aimed to elucidate the differences in brain activities involved in the process of facial working memory (images of neutral faces as mnemonic content) between schizophrenic patients and healthy comparison subjects using functional magnetic resonance imaging (fMRI). Group comparison analysis revealed aberrant activities from the patient group in several cortical areas, including the left fusiform gyrus, right superior frontal gyrus, bilateral middle frontal gyri/insula, and left middle temporal gyrus. A decreased level of activity in the left fusiform gyrus, along with performance reduction, implicates abnormal processing of facial information in schizophrenia. Copyright © 2005 Taylor &amp; Francis Inc.","author":[{"dropping-particle":"","family":"Yoo","given":"S.-S.","non-dropping-particle":"","parse-names":false,"suffix":""},{"dropping-particle":"","family":"Choi","given":"B.-G.","non-dropping-particle":"","parse-names":false,"suffix":""},{"dropping-particle":"","family":"Juh","given":"R.-H.","non-dropping-particle":"","parse-names":false,"suffix":""},{"dropping-particle":"","family":"Park","given":"J.-M.","non-dropping-particle":"","parse-names":false,"suffix":""},{"dropping-particle":"","family":"Pae","given":"C.-U.","non-dropping-particle":"","parse-names":false,"suffix":""},{"dropping-particle":"","family":"Kim","given":"J.-J.","non-dropping-particle":"","parse-names":false,"suffix":""},{"dropping-particle":"","family":"Lee","given":"S.-J.","non-dropping-particle":"","parse-names":false,"suffix":""},{"dropping-particle":"","family":"Lee","given":"C","non-dropping-particle":"","parse-names":false,"suffix":""},{"dropping-particle":"","family":"Paik","given":"I.-H.","non-dropping-particle":"","parse-names":false,"suffix":""},{"dropping-particle":"","family":"Lee","given":"C.-U.","non-dropping-particle":"","parse-names":false,"suffix":""}],"container-title":"International Journal of Neuroscience","id":"ITEM-1","issue":"3","issued":{"date-parts":[["2005"]]},"note":"cited By 19\nincluded exec Rita","page":"351-366","title":"Working memory processing of facial images in schizophrenia: fMRI investigation","type":"article-journal","volume":"115"},"uris":["http://www.mendeley.com/documents/?uuid=f1db86cb-631f-476e-867f-4a66afa10062"]}],"mendeley":{"formattedCitation":"(Yoo et al., 2005)","manualFormatting":"Yoo et al., 2005","plainTextFormattedCitation":"(Yoo et al., 2005)","previouslyFormattedCitation":"(Yoo et al., 2005)"},"properties":{"noteIndex":0},"schema":"https://github.com/citation-style-language/schema/raw/master/csl-citation.json"}</w:instrText>
            </w:r>
            <w:r>
              <w:rPr>
                <w:sz w:val="20"/>
                <w:szCs w:val="20"/>
                <w:lang w:val="en-US"/>
              </w:rPr>
              <w:fldChar w:fldCharType="separate"/>
            </w:r>
            <w:r w:rsidRPr="006E56C3">
              <w:rPr>
                <w:noProof/>
                <w:sz w:val="20"/>
                <w:szCs w:val="20"/>
                <w:lang w:val="en-US"/>
              </w:rPr>
              <w:t>Yoo et al., 2005</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F902CAB" w14:textId="77777777" w:rsidR="00F36F79" w:rsidRPr="00E82AB7"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90E6C2F" w14:textId="77777777" w:rsidR="00F36F79" w:rsidRDefault="00F36F79" w:rsidP="001F562D">
            <w:pPr>
              <w:pStyle w:val="TableContents"/>
              <w:spacing w:after="46" w:line="240" w:lineRule="auto"/>
              <w:rPr>
                <w:sz w:val="20"/>
                <w:szCs w:val="20"/>
                <w:lang w:val="en-US"/>
              </w:rPr>
            </w:pPr>
            <w:r>
              <w:rPr>
                <w:sz w:val="20"/>
                <w:szCs w:val="20"/>
                <w:lang w:val="en-US"/>
              </w:rPr>
              <w:t>WM</w:t>
            </w:r>
          </w:p>
        </w:tc>
      </w:tr>
      <w:tr w:rsidR="00F36F79" w:rsidRPr="00E0042D" w14:paraId="17CF6E3A"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78EACE4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biopsych.2012.11.018","ISSN":"18732402","abstract":"Background: The theory that prefrontal cortex (PFC) dysfunction in schizophrenia leads to excess subcortical dopamine has generated widespread interest because it provides a parsimonious account for two core features of schizophrenia, cognitive deficits and psychosis, respectively. However, there has been limited empirical validation of this model. Moreover, the identity of the specific subcortical brain regions and circuits that may be impaired as a result of PFC dysfunction and mediate its link to psychosis in schizophrenia remains unclear. We undertook this event-related functional magnetic resonance imaging study to test the hypothesis that PFC dysfunction is associated with altered function of and connectivity with dopamine regulating regions of the basal ganglia. Methods: Eighteen individuals with schizophrenia or schizoaffective disorder and 19 healthy control participants completed event-related functional magnetic resonance imaging during working memory. We conducted between-group contrasts of task-evoked, univariate activation maps to identify regions of altered function in schizophrenia. We also compared the groups on the level of functional connectivity between a priori identified PFC and basal ganglia regions to determine if prefrontal disconnectivity in patients was present. Results: We observed task-evoked hyperactivity of the substantia nigra that occurred in association with prefrontal and striatal hypoactivity in the schizophrenia group. The magnitude of prefrontal functional connectivity with these dysfunctional basal ganglia regions was decreased in the schizophrenia group. Additionally, the level of nigrostriatal functional connectivity predicted the level of psychosis. Conclusions: These results suggest that functional impairments of the prefrontal striatonigral circuit may be a common pathway linking the pathogenesis of cognitive deficits and psychosis in schizophrenia. © 2013 Society of Biological Psychiatry.","author":[{"dropping-particle":"","family":"Yoon","given":"Jong H.","non-dropping-particle":"","parse-names":false,"suffix":""},{"dropping-particle":"","family":"Minzenberg","given":"Michael J.","non-dropping-particle":"","parse-names":false,"suffix":""},{"dropping-particle":"","family":"Raouf","given":"Sherief","non-dropping-particle":"","parse-names":false,"suffix":""},{"dropping-particle":"","family":"D'Esposito","given":"Mark","non-dropping-particle":"","parse-names":false,"suffix":""},{"dropping-particle":"","family":"Carter","given":"Cameron S.","non-dropping-particle":"","parse-names":false,"suffix":""}],"container-title":"Biological Psychiatry","id":"ITEM-1","issue":"2","issued":{"date-parts":[["2013","7","15"]]},"page":"122-129","publisher":"Elsevier USA","title":"Impaired prefrontal-basal ganglia functional connectivity and substantia nigra hyperactivity in schizophrenia","type":"article-journal","volume":"74"},"uris":["http://www.mendeley.com/documents/?uuid=7178e9a5-abc2-3493-af59-4ff67d12ae13"]}],"mendeley":{"formattedCitation":"(Yoon et al., 2013)","manualFormatting":"Yoon et al., 2013","plainTextFormattedCitation":"(Yoon et al., 2013)","previouslyFormattedCitation":"(Yoon et al., 2013)"},"properties":{"noteIndex":0},"schema":"https://github.com/citation-style-language/schema/raw/master/csl-citation.json"}</w:instrText>
            </w:r>
            <w:r>
              <w:rPr>
                <w:sz w:val="20"/>
                <w:szCs w:val="20"/>
                <w:lang w:val="en-US"/>
              </w:rPr>
              <w:fldChar w:fldCharType="separate"/>
            </w:r>
            <w:r w:rsidRPr="006E0642">
              <w:rPr>
                <w:noProof/>
                <w:sz w:val="20"/>
                <w:szCs w:val="20"/>
                <w:lang w:val="en-US"/>
              </w:rPr>
              <w:t>Yoon et al., 2013</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62F76702" w14:textId="77777777" w:rsidR="00F36F79" w:rsidRPr="00E82AB7" w:rsidRDefault="00F36F79" w:rsidP="001F562D">
            <w:pPr>
              <w:spacing w:after="46" w:line="240" w:lineRule="auto"/>
              <w:rPr>
                <w:sz w:val="20"/>
                <w:szCs w:val="20"/>
                <w:lang w:val="en-US"/>
              </w:rPr>
            </w:pPr>
            <w:r w:rsidRPr="00E82AB7">
              <w:rPr>
                <w:sz w:val="20"/>
                <w:szCs w:val="20"/>
                <w:lang w:val="en-US"/>
              </w:rPr>
              <w:t>Face WM paradigm (Response phase &gt; Baseline)</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48379802"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7C5899" w14:paraId="1B9CAE33"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0BC47752"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nicl.2017.12.006","ISSN":"22131582","PMID":"29264112","abstract":"Schizophrenia is a disorder characterized by functional dysconnectivity among distributed brain regions. However, it is unclear how causal influences among large-scale brain networks are disrupted in schizophrenia. In this study, we used dynamic causal modeling (DCM) to assess the hypothesis that there is aberrant directed (effective) connectivity within and between three key large-scale brain networks (the dorsal attention network, the salience network and the default mode network) in schizophrenia during a working memory task. Functional MRI data during an n-back task from 40 patients with schizophrenia and 62 healthy controls were analyzed. Using hierarchical modeling of between-subject effects in DCM with Parametric Empirical Bayes, we found that intrinsic (within-region) and extrinsic (between-region) effective connectivity involving prefrontal regions were abnormal in schizophrenia. Specifically, in patients (i) inhibitory self-connections in prefrontal regions of the dorsal attention network were decreased across task conditions; (ii) extrinsic connectivity between regions of the default mode network was increased; specifically, from posterior cingulate cortex to the medial prefrontal cortex; (iii) between-network extrinsic connections involving the prefrontal cortex were altered; (iv) connections within networks and between networks were correlated with the severity of clinical symptoms and impaired cognition beyond working memory. In short, this study revealed the predominance of reduced synaptic efficacy of prefrontal efferents and afferents in the pathophysiology of schizophrenia.","author":[{"dropping-particle":"","family":"Zhou","given":"Yuan","non-dropping-particle":"","parse-names":false,"suffix":""},{"dropping-particle":"","family":"Zeidman","given":"Peter","non-dropping-particle":"","parse-names":false,"suffix":""},{"dropping-particle":"","family":"Wu","given":"Shihao","non-dropping-particle":"","parse-names":false,"suffix":""},{"dropping-particle":"","family":"Razi","given":"Adeel","non-dropping-particle":"","parse-names":false,"suffix":""},{"dropping-particle":"","family":"Chen","given":"Cheng","non-dropping-particle":"","parse-names":false,"suffix":""},{"dropping-particle":"","family":"Yang","given":"Liuqing","non-dropping-particle":"","parse-names":false,"suffix":""},{"dropping-particle":"","family":"Zou","given":"Jilin","non-dropping-particle":"","parse-names":false,"suffix":""},{"dropping-particle":"","family":"Wang","given":"Gaohua","non-dropping-particle":"","parse-names":false,"suffix":""},{"dropping-particle":"","family":"Wang","given":"Huiling","non-dropping-particle":"","parse-names":false,"suffix":""},{"dropping-particle":"","family":"Friston","given":"Karl J.","non-dropping-particle":"","parse-names":false,"suffix":""}],"container-title":"NeuroImage: Clinical","id":"ITEM-1","issued":{"date-parts":[["2018"]]},"title":"Altered intrinsic and extrinsic connectivity in schizophrenia","type":"article-journal"},"uris":["http://www.mendeley.com/documents/?uuid=e45fe4f7-8f99-3bb5-bfa4-fc466a9f1f42"]}],"mendeley":{"formattedCitation":"(Zhou et al., 2018)","manualFormatting":"Zhou et al., 2018","plainTextFormattedCitation":"(Zhou et al., 2018)","previouslyFormattedCitation":"(Zhou et al., 2018)"},"properties":{"noteIndex":0},"schema":"https://github.com/citation-style-language/schema/raw/master/csl-citation.json"}</w:instrText>
            </w:r>
            <w:r>
              <w:rPr>
                <w:sz w:val="20"/>
                <w:szCs w:val="20"/>
                <w:lang w:val="en-US"/>
              </w:rPr>
              <w:fldChar w:fldCharType="separate"/>
            </w:r>
            <w:r w:rsidRPr="006E0642">
              <w:rPr>
                <w:noProof/>
                <w:sz w:val="20"/>
                <w:szCs w:val="20"/>
                <w:lang w:val="en-US"/>
              </w:rPr>
              <w:t>Zhou et al., 2018</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0B224CE0" w14:textId="77777777" w:rsidR="00F36F79" w:rsidRDefault="00F36F79" w:rsidP="001F562D">
            <w:pPr>
              <w:spacing w:after="46" w:line="240" w:lineRule="auto"/>
              <w:rPr>
                <w:sz w:val="20"/>
                <w:szCs w:val="20"/>
                <w:lang w:val="en-US"/>
              </w:rPr>
            </w:pPr>
            <w:r>
              <w:rPr>
                <w:sz w:val="20"/>
                <w:szCs w:val="20"/>
                <w:lang w:val="en-US"/>
              </w:rPr>
              <w:t>N-Back task (2&gt;0 Back)</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3DEBD6D0" w14:textId="77777777" w:rsidR="00F36F79" w:rsidRPr="00E0042D" w:rsidRDefault="00F36F79" w:rsidP="001F562D">
            <w:pPr>
              <w:pStyle w:val="TableContents"/>
              <w:spacing w:after="46" w:line="240" w:lineRule="auto"/>
              <w:rPr>
                <w:sz w:val="20"/>
                <w:szCs w:val="20"/>
                <w:lang w:val="en-US"/>
              </w:rPr>
            </w:pPr>
            <w:r>
              <w:rPr>
                <w:sz w:val="20"/>
                <w:szCs w:val="20"/>
                <w:lang w:val="en-US"/>
              </w:rPr>
              <w:t>WM</w:t>
            </w:r>
          </w:p>
        </w:tc>
      </w:tr>
      <w:tr w:rsidR="00F36F79" w:rsidRPr="007C5899" w14:paraId="3280315D" w14:textId="77777777" w:rsidTr="00D1572F">
        <w:trPr>
          <w:trHeight w:val="244"/>
        </w:trPr>
        <w:tc>
          <w:tcPr>
            <w:tcW w:w="2519" w:type="dxa"/>
            <w:tcBorders>
              <w:top w:val="single" w:sz="2" w:space="0" w:color="000001"/>
              <w:left w:val="single" w:sz="2" w:space="0" w:color="000001"/>
              <w:bottom w:val="single" w:sz="2" w:space="0" w:color="000001"/>
            </w:tcBorders>
            <w:shd w:val="clear" w:color="auto" w:fill="auto"/>
          </w:tcPr>
          <w:p w14:paraId="64D39CB0" w14:textId="77777777" w:rsidR="00F36F79" w:rsidRDefault="00F36F79" w:rsidP="001F562D">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0.03.007","ISSN":"09254927","PMID":"20702070","abstract":"Background: Declarative memory disturbances, known to substantially contribute to cognitive impairment in schizophrenia, have previously been attributed to prefrontal as well as hippocampal dysfunction. Aims: To characterize the role of prefrontal and mesolimbic/hippocampal dysfunction during memory encoding in schizophrenia. Method: Neuronal activation in schizophrenia patients and controls was assessed using functional magnetic resonance imaging (fMRI) during encoding of words in a deep (semantic judgement) and shallow (case judgment) task. A free recall (no delay) and a recognition task (24 h delay) were performed. Results: Free recall, but not recognition performance was reduced in patients. Reduced performance was correlated with positive symptoms which in turn were related to increased left hippocampal activity during successful encoding. Furthermore, schizophrenia patients displayed a hippocampal hyperactivity during deep encoding irrespective of encoding success along with a reduced anterior cingulate cortex (ACC) and dorsomedial prefrontal cortex (DMPFC) activity in successful encoding but an intact left inferior frontal cortex (LIFC) activity. Conclusions: This study provides the first evidence directly linking positive symptoms and memory deficits to dysfunctional hippocampal hyperactivity. It thereby underscores the pivotal pathophysiological role of a hyperdopaminergic mesolimbic state in schizophrenia. © 2010 Elsevier Ireland Ltd.","author":[{"dropping-particle":"","family":"Zierhut","given":"Kathrin","non-dropping-particle":"","parse-names":false,"suffix":""},{"dropping-particle":"","family":"Bogerts","given":"Bernhard","non-dropping-particle":"","parse-names":false,"suffix":""},{"dropping-particle":"","family":"Schott","given":"Björn","non-dropping-particle":"","parse-names":false,"suffix":""},{"dropping-particle":"","family":"Fenker","given":"Daniela","non-dropping-particle":"","parse-names":false,"suffix":""},{"dropping-particle":"","family":"Walter","given":"Martin","non-dropping-particle":"","parse-names":false,"suffix":""},{"dropping-particle":"","family":"Albrecht","given":"Dominik","non-dropping-particle":"","parse-names":false,"suffix":""},{"dropping-particle":"","family":"Steiner","given":"Johann","non-dropping-particle":"","parse-names":false,"suffix":""},{"dropping-particle":"","family":"Schütze","given":"Hartmut","non-dropping-particle":"","parse-names":false,"suffix":""},{"dropping-particle":"","family":"Northoff","given":"Georg","non-dropping-particle":"","parse-names":false,"suffix":""},{"dropping-particle":"","family":"Düzel","given":"Emrah","non-dropping-particle":"","parse-names":false,"suffix":""},{"dropping-particle":"","family":"Schiltz","given":"K.","non-dropping-particle":"","parse-names":false,"suffix":""}],"container-title":"Psychiatry Research - Neuroimaging","id":"ITEM-1","issue":"3","issued":{"date-parts":[["2010","9","30"]]},"page":"187-194","publisher":"Elsevier","title":"The role of hippocampus dysfunction in deficient memory encoding and positive symptoms in schizophrenia","type":"article-journal","volume":"183"},"uris":["http://www.mendeley.com/documents/?uuid=8f0740f8-f7ad-3f1d-af45-62413ac6a54c"]}],"mendeley":{"formattedCitation":"(Zierhut et al., 2010)","manualFormatting":"Zierhut et al., 2010","plainTextFormattedCitation":"(Zierhut et al., 2010)","previouslyFormattedCitation":"(Zierhut et al., 2010)"},"properties":{"noteIndex":0},"schema":"https://github.com/citation-style-language/schema/raw/master/csl-citation.json"}</w:instrText>
            </w:r>
            <w:r>
              <w:rPr>
                <w:sz w:val="20"/>
                <w:szCs w:val="20"/>
                <w:lang w:val="en-US"/>
              </w:rPr>
              <w:fldChar w:fldCharType="separate"/>
            </w:r>
            <w:r w:rsidRPr="00AC292B">
              <w:rPr>
                <w:noProof/>
                <w:sz w:val="20"/>
                <w:szCs w:val="20"/>
                <w:lang w:val="en-US"/>
              </w:rPr>
              <w:t>Zierhut et al., 2010</w:t>
            </w:r>
            <w:r>
              <w:rPr>
                <w:sz w:val="20"/>
                <w:szCs w:val="20"/>
                <w:lang w:val="en-US"/>
              </w:rPr>
              <w:fldChar w:fldCharType="end"/>
            </w:r>
          </w:p>
        </w:tc>
        <w:tc>
          <w:tcPr>
            <w:tcW w:w="5953" w:type="dxa"/>
            <w:tcBorders>
              <w:top w:val="single" w:sz="2" w:space="0" w:color="000001"/>
              <w:left w:val="single" w:sz="2" w:space="0" w:color="000001"/>
              <w:bottom w:val="single" w:sz="2" w:space="0" w:color="000001"/>
            </w:tcBorders>
            <w:shd w:val="clear" w:color="auto" w:fill="auto"/>
          </w:tcPr>
          <w:p w14:paraId="252EF4B0" w14:textId="77777777" w:rsidR="00F36F79" w:rsidRDefault="00F36F79" w:rsidP="001F562D">
            <w:pPr>
              <w:spacing w:after="46" w:line="240" w:lineRule="auto"/>
              <w:rPr>
                <w:sz w:val="20"/>
                <w:szCs w:val="20"/>
                <w:lang w:val="en-US"/>
              </w:rPr>
            </w:pPr>
            <w:r>
              <w:rPr>
                <w:sz w:val="20"/>
                <w:szCs w:val="20"/>
                <w:lang w:val="en-US"/>
              </w:rPr>
              <w:t>LOP paradigm with free recall (Hits &gt; Misses)</w:t>
            </w:r>
          </w:p>
        </w:tc>
        <w:tc>
          <w:tcPr>
            <w:tcW w:w="1154" w:type="dxa"/>
            <w:tcBorders>
              <w:top w:val="single" w:sz="2" w:space="0" w:color="000001"/>
              <w:left w:val="single" w:sz="2" w:space="0" w:color="000001"/>
              <w:bottom w:val="single" w:sz="2" w:space="0" w:color="000001"/>
              <w:right w:val="single" w:sz="2" w:space="0" w:color="000001"/>
            </w:tcBorders>
            <w:shd w:val="clear" w:color="auto" w:fill="auto"/>
          </w:tcPr>
          <w:p w14:paraId="156DDB3B" w14:textId="77777777" w:rsidR="00F36F79" w:rsidRDefault="00F36F79" w:rsidP="001F562D">
            <w:pPr>
              <w:pStyle w:val="TableContents"/>
              <w:spacing w:after="46" w:line="240" w:lineRule="auto"/>
              <w:rPr>
                <w:sz w:val="20"/>
                <w:szCs w:val="20"/>
                <w:lang w:val="en-US"/>
              </w:rPr>
            </w:pPr>
            <w:r>
              <w:rPr>
                <w:sz w:val="20"/>
                <w:szCs w:val="20"/>
                <w:lang w:val="en-US"/>
              </w:rPr>
              <w:t>VeLM</w:t>
            </w:r>
          </w:p>
        </w:tc>
      </w:tr>
    </w:tbl>
    <w:p w14:paraId="7AF288D6" w14:textId="77777777" w:rsidR="00F36F79" w:rsidRPr="005F022F" w:rsidRDefault="00F36F79" w:rsidP="00F36F79">
      <w:pPr>
        <w:spacing w:after="0" w:line="240" w:lineRule="auto"/>
        <w:jc w:val="both"/>
        <w:rPr>
          <w:sz w:val="18"/>
          <w:szCs w:val="18"/>
          <w:lang w:val="en-US"/>
        </w:rPr>
      </w:pPr>
      <w:r w:rsidRPr="00A6639E">
        <w:rPr>
          <w:sz w:val="18"/>
          <w:szCs w:val="18"/>
          <w:lang w:val="en-US"/>
        </w:rPr>
        <w:t>Abbreviations</w:t>
      </w:r>
      <w:r w:rsidRPr="005F022F">
        <w:rPr>
          <w:sz w:val="18"/>
          <w:szCs w:val="18"/>
          <w:lang w:val="en-US"/>
        </w:rPr>
        <w:t xml:space="preserve">: </w:t>
      </w:r>
      <w:r>
        <w:rPr>
          <w:sz w:val="18"/>
          <w:szCs w:val="18"/>
          <w:lang w:val="en-US"/>
        </w:rPr>
        <w:t xml:space="preserve">AV, attention/vigilance; </w:t>
      </w:r>
      <w:r w:rsidRPr="005F022F">
        <w:rPr>
          <w:sz w:val="18"/>
          <w:szCs w:val="18"/>
          <w:lang w:val="en-US"/>
        </w:rPr>
        <w:t>CPT, continuous performance task</w:t>
      </w:r>
      <w:r>
        <w:rPr>
          <w:sz w:val="18"/>
          <w:szCs w:val="18"/>
          <w:lang w:val="en-US"/>
        </w:rPr>
        <w:t xml:space="preserve">; DPX, </w:t>
      </w:r>
      <w:r w:rsidRPr="00D34233">
        <w:rPr>
          <w:sz w:val="18"/>
          <w:szCs w:val="18"/>
          <w:lang w:val="en-US"/>
        </w:rPr>
        <w:t>Dot Probe Expectancy</w:t>
      </w:r>
      <w:r>
        <w:rPr>
          <w:sz w:val="18"/>
          <w:szCs w:val="18"/>
          <w:lang w:val="en-US"/>
        </w:rPr>
        <w:t>; EF, executive function/reasoning and problem solving; LOP, levels of processing; PS, processing speed; VC, verbal comprehension; VeLM, verbal learning and memory; VF, verbal fluency; ViLM, visual learning and memory; WM, working memory</w:t>
      </w:r>
      <w:r w:rsidRPr="005F022F">
        <w:rPr>
          <w:sz w:val="18"/>
          <w:szCs w:val="18"/>
          <w:lang w:val="en-US"/>
        </w:rPr>
        <w:t>.</w:t>
      </w:r>
      <w:r>
        <w:rPr>
          <w:sz w:val="18"/>
          <w:szCs w:val="18"/>
          <w:lang w:val="en-US"/>
        </w:rPr>
        <w:t xml:space="preserve"> *Data-set without significant results.</w:t>
      </w:r>
    </w:p>
    <w:p w14:paraId="3644D4C5" w14:textId="77777777" w:rsidR="00F36F79" w:rsidRDefault="00F36F79">
      <w:pPr>
        <w:rPr>
          <w:b/>
          <w:lang w:val="en-US"/>
        </w:rPr>
      </w:pPr>
      <w:r>
        <w:rPr>
          <w:b/>
          <w:lang w:val="en-US"/>
        </w:rPr>
        <w:br w:type="page"/>
      </w:r>
    </w:p>
    <w:p w14:paraId="13B75278" w14:textId="1E5BD085" w:rsidR="002B429B" w:rsidRPr="005F022F" w:rsidRDefault="002B429B" w:rsidP="002B429B">
      <w:pPr>
        <w:rPr>
          <w:lang w:val="en-US"/>
        </w:rPr>
      </w:pPr>
      <w:r>
        <w:rPr>
          <w:b/>
          <w:lang w:val="en-US"/>
        </w:rPr>
        <w:lastRenderedPageBreak/>
        <w:t xml:space="preserve">Supplementary </w:t>
      </w:r>
      <w:r w:rsidRPr="00D74C47">
        <w:rPr>
          <w:b/>
          <w:lang w:val="en-US"/>
        </w:rPr>
        <w:t xml:space="preserve">Table </w:t>
      </w:r>
      <w:r w:rsidR="001006ED">
        <w:rPr>
          <w:b/>
          <w:lang w:val="en-US"/>
        </w:rPr>
        <w:t>5</w:t>
      </w:r>
      <w:r w:rsidRPr="00D74C47">
        <w:rPr>
          <w:b/>
          <w:lang w:val="en-US"/>
        </w:rPr>
        <w:t>.</w:t>
      </w:r>
      <w:r w:rsidRPr="005F022F">
        <w:rPr>
          <w:lang w:val="en-US"/>
        </w:rPr>
        <w:t xml:space="preserve"> </w:t>
      </w:r>
      <w:r w:rsidR="00D176C7">
        <w:rPr>
          <w:lang w:val="en-US"/>
        </w:rPr>
        <w:t xml:space="preserve">Tasks, contrasts, and corresponding MATRICS subdomains </w:t>
      </w:r>
      <w:r w:rsidR="00D176C7" w:rsidRPr="005F022F">
        <w:rPr>
          <w:lang w:val="en-US"/>
        </w:rPr>
        <w:t xml:space="preserve">of the </w:t>
      </w:r>
      <w:r w:rsidR="00D176C7">
        <w:rPr>
          <w:lang w:val="en-US"/>
        </w:rPr>
        <w:t>86</w:t>
      </w:r>
      <w:r w:rsidR="00D176C7" w:rsidRPr="005F022F">
        <w:rPr>
          <w:lang w:val="en-US"/>
        </w:rPr>
        <w:t xml:space="preserve"> functional magnetic resonance imaging </w:t>
      </w:r>
      <w:r w:rsidR="00D176C7">
        <w:rPr>
          <w:lang w:val="en-US"/>
        </w:rPr>
        <w:t xml:space="preserve">data-sets </w:t>
      </w:r>
      <w:r w:rsidR="00D176C7" w:rsidRPr="005F022F">
        <w:rPr>
          <w:lang w:val="en-US"/>
        </w:rPr>
        <w:t xml:space="preserve">included in the </w:t>
      </w:r>
      <w:r w:rsidR="00D176C7">
        <w:rPr>
          <w:lang w:val="en-US"/>
        </w:rPr>
        <w:t>social cognitive</w:t>
      </w:r>
      <w:r w:rsidR="00D176C7" w:rsidRPr="005F022F">
        <w:rPr>
          <w:lang w:val="en-US"/>
        </w:rPr>
        <w:t xml:space="preserve"> meta-analysis</w:t>
      </w:r>
      <w:r w:rsidRPr="005F022F">
        <w:rPr>
          <w:lang w:val="en-US"/>
        </w:rPr>
        <w:t>.</w:t>
      </w:r>
    </w:p>
    <w:tbl>
      <w:tblPr>
        <w:tblW w:w="9606" w:type="dxa"/>
        <w:tblInd w:w="30"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2315"/>
        <w:gridCol w:w="6178"/>
        <w:gridCol w:w="1113"/>
      </w:tblGrid>
      <w:tr w:rsidR="00A6639E" w:rsidRPr="007C5899" w14:paraId="1B3CE458" w14:textId="77777777" w:rsidTr="00F36F79">
        <w:trPr>
          <w:trHeight w:val="405"/>
        </w:trPr>
        <w:tc>
          <w:tcPr>
            <w:tcW w:w="2377" w:type="dxa"/>
            <w:tcBorders>
              <w:top w:val="single" w:sz="2" w:space="0" w:color="000001"/>
              <w:left w:val="single" w:sz="2" w:space="0" w:color="000001"/>
            </w:tcBorders>
            <w:shd w:val="clear" w:color="auto" w:fill="auto"/>
            <w:vAlign w:val="bottom"/>
          </w:tcPr>
          <w:p w14:paraId="7AE37937" w14:textId="77777777" w:rsidR="00A6639E" w:rsidRPr="00D6058B" w:rsidRDefault="00A6639E" w:rsidP="009C5A1F">
            <w:pPr>
              <w:pStyle w:val="TableContents"/>
              <w:spacing w:after="46" w:line="240" w:lineRule="auto"/>
              <w:rPr>
                <w:b/>
                <w:bCs/>
                <w:lang w:val="en-US"/>
              </w:rPr>
            </w:pPr>
            <w:r w:rsidRPr="00D6058B">
              <w:rPr>
                <w:b/>
                <w:bCs/>
                <w:lang w:val="en-US"/>
              </w:rPr>
              <w:t>Study</w:t>
            </w:r>
          </w:p>
        </w:tc>
        <w:tc>
          <w:tcPr>
            <w:tcW w:w="6500" w:type="dxa"/>
            <w:tcBorders>
              <w:top w:val="single" w:sz="2" w:space="0" w:color="000001"/>
              <w:left w:val="single" w:sz="2" w:space="0" w:color="000001"/>
            </w:tcBorders>
            <w:shd w:val="clear" w:color="auto" w:fill="auto"/>
            <w:vAlign w:val="bottom"/>
          </w:tcPr>
          <w:p w14:paraId="03AE38F5" w14:textId="26D87D8A" w:rsidR="00A6639E" w:rsidRPr="00D6058B" w:rsidRDefault="00A6639E" w:rsidP="009C5A1F">
            <w:pPr>
              <w:pStyle w:val="TableContents"/>
              <w:spacing w:after="46" w:line="240" w:lineRule="auto"/>
              <w:rPr>
                <w:b/>
                <w:bCs/>
                <w:lang w:val="en-US"/>
              </w:rPr>
            </w:pPr>
            <w:r w:rsidRPr="00D6058B">
              <w:rPr>
                <w:b/>
                <w:bCs/>
                <w:lang w:val="en-US"/>
              </w:rPr>
              <w:t>Task</w:t>
            </w:r>
          </w:p>
        </w:tc>
        <w:tc>
          <w:tcPr>
            <w:tcW w:w="729" w:type="dxa"/>
            <w:tcBorders>
              <w:top w:val="single" w:sz="2" w:space="0" w:color="000001"/>
              <w:left w:val="single" w:sz="2" w:space="0" w:color="000001"/>
              <w:right w:val="single" w:sz="2" w:space="0" w:color="000001"/>
            </w:tcBorders>
            <w:shd w:val="clear" w:color="auto" w:fill="auto"/>
            <w:vAlign w:val="bottom"/>
          </w:tcPr>
          <w:p w14:paraId="221503BB" w14:textId="0F38E3CF" w:rsidR="00A6639E" w:rsidRPr="00D6058B" w:rsidRDefault="00BD19D7" w:rsidP="0054767D">
            <w:pPr>
              <w:pStyle w:val="TableContents"/>
              <w:spacing w:after="46" w:line="240" w:lineRule="auto"/>
              <w:rPr>
                <w:b/>
                <w:bCs/>
                <w:lang w:val="en-US"/>
              </w:rPr>
            </w:pPr>
            <w:r>
              <w:rPr>
                <w:b/>
                <w:bCs/>
                <w:lang w:val="en-US"/>
              </w:rPr>
              <w:t>Subd</w:t>
            </w:r>
            <w:r w:rsidR="0054767D" w:rsidRPr="00D6058B">
              <w:rPr>
                <w:b/>
                <w:bCs/>
                <w:lang w:val="en-US"/>
              </w:rPr>
              <w:t>omain</w:t>
            </w:r>
          </w:p>
        </w:tc>
      </w:tr>
      <w:tr w:rsidR="002B429B" w:rsidRPr="007C5899" w14:paraId="540B23D6"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413BA3FE" w14:textId="33485A65" w:rsidR="002B429B" w:rsidRPr="00A645AA" w:rsidRDefault="002B429B" w:rsidP="009C5A1F">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biopsych.2011.07.010","ISSN":"00063223","abstract":"Background: Schizophrenia (SCZ) results in abnormalities affecting both working memory (WM) and emotional processing. Prior work suggests that individuals with SCZ exhibit increased effects of distraction on WMa deficit that might be exacerbated via emotional interference. However, no study characterized effects of negative and nonemotional interference on visual WM in SCZ with functional magnetic resonance imaging. We tested the hypothesis that SCZ is associated with a general inability to filter distraction versus a specific deficit in the ability to filter aversive emotional distraction. Methods: Twenty-eight patients with DSM-IVdiagnosed SCZ and 24 matched control subjects underwent blood-oxygen-level-dependent imaging with functional magnetic resonance imaging at 3-T. Subjects performed a modified delayed-response visual WM task faced with affectively negative, neutral, or task-related interference. Results: Control subjects showed maximal interference after aversive distraction, whereas patients were more distracted irrespective of interference type. Importantly, aversive distraction resulted in similar across-group activation in regions previously showing robust effects of negative interference. Conversely, after any distraction, patients showed reduced blood-oxygen-level-dependent activity in prefrontal regions previously implicated in filtering interference. Particularly when distracted, SCZ subjects exhibited aberrant responses to nonemotional distraction across posterior cortical regions. Conclusions: Results suggest that patients fail to deploy activity associated with distracter filtering exhibited by control subjects. Although SCZ subjects show similar responses to aversive interference across certain regions, there is also evidence of enhanced responses to nonemotional inputs. These results are consistent with a general deficit in the ability of patients to filter distraction, which might be in line with aberrant salience processing as a pathophysiological mechanism in SCZ. © 2011 Society of Biological Psychiatry.","author":[{"dropping-particle":"","family":"Anticevic","given":"Alan","non-dropping-particle":"","parse-names":false,"suffix":""},{"dropping-particle":"","family":"Repovs","given":"Grega","non-dropping-particle":"","parse-names":false,"suffix":""},{"dropping-particle":"","family":"Corlett","given":"Philip R.","non-dropping-particle":"","parse-names":false,"suffix":""},{"dropping-particle":"","family":"Barch","given":"Deanna M.","non-dropping-particle":"","parse-names":false,"suffix":""}],"container-title":"Biological Psychiatry","id":"ITEM-1","issue":"12","issued":{"date-parts":[["2011","12","15"]]},"note":"emot","page":"1159-1168","publisher":"Elsevier","title":"Negative and nonemotional interference with visual working memory in schizophrenia","type":"article-journal","volume":"70"},"uris":["http://www.mendeley.com/documents/?uuid=51e79143-f561-3665-b884-9aa5ef09a6fc"]}],"mendeley":{"formattedCitation":"(Anticevic, Repovs, Corlett, et al., 2011)","manualFormatting":"Anticevic et al., 2011b","plainTextFormattedCitation":"(Anticevic, Repovs, Corlett, et al., 2011)","previouslyFormattedCitation":"(Anticevic, Repovs, Corlett, et al., 2011)"},"properties":{"noteIndex":0},"schema":"https://github.com/citation-style-language/schema/raw/master/csl-citation.json"}</w:instrText>
            </w:r>
            <w:r w:rsidRPr="00A645AA">
              <w:rPr>
                <w:sz w:val="20"/>
                <w:szCs w:val="20"/>
              </w:rPr>
              <w:fldChar w:fldCharType="separate"/>
            </w:r>
            <w:r w:rsidRPr="00A645AA">
              <w:rPr>
                <w:noProof/>
                <w:sz w:val="20"/>
                <w:szCs w:val="20"/>
              </w:rPr>
              <w:t>Anticevic et al., 2011b</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80F289B" w14:textId="77777777" w:rsidR="002B429B" w:rsidRPr="00A645AA" w:rsidRDefault="002B429B" w:rsidP="009C5A1F">
            <w:pPr>
              <w:spacing w:after="46" w:line="240" w:lineRule="auto"/>
              <w:rPr>
                <w:sz w:val="20"/>
                <w:szCs w:val="20"/>
              </w:rPr>
            </w:pPr>
            <w:r w:rsidRPr="00A645AA">
              <w:rPr>
                <w:sz w:val="20"/>
                <w:szCs w:val="20"/>
              </w:rPr>
              <w:t>Stenberg-type WM task with emotional distractors</w:t>
            </w:r>
            <w:r>
              <w:rPr>
                <w:sz w:val="20"/>
                <w:szCs w:val="20"/>
              </w:rPr>
              <w:t xml:space="preserve"> (Negative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460E3AC" w14:textId="5116FB5C" w:rsidR="002B429B" w:rsidRPr="00A645AA" w:rsidRDefault="0054767D" w:rsidP="009C5A1F">
            <w:pPr>
              <w:pStyle w:val="TableContents"/>
              <w:spacing w:after="46" w:line="240" w:lineRule="auto"/>
              <w:rPr>
                <w:sz w:val="20"/>
                <w:szCs w:val="20"/>
                <w:lang w:val="en-US"/>
              </w:rPr>
            </w:pPr>
            <w:r>
              <w:rPr>
                <w:sz w:val="20"/>
                <w:szCs w:val="20"/>
                <w:lang w:val="en-US"/>
              </w:rPr>
              <w:t>EP</w:t>
            </w:r>
          </w:p>
        </w:tc>
      </w:tr>
      <w:tr w:rsidR="00A210FB" w:rsidRPr="007C5899" w14:paraId="016F8B19" w14:textId="77777777" w:rsidTr="00F36F79">
        <w:trPr>
          <w:trHeight w:val="252"/>
        </w:trPr>
        <w:tc>
          <w:tcPr>
            <w:tcW w:w="2377" w:type="dxa"/>
            <w:tcBorders>
              <w:top w:val="single" w:sz="2" w:space="0" w:color="000001"/>
              <w:left w:val="single" w:sz="2" w:space="0" w:color="000001"/>
              <w:bottom w:val="single" w:sz="2" w:space="0" w:color="000001"/>
            </w:tcBorders>
            <w:shd w:val="clear" w:color="auto" w:fill="auto"/>
          </w:tcPr>
          <w:p w14:paraId="16C0E46A" w14:textId="49558FE2" w:rsidR="00A210FB" w:rsidRPr="00A645AA" w:rsidRDefault="00A210FB" w:rsidP="009C5A1F">
            <w:pPr>
              <w:spacing w:after="46" w:line="240" w:lineRule="auto"/>
              <w:rPr>
                <w:sz w:val="20"/>
                <w:szCs w:val="20"/>
              </w:rPr>
            </w:pPr>
            <w:r>
              <w:rPr>
                <w:sz w:val="20"/>
                <w:szCs w:val="20"/>
              </w:rPr>
              <w:fldChar w:fldCharType="begin" w:fldLock="1"/>
            </w:r>
            <w:r>
              <w:rPr>
                <w:sz w:val="20"/>
                <w:szCs w:val="20"/>
              </w:rPr>
              <w:instrText>ADDIN CSL_CITATION {"citationItems":[{"id":"ITEM-1","itemData":{"DOI":"10.1016/j.neuroimage.2007.12.039","ISSN":"10538119","abstract":"Impaired social cognition is a frequently observed and disabling characteristic of schizophrenia. An important aspect of social cognition involves making social decisions about others. The present study investigates whether brain activity related to social decision-making differs between patients with schizophrenia and healthy controls. Twelve patients with schizophrenia and 21 control subjects participated in the study. Behavioral performance and brain activity were assessed during a task that involved judging the trustworthiness of faces. We performed region-of-interest-based analyses, which revealed that patients with schizophrenia display specific increases and reductions in activation of the medial orbitofrontal cortex, amygdala and the right insula during social decision-making, areas that play key roles in the network that underlies social decisions. These findings suggest that the impairments in social cognition that are often observed in schizophrenia are, at least in part, related to altered brain activity in these areas. © 2007 Elsevier Inc. All rights reserved.","author":[{"dropping-particle":"","family":"Baas","given":"D","non-dropping-particle":"","parse-names":false,"suffix":""},{"dropping-particle":"","family":"Aleman","given":"A","non-dropping-particle":"","parse-names":false,"suffix":""},{"dropping-particle":"","family":"Vink","given":"M","non-dropping-particle":"","parse-names":false,"suffix":""},{"dropping-particle":"","family":"Ramsey","given":"N F","non-dropping-particle":"","parse-names":false,"suffix":""},{"dropping-particle":"","family":"Haan","given":"E H F","non-dropping-particle":"de","parse-names":false,"suffix":""},{"dropping-particle":"","family":"Kahn","given":"R S","non-dropping-particle":"","parse-names":false,"suffix":""}],"container-title":"NeuroImage","id":"ITEM-1","issue":"2","issued":{"date-parts":[["2008"]]},"note":"cited By 43","page":"719-727","title":"Evidence of altered cortical and amygdala activation during social decision-making in schizophrenia","type":"article-journal","volume":"40"},"uris":["http://www.mendeley.com/documents/?uuid=eaff2d03-a8a3-423b-8e59-6bc3245ccc02"]}],"mendeley":{"formattedCitation":"(Baas et al., 2008)","manualFormatting":"Baas et al., 2008","plainTextFormattedCitation":"(Baas et al., 2008)","previouslyFormattedCitation":"(Baas et al., 2008)"},"properties":{"noteIndex":0},"schema":"https://github.com/citation-style-language/schema/raw/master/csl-citation.json"}</w:instrText>
            </w:r>
            <w:r>
              <w:rPr>
                <w:sz w:val="20"/>
                <w:szCs w:val="20"/>
              </w:rPr>
              <w:fldChar w:fldCharType="separate"/>
            </w:r>
            <w:r w:rsidRPr="00A210FB">
              <w:rPr>
                <w:noProof/>
                <w:sz w:val="20"/>
                <w:szCs w:val="20"/>
              </w:rPr>
              <w:t>Baas et al., 2008</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1076651" w14:textId="756FE09E" w:rsidR="00A210FB" w:rsidRPr="00A645AA" w:rsidRDefault="00A210FB" w:rsidP="009C5A1F">
            <w:pPr>
              <w:spacing w:after="46" w:line="240" w:lineRule="auto"/>
              <w:rPr>
                <w:sz w:val="20"/>
                <w:szCs w:val="20"/>
              </w:rPr>
            </w:pPr>
            <w:r>
              <w:rPr>
                <w:sz w:val="20"/>
                <w:szCs w:val="20"/>
              </w:rPr>
              <w:t>Social decision-making task</w:t>
            </w:r>
            <w:r w:rsidR="00D821C3">
              <w:rPr>
                <w:sz w:val="20"/>
                <w:szCs w:val="20"/>
              </w:rPr>
              <w:t xml:space="preserve"> (Trustworthiness during implicit task)</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3ECE08F" w14:textId="558AC83E" w:rsidR="00A210FB" w:rsidRPr="00A645AA" w:rsidRDefault="00685053" w:rsidP="009C5A1F">
            <w:pPr>
              <w:pStyle w:val="TableContents"/>
              <w:spacing w:after="46" w:line="240" w:lineRule="auto"/>
              <w:rPr>
                <w:sz w:val="20"/>
                <w:szCs w:val="20"/>
                <w:lang w:val="en-US"/>
              </w:rPr>
            </w:pPr>
            <w:r>
              <w:rPr>
                <w:sz w:val="20"/>
                <w:szCs w:val="20"/>
                <w:lang w:val="en-US"/>
              </w:rPr>
              <w:t>SP</w:t>
            </w:r>
          </w:p>
        </w:tc>
      </w:tr>
      <w:tr w:rsidR="002B429B" w:rsidRPr="007C5899" w14:paraId="62421064" w14:textId="77777777" w:rsidTr="00F36F79">
        <w:trPr>
          <w:trHeight w:val="252"/>
        </w:trPr>
        <w:tc>
          <w:tcPr>
            <w:tcW w:w="2377" w:type="dxa"/>
            <w:tcBorders>
              <w:top w:val="single" w:sz="2" w:space="0" w:color="000001"/>
              <w:left w:val="single" w:sz="2" w:space="0" w:color="000001"/>
              <w:bottom w:val="single" w:sz="2" w:space="0" w:color="000001"/>
            </w:tcBorders>
            <w:shd w:val="clear" w:color="auto" w:fill="auto"/>
          </w:tcPr>
          <w:p w14:paraId="4A6AA73A" w14:textId="47DBB400" w:rsidR="002B429B" w:rsidRPr="00A645AA" w:rsidRDefault="002B429B" w:rsidP="009C5A1F">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93/schbul/sbq009","author":[{"dropping-particle":"","family":"Becerril","given":"Karla","non-dropping-particle":"","parse-names":false,"suffix":""},{"dropping-particle":"","family":"Barch","given":"Deanna","non-dropping-particle":"","parse-names":false,"suffix":""}],"container-title":"Schizophrenia Bulletin","id":"ITEM-1","issue":"5","issued":{"date-parts":[["2011"]]},"page":"1027-1038","title":"Influence of Emotional Processing on Working Memory in Schizophrenia","type":"article-journal","volume":"37"},"uris":["http://www.mendeley.com/documents/?uuid=a573cdfa-fb2e-38f9-b9ee-da6e983bce68"]}],"mendeley":{"formattedCitation":"(K. Becerril &amp; Barch, 2011)","manualFormatting":"Becerril and Barch, 2011","plainTextFormattedCitation":"(K. Becerril &amp; Barch, 2011)","previouslyFormattedCitation":"(K. Becerril &amp; Barch, 2011)"},"properties":{"noteIndex":0},"schema":"https://github.com/citation-style-language/schema/raw/master/csl-citation.json"}</w:instrText>
            </w:r>
            <w:r w:rsidRPr="00A645AA">
              <w:rPr>
                <w:sz w:val="20"/>
                <w:szCs w:val="20"/>
              </w:rPr>
              <w:fldChar w:fldCharType="separate"/>
            </w:r>
            <w:r w:rsidRPr="00A645AA">
              <w:rPr>
                <w:noProof/>
                <w:sz w:val="20"/>
                <w:szCs w:val="20"/>
              </w:rPr>
              <w:t>Becerril and Barch, 2011</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89E37C8" w14:textId="77777777" w:rsidR="002B429B" w:rsidRPr="00A645AA" w:rsidRDefault="002B429B" w:rsidP="009C5A1F">
            <w:pPr>
              <w:spacing w:after="46" w:line="240" w:lineRule="auto"/>
              <w:rPr>
                <w:sz w:val="20"/>
                <w:szCs w:val="20"/>
              </w:rPr>
            </w:pPr>
            <w:r w:rsidRPr="00A645AA">
              <w:rPr>
                <w:sz w:val="20"/>
                <w:szCs w:val="20"/>
              </w:rPr>
              <w:t>Emotional N-Back task</w:t>
            </w:r>
            <w:r>
              <w:rPr>
                <w:sz w:val="20"/>
                <w:szCs w:val="20"/>
              </w:rPr>
              <w:t xml:space="preserve"> (Negative &gt; Neutral &amp; Positiv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8CB171A" w14:textId="50305BEC" w:rsidR="002B429B" w:rsidRPr="00A645AA" w:rsidRDefault="0054767D" w:rsidP="009C5A1F">
            <w:pPr>
              <w:pStyle w:val="TableContents"/>
              <w:spacing w:after="46" w:line="240" w:lineRule="auto"/>
              <w:rPr>
                <w:sz w:val="20"/>
                <w:szCs w:val="20"/>
                <w:lang w:val="en-US"/>
              </w:rPr>
            </w:pPr>
            <w:r>
              <w:rPr>
                <w:sz w:val="20"/>
                <w:szCs w:val="20"/>
                <w:lang w:val="en-US"/>
              </w:rPr>
              <w:t>EP</w:t>
            </w:r>
          </w:p>
        </w:tc>
      </w:tr>
      <w:tr w:rsidR="004D411A" w:rsidRPr="007C5899" w14:paraId="266281DE" w14:textId="77777777" w:rsidTr="00F36F79">
        <w:trPr>
          <w:trHeight w:val="252"/>
        </w:trPr>
        <w:tc>
          <w:tcPr>
            <w:tcW w:w="2377" w:type="dxa"/>
            <w:tcBorders>
              <w:top w:val="single" w:sz="2" w:space="0" w:color="000001"/>
              <w:left w:val="single" w:sz="2" w:space="0" w:color="000001"/>
              <w:bottom w:val="single" w:sz="2" w:space="0" w:color="000001"/>
            </w:tcBorders>
            <w:shd w:val="clear" w:color="auto" w:fill="auto"/>
          </w:tcPr>
          <w:p w14:paraId="3ABCAA41" w14:textId="7076AA33" w:rsidR="004D411A" w:rsidRPr="00A645AA" w:rsidRDefault="004D411A" w:rsidP="009C5A1F">
            <w:pPr>
              <w:spacing w:after="46" w:line="240" w:lineRule="auto"/>
              <w:rPr>
                <w:sz w:val="20"/>
                <w:szCs w:val="20"/>
              </w:rPr>
            </w:pPr>
            <w:r>
              <w:rPr>
                <w:sz w:val="20"/>
                <w:szCs w:val="20"/>
              </w:rPr>
              <w:fldChar w:fldCharType="begin" w:fldLock="1"/>
            </w:r>
            <w:r w:rsidR="00A61C42">
              <w:rPr>
                <w:sz w:val="20"/>
                <w:szCs w:val="20"/>
              </w:rPr>
              <w:instrText>ADDIN CSL_CITATION {"citationItems":[{"id":"ITEM-1","itemData":{"DOI":"10.1093/schbul/sby027","ISSN":"1745-1701 (Electronic)","PMID":"29534245","abstract":"BACKGROUND: Historically, research investigating neural correlates of mentalizing  deficits in schizophrenia has focused on patients who have been ill for several years with lengthy exposure to medication. Little is known about the neural and behavioral presentations of theory-of-mind deficits in schizophrenia, shortly after the first episode of psychosis. METHODS: We investigated social cognition in 17 recently diagnosed first-episode schizophrenia (FES) patients with little or no exposure to antipsychotic medication and 1:1 matched healthy controls. We recorded behavioral and neural responses to the Animated Triangles Task (ATT), which is a nonverbal validated mentalizing task that measures the ascription of intentionality to the movements of objects. RESULTS: FES patients under-interpreted social cues and over-interpreted nonsocial cues. These effects were influenced by current intelligence (IQ). Control group and FES neural responses replicated earlier findings in healthy adults. However, a region of anterior medial prefrontal cortex (amPFC) of FES patients showed a different response pattern to that of controls. Unlike healthy controls, patients increased activity in this social cognition region while studying \"random\" movements of shapes, as compared to the study of movements normally interpreted as \"intentional\". CONCLUSIONS: Mentalizing deficits in FES consists of hypo- and hypermentalizing. The neural pattern of FES patients is consistent with deficits in the ability to switch off mentalizing processes in potentially social contexts, instead increasing them when intentionality is not forthcoming. Overall, results demonstrate complexities of theory of mind deficits in schizophrenia that should be considered when offering social cognitive training programs.","author":[{"dropping-particle":"","family":"Bliksted","given":"Vibeke","non-dropping-particle":"","parse-names":false,"suffix":""},{"dropping-particle":"","family":"Frith","given":"Chris","non-dropping-particle":"","parse-names":false,"suffix":""},{"dropping-particle":"","family":"Videbech","given":"Poul","non-dropping-particle":"","parse-names":false,"suffix":""},{"dropping-particle":"","family":"Fagerlund","given":"Birgitte","non-dropping-particle":"","parse-names":false,"suffix":""},{"dropping-particle":"","family":"Emborg","given":"Charlotte","non-dropping-particle":"","parse-names":false,"suffix":""},{"dropping-particle":"","family":"Simonsen","given":"Arndis","non-dropping-particle":"","parse-names":false,"suffix":""},{"dropping-particle":"","family":"Roepstorff","given":"Andreas","non-dropping-particle":"","parse-names":false,"suffix":""},{"dropping-particle":"","family":"Campbell-Meiklejohn","given":"Daniel","non-dropping-particle":"","parse-names":false,"suffix":""}],"container-title":"Schizophrenia bulletin","id":"ITEM-1","issue":"2","issued":{"date-parts":[["2019","3"]]},"language":"eng","page":"377-385","title":"Hyper- and Hypomentalizing in Patients with First-Episode Schizophrenia: fMRI and  Behavioral Studies.","type":"article-journal","volume":"45"},"uris":["http://www.mendeley.com/documents/?uuid=c58ca816-b8e0-426e-bdc9-0282a1315eef"]}],"mendeley":{"formattedCitation":"(Bliksted et al., 2019)","manualFormatting":"Bliksted et al., 2019","plainTextFormattedCitation":"(Bliksted et al., 2019)","previouslyFormattedCitation":"(Bliksted et al., 2019)"},"properties":{"noteIndex":0},"schema":"https://github.com/citation-style-language/schema/raw/master/csl-citation.json"}</w:instrText>
            </w:r>
            <w:r>
              <w:rPr>
                <w:sz w:val="20"/>
                <w:szCs w:val="20"/>
              </w:rPr>
              <w:fldChar w:fldCharType="separate"/>
            </w:r>
            <w:r w:rsidRPr="004D411A">
              <w:rPr>
                <w:noProof/>
                <w:sz w:val="20"/>
                <w:szCs w:val="20"/>
              </w:rPr>
              <w:t>Bliksted et al., 2019</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2DC63CA" w14:textId="1E44F3B8" w:rsidR="004D411A" w:rsidRPr="00A645AA" w:rsidRDefault="004D411A" w:rsidP="009C5A1F">
            <w:pPr>
              <w:spacing w:after="46" w:line="240" w:lineRule="auto"/>
              <w:rPr>
                <w:sz w:val="20"/>
                <w:szCs w:val="20"/>
              </w:rPr>
            </w:pPr>
            <w:r>
              <w:rPr>
                <w:sz w:val="20"/>
                <w:szCs w:val="20"/>
              </w:rPr>
              <w:t>Animated triangles task</w:t>
            </w:r>
            <w:r w:rsidR="00E039A6">
              <w:rPr>
                <w:sz w:val="20"/>
                <w:szCs w:val="20"/>
              </w:rPr>
              <w:t xml:space="preserve"> (Intentional &gt; Random)</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BED36F8" w14:textId="1CDE0DDB" w:rsidR="004D411A" w:rsidRDefault="00685053" w:rsidP="009C5A1F">
            <w:pPr>
              <w:pStyle w:val="TableContents"/>
              <w:spacing w:after="46" w:line="240" w:lineRule="auto"/>
              <w:rPr>
                <w:sz w:val="20"/>
                <w:szCs w:val="20"/>
                <w:lang w:val="en-US"/>
              </w:rPr>
            </w:pPr>
            <w:r>
              <w:rPr>
                <w:sz w:val="20"/>
                <w:szCs w:val="20"/>
                <w:lang w:val="en-US"/>
              </w:rPr>
              <w:t>TM</w:t>
            </w:r>
          </w:p>
        </w:tc>
      </w:tr>
      <w:tr w:rsidR="008E0F0E" w:rsidRPr="007C5899" w14:paraId="641913A5" w14:textId="77777777" w:rsidTr="00F36F79">
        <w:trPr>
          <w:trHeight w:val="252"/>
        </w:trPr>
        <w:tc>
          <w:tcPr>
            <w:tcW w:w="2377" w:type="dxa"/>
            <w:tcBorders>
              <w:top w:val="single" w:sz="2" w:space="0" w:color="000001"/>
              <w:left w:val="single" w:sz="2" w:space="0" w:color="000001"/>
              <w:bottom w:val="single" w:sz="2" w:space="0" w:color="000001"/>
            </w:tcBorders>
            <w:shd w:val="clear" w:color="auto" w:fill="auto"/>
          </w:tcPr>
          <w:p w14:paraId="239DB4AC" w14:textId="5A9816DE" w:rsidR="008E0F0E" w:rsidRPr="00A645AA" w:rsidRDefault="008E0F0E" w:rsidP="009C5A1F">
            <w:pPr>
              <w:spacing w:after="46" w:line="240" w:lineRule="auto"/>
              <w:rPr>
                <w:sz w:val="20"/>
                <w:szCs w:val="20"/>
              </w:rPr>
            </w:pPr>
            <w:r>
              <w:rPr>
                <w:sz w:val="20"/>
                <w:szCs w:val="20"/>
              </w:rPr>
              <w:fldChar w:fldCharType="begin" w:fldLock="1"/>
            </w:r>
            <w:r>
              <w:rPr>
                <w:sz w:val="20"/>
                <w:szCs w:val="20"/>
              </w:rPr>
              <w:instrText>ADDIN CSL_CITATION {"citationItems":[{"id":"ITEM-1","itemData":{"DOI":"10.1016/j.schres.2011.12.018","ISSN":"09209964","PMID":"22306196","abstract":"Empathy is a multidimensional construct composed of several components such as emotion recognition, emotional perspective taking and affective responsiveness. Even though patients with schizophrenia demonstrate deficits in all core components of this basic social ability, the neural underpinnings of these dysfunctions are less clear.Using fMRI, we analyzed data from 15 patients meeting the DSM-IV criteria for schizophrenia and 15 matched healthy volunteers performing three separate paradigms tapping the core components of empathy, i.e. emotion recognition, perspective taking and affective responsiveness.Behavioral data analysis indicated a significant empathic deficit in patients, reflected in worse performance in all three domains. Analysis of functional data revealed hypoactivation in a fronto-temporo-parietal network including the amygdala in patients. Moreover, amygdala activation correlated negatively with severity of negative symptoms.The results suggest that schizophrenia patients not only suffer from a broad range of emotional deficits but also show cortical and subcortical abnormalities, extending previous findings on fronto-temporal cortical dysfunctions. Since empathy is related to psychosocial functioning and hence of high clinical relevance in schizophrenia, a more detailed understanding of the exact nature of these impairments is mandatory. © 2011 Elsevier B.V.","author":[{"dropping-particle":"","family":"Derntl","given":"Birgit","non-dropping-particle":"","parse-names":false,"suffix":""},{"dropping-particle":"","family":"Finkelmeyer","given":"Andreas","non-dropping-particle":"","parse-names":false,"suffix":""},{"dropping-particle":"","family":"Voss","given":"Bianca","non-dropping-particle":"","parse-names":false,"suffix":""},{"dropping-particle":"","family":"Eickhoff","given":"Simon B.","non-dropping-particle":"","parse-names":false,"suffix":""},{"dropping-particle":"","family":"Kellermann","given":"Thilo","non-dropping-particle":"","parse-names":false,"suffix":""},{"dropping-particle":"","family":"Schneider","given":"Frank","non-dropping-particle":"","parse-names":false,"suffix":""},{"dropping-particle":"","family":"Habel","given":"Ute","non-dropping-particle":"","parse-names":false,"suffix":""}],"container-title":"Schizophrenia Research","id":"ITEM-1","issue":"1-3","issued":{"date-parts":[["2012","4"]]},"page":"70-81","title":"Neural correlates of the core facets of empathy in schizophrenia","type":"article-journal","volume":"136"},"uris":["http://www.mendeley.com/documents/?uuid=76b81818-d5be-4332-838e-312b0801fcae"]}],"mendeley":{"formattedCitation":"(Derntl et al., 2012)","manualFormatting":"Derntl et al., 2012","plainTextFormattedCitation":"(Derntl et al., 2012)","previouslyFormattedCitation":"(Derntl et al., 2012)"},"properties":{"noteIndex":0},"schema":"https://github.com/citation-style-language/schema/raw/master/csl-citation.json"}</w:instrText>
            </w:r>
            <w:r>
              <w:rPr>
                <w:sz w:val="20"/>
                <w:szCs w:val="20"/>
              </w:rPr>
              <w:fldChar w:fldCharType="separate"/>
            </w:r>
            <w:r w:rsidRPr="008E0F0E">
              <w:rPr>
                <w:noProof/>
                <w:sz w:val="20"/>
                <w:szCs w:val="20"/>
              </w:rPr>
              <w:t>Derntl et al., 2012</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428E34F" w14:textId="462E5867" w:rsidR="008E0F0E" w:rsidRPr="00A645AA" w:rsidRDefault="008E0F0E" w:rsidP="009C5A1F">
            <w:pPr>
              <w:spacing w:after="46" w:line="240" w:lineRule="auto"/>
              <w:rPr>
                <w:sz w:val="20"/>
                <w:szCs w:val="20"/>
              </w:rPr>
            </w:pPr>
            <w:r>
              <w:rPr>
                <w:sz w:val="20"/>
                <w:szCs w:val="20"/>
              </w:rPr>
              <w:t>Emotional perspective taking</w:t>
            </w:r>
            <w:r w:rsidR="00B102D7">
              <w:rPr>
                <w:sz w:val="20"/>
                <w:szCs w:val="20"/>
              </w:rPr>
              <w:t xml:space="preserve"> (Emotional perspective taking &gt; Res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FA550C9" w14:textId="0A579037" w:rsidR="008E0F0E" w:rsidRDefault="00685053" w:rsidP="009C5A1F">
            <w:pPr>
              <w:pStyle w:val="TableContents"/>
              <w:spacing w:after="46" w:line="240" w:lineRule="auto"/>
              <w:rPr>
                <w:sz w:val="20"/>
                <w:szCs w:val="20"/>
                <w:lang w:val="en-US"/>
              </w:rPr>
            </w:pPr>
            <w:r>
              <w:rPr>
                <w:sz w:val="20"/>
                <w:szCs w:val="20"/>
                <w:lang w:val="en-US"/>
              </w:rPr>
              <w:t>TM</w:t>
            </w:r>
          </w:p>
        </w:tc>
      </w:tr>
      <w:tr w:rsidR="002B429B" w:rsidRPr="00A746FD" w14:paraId="71D47D74" w14:textId="77777777" w:rsidTr="00F36F79">
        <w:trPr>
          <w:trHeight w:val="218"/>
        </w:trPr>
        <w:tc>
          <w:tcPr>
            <w:tcW w:w="2377" w:type="dxa"/>
            <w:tcBorders>
              <w:top w:val="single" w:sz="2" w:space="0" w:color="000001"/>
              <w:left w:val="single" w:sz="2" w:space="0" w:color="000001"/>
              <w:bottom w:val="single" w:sz="2" w:space="0" w:color="000001"/>
            </w:tcBorders>
            <w:shd w:val="clear" w:color="auto" w:fill="auto"/>
          </w:tcPr>
          <w:p w14:paraId="1B7BC544" w14:textId="77777777" w:rsidR="002B429B" w:rsidRPr="00A645AA" w:rsidRDefault="002B429B" w:rsidP="009C5A1F">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jpsychires.2011.02.008.The","author":[{"dropping-particle":"","family":"Diaz","given":"Michele T.","non-dropping-particle":"","parse-names":false,"suffix":""},{"dropping-particle":"","family":"He","given":"George","non-dropping-particle":"","parse-names":false,"suffix":""},{"dropping-particle":"","family":"Gadde","given":"Syam","non-dropping-particle":"","parse-names":false,"suffix":""},{"dropping-particle":"","family":"Bellion","given":"Carolyn","non-dropping-particle":"","parse-names":false,"suffix":""},{"dropping-particle":"","family":"Belger","given":"Aysenil","non-dropping-particle":"","parse-names":false,"suffix":""},{"dropping-particle":"","family":"Voyvodic","given":"James T","non-dropping-particle":"","parse-names":false,"suffix":""},{"dropping-particle":"","family":"Mccarthy","given":"Gregory","non-dropping-particle":"","parse-names":false,"suffix":""}],"container-title":"Journal of Psychiatric Research","id":"ITEM-1","issue":"9","issued":{"date-parts":[["2011"]]},"page":"1184-1193","title":"The influence of emotional distraction on verbal working memory: An fMRI investigation comparing individuals with schizophrenia and healthy adults","type":"article-journal","volume":"45"},"uris":["http://www.mendeley.com/documents/?uuid=5d90442a-3f6e-4328-bd10-402944e9c174"]}],"mendeley":{"formattedCitation":"(Diaz et al., 2011)","manualFormatting":"Diaz et al., 2011","plainTextFormattedCitation":"(Diaz et al., 2011)","previouslyFormattedCitation":"(Diaz et al., 2011)"},"properties":{"noteIndex":0},"schema":"https://github.com/citation-style-language/schema/raw/master/csl-citation.json"}</w:instrText>
            </w:r>
            <w:r w:rsidRPr="00A645AA">
              <w:rPr>
                <w:sz w:val="20"/>
                <w:szCs w:val="20"/>
              </w:rPr>
              <w:fldChar w:fldCharType="separate"/>
            </w:r>
            <w:r w:rsidRPr="00A645AA">
              <w:rPr>
                <w:noProof/>
                <w:sz w:val="20"/>
                <w:szCs w:val="20"/>
              </w:rPr>
              <w:t>Diaz et al., 2011</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64B7B9F" w14:textId="77777777" w:rsidR="002B429B" w:rsidRPr="00A645AA" w:rsidRDefault="002B429B" w:rsidP="009C5A1F">
            <w:pPr>
              <w:spacing w:after="46" w:line="240" w:lineRule="auto"/>
              <w:rPr>
                <w:sz w:val="20"/>
                <w:szCs w:val="20"/>
                <w:lang w:val="en-US"/>
              </w:rPr>
            </w:pPr>
            <w:r w:rsidRPr="00A645AA">
              <w:rPr>
                <w:sz w:val="20"/>
                <w:szCs w:val="20"/>
                <w:lang w:val="en-US"/>
              </w:rPr>
              <w:t>WM task with emotional distraction</w:t>
            </w:r>
            <w:r>
              <w:rPr>
                <w:sz w:val="20"/>
                <w:szCs w:val="20"/>
                <w:lang w:val="en-US"/>
              </w:rPr>
              <w:t xml:space="preserve"> (Emotional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A4846E4" w14:textId="35781EBA" w:rsidR="002B429B" w:rsidRPr="00A645AA" w:rsidRDefault="0054767D" w:rsidP="009C5A1F">
            <w:pPr>
              <w:pStyle w:val="TableContents"/>
              <w:spacing w:after="46" w:line="240" w:lineRule="auto"/>
              <w:rPr>
                <w:sz w:val="20"/>
                <w:szCs w:val="20"/>
                <w:lang w:val="en-GB"/>
              </w:rPr>
            </w:pPr>
            <w:r>
              <w:rPr>
                <w:sz w:val="20"/>
                <w:szCs w:val="20"/>
                <w:lang w:val="en-GB"/>
              </w:rPr>
              <w:t>EP</w:t>
            </w:r>
          </w:p>
        </w:tc>
      </w:tr>
      <w:tr w:rsidR="00A210FB" w:rsidRPr="00A746FD" w14:paraId="086F6020" w14:textId="77777777" w:rsidTr="00F36F79">
        <w:trPr>
          <w:trHeight w:val="218"/>
        </w:trPr>
        <w:tc>
          <w:tcPr>
            <w:tcW w:w="2377" w:type="dxa"/>
            <w:tcBorders>
              <w:top w:val="single" w:sz="2" w:space="0" w:color="000001"/>
              <w:left w:val="single" w:sz="2" w:space="0" w:color="000001"/>
              <w:bottom w:val="single" w:sz="2" w:space="0" w:color="000001"/>
            </w:tcBorders>
            <w:shd w:val="clear" w:color="auto" w:fill="auto"/>
          </w:tcPr>
          <w:p w14:paraId="365F8BF8" w14:textId="7442B5E7" w:rsidR="00A210FB" w:rsidRPr="00A645AA" w:rsidRDefault="00A210FB" w:rsidP="009C5A1F">
            <w:pPr>
              <w:spacing w:after="46" w:line="240" w:lineRule="auto"/>
              <w:rPr>
                <w:sz w:val="20"/>
                <w:szCs w:val="20"/>
              </w:rPr>
            </w:pPr>
            <w:r>
              <w:rPr>
                <w:sz w:val="20"/>
                <w:szCs w:val="20"/>
              </w:rPr>
              <w:fldChar w:fldCharType="begin" w:fldLock="1"/>
            </w:r>
            <w:r>
              <w:rPr>
                <w:sz w:val="20"/>
                <w:szCs w:val="20"/>
              </w:rPr>
              <w:instrText>ADDIN CSL_CITATION {"citationItems":[{"id":"ITEM-1","itemData":{"DOI":"10.1016/j.nicl.2020.102444","ISSN":"22131582","PMID":"33039973","abstract":"Schizophrenia is a neurodevelopmental psychiatric disorder thought to result from synaptic dysfunction that affects distributed brain connectivity, rather than any particular brain region. While symptomatology is traditionally divided into positive and negative symptoms, abnormal social cognition is now recognized a key component of schizophrenia. Nonetheless, we are still lacking a mechanistic understanding of effective brain connectivity in schizophrenia during social cognition and how it relates to clinical symptomatology. To address this question, we used fMRI and dynamic causal modelling (DCM) to test for abnormal brain connectivity in twenty-four patients with first-episode schizophrenia (FES) compared to twenty-five matched controls performing the Human Connectome Project (HCP) social cognition paradigm. Patients had not received regular therapeutic antipsychotics, but were not completely drug naïve. Whilst patients were less accurate than controls in judging social stimuli from non-social stimuli, our results revealed an increase in feedforward connectivity from motion-sensitive V5 to posterior superior temporal sulcus (pSTS) in patients compared to matched controls. At the same time, patients with a higher degree of positive symptoms had more disinhibition within pSTS, a region computationally involved in social cognition. We interpret these findings the framework of active inference, where increased feedforward connectivity may encode aberrant prediction errors from V5 to pSTS and local disinhibition within pSTS may reflect aberrant encoding of the precision of cortical representations about social stimuli.","author":[{"dropping-particle":"","family":"Dietz","given":"Martin J.","non-dropping-particle":"","parse-names":false,"suffix":""},{"dropping-particle":"","family":"Zhou","given":"Yuan","non-dropping-particle":"","parse-names":false,"suffix":""},{"dropping-particle":"","family":"Veddum","given":"Lotte","non-dropping-particle":"","parse-names":false,"suffix":""},{"dropping-particle":"","family":"Frith","given":"Christopher D.","non-dropping-particle":"","parse-names":false,"suffix":""},{"dropping-particle":"","family":"Bliksted","given":"Vibeke F.","non-dropping-particle":"","parse-names":false,"suffix":""}],"container-title":"NeuroImage: Clinical","id":"ITEM-1","issued":{"date-parts":[["2020","1","1"]]},"publisher":"Elsevier Inc.","title":"Aberrant effective connectivity is associated with positive symptoms in first-episode schizophrenia","type":"article-journal","volume":"28"},"uris":["http://www.mendeley.com/documents/?uuid=2c558a83-2c28-4d5e-ae6a-ba0a1c8d7af2"]}],"mendeley":{"formattedCitation":"(Dietz et al., 2020)","manualFormatting":"Dietz et al., 2020","plainTextFormattedCitation":"(Dietz et al., 2020)","previouslyFormattedCitation":"(Dietz et al., 2020)"},"properties":{"noteIndex":0},"schema":"https://github.com/citation-style-language/schema/raw/master/csl-citation.json"}</w:instrText>
            </w:r>
            <w:r>
              <w:rPr>
                <w:sz w:val="20"/>
                <w:szCs w:val="20"/>
              </w:rPr>
              <w:fldChar w:fldCharType="separate"/>
            </w:r>
            <w:r w:rsidRPr="00A210FB">
              <w:rPr>
                <w:noProof/>
                <w:sz w:val="20"/>
                <w:szCs w:val="20"/>
              </w:rPr>
              <w:t>Dietz et al., 2020</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A898961" w14:textId="357557D9" w:rsidR="00A210FB" w:rsidRPr="00A645AA" w:rsidRDefault="00A210FB" w:rsidP="009C5A1F">
            <w:pPr>
              <w:spacing w:after="46" w:line="240" w:lineRule="auto"/>
              <w:rPr>
                <w:sz w:val="20"/>
                <w:szCs w:val="20"/>
                <w:lang w:val="en-US"/>
              </w:rPr>
            </w:pPr>
            <w:r>
              <w:rPr>
                <w:sz w:val="20"/>
                <w:szCs w:val="20"/>
                <w:lang w:val="en-US"/>
              </w:rPr>
              <w:t>Social cognition paradigm from HCP</w:t>
            </w:r>
            <w:r w:rsidR="00D821C3">
              <w:rPr>
                <w:sz w:val="20"/>
                <w:szCs w:val="20"/>
                <w:lang w:val="en-US"/>
              </w:rPr>
              <w:t xml:space="preserve"> (Social &gt; Non-soci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968115F" w14:textId="3D41246F" w:rsidR="00A210FB" w:rsidRPr="00A645AA" w:rsidRDefault="00685053" w:rsidP="009C5A1F">
            <w:pPr>
              <w:pStyle w:val="TableContents"/>
              <w:spacing w:after="46" w:line="240" w:lineRule="auto"/>
              <w:rPr>
                <w:sz w:val="20"/>
                <w:szCs w:val="20"/>
                <w:lang w:val="en-GB"/>
              </w:rPr>
            </w:pPr>
            <w:r>
              <w:rPr>
                <w:sz w:val="20"/>
                <w:szCs w:val="20"/>
                <w:lang w:val="en-GB"/>
              </w:rPr>
              <w:t>SP</w:t>
            </w:r>
          </w:p>
        </w:tc>
      </w:tr>
      <w:tr w:rsidR="002B429B" w:rsidRPr="002F40CA" w14:paraId="7369F2C6"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7FDDC92B" w14:textId="77777777" w:rsidR="002B429B" w:rsidRPr="00A645AA" w:rsidRDefault="002B429B" w:rsidP="009C5A1F">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8.06.015","ISSN":"15732509","abstract":"Impaired emotion perception is a well-established and stable deficit in schizophrenia; however, there is limited knowledge about the underlying aberrant cognitive and brain processes that result in emotion perception deficits. Recent influential work has shown that perceptual deficits in schizophrenia may result from aberrant precision in prior expectations, associated with disrupted activity in frontal regions. In the present study, we investigated the perception of dynamic, multisensory emotion, the influence of prior expectations and the underlying aberrant brain processes in schizophrenia. During a functional Magnetic Resonance Imaging scan, participants completed the Dynamic Emotion Perception task, which induces prior expectations with emotion instruction cues. We delineated neural responses and functional connectivity in whole-brain large-scale networks underlying emotion perception. Compared to healthy individuals, schizophrenia patients had lower accuracy specifically for emotions that were congruent with prior expectations. At the neural level, schizophrenia patients had less engagement of right inferior frontal and parietal regions, as well as right amygdala dysconnectivity during discrimination of emotions congruent with prior expectations. The results indicate that individuals with schizophrenia may have aberrant prior expectations about emotional expressions, associated with under-activity in inferior frontoparietal regions and right amygdala dysconnectivity, which results in impaired perception of emotion.","author":[{"dropping-particle":"","family":"Dzafic","given":"Ilvana","non-dropping-particle":"","parse-names":false,"suffix":""},{"dropping-particle":"","family":"Burianová","given":"Hana","non-dropping-particle":"","parse-names":false,"suffix":""},{"dropping-particle":"","family":"Martin","given":"Andrew K.","non-dropping-particle":"","parse-names":false,"suffix":""},{"dropping-particle":"","family":"Mowry","given":"Bryan","non-dropping-particle":"","parse-names":false,"suffix":""}],"container-title":"Schizophrenia Research","id":"ITEM-1","issued":{"date-parts":[["2018"]]},"page":"129-137","title":"Neural correlates of dynamic emotion perception in schizophrenia and the influence of prior expectations","type":"article-journal","volume":"202"},"uris":["http://www.mendeley.com/documents/?uuid=f9bb047e-865f-4af8-9064-1840a95aefb1"]}],"mendeley":{"formattedCitation":"(Dzafic et al., 2018)","manualFormatting":"Dzafic et al., 2018","plainTextFormattedCitation":"(Dzafic et al., 2018)","previouslyFormattedCitation":"(Dzafic et al., 2018)"},"properties":{"noteIndex":0},"schema":"https://github.com/citation-style-language/schema/raw/master/csl-citation.json"}</w:instrText>
            </w:r>
            <w:r w:rsidRPr="00A645AA">
              <w:rPr>
                <w:sz w:val="20"/>
                <w:szCs w:val="20"/>
              </w:rPr>
              <w:fldChar w:fldCharType="separate"/>
            </w:r>
            <w:r w:rsidRPr="00A645AA">
              <w:rPr>
                <w:noProof/>
                <w:sz w:val="20"/>
                <w:szCs w:val="20"/>
              </w:rPr>
              <w:t>Dzafic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A7B648A" w14:textId="77777777" w:rsidR="002B429B" w:rsidRPr="00A645AA" w:rsidRDefault="002B429B" w:rsidP="009C5A1F">
            <w:pPr>
              <w:spacing w:after="46" w:line="240" w:lineRule="auto"/>
              <w:rPr>
                <w:sz w:val="20"/>
                <w:szCs w:val="20"/>
                <w:lang w:val="en-US"/>
              </w:rPr>
            </w:pPr>
            <w:r w:rsidRPr="00A645AA">
              <w:rPr>
                <w:sz w:val="20"/>
                <w:szCs w:val="20"/>
                <w:lang w:val="en-US"/>
              </w:rPr>
              <w:t>Dynamic emotion perception task</w:t>
            </w:r>
            <w:r>
              <w:rPr>
                <w:sz w:val="20"/>
                <w:szCs w:val="20"/>
                <w:lang w:val="en-US"/>
              </w:rPr>
              <w:t xml:space="preserve"> (Group x Congruency interact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49857B7" w14:textId="0CCB33BD" w:rsidR="002B429B" w:rsidRPr="00A645AA" w:rsidRDefault="0054767D" w:rsidP="009C5A1F">
            <w:pPr>
              <w:pStyle w:val="TableContents"/>
              <w:spacing w:after="46" w:line="240" w:lineRule="auto"/>
              <w:rPr>
                <w:sz w:val="20"/>
                <w:szCs w:val="20"/>
                <w:lang w:val="en-US"/>
              </w:rPr>
            </w:pPr>
            <w:r>
              <w:rPr>
                <w:sz w:val="20"/>
                <w:szCs w:val="20"/>
                <w:lang w:val="en-US"/>
              </w:rPr>
              <w:t>EP</w:t>
            </w:r>
          </w:p>
        </w:tc>
      </w:tr>
      <w:tr w:rsidR="00A210FB" w:rsidRPr="002F40CA" w14:paraId="55B8081F"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653C0E97" w14:textId="30CAF9CC" w:rsidR="00A210FB" w:rsidRPr="00A645AA" w:rsidRDefault="00A210FB" w:rsidP="00A210FB">
            <w:pPr>
              <w:spacing w:after="46" w:line="240" w:lineRule="auto"/>
              <w:rPr>
                <w:sz w:val="20"/>
                <w:szCs w:val="20"/>
              </w:rPr>
            </w:pPr>
            <w:r>
              <w:rPr>
                <w:sz w:val="20"/>
                <w:szCs w:val="20"/>
              </w:rPr>
              <w:fldChar w:fldCharType="begin" w:fldLock="1"/>
            </w:r>
            <w:r w:rsidR="006E110C">
              <w:rPr>
                <w:sz w:val="20"/>
                <w:szCs w:val="20"/>
              </w:rPr>
              <w:instrText>ADDIN CSL_CITATION {"citationItems":[{"id":"ITEM-1","itemData":{"DOI":"10.1093/scan/nss012","ISSN":"17495016","PMID":"22275166","abstract":"Social dysfunction has been recognized as an elementary feature of schizophrenia, but it remains a crucial issue whether social deficits in schizophrenia concern the inter-subjective domain or primarily have their roots in disturbances of self-experience. Social perception comprises vicarious processes grounding an experiential inter-relationship with others as well asself-regulation processes allowing to maintain a coherent sense of self. The present study investigated whether the functional neural basis underlying these processes is altered in first-episode schizophrenia (FES). Twenty-four FES patients and 22 healthy control participants underwent functional magnetic resonance imaging during a social perception task requiring them to watch videos depicting other individuals'inanimate and animate/social tactile stimulations, and a tactile localizer condition. Activation in ventral premotor cortex for observed bodily tactile stimulations was reduced in the FES group and negatively correlated with self-experience disturbances.Moreover, FES patients showed aberrant differential activation in posterior insula for first-person tactile experiences and observed affective tactile stimulations. These findings suggest that social perception in FES at a pre-reflective level is characterized by disturbances of self-experience, including impaired multisensory representations and self-other distinction. However, the results also show that social perception in FES involves more complex alterations of neural activation at multiple processing levels.© The Author (2012). Published by Oxford University Press.","author":[{"dropping-particle":"","family":"Ebisch","given":"Sjoerd J.H.","non-dropping-particle":"","parse-names":false,"suffix":""},{"dropping-particle":"","family":"Salone","given":"Anatolia","non-dropping-particle":"","parse-names":false,"suffix":""},{"dropping-particle":"","family":"Ferri","given":"Francesca","non-dropping-particle":"","parse-names":false,"suffix":""},{"dropping-particle":"","family":"Berardis","given":"Domenico","non-dropping-particle":"De","parse-names":false,"suffix":""},{"dropping-particle":"","family":"Romani","given":"Gian Luca","non-dropping-particle":"","parse-names":false,"suffix":""},{"dropping-particle":"","family":"Ferro","given":"Filippo M.","non-dropping-particle":"","parse-names":false,"suffix":""},{"dropping-particle":"","family":"Gallese","given":"Vittorio","non-dropping-particle":"","parse-names":false,"suffix":""}],"container-title":"Social Cognitive and Affective Neuroscience","id":"ITEM-1","issue":"4","issued":{"date-parts":[["2013","4","1"]]},"page":"394-403","publisher":"Oxford Academic","title":"Out of touch with reality? Social perception in first-episode schizophrenia","type":"article-journal","volume":"8"},"uris":["http://www.mendeley.com/documents/?uuid=2de8e5c0-7681-3a16-99ed-c0c61175565e"]}],"mendeley":{"formattedCitation":"(Ebisch et al., 2013)","manualFormatting":"Ebisch et al., 2013","plainTextFormattedCitation":"(Ebisch et al., 2013)","previouslyFormattedCitation":"(Ebisch et al., 2013)"},"properties":{"noteIndex":0},"schema":"https://github.com/citation-style-language/schema/raw/master/csl-citation.json"}</w:instrText>
            </w:r>
            <w:r>
              <w:rPr>
                <w:sz w:val="20"/>
                <w:szCs w:val="20"/>
              </w:rPr>
              <w:fldChar w:fldCharType="separate"/>
            </w:r>
            <w:r w:rsidRPr="00A210FB">
              <w:rPr>
                <w:noProof/>
                <w:sz w:val="20"/>
                <w:szCs w:val="20"/>
              </w:rPr>
              <w:t>Ebisch et al., 2013</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C089C02" w14:textId="51191776" w:rsidR="00A210FB" w:rsidRPr="00A645AA" w:rsidRDefault="00A210FB" w:rsidP="00A210FB">
            <w:pPr>
              <w:spacing w:after="46" w:line="240" w:lineRule="auto"/>
              <w:rPr>
                <w:sz w:val="20"/>
                <w:szCs w:val="20"/>
                <w:lang w:val="en-US"/>
              </w:rPr>
            </w:pPr>
            <w:r>
              <w:rPr>
                <w:sz w:val="20"/>
                <w:szCs w:val="20"/>
                <w:lang w:val="en-US"/>
              </w:rPr>
              <w:t>Social perception task</w:t>
            </w:r>
            <w:r w:rsidR="00D821C3">
              <w:rPr>
                <w:sz w:val="20"/>
                <w:szCs w:val="20"/>
                <w:lang w:val="en-US"/>
              </w:rPr>
              <w:t xml:space="preserve"> (Touch perception &gt; Baselin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155DAD0" w14:textId="606ED27D" w:rsidR="00A210FB" w:rsidRPr="00A645AA" w:rsidRDefault="00685053" w:rsidP="00A210FB">
            <w:pPr>
              <w:pStyle w:val="TableContents"/>
              <w:spacing w:after="46" w:line="240" w:lineRule="auto"/>
              <w:rPr>
                <w:sz w:val="20"/>
                <w:szCs w:val="20"/>
                <w:lang w:val="en-US"/>
              </w:rPr>
            </w:pPr>
            <w:r>
              <w:rPr>
                <w:sz w:val="20"/>
                <w:szCs w:val="20"/>
                <w:lang w:val="en-US"/>
              </w:rPr>
              <w:t>SP</w:t>
            </w:r>
          </w:p>
        </w:tc>
      </w:tr>
      <w:tr w:rsidR="006E110C" w:rsidRPr="002F40CA" w14:paraId="025C6183"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304542B9" w14:textId="609508A7" w:rsidR="006E110C" w:rsidRDefault="006E110C" w:rsidP="00A210FB">
            <w:pPr>
              <w:spacing w:after="46" w:line="240" w:lineRule="auto"/>
              <w:rPr>
                <w:sz w:val="20"/>
                <w:szCs w:val="20"/>
              </w:rPr>
            </w:pPr>
            <w:r>
              <w:rPr>
                <w:sz w:val="20"/>
                <w:szCs w:val="20"/>
              </w:rPr>
              <w:fldChar w:fldCharType="begin" w:fldLock="1"/>
            </w:r>
            <w:r>
              <w:rPr>
                <w:sz w:val="20"/>
                <w:szCs w:val="20"/>
              </w:rPr>
              <w:instrText>ADDIN CSL_CITATION {"citationItems":[{"id":"ITEM-1","itemData":{"DOI":"10.1159/000366133","ISSN":"1423-033X (Electronic)","PMID":"25277690","abstract":"BACKGROUND/AIMS: Several components of social cognition are compromised in  schizophrenia (SCZ) from the early stage of the illness. In this study we first investigated whether mirror neuron-driven embodied simulation (mnES) is altered in first-episode SCZ. Second, we tested whether emotional cues impact on the mnES in SCZ patients. METHODS: Twenty-two SCZ patients and 22 healthy controls (HCs) observed goal-related actions in either a neutral or emotional context during functional magnetic resonance imaging scanning. RESULTS: Observation of neutral action elicited a lower activity in the frontoparietal network in SCZ patients, as compared to HCs. Particularly, activation in the left inferior parietal lobule in response to the same condition negatively correlated with patients' self-experience disturbances. Moreover, observation of an action performed by an angry agent produced poorer neural activity in the right anterior insula in SCZ patients as compared to HCs. This difference was mostly due to the negative β-values shown by SCZ patients, which positively correlated with their empathy scores. No differences were found contingent upon the observation of an action performed by a happy agent. CONCLUSION: Our results show that emotional cues allow SCZ patients to partially recover mnES. However, their understanding of the emotional components of the actions of others will likely remain deficient.","author":[{"dropping-particle":"","family":"Ferri","given":"Francesca","non-dropping-particle":"","parse-names":false,"suffix":""},{"dropping-particle":"","family":"Costantini","given":"Marcello","non-dropping-particle":"","parse-names":false,"suffix":""},{"dropping-particle":"","family":"Salone","given":"Anatolia","non-dropping-particle":"","parse-names":false,"suffix":""},{"dropping-particle":"","family":"Ebisch","given":"Sjoerd","non-dropping-particle":"","parse-names":false,"suffix":""},{"dropping-particle":"","family":"Berardis","given":"Domenico","non-dropping-particle":"De","parse-names":false,"suffix":""},{"dropping-particle":"","family":"Mazzola","given":"Viridiana","non-dropping-particle":"","parse-names":false,"suffix":""},{"dropping-particle":"","family":"Arciero","given":"Giampiero","non-dropping-particle":"","parse-names":false,"suffix":""},{"dropping-particle":"","family":"Ferro","given":"Filippo Maria","non-dropping-particle":"","parse-names":false,"suffix":""},{"dropping-particle":"","family":"Giannantonio","given":"Massimo","non-dropping-particle":"Di","parse-names":false,"suffix":""},{"dropping-particle":"","family":"Romani","given":"Gian Luca","non-dropping-particle":"","parse-names":false,"suffix":""},{"dropping-particle":"","family":"Gallese","given":"Vittorio","non-dropping-particle":"","parse-names":false,"suffix":""}],"container-title":"Psychopathology","id":"ITEM-1","issue":"6","issued":{"date-parts":[["2014"]]},"language":"eng","page":"394-407","publisher-place":"Switzerland","title":"Binding action and emotion in first-episode schizophrenia.","type":"article-journal","volume":"47"},"uris":["http://www.mendeley.com/documents/?uuid=8c9d0062-740e-4bac-a3c7-1907200c4d1a"]}],"mendeley":{"formattedCitation":"(Ferri et al., 2014)","manualFormatting":"Ferri et al., 2014","plainTextFormattedCitation":"(Ferri et al., 2014)","previouslyFormattedCitation":"(Ferri et al., 2014)"},"properties":{"noteIndex":0},"schema":"https://github.com/citation-style-language/schema/raw/master/csl-citation.json"}</w:instrText>
            </w:r>
            <w:r>
              <w:rPr>
                <w:sz w:val="20"/>
                <w:szCs w:val="20"/>
              </w:rPr>
              <w:fldChar w:fldCharType="separate"/>
            </w:r>
            <w:r w:rsidRPr="006E110C">
              <w:rPr>
                <w:noProof/>
                <w:sz w:val="20"/>
                <w:szCs w:val="20"/>
              </w:rPr>
              <w:t>Ferri et al., 2014</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6C1D834E" w14:textId="56F8002D" w:rsidR="006E110C" w:rsidRDefault="006E110C" w:rsidP="00A210FB">
            <w:pPr>
              <w:spacing w:after="46" w:line="240" w:lineRule="auto"/>
              <w:rPr>
                <w:sz w:val="20"/>
                <w:szCs w:val="20"/>
                <w:lang w:val="en-US"/>
              </w:rPr>
            </w:pPr>
            <w:r>
              <w:rPr>
                <w:sz w:val="20"/>
                <w:szCs w:val="20"/>
                <w:lang w:val="en-US"/>
              </w:rPr>
              <w:t>Emotion-action paradigm</w:t>
            </w:r>
            <w:r w:rsidR="00D821C3">
              <w:rPr>
                <w:sz w:val="20"/>
                <w:szCs w:val="20"/>
                <w:lang w:val="en-US"/>
              </w:rPr>
              <w:t xml:space="preserve"> (Angry action &gt; Baselin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34327D8" w14:textId="5F3863B3" w:rsidR="006E110C" w:rsidRPr="00A645AA" w:rsidRDefault="00685053" w:rsidP="00A210FB">
            <w:pPr>
              <w:pStyle w:val="TableContents"/>
              <w:spacing w:after="46" w:line="240" w:lineRule="auto"/>
              <w:rPr>
                <w:sz w:val="20"/>
                <w:szCs w:val="20"/>
                <w:lang w:val="en-US"/>
              </w:rPr>
            </w:pPr>
            <w:r>
              <w:rPr>
                <w:sz w:val="20"/>
                <w:szCs w:val="20"/>
                <w:lang w:val="en-US"/>
              </w:rPr>
              <w:t>EP</w:t>
            </w:r>
          </w:p>
        </w:tc>
      </w:tr>
      <w:tr w:rsidR="0054767D" w:rsidRPr="002F40CA" w14:paraId="0F3398ED"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067FC4E9" w14:textId="17B4CC84" w:rsidR="0054767D" w:rsidRDefault="0054767D" w:rsidP="00A210FB">
            <w:pPr>
              <w:spacing w:after="46" w:line="240" w:lineRule="auto"/>
              <w:rPr>
                <w:sz w:val="20"/>
                <w:szCs w:val="20"/>
              </w:rPr>
            </w:pPr>
            <w:r>
              <w:rPr>
                <w:sz w:val="20"/>
                <w:szCs w:val="20"/>
              </w:rPr>
              <w:fldChar w:fldCharType="begin" w:fldLock="1"/>
            </w:r>
            <w:r w:rsidR="00747B36">
              <w:rPr>
                <w:sz w:val="20"/>
                <w:szCs w:val="20"/>
              </w:rPr>
              <w:instrText>ADDIN CSL_CITATION {"citationItems":[{"id":"ITEM-1","itemData":{"DOI":"10.1016/j.nicl.2019.102134","ISSN":"22131582","PMID":"31877452","abstract":"Background: An alteration in self/other differentiation has been proposed as a basis for several symptoms in schizophrenia, including delusions of reference and social functioning deficits. Dysfunction of the right temporo-parietal junction (TPJ), a region linked with social cognition, has been proposed as the basis of this alteration. However, imaging studies of self- and other-processing in schizophrenia have shown, so far, inconsistent results. Methods: Patients with schizophrenia and healthy controls underwent fMRI scanning while performing a task with three conditions: self-reflection, other-reflection and semantic processing. Results: Both groups activated similar brain regions for self- and other-reflection compared to semantic processing, including the medial prefrontal cortex, the precuneus and the TPJ. Compared to healthy subjects, patients hyperactivated the left lateral frontal cortex during self- and other-reflection. In other-reflection, compared to self-reflection, patients failed to increase right TPJ activity. Conclusions: Altered activity in the right TPJ supports a disturbance in self/other differentiation in schizophrenia, which could be linked with psychotic symptoms and affect social functioning in patients. Hyperactivity of the lateral frontal cortex for self- and other-reflection suggests the presence of greater cognitive demand to perform the task in the patient group.","author":[{"dropping-particle":"","family":"Fuentes-Claramonte","given":"Paola","non-dropping-particle":"","parse-names":false,"suffix":""},{"dropping-particle":"","family":"Martin-Subero","given":"Marta","non-dropping-particle":"","parse-names":false,"suffix":""},{"dropping-particle":"","family":"Salgado-Pineda","given":"Pilar","non-dropping-particle":"","parse-names":false,"suffix":""},{"dropping-particle":"","family":"Santo-Angles","given":"Aniol","non-dropping-particle":"","parse-names":false,"suffix":""},{"dropping-particle":"","family":"Argila-Plaza","given":"Isabel","non-dropping-particle":"","parse-names":false,"suffix":""},{"dropping-particle":"","family":"Salavert","given":"Josep","non-dropping-particle":"","parse-names":false,"suffix":""},{"dropping-particle":"","family":"Arévalo","given":"Antoni","non-dropping-particle":"","parse-names":false,"suffix":""},{"dropping-particle":"","family":"Bosque","given":"Clara","non-dropping-particle":"","parse-names":false,"suffix":""},{"dropping-particle":"","family":"Sarri","given":"Carmen","non-dropping-particle":"","parse-names":false,"suffix":""},{"dropping-particle":"","family":"Guerrero-Pedraza","given":"Amalia","non-dropping-particle":"","parse-names":false,"suffix":""},{"dropping-particle":"","family":"Capdevila","given":"Antoni","non-dropping-particle":"","parse-names":false,"suffix":""},{"dropping-particle":"","family":"Sarró","given":"Salvador","non-dropping-particle":"","parse-names":false,"suffix":""},{"dropping-particle":"","family":"McKenna","given":"Peter J.","non-dropping-particle":"","parse-names":false,"suffix":""},{"dropping-particle":"","family":"Pomarol-Clotet","given":"Edith","non-dropping-particle":"","parse-names":false,"suffix":""},{"dropping-particle":"","family":"Salvador","given":"Raymond","non-dropping-particle":"","parse-names":false,"suffix":""}],"container-title":"NeuroImage: Clinical","id":"ITEM-1","issued":{"date-parts":[["2020","1","1"]]},"note":"included emot","page":"102134","publisher":"Elsevier Inc.","title":"Brain imaging correlates of self- and other-reflection in schizophrenia","type":"article-journal","volume":"25"},"uris":["http://www.mendeley.com/documents/?uuid=a9e48f90-9a01-3877-a424-3fa76f8d3414"]}],"mendeley":{"formattedCitation":"(Paola Fuentes-Claramonte et al., 2020)","manualFormatting":"Fuentes-Claramonte et al., 2020","plainTextFormattedCitation":"(Paola Fuentes-Claramonte et al., 2020)","previouslyFormattedCitation":"(Paola Fuentes-Claramonte et al., 2020)"},"properties":{"noteIndex":0},"schema":"https://github.com/citation-style-language/schema/raw/master/csl-citation.json"}</w:instrText>
            </w:r>
            <w:r>
              <w:rPr>
                <w:sz w:val="20"/>
                <w:szCs w:val="20"/>
              </w:rPr>
              <w:fldChar w:fldCharType="separate"/>
            </w:r>
            <w:r w:rsidRPr="006E110C">
              <w:rPr>
                <w:noProof/>
                <w:sz w:val="20"/>
                <w:szCs w:val="20"/>
              </w:rPr>
              <w:t>Fuentes-Claramonte et al., 2020</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6EB1CD9F" w14:textId="486295A3" w:rsidR="0054767D" w:rsidRDefault="0054767D" w:rsidP="00A210FB">
            <w:pPr>
              <w:spacing w:after="46" w:line="240" w:lineRule="auto"/>
              <w:rPr>
                <w:sz w:val="20"/>
                <w:szCs w:val="20"/>
                <w:lang w:val="en-US"/>
              </w:rPr>
            </w:pPr>
            <w:r>
              <w:rPr>
                <w:sz w:val="20"/>
                <w:szCs w:val="20"/>
                <w:lang w:val="en-US"/>
              </w:rPr>
              <w:t>Self-other reflection task</w:t>
            </w:r>
            <w:r w:rsidR="00D821C3">
              <w:rPr>
                <w:sz w:val="20"/>
                <w:szCs w:val="20"/>
                <w:lang w:val="en-US"/>
              </w:rPr>
              <w:t xml:space="preserve"> (Other &gt; Self-reflect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62A48B2" w14:textId="20D206EA" w:rsidR="0054767D" w:rsidRPr="00A645AA" w:rsidRDefault="00685053" w:rsidP="00A210FB">
            <w:pPr>
              <w:pStyle w:val="TableContents"/>
              <w:spacing w:after="46" w:line="240" w:lineRule="auto"/>
              <w:rPr>
                <w:sz w:val="20"/>
                <w:szCs w:val="20"/>
                <w:lang w:val="en-US"/>
              </w:rPr>
            </w:pPr>
            <w:r>
              <w:rPr>
                <w:sz w:val="20"/>
                <w:szCs w:val="20"/>
                <w:lang w:val="en-US"/>
              </w:rPr>
              <w:t>AB</w:t>
            </w:r>
          </w:p>
        </w:tc>
      </w:tr>
      <w:tr w:rsidR="00747B36" w:rsidRPr="002F40CA" w14:paraId="0D66B760"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2ABA41DD" w14:textId="545A3CED" w:rsidR="00747B36" w:rsidRDefault="00747B36" w:rsidP="00A210FB">
            <w:pPr>
              <w:spacing w:after="46" w:line="240" w:lineRule="auto"/>
              <w:rPr>
                <w:sz w:val="20"/>
                <w:szCs w:val="20"/>
              </w:rPr>
            </w:pPr>
            <w:r>
              <w:rPr>
                <w:sz w:val="20"/>
                <w:szCs w:val="20"/>
              </w:rPr>
              <w:fldChar w:fldCharType="begin" w:fldLock="1"/>
            </w:r>
            <w:r>
              <w:rPr>
                <w:sz w:val="20"/>
                <w:szCs w:val="20"/>
              </w:rPr>
              <w:instrText>ADDIN CSL_CITATION {"citationItems":[{"id":"ITEM-1","itemData":{"DOI":"10.1016/j.ajp.2019.08.007","ISSN":"1876-2026 (Electronic)","PMID":"31505454","abstract":"BACKGROUND: Impaired self-awareness has often been described in schizophrenia.  Recent neuroimaging studies examining the self-reflection processes in schizophrenia have produced inconsistent results. METHOD: We examined the self-reflective neural network using self- and other-evaluation tasks in schizophrenia. Fifteen schizophrenia patients and fifteen age- and sex-matched healthy subjects underwent functional magnetic resonance imaging. Subjects were required to decide whether the sentence described their own personal trait (self-evaluation) and that of their close friends (other-evaluation). RESULTS: Unlike normal control subjects, the schizophrenia patients did not have greater activation of the left posterior cingulate gyrus and hippocampus during self-evaluation than during other-evaluation. On the other hand, the schizophrenia patients had higher activation of the right superior frontal and right supramarginal gyri during self-evaluation than control subjects. Only the patient group exhibited hyperactivation in the left hippocampus and right external capsule associated with the other-evaluation task. CONCLUSIONS: These findings provide evidence for an altered neural basis of self-reflective processing, which may underlie the self-awareness deficits in schizophrenia.","author":[{"dropping-particle":"","family":"Furuichi","given":"Atsushi","non-dropping-particle":"","parse-names":false,"suffix":""},{"dropping-particle":"","family":"Kawasaki","given":"Yasuhiro","non-dropping-particle":"","parse-names":false,"suffix":""},{"dropping-particle":"","family":"Takahashi","given":"Tsutomu","non-dropping-particle":"","parse-names":false,"suffix":""},{"dropping-particle":"","family":"Nakamura","given":"Kazue","non-dropping-particle":"","parse-names":false,"suffix":""},{"dropping-particle":"","family":"Tanino","given":"Ryoichiro","non-dropping-particle":"","parse-names":false,"suffix":""},{"dropping-particle":"","family":"Noguchi","given":"Kyo","non-dropping-particle":"","parse-names":false,"suffix":""},{"dropping-particle":"","family":"Kurachi","given":"Masayoshi","non-dropping-particle":"","parse-names":false,"suffix":""},{"dropping-particle":"","family":"Suzuki","given":"Michio","non-dropping-particle":"","parse-names":false,"suffix":""}],"container-title":"Asian journal of psychiatry","id":"ITEM-1","issued":{"date-parts":[["2019","10","1"]]},"language":"eng","page":"53-60","publisher":"Elsevier B.V.","publisher-place":"Netherlands","title":"Altered neural basis of self-reflective processing in schizophrenia: An fMRI study.","type":"article-journal","volume":"45"},"uris":["http://www.mendeley.com/documents/?uuid=8a093e9a-70a8-4ef8-bcfe-f2b0586c0bf1"]}],"mendeley":{"formattedCitation":"(Furuichi et al., 2019)","manualFormatting":"Furuichi et al., 2019","plainTextFormattedCitation":"(Furuichi et al., 2019)","previouslyFormattedCitation":"(Furuichi et al., 2019)"},"properties":{"noteIndex":0},"schema":"https://github.com/citation-style-language/schema/raw/master/csl-citation.json"}</w:instrText>
            </w:r>
            <w:r>
              <w:rPr>
                <w:sz w:val="20"/>
                <w:szCs w:val="20"/>
              </w:rPr>
              <w:fldChar w:fldCharType="separate"/>
            </w:r>
            <w:r w:rsidRPr="00747B36">
              <w:rPr>
                <w:noProof/>
                <w:sz w:val="20"/>
                <w:szCs w:val="20"/>
              </w:rPr>
              <w:t>Furuichi et al., 2019</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67D9221" w14:textId="4ED85DC4" w:rsidR="00747B36" w:rsidRDefault="00747B36" w:rsidP="00A210FB">
            <w:pPr>
              <w:spacing w:after="46" w:line="240" w:lineRule="auto"/>
              <w:rPr>
                <w:sz w:val="20"/>
                <w:szCs w:val="20"/>
                <w:lang w:val="en-US"/>
              </w:rPr>
            </w:pPr>
            <w:r>
              <w:rPr>
                <w:sz w:val="20"/>
                <w:szCs w:val="20"/>
                <w:lang w:val="en-US"/>
              </w:rPr>
              <w:t>Self-reflective processing task</w:t>
            </w:r>
            <w:r w:rsidR="00D821C3">
              <w:rPr>
                <w:sz w:val="20"/>
                <w:szCs w:val="20"/>
                <w:lang w:val="en-US"/>
              </w:rPr>
              <w:t xml:space="preserve"> (</w:t>
            </w:r>
            <w:r w:rsidR="00D821C3" w:rsidRPr="00D821C3">
              <w:rPr>
                <w:sz w:val="20"/>
                <w:szCs w:val="20"/>
                <w:lang w:val="en-US"/>
              </w:rPr>
              <w:t>Other (&gt;Button) &gt; Self (&gt;Button)</w:t>
            </w:r>
            <w:r w:rsidR="00D821C3">
              <w:rPr>
                <w:sz w:val="20"/>
                <w:szCs w:val="20"/>
                <w:lang w:val="en-US"/>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A5BC378" w14:textId="6061EB28" w:rsidR="00747B36" w:rsidRPr="00A645AA" w:rsidRDefault="00685053" w:rsidP="00A210FB">
            <w:pPr>
              <w:pStyle w:val="TableContents"/>
              <w:spacing w:after="46" w:line="240" w:lineRule="auto"/>
              <w:rPr>
                <w:sz w:val="20"/>
                <w:szCs w:val="20"/>
                <w:lang w:val="en-US"/>
              </w:rPr>
            </w:pPr>
            <w:r>
              <w:rPr>
                <w:sz w:val="20"/>
                <w:szCs w:val="20"/>
                <w:lang w:val="en-US"/>
              </w:rPr>
              <w:t>AB</w:t>
            </w:r>
          </w:p>
        </w:tc>
      </w:tr>
      <w:tr w:rsidR="00306551" w:rsidRPr="002F40CA" w14:paraId="45F8699D"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32891C6D" w14:textId="4205E214" w:rsidR="00306551" w:rsidRDefault="00306551" w:rsidP="00A210FB">
            <w:pPr>
              <w:spacing w:after="46" w:line="240" w:lineRule="auto"/>
              <w:rPr>
                <w:sz w:val="20"/>
                <w:szCs w:val="20"/>
              </w:rPr>
            </w:pPr>
            <w:r>
              <w:rPr>
                <w:sz w:val="20"/>
                <w:szCs w:val="20"/>
              </w:rPr>
              <w:fldChar w:fldCharType="begin" w:fldLock="1"/>
            </w:r>
            <w:r>
              <w:rPr>
                <w:sz w:val="20"/>
                <w:szCs w:val="20"/>
              </w:rPr>
              <w:instrText>ADDIN CSL_CITATION {"citationItems":[{"id":"ITEM-1","itemData":{"DOI":"10.1017/S0033291714001718","ISSN":"14698978","PMID":"25075776","abstract":"Background Patients with schizophrenia have substantially reduced subjective well-being (SW) compared to healthy individuals. It has been suggested that diminished SW may be related to deficits in the neural processing of reward but this has not been shown directly. We hypothesized that, in schizophrenia, lower SW would be associated with attenuated reward-related activation in the reward network. Method Twenty patients with schizophrenia with a range of SW underwent a functional magnetic resonance imaging (fMRI) reward task. The brain activity underlying reward anticipation and outcome in schizophrenia was examined and compared to that of 12 healthy participants using a full factorial analysis. Region of interest (ROI) analyses of areas within the reward network and whole-brain analyses were conducted to reveal neural correlates of SW. Results Reward-related neural activity in schizophrenia was not significantly different from that of healthy participants; however, the patients with schizophrenia showed significantly diminished SW. Both ROI and whole-brain analyses confirmed that SW scores in the patients correlated significantly with activity, specifically in the dorsal anterior cingulate cortex (dACC), during both reward anticipation and reward outcome. This association was not seen in the healthy participants. Conclusions In patients with schizophrenia, reduced activation of the dACC during multiple aspects of reward processing is associated with lower SW. As the dACC has been widely linked to coupling of reward and action, and the link to SW is apparent over anticipation and outcome, these findings suggest that SW deficits in schizophrenia may be attributable to reduced integration of environmental rewarding cues, motivated behaviour and reward outcome.","author":[{"dropping-particle":"","family":"Gilleen","given":"J.","non-dropping-particle":"","parse-names":false,"suffix":""},{"dropping-particle":"","family":"Shergill","given":"S. S.","non-dropping-particle":"","parse-names":false,"suffix":""},{"dropping-particle":"","family":"Kapur","given":"S.","non-dropping-particle":"","parse-names":false,"suffix":""}],"container-title":"Psychological Medicine","id":"ITEM-1","issue":"3","issued":{"date-parts":[["2015"]]},"page":"589-600","title":"Impaired subjective well-being in schizophrenia is associated with reduced anterior cingulate activity during reward processing","type":"article-journal","volume":"45"},"uris":["http://www.mendeley.com/documents/?uuid=c8e64575-6116-40b2-a493-1d897059eea3"]}],"mendeley":{"formattedCitation":"(Gilleen et al., 2015)","manualFormatting":"Gilleen et al., 2015","plainTextFormattedCitation":"(Gilleen et al., 2015)","previouslyFormattedCitation":"(Gilleen et al., 2015)"},"properties":{"noteIndex":0},"schema":"https://github.com/citation-style-language/schema/raw/master/csl-citation.json"}</w:instrText>
            </w:r>
            <w:r>
              <w:rPr>
                <w:sz w:val="20"/>
                <w:szCs w:val="20"/>
              </w:rPr>
              <w:fldChar w:fldCharType="separate"/>
            </w:r>
            <w:r w:rsidRPr="00306551">
              <w:rPr>
                <w:noProof/>
                <w:sz w:val="20"/>
                <w:szCs w:val="20"/>
              </w:rPr>
              <w:t>Gilleen et al., 2015</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11449C1" w14:textId="231B3571" w:rsidR="00306551" w:rsidRDefault="00306551" w:rsidP="00A210FB">
            <w:pPr>
              <w:spacing w:after="46" w:line="240" w:lineRule="auto"/>
              <w:rPr>
                <w:sz w:val="20"/>
                <w:szCs w:val="20"/>
                <w:lang w:val="en-US"/>
              </w:rPr>
            </w:pPr>
            <w:r>
              <w:rPr>
                <w:sz w:val="20"/>
                <w:szCs w:val="20"/>
                <w:lang w:val="en-US"/>
              </w:rPr>
              <w:t>Monetary Incentive Delay reward task</w:t>
            </w:r>
            <w:r w:rsidR="00D821C3">
              <w:rPr>
                <w:sz w:val="20"/>
                <w:szCs w:val="20"/>
                <w:lang w:val="en-US"/>
              </w:rPr>
              <w:t xml:space="preserve"> (Reward anticipation, Reward outcom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25E47E2" w14:textId="45B7BEC7" w:rsidR="00306551" w:rsidRPr="00A645AA" w:rsidRDefault="00685053" w:rsidP="00A210FB">
            <w:pPr>
              <w:pStyle w:val="TableContents"/>
              <w:spacing w:after="46" w:line="240" w:lineRule="auto"/>
              <w:rPr>
                <w:sz w:val="20"/>
                <w:szCs w:val="20"/>
                <w:lang w:val="en-US"/>
              </w:rPr>
            </w:pPr>
            <w:r>
              <w:rPr>
                <w:sz w:val="20"/>
                <w:szCs w:val="20"/>
                <w:lang w:val="en-US"/>
              </w:rPr>
              <w:t>EP</w:t>
            </w:r>
          </w:p>
        </w:tc>
      </w:tr>
      <w:tr w:rsidR="00306551" w:rsidRPr="002F40CA" w14:paraId="6F8FBA58" w14:textId="77777777" w:rsidTr="00F36F79">
        <w:trPr>
          <w:trHeight w:val="293"/>
        </w:trPr>
        <w:tc>
          <w:tcPr>
            <w:tcW w:w="2377" w:type="dxa"/>
            <w:tcBorders>
              <w:top w:val="single" w:sz="2" w:space="0" w:color="000001"/>
              <w:left w:val="single" w:sz="2" w:space="0" w:color="000001"/>
              <w:bottom w:val="single" w:sz="2" w:space="0" w:color="000001"/>
            </w:tcBorders>
            <w:shd w:val="clear" w:color="auto" w:fill="auto"/>
          </w:tcPr>
          <w:p w14:paraId="32988BEA" w14:textId="158FFEC5" w:rsidR="00306551" w:rsidRDefault="00306551" w:rsidP="00A210FB">
            <w:pPr>
              <w:spacing w:after="46" w:line="240" w:lineRule="auto"/>
              <w:rPr>
                <w:sz w:val="20"/>
                <w:szCs w:val="20"/>
              </w:rPr>
            </w:pPr>
            <w:r>
              <w:rPr>
                <w:sz w:val="20"/>
                <w:szCs w:val="20"/>
              </w:rPr>
              <w:fldChar w:fldCharType="begin" w:fldLock="1"/>
            </w:r>
            <w:r w:rsidR="0039208A">
              <w:rPr>
                <w:sz w:val="20"/>
                <w:szCs w:val="20"/>
              </w:rPr>
              <w:instrText>ADDIN CSL_CITATION {"citationItems":[{"id":"ITEM-1","itemData":{"DOI":"10.1371/journal.pone.0042608","ISSN":"19326203","PMID":"22916139","abstract":"Social exclusion is an influential concept in politics, mental health and social psychology. Studies on healthy subjects have implicated the medial prefrontal cortex (mPFC), a region involved in emotional and social information processing, in neural responses to social exclusion. Impairments in social interactions are common in schizophrenia and are associated with reduced quality of life. Core symptoms such as delusions usually have a social content. However little is known about the neural underpinnings of social abnormalities. The aim of this study was to investigate the neural substrates of social exclusion in schizophrenia. Patients with schizophrenia and healthy controls underwent fMRI while participating in a popular social exclusion paradigm. This task involves passing a 'ball' between the participant and two cartoon representations of other subjects. The extent of social exclusion (ball not being passed to the participant) was parametrically varied throughout the task. Replicating previous findings, increasing social exclusion activated the mPFC in controls. In contrast, patients with schizophrenia failed to modulate mPFC responses with increasing exclusion. Furthermore, the blunted response to exclusion correlated with increased severity of positive symptoms. These data support the hypothesis that the neural response to social exclusion differs in schizophrenia, highlighting the mPFC as a potential substrate of impaired social interactions. © 2012 Gradin et al.","author":[{"dropping-particle":"","family":"Gradin","given":"Victoria B.","non-dropping-particle":"","parse-names":false,"suffix":""},{"dropping-particle":"","family":"Waiter","given":"Gordon","non-dropping-particle":"","parse-names":false,"suffix":""},{"dropping-particle":"","family":"Kumar","given":"Poornima","non-dropping-particle":"","parse-names":false,"suffix":""},{"dropping-particle":"","family":"Stickle","given":"Catriona","non-dropping-particle":"","parse-names":false,"suffix":""},{"dropping-particle":"","family":"Milders","given":"Maarten","non-dropping-particle":"","parse-names":false,"suffix":""},{"dropping-particle":"","family":"Matthews","given":"Keith","non-dropping-particle":"","parse-names":false,"suffix":""},{"dropping-particle":"","family":"Reid","given":"Ian","non-dropping-particle":"","parse-names":false,"suffix":""},{"dropping-particle":"","family":"Hall","given":"Jeremy","non-dropping-particle":"","parse-names":false,"suffix":""},{"dropping-particle":"","family":"Steele","given":"J. Douglas","non-dropping-particle":"","parse-names":false,"suffix":""}],"container-title":"PLoS ONE","id":"ITEM-1","issue":"8","issued":{"date-parts":[["2012","8","16"]]},"page":"42608","publisher":"Public Library of Science","title":"Abnormal neural responses to social exclusion in schizophrenia","type":"article-journal","volume":"7"},"uris":["http://www.mendeley.com/documents/?uuid=20330aef-a8df-30fc-bc79-b5beb5ed56ea"]}],"mendeley":{"formattedCitation":"(Gradin et al., 2012)","manualFormatting":"Gradin et al., 2012","plainTextFormattedCitation":"(Gradin et al., 2012)","previouslyFormattedCitation":"(Gradin et al., 2012)"},"properties":{"noteIndex":0},"schema":"https://github.com/citation-style-language/schema/raw/master/csl-citation.json"}</w:instrText>
            </w:r>
            <w:r>
              <w:rPr>
                <w:sz w:val="20"/>
                <w:szCs w:val="20"/>
              </w:rPr>
              <w:fldChar w:fldCharType="separate"/>
            </w:r>
            <w:r w:rsidRPr="00306551">
              <w:rPr>
                <w:noProof/>
                <w:sz w:val="20"/>
                <w:szCs w:val="20"/>
              </w:rPr>
              <w:t>Gradin et al., 2012</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13C691A" w14:textId="6D6A34BB" w:rsidR="00306551" w:rsidRDefault="00306551" w:rsidP="00A210FB">
            <w:pPr>
              <w:spacing w:after="46" w:line="240" w:lineRule="auto"/>
              <w:rPr>
                <w:sz w:val="20"/>
                <w:szCs w:val="20"/>
                <w:lang w:val="en-US"/>
              </w:rPr>
            </w:pPr>
            <w:r>
              <w:rPr>
                <w:sz w:val="20"/>
                <w:szCs w:val="20"/>
                <w:lang w:val="en-US"/>
              </w:rPr>
              <w:t>Social exclusion task</w:t>
            </w:r>
            <w:r w:rsidR="00D821C3">
              <w:rPr>
                <w:sz w:val="20"/>
                <w:szCs w:val="20"/>
                <w:lang w:val="en-US"/>
              </w:rPr>
              <w:t xml:space="preserve"> (Parametric regressor of social exclus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598BCCD" w14:textId="77456145" w:rsidR="00306551" w:rsidRPr="00A645AA" w:rsidRDefault="00685053" w:rsidP="00A210FB">
            <w:pPr>
              <w:pStyle w:val="TableContents"/>
              <w:spacing w:after="46" w:line="240" w:lineRule="auto"/>
              <w:rPr>
                <w:sz w:val="20"/>
                <w:szCs w:val="20"/>
                <w:lang w:val="en-US"/>
              </w:rPr>
            </w:pPr>
            <w:r>
              <w:rPr>
                <w:sz w:val="20"/>
                <w:szCs w:val="20"/>
                <w:lang w:val="en-US"/>
              </w:rPr>
              <w:t>SP</w:t>
            </w:r>
          </w:p>
        </w:tc>
      </w:tr>
      <w:tr w:rsidR="00A210FB" w:rsidRPr="002F40CA" w14:paraId="42C29126" w14:textId="77777777" w:rsidTr="00F36F79">
        <w:trPr>
          <w:trHeight w:val="170"/>
        </w:trPr>
        <w:tc>
          <w:tcPr>
            <w:tcW w:w="2377" w:type="dxa"/>
            <w:tcBorders>
              <w:top w:val="single" w:sz="2" w:space="0" w:color="000001"/>
              <w:left w:val="single" w:sz="2" w:space="0" w:color="000001"/>
              <w:bottom w:val="single" w:sz="2" w:space="0" w:color="000001"/>
            </w:tcBorders>
            <w:shd w:val="clear" w:color="auto" w:fill="auto"/>
          </w:tcPr>
          <w:p w14:paraId="42939A54" w14:textId="77777777" w:rsidR="00A210FB" w:rsidRPr="00A645AA" w:rsidRDefault="00A210FB" w:rsidP="00A210F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jpsychires.2018.02.028","ISSN":"18791379","abstract":"Schizophrenia (SZ) patients exhibit deficits in emotion regulation that affect their daily functioning. There is evidence that the prefrontal cortex plays an important role in emotion regulation. However, it remains unclear how this brain region is involved in emotion regulation deficits in SZ, and how such deficits impact performance on cognitively demanding tasks. We examined how happy and fearful emotional distractors impact performance on working memory (WM) tasks of varying difficulty (0-back, 2-back), and brain activity using fMRI. Participants were 20 patients with SZ and 20 healthy controls (HC) matched on age, sex, race, and IQ. A significant 3-way interaction showed that SZ patients had lower performance compared to HC when exposed to fearful and happy distractors, but only during the 2-back task. Second-level fMRI between-group analysis revealed that compared to SZ patients, HC showed significantly greater increase in brain activity with WM load in the left IFG (BA 45) when exposed to fearful distractors. Less brain activity in this region was also associated with reduction in SZ patients' performance during higher WM load and the presence of fearful distractors. SZ patients had difficulty in performing a WM task when regulating emotions, and they failed to show the emotion-specific modulation of the left IFG observed in HC. These results suggest that SZ patients have difficulty with emotion regulation demands during effortful cognitive tasks. This also provides us with potential insight on how emotion regulation could be rehabilitated in SZ using cognitive training.","author":[{"dropping-particle":"","family":"Guimond","given":"Synthia","non-dropping-particle":"","parse-names":false,"suffix":""},{"dropping-particle":"","family":"Padani","given":"Shezal","non-dropping-particle":"","parse-names":false,"suffix":""},{"dropping-particle":"","family":"Lutz","given":"Olivia","non-dropping-particle":"","parse-names":false,"suffix":""},{"dropping-particle":"","family":"Eack","given":"Shaun","non-dropping-particle":"","parse-names":false,"suffix":""},{"dropping-particle":"","family":"Thermenos","given":"Heidi","non-dropping-particle":"","parse-names":false,"suffix":""},{"dropping-particle":"","family":"Keshavan","given":"Matcheri","non-dropping-particle":"","parse-names":false,"suffix":""}],"container-title":"Journal of Psychiatric Research","id":"ITEM-1","issue":"May 2017","issued":{"date-parts":[["2018"]]},"page":"14-20","publisher":"Elsevier","title":"Impaired regulation of emotional distractors during working memory load in schizophrenia","type":"article-journal","volume":"101"},"uris":["http://www.mendeley.com/documents/?uuid=2adfc4a2-fd7e-4bef-99f6-22510fab4626"]}],"mendeley":{"formattedCitation":"(Guimond et al., 2018)","manualFormatting":"Guimond et al., 2018","plainTextFormattedCitation":"(Guimond et al., 2018)","previouslyFormattedCitation":"(Guimond et al., 2018)"},"properties":{"noteIndex":0},"schema":"https://github.com/citation-style-language/schema/raw/master/csl-citation.json"}</w:instrText>
            </w:r>
            <w:r w:rsidRPr="00A645AA">
              <w:rPr>
                <w:sz w:val="20"/>
                <w:szCs w:val="20"/>
              </w:rPr>
              <w:fldChar w:fldCharType="separate"/>
            </w:r>
            <w:r w:rsidRPr="00A645AA">
              <w:rPr>
                <w:noProof/>
                <w:sz w:val="20"/>
                <w:szCs w:val="20"/>
              </w:rPr>
              <w:t>Guimond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339460DB" w14:textId="77777777" w:rsidR="00A210FB" w:rsidRPr="00A645AA" w:rsidRDefault="00A210FB" w:rsidP="00A210FB">
            <w:pPr>
              <w:spacing w:after="46" w:line="240" w:lineRule="auto"/>
              <w:rPr>
                <w:sz w:val="20"/>
                <w:szCs w:val="20"/>
                <w:lang w:val="en-US"/>
              </w:rPr>
            </w:pPr>
            <w:r w:rsidRPr="00A645AA">
              <w:rPr>
                <w:sz w:val="20"/>
                <w:szCs w:val="20"/>
                <w:lang w:val="en-US"/>
              </w:rPr>
              <w:t>Emotional WM task</w:t>
            </w:r>
            <w:r>
              <w:rPr>
                <w:sz w:val="20"/>
                <w:szCs w:val="20"/>
                <w:lang w:val="en-US"/>
              </w:rPr>
              <w:t xml:space="preserve"> (Fearful 2&gt;0 Back)</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4E29031" w14:textId="2D03C9E8" w:rsidR="00A210FB" w:rsidRPr="00A645AA" w:rsidRDefault="0054767D" w:rsidP="00A210FB">
            <w:pPr>
              <w:pStyle w:val="TableContents"/>
              <w:spacing w:after="46" w:line="240" w:lineRule="auto"/>
              <w:rPr>
                <w:sz w:val="20"/>
                <w:szCs w:val="20"/>
                <w:lang w:val="en-US"/>
              </w:rPr>
            </w:pPr>
            <w:r>
              <w:rPr>
                <w:sz w:val="20"/>
                <w:szCs w:val="20"/>
                <w:lang w:val="en-US"/>
              </w:rPr>
              <w:t>EP</w:t>
            </w:r>
          </w:p>
        </w:tc>
      </w:tr>
      <w:tr w:rsidR="00A210FB" w:rsidRPr="002F40CA" w14:paraId="5C3D9B12" w14:textId="77777777" w:rsidTr="00F36F79">
        <w:trPr>
          <w:trHeight w:val="261"/>
        </w:trPr>
        <w:tc>
          <w:tcPr>
            <w:tcW w:w="2377" w:type="dxa"/>
            <w:tcBorders>
              <w:top w:val="single" w:sz="2" w:space="0" w:color="000001"/>
              <w:left w:val="single" w:sz="2" w:space="0" w:color="000001"/>
              <w:bottom w:val="single" w:sz="2" w:space="0" w:color="000001"/>
            </w:tcBorders>
            <w:shd w:val="clear" w:color="auto" w:fill="auto"/>
          </w:tcPr>
          <w:p w14:paraId="3D47477B" w14:textId="77777777" w:rsidR="00A210FB" w:rsidRPr="00A645AA" w:rsidRDefault="00A210FB" w:rsidP="00A210F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3109/15622975.2010.501820","ISSN":"15622975","abstract":"Objectives. Negative emotion exerts a considerable influence on cognitive processes. This may have clinical implications in mental illnesses, such as schizophrenia, where negative emotions often prevail. Experimentally this influence can be studied by using olfactory emotion induction. Methods. Fourteen schizophrenia patients and 14 healthy volunteers were investigated with functional magnetic resonance imaging with respect to the neural correlates of emotioncognition interactions. Emotion was induced by odorants during an n-back working memory task. Results. Similar detrimental effects of negative stimulation on working memory performance were observed in patients and control subjects. Among the neural correlates modulating this interaction a decreased activation emerged in patients in the anterior cingulate and the medial superior frontal cortex and increased activation in the medial orbitofrontal and middle frontal area. Conclusions. During emotioncognition interaction hypoactivations were found in regions crucial for the monitoring/control of ongoing processes but also for emotion regulation. Decreased activations may reflect failure to adapt to higher task requirements. In contrast, increased activations could be indicative of a greater emotional response and irritation induced by the odour. These patterns may represent the neural correlates of an inefficient control of emotional influences on cognitive processes in patients with schizophrenia. © 2010 Informa Healthcare.","author":[{"dropping-particle":"","family":"Habel","given":"Ute","non-dropping-particle":"","parse-names":false,"suffix":""},{"dropping-particle":"","family":"Pauly","given":"Katharina","non-dropping-particle":"","parse-names":false,"suffix":""},{"dropping-particle":"","family":"Koch","given":"Kathrin","non-dropping-particle":"","parse-names":false,"suffix":""},{"dropping-particle":"","family":"Kellermann","given":"Thilo","non-dropping-particle":"","parse-names":false,"suffix":""},{"dropping-particle":"","family":"Reske","given":"Martina","non-dropping-particle":"","parse-names":false,"suffix":""},{"dropping-particle":"","family":"Backes","given":"Volker","non-dropping-particle":"","parse-names":false,"suffix":""},{"dropping-particle":"","family":"Stcker","given":"Tony","non-dropping-particle":"","parse-names":false,"suffix":""},{"dropping-particle":"","family":"Amunts","given":"Katrin","non-dropping-particle":"","parse-names":false,"suffix":""},{"dropping-particle":"","family":"Shah","given":"N. Jon","non-dropping-particle":"","parse-names":false,"suffix":""},{"dropping-particle":"","family":"Schneider","given":"Frank","non-dropping-particle":"","parse-names":false,"suffix":""}],"container-title":"World Journal of Biological Psychiatry","id":"ITEM-1","issue":"8","issued":{"date-parts":[["2010"]]},"page":"934-944","title":"Emotion-cognition interactions in schizophrenia","type":"article-journal","volume":"11"},"uris":["http://www.mendeley.com/documents/?uuid=5a9cc9b1-1e23-4ac6-b498-99e1a9d2f95e"]}],"mendeley":{"formattedCitation":"(Habel et al., 2010)","manualFormatting":"Habel et al., 2010","plainTextFormattedCitation":"(Habel et al., 2010)","previouslyFormattedCitation":"(Habel et al., 2010)"},"properties":{"noteIndex":0},"schema":"https://github.com/citation-style-language/schema/raw/master/csl-citation.json"}</w:instrText>
            </w:r>
            <w:r w:rsidRPr="00A645AA">
              <w:rPr>
                <w:sz w:val="20"/>
                <w:szCs w:val="20"/>
              </w:rPr>
              <w:fldChar w:fldCharType="separate"/>
            </w:r>
            <w:r w:rsidRPr="00A645AA">
              <w:rPr>
                <w:noProof/>
                <w:sz w:val="20"/>
                <w:szCs w:val="20"/>
              </w:rPr>
              <w:t>Habel et al., 2010</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28E0A01" w14:textId="77777777" w:rsidR="00A210FB" w:rsidRPr="00A645AA" w:rsidRDefault="00A210FB" w:rsidP="00A210FB">
            <w:pPr>
              <w:spacing w:after="46" w:line="240" w:lineRule="auto"/>
              <w:rPr>
                <w:sz w:val="20"/>
                <w:szCs w:val="20"/>
                <w:lang w:val="en-US"/>
              </w:rPr>
            </w:pPr>
            <w:r w:rsidRPr="00A645AA">
              <w:rPr>
                <w:sz w:val="20"/>
                <w:szCs w:val="20"/>
                <w:lang w:val="en-US"/>
              </w:rPr>
              <w:t>Emotional induction task</w:t>
            </w:r>
            <w:r>
              <w:rPr>
                <w:sz w:val="20"/>
                <w:szCs w:val="20"/>
                <w:lang w:val="en-US"/>
              </w:rPr>
              <w:t xml:space="preserve"> (Negative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F835416" w14:textId="23D7147A" w:rsidR="00A210FB" w:rsidRPr="00A645AA" w:rsidRDefault="0054767D" w:rsidP="00A210FB">
            <w:pPr>
              <w:pStyle w:val="TableContents"/>
              <w:spacing w:after="46" w:line="240" w:lineRule="auto"/>
              <w:rPr>
                <w:sz w:val="20"/>
                <w:szCs w:val="20"/>
                <w:lang w:val="en-US"/>
              </w:rPr>
            </w:pPr>
            <w:r>
              <w:rPr>
                <w:sz w:val="20"/>
                <w:szCs w:val="20"/>
                <w:lang w:val="en-US"/>
              </w:rPr>
              <w:t>EP</w:t>
            </w:r>
          </w:p>
        </w:tc>
      </w:tr>
      <w:tr w:rsidR="00A210FB" w:rsidRPr="002F40CA" w14:paraId="55D36006"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4272DB87" w14:textId="7603A808" w:rsidR="00A210FB" w:rsidRPr="00A645AA" w:rsidRDefault="00826A57" w:rsidP="00A210FB">
            <w:pPr>
              <w:spacing w:after="46" w:line="240" w:lineRule="auto"/>
              <w:rPr>
                <w:sz w:val="20"/>
                <w:szCs w:val="20"/>
                <w:lang w:val="en-029"/>
              </w:rPr>
            </w:pPr>
            <w:r>
              <w:rPr>
                <w:sz w:val="20"/>
                <w:szCs w:val="20"/>
                <w:lang w:val="en-029"/>
              </w:rPr>
              <w:fldChar w:fldCharType="begin" w:fldLock="1"/>
            </w:r>
            <w:r w:rsidR="00D92B10">
              <w:rPr>
                <w:sz w:val="20"/>
                <w:szCs w:val="20"/>
                <w:lang w:val="en-029"/>
              </w:rPr>
              <w:instrText>ADDIN CSL_CITATION {"citationItems":[{"id":"ITEM-1","itemData":{"DOI":"10.1503/jpn.130007","ISSN":"14882434","PMID":"24119792","abstract":"Background: Social dysfunction is a hallmark characteristic of schizophrenia. Part of it may stem from an inability to efficiently encode social information into memory and retrieve it later. This study focused on whether patients with schizophrenia show a memory boost for socially relevant information and engage the same neural network as controls when processing social stimuli that were previously encoded into memory. Methods: Patients with schizophrenia and healthy controls performed a social and nonsocial picture recognition memory task while being scanned. We calculated memory performance using d'. Our main analysis focused on brain activity associated with recognition memory of social and nonsocial pictures. Results: Our study included 28 patients with schizophrenia and 26 controls. Healthy controls demonstrated a memory boost for socially relevant information. In contrast, patients with schizophrenia failed to show enhanced recognition sensitivity for social pictures. At the neural level, patients did not engage the dorsomedial prefrontal cortex (DMPFC) as much as controls while recognizing social pictures. Limitations: Our study did not include direct measures of self-referential processing. All but 3 patients were taking antipsychotic medications, which may have altered both the behavioural performance during the picture recognition memory task and brain activity. Conclusion: Impaired social memory in patients with schizophrenia may be associated with altered DMPFC activity. A reduction of DMPFC activity may reflect less involvement of self-referential processes during memory retrieval. Our functional MRI results contribute to a better mapping of the neural disturbances associated with social memory impairment in patients with schizophrenia and may facilitate the development of innovative treatments, such as transcranial magnetic stimulation. © 2014 Canadian Medical Association.","author":[{"dropping-particle":"","family":"Harvey","given":"Philippe Olivier","non-dropping-particle":"","parse-names":false,"suffix":""},{"dropping-particle":"","family":"Lepage","given":"Martin","non-dropping-particle":"","parse-names":false,"suffix":""}],"container-title":"Journal of Psychiatry and Neuroscience","id":"ITEM-1","issue":"2","issued":{"date-parts":[["2014"]]},"page":"97-109","publisher":"Canadian Medical Association","title":"Neural correlates of recognition memory of social information in people with schizophrenia","type":"article-journal","volume":"39"},"uris":["http://www.mendeley.com/documents/?uuid=6e1494a4-38c4-390e-95b8-14ebd3d0bd1c"]}],"mendeley":{"formattedCitation":"(Harvey &amp; Lepage, 2014)","manualFormatting":"Harvey and Lepage, 2014","plainTextFormattedCitation":"(Harvey &amp; Lepage, 2014)","previouslyFormattedCitation":"(Harvey &amp; Lepage, 2014)"},"properties":{"noteIndex":0},"schema":"https://github.com/citation-style-language/schema/raw/master/csl-citation.json"}</w:instrText>
            </w:r>
            <w:r>
              <w:rPr>
                <w:sz w:val="20"/>
                <w:szCs w:val="20"/>
                <w:lang w:val="en-029"/>
              </w:rPr>
              <w:fldChar w:fldCharType="separate"/>
            </w:r>
            <w:r w:rsidRPr="00826A57">
              <w:rPr>
                <w:noProof/>
                <w:sz w:val="20"/>
                <w:szCs w:val="20"/>
                <w:lang w:val="en-029"/>
              </w:rPr>
              <w:t>Harvey and Lepage, 2014</w:t>
            </w:r>
            <w:r>
              <w:rPr>
                <w:sz w:val="20"/>
                <w:szCs w:val="20"/>
                <w:lang w:val="en-029"/>
              </w:rPr>
              <w:fldChar w:fldCharType="end"/>
            </w:r>
          </w:p>
        </w:tc>
        <w:tc>
          <w:tcPr>
            <w:tcW w:w="6500" w:type="dxa"/>
            <w:tcBorders>
              <w:top w:val="single" w:sz="2" w:space="0" w:color="000001"/>
              <w:left w:val="single" w:sz="2" w:space="0" w:color="000001"/>
              <w:bottom w:val="single" w:sz="2" w:space="0" w:color="000001"/>
            </w:tcBorders>
            <w:shd w:val="clear" w:color="auto" w:fill="auto"/>
          </w:tcPr>
          <w:p w14:paraId="4B5CA9A7" w14:textId="6E6E9AEE" w:rsidR="00A210FB" w:rsidRPr="00A645AA" w:rsidRDefault="00826A57" w:rsidP="00A210FB">
            <w:pPr>
              <w:spacing w:after="46" w:line="240" w:lineRule="auto"/>
              <w:rPr>
                <w:sz w:val="20"/>
                <w:szCs w:val="20"/>
                <w:lang w:val="en-029"/>
              </w:rPr>
            </w:pPr>
            <w:r>
              <w:rPr>
                <w:sz w:val="20"/>
                <w:szCs w:val="20"/>
                <w:lang w:val="en-029"/>
              </w:rPr>
              <w:t>Emotional memory task</w:t>
            </w:r>
            <w:r w:rsidR="00D821C3">
              <w:rPr>
                <w:sz w:val="20"/>
                <w:szCs w:val="20"/>
                <w:lang w:val="en-029"/>
              </w:rPr>
              <w:t xml:space="preserve"> (Social &gt; Non-social information observat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EAE7536" w14:textId="2330B3D1" w:rsidR="00A210FB" w:rsidRPr="00A645AA" w:rsidRDefault="00685053" w:rsidP="00A210FB">
            <w:pPr>
              <w:pStyle w:val="TableContents"/>
              <w:spacing w:after="46" w:line="240" w:lineRule="auto"/>
              <w:rPr>
                <w:sz w:val="20"/>
                <w:szCs w:val="20"/>
                <w:lang w:val="en-US"/>
              </w:rPr>
            </w:pPr>
            <w:r>
              <w:rPr>
                <w:sz w:val="20"/>
                <w:szCs w:val="20"/>
                <w:lang w:val="en-US"/>
              </w:rPr>
              <w:t>EP</w:t>
            </w:r>
          </w:p>
        </w:tc>
      </w:tr>
      <w:tr w:rsidR="00826A57" w:rsidRPr="002F40CA" w14:paraId="4F188FAD"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36590CF3" w14:textId="48B374F8" w:rsidR="00826A57" w:rsidRPr="00A645AA" w:rsidRDefault="00826A57" w:rsidP="00A210FB">
            <w:pPr>
              <w:spacing w:after="46" w:line="240" w:lineRule="auto"/>
              <w:rPr>
                <w:sz w:val="20"/>
                <w:szCs w:val="20"/>
                <w:lang w:val="en-029"/>
              </w:rPr>
            </w:pPr>
            <w:r>
              <w:rPr>
                <w:sz w:val="20"/>
                <w:szCs w:val="20"/>
                <w:lang w:val="en-029"/>
              </w:rPr>
              <w:fldChar w:fldCharType="begin" w:fldLock="1"/>
            </w:r>
            <w:r w:rsidR="00505BF6">
              <w:rPr>
                <w:sz w:val="20"/>
                <w:szCs w:val="20"/>
                <w:lang w:val="en-029"/>
              </w:rPr>
              <w:instrText>ADDIN CSL_CITATION {"citationItems":[{"id":"ITEM-1","itemData":{"DOI":"10.2147/NDT.S70074","ISSN":"11782021","abstract":"Background: Patients with schizophrenia show disturbances in both visual perception and social cognition. Perception of biological motion (BM) is a higher-level visual process, and is known to be associated with social cognition. BM induces activation in the “social brain network”, including the superior temporal sulcus (STS). Although deficits in the detection of BM and atypical activation in the STS have been reported in patients with schizophrenia, it remains unclear whether other nodes of the “social brain network” are also atypical in patients with schizophrenia Purpose: We aimed to explore whether brain regions other than STS were involved during BM perception in patients with schizophrenia, using functional magnetic resonance imaging (fMRI). Methods and patients: Seventeen patients with schizophrenia, and 17 ageand sexmatched healthy controls, underwent fMRI scanning during a one-back visual task, containing three experimental conditions: (1) BM, (2) scrambled motion (SM), and (3) static condition. We used one-sample t-tests to examine neural responses selective to BM versus SM within each group, and two-sample t-tests to directly compare neural patterns to BM versus SM in schizophrenics versus controls Results: We found significant activation in the STS region when BM was contrasted with SM in both groups, with no significant difference between groups. On the contrary, significant activation in the medial prefrontal cortex (MPFC) and bilateral temporoparietal junction (TPJ) was found only in the control group. When we directly compared the two groups, the healthy controls showed significant greater activation in left MPFC and TPJ to BM versus SM than patients with schizophrenia Conclusion: Our findings suggest that patients with schizophrenia show normal activation to biologically and socially relevant motion stimuli in the STS, but atypical activation in other regions of the social brain network, specifically MPFC and TPJ. Moreover, these results were not due to atypical processing of motion, suggesting that patients with schizophrenia lack in the recruitment of neural circuits needed for the visual perception of social cognition.","author":[{"dropping-particle":"","family":"Hashimoto","given":"Naoki","non-dropping-particle":"","parse-names":false,"suffix":""},{"dropping-particle":"","family":"Toyomaki","given":"Atsuhito","non-dropping-particle":"","parse-names":false,"suffix":""},{"dropping-particle":"","family":"Hirai","given":"Masahiro","non-dropping-particle":"","parse-names":false,"suffix":""},{"dropping-particle":"","family":"Miyamoto","given":"Tamaki","non-dropping-particle":"","parse-names":false,"suffix":""},{"dropping-particle":"","family":"Narita","given":"Hisashi","non-dropping-particle":"","parse-names":false,"suffix":""},{"dropping-particle":"","family":"Okubo","given":"Ryo","non-dropping-particle":"","parse-names":false,"suffix":""},{"dropping-particle":"","family":"Kusumi","given":"Ichiro","non-dropping-particle":"","parse-names":false,"suffix":""}],"container-title":"Neuropsychiatric Disease and Treatment","id":"ITEM-1","issued":{"date-parts":[["2014","11","17"]]},"page":"2221-2230","publisher":"Dove Medical Press Ltd.","title":"Absent activation in medial prefrontal cortex and temporoparietal junction but not superior temporal sulcus during the perception of biological motion in schizophrenia: A functional MRI study","type":"article-journal","volume":"10"},"uris":["http://www.mendeley.com/documents/?uuid=13c18c1c-d259-300c-8150-f6944454f14a"]}],"mendeley":{"formattedCitation":"(Hashimoto et al., 2014)","manualFormatting":"Hashimoto et al., 2014","plainTextFormattedCitation":"(Hashimoto et al., 2014)","previouslyFormattedCitation":"(Hashimoto et al., 2014)"},"properties":{"noteIndex":0},"schema":"https://github.com/citation-style-language/schema/raw/master/csl-citation.json"}</w:instrText>
            </w:r>
            <w:r>
              <w:rPr>
                <w:sz w:val="20"/>
                <w:szCs w:val="20"/>
                <w:lang w:val="en-029"/>
              </w:rPr>
              <w:fldChar w:fldCharType="separate"/>
            </w:r>
            <w:r w:rsidRPr="00826A57">
              <w:rPr>
                <w:noProof/>
                <w:sz w:val="20"/>
                <w:szCs w:val="20"/>
                <w:lang w:val="en-029"/>
              </w:rPr>
              <w:t>Hashimoto et al., 2014</w:t>
            </w:r>
            <w:r>
              <w:rPr>
                <w:sz w:val="20"/>
                <w:szCs w:val="20"/>
                <w:lang w:val="en-029"/>
              </w:rPr>
              <w:fldChar w:fldCharType="end"/>
            </w:r>
          </w:p>
        </w:tc>
        <w:tc>
          <w:tcPr>
            <w:tcW w:w="6500" w:type="dxa"/>
            <w:tcBorders>
              <w:top w:val="single" w:sz="2" w:space="0" w:color="000001"/>
              <w:left w:val="single" w:sz="2" w:space="0" w:color="000001"/>
              <w:bottom w:val="single" w:sz="2" w:space="0" w:color="000001"/>
            </w:tcBorders>
            <w:shd w:val="clear" w:color="auto" w:fill="auto"/>
          </w:tcPr>
          <w:p w14:paraId="11529C86" w14:textId="10D00B3A" w:rsidR="00826A57" w:rsidRPr="00A645AA" w:rsidRDefault="00826A57" w:rsidP="00A210FB">
            <w:pPr>
              <w:spacing w:after="46" w:line="240" w:lineRule="auto"/>
              <w:rPr>
                <w:sz w:val="20"/>
                <w:szCs w:val="20"/>
                <w:lang w:val="en-029"/>
              </w:rPr>
            </w:pPr>
            <w:r>
              <w:rPr>
                <w:sz w:val="20"/>
                <w:szCs w:val="20"/>
                <w:lang w:val="en-029"/>
              </w:rPr>
              <w:t>Biological motion task</w:t>
            </w:r>
            <w:r w:rsidR="00D821C3">
              <w:rPr>
                <w:sz w:val="20"/>
                <w:szCs w:val="20"/>
                <w:lang w:val="en-029"/>
              </w:rPr>
              <w:t xml:space="preserve"> (Biological &gt; Scrambled mot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94B76C8" w14:textId="292C8FB3" w:rsidR="00826A57" w:rsidRPr="00A645AA" w:rsidRDefault="00685053" w:rsidP="00A210FB">
            <w:pPr>
              <w:pStyle w:val="TableContents"/>
              <w:spacing w:after="46" w:line="240" w:lineRule="auto"/>
              <w:rPr>
                <w:sz w:val="20"/>
                <w:szCs w:val="20"/>
                <w:lang w:val="en-US"/>
              </w:rPr>
            </w:pPr>
            <w:r>
              <w:rPr>
                <w:sz w:val="20"/>
                <w:szCs w:val="20"/>
                <w:lang w:val="en-US"/>
              </w:rPr>
              <w:t>SP</w:t>
            </w:r>
          </w:p>
        </w:tc>
      </w:tr>
      <w:tr w:rsidR="00B675E2" w:rsidRPr="002F40CA" w14:paraId="6E595FD4"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06DF7665" w14:textId="03CECCCF" w:rsidR="00B675E2" w:rsidRDefault="00B675E2" w:rsidP="00B675E2">
            <w:pPr>
              <w:spacing w:after="46" w:line="240" w:lineRule="auto"/>
              <w:rPr>
                <w:sz w:val="20"/>
                <w:szCs w:val="20"/>
                <w:lang w:val="en-029"/>
              </w:rPr>
            </w:pPr>
            <w:r>
              <w:rPr>
                <w:sz w:val="20"/>
                <w:szCs w:val="20"/>
              </w:rPr>
              <w:fldChar w:fldCharType="begin" w:fldLock="1"/>
            </w:r>
            <w:r w:rsidR="00D92B10">
              <w:rPr>
                <w:sz w:val="20"/>
                <w:szCs w:val="20"/>
              </w:rPr>
              <w:instrText>ADDIN CSL_CITATION {"citationItems":[{"id":"ITEM-1","itemData":{"DOI":"10.3389/fpsyg.2017.02309","ISSN":"16641078","abstract":"Irony is a type of figurative language in which the literal meaning of the expression is the opposite of what the speaker intends to communicate. Even though schizophrenic patients are known as typically impaired in irony comprehension and in the underlying neural functions, to date no one has explored the neural correlates of figurative language comprehension in first-degree relatives of schizophrenic patients. In the present study, we examined the neural correlates of irony understanding in schizophrenic patients and in unaffected first-degree relatives of patients compared to healthy adults with functional MRI. Our aim was to investigate if possible alterations of the neural circuits supporting irony comprehension in first-degree relatives of patients with schizophrenia would fulfill the familiality criterion of an endophenotype. We examined 12 schizophrenic patients, 12 first-degree relatives of schizophrenia patients and 12 healthy controls with functional MRI while they were performing irony and control tasks. Different phases of irony processing were examined, such as context processing and ironic statement comprehension. Patients had significantly more difficulty understanding irony than controls or relatives. Patients also showed markedly different neural activation pattern compared to controls in both stages of irony processing. Although no significant differences were found in the performance of the irony tasks between the control group and the relative group, during the fMRI analysis, the relatives showed stronger brain activity in the left dorsolateral prefrontal cortex during the context processing phase of irony tasks than the control group. However, the controls demonstrated higher activations in the left dorsomedial prefrontal cortex and in the right inferior frontal gyrus during the ironic statement phase of the irony tasks than the relative group. Our results show that despite good task performance, first-degree relatives of schizophrenia patients had alterations in the neural circuits during irony processing. Thus, we suggest that neural alteration of irony comprehension could be a potential endophenotypic marker of schizophrenia.","author":[{"dropping-particle":"","family":"Herold","given":"Róbert","non-dropping-particle":"","parse-names":false,"suffix":""},{"dropping-particle":"","family":"Varga","given":"Eszter","non-dropping-particle":"","parse-names":false,"suffix":""},{"dropping-particle":"","family":"Hajnal","given":"András","non-dropping-particle":"","parse-names":false,"suffix":""},{"dropping-particle":"","family":"Hamvas","given":"Edina","non-dropping-particle":"","parse-names":false,"suffix":""},{"dropping-particle":"","family":"Berecz","given":"Hajnalka","non-dropping-particle":"","parse-names":false,"suffix":""},{"dropping-particle":"","family":"Tóth","given":"Borbála","non-dropping-particle":"","parse-names":false,"suffix":""},{"dropping-particle":"","family":"Tényi","given":"Tamás","non-dropping-particle":"","parse-names":false,"suffix":""}],"container-title":"Frontiers in Psychology","id":"ITEM-1","issue":"JAN","issued":{"date-parts":[["2018","1","9"]]},"publisher":"Frontiers Media S.A.","title":"Altered neural activity during irony comprehension in unaffected first-degree relatives of schizophrenia patients - An fMRI study","type":"article-journal","volume":"8"},"uris":["http://www.mendeley.com/documents/?uuid=d5e4b414-e3ea-38f5-9d65-07047c645416"]}],"mendeley":{"formattedCitation":"(Róbert Herold et al., 2018)","manualFormatting":"Herold et al., 2018","plainTextFormattedCitation":"(Róbert Herold et al., 2018)","previouslyFormattedCitation":"(Róbert Herold et al., 2018)"},"properties":{"noteIndex":0},"schema":"https://github.com/citation-style-language/schema/raw/master/csl-citation.json"}</w:instrText>
            </w:r>
            <w:r>
              <w:rPr>
                <w:sz w:val="20"/>
                <w:szCs w:val="20"/>
              </w:rPr>
              <w:fldChar w:fldCharType="separate"/>
            </w:r>
            <w:r w:rsidRPr="00505BF6">
              <w:rPr>
                <w:noProof/>
                <w:sz w:val="20"/>
                <w:szCs w:val="20"/>
              </w:rPr>
              <w:t>Herold et al., 2018</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5CDC5DA" w14:textId="41CC9614" w:rsidR="00B675E2" w:rsidRDefault="00B675E2" w:rsidP="00B675E2">
            <w:pPr>
              <w:spacing w:after="46" w:line="240" w:lineRule="auto"/>
              <w:rPr>
                <w:sz w:val="20"/>
                <w:szCs w:val="20"/>
                <w:lang w:val="en-029"/>
              </w:rPr>
            </w:pPr>
            <w:r>
              <w:rPr>
                <w:sz w:val="20"/>
                <w:szCs w:val="20"/>
                <w:lang w:val="en-029"/>
              </w:rPr>
              <w:t>Irony comprehension task</w:t>
            </w:r>
            <w:r w:rsidR="00D821C3">
              <w:rPr>
                <w:sz w:val="20"/>
                <w:szCs w:val="20"/>
                <w:lang w:val="en-029"/>
              </w:rPr>
              <w:t xml:space="preserve"> (Ironic &gt; Contro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22C08C7" w14:textId="428FE8C8" w:rsidR="00B675E2" w:rsidRPr="00A645AA" w:rsidRDefault="00685053" w:rsidP="00B675E2">
            <w:pPr>
              <w:pStyle w:val="TableContents"/>
              <w:spacing w:after="46" w:line="240" w:lineRule="auto"/>
              <w:rPr>
                <w:sz w:val="20"/>
                <w:szCs w:val="20"/>
                <w:lang w:val="en-US"/>
              </w:rPr>
            </w:pPr>
            <w:r>
              <w:rPr>
                <w:sz w:val="20"/>
                <w:szCs w:val="20"/>
                <w:lang w:val="en-US"/>
              </w:rPr>
              <w:t>TM</w:t>
            </w:r>
          </w:p>
        </w:tc>
      </w:tr>
      <w:tr w:rsidR="008E0F0E" w:rsidRPr="002F40CA" w14:paraId="5ED88E0C"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309118C5" w14:textId="1B2FBADB" w:rsidR="008E0F0E" w:rsidRDefault="008E0F0E" w:rsidP="00B675E2">
            <w:pPr>
              <w:spacing w:after="46" w:line="240" w:lineRule="auto"/>
              <w:rPr>
                <w:sz w:val="20"/>
                <w:szCs w:val="20"/>
              </w:rPr>
            </w:pPr>
            <w:r>
              <w:rPr>
                <w:sz w:val="20"/>
                <w:szCs w:val="20"/>
              </w:rPr>
              <w:fldChar w:fldCharType="begin" w:fldLock="1"/>
            </w:r>
            <w:r>
              <w:rPr>
                <w:sz w:val="20"/>
                <w:szCs w:val="20"/>
              </w:rPr>
              <w:instrText>ADDIN CSL_CITATION {"citationItems":[{"id":"ITEM-1","itemData":{"DOI":"10.1093/scan/nsw002","ISSN":"1749-5024 (Electronic)","PMID":"26746181","abstract":"Although it has been proposed that schizophrenia is characterized by impaired  empathy, several recent studies found intact neural responses on tasks measuring the affective subdomain of empathy. This study further examined affective empathy in 21 schizophrenia outpatients and 21 healthy controls using a validated pain empathy paradigm with two components: (i) observing videos of people described as medical patients who were receiving a painful sound stimulation treatment; (ii) listening to the painful sounds (to create regions of interest). The observing videos component incorporated experimental manipulations of perspective taking (instructions to imagine 'Self' vs 'Other' experiencing pain) and cognitive appraisal (information about whether treatment was 'Effective' vs 'Not Effective'). When considering activation across experimental conditions, both groups showed similar dorsal anterior cingulate cortex (dACC) and anterior insula (AI) activation while merely observing others in pain. However, there were group differences associated with perspective taking: controls showed relatively greater dACC and AI activation for the Self vs Other contrast whereas patients showed relatively greater activation in these and additional regions for the Other vs Self contrast. Although patients demonstrated grossly intact neural activity while observing others in pain, they showed more subtle abnormalities when required to toggle between imagining themselves vs others experiencing pain.","author":[{"dropping-particle":"","family":"Horan","given":"William P","non-dropping-particle":"","parse-names":false,"suffix":""},{"dropping-particle":"","family":"Jimenez","given":"Amy M","non-dropping-particle":"","parse-names":false,"suffix":""},{"dropping-particle":"","family":"Lee","given":"Junghee","non-dropping-particle":"","parse-names":false,"suffix":""},{"dropping-particle":"","family":"Wynn","given":"Jonathan K","non-dropping-particle":"","parse-names":false,"suffix":""},{"dropping-particle":"","family":"Eisenberger","given":"Naomi I","non-dropping-particle":"","parse-names":false,"suffix":""},{"dropping-particle":"","family":"Green","given":"Michael F","non-dropping-particle":"","parse-names":false,"suffix":""}],"container-title":"Social cognitive and affective neuroscience","id":"ITEM-1","issue":"5","issued":{"date-parts":[["2016","5"]]},"language":"eng","page":"783-792","title":"Pain empathy in schizophrenia: an fMRI study.","type":"article-journal","volume":"11"},"uris":["http://www.mendeley.com/documents/?uuid=e89a1645-ef66-4ae1-b22a-35e697d615a1"]}],"mendeley":{"formattedCitation":"(Horan et al., 2016)","manualFormatting":"Horan et al., 2016","plainTextFormattedCitation":"(Horan et al., 2016)","previouslyFormattedCitation":"(Horan et al., 2016)"},"properties":{"noteIndex":0},"schema":"https://github.com/citation-style-language/schema/raw/master/csl-citation.json"}</w:instrText>
            </w:r>
            <w:r>
              <w:rPr>
                <w:sz w:val="20"/>
                <w:szCs w:val="20"/>
              </w:rPr>
              <w:fldChar w:fldCharType="separate"/>
            </w:r>
            <w:r w:rsidRPr="008E0F0E">
              <w:rPr>
                <w:noProof/>
                <w:sz w:val="20"/>
                <w:szCs w:val="20"/>
              </w:rPr>
              <w:t>Horan et al., 201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96FFE61" w14:textId="6292E3C0" w:rsidR="008E0F0E" w:rsidRDefault="008E0F0E" w:rsidP="00B675E2">
            <w:pPr>
              <w:spacing w:after="46" w:line="240" w:lineRule="auto"/>
              <w:rPr>
                <w:sz w:val="20"/>
                <w:szCs w:val="20"/>
                <w:lang w:val="en-029"/>
              </w:rPr>
            </w:pPr>
            <w:r>
              <w:rPr>
                <w:sz w:val="20"/>
                <w:szCs w:val="20"/>
                <w:lang w:val="en-029"/>
              </w:rPr>
              <w:t>Adapted empathy task</w:t>
            </w:r>
            <w:r w:rsidR="00B102D7">
              <w:rPr>
                <w:sz w:val="20"/>
                <w:szCs w:val="20"/>
                <w:lang w:val="en-029"/>
              </w:rPr>
              <w:t xml:space="preserve"> (Other &gt; Self)</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87EADA5" w14:textId="1C1E3C02" w:rsidR="008E0F0E" w:rsidRPr="00A645AA" w:rsidRDefault="00685053" w:rsidP="00B675E2">
            <w:pPr>
              <w:pStyle w:val="TableContents"/>
              <w:spacing w:after="46" w:line="240" w:lineRule="auto"/>
              <w:rPr>
                <w:sz w:val="20"/>
                <w:szCs w:val="20"/>
                <w:lang w:val="en-US"/>
              </w:rPr>
            </w:pPr>
            <w:r>
              <w:rPr>
                <w:sz w:val="20"/>
                <w:szCs w:val="20"/>
                <w:lang w:val="en-US"/>
              </w:rPr>
              <w:t>TM</w:t>
            </w:r>
          </w:p>
        </w:tc>
      </w:tr>
      <w:tr w:rsidR="00B675E2" w:rsidRPr="002F40CA" w14:paraId="07EBAC6D"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217EFB18" w14:textId="6EBFD7B8" w:rsidR="00B675E2" w:rsidRDefault="00B675E2" w:rsidP="00B675E2">
            <w:pPr>
              <w:spacing w:after="46" w:line="240" w:lineRule="auto"/>
              <w:rPr>
                <w:sz w:val="20"/>
                <w:szCs w:val="20"/>
                <w:lang w:val="en-029"/>
              </w:rPr>
            </w:pPr>
            <w:r>
              <w:rPr>
                <w:sz w:val="20"/>
                <w:szCs w:val="20"/>
              </w:rPr>
              <w:fldChar w:fldCharType="begin" w:fldLock="1"/>
            </w:r>
            <w:r w:rsidR="00D92B10">
              <w:rPr>
                <w:sz w:val="20"/>
                <w:szCs w:val="20"/>
              </w:rPr>
              <w:instrText>ADDIN CSL_CITATION {"citationItems":[{"id":"ITEM-1","itemData":{"DOI":"10.1037/neu0000284","ISSN":"1931-1559 (Electronic)","PMID":"27054437","abstract":"OBJECTIVE: Unwillingness to expend more effort to pursue high value rewards has been  associated with motivational anhedonia in schizophrenia (SCZ) and abnormal dopamine activity in the nucleus accumbens (NAcc). The authors hypothesized that dysfunction of the NAcc and the associated forebrain regions are involved in the impaired effort expenditure decision-making of SCZ. METHOD: A 2 (reward magnitude: low vs. high) × 3 (probability: 20% vs. 50% vs. 80%) event-related fMRI design in the effort-expenditure for reward task (EEfRT) was used to examine the neural response of 23 SCZ patients and 23 demographically matched control participants when the participants made effort expenditure decisions to pursue uncertain rewards. RESULTS: SCZ patients were significantly less likely to expend high level of effort in the medium (50%) and high (80%) probability conditions than healthy controls. The neural response in the NAcc, the posterior cingulate gyrus and the left medial frontal gyrus in SCZ patients were weaker than healthy controls and did not linearly increase with an increase in reward magnitude and probability. Moreover, NAcc activity was positively correlated with the willingness to expend high-level effort and concrete consummatory pleasure experience. CONCLUSION: NAcc and posterior cingulate dysfunctions in SCZ patients may be involved in their impaired effort expenditure decision-making. (PsycINFO Database Record","author":[{"dropping-particle":"","family":"Huang","given":"Jia","non-dropping-particle":"","parse-names":false,"suffix":""},{"dropping-particle":"","family":"Yang","given":"Xin-Hua","non-dropping-particle":"","parse-names":false,"suffix":""},{"dropping-particle":"","family":"Lan","given":"Yong","non-dropping-particle":"","parse-names":false,"suffix":""},{"dropping-particle":"","family":"Zhu","given":"Cui-Ying","non-dropping-particle":"","parse-names":false,"suffix":""},{"dropping-particle":"","family":"Liu","given":"Xiao-Qun","non-dropping-particle":"","parse-names":false,"suffix":""},{"dropping-particle":"","family":"Wang","given":"Ye-Fei","non-dropping-particle":"","parse-names":false,"suffix":""},{"dropping-particle":"","family":"Cheung","given":"Eric F C","non-dropping-particle":"","parse-names":false,"suffix":""},{"dropping-particle":"","family":"Xie","given":"Guang-Rong","non-dropping-particle":"","parse-names":false,"suffix":""},{"dropping-particle":"","family":"Chan","given":"Raymond C K","non-dropping-particle":"","parse-names":false,"suffix":""}],"container-title":"Neuropsychology","id":"ITEM-1","issue":"6","issued":{"date-parts":[["2016","9"]]},"language":"eng","page":"685-696","publisher-place":"United States","title":"Neural substrates of the impaired effort expenditure decision making in  schizophrenia.","type":"article-journal","volume":"30"},"uris":["http://www.mendeley.com/documents/?uuid=4f93d0b4-be72-47c8-90c7-5f70362d3375"]}],"mendeley":{"formattedCitation":"(J. Huang et al., 2016)","manualFormatting":"Huang et al., 2016","plainTextFormattedCitation":"(J. Huang et al., 2016)","previouslyFormattedCitation":"(J. Huang et al., 2016)"},"properties":{"noteIndex":0},"schema":"https://github.com/citation-style-language/schema/raw/master/csl-citation.json"}</w:instrText>
            </w:r>
            <w:r>
              <w:rPr>
                <w:sz w:val="20"/>
                <w:szCs w:val="20"/>
              </w:rPr>
              <w:fldChar w:fldCharType="separate"/>
            </w:r>
            <w:r w:rsidRPr="00505BF6">
              <w:rPr>
                <w:noProof/>
                <w:sz w:val="20"/>
                <w:szCs w:val="20"/>
              </w:rPr>
              <w:t>Huang et al., 201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F738C21" w14:textId="7A927BA1" w:rsidR="00B675E2" w:rsidRDefault="00B675E2" w:rsidP="00B675E2">
            <w:pPr>
              <w:spacing w:after="46" w:line="240" w:lineRule="auto"/>
              <w:rPr>
                <w:sz w:val="20"/>
                <w:szCs w:val="20"/>
                <w:lang w:val="en-029"/>
              </w:rPr>
            </w:pPr>
            <w:r w:rsidRPr="00B675E2">
              <w:rPr>
                <w:sz w:val="20"/>
                <w:szCs w:val="20"/>
                <w:lang w:val="en-029"/>
              </w:rPr>
              <w:t>Effort-Expenditure for Rewards Task</w:t>
            </w:r>
            <w:r w:rsidR="00D821C3">
              <w:rPr>
                <w:sz w:val="20"/>
                <w:szCs w:val="20"/>
                <w:lang w:val="en-029"/>
              </w:rPr>
              <w:t xml:space="preserve"> (High &gt; Low reward)</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ED3A19C" w14:textId="707DD085" w:rsidR="00B675E2" w:rsidRPr="00A645AA" w:rsidRDefault="00685053" w:rsidP="00B675E2">
            <w:pPr>
              <w:pStyle w:val="TableContents"/>
              <w:spacing w:after="46" w:line="240" w:lineRule="auto"/>
              <w:rPr>
                <w:sz w:val="20"/>
                <w:szCs w:val="20"/>
                <w:lang w:val="en-US"/>
              </w:rPr>
            </w:pPr>
            <w:r>
              <w:rPr>
                <w:sz w:val="20"/>
                <w:szCs w:val="20"/>
                <w:lang w:val="en-US"/>
              </w:rPr>
              <w:t>EP</w:t>
            </w:r>
          </w:p>
        </w:tc>
      </w:tr>
      <w:tr w:rsidR="00B675E2" w:rsidRPr="002F40CA" w14:paraId="1BF886E7" w14:textId="77777777" w:rsidTr="00F36F79">
        <w:trPr>
          <w:trHeight w:val="211"/>
        </w:trPr>
        <w:tc>
          <w:tcPr>
            <w:tcW w:w="2377" w:type="dxa"/>
            <w:tcBorders>
              <w:top w:val="single" w:sz="2" w:space="0" w:color="000001"/>
              <w:left w:val="single" w:sz="2" w:space="0" w:color="000001"/>
              <w:bottom w:val="single" w:sz="2" w:space="0" w:color="000001"/>
            </w:tcBorders>
            <w:shd w:val="clear" w:color="auto" w:fill="auto"/>
          </w:tcPr>
          <w:p w14:paraId="138132E9" w14:textId="078E69FE" w:rsidR="00B675E2" w:rsidRDefault="00B675E2" w:rsidP="00B675E2">
            <w:pPr>
              <w:spacing w:after="46" w:line="240" w:lineRule="auto"/>
              <w:rPr>
                <w:sz w:val="20"/>
                <w:szCs w:val="20"/>
                <w:lang w:val="en-029"/>
              </w:rPr>
            </w:pPr>
            <w:r>
              <w:rPr>
                <w:sz w:val="20"/>
                <w:szCs w:val="20"/>
              </w:rPr>
              <w:fldChar w:fldCharType="begin" w:fldLock="1"/>
            </w:r>
            <w:r w:rsidR="00E6187E">
              <w:rPr>
                <w:sz w:val="20"/>
                <w:szCs w:val="20"/>
              </w:rPr>
              <w:instrText>ADDIN CSL_CITATION {"citationItems":[{"id":"ITEM-1","itemData":{"DOI":"10.2147/NDT.S194353","ISSN":"1178-2021","abstract":"Background and purpose: Previous research has suggested that deficits in emotion recognition are involved in the pathogenesis of persecutory delusion in schizophrenia. Although disruption in auditory and language processing is crucial in the pathophysiology of schizophrenia, the neural basis for the deficits in emotion recognition of auditorily presented language stimuli and its relation to persecutory delusion have not yet been clarified. Patients and methods: The current functional magnetic resonance imaging study used a dichotic listening task for 15 patients with schizophrenia and 23 healthy controls matched for age, sex, parental socioeconomic background, handedness, dexterous ear, and intelligence quotient. The participants completed a word recognition task on the attended side in which a word with emotionally valenced content (negative/neutral) was presented to one ear and a different neutral word was presented to the other ear. Participants selectively attended to either ear. Results: The whole brain analysis detected the aberrant neural activity in the right inferior frontal gyrus in the patients with schizophrenia compared to that in the controls (P&lt;0.05, false discovery rate-corrected). Brain activity in the right pars triangularis of the inferior frontal gyrus was significantly reduced when negatively valenced words were presented to the right ear, whereas the activity of the same region was significantly enhanced when these words were presented to the left ear, irrespective of the attended ear, in the participants with schizophrenia compared to the controls. Furthermore, this diminished brain response to auditorily presented negatively valenced words significantly correlated with severe positive symptoms (r=−0.67, P=0.006) and delusional behavior (r=−0.62, P=0.014) in the patients with schizophrenia. Conclusion: The present results indicate that the significantly impaired brain activity in response to auditorily presented negatively valenced words in the right pars triangularis of the inferior frontal gyrus is associated with the pathogenesis of positive symptoms such as persecutory delusion.","author":[{"dropping-particle":"","family":"Iwashiro","given":"Norichika","non-dropping-particle":"","parse-names":false,"suffix":""},{"dropping-particle":"","family":"Takano","given":"Yosuke","non-dropping-particle":"","parse-names":false,"suffix":""},{"dropping-particle":"","family":"Natsubori","given":"Tatsunobu","non-dropping-particle":"","parse-names":false,"suffix":""},{"dropping-particle":"","family":"Aoki","given":"Yuta","non-dropping-particle":"","parse-names":false,"suffix":""},{"dropping-particle":"","family":"Yahata","given":"Noriaki","non-dropping-particle":"","parse-names":false,"suffix":""},{"dropping-particle":"","family":"Gonoi","given":"Wataru","non-dropping-particle":"","parse-names":false,"suffix":""},{"dropping-particle":"","family":"Kunimatsu","given":"Akira","non-dropping-particle":"","parse-names":false,"suffix":""},{"dropping-particle":"","family":"Abe","given":"Osamu","non-dropping-particle":"","parse-names":false,"suffix":""},{"dropping-particle":"","family":"Kasai","given":"Kiyoto","non-dropping-particle":"","parse-names":false,"suffix":""},{"dropping-particle":"","family":"Yamasue","given":"Hidenori","non-dropping-particle":"","parse-names":false,"suffix":""}],"container-title":"Neuropsychiatric Disease and Treatment","id":"ITEM-1","issued":{"date-parts":[["2019","2","14"]]},"page":"491-502","publisher":"Dove Medical Press Ltd.","title":"Aberrant attentive and inattentive brain activity to auditory negative words, and its relation to persecutory delusion in patients with schizophrenia","type":"article-journal","volume":"Volume 15"},"uris":["http://www.mendeley.com/documents/?uuid=67d6d71a-471f-3593-ad70-9cbe21802687"]}],"mendeley":{"formattedCitation":"(Iwashiro et al., 2019)","manualFormatting":"Iwashiro et al., 2019","plainTextFormattedCitation":"(Iwashiro et al., 2019)","previouslyFormattedCitation":"(Iwashiro et al., 2019)"},"properties":{"noteIndex":0},"schema":"https://github.com/citation-style-language/schema/raw/master/csl-citation.json"}</w:instrText>
            </w:r>
            <w:r>
              <w:rPr>
                <w:sz w:val="20"/>
                <w:szCs w:val="20"/>
              </w:rPr>
              <w:fldChar w:fldCharType="separate"/>
            </w:r>
            <w:r w:rsidRPr="00505BF6">
              <w:rPr>
                <w:noProof/>
                <w:sz w:val="20"/>
                <w:szCs w:val="20"/>
              </w:rPr>
              <w:t>Iwashiro et al., 2019</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E8AC905" w14:textId="77780167" w:rsidR="00B675E2" w:rsidRDefault="00B675E2" w:rsidP="00B675E2">
            <w:pPr>
              <w:spacing w:after="46" w:line="240" w:lineRule="auto"/>
              <w:rPr>
                <w:sz w:val="20"/>
                <w:szCs w:val="20"/>
                <w:lang w:val="en-029"/>
              </w:rPr>
            </w:pPr>
            <w:r>
              <w:rPr>
                <w:sz w:val="20"/>
                <w:szCs w:val="20"/>
                <w:lang w:val="en-029"/>
              </w:rPr>
              <w:t>E</w:t>
            </w:r>
            <w:r w:rsidRPr="00B675E2">
              <w:rPr>
                <w:sz w:val="20"/>
                <w:szCs w:val="20"/>
                <w:lang w:val="en-029"/>
              </w:rPr>
              <w:t>motional dichotic listening task</w:t>
            </w:r>
            <w:r w:rsidR="00D821C3">
              <w:rPr>
                <w:sz w:val="20"/>
                <w:szCs w:val="20"/>
                <w:lang w:val="en-029"/>
              </w:rPr>
              <w:t xml:space="preserve"> (</w:t>
            </w:r>
            <w:r w:rsidR="00D821C3" w:rsidRPr="00D821C3">
              <w:rPr>
                <w:sz w:val="20"/>
                <w:szCs w:val="20"/>
                <w:lang w:val="en-029"/>
              </w:rPr>
              <w:t>RightNeg-LeftNeut &gt; Neut-Neut</w:t>
            </w:r>
            <w:r w:rsidR="00D821C3">
              <w:rPr>
                <w:sz w:val="20"/>
                <w:szCs w:val="20"/>
                <w:lang w:val="en-029"/>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D4E9D63" w14:textId="3ADE12DD" w:rsidR="00B675E2" w:rsidRPr="00A645AA" w:rsidRDefault="00685053" w:rsidP="00B675E2">
            <w:pPr>
              <w:pStyle w:val="TableContents"/>
              <w:spacing w:after="46" w:line="240" w:lineRule="auto"/>
              <w:rPr>
                <w:sz w:val="20"/>
                <w:szCs w:val="20"/>
                <w:lang w:val="en-US"/>
              </w:rPr>
            </w:pPr>
            <w:r>
              <w:rPr>
                <w:sz w:val="20"/>
                <w:szCs w:val="20"/>
                <w:lang w:val="en-US"/>
              </w:rPr>
              <w:t>EP</w:t>
            </w:r>
          </w:p>
        </w:tc>
      </w:tr>
      <w:tr w:rsidR="00B675E2" w:rsidRPr="00A746FD" w14:paraId="7CE332ED" w14:textId="77777777" w:rsidTr="00F36F79">
        <w:trPr>
          <w:trHeight w:val="217"/>
        </w:trPr>
        <w:tc>
          <w:tcPr>
            <w:tcW w:w="2377" w:type="dxa"/>
            <w:tcBorders>
              <w:top w:val="single" w:sz="2" w:space="0" w:color="000001"/>
              <w:left w:val="single" w:sz="2" w:space="0" w:color="000001"/>
              <w:bottom w:val="single" w:sz="2" w:space="0" w:color="000001"/>
            </w:tcBorders>
            <w:shd w:val="clear" w:color="auto" w:fill="auto"/>
          </w:tcPr>
          <w:p w14:paraId="2917A3FE" w14:textId="77777777" w:rsidR="00B675E2" w:rsidRPr="00A645AA" w:rsidRDefault="00B675E2" w:rsidP="00B675E2">
            <w:pPr>
              <w:spacing w:after="46" w:line="240" w:lineRule="auto"/>
              <w:rPr>
                <w:sz w:val="20"/>
                <w:szCs w:val="20"/>
                <w:lang w:val="en-US"/>
              </w:rPr>
            </w:pPr>
            <w:r w:rsidRPr="00A645AA">
              <w:rPr>
                <w:sz w:val="20"/>
                <w:szCs w:val="20"/>
                <w:lang w:val="en-US"/>
              </w:rPr>
              <w:fldChar w:fldCharType="begin" w:fldLock="1"/>
            </w:r>
            <w:r>
              <w:rPr>
                <w:sz w:val="20"/>
                <w:szCs w:val="20"/>
                <w:lang w:val="en-US"/>
              </w:rPr>
              <w:instrText>ADDIN CSL_CITATION {"citationItems":[{"id":"ITEM-1","itemData":{"DOI":"10.1016/j.nicl.2018.08.014","ISSN":"22131582","PMID":"30128276","abstract":"Social perceptual deficits in schizophrenia are well established. Recent work suggests that the ability to extract social information from bodily cues is reduced in patients. However, little is known about the neurobiological mechanisms underlying this deficit. In the current study, 20 schizophrenia patients and 16 controls completed two tasks using point-light animations during fMRI: a basic biological motion task and an emotion in biological motion task. The basic biological motion task was used to localize activity in posterior superior temporal sulcus (pSTS), a critical region for biological motion perception. During the emotion in biological motion task, participants viewed brief videos depicting happiness, fear, anger, or neutral emotions and were asked to decide which emotion was portrayed. Activity in pSTS and amygdala was interrogated during this task. Results indicated that patients showed overall reduced activation compared to controls in pSTS and at a trend level in amygdala across emotions, despite similar task performance. Further, a functional connectivity analysis revealed that controls, but not patients, showed significant positive connectivity between pSTS and left frontal regions as well as bilateral angular gyrus during the emotion in biological motion task. These findings indicate that schizophrenia patients show aberrant neural activity and functional connectivity when extracting complex social information from simple motion stimuli, which may contribute to social perception deficits in this disorder.","author":[{"dropping-particle":"","family":"Jimenez","given":"Amy M.","non-dropping-particle":"","parse-names":false,"suffix":""},{"dropping-particle":"","family":"Lee","given":"Junghee","non-dropping-particle":"","parse-names":false,"suffix":""},{"dropping-particle":"","family":"Reavis","given":"Eric A.","non-dropping-particle":"","parse-names":false,"suffix":""},{"dropping-particle":"","family":"Wynn","given":"Jonathan K.","non-dropping-particle":"","parse-names":false,"suffix":""},{"dropping-particle":"","family":"Green","given":"Michael F.","non-dropping-particle":"","parse-names":false,"suffix":""}],"container-title":"NeuroImage: Clinical","id":"ITEM-1","issued":{"date-parts":[["2018"]]},"title":"Aberrant patterns of neural activity when perceiving emotion from biological motion in schizophrenia","type":"article-journal"},"uris":["http://www.mendeley.com/documents/?uuid=53e1b8b5-79fb-353b-9f96-df3226ecf978"]}],"mendeley":{"formattedCitation":"(Jimenez et al., 2018)","manualFormatting":"Jimenez et al., 2018","plainTextFormattedCitation":"(Jimenez et al., 2018)","previouslyFormattedCitation":"(Jimenez et al., 2018)"},"properties":{"noteIndex":0},"schema":"https://github.com/citation-style-language/schema/raw/master/csl-citation.json"}</w:instrText>
            </w:r>
            <w:r w:rsidRPr="00A645AA">
              <w:rPr>
                <w:sz w:val="20"/>
                <w:szCs w:val="20"/>
                <w:lang w:val="en-US"/>
              </w:rPr>
              <w:fldChar w:fldCharType="separate"/>
            </w:r>
            <w:r w:rsidRPr="00A645AA">
              <w:rPr>
                <w:noProof/>
                <w:sz w:val="20"/>
                <w:szCs w:val="20"/>
                <w:lang w:val="en-US"/>
              </w:rPr>
              <w:t>Jimenez et al., 2018</w:t>
            </w:r>
            <w:r w:rsidRPr="00A645AA">
              <w:rPr>
                <w:sz w:val="20"/>
                <w:szCs w:val="20"/>
                <w:lang w:val="en-US"/>
              </w:rPr>
              <w:fldChar w:fldCharType="end"/>
            </w:r>
          </w:p>
        </w:tc>
        <w:tc>
          <w:tcPr>
            <w:tcW w:w="6500" w:type="dxa"/>
            <w:tcBorders>
              <w:top w:val="single" w:sz="2" w:space="0" w:color="000001"/>
              <w:left w:val="single" w:sz="2" w:space="0" w:color="000001"/>
              <w:bottom w:val="single" w:sz="2" w:space="0" w:color="000001"/>
            </w:tcBorders>
            <w:shd w:val="clear" w:color="auto" w:fill="auto"/>
          </w:tcPr>
          <w:p w14:paraId="0AFB0AA3" w14:textId="77777777" w:rsidR="00B675E2" w:rsidRPr="00A645AA" w:rsidRDefault="00B675E2" w:rsidP="00B675E2">
            <w:pPr>
              <w:spacing w:after="46" w:line="240" w:lineRule="auto"/>
              <w:rPr>
                <w:sz w:val="20"/>
                <w:szCs w:val="20"/>
                <w:lang w:val="en-US"/>
              </w:rPr>
            </w:pPr>
            <w:r w:rsidRPr="00A645AA">
              <w:rPr>
                <w:sz w:val="20"/>
                <w:szCs w:val="20"/>
                <w:lang w:val="en-US"/>
              </w:rPr>
              <w:t>Emotion in biological motion task</w:t>
            </w:r>
            <w:r>
              <w:rPr>
                <w:sz w:val="20"/>
                <w:szCs w:val="20"/>
                <w:lang w:val="en-US"/>
              </w:rPr>
              <w:t xml:space="preserve"> (Emotional &gt; Baselin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D00A5BD" w14:textId="7746DA95" w:rsidR="00B675E2" w:rsidRPr="00A645AA" w:rsidRDefault="00B675E2" w:rsidP="00B675E2">
            <w:pPr>
              <w:pStyle w:val="TableContents"/>
              <w:spacing w:after="46" w:line="240" w:lineRule="auto"/>
              <w:rPr>
                <w:sz w:val="20"/>
                <w:szCs w:val="20"/>
                <w:lang w:val="en-US"/>
              </w:rPr>
            </w:pPr>
            <w:r>
              <w:rPr>
                <w:sz w:val="20"/>
                <w:szCs w:val="20"/>
                <w:lang w:val="en-US"/>
              </w:rPr>
              <w:t>EP</w:t>
            </w:r>
          </w:p>
        </w:tc>
      </w:tr>
      <w:tr w:rsidR="00E6187E" w:rsidRPr="00A746FD" w14:paraId="64AD0788" w14:textId="77777777" w:rsidTr="00F36F79">
        <w:trPr>
          <w:trHeight w:val="217"/>
        </w:trPr>
        <w:tc>
          <w:tcPr>
            <w:tcW w:w="2377" w:type="dxa"/>
            <w:tcBorders>
              <w:top w:val="single" w:sz="2" w:space="0" w:color="000001"/>
              <w:left w:val="single" w:sz="2" w:space="0" w:color="000001"/>
              <w:bottom w:val="single" w:sz="2" w:space="0" w:color="000001"/>
            </w:tcBorders>
            <w:shd w:val="clear" w:color="auto" w:fill="auto"/>
          </w:tcPr>
          <w:p w14:paraId="729F1DD7" w14:textId="7AAAB6CA" w:rsidR="00E6187E" w:rsidRPr="00A645AA" w:rsidRDefault="00E6187E" w:rsidP="00B675E2">
            <w:pPr>
              <w:spacing w:after="46" w:line="240" w:lineRule="auto"/>
              <w:rPr>
                <w:sz w:val="20"/>
                <w:szCs w:val="20"/>
                <w:lang w:val="en-US"/>
              </w:rPr>
            </w:pPr>
            <w:r>
              <w:rPr>
                <w:sz w:val="20"/>
                <w:szCs w:val="20"/>
                <w:lang w:val="en-US"/>
              </w:rPr>
              <w:fldChar w:fldCharType="begin" w:fldLock="1"/>
            </w:r>
            <w:r w:rsidR="00D92B10">
              <w:rPr>
                <w:sz w:val="20"/>
                <w:szCs w:val="20"/>
                <w:lang w:val="en-US"/>
              </w:rPr>
              <w:instrText>ADDIN CSL_CITATION {"citationItems":[{"id":"ITEM-1","itemData":{"DOI":"10.1016/j.schres.2008.08.019","ISSN":"09209964","PMID":"18818053","abstract":"Objective: Few neuroimaging studies have been conducted regarding clinical associations between auditory hallucinations (AHs) and affective disturbances in patients with schizophrenia. This study aimed to elucidate the neurobiological basis of emotional disturbances in schizophrenic patients with persisting AHs. Methods: Using functional magnetic resonance imaging (fMRI), the cortical responsiveness during the processing of laughing and crying sounds was measured and compared between 14 hallucinating schizophrenic patients, 14 nonhallucinating schizophrenic patients and 28 normal controls. Results: The hallucinating patients showed differential neural activities in various areas including the amygdala, the hippocampus, the cingulate, the prefrontal cortex, and the parietal cortex, compared with the nonhallucinating patients and the normal controls. In particular, compared with the nonhallucinators, the hallucinators revealed reduced activation in the left amygdala and the bilateral hippocampus during the processing of crying sounds. Conclusion: Our findings suggest that the persistence of AHs in schizophrenia may induce functional disturbances of the emotion-related interconnected neural networks, including reduced responsiveness in the amygdala and hippocampus to negative stimuli. © 2008 Elsevier B.V. All rights reserved.","author":[{"dropping-particle":"","family":"Kang","given":"Jee In","non-dropping-particle":"","parse-names":false,"suffix":""},{"dropping-particle":"","family":"Kim","given":"Jae Jin","non-dropping-particle":"","parse-names":false,"suffix":""},{"dropping-particle":"","family":"Seok","given":"Jeong Ho","non-dropping-particle":"","parse-names":false,"suffix":""},{"dropping-particle":"","family":"Chun","given":"Ji Won","non-dropping-particle":"","parse-names":false,"suffix":""},{"dropping-particle":"","family":"Lee","given":"Seung Koo","non-dropping-particle":"","parse-names":false,"suffix":""},{"dropping-particle":"","family":"Park","given":"Hae Jeong","non-dropping-particle":"","parse-names":false,"suffix":""}],"container-title":"Schizophrenia Research","id":"ITEM-1","issue":"1","issued":{"date-parts":[["2009","1","1"]]},"page":"83-91","publisher":"Elsevier","title":"Abnormal brain response during the auditory emotional processing in schizophrenic patients with chronic auditory hallucinations","type":"article-journal","volume":"107"},"uris":["http://www.mendeley.com/documents/?uuid=20f69f3f-a42c-32e5-a2ab-b0f0d9218815"]}],"mendeley":{"formattedCitation":"(J. I. Kang et al., 2009)","manualFormatting":"Kang et al., 2009","plainTextFormattedCitation":"(J. I. Kang et al., 2009)","previouslyFormattedCitation":"(J. I. Kang et al., 2009)"},"properties":{"noteIndex":0},"schema":"https://github.com/citation-style-language/schema/raw/master/csl-citation.json"}</w:instrText>
            </w:r>
            <w:r>
              <w:rPr>
                <w:sz w:val="20"/>
                <w:szCs w:val="20"/>
                <w:lang w:val="en-US"/>
              </w:rPr>
              <w:fldChar w:fldCharType="separate"/>
            </w:r>
            <w:r w:rsidRPr="00E6187E">
              <w:rPr>
                <w:noProof/>
                <w:sz w:val="20"/>
                <w:szCs w:val="20"/>
                <w:lang w:val="en-US"/>
              </w:rPr>
              <w:t>Kang et al., 2009</w:t>
            </w:r>
            <w:r>
              <w:rPr>
                <w:sz w:val="20"/>
                <w:szCs w:val="20"/>
                <w:lang w:val="en-US"/>
              </w:rPr>
              <w:fldChar w:fldCharType="end"/>
            </w:r>
          </w:p>
        </w:tc>
        <w:tc>
          <w:tcPr>
            <w:tcW w:w="6500" w:type="dxa"/>
            <w:tcBorders>
              <w:top w:val="single" w:sz="2" w:space="0" w:color="000001"/>
              <w:left w:val="single" w:sz="2" w:space="0" w:color="000001"/>
              <w:bottom w:val="single" w:sz="2" w:space="0" w:color="000001"/>
            </w:tcBorders>
            <w:shd w:val="clear" w:color="auto" w:fill="auto"/>
          </w:tcPr>
          <w:p w14:paraId="5D48B1CC" w14:textId="60032E31" w:rsidR="00E6187E" w:rsidRPr="00A645AA" w:rsidRDefault="00E6187E" w:rsidP="00B675E2">
            <w:pPr>
              <w:spacing w:after="46" w:line="240" w:lineRule="auto"/>
              <w:rPr>
                <w:sz w:val="20"/>
                <w:szCs w:val="20"/>
                <w:lang w:val="en-US"/>
              </w:rPr>
            </w:pPr>
            <w:r>
              <w:rPr>
                <w:sz w:val="20"/>
                <w:szCs w:val="20"/>
                <w:lang w:val="en-US"/>
              </w:rPr>
              <w:t>A</w:t>
            </w:r>
            <w:r w:rsidRPr="00E6187E">
              <w:rPr>
                <w:sz w:val="20"/>
                <w:szCs w:val="20"/>
                <w:lang w:val="en-US"/>
              </w:rPr>
              <w:t>uditory emotional processing task</w:t>
            </w:r>
            <w:r w:rsidR="00D821C3">
              <w:rPr>
                <w:sz w:val="20"/>
                <w:szCs w:val="20"/>
                <w:lang w:val="en-US"/>
              </w:rPr>
              <w:t xml:space="preserve"> (Laugh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8D9C024" w14:textId="68BEE5D6" w:rsidR="00E6187E" w:rsidRDefault="00685053" w:rsidP="00B675E2">
            <w:pPr>
              <w:pStyle w:val="TableContents"/>
              <w:spacing w:after="46" w:line="240" w:lineRule="auto"/>
              <w:rPr>
                <w:sz w:val="20"/>
                <w:szCs w:val="20"/>
                <w:lang w:val="en-US"/>
              </w:rPr>
            </w:pPr>
            <w:r>
              <w:rPr>
                <w:sz w:val="20"/>
                <w:szCs w:val="20"/>
                <w:lang w:val="en-US"/>
              </w:rPr>
              <w:t>EP</w:t>
            </w:r>
          </w:p>
        </w:tc>
      </w:tr>
      <w:tr w:rsidR="008E0F0E" w:rsidRPr="00A746FD" w14:paraId="3F94F03C" w14:textId="77777777" w:rsidTr="00F36F79">
        <w:trPr>
          <w:trHeight w:val="217"/>
        </w:trPr>
        <w:tc>
          <w:tcPr>
            <w:tcW w:w="2377" w:type="dxa"/>
            <w:tcBorders>
              <w:top w:val="single" w:sz="2" w:space="0" w:color="000001"/>
              <w:left w:val="single" w:sz="2" w:space="0" w:color="000001"/>
              <w:bottom w:val="single" w:sz="2" w:space="0" w:color="000001"/>
            </w:tcBorders>
            <w:shd w:val="clear" w:color="auto" w:fill="auto"/>
          </w:tcPr>
          <w:p w14:paraId="0B214618" w14:textId="6996CBCA" w:rsidR="008E0F0E" w:rsidRDefault="008E0F0E" w:rsidP="00B675E2">
            <w:pPr>
              <w:spacing w:after="46" w:line="240" w:lineRule="auto"/>
              <w:rPr>
                <w:sz w:val="20"/>
                <w:szCs w:val="20"/>
                <w:lang w:val="en-US"/>
              </w:rPr>
            </w:pPr>
            <w:r>
              <w:rPr>
                <w:sz w:val="20"/>
                <w:szCs w:val="20"/>
                <w:lang w:val="en-US"/>
              </w:rPr>
              <w:fldChar w:fldCharType="begin" w:fldLock="1"/>
            </w:r>
            <w:r>
              <w:rPr>
                <w:sz w:val="20"/>
                <w:szCs w:val="20"/>
                <w:lang w:val="en-US"/>
              </w:rPr>
              <w:instrText>ADDIN CSL_CITATION {"citationItems":[{"id":"ITEM-1","itemData":{"DOI":"10.1016/j.pscychresns.2017.06.002","ISSN":"09254927","abstract":"Individuals with ‘high functioning’ schizophrenia (HF-SCZ) may have preserved facial affect perception (FAP) compared to individuals with ‘low functioning’ schizophrenia (LF-SCZ). The neural mechanisms supporting preserved FAP in HF-SCZ have yet to be evaluated. This study compared brain activation during FAP performance in HF-SCZ, LF-SCZ, and controls. Results demonstrated greater activation in the precuneus in CON compared to both SCZ groups, while HF-SCZ activated this region intermediate to controls and LF-SCZ. These preliminary findings suggest greater precuneus activation may be related to preserved FAP in HF-SCZ compared to LF-SCZ, though future research is needed to further evaluate differences between groups. © 2017 Elsevier Ireland Ltd","author":[{"dropping-particle":"","family":"Karpouzian","given":"T M","non-dropping-particle":"","parse-names":false,"suffix":""},{"dropping-particle":"","family":"Schroeder","given":"M P","non-dropping-particle":"","parse-names":false,"suffix":""},{"dropping-particle":"V","family":"Abram","given":"S","non-dropping-particle":"","parse-names":false,"suffix":""},{"dropping-particle":"","family":"Wanar","given":"H","non-dropping-particle":"","parse-names":false,"suffix":""},{"dropping-particle":"","family":"Alden","given":"E C","non-dropping-particle":"","parse-names":false,"suffix":""},{"dropping-particle":"","family":"Eack","given":"S M","non-dropping-particle":"","parse-names":false,"suffix":""},{"dropping-particle":"","family":"Csernansky","given":"J G","non-dropping-particle":"","parse-names":false,"suffix":""},{"dropping-particle":"","family":"Smith","given":"M J","non-dropping-particle":"","parse-names":false,"suffix":""}],"container-title":"Psychiatry Research - Neuroimaging","id":"ITEM-1","issued":{"date-parts":[["2017"]]},"note":"cited By 1","page":"83-85","publisher":"Elsevier Ireland Ltd","title":"Neural correlates of preserved facial affect perception in high functioning schizophrenia","type":"article-journal","volume":"266"},"uris":["http://www.mendeley.com/documents/?uuid=6de62345-071f-41cc-8601-66efabb27aa0"]}],"mendeley":{"formattedCitation":"(Karpouzian et al., 2017)","manualFormatting":"Karpouzian et al., 2017","plainTextFormattedCitation":"(Karpouzian et al., 2017)","previouslyFormattedCitation":"(Karpouzian et al., 2017)"},"properties":{"noteIndex":0},"schema":"https://github.com/citation-style-language/schema/raw/master/csl-citation.json"}</w:instrText>
            </w:r>
            <w:r>
              <w:rPr>
                <w:sz w:val="20"/>
                <w:szCs w:val="20"/>
                <w:lang w:val="en-US"/>
              </w:rPr>
              <w:fldChar w:fldCharType="separate"/>
            </w:r>
            <w:r w:rsidRPr="008E0F0E">
              <w:rPr>
                <w:noProof/>
                <w:sz w:val="20"/>
                <w:szCs w:val="20"/>
                <w:lang w:val="en-US"/>
              </w:rPr>
              <w:t>Karpouzian et al., 2017</w:t>
            </w:r>
            <w:r>
              <w:rPr>
                <w:sz w:val="20"/>
                <w:szCs w:val="20"/>
                <w:lang w:val="en-US"/>
              </w:rPr>
              <w:fldChar w:fldCharType="end"/>
            </w:r>
          </w:p>
        </w:tc>
        <w:tc>
          <w:tcPr>
            <w:tcW w:w="6500" w:type="dxa"/>
            <w:tcBorders>
              <w:top w:val="single" w:sz="2" w:space="0" w:color="000001"/>
              <w:left w:val="single" w:sz="2" w:space="0" w:color="000001"/>
              <w:bottom w:val="single" w:sz="2" w:space="0" w:color="000001"/>
            </w:tcBorders>
            <w:shd w:val="clear" w:color="auto" w:fill="auto"/>
          </w:tcPr>
          <w:p w14:paraId="168AC7D6" w14:textId="1505D0BF" w:rsidR="008E0F0E" w:rsidRDefault="008E0F0E" w:rsidP="00B675E2">
            <w:pPr>
              <w:spacing w:after="46" w:line="240" w:lineRule="auto"/>
              <w:rPr>
                <w:sz w:val="20"/>
                <w:szCs w:val="20"/>
                <w:lang w:val="en-US"/>
              </w:rPr>
            </w:pPr>
            <w:r>
              <w:rPr>
                <w:sz w:val="20"/>
                <w:szCs w:val="20"/>
                <w:lang w:val="en-US"/>
              </w:rPr>
              <w:t>Facial affect perception</w:t>
            </w:r>
            <w:r w:rsidR="00B102D7">
              <w:rPr>
                <w:sz w:val="20"/>
                <w:szCs w:val="20"/>
                <w:lang w:val="en-US"/>
              </w:rPr>
              <w:t xml:space="preserve"> (Emotion discrimination &gt; Res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5210A4C" w14:textId="444797E1" w:rsidR="008E0F0E" w:rsidRDefault="00685053" w:rsidP="00B675E2">
            <w:pPr>
              <w:pStyle w:val="TableContents"/>
              <w:spacing w:after="46" w:line="240" w:lineRule="auto"/>
              <w:rPr>
                <w:sz w:val="20"/>
                <w:szCs w:val="20"/>
                <w:lang w:val="en-US"/>
              </w:rPr>
            </w:pPr>
            <w:r>
              <w:rPr>
                <w:sz w:val="20"/>
                <w:szCs w:val="20"/>
                <w:lang w:val="en-US"/>
              </w:rPr>
              <w:t>EP</w:t>
            </w:r>
          </w:p>
        </w:tc>
      </w:tr>
      <w:tr w:rsidR="00B675E2" w:rsidRPr="002F40CA" w14:paraId="76962C24" w14:textId="77777777" w:rsidTr="00F36F79">
        <w:trPr>
          <w:trHeight w:val="250"/>
        </w:trPr>
        <w:tc>
          <w:tcPr>
            <w:tcW w:w="2377" w:type="dxa"/>
            <w:tcBorders>
              <w:top w:val="single" w:sz="2" w:space="0" w:color="000001"/>
              <w:left w:val="single" w:sz="2" w:space="0" w:color="000001"/>
              <w:bottom w:val="single" w:sz="2" w:space="0" w:color="000001"/>
            </w:tcBorders>
            <w:shd w:val="clear" w:color="auto" w:fill="auto"/>
          </w:tcPr>
          <w:p w14:paraId="3325A430" w14:textId="232B7BD7" w:rsidR="00B675E2" w:rsidRPr="00A645AA" w:rsidRDefault="00B675E2" w:rsidP="00B675E2">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97/WNR.0000000000000405","ISBN":"0000000000000","ISSN":"1473558X","abstract":"The aim of this study was to reveal a potential effect of emotion on cognitive control in the implicit memory task with emotionally neutral and unpleasant words in healthy controls and patients with schizophrenia using a 3.0 T functional MRI (fMRI). A total of 15 patients with schizophrenia and 15 healthy controls underwent the fMRI. fMRI data were obtained while the participants performed the implicit memory tasks with emotionally neutral and unpleasant words. During the implicit memory retrieval with emotionally neutral words, the predominant activation areas observed in patients in contrast to healthy controls included the precuneus, superior parietal gyrus, and dorsolateral prefrontal cortex (dlPFC). In the implicit memory retrieval with unpleasant words, patients with schizophrenia showed dominant activities in the superior and middle temporal gyri, fusiform gyrus, supramarginal gyrus, postcentral gyrus, occipital gyrus, lingual gyrus, parahippocampal gyrus, amygdala, and insula as well as precuneus, superior parietal gyrus, and dlPFC. Blood-oxygen-level-dependent signal changes in the dlPFC were correlated positively with the scores of the negative symptoms under the PANSS during implicit memory retrieval with unpleasant words in patients with schizophrenia. These findings would be useful to understand the neural mechanisms related to general impairment of cognitive and emotional functions commonly observed in schizophrenia","author":[{"dropping-particle":"","family":"Kim","given":"Gwang Won","non-dropping-particle":"","parse-names":false,"suffix":""},{"dropping-particle":"","family":"Yang","given":"Jong Chul","non-dropping-particle":"","parse-names":false,"suffix":""},{"dropping-particle":"","family":"Jeong","given":"Gwang Woo","non-dropping-particle":"","parse-names":false,"suffix":""}],"container-title":"NeuroReport","id":"ITEM-1","issue":"11","issued":{"date-parts":[["2015"]]},"page":"647-655","title":"Emotional effect on cognitive control in implicit memory tasks in patients with schizophrenia","type":"article-journal","volume":"26"},"uris":["http://www.mendeley.com/documents/?uuid=d78d790d-58de-4018-b3de-e8136c02242f"]}],"mendeley":{"formattedCitation":"(G. W. Kim et al., 2015)","manualFormatting":"Kim et al., 2015","plainTextFormattedCitation":"(G. W. Kim et al., 2015)","previouslyFormattedCitation":"(G. W. Kim et al., 2015)"},"properties":{"noteIndex":0},"schema":"https://github.com/citation-style-language/schema/raw/master/csl-citation.json"}</w:instrText>
            </w:r>
            <w:r w:rsidRPr="00A645AA">
              <w:rPr>
                <w:sz w:val="20"/>
                <w:szCs w:val="20"/>
              </w:rPr>
              <w:fldChar w:fldCharType="separate"/>
            </w:r>
            <w:r w:rsidRPr="00A645AA">
              <w:rPr>
                <w:noProof/>
                <w:sz w:val="20"/>
                <w:szCs w:val="20"/>
              </w:rPr>
              <w:t>Kim et al., 2015</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618831A" w14:textId="77777777" w:rsidR="00B675E2" w:rsidRPr="00A645AA" w:rsidRDefault="00B675E2" w:rsidP="00B675E2">
            <w:pPr>
              <w:spacing w:after="46" w:line="240" w:lineRule="auto"/>
              <w:rPr>
                <w:sz w:val="20"/>
                <w:szCs w:val="20"/>
              </w:rPr>
            </w:pPr>
            <w:r w:rsidRPr="00A645AA">
              <w:rPr>
                <w:sz w:val="20"/>
                <w:szCs w:val="20"/>
              </w:rPr>
              <w:t>Emotional memory task</w:t>
            </w:r>
            <w:r>
              <w:rPr>
                <w:sz w:val="20"/>
                <w:szCs w:val="20"/>
              </w:rPr>
              <w:t xml:space="preserve"> (Encoding + Retrieval of unpleasant words)</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30D0C1B" w14:textId="4EDDD4F0" w:rsidR="00B675E2" w:rsidRPr="00A645AA" w:rsidRDefault="00B675E2" w:rsidP="00B675E2">
            <w:pPr>
              <w:pStyle w:val="TableContents"/>
              <w:spacing w:after="46" w:line="240" w:lineRule="auto"/>
              <w:rPr>
                <w:sz w:val="20"/>
                <w:szCs w:val="20"/>
                <w:lang w:val="en-GB"/>
              </w:rPr>
            </w:pPr>
            <w:r>
              <w:rPr>
                <w:sz w:val="20"/>
                <w:szCs w:val="20"/>
                <w:lang w:val="en-GB"/>
              </w:rPr>
              <w:t>EP</w:t>
            </w:r>
          </w:p>
        </w:tc>
      </w:tr>
      <w:tr w:rsidR="00C62CC2" w:rsidRPr="002F40CA" w14:paraId="31A93CB9" w14:textId="77777777" w:rsidTr="00F36F79">
        <w:trPr>
          <w:trHeight w:val="250"/>
        </w:trPr>
        <w:tc>
          <w:tcPr>
            <w:tcW w:w="2377" w:type="dxa"/>
            <w:tcBorders>
              <w:top w:val="single" w:sz="2" w:space="0" w:color="000001"/>
              <w:left w:val="single" w:sz="2" w:space="0" w:color="000001"/>
              <w:bottom w:val="single" w:sz="2" w:space="0" w:color="000001"/>
            </w:tcBorders>
            <w:shd w:val="clear" w:color="auto" w:fill="auto"/>
          </w:tcPr>
          <w:p w14:paraId="1CA59E09" w14:textId="730726D9" w:rsidR="00C62CC2" w:rsidRPr="00A645AA" w:rsidRDefault="00C62CC2" w:rsidP="00C62CC2">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schres.2018.01.019","ISSN":"15732509","PMID":"29395610","abstract":"Motivational deficits in patients with schizophrenia adversely affect various domains of daily living. This symptom in everyday life situations manifests in a complex behavioral pattern whose root cannot be simplified to an impaired reward-motivation scheme. This study aimed to identify impairment of the salience network that underlies motivational deficits seen in patients with schizophrenia in real-life situations. During the functional magnetic resonance imaging scan, 20 patients with schizophrenia and 20 normal controls performed a task mimicking real-life situations, in which an avatar proposed participation in a daily activity with either an intrinsic or extrinsic reward. Group and type-of-reward effects were evaluated with respect to brain activity. Further, psychophysiological interactions were analyzed for the dorsal anterior cingulate cortex (dACC) and insula, which are the key nodes of the salience network. The acceptance of the proposal was significantly higher for intrinsic than for extrinsic rewards in controls, whereas patients showed no difference. The imaging results showed a group effect in the dACC, right insula, thalamus, and lingual gyrus. The dACC showed negative contrast interaction with regions of the left dorsolateral prefrontal cortex, and the right insula showed positive contrast interaction with the occipital gyrus and precentral gyrus. These results suggest that patients exhibit no different participation behavior between activities with intrinsic and extrinsic rewards, which can be explained by the floor effect. Disrupted salience processing in schizophrenia including aberrant salience network and a disconnection of the salience and reward networks may account for the lack of motivation for daily activities.","author":[{"dropping-particle":"","family":"Kim","given":"Byung Hoon","non-dropping-particle":"","parse-names":false,"suffix":""},{"dropping-particle":"Bin","family":"Shin","given":"Yu","non-dropping-particle":"","parse-names":false,"suffix":""},{"dropping-particle":"","family":"Kyeong","given":"Sunghyon","non-dropping-particle":"","parse-names":false,"suffix":""},{"dropping-particle":"","family":"Lee","given":"Seon Koo","non-dropping-particle":"","parse-names":false,"suffix":""},{"dropping-particle":"","family":"Kim","given":"Jae Jin","non-dropping-particle":"","parse-names":false,"suffix":""}],"container-title":"Schizophrenia Research","id":"ITEM-1","issued":{"date-parts":[["2018","7","1"]]},"page":"407-413","publisher":"Elsevier B.V.","title":"Disrupted salience processing involved in motivational deficits for real-life activities in patients with schizophrenia","type":"article-journal","volume":"197"},"uris":["http://www.mendeley.com/documents/?uuid=c4ad3963-ff3b-31ce-a86f-596946052adb"]}],"mendeley":{"formattedCitation":"(B. H. Kim et al., 2018)","manualFormatting":"Kim et al., 2018","plainTextFormattedCitation":"(B. H. Kim et al., 2018)","previouslyFormattedCitation":"(B. H. Kim et al., 2018)"},"properties":{"noteIndex":0},"schema":"https://github.com/citation-style-language/schema/raw/master/csl-citation.json"}</w:instrText>
            </w:r>
            <w:r>
              <w:rPr>
                <w:sz w:val="20"/>
                <w:szCs w:val="20"/>
              </w:rPr>
              <w:fldChar w:fldCharType="separate"/>
            </w:r>
            <w:r w:rsidRPr="00913BDE">
              <w:rPr>
                <w:noProof/>
                <w:sz w:val="20"/>
                <w:szCs w:val="20"/>
              </w:rPr>
              <w:t>Kim et al., 2018</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8AC8555" w14:textId="41E69206" w:rsidR="00C62CC2" w:rsidRPr="00A645AA" w:rsidRDefault="00C62CC2" w:rsidP="00C62CC2">
            <w:pPr>
              <w:spacing w:after="46" w:line="240" w:lineRule="auto"/>
              <w:rPr>
                <w:sz w:val="20"/>
                <w:szCs w:val="20"/>
              </w:rPr>
            </w:pPr>
            <w:r>
              <w:rPr>
                <w:sz w:val="20"/>
                <w:szCs w:val="20"/>
              </w:rPr>
              <w:t>Real-life reward task</w:t>
            </w:r>
            <w:r w:rsidR="00D821C3">
              <w:rPr>
                <w:sz w:val="20"/>
                <w:szCs w:val="20"/>
              </w:rPr>
              <w:t xml:space="preserve"> (I</w:t>
            </w:r>
            <w:r w:rsidR="00D821C3" w:rsidRPr="00D821C3">
              <w:rPr>
                <w:sz w:val="20"/>
                <w:szCs w:val="20"/>
              </w:rPr>
              <w:t xml:space="preserve">ntrinsic &gt; control, </w:t>
            </w:r>
            <w:r w:rsidR="00D821C3">
              <w:rPr>
                <w:sz w:val="20"/>
                <w:szCs w:val="20"/>
              </w:rPr>
              <w:t>E</w:t>
            </w:r>
            <w:r w:rsidR="00D821C3" w:rsidRPr="00D821C3">
              <w:rPr>
                <w:sz w:val="20"/>
                <w:szCs w:val="20"/>
              </w:rPr>
              <w:t>xtrinsic &gt; control</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D83BAFD" w14:textId="3017F178" w:rsidR="00C62CC2" w:rsidRDefault="00685053" w:rsidP="00C62CC2">
            <w:pPr>
              <w:pStyle w:val="TableContents"/>
              <w:spacing w:after="46" w:line="240" w:lineRule="auto"/>
              <w:rPr>
                <w:sz w:val="20"/>
                <w:szCs w:val="20"/>
                <w:lang w:val="en-GB"/>
              </w:rPr>
            </w:pPr>
            <w:r>
              <w:rPr>
                <w:sz w:val="20"/>
                <w:szCs w:val="20"/>
                <w:lang w:val="en-GB"/>
              </w:rPr>
              <w:t>EP</w:t>
            </w:r>
          </w:p>
        </w:tc>
      </w:tr>
      <w:tr w:rsidR="00C62CC2" w:rsidRPr="002F40CA" w14:paraId="4E1D43BB" w14:textId="77777777" w:rsidTr="00F36F79">
        <w:trPr>
          <w:trHeight w:val="250"/>
        </w:trPr>
        <w:tc>
          <w:tcPr>
            <w:tcW w:w="2377" w:type="dxa"/>
            <w:tcBorders>
              <w:top w:val="single" w:sz="2" w:space="0" w:color="000001"/>
              <w:left w:val="single" w:sz="2" w:space="0" w:color="000001"/>
              <w:bottom w:val="single" w:sz="2" w:space="0" w:color="000001"/>
            </w:tcBorders>
            <w:shd w:val="clear" w:color="auto" w:fill="auto"/>
          </w:tcPr>
          <w:p w14:paraId="3F3A9334" w14:textId="5F13F0E7" w:rsidR="00C62CC2" w:rsidRPr="00A645AA" w:rsidRDefault="00C62CC2" w:rsidP="00C62CC2">
            <w:pPr>
              <w:spacing w:after="46" w:line="240" w:lineRule="auto"/>
              <w:rPr>
                <w:sz w:val="20"/>
                <w:szCs w:val="20"/>
              </w:rPr>
            </w:pPr>
            <w:r>
              <w:rPr>
                <w:sz w:val="20"/>
                <w:szCs w:val="20"/>
              </w:rPr>
              <w:fldChar w:fldCharType="begin" w:fldLock="1"/>
            </w:r>
            <w:r w:rsidR="0081744A">
              <w:rPr>
                <w:sz w:val="20"/>
                <w:szCs w:val="20"/>
              </w:rPr>
              <w:instrText>ADDIN CSL_CITATION {"citationItems":[{"id":"ITEM-1","itemData":{"DOI":"10.3389/neuro.08.004.2010","ISSN":"16625153","abstract":"Despite the favourable effects of antipsychotics on positive symptoms of schizophrenia, many patients continue to suffer from distressing symptoms. Additional benefits of cognitive behaviour therapy for psychosis (CBTp) have been reported for approximately 50% of such patients. Given the role of left hemisphere-based language processes in responsiveness to CBT for depression, and language pathway abnormalities in psychosis, this study examined whether pre-therapy brain activity during a verbal monitoring task predicts CBTp responsiveness in schizophrenia. Fifty-two outpatients, stable on antipsychotics with at least one persistent distressing positive symptom and wishing to receive CBTp adjunctive to their treatment-as-usual, and 20 healthy participants underwent fMRI during monitoring of self- and externally-generated (normal and distorted) speech. Subsequently, 26 patients received CBTp for 6-8 months adjunctive to their treatment-as-usual (CBTp + TAU, 20 completers), and 26 continued with their treatment-as-usual (TAU-alone, 18 completers). Symptoms were assessed (blindly) at entry and follow-up. The CBTp + TAU and TAU-alone groups had comparable demographic characteristics, performance and baseline symptoms. Only the CBTp + TAU group showed improved symptoms at follow-up. CBTp responsiveness was associated with (i) greater left inferior frontal gyrus (IFG) activity during accurate monitoring, especially of own voice, (ii) less inferior parietal deactivation with own, relative to others', voice, and (iii) less medial prefrontal deactivation and greater thalamic and precuneus activation during monitoring of distorted, relative to undistorted, voices. CBTp + TAU patients, on average, displayed left IFG and thalamic hypo-activation (&lt;healthy participants). The findings implicate language processing (IFG), attention (thalamus), insight and self-awareness (medial prefrontal and parietal cortices) in CBTp responsiveness in schizophrenia. © 2010 Kumari, Antonova, Fannon, Peters, ffytche, Premkumar, Raveendran, Andrew, Johns, McGuire, Williams, and Kuipers.","author":[{"dropping-particle":"","family":"Kumari","given":"Veena","non-dropping-particle":"","parse-names":false,"suffix":""},{"dropping-particle":"","family":"Antonova","given":"Elena","non-dropping-particle":"","parse-names":false,"suffix":""},{"dropping-particle":"","family":"Fannon","given":"Dominic","non-dropping-particle":"","parse-names":false,"suffix":""},{"dropping-particle":"","family":"Peters","given":"Emmanuelle R.","non-dropping-particle":"","parse-names":false,"suffix":""},{"dropping-particle":"","family":"Ffytche","given":"Dominic H.","non-dropping-particle":"","parse-names":false,"suffix":""},{"dropping-particle":"","family":"Premkumar","given":"Preethi","non-dropping-particle":"","parse-names":false,"suffix":""},{"dropping-particle":"","family":"Raveendran","given":"Vinodkumar","non-dropping-particle":"","parse-names":false,"suffix":""},{"dropping-particle":"","family":"Andrew","given":"Christopher","non-dropping-particle":"","parse-names":false,"suffix":""},{"dropping-particle":"","family":"Johns","given":"Louise C.","non-dropping-particle":"","parse-names":false,"suffix":""},{"dropping-particle":"","family":"McGuire","given":"Philip A.","non-dropping-particle":"","parse-names":false,"suffix":""},{"dropping-particle":"","family":"Williams","given":"Steven C.R.","non-dropping-particle":"","parse-names":false,"suffix":""},{"dropping-particle":"","family":"Kuipers","given":"Elizabeth","non-dropping-particle":"","parse-names":false,"suffix":""}],"container-title":"Frontiers in Behavioral Neuroscience","id":"ITEM-1","issue":"FEB","issued":{"date-parts":[["2010","2","12"]]},"publisher":"Frontiers Media SA","title":"Beyond dopamine: Functional MRI predictors of responsiveness to cognitive behaviour therapy for psychosis","type":"article-journal","volume":"4"},"uris":["http://www.mendeley.com/documents/?uuid=c6aa7916-7e7b-343f-87c3-20c9cb01bccb"]}],"mendeley":{"formattedCitation":"(Kumari et al., 2010)","manualFormatting":"Kumari et al., 2010","plainTextFormattedCitation":"(Kumari et al., 2010)","previouslyFormattedCitation":"(Kumari et al., 2010)"},"properties":{"noteIndex":0},"schema":"https://github.com/citation-style-language/schema/raw/master/csl-citation.json"}</w:instrText>
            </w:r>
            <w:r>
              <w:rPr>
                <w:sz w:val="20"/>
                <w:szCs w:val="20"/>
              </w:rPr>
              <w:fldChar w:fldCharType="separate"/>
            </w:r>
            <w:r w:rsidRPr="00913BDE">
              <w:rPr>
                <w:noProof/>
                <w:sz w:val="20"/>
                <w:szCs w:val="20"/>
              </w:rPr>
              <w:t>Kumari et al., 2010</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52E0D14" w14:textId="5CEF6852" w:rsidR="00C62CC2" w:rsidRPr="00A645AA" w:rsidRDefault="00C62CC2" w:rsidP="00C62CC2">
            <w:pPr>
              <w:spacing w:after="46" w:line="240" w:lineRule="auto"/>
              <w:rPr>
                <w:sz w:val="20"/>
                <w:szCs w:val="20"/>
              </w:rPr>
            </w:pPr>
            <w:r>
              <w:rPr>
                <w:sz w:val="20"/>
                <w:szCs w:val="20"/>
              </w:rPr>
              <w:t>Verbal monitoring task</w:t>
            </w:r>
            <w:r w:rsidR="00377423">
              <w:rPr>
                <w:sz w:val="20"/>
                <w:szCs w:val="20"/>
              </w:rPr>
              <w:t xml:space="preserve"> (Self &gt; Other)</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2B89448" w14:textId="486B8534" w:rsidR="00C62CC2" w:rsidRDefault="00685053" w:rsidP="00C62CC2">
            <w:pPr>
              <w:pStyle w:val="TableContents"/>
              <w:spacing w:after="46" w:line="240" w:lineRule="auto"/>
              <w:rPr>
                <w:sz w:val="20"/>
                <w:szCs w:val="20"/>
                <w:lang w:val="en-GB"/>
              </w:rPr>
            </w:pPr>
            <w:r>
              <w:rPr>
                <w:sz w:val="20"/>
                <w:szCs w:val="20"/>
                <w:lang w:val="en-GB"/>
              </w:rPr>
              <w:t>AB</w:t>
            </w:r>
          </w:p>
        </w:tc>
      </w:tr>
      <w:tr w:rsidR="00C62CC2" w:rsidRPr="002F40CA" w14:paraId="32D206AE" w14:textId="77777777" w:rsidTr="00F36F79">
        <w:trPr>
          <w:trHeight w:val="271"/>
        </w:trPr>
        <w:tc>
          <w:tcPr>
            <w:tcW w:w="2377" w:type="dxa"/>
            <w:tcBorders>
              <w:top w:val="single" w:sz="2" w:space="0" w:color="000001"/>
              <w:left w:val="single" w:sz="2" w:space="0" w:color="000001"/>
              <w:bottom w:val="single" w:sz="2" w:space="0" w:color="000001"/>
            </w:tcBorders>
            <w:shd w:val="clear" w:color="auto" w:fill="auto"/>
          </w:tcPr>
          <w:p w14:paraId="7A285417" w14:textId="77777777" w:rsidR="00C62CC2" w:rsidRPr="00A645AA" w:rsidRDefault="00C62CC2" w:rsidP="00C62CC2">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38/s41398-018-0250-3","ISSN":"2158-3188","abstract":"Abnormal salience processing has been suggested to contribute to the formation of positive psychotic symptoms in schizophrenia and related conditions. Previous research utilising reward learning or anticipation paradigms has demonstrated cortical and subcortical abnormalities in people with psychosis, specifically in the prefrontal cortex, the dopaminergic midbrain and the striatum. In these paradigms, reward prediction errors attribute motivational salience to stimuli. However, little is known about possible abnormalities across different forms of salience processing in psychosis patients, and whether any such abnormalities involve the dopaminergic midbrain. The aim of our study was, therefore, to investigate possible alterations in psychosis in neural activity in response to various forms of salience: novelty, negative emotion, targetness (task-driven salience) and rareness/deviance. We studied 14 antipsychotic naïve participants with first episode psychosis, and 37 healthy volunteers. During fMRI scanning, participants performed a visual oddball task containing these four forms of salience. Psychosis patients showed abnormally reduced signalling in the substantia nigra/ventral tegmental area (SN/VTA) for novelty, negative emotional salience and targetness; reduced striatal and occipital (lingual gyrus) signalling to novelty and negative emotional salience, reduced signalling in the amygdala, anterior cingulate cortex and parahippocamal gyrus to negative emotional salience, and reduced cerebellar signalling to novelty and negative emotional salience. Our results indicate alterations of several forms of salience processing in patients with psychosis in the midbrain SN/VTA, with additional subcortical and cortical regions also showing alterations in salience signalling, the exact pattern of alterations depending on the form of salience in question.","author":[{"dropping-particle":"","family":"Knolle","given":"Franziska","non-dropping-particle":"","parse-names":false,"suffix":""},{"dropping-particle":"","family":"Ermakova","given":"Anna O","non-dropping-particle":"","parse-names":false,"suffix":""},{"dropping-particle":"","family":"Justicia","given":"Azucena","non-dropping-particle":"","parse-names":false,"suffix":""},{"dropping-particle":"","family":"Fletcher","given":"Paul C","non-dropping-particle":"","parse-names":false,"suffix":""},{"dropping-particle":"","family":"Bunzeck","given":"Nico","non-dropping-particle":"","parse-names":false,"suffix":""},{"dropping-particle":"","family":"Düzel","given":"Emrah","non-dropping-particle":"","parse-names":false,"suffix":""},{"dropping-particle":"","family":"Murray","given":"Graham K","non-dropping-particle":"","parse-names":false,"suffix":""}],"container-title":"Translational Psychiatry","id":"ITEM-1","issue":"1","issued":{"date-parts":[["2018","12","21"]]},"page":"196","publisher":"Nature Publishing Group","title":"Brain responses to different types of salience in antipsychotic naïve first episode psychosis: An fMRI study","type":"article-journal","volume":"8"},"uris":["http://www.mendeley.com/documents/?uuid=7cdada25-0ed4-3e10-86f1-0bc42397b318"]}],"mendeley":{"formattedCitation":"(Knolle et al., 2018)","manualFormatting":"Knolle et al., 2018","plainTextFormattedCitation":"(Knolle et al., 2018)","previouslyFormattedCitation":"(Knolle et al., 2018)"},"properties":{"noteIndex":0},"schema":"https://github.com/citation-style-language/schema/raw/master/csl-citation.json"}</w:instrText>
            </w:r>
            <w:r w:rsidRPr="00A645AA">
              <w:rPr>
                <w:sz w:val="20"/>
                <w:szCs w:val="20"/>
              </w:rPr>
              <w:fldChar w:fldCharType="separate"/>
            </w:r>
            <w:r w:rsidRPr="00A645AA">
              <w:rPr>
                <w:noProof/>
                <w:sz w:val="20"/>
                <w:szCs w:val="20"/>
              </w:rPr>
              <w:t>Knolle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82EEFA9" w14:textId="77777777" w:rsidR="00C62CC2" w:rsidRPr="00A645AA" w:rsidRDefault="00C62CC2" w:rsidP="00C62CC2">
            <w:pPr>
              <w:spacing w:after="46" w:line="240" w:lineRule="auto"/>
              <w:rPr>
                <w:sz w:val="20"/>
                <w:szCs w:val="20"/>
              </w:rPr>
            </w:pPr>
            <w:r w:rsidRPr="00A645AA">
              <w:rPr>
                <w:sz w:val="20"/>
                <w:szCs w:val="20"/>
              </w:rPr>
              <w:t>Emotional oddball task</w:t>
            </w:r>
            <w:r>
              <w:rPr>
                <w:sz w:val="20"/>
                <w:szCs w:val="20"/>
              </w:rPr>
              <w:t xml:space="preserve"> (Emotional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D272C0F" w14:textId="1A9BA6E7" w:rsidR="00C62CC2" w:rsidRPr="00A645AA" w:rsidRDefault="00C62CC2" w:rsidP="00C62CC2">
            <w:pPr>
              <w:pStyle w:val="TableContents"/>
              <w:spacing w:after="46" w:line="240" w:lineRule="auto"/>
              <w:rPr>
                <w:sz w:val="20"/>
                <w:szCs w:val="20"/>
                <w:lang w:val="en-US"/>
              </w:rPr>
            </w:pPr>
            <w:r>
              <w:rPr>
                <w:sz w:val="20"/>
                <w:szCs w:val="20"/>
                <w:lang w:val="en-US"/>
              </w:rPr>
              <w:t>EP</w:t>
            </w:r>
          </w:p>
        </w:tc>
      </w:tr>
      <w:tr w:rsidR="00C62CC2" w:rsidRPr="002F40CA" w14:paraId="4697E91A" w14:textId="77777777" w:rsidTr="00F36F79">
        <w:trPr>
          <w:trHeight w:val="275"/>
        </w:trPr>
        <w:tc>
          <w:tcPr>
            <w:tcW w:w="2377" w:type="dxa"/>
            <w:tcBorders>
              <w:top w:val="single" w:sz="2" w:space="0" w:color="000001"/>
              <w:left w:val="single" w:sz="2" w:space="0" w:color="000001"/>
              <w:bottom w:val="single" w:sz="2" w:space="0" w:color="000001"/>
            </w:tcBorders>
            <w:shd w:val="clear" w:color="auto" w:fill="auto"/>
          </w:tcPr>
          <w:p w14:paraId="3E5702C6" w14:textId="77777777" w:rsidR="00C62CC2" w:rsidRPr="00A645AA" w:rsidRDefault="00C62CC2" w:rsidP="00C62CC2">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nicl.2018.09.009","ISBN":"0960-7412","ISSN":"22131582","PMID":"7573304","abstract":"Background: Insight is impaired in the majority of schizophrenia patients. The exact neural correlates of impaired insight remain unclear. We assume that the ability to regulate emotions contributes to having good clinical insight, as patients should be able to regulate their emotional state in such a way that they can adapt adequately in order to cope with impaired functioning and negative stigma associated with a diagnosis of schizophrenia. Numerous studies have shown emotional dysregulation in schizophrenia. We investigated the association between insight and brain activation and connectivity during emotion regulation. Methods: Brain activation during emotion regulation was measured with functional MRI in 30 individuals with schizophrenia. Two emotion regulation strategies were examined: cognitive reappraisal and expressive suppression. Clinical insight was measured with the Schedule for the Assessment of Insight – Expanded, and cognitive insight was measured with the Beck Cognitive Insight Scale. Whole brain random effects multiple regression analyses were conducted to assess the relation between brain activation during emotion regulation and insight. Generalized psychophysiological interaction (gPPI) was used to investigate the relation between task-related connectivity and insight. Results: No significant associations were found between insight and neural correlates of cognitive reappraisal. For clinical insight and suppression, significant positive associations were found between symptom relabeling and activation in the left striatum, thalamus and insula, right insula and caudate, right pre- and postcentral gyrus, left superior occipital gyrus and cuneus and right middle and superior occipital gyrus and cuneus. Furthermore, reduced clinical insight was associated with more connectivity between midline medial frontal gyrus and right middle occipital gyrus. For cognitive insight and suppression, significant positive associations were found between self-reflectiveness and activation in pre- and postcentral gyrus and left middle cingulate gyrus. Conclusions: Our results suggest an association between the capacity to relabel symptoms and activation of brain systems involved in cognitive-emotional control and visual processing of negative stimuli. Furthermore, poorer self-reflectiveness may be associated with brain systems subserving control and execution.","author":[{"dropping-particle":"","family":"Larabi","given":"Daouia I.","non-dropping-particle":"","parse-names":false,"suffix":""},{"dropping-particle":"","family":"Meer","given":"Lisette","non-dropping-particle":"van der","parse-names":false,"suffix":""},{"dropping-particle":"","family":"Pijnenborg","given":"Gerdina H.M.","non-dropping-particle":"","parse-names":false,"suffix":""},{"dropping-particle":"","family":"Ćurčić-Blake","given":"Branislava","non-dropping-particle":"","parse-names":false,"suffix":""},{"dropping-particle":"","family":"Aleman","given":"André","non-dropping-particle":"","parse-names":false,"suffix":""}],"container-title":"NeuroImage: Clinical","id":"ITEM-1","issue":"July","issued":{"date-parts":[["2018"]]},"page":"762-771","title":"Insight and emotion regulation in schizophrenia: A brain activation and functional connectivity study","type":"article-journal","volume":"20"},"uris":["http://www.mendeley.com/documents/?uuid=e0769d67-796c-469b-bd0c-8bdf59709f06"]}],"mendeley":{"formattedCitation":"(Larabi et al., 2018)","manualFormatting":"Larabi et al., 2018","plainTextFormattedCitation":"(Larabi et al., 2018)","previouslyFormattedCitation":"(Larabi et al., 2018)"},"properties":{"noteIndex":0},"schema":"https://github.com/citation-style-language/schema/raw/master/csl-citation.json"}</w:instrText>
            </w:r>
            <w:r w:rsidRPr="00A645AA">
              <w:rPr>
                <w:sz w:val="20"/>
                <w:szCs w:val="20"/>
              </w:rPr>
              <w:fldChar w:fldCharType="separate"/>
            </w:r>
            <w:r w:rsidRPr="00A645AA">
              <w:rPr>
                <w:noProof/>
                <w:sz w:val="20"/>
                <w:szCs w:val="20"/>
              </w:rPr>
              <w:t>Larabi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B123D4C" w14:textId="77777777" w:rsidR="00C62CC2" w:rsidRPr="00A645AA" w:rsidRDefault="00C62CC2" w:rsidP="00C62CC2">
            <w:pPr>
              <w:spacing w:after="46" w:line="240" w:lineRule="auto"/>
              <w:rPr>
                <w:sz w:val="20"/>
                <w:szCs w:val="20"/>
              </w:rPr>
            </w:pPr>
            <w:r w:rsidRPr="00A645AA">
              <w:rPr>
                <w:sz w:val="20"/>
                <w:szCs w:val="20"/>
              </w:rPr>
              <w:t>Emotion regulation task</w:t>
            </w:r>
            <w:r>
              <w:rPr>
                <w:sz w:val="20"/>
                <w:szCs w:val="20"/>
              </w:rPr>
              <w:t xml:space="preserve"> (Reappraisal &gt; Attend negativ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4178D62" w14:textId="2DA4C2DC" w:rsidR="00C62CC2" w:rsidRPr="00A645AA" w:rsidRDefault="00C62CC2" w:rsidP="00C62CC2">
            <w:pPr>
              <w:pStyle w:val="TableContents"/>
              <w:spacing w:after="46" w:line="240" w:lineRule="auto"/>
              <w:rPr>
                <w:sz w:val="20"/>
                <w:szCs w:val="20"/>
                <w:lang w:val="en-GB"/>
              </w:rPr>
            </w:pPr>
            <w:r>
              <w:rPr>
                <w:sz w:val="20"/>
                <w:szCs w:val="20"/>
                <w:lang w:val="en-GB"/>
              </w:rPr>
              <w:t>EP</w:t>
            </w:r>
          </w:p>
        </w:tc>
      </w:tr>
      <w:tr w:rsidR="00BC1EB8" w:rsidRPr="002F40CA" w14:paraId="59A9C25E" w14:textId="77777777" w:rsidTr="00F36F79">
        <w:trPr>
          <w:trHeight w:val="275"/>
        </w:trPr>
        <w:tc>
          <w:tcPr>
            <w:tcW w:w="2377" w:type="dxa"/>
            <w:tcBorders>
              <w:top w:val="single" w:sz="2" w:space="0" w:color="000001"/>
              <w:left w:val="single" w:sz="2" w:space="0" w:color="000001"/>
              <w:bottom w:val="single" w:sz="2" w:space="0" w:color="000001"/>
            </w:tcBorders>
            <w:shd w:val="clear" w:color="auto" w:fill="auto"/>
          </w:tcPr>
          <w:p w14:paraId="2DC58AF2" w14:textId="6EA3A9F2" w:rsidR="00BC1EB8" w:rsidRPr="00A645AA" w:rsidRDefault="00BC1EB8" w:rsidP="00BC1EB8">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pscychresns.2009.08.003","ISSN":"09254927","PMID":"20080395","abstract":"Empathy deficits might play a role in social dysfunction in schizophrenia. However, few studies have investigated the neuroanatomical underpinnings of the subcomponents of empathy in schizophrenia. This study investigated the hemodynamic responses to three subcomponents of empathy in patients with schizophrenia (N = 15) and healthy volunteers (N = 18), performing an empathy cartoon task during functional magnetic resonance imaging. The experiment used a block design with four conditions: cognitive, emotional, and inhibitory empathy, and physical causality control. Data were analyzed by comparing the blood-oxygen-level-dependent (BOLD) signal activation between the two groups. The cognitive empathy condition activated the right temporal pole to a lesser extent in the patient group than in comparison subjects. In the emotional and inhibitory conditions, the patients showed greater activation in the left insula and in the right middle/inferior frontal cortex, respectively. These findings add to our understanding of the impaired empathy in patients with schizophrenia by identifying a multi-level cortical dysfunction that underlies a deficit in each subcomponent of empathy and highlighting the importance of the fronto-temporal cortical network in ability to empathize. © 2009 Elsevier Ireland Ltd. All rights reserved.","author":[{"dropping-particle":"","family":"Lee","given":"Seung Jae","non-dropping-particle":"","parse-names":false,"suffix":""},{"dropping-particle":"","family":"Kang","given":"Do Hyung","non-dropping-particle":"","parse-names":false,"suffix":""},{"dropping-particle":"","family":"Kim","given":"Chi Won","non-dropping-particle":"","parse-names":false,"suffix":""},{"dropping-particle":"","family":"Gu","given":"Bon Mi","non-dropping-particle":"","parse-names":false,"suffix":""},{"dropping-particle":"","family":"Park","given":"Ji Young","non-dropping-particle":"","parse-names":false,"suffix":""},{"dropping-particle":"","family":"Choi","given":"Chi Hoon","non-dropping-particle":"","parse-names":false,"suffix":""},{"dropping-particle":"","family":"Shin","given":"Na Young","non-dropping-particle":"","parse-names":false,"suffix":""},{"dropping-particle":"","family":"Lee","given":"Jong Min","non-dropping-particle":"","parse-names":false,"suffix":""},{"dropping-particle":"","family":"Kwon","given":"Jun Soo","non-dropping-particle":"","parse-names":false,"suffix":""}],"container-title":"Psychiatry Research - Neuroimaging","id":"ITEM-1","issue":"2","issued":{"date-parts":[["2010","2","28"]]},"page":"121-129","publisher":"Elsevier","title":"Multi-level comparison of empathy in schizophrenia: An fMRI study of a cartoon task","type":"article-journal","volume":"181"},"uris":["http://www.mendeley.com/documents/?uuid=da842098-8a50-3379-82e8-eb3b631a1968"]}],"mendeley":{"formattedCitation":"(S. J. Lee et al., 2010)","manualFormatting":"Lee et al., 2010","plainTextFormattedCitation":"(S. J. Lee et al., 2010)","previouslyFormattedCitation":"(S. J. Lee et al., 2010)"},"properties":{"noteIndex":0},"schema":"https://github.com/citation-style-language/schema/raw/master/csl-citation.json"}</w:instrText>
            </w:r>
            <w:r>
              <w:rPr>
                <w:sz w:val="20"/>
                <w:szCs w:val="20"/>
              </w:rPr>
              <w:fldChar w:fldCharType="separate"/>
            </w:r>
            <w:r w:rsidRPr="0081744A">
              <w:rPr>
                <w:noProof/>
                <w:sz w:val="20"/>
                <w:szCs w:val="20"/>
              </w:rPr>
              <w:t>Lee et al., 2010</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E702B3A" w14:textId="1465E7C1" w:rsidR="00BC1EB8" w:rsidRPr="00A645AA" w:rsidRDefault="00BC1EB8" w:rsidP="00BC1EB8">
            <w:pPr>
              <w:spacing w:after="46" w:line="240" w:lineRule="auto"/>
              <w:rPr>
                <w:sz w:val="20"/>
                <w:szCs w:val="20"/>
              </w:rPr>
            </w:pPr>
            <w:r>
              <w:rPr>
                <w:sz w:val="20"/>
                <w:szCs w:val="20"/>
              </w:rPr>
              <w:t>Comic strips task</w:t>
            </w:r>
            <w:r w:rsidR="00377423">
              <w:rPr>
                <w:sz w:val="20"/>
                <w:szCs w:val="20"/>
              </w:rPr>
              <w:t xml:space="preserve"> (</w:t>
            </w:r>
            <w:r w:rsidR="00377423" w:rsidRPr="00377423">
              <w:rPr>
                <w:sz w:val="20"/>
                <w:szCs w:val="20"/>
              </w:rPr>
              <w:t>Inhibitory empathy &gt; Physical causality</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037043A" w14:textId="78CB2D8E" w:rsidR="00BC1EB8" w:rsidRDefault="00685053" w:rsidP="00BC1EB8">
            <w:pPr>
              <w:pStyle w:val="TableContents"/>
              <w:spacing w:after="46" w:line="240" w:lineRule="auto"/>
              <w:rPr>
                <w:sz w:val="20"/>
                <w:szCs w:val="20"/>
                <w:lang w:val="en-GB"/>
              </w:rPr>
            </w:pPr>
            <w:r>
              <w:rPr>
                <w:sz w:val="20"/>
                <w:szCs w:val="20"/>
                <w:lang w:val="en-GB"/>
              </w:rPr>
              <w:t>TM</w:t>
            </w:r>
          </w:p>
        </w:tc>
      </w:tr>
      <w:tr w:rsidR="00BC1EB8" w:rsidRPr="002F40CA" w14:paraId="534461B0" w14:textId="77777777" w:rsidTr="00F36F79">
        <w:trPr>
          <w:trHeight w:val="275"/>
        </w:trPr>
        <w:tc>
          <w:tcPr>
            <w:tcW w:w="2377" w:type="dxa"/>
            <w:tcBorders>
              <w:top w:val="single" w:sz="2" w:space="0" w:color="000001"/>
              <w:left w:val="single" w:sz="2" w:space="0" w:color="000001"/>
              <w:bottom w:val="single" w:sz="2" w:space="0" w:color="000001"/>
            </w:tcBorders>
            <w:shd w:val="clear" w:color="auto" w:fill="auto"/>
          </w:tcPr>
          <w:p w14:paraId="2C74D2C8" w14:textId="52C2E113" w:rsidR="00BC1EB8" w:rsidRPr="00A645AA" w:rsidRDefault="00BC1EB8" w:rsidP="00BC1EB8">
            <w:pPr>
              <w:spacing w:after="46" w:line="240" w:lineRule="auto"/>
              <w:rPr>
                <w:sz w:val="20"/>
                <w:szCs w:val="20"/>
              </w:rPr>
            </w:pPr>
            <w:r>
              <w:rPr>
                <w:sz w:val="20"/>
                <w:szCs w:val="20"/>
              </w:rPr>
              <w:lastRenderedPageBreak/>
              <w:fldChar w:fldCharType="begin" w:fldLock="1"/>
            </w:r>
            <w:r w:rsidR="00D92B10">
              <w:rPr>
                <w:sz w:val="20"/>
                <w:szCs w:val="20"/>
              </w:rPr>
              <w:instrText>ADDIN CSL_CITATION {"citationItems":[{"id":"ITEM-1","itemData":{"DOI":"10.1080/17470919.2011.620774","ISSN":"17470919","PMID":"22050432","abstract":"Background: Although previous behavioral studies have shown that schizophrenia patients have impaired theory of mind (ToM), the neural mechanisms associated with this impairment are poorly understood. This study aimed to identify the neural mechanisms of ToM in schizophrenia, using functional magnetic resonance imaging (fMRI) with a belief attribution task. Methods: In the scanner, 12 schizophrenia patients and 13 healthy control subjects performed the belief attribution task with three conditions: a false belief condition, a false photograph condition, and a simple reading condition. Results: For the false belief versus simple reading conditions, schizophrenia patients showed reduced neural activation in areas including the temporoparietal junction (TPJ) and medial prefrontal cortex (MPFC) compared with controls. Further, during the false belief versus false photograph conditions, we observed increased activations in the TPJ and the MPFC in healthy controls, but not in schizophrenia patients. For the false photograph versus simple reading condition, both groups showed comparable neural activations. Conclusions: Schizophrenia patients showed reduced task-related activation in the TPJ and the MPFC during the false belief condition compared with controls, but not for the false photograph condition. This pattern suggests that reduced activation in these regions is associated with, and specific to, impaired ToM in schizophrenia. © 2011 Copyright 2011 Psychology Press, an imprint of the Taylor &amp; Francis Group, an Informa business.","author":[{"dropping-particle":"","family":"Lee","given":"Junghee","non-dropping-particle":"","parse-names":false,"suffix":""},{"dropping-particle":"","family":"Quintana","given":"Javier","non-dropping-particle":"","parse-names":false,"suffix":""},{"dropping-particle":"","family":"Nori","given":"Poorang","non-dropping-particle":"","parse-names":false,"suffix":""},{"dropping-particle":"","family":"Green","given":"Michael F.","non-dropping-particle":"","parse-names":false,"suffix":""}],"container-title":"Social Neuroscience","id":"ITEM-1","issue":"5-6","issued":{"date-parts":[["2011","10"]]},"page":"569-581","publisher":"NIH Public Access","title":"Theory of mind in schizophrenia: Exploring neural mechanisms of belief attribution","type":"article-journal","volume":"6"},"uris":["http://www.mendeley.com/documents/?uuid=23adaab6-5f2c-3da1-a64a-2b2382257331"]}],"mendeley":{"formattedCitation":"(Junghee Lee et al., 2011)","manualFormatting":"Lee et al., 2011","plainTextFormattedCitation":"(Junghee Lee et al., 2011)","previouslyFormattedCitation":"(Junghee Lee et al., 2011)"},"properties":{"noteIndex":0},"schema":"https://github.com/citation-style-language/schema/raw/master/csl-citation.json"}</w:instrText>
            </w:r>
            <w:r>
              <w:rPr>
                <w:sz w:val="20"/>
                <w:szCs w:val="20"/>
              </w:rPr>
              <w:fldChar w:fldCharType="separate"/>
            </w:r>
            <w:r w:rsidRPr="0081744A">
              <w:rPr>
                <w:noProof/>
                <w:sz w:val="20"/>
                <w:szCs w:val="20"/>
              </w:rPr>
              <w:t>Lee et al., 2011</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8C7093E" w14:textId="4C069AE8" w:rsidR="00BC1EB8" w:rsidRPr="00A645AA" w:rsidRDefault="00BC1EB8" w:rsidP="00BC1EB8">
            <w:pPr>
              <w:spacing w:after="46" w:line="240" w:lineRule="auto"/>
              <w:rPr>
                <w:sz w:val="20"/>
                <w:szCs w:val="20"/>
              </w:rPr>
            </w:pPr>
            <w:r>
              <w:rPr>
                <w:sz w:val="20"/>
                <w:szCs w:val="20"/>
              </w:rPr>
              <w:t>Belief attribution task</w:t>
            </w:r>
            <w:r w:rsidR="00377423">
              <w:rPr>
                <w:sz w:val="20"/>
                <w:szCs w:val="20"/>
              </w:rPr>
              <w:t xml:space="preserve"> (False belief &gt; False photograph)</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6BA470C" w14:textId="74675F7A" w:rsidR="00BC1EB8" w:rsidRDefault="00685053" w:rsidP="00BC1EB8">
            <w:pPr>
              <w:pStyle w:val="TableContents"/>
              <w:spacing w:after="46" w:line="240" w:lineRule="auto"/>
              <w:rPr>
                <w:sz w:val="20"/>
                <w:szCs w:val="20"/>
                <w:lang w:val="en-GB"/>
              </w:rPr>
            </w:pPr>
            <w:r>
              <w:rPr>
                <w:sz w:val="20"/>
                <w:szCs w:val="20"/>
                <w:lang w:val="en-GB"/>
              </w:rPr>
              <w:t>TM</w:t>
            </w:r>
          </w:p>
        </w:tc>
      </w:tr>
      <w:tr w:rsidR="00BC1EB8" w:rsidRPr="002F40CA" w14:paraId="51B4AC94" w14:textId="77777777" w:rsidTr="00F36F79">
        <w:trPr>
          <w:trHeight w:val="275"/>
        </w:trPr>
        <w:tc>
          <w:tcPr>
            <w:tcW w:w="2377" w:type="dxa"/>
            <w:tcBorders>
              <w:top w:val="single" w:sz="2" w:space="0" w:color="000001"/>
              <w:left w:val="single" w:sz="2" w:space="0" w:color="000001"/>
              <w:bottom w:val="single" w:sz="2" w:space="0" w:color="000001"/>
            </w:tcBorders>
            <w:shd w:val="clear" w:color="auto" w:fill="auto"/>
          </w:tcPr>
          <w:p w14:paraId="50922474" w14:textId="2D000210" w:rsidR="00BC1EB8" w:rsidRPr="00A645AA" w:rsidRDefault="00BC1EB8" w:rsidP="00BC1EB8">
            <w:pPr>
              <w:spacing w:after="46" w:line="240" w:lineRule="auto"/>
              <w:rPr>
                <w:sz w:val="20"/>
                <w:szCs w:val="20"/>
              </w:rPr>
            </w:pPr>
            <w:r>
              <w:rPr>
                <w:sz w:val="20"/>
                <w:szCs w:val="20"/>
              </w:rPr>
              <w:fldChar w:fldCharType="begin" w:fldLock="1"/>
            </w:r>
            <w:r w:rsidR="00FE75DB">
              <w:rPr>
                <w:sz w:val="20"/>
                <w:szCs w:val="20"/>
              </w:rPr>
              <w:instrText>ADDIN CSL_CITATION {"citationItems":[{"id":"ITEM-1","itemData":{"DOI":"10.1080/17470919.2014.907202","ISSN":"17470927","PMID":"24731078","abstract":"Patients with schizophrenia often show abnormal social interactions, which may explain their social exclusion behaviors. This study aimed to elucidate patients' brain responses to social rejection in an interactive situation. Fifteen patients with schizophrenia and 16 healthy controls participated in the functional magnetic resonance imaging experiment with the virtual handshake task, in which socially interacting contents such as acceptance and refusal of handshaking were implemented. Responses to the refusal versus acceptance conditions were evaluated and compared between the two groups. Controls revealed higher activity in the refusal condition compared to the acceptance condition in the right superior temporal sulcus, whereas patients showed higher activity in the prefrontal regions, including the frontopolar cortex. In patients, contrast activities of the right superior temporal sulcus were inversely correlated with the severity of schizophrenic symptoms, whereas contrast activities of the left frontopolar cortex were positively correlated with the current anxiety scores. The superior temporal sulcus hypoactivity and frontopolar hyperactivity of patients with schizophrenia in social rejection situations may suggest the presence of mentalizing deficits in negative social situations and inefficient processes of socially aberrant stimuli, respectively. These abnormalities may be one of the neural bases of distorted or paranoid beliefs in schizophrenia. © 2014 © 2014 Taylor &amp; Francis.","author":[{"dropping-particle":"","family":"Lee","given":"Hyeongrae","non-dropping-particle":"","parse-names":false,"suffix":""},{"dropping-particle":"","family":"Ku","given":"Jeonghun","non-dropping-particle":"","parse-names":false,"suffix":""},{"dropping-particle":"","family":"Kim","given":"Joohan","non-dropping-particle":"","parse-names":false,"suffix":""},{"dropping-particle":"","family":"Jang","given":"Dong Pyo","non-dropping-particle":"","parse-names":false,"suffix":""},{"dropping-particle":"","family":"Yoon","given":"Kang Joon","non-dropping-particle":"","parse-names":false,"suffix":""},{"dropping-particle":"","family":"Kim","given":"Sun I.","non-dropping-particle":"","parse-names":false,"suffix":""},{"dropping-particle":"","family":"Kim","given":"Jae Jin","non-dropping-particle":"","parse-names":false,"suffix":""}],"container-title":"Social Neuroscience","id":"ITEM-1","issue":"4","issued":{"date-parts":[["2014"]]},"page":"412-423","publisher":"Psychology Press Ltd","title":"Aberrant neural responses to social rejection in patients with schizophrenia","type":"article-journal","volume":"9"},"uris":["http://www.mendeley.com/documents/?uuid=eb27e875-f737-3ca5-9a24-1eb1e7c17f71"]}],"mendeley":{"formattedCitation":"(H. Lee et al., 2014)","manualFormatting":"Lee et al., 2014","plainTextFormattedCitation":"(H. Lee et al., 2014)","previouslyFormattedCitation":"(H. Lee et al., 2014)"},"properties":{"noteIndex":0},"schema":"https://github.com/citation-style-language/schema/raw/master/csl-citation.json"}</w:instrText>
            </w:r>
            <w:r>
              <w:rPr>
                <w:sz w:val="20"/>
                <w:szCs w:val="20"/>
              </w:rPr>
              <w:fldChar w:fldCharType="separate"/>
            </w:r>
            <w:r w:rsidRPr="0081744A">
              <w:rPr>
                <w:noProof/>
                <w:sz w:val="20"/>
                <w:szCs w:val="20"/>
              </w:rPr>
              <w:t>Lee et al., 2014</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18D57C6" w14:textId="7D60337F" w:rsidR="00BC1EB8" w:rsidRPr="00A645AA" w:rsidRDefault="00BC1EB8" w:rsidP="00BC1EB8">
            <w:pPr>
              <w:spacing w:after="46" w:line="240" w:lineRule="auto"/>
              <w:rPr>
                <w:sz w:val="20"/>
                <w:szCs w:val="20"/>
              </w:rPr>
            </w:pPr>
            <w:r>
              <w:rPr>
                <w:sz w:val="20"/>
                <w:szCs w:val="20"/>
              </w:rPr>
              <w:t>Virtual handshake task</w:t>
            </w:r>
            <w:r w:rsidR="00377423">
              <w:rPr>
                <w:sz w:val="20"/>
                <w:szCs w:val="20"/>
              </w:rPr>
              <w:t xml:space="preserve"> (Refusal &gt; Acceptanc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66D1467" w14:textId="2FABDA53" w:rsidR="00BC1EB8" w:rsidRDefault="00685053" w:rsidP="00BC1EB8">
            <w:pPr>
              <w:pStyle w:val="TableContents"/>
              <w:spacing w:after="46" w:line="240" w:lineRule="auto"/>
              <w:rPr>
                <w:sz w:val="20"/>
                <w:szCs w:val="20"/>
                <w:lang w:val="en-GB"/>
              </w:rPr>
            </w:pPr>
            <w:r>
              <w:rPr>
                <w:sz w:val="20"/>
                <w:szCs w:val="20"/>
                <w:lang w:val="en-GB"/>
              </w:rPr>
              <w:t>SP</w:t>
            </w:r>
          </w:p>
        </w:tc>
      </w:tr>
      <w:tr w:rsidR="00BC1EB8" w:rsidRPr="002F40CA" w14:paraId="56383CBE" w14:textId="77777777" w:rsidTr="00F36F79">
        <w:trPr>
          <w:trHeight w:val="310"/>
        </w:trPr>
        <w:tc>
          <w:tcPr>
            <w:tcW w:w="2377" w:type="dxa"/>
            <w:tcBorders>
              <w:top w:val="single" w:sz="2" w:space="0" w:color="000001"/>
              <w:left w:val="single" w:sz="2" w:space="0" w:color="000001"/>
              <w:bottom w:val="single" w:sz="2" w:space="0" w:color="000001"/>
            </w:tcBorders>
            <w:shd w:val="clear" w:color="auto" w:fill="auto"/>
          </w:tcPr>
          <w:p w14:paraId="4CD67811" w14:textId="77777777" w:rsidR="00BC1EB8" w:rsidRPr="00A645AA" w:rsidRDefault="00BC1EB8" w:rsidP="00BC1EB8">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371/journal.pone.0090792","ISSN":"19326203","abstract":"Aberrant emotional salience attribution has been reported to be an important clinical feature in patients with schizophrenia. Real life stimuli that incorporate both positive and negative emotional traits lead to affective asymmetry such as negativity bias and positivity offset. In this study, we investigated the neural correlates of emotional salience attribution in patients with schizophrenia when affective asymmetry was processed. Fifteen patients with schizophrenia and 14 healthy controls were scanned using functional magnetic resonance imaging (fMRI) while performing an emotion judgment task in which two pictures were juxtaposed. The task consisted of responding to affective asymmetry condition (ambivalent and neutral) and affective symmetry conditions (positive and negative), and group comparisons were performed for each condition. Significantly higher activity in the medial prefrontal cortex and inferior frontal gyrus was observed for the ambivalent condition than for the other conditions in controls, but not in patients. Compared with controls, patients showed decreased activities in the dorsolateral prefrontal cortex, dorsal anterior cingulate cortex, insula, and putamen for the ambivalent condition, but no changes were observed for the neutral condition. Multiple prefrontal hypoactivities during salience attribution of negativity bias in schizophrenia may underlie deficits in the integrative processing of emotional information. Regional abnormalities in the salience network may be the basis of defective emotional salience attribution in schizophrenia, which is likely involved in symptom formation and social dysfunction. © 2014 Lee et al.","author":[{"dropping-particle":"","family":"Lee","given":"Seon Koo","non-dropping-particle":"","parse-names":false,"suffix":""},{"dropping-particle":"","family":"Chun","given":"Ji Won","non-dropping-particle":"","parse-names":false,"suffix":""},{"dropping-particle":"","family":"Lee","given":"Jung Suk","non-dropping-particle":"","parse-names":false,"suffix":""},{"dropping-particle":"","family":"Park","given":"Hae Jeong","non-dropping-particle":"","parse-names":false,"suffix":""},{"dropping-particle":"","family":"Jung","given":"Young Chul","non-dropping-particle":"","parse-names":false,"suffix":""},{"dropping-particle":"","family":"Seok","given":"Jeong Ho","non-dropping-particle":"","parse-names":false,"suffix":""},{"dropping-particle":"","family":"Kim","given":"Jae Jin","non-dropping-particle":"","parse-names":false,"suffix":""}],"container-title":"PLoS ONE","id":"ITEM-1","issue":"3","issued":{"date-parts":[["2014","3","11"]]},"note":"2014b","publisher":"Public Library of Science","title":"Abnormal neural processing during emotional salience attribution of affective asymmetry in patients with schizophrenia","type":"article-journal","volume":"9"},"uris":["http://www.mendeley.com/documents/?uuid=0ffc3c2b-2aee-31dc-8dcc-7d18cbf9a66a"]}],"mendeley":{"formattedCitation":"(S. K. Lee et al., 2014)","manualFormatting":"Lee S. K. et al., 2014","plainTextFormattedCitation":"(S. K. Lee et al., 2014)","previouslyFormattedCitation":"(S. K. Lee et al., 2014)"},"properties":{"noteIndex":0},"schema":"https://github.com/citation-style-language/schema/raw/master/csl-citation.json"}</w:instrText>
            </w:r>
            <w:r w:rsidRPr="00A645AA">
              <w:rPr>
                <w:sz w:val="20"/>
                <w:szCs w:val="20"/>
              </w:rPr>
              <w:fldChar w:fldCharType="separate"/>
            </w:r>
            <w:r w:rsidRPr="00E82AB7">
              <w:rPr>
                <w:noProof/>
                <w:sz w:val="20"/>
                <w:szCs w:val="20"/>
              </w:rPr>
              <w:t>Lee S. K. et al., 201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AC8F40C" w14:textId="77777777" w:rsidR="00BC1EB8" w:rsidRPr="00A645AA" w:rsidRDefault="00BC1EB8" w:rsidP="00BC1EB8">
            <w:pPr>
              <w:spacing w:after="46" w:line="240" w:lineRule="auto"/>
              <w:rPr>
                <w:sz w:val="20"/>
                <w:szCs w:val="20"/>
              </w:rPr>
            </w:pPr>
            <w:r w:rsidRPr="00A645AA">
              <w:rPr>
                <w:sz w:val="20"/>
                <w:szCs w:val="20"/>
              </w:rPr>
              <w:t>Emotion judgement task</w:t>
            </w:r>
            <w:r>
              <w:rPr>
                <w:sz w:val="20"/>
                <w:szCs w:val="20"/>
              </w:rPr>
              <w:t xml:space="preserve"> (Emotional &gt; Nul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E2901D7" w14:textId="7BD372E5" w:rsidR="00BC1EB8" w:rsidRPr="00A645AA" w:rsidRDefault="00BC1EB8" w:rsidP="00BC1EB8">
            <w:pPr>
              <w:pStyle w:val="TableContents"/>
              <w:spacing w:after="46" w:line="240" w:lineRule="auto"/>
              <w:rPr>
                <w:sz w:val="20"/>
                <w:szCs w:val="20"/>
                <w:lang w:val="en-US"/>
              </w:rPr>
            </w:pPr>
            <w:r>
              <w:rPr>
                <w:sz w:val="20"/>
                <w:szCs w:val="20"/>
                <w:lang w:val="en-US"/>
              </w:rPr>
              <w:t>EP</w:t>
            </w:r>
          </w:p>
        </w:tc>
      </w:tr>
      <w:tr w:rsidR="00BC1EB8" w:rsidRPr="002F40CA" w14:paraId="3A777435" w14:textId="77777777" w:rsidTr="00F36F79">
        <w:trPr>
          <w:trHeight w:val="160"/>
        </w:trPr>
        <w:tc>
          <w:tcPr>
            <w:tcW w:w="2377" w:type="dxa"/>
            <w:tcBorders>
              <w:top w:val="single" w:sz="2" w:space="0" w:color="000001"/>
              <w:left w:val="single" w:sz="2" w:space="0" w:color="000001"/>
              <w:bottom w:val="single" w:sz="2" w:space="0" w:color="000001"/>
            </w:tcBorders>
            <w:shd w:val="clear" w:color="auto" w:fill="auto"/>
          </w:tcPr>
          <w:p w14:paraId="467F223C" w14:textId="77777777" w:rsidR="00BC1EB8" w:rsidRPr="00A645AA" w:rsidRDefault="00BC1EB8" w:rsidP="00BC1EB8">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3.10.043","ISSN":"09209964","abstract":"Blunted affect is a relatively enduring schizophrenic symptom and its presence brings about poor functioning and outcomes. Functional impairment in the mirror neuron system which is involved in both motor execution and imitation may be a neural basis of blunted affect, but it is not proved yet. Fifteen patients with schizophrenia and 16 healthy controls performed the facial expression task during functional magnetic resonance imaging. The task was to reproduce facial expressions in response to the face or word stimuli for happiness, sadness, and meaningless expression. Brain activities during facial expressions in patients compared with controls and their relationship with affective flattening were analyzed. Compared to controls, patients exhibited decreased activity in the widespread dorsal frontal regions and increased activity in the ventral frontal and subcortical regions. Patients also demonstrated significant negative correlation of the severity of affective flattening with activities in the mirror neuron system, such as the premotor cortex, motor cortex, and inferior parietal lobule. Emotional expression in patients with schizophrenia may be related to hypoactivity of the dorsal system and hyperactivity of the ventral system. An imbalance of these two systems may contribute to blunted affect. Directly addressing blunted affect using emotional expression provides a new perspective that functional disturbance of the mirror neuron system may play an important role in manifestation of blunted affect in schizophrenia. © 2013 Elsevier B.V.","author":[{"dropping-particle":"","family":"Lee","given":"Jung Suk","non-dropping-particle":"","parse-names":false,"suffix":""},{"dropping-particle":"","family":"Chun","given":"Ji Won","non-dropping-particle":"","parse-names":false,"suffix":""},{"dropping-particle":"","family":"Yoon","given":"Sang Young","non-dropping-particle":"","parse-names":false,"suffix":""},{"dropping-particle":"","family":"Park","given":"Hae Jeong","non-dropping-particle":"","parse-names":false,"suffix":""},{"dropping-particle":"","family":"Kim","given":"Jae Jin","non-dropping-particle":"","parse-names":false,"suffix":""}],"container-title":"Schizophrenia Research","id":"ITEM-1","issue":"1","issued":{"date-parts":[["2014","1","1"]]},"note":"2014c","page":"268-274","publisher":"Elsevier","title":"Involvement of the mirror neuron system in blunted affect in schizophrenia","type":"article-journal","volume":"152"},"uris":["http://www.mendeley.com/documents/?uuid=7a6a7b11-1eed-329d-8147-aefed4dd2cd8"]}],"mendeley":{"formattedCitation":"(J. S. Lee et al., 2014)","manualFormatting":"Lee J. S. et al., 2014","plainTextFormattedCitation":"(J. S. Lee et al., 2014)","previouslyFormattedCitation":"(J. S. Lee et al., 2014)"},"properties":{"noteIndex":0},"schema":"https://github.com/citation-style-language/schema/raw/master/csl-citation.json"}</w:instrText>
            </w:r>
            <w:r w:rsidRPr="00A645AA">
              <w:rPr>
                <w:sz w:val="20"/>
                <w:szCs w:val="20"/>
              </w:rPr>
              <w:fldChar w:fldCharType="separate"/>
            </w:r>
            <w:r w:rsidRPr="00E82AB7">
              <w:rPr>
                <w:noProof/>
                <w:sz w:val="20"/>
                <w:szCs w:val="20"/>
              </w:rPr>
              <w:t>Lee J. S. et al., 201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6513024" w14:textId="77777777" w:rsidR="00BC1EB8" w:rsidRPr="00A645AA" w:rsidRDefault="00BC1EB8" w:rsidP="00BC1EB8">
            <w:pPr>
              <w:spacing w:after="46" w:line="240" w:lineRule="auto"/>
              <w:rPr>
                <w:sz w:val="20"/>
                <w:szCs w:val="20"/>
                <w:lang w:val="en-US"/>
              </w:rPr>
            </w:pPr>
            <w:r w:rsidRPr="00A645AA">
              <w:rPr>
                <w:sz w:val="20"/>
                <w:szCs w:val="20"/>
                <w:lang w:val="en-US"/>
              </w:rPr>
              <w:t>Emotional faces task</w:t>
            </w:r>
            <w:r>
              <w:rPr>
                <w:sz w:val="20"/>
                <w:szCs w:val="20"/>
                <w:lang w:val="en-US"/>
              </w:rPr>
              <w:t xml:space="preserve"> (Happiness &amp; Sadness &gt; Meaningless express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2282DF1" w14:textId="5FD7CD99" w:rsidR="00BC1EB8" w:rsidRPr="00A645AA" w:rsidRDefault="00BC1EB8" w:rsidP="00BC1EB8">
            <w:pPr>
              <w:pStyle w:val="TableContents"/>
              <w:spacing w:after="46" w:line="240" w:lineRule="auto"/>
              <w:rPr>
                <w:sz w:val="20"/>
                <w:szCs w:val="20"/>
                <w:lang w:val="en-US"/>
              </w:rPr>
            </w:pPr>
            <w:r>
              <w:rPr>
                <w:sz w:val="20"/>
                <w:szCs w:val="20"/>
                <w:lang w:val="en-US"/>
              </w:rPr>
              <w:t>EP</w:t>
            </w:r>
          </w:p>
        </w:tc>
      </w:tr>
      <w:tr w:rsidR="00BC1EB8" w:rsidRPr="002F40CA" w14:paraId="09CFC0C1" w14:textId="77777777" w:rsidTr="00F36F79">
        <w:trPr>
          <w:trHeight w:val="261"/>
        </w:trPr>
        <w:tc>
          <w:tcPr>
            <w:tcW w:w="2377" w:type="dxa"/>
            <w:tcBorders>
              <w:top w:val="single" w:sz="2" w:space="0" w:color="000001"/>
              <w:left w:val="single" w:sz="2" w:space="0" w:color="000001"/>
              <w:bottom w:val="single" w:sz="2" w:space="0" w:color="000001"/>
            </w:tcBorders>
            <w:shd w:val="clear" w:color="auto" w:fill="auto"/>
          </w:tcPr>
          <w:p w14:paraId="13B1E02F" w14:textId="5E41121B" w:rsidR="00BC1EB8" w:rsidRPr="00A645AA" w:rsidRDefault="00BC1EB8" w:rsidP="00BC1EB8">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371/journal.pone.0165546","ISSN":"1932-6203","abstract":"Impaired mental state attribution is a core social cognitive deficit in schizophrenia. With functional magnetic resonance imaging (fMRI), this study examined the extent to which the core neural system of mental state attribution is involved in mental state attribution, focusing on belief attribution and emotion attribution. Fifteen schizophrenia outpatients and 14 healthy controls performed two mental state attribution tasks in the scanner. In a Belief Attribution Task, after reading a short vignette, participants were asked infer either the belief of a character (a false belief condition) or a physical state of an affair (a false photograph condition). In an Emotion Attribution Task, participants were asked either to judge whether character(s) in pictures felt unpleasant, pleasant, or neutral emotion (other condition) or to look at pictures that did not have any human characters (view condition). fMRI data were analyzing focusing on a priori regions of interest (ROIs) of the core neural systems of mental state attribution: the medial prefrontal cortex (mPFC), temporoparietal junction (TPJ) and precuneus. An exploratory whole brain analysis was also performed. Both patients and controls showed greater activation in all four ROIs during the Belief Attribution Task than the Emotion Attribution Task. Patients also showed less activation in the precuneus and left TPJ compared to controls during the Belief Attribution Task. No significant group difference was found during the Emotion Attribution Task in any of ROIs. An exploratory whole brain analysis showed a similar pattern of neural activations. These findings suggest that while schizophrenia patients rely on the same neural network as controls do when attributing beliefs of others, patients did not show reduced activation in the key regions such as the TPJ. Further, this study did not find evidence for aberrant neural activation during emotion attribution or recruitment of compensatory brain regions in schizophrenia.","author":[{"dropping-particle":"","family":"Lee","given":"Junghee","non-dropping-particle":"","parse-names":false,"suffix":""},{"dropping-particle":"","family":"Horan","given":"William P.","non-dropping-particle":"","parse-names":false,"suffix":""},{"dropping-particle":"","family":"Wynn","given":"Jonathan K.","non-dropping-particle":"","parse-names":false,"suffix":""},{"dropping-particle":"","family":"Green","given":"Michael F.","non-dropping-particle":"","parse-names":false,"suffix":""}],"container-title":"PLOS ONE","editor":[{"dropping-particle":"","family":"Fan","given":"Yong","non-dropping-particle":"","parse-names":false,"suffix":""}],"id":"ITEM-1","issue":"11","issued":{"date-parts":[["2016","11","3"]]},"page":"e0165546","publisher":"Public Library of Science","title":"Neural Correlates of Belief and Emotion Attribution in Schizophrenia","type":"article-journal","volume":"11"},"uris":["http://www.mendeley.com/documents/?uuid=58e47c9c-9718-39f9-a52d-ba71706763b2"]}],"mendeley":{"formattedCitation":"(Junghee Lee et al., 2016)","manualFormatting":"Lee et al., 2016","plainTextFormattedCitation":"(Junghee Lee et al., 2016)","previouslyFormattedCitation":"(Junghee Lee et al., 2016)"},"properties":{"noteIndex":0},"schema":"https://github.com/citation-style-language/schema/raw/master/csl-citation.json"}</w:instrText>
            </w:r>
            <w:r w:rsidRPr="00A645AA">
              <w:rPr>
                <w:sz w:val="20"/>
                <w:szCs w:val="20"/>
              </w:rPr>
              <w:fldChar w:fldCharType="separate"/>
            </w:r>
            <w:r w:rsidRPr="00A645AA">
              <w:rPr>
                <w:noProof/>
                <w:sz w:val="20"/>
                <w:szCs w:val="20"/>
              </w:rPr>
              <w:t>Lee et al., 2016</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9F23721" w14:textId="5D4F8E61" w:rsidR="00BC1EB8" w:rsidRPr="00A645AA" w:rsidRDefault="00BC1EB8" w:rsidP="00BC1EB8">
            <w:pPr>
              <w:spacing w:after="46" w:line="240" w:lineRule="auto"/>
              <w:rPr>
                <w:sz w:val="20"/>
                <w:szCs w:val="20"/>
                <w:lang w:val="en-US"/>
              </w:rPr>
            </w:pPr>
            <w:r w:rsidRPr="00A645AA">
              <w:rPr>
                <w:sz w:val="20"/>
                <w:szCs w:val="20"/>
                <w:lang w:val="en-US"/>
              </w:rPr>
              <w:t>Emotion attribution task</w:t>
            </w:r>
            <w:r>
              <w:rPr>
                <w:sz w:val="20"/>
                <w:szCs w:val="20"/>
                <w:lang w:val="en-US"/>
              </w:rPr>
              <w:t xml:space="preserve"> (Other attribution &gt; View)</w:t>
            </w:r>
            <w:r w:rsidR="00D821C3">
              <w:rPr>
                <w:sz w:val="20"/>
                <w:szCs w:val="20"/>
                <w:lang w:val="en-US"/>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B21C6AD" w14:textId="4D88F43B" w:rsidR="00BC1EB8" w:rsidRPr="00A645AA" w:rsidRDefault="00BC1EB8" w:rsidP="00BC1EB8">
            <w:pPr>
              <w:pStyle w:val="TableContents"/>
              <w:spacing w:after="46" w:line="240" w:lineRule="auto"/>
              <w:rPr>
                <w:sz w:val="20"/>
                <w:szCs w:val="20"/>
                <w:lang w:val="en-US"/>
              </w:rPr>
            </w:pPr>
            <w:r>
              <w:rPr>
                <w:sz w:val="20"/>
                <w:szCs w:val="20"/>
                <w:lang w:val="en-US"/>
              </w:rPr>
              <w:t>TM</w:t>
            </w:r>
          </w:p>
        </w:tc>
      </w:tr>
      <w:tr w:rsidR="008E0F0E" w:rsidRPr="002F40CA" w14:paraId="187FB84C" w14:textId="77777777" w:rsidTr="00F36F79">
        <w:trPr>
          <w:trHeight w:val="261"/>
        </w:trPr>
        <w:tc>
          <w:tcPr>
            <w:tcW w:w="2377" w:type="dxa"/>
            <w:tcBorders>
              <w:top w:val="single" w:sz="2" w:space="0" w:color="000001"/>
              <w:left w:val="single" w:sz="2" w:space="0" w:color="000001"/>
              <w:bottom w:val="single" w:sz="2" w:space="0" w:color="000001"/>
            </w:tcBorders>
            <w:shd w:val="clear" w:color="auto" w:fill="auto"/>
          </w:tcPr>
          <w:p w14:paraId="3940D51C" w14:textId="474212A0" w:rsidR="008E0F0E" w:rsidRPr="00A645AA" w:rsidRDefault="008E0F0E" w:rsidP="00BC1EB8">
            <w:pPr>
              <w:spacing w:after="46" w:line="240" w:lineRule="auto"/>
              <w:rPr>
                <w:sz w:val="20"/>
                <w:szCs w:val="20"/>
              </w:rPr>
            </w:pPr>
            <w:r>
              <w:rPr>
                <w:sz w:val="20"/>
                <w:szCs w:val="20"/>
              </w:rPr>
              <w:fldChar w:fldCharType="begin" w:fldLock="1"/>
            </w:r>
            <w:r w:rsidR="00D92B10">
              <w:rPr>
                <w:sz w:val="20"/>
                <w:szCs w:val="20"/>
              </w:rPr>
              <w:instrText>ADDIN CSL_CITATION {"citationItems":[{"id":"ITEM-1","itemData":{"DOI":"10.1093/schbul/sby109","ISSN":"05867614","abstract":"Background: Human beings find social stimuli rewarding, which is thought to facilitate efficient social functioning. Although reward processing has been extensively studied in schizophrenia, a few studies have examined neural processes specifically involved in social reward processing. This study examined neural sensitivity to social and nonsocial rewards in schizophrenia. Methods: Twenty-seven patients with schizophrenia and 25 community controls completed a One-Armed Bandit Task, an implicit reinforcement learning task, in the scanner. There were 2 conditions with an identical trial structure, one with social rewards and the other with nonsocial rewards. The data were analyzed using a region of interest (ROI) approach, focusing on the ventral striatum, ventromedial prefrontal cortex, and anterior cingulate cortex. Results: Across all 3 ROIs, patients showed reduced activation for social rewards compared to controls. However, the 2 groups showed comparable levels of activation for nonsocial rewards. Within the patient group, levels of neural activation in these ROIs during the social reward condition were associated with better performance. Conclusions: This study found reduced neural sensitivity in patients with schizophrenia in key reward-processing regions for social but not for nonsocial rewards. These findings suggest a relatively specific social reward-processing deficit in schizophrenia during an implicit reinforcement learning task. © The Author(s) 2018.","author":[{"dropping-particle":"","family":"Lee","given":"J","non-dropping-particle":"","parse-names":false,"suffix":""},{"dropping-particle":"","family":"Jimenez","given":"A M","non-dropping-particle":"","parse-names":false,"suffix":""},{"dropping-particle":"","family":"Reavis","given":"E A","non-dropping-particle":"","parse-names":false,"suffix":""},{"dropping-particle":"","family":"Horan","given":"W P","non-dropping-particle":"","parse-names":false,"suffix":""},{"dropping-particle":"","family":"Wynn","given":"J K","non-dropping-particle":"","parse-names":false,"suffix":""},{"dropping-particle":"","family":"Green","given":"M F","non-dropping-particle":"","parse-names":false,"suffix":""}],"container-title":"Schizophrenia Bulletin","id":"ITEM-1","issue":"3","issued":{"date-parts":[["2019"]]},"note":"cited By 10\nincluded emot Rita","page":"620-628","publisher":"Oxford University Press","title":"Reduced neural sensitivity to social vs nonsocial reward in schizophrenia","type":"article-journal","volume":"45"},"uris":["http://www.mendeley.com/documents/?uuid=9564466e-daa8-4c18-9e9e-d5c23a983100"]}],"mendeley":{"formattedCitation":"(J Lee et al., 2019)","manualFormatting":"Lee et al., 2019","plainTextFormattedCitation":"(J Lee et al., 2019)","previouslyFormattedCitation":"(J Lee et al., 2019)"},"properties":{"noteIndex":0},"schema":"https://github.com/citation-style-language/schema/raw/master/csl-citation.json"}</w:instrText>
            </w:r>
            <w:r>
              <w:rPr>
                <w:sz w:val="20"/>
                <w:szCs w:val="20"/>
              </w:rPr>
              <w:fldChar w:fldCharType="separate"/>
            </w:r>
            <w:r w:rsidRPr="008E0F0E">
              <w:rPr>
                <w:noProof/>
                <w:sz w:val="20"/>
                <w:szCs w:val="20"/>
              </w:rPr>
              <w:t>Lee et al., 2019</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73C7482" w14:textId="482693EE" w:rsidR="008E0F0E" w:rsidRPr="00A645AA" w:rsidRDefault="008E0F0E" w:rsidP="00BC1EB8">
            <w:pPr>
              <w:spacing w:after="46" w:line="240" w:lineRule="auto"/>
              <w:rPr>
                <w:sz w:val="20"/>
                <w:szCs w:val="20"/>
                <w:lang w:val="en-US"/>
              </w:rPr>
            </w:pPr>
            <w:r>
              <w:rPr>
                <w:sz w:val="20"/>
                <w:szCs w:val="20"/>
                <w:lang w:val="en-US"/>
              </w:rPr>
              <w:t>One-Armed Bandit task</w:t>
            </w:r>
            <w:r w:rsidR="00B102D7">
              <w:rPr>
                <w:sz w:val="20"/>
                <w:szCs w:val="20"/>
                <w:lang w:val="en-US"/>
              </w:rPr>
              <w:t xml:space="preserve"> (Social reward: High &gt; Low payou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54E50D4" w14:textId="143B414A" w:rsidR="008E0F0E" w:rsidRDefault="00685053" w:rsidP="00BC1EB8">
            <w:pPr>
              <w:pStyle w:val="TableContents"/>
              <w:spacing w:after="46" w:line="240" w:lineRule="auto"/>
              <w:rPr>
                <w:sz w:val="20"/>
                <w:szCs w:val="20"/>
                <w:lang w:val="en-US"/>
              </w:rPr>
            </w:pPr>
            <w:r>
              <w:rPr>
                <w:sz w:val="20"/>
                <w:szCs w:val="20"/>
                <w:lang w:val="en-US"/>
              </w:rPr>
              <w:t>EP</w:t>
            </w:r>
          </w:p>
        </w:tc>
      </w:tr>
      <w:tr w:rsidR="00FE75DB" w:rsidRPr="002F40CA" w14:paraId="06C895D4" w14:textId="77777777" w:rsidTr="00F36F79">
        <w:trPr>
          <w:trHeight w:val="261"/>
        </w:trPr>
        <w:tc>
          <w:tcPr>
            <w:tcW w:w="2377" w:type="dxa"/>
            <w:tcBorders>
              <w:top w:val="single" w:sz="2" w:space="0" w:color="000001"/>
              <w:left w:val="single" w:sz="2" w:space="0" w:color="000001"/>
              <w:bottom w:val="single" w:sz="2" w:space="0" w:color="000001"/>
            </w:tcBorders>
            <w:shd w:val="clear" w:color="auto" w:fill="auto"/>
          </w:tcPr>
          <w:p w14:paraId="74145FB8" w14:textId="18454FD6" w:rsidR="00FE75DB" w:rsidRPr="00A645AA" w:rsidRDefault="00FE75DB" w:rsidP="00FE75DB">
            <w:pPr>
              <w:spacing w:after="46" w:line="240" w:lineRule="auto"/>
              <w:rPr>
                <w:sz w:val="20"/>
                <w:szCs w:val="20"/>
              </w:rPr>
            </w:pPr>
            <w:r>
              <w:rPr>
                <w:sz w:val="20"/>
                <w:szCs w:val="20"/>
              </w:rPr>
              <w:fldChar w:fldCharType="begin" w:fldLock="1"/>
            </w:r>
            <w:r>
              <w:rPr>
                <w:sz w:val="20"/>
                <w:szCs w:val="20"/>
              </w:rPr>
              <w:instrText>ADDIN CSL_CITATION {"citationItems":[{"id":"ITEM-1","itemData":{"DOI":"10.4306/pi.2016.13.1.102","ISSN":"19763026","abstract":"Objective: Early neuroimaging studies have demonstrated amygdala hypoactivation in schizophrenia but more recent research based on paradigms with minimal cognitive loads or examining automatic processing has observed amygdala hyperactivation. Hyperactivation was found to be related to affective flattening. In this study, amygdala responsivity to threat-related facial expression was investigated in patients as a function of automatic versus controlled processing and patients’ flat affect. Methods: Functional magnetic resonance imaging was used to measure amygdala activation in 36 patients with schizophrenia and 42 healthy controls. During scanning, a viewing task with masked and unmasked fearful and neutral faces was presented. Results: Patients exhibited increased amygdala response to unmasked fearful faces. With respect to masked fearful faces, no between-group differences emerged for the sample as a whole but a subsample of patients with flat affect showed heightened amygdala activation. The amygdala response to masked fearful faces was positively correlated with the degree of flat affect. Conversely, amygdala response to unmasked fearful faces was negatively correlated to the severity of affective flattening. In patients, amygdala responses to masked and unmasked fearful faces showed an inverse correlation. Conclusion: Our findings suggest that amygdala hyperresponsivity to unmasked fearful faces might be a functional characteristic of schizophrenia. Amygdala hyperresponsivity to masked fearful faces might be a specific characteristic of patients with affective flattening. A model of flat affect as a response mechanism to emotional overload is proposed.","author":[{"dropping-particle":"","family":"Lindner","given":"Christian","non-dropping-particle":"","parse-names":false,"suffix":""},{"dropping-particle":"","family":"Dannlowski","given":"Udo","non-dropping-particle":"","parse-names":false,"suffix":""},{"dropping-particle":"","family":"Bauer","given":"Jochen","non-dropping-particle":"","parse-names":false,"suffix":""},{"dropping-particle":"","family":"Ohrmann","given":"Patricia","non-dropping-particle":"","parse-names":false,"suffix":""},{"dropping-particle":"","family":"Lencer","given":"Rebekka","non-dropping-particle":"","parse-names":false,"suffix":""},{"dropping-particle":"","family":"Zwitserlood","given":"Pienie","non-dropping-particle":"","parse-names":false,"suffix":""},{"dropping-particle":"","family":"Kugel","given":"Harald","non-dropping-particle":"","parse-names":false,"suffix":""},{"dropping-particle":"","family":"Suslow","given":"Thomas","non-dropping-particle":"","parse-names":false,"suffix":""}],"container-title":"Psychiatry Investigation","id":"ITEM-1","issue":"1","issued":{"date-parts":[["2016","1","1"]]},"page":"102-111","publisher":"Korean Neuropsychiatric Association","title":"Affective flattening in patients with schizophrenia: Differential association with amygdala response to threat-related facial expression under automatic and controlled processing conditions","type":"article-journal","volume":"13"},"uris":["http://www.mendeley.com/documents/?uuid=826933a6-7c92-3fd3-afde-014738fec2af"]}],"mendeley":{"formattedCitation":"(Lindner et al., 2016)","manualFormatting":"Lindner et al., 2016","plainTextFormattedCitation":"(Lindner et al., 2016)","previouslyFormattedCitation":"(Lindner et al., 2016)"},"properties":{"noteIndex":0},"schema":"https://github.com/citation-style-language/schema/raw/master/csl-citation.json"}</w:instrText>
            </w:r>
            <w:r>
              <w:rPr>
                <w:sz w:val="20"/>
                <w:szCs w:val="20"/>
              </w:rPr>
              <w:fldChar w:fldCharType="separate"/>
            </w:r>
            <w:r w:rsidRPr="00FE75DB">
              <w:rPr>
                <w:noProof/>
                <w:sz w:val="20"/>
                <w:szCs w:val="20"/>
              </w:rPr>
              <w:t>Lindner et al., 201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CA91A64" w14:textId="6636912F" w:rsidR="00FE75DB" w:rsidRPr="00A645AA" w:rsidRDefault="00FE75DB" w:rsidP="00FE75DB">
            <w:pPr>
              <w:spacing w:after="46" w:line="240" w:lineRule="auto"/>
              <w:rPr>
                <w:sz w:val="20"/>
                <w:szCs w:val="20"/>
                <w:lang w:val="en-US"/>
              </w:rPr>
            </w:pPr>
            <w:r>
              <w:rPr>
                <w:sz w:val="20"/>
                <w:szCs w:val="20"/>
                <w:lang w:val="en-US"/>
              </w:rPr>
              <w:t>Emotional faces task</w:t>
            </w:r>
            <w:r w:rsidR="00377423">
              <w:rPr>
                <w:sz w:val="20"/>
                <w:szCs w:val="20"/>
                <w:lang w:val="en-US"/>
              </w:rPr>
              <w:t xml:space="preserve"> (Unmasked fearful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E66549C" w14:textId="2610485B" w:rsidR="00FE75DB" w:rsidRDefault="00685053" w:rsidP="00FE75DB">
            <w:pPr>
              <w:pStyle w:val="TableContents"/>
              <w:spacing w:after="46" w:line="240" w:lineRule="auto"/>
              <w:rPr>
                <w:sz w:val="20"/>
                <w:szCs w:val="20"/>
                <w:lang w:val="en-US"/>
              </w:rPr>
            </w:pPr>
            <w:r>
              <w:rPr>
                <w:sz w:val="20"/>
                <w:szCs w:val="20"/>
                <w:lang w:val="en-US"/>
              </w:rPr>
              <w:t>EP</w:t>
            </w:r>
          </w:p>
        </w:tc>
      </w:tr>
      <w:tr w:rsidR="00FE75DB" w:rsidRPr="002F40CA" w14:paraId="617271E8" w14:textId="77777777" w:rsidTr="00F36F79">
        <w:trPr>
          <w:trHeight w:val="261"/>
        </w:trPr>
        <w:tc>
          <w:tcPr>
            <w:tcW w:w="2377" w:type="dxa"/>
            <w:tcBorders>
              <w:top w:val="single" w:sz="2" w:space="0" w:color="000001"/>
              <w:left w:val="single" w:sz="2" w:space="0" w:color="000001"/>
              <w:bottom w:val="single" w:sz="2" w:space="0" w:color="000001"/>
            </w:tcBorders>
            <w:shd w:val="clear" w:color="auto" w:fill="auto"/>
          </w:tcPr>
          <w:p w14:paraId="3995BB48" w14:textId="10CE86B7" w:rsidR="00FE75DB" w:rsidRPr="00A645AA" w:rsidRDefault="00FE75DB" w:rsidP="00FE75DB">
            <w:pPr>
              <w:spacing w:after="46" w:line="240" w:lineRule="auto"/>
              <w:rPr>
                <w:sz w:val="20"/>
                <w:szCs w:val="20"/>
              </w:rPr>
            </w:pPr>
            <w:r>
              <w:rPr>
                <w:sz w:val="20"/>
                <w:szCs w:val="20"/>
              </w:rPr>
              <w:fldChar w:fldCharType="begin" w:fldLock="1"/>
            </w:r>
            <w:r>
              <w:rPr>
                <w:sz w:val="20"/>
                <w:szCs w:val="20"/>
              </w:rPr>
              <w:instrText>ADDIN CSL_CITATION {"citationItems":[{"id":"ITEM-1","itemData":{"DOI":"10.1093/scan/nsv125","ISSN":"17495024","PMID":"26516171","abstract":"Social approval is a reward that uses abstract social reinforcers to guide interpersonal interactions. Few studies have specifically explored social reward processing and its related neural substrates in schizophrenia. Fifteen patients with schizophrenia and fifteen healthy controls participated in a two-part study to explore the functional neural correlates of social approval. In the first session, participants were led to believe their personality would be assessed based on their results from various questionnaires and an interview. Participants were then presented with the results of their supposed evaluation in the scanner, while engaging in a relevant fMRI social approval task. Subjects provided subjective reports of pleasure associated with receiving self-directed positive or negative feedback. Higher activation of the right parietal lobe was found in controls compared with individuals with schizophrenia. Both groups rated traits from the high social reward condition as more pleasurable than the low social reward condition, while intergroup differences emerged in the low social reward condition. Positive correlations were found in patients only between subjective ratings of positive feedback and right insula activation, and a relevant behavioural measure. Evidence suggests potential neural substrates underlying the cognitive representation of social reputation in schizophrenia.","author":[{"dropping-particle":"","family":"Makowski","given":"Carolina S.","non-dropping-particle":"","parse-names":false,"suffix":""},{"dropping-particle":"","family":"Lepage","given":"Martin","non-dropping-particle":"","parse-names":false,"suffix":""},{"dropping-particle":"","family":"Harvey","given":"Philippe Olivier","non-dropping-particle":"","parse-names":false,"suffix":""}],"container-title":"Social Cognitive and Affective Neuroscience","id":"ITEM-1","issue":"3","issued":{"date-parts":[["2016","3","1"]]},"page":"445-457","publisher":"Oxford University Press","title":"Functional neural correlates of social approval in schizophrenia","type":"article-journal","volume":"11"},"uris":["http://www.mendeley.com/documents/?uuid=7cc8550f-974a-33ba-aef1-d0af8d8a4b87"]}],"mendeley":{"formattedCitation":"(Makowski et al., 2016)","manualFormatting":"Makowski et al., 2016","plainTextFormattedCitation":"(Makowski et al., 2016)","previouslyFormattedCitation":"(Makowski et al., 2016)"},"properties":{"noteIndex":0},"schema":"https://github.com/citation-style-language/schema/raw/master/csl-citation.json"}</w:instrText>
            </w:r>
            <w:r>
              <w:rPr>
                <w:sz w:val="20"/>
                <w:szCs w:val="20"/>
              </w:rPr>
              <w:fldChar w:fldCharType="separate"/>
            </w:r>
            <w:r w:rsidRPr="00FE75DB">
              <w:rPr>
                <w:noProof/>
                <w:sz w:val="20"/>
                <w:szCs w:val="20"/>
              </w:rPr>
              <w:t>Makowski et al., 201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03E9E16" w14:textId="74DC6F73" w:rsidR="00FE75DB" w:rsidRPr="00A645AA" w:rsidRDefault="00FE75DB" w:rsidP="00FE75DB">
            <w:pPr>
              <w:spacing w:after="46" w:line="240" w:lineRule="auto"/>
              <w:rPr>
                <w:sz w:val="20"/>
                <w:szCs w:val="20"/>
                <w:lang w:val="en-US"/>
              </w:rPr>
            </w:pPr>
            <w:r>
              <w:rPr>
                <w:sz w:val="20"/>
                <w:szCs w:val="20"/>
                <w:lang w:val="en-US"/>
              </w:rPr>
              <w:t>Social approval task</w:t>
            </w:r>
            <w:r w:rsidR="00377423">
              <w:rPr>
                <w:sz w:val="20"/>
                <w:szCs w:val="20"/>
                <w:lang w:val="en-US"/>
              </w:rPr>
              <w:t xml:space="preserve"> (Self &gt; Other)</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D437F2B" w14:textId="7EE542BA" w:rsidR="00FE75DB" w:rsidRDefault="00685053" w:rsidP="00FE75DB">
            <w:pPr>
              <w:pStyle w:val="TableContents"/>
              <w:spacing w:after="46" w:line="240" w:lineRule="auto"/>
              <w:rPr>
                <w:sz w:val="20"/>
                <w:szCs w:val="20"/>
                <w:lang w:val="en-US"/>
              </w:rPr>
            </w:pPr>
            <w:r>
              <w:rPr>
                <w:sz w:val="20"/>
                <w:szCs w:val="20"/>
                <w:lang w:val="en-US"/>
              </w:rPr>
              <w:t>SP</w:t>
            </w:r>
          </w:p>
        </w:tc>
      </w:tr>
      <w:tr w:rsidR="00FE75DB" w:rsidRPr="00217402" w14:paraId="233FE382"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022260CB" w14:textId="5C0F6404" w:rsidR="00FE75DB" w:rsidRPr="00A645AA" w:rsidRDefault="00FE75DB" w:rsidP="00FE75DB">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7/S0033291709992133","ISSN":"00332917","abstract":"Background Schizophrenia out-patients have deficits in affective theory of mind (ToM) but also on more basal levels of social cognition, such as the processing of neutral and emotional expressions. These deficits are associated with changes in brain activation in the amygdala and the superior temporal sulcus (STS). However, until now there have been no studies that examined these different levels of social cognition and their neurobiological underpinnings in patients within one design. Method Sixteen medicated schizophrenia out-patients and 16 matched healthy controls were studied with functional magnetic resonance imaging (fMRI) during a social cognition task that allows the investigation of affective ToM (aToM), emotion recognition and the processing of neutral facial expressions. Results Patients showed a deficit in emotion recognition and a more prominent deficit in aToM. The performance in aToM and in emotion recognition was correlated in the control group but not in the schizophrenia group. Region-of-interest analysis of functional brain imaging data revealed no difference between groups during aToM, but a hyperactivation in the schizophrenia group in the left amygdala and right STS during emotion recognition and the processing of neutral facial expressions. Conclusions The results indicate that schizophrenia out-patients have deficits at several levels of social cognition and provide the first evidence that deficits on higher-order social cognitive processes in schizophrenia may be traced back to an aberrant processing of faces per se. © Cambridge University Press 2010.","author":[{"dropping-particle":"","family":"Mier","given":"D.","non-dropping-particle":"","parse-names":false,"suffix":""},{"dropping-particle":"","family":"Sauer","given":"C.","non-dropping-particle":"","parse-names":false,"suffix":""},{"dropping-particle":"","family":"Lis","given":"S.","non-dropping-particle":"","parse-names":false,"suffix":""},{"dropping-particle":"","family":"Esslinger","given":"C.","non-dropping-particle":"","parse-names":false,"suffix":""},{"dropping-particle":"","family":"Wilhelm","given":"J.","non-dropping-particle":"","parse-names":false,"suffix":""},{"dropping-particle":"","family":"Gallhofer","given":"B.","non-dropping-particle":"","parse-names":false,"suffix":""},{"dropping-particle":"","family":"Kirsch","given":"P.","non-dropping-particle":"","parse-names":false,"suffix":""}],"container-title":"Psychological Medicine","id":"ITEM-1","issue":"10","issued":{"date-parts":[["2010"]]},"page":"1607-1617","title":"Neuronal correlates of affective theory of mind in schizophrenia out-patients: Evidence for a baseline deficit","type":"article-journal","volume":"40"},"uris":["http://www.mendeley.com/documents/?uuid=578fe67c-c7c6-4d29-ba41-7bef25d390f6"]}],"mendeley":{"formattedCitation":"(D. Mier et al., 2010)","manualFormatting":"Mier et al., 2010","plainTextFormattedCitation":"(D. Mier et al., 2010)","previouslyFormattedCitation":"(D. Mier et al., 2010)"},"properties":{"noteIndex":0},"schema":"https://github.com/citation-style-language/schema/raw/master/csl-citation.json"}</w:instrText>
            </w:r>
            <w:r w:rsidRPr="00A645AA">
              <w:rPr>
                <w:sz w:val="20"/>
                <w:szCs w:val="20"/>
              </w:rPr>
              <w:fldChar w:fldCharType="separate"/>
            </w:r>
            <w:r w:rsidRPr="00A645AA">
              <w:rPr>
                <w:noProof/>
                <w:sz w:val="20"/>
                <w:szCs w:val="20"/>
              </w:rPr>
              <w:t>Mier et al., 2010</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BE7F374" w14:textId="77777777" w:rsidR="00FE75DB" w:rsidRPr="00A645AA" w:rsidRDefault="00FE75DB" w:rsidP="00FE75DB">
            <w:pPr>
              <w:spacing w:after="46" w:line="240" w:lineRule="auto"/>
              <w:rPr>
                <w:sz w:val="20"/>
                <w:szCs w:val="20"/>
              </w:rPr>
            </w:pPr>
            <w:r w:rsidRPr="00A645AA">
              <w:rPr>
                <w:sz w:val="20"/>
                <w:szCs w:val="20"/>
              </w:rPr>
              <w:t>Emotion recognition task</w:t>
            </w:r>
            <w:r>
              <w:rPr>
                <w:sz w:val="20"/>
                <w:szCs w:val="20"/>
              </w:rPr>
              <w:t xml:space="preserve"> (Emotion &gt; Baselin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09EB2D8" w14:textId="35909195" w:rsidR="00FE75DB" w:rsidRPr="00A645AA" w:rsidRDefault="00FE75DB" w:rsidP="00FE75DB">
            <w:pPr>
              <w:pStyle w:val="TableContents"/>
              <w:spacing w:after="46" w:line="240" w:lineRule="auto"/>
              <w:rPr>
                <w:sz w:val="20"/>
                <w:szCs w:val="20"/>
                <w:lang w:val="en-GB"/>
              </w:rPr>
            </w:pPr>
            <w:r>
              <w:rPr>
                <w:sz w:val="20"/>
                <w:szCs w:val="20"/>
                <w:lang w:val="en-GB"/>
              </w:rPr>
              <w:t>EP</w:t>
            </w:r>
          </w:p>
        </w:tc>
      </w:tr>
      <w:tr w:rsidR="00FE75DB" w:rsidRPr="00217402" w14:paraId="1C1084EF"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507C04D" w14:textId="121E982A" w:rsidR="00FE75DB" w:rsidRPr="00A645AA" w:rsidRDefault="00FE75DB" w:rsidP="00FE75DB">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16/j.pscychresns.2013.12.001","ISSN":"09254927","abstract":"Deficits in social cognition seem to present an intermediate phenotype for schizophrenia, and are known to be associated with an altered amygdala response to faces. However, current results are heterogeneous with respect to whether this altered amygdala response in schizophrenia is hypoactive or hyperactive in nature. The present study used functional magnetic resonance imaging to investigate emotion-specific amygdala activation in schizophrenia using a novel adaptive emotion recognition paradigm. Participants comprised 11 schizophrenia outpatients and 16 healthy controls who viewed face stimuli expressing emotions of anger, fear, happiness, and disgust, as well as neutral expressions. The adaptive emotion recognition approach allows the assessment of group differences in both emotion recognition performance and associated neuronal activity while also ensuring a comparable number of correctly recognized emotions between groups. Schizophrenia participants were slower and had a negative bias in emotion recognition. In addition, they showed reduced differential activation during recognition of emotional compared with neutral expressions. Correlation analyses revealed an association of a negative bias with amygdala activation for neutral facial expressions that was specific to the patient group. We replicated previous findings of affected emotion recognition in schizophrenia. Furthermore, we demonstrated that altered amygdala activation in the patient group was associated with the occurrence of a negative bias. These results provide further evidence for impaired social cognition in schizophrenia and point to a central role of the amygdala in negative misperceptions of facial stimuli in schizophrenia. © 2013 Elsevier Ireland Ltd.","author":[{"dropping-particle":"","family":"Mier","given":"Daniela","non-dropping-particle":"","parse-names":false,"suffix":""},{"dropping-particle":"","family":"Lis","given":"Stefanie","non-dropping-particle":"","parse-names":false,"suffix":""},{"dropping-particle":"","family":"Zygrodnik","given":"Karina","non-dropping-particle":"","parse-names":false,"suffix":""},{"dropping-particle":"","family":"Sauer","given":"Carina","non-dropping-particle":"","parse-names":false,"suffix":""},{"dropping-particle":"","family":"Ulferts","given":"Jens","non-dropping-particle":"","parse-names":false,"suffix":""},{"dropping-particle":"","family":"Gallhofer","given":"Bernd","non-dropping-particle":"","parse-names":false,"suffix":""},{"dropping-particle":"","family":"Kirsch","given":"Peter","non-dropping-particle":"","parse-names":false,"suffix":""}],"container-title":"Psychiatry Research - Neuroimaging","id":"ITEM-1","issue":"3","issued":{"date-parts":[["2014","3","30"]]},"page":"195-203","publisher":"Elsevier","title":"Evidence for altered amygdala activation in schizophrenia in an adaptive emotion recognition task","type":"article-journal","volume":"221"},"uris":["http://www.mendeley.com/documents/?uuid=ad140995-cf57-3d9c-b600-4c3db432d305"]}],"mendeley":{"formattedCitation":"(Daniela Mier et al., 2014)","manualFormatting":"Mier et al., 2014","plainTextFormattedCitation":"(Daniela Mier et al., 2014)","previouslyFormattedCitation":"(Daniela Mier et al., 2014)"},"properties":{"noteIndex":0},"schema":"https://github.com/citation-style-language/schema/raw/master/csl-citation.json"}</w:instrText>
            </w:r>
            <w:r w:rsidRPr="00A645AA">
              <w:rPr>
                <w:sz w:val="20"/>
                <w:szCs w:val="20"/>
              </w:rPr>
              <w:fldChar w:fldCharType="separate"/>
            </w:r>
            <w:r w:rsidRPr="00A645AA">
              <w:rPr>
                <w:noProof/>
                <w:sz w:val="20"/>
                <w:szCs w:val="20"/>
              </w:rPr>
              <w:t>Mier et al., 201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5692E26" w14:textId="77777777" w:rsidR="00FE75DB" w:rsidRPr="00A645AA" w:rsidRDefault="00FE75DB" w:rsidP="00FE75DB">
            <w:pPr>
              <w:spacing w:after="46" w:line="240" w:lineRule="auto"/>
              <w:rPr>
                <w:sz w:val="20"/>
                <w:szCs w:val="20"/>
              </w:rPr>
            </w:pPr>
            <w:r w:rsidRPr="00A645AA">
              <w:rPr>
                <w:sz w:val="20"/>
                <w:szCs w:val="20"/>
              </w:rPr>
              <w:t>Emotion recognition task</w:t>
            </w:r>
            <w:r>
              <w:rPr>
                <w:sz w:val="20"/>
                <w:szCs w:val="20"/>
              </w:rPr>
              <w:t xml:space="preserve"> (Fear)</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4701CE0" w14:textId="261F85D2" w:rsidR="00FE75DB" w:rsidRPr="00A645AA" w:rsidRDefault="00FE75DB" w:rsidP="00FE75DB">
            <w:pPr>
              <w:pStyle w:val="TableContents"/>
              <w:spacing w:after="46" w:line="240" w:lineRule="auto"/>
              <w:rPr>
                <w:sz w:val="20"/>
                <w:szCs w:val="20"/>
                <w:lang w:val="en-GB"/>
              </w:rPr>
            </w:pPr>
            <w:r>
              <w:rPr>
                <w:sz w:val="20"/>
                <w:szCs w:val="20"/>
                <w:lang w:val="en-GB"/>
              </w:rPr>
              <w:t>EP</w:t>
            </w:r>
          </w:p>
        </w:tc>
      </w:tr>
      <w:tr w:rsidR="00FE75DB" w:rsidRPr="00217402" w14:paraId="361EEE88"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40C88A35" w14:textId="593412C4" w:rsidR="00FE75DB" w:rsidRPr="00A645AA" w:rsidRDefault="00FE75DB" w:rsidP="00FE75DB">
            <w:pPr>
              <w:spacing w:after="46" w:line="240" w:lineRule="auto"/>
              <w:rPr>
                <w:sz w:val="20"/>
                <w:szCs w:val="20"/>
              </w:rPr>
            </w:pPr>
            <w:r w:rsidRPr="00A645AA">
              <w:rPr>
                <w:sz w:val="20"/>
                <w:szCs w:val="20"/>
              </w:rPr>
              <w:fldChar w:fldCharType="begin" w:fldLock="1"/>
            </w:r>
            <w:r w:rsidR="00D92B10">
              <w:rPr>
                <w:sz w:val="20"/>
                <w:szCs w:val="20"/>
              </w:rPr>
              <w:instrText>ADDIN CSL_CITATION {"citationItems":[{"id":"ITEM-1","itemData":{"DOI":"10.1007/s00406-016-0737-y","ISSN":"0940-1334","author":[{"dropping-particle":"","family":"Mier","given":"Daniela","non-dropping-particle":"","parse-names":false,"suffix":""},{"dropping-particle":"","family":"Eisenacher","given":"Sarah","non-dropping-particle":"","parse-names":false,"suffix":""},{"dropping-particle":"","family":"Rausch","given":"Franziska","non-dropping-particle":"","parse-names":false,"suffix":""},{"dropping-particle":"","family":"Englisch","given":"Susanne","non-dropping-particle":"","parse-names":false,"suffix":""},{"dropping-particle":"","family":"Gerchen","given":"Martin Fungisai","non-dropping-particle":"","parse-names":false,"suffix":""},{"dropping-particle":"","family":"Zamoscik","given":"Vera","non-dropping-particle":"","parse-names":false,"suffix":""},{"dropping-particle":"","family":"Meyer-Lindenberg","given":"Andreas","non-dropping-particle":"","parse-names":false,"suffix":""},{"dropping-particle":"","family":"Zink","given":"Mathias","non-dropping-particle":"","parse-names":false,"suffix":""},{"dropping-particle":"","family":"Kirsch","given":"Peter","non-dropping-particle":"","parse-names":false,"suffix":""}],"container-title":"European Archives of Psychiatry and Clinical Neuroscience","id":"ITEM-1","issue":"7","issued":{"date-parts":[["2017","10","21"]]},"page":"597-610","publisher":"Springer Berlin Heidelberg","title":"Aberrant activity and connectivity of the posterior superior temporal sulcus during social cognition in schizophrenia","type":"article-journal","volume":"267"},"uris":["http://www.mendeley.com/documents/?uuid=64f178f6-9b2a-307e-8d42-94dceba3d8e4"]}],"mendeley":{"formattedCitation":"(Daniela Mier et al., 2017)","manualFormatting":"Mier et al., 2017","plainTextFormattedCitation":"(Daniela Mier et al., 2017)","previouslyFormattedCitation":"(Daniela Mier et al., 2017)"},"properties":{"noteIndex":0},"schema":"https://github.com/citation-style-language/schema/raw/master/csl-citation.json"}</w:instrText>
            </w:r>
            <w:r w:rsidRPr="00A645AA">
              <w:rPr>
                <w:sz w:val="20"/>
                <w:szCs w:val="20"/>
              </w:rPr>
              <w:fldChar w:fldCharType="separate"/>
            </w:r>
            <w:r w:rsidRPr="00A645AA">
              <w:rPr>
                <w:noProof/>
                <w:sz w:val="20"/>
                <w:szCs w:val="20"/>
              </w:rPr>
              <w:t>Mier et al., 2017</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686AF4BC" w14:textId="6C174DD6" w:rsidR="00FE75DB" w:rsidRPr="00A645AA" w:rsidRDefault="00FE75DB" w:rsidP="00FE75DB">
            <w:pPr>
              <w:spacing w:after="46" w:line="240" w:lineRule="auto"/>
              <w:rPr>
                <w:sz w:val="20"/>
                <w:szCs w:val="20"/>
              </w:rPr>
            </w:pPr>
            <w:r w:rsidRPr="00A645AA">
              <w:rPr>
                <w:sz w:val="20"/>
                <w:szCs w:val="20"/>
              </w:rPr>
              <w:t>Social-cognitive task</w:t>
            </w:r>
            <w:r>
              <w:rPr>
                <w:sz w:val="20"/>
                <w:szCs w:val="20"/>
              </w:rPr>
              <w:t xml:space="preserve"> (</w:t>
            </w:r>
            <w:r w:rsidR="00D821C3">
              <w:rPr>
                <w:sz w:val="20"/>
                <w:szCs w:val="20"/>
              </w:rPr>
              <w:t xml:space="preserve">TM &gt; </w:t>
            </w:r>
            <w:r>
              <w:rPr>
                <w:sz w:val="20"/>
                <w:szCs w:val="20"/>
              </w:rPr>
              <w:t>Emotional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6A43F59" w14:textId="7D19FCBA" w:rsidR="00FE75DB" w:rsidRPr="00A645AA" w:rsidRDefault="00FE75DB" w:rsidP="00FE75DB">
            <w:pPr>
              <w:pStyle w:val="TableContents"/>
              <w:spacing w:after="46" w:line="240" w:lineRule="auto"/>
              <w:rPr>
                <w:sz w:val="20"/>
                <w:szCs w:val="20"/>
                <w:lang w:val="en-GB"/>
              </w:rPr>
            </w:pPr>
            <w:r>
              <w:rPr>
                <w:sz w:val="20"/>
                <w:szCs w:val="20"/>
                <w:lang w:val="en-GB"/>
              </w:rPr>
              <w:t>TM</w:t>
            </w:r>
          </w:p>
        </w:tc>
      </w:tr>
      <w:tr w:rsidR="00FE75DB" w:rsidRPr="00217402" w14:paraId="0FB73CB0"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5BB1AFE5" w14:textId="77777777" w:rsidR="00FE75DB" w:rsidRPr="00A645AA" w:rsidRDefault="00FE75DB" w:rsidP="00FE75D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38/tp.2012.16","ISSN":"21583188","abstract":"Bipolar disorder (BD) and schizophrenia (Sz) share dysfunction in prefrontal inhibitory brain systems, yet exhibit distinct forms of affective disturbance. We aimed to distinguish these disorders on the basis of differential activation in cortico-limbic pathways during voluntary emotion regulation. Patients with DSM-IV diagnosed Sz (12) or BD-I (13) and 15 healthy control (HC) participants performed a well-established emotion regulation task while undergoing functional magnetic resonance imaging. The task required participants to voluntarily upregulate or downregulate their subjective affect while viewing emotionally negative images or maintain their affective response as a comparison condition. In BD, abnormal overactivity (hyperactivation) occurred in the right ventrolateral prefrontal cortex (VLPFC) during up- and downregulation of negative affect, relative to HC. Among Sz, prefrontal hypoactivation of the right VLPFC occurred during downregulation (opposite to BD), whereas upregulation elicited hyperactivity in the right VLPFC similar to BD. Amygdala activity was significantly related to subjective negative affect in HC and BD, but not Sz. Furthermore, amygdala activity was inversely coupled with the activity in the left PFC during downregulation in HC (r0.76), while such coupling did not occur in BD or Sz. These preliminary results indicate that differential cortico-limbic activation can distinguish the clinical groups in line with affective disturbance: BD is characterized by ineffective cortical control over limbic regions during emotion regulation, while Sz is characterized by an apparent failure to engage cortical (hypofrontality) and limbic regions during downregulation. © 2012 Macmillan Publishers Limited.","author":[{"dropping-particle":"","family":"Morris","given":"R. W.","non-dropping-particle":"","parse-names":false,"suffix":""},{"dropping-particle":"","family":"Sparks","given":"A.","non-dropping-particle":"","parse-names":false,"suffix":""},{"dropping-particle":"","family":"Mitchell","given":"P. B.","non-dropping-particle":"","parse-names":false,"suffix":""},{"dropping-particle":"","family":"Weickert","given":"C. S.","non-dropping-particle":"","parse-names":false,"suffix":""},{"dropping-particle":"","family":"Green","given":"M. J.","non-dropping-particle":"","parse-names":false,"suffix":""}],"container-title":"Translational Psychiatry","id":"ITEM-1","issue":"3","issued":{"date-parts":[["2012"]]},"page":"e90","publisher":"Nature Publishing Group","title":"Lack of cortico-limbic coupling in bipolar disorder and schizophrenia during emotion regulation","type":"article-journal","volume":"2"},"uris":["http://www.mendeley.com/documents/?uuid=41e5b98e-fd63-347c-880e-42588f08b476"]}],"mendeley":{"formattedCitation":"(Morris et al., 2012)","manualFormatting":"Morris et al., 2012","plainTextFormattedCitation":"(Morris et al., 2012)","previouslyFormattedCitation":"(Morris et al., 2012)"},"properties":{"noteIndex":0},"schema":"https://github.com/citation-style-language/schema/raw/master/csl-citation.json"}</w:instrText>
            </w:r>
            <w:r w:rsidRPr="00A645AA">
              <w:rPr>
                <w:sz w:val="20"/>
                <w:szCs w:val="20"/>
              </w:rPr>
              <w:fldChar w:fldCharType="separate"/>
            </w:r>
            <w:r w:rsidRPr="00A645AA">
              <w:rPr>
                <w:noProof/>
                <w:sz w:val="20"/>
                <w:szCs w:val="20"/>
              </w:rPr>
              <w:t>Morris et al., 2012</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AB5D1E3" w14:textId="55120540" w:rsidR="00FE75DB" w:rsidRPr="00A645AA" w:rsidRDefault="00FE75DB" w:rsidP="00FE75DB">
            <w:pPr>
              <w:spacing w:after="46" w:line="240" w:lineRule="auto"/>
              <w:rPr>
                <w:sz w:val="20"/>
                <w:szCs w:val="20"/>
              </w:rPr>
            </w:pPr>
            <w:r w:rsidRPr="00A645AA">
              <w:rPr>
                <w:sz w:val="20"/>
                <w:szCs w:val="20"/>
              </w:rPr>
              <w:t>Emotion regulation task</w:t>
            </w:r>
            <w:r>
              <w:rPr>
                <w:sz w:val="20"/>
                <w:szCs w:val="20"/>
              </w:rPr>
              <w:t xml:space="preserve"> (Decrease &gt; Maintai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49BFFF6" w14:textId="74E13013" w:rsidR="00FE75DB" w:rsidRPr="00A645AA" w:rsidRDefault="00FE75DB" w:rsidP="00FE75DB">
            <w:pPr>
              <w:pStyle w:val="TableContents"/>
              <w:spacing w:after="46" w:line="240" w:lineRule="auto"/>
              <w:rPr>
                <w:sz w:val="20"/>
                <w:szCs w:val="20"/>
                <w:lang w:val="en-GB"/>
              </w:rPr>
            </w:pPr>
            <w:r>
              <w:rPr>
                <w:sz w:val="20"/>
                <w:szCs w:val="20"/>
                <w:lang w:val="en-GB"/>
              </w:rPr>
              <w:t>EP</w:t>
            </w:r>
          </w:p>
        </w:tc>
      </w:tr>
      <w:tr w:rsidR="00FE75DB" w:rsidRPr="00217402" w14:paraId="5CF3253E"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039FE7E2" w14:textId="77777777" w:rsidR="00FE75DB" w:rsidRPr="00A645AA" w:rsidRDefault="00FE75DB" w:rsidP="00FE75D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01/jamapsychiatry.2017.4741","ISSN":"2168622X","abstract":"IMPORTANCE Alterations in multiple neuroimaging phenotypes have been reported in psychotic disorders. However, neuroimaging measures can be influenced by factors that are not directly related to psychosis and may confound the interpretation of case-control differences. Therefore, a detailed characterization of the contribution of these factors to neuroimaging phenotypes in psychosis is warranted. OBJECTIVE To quantify the association between neuroimaging measures and behavioral, health, and demographic variables in psychosis using an integrated multivariate approach. DESIGN, SETTING, AND PARTICIPANTS This imaging study was conducted at a university research hospital from June 26, 2014, to March 9, 2017. High-resolution multimodal magnetic resonance imaging data were obtained from 100 patients with schizophrenia, 40 patients with bipolar disorder, and 50 healthy volunteers; computed were cortical thickness, subcortical volumes, white matter fractional anisotropy, task-related brain activation (during working memory and emotional recognition), and resting-state functional connectivity. Ascertained in all participants were nonimaging measures pertaining to clinical features, cognition, substance use, psychological trauma, physical activity, and body mass index. The association between imaging and nonimaging measures was modeled using sparse canonical correlation analysis with robust reliability testing. MAINOUTCOMES ANDMEASURES Multivariate patterns of the association between nonimaging and neuroimaging measures in patients with psychosis and healthy volunteers. RESULTS The analyses were performed in 92 patients with schizophrenia (23 female [25.0%]; mean [SD] age, 27.0 [7.6] years), 37 patients with bipolar disorder (12 female [32.4%]; mean [SD] age, 27.5 [8.1] years), and 48 healthy volunteers (20 female [41.7%]; mean [SD] age, 29.8 [8.5] years). The imaging and nonimaging data sets showed significant covariation (r = 0.63, P &lt;.001), which was independent of diagnosis. Among the nonimaging variables examined, age (r = -0.53), IQ (r = 0.36), and body mass index (r = -0.25) were associated with multiple imaging phenotypes; cannabis use (r = 0.23) and other substance use (r = 0.33) were associated with subcortical volumes, and alcohol use was associated with white matter integrity (r = -0.15). Within the multivariate models, positive symptoms retained associations with the global neuroimaging (r = -0.13), the cortical thickness (r = -0.22), and the task-rel…","author":[{"dropping-particle":"","family":"Moser","given":"Dominik A.","non-dropping-particle":"","parse-names":false,"suffix":""},{"dropping-particle":"","family":"Doucet","given":"Gaelle E.","non-dropping-particle":"","parse-names":false,"suffix":""},{"dropping-particle":"","family":"Lee","given":"Won Hee","non-dropping-particle":"","parse-names":false,"suffix":""},{"dropping-particle":"","family":"Rasgon","given":"Alexander","non-dropping-particle":"","parse-names":false,"suffix":""},{"dropping-particle":"","family":"Krinsky","given":"Hannah","non-dropping-particle":"","parse-names":false,"suffix":""},{"dropping-particle":"","family":"Leibu","given":"Evan","non-dropping-particle":"","parse-names":false,"suffix":""},{"dropping-particle":"","family":"Ing","given":"Alex","non-dropping-particle":"","parse-names":false,"suffix":""},{"dropping-particle":"","family":"Schumann","given":"Gunter","non-dropping-particle":"","parse-names":false,"suffix":""},{"dropping-particle":"","family":"Rasgon","given":"Natalie","non-dropping-particle":"","parse-names":false,"suffix":""},{"dropping-particle":"","family":"Frangou","given":"Sophia","non-dropping-particle":"","parse-names":false,"suffix":""}],"container-title":"JAMA Psychiatry","id":"ITEM-1","issue":"4","issued":{"date-parts":[["2018","4","1"]]},"page":"386-395","publisher":"American Medical Association","title":"Multivariate associations among behavioral, clinical, and multimodal imaging phenotypes in patients with psychosis","type":"article-journal","volume":"75"},"uris":["http://www.mendeley.com/documents/?uuid=bdd06e65-3c3c-3857-9a1c-262f20685edd"]}],"mendeley":{"formattedCitation":"(Moser et al., 2018)","manualFormatting":"Moser et al., 2018","plainTextFormattedCitation":"(Moser et al., 2018)","previouslyFormattedCitation":"(Moser et al., 2018)"},"properties":{"noteIndex":0},"schema":"https://github.com/citation-style-language/schema/raw/master/csl-citation.json"}</w:instrText>
            </w:r>
            <w:r w:rsidRPr="00A645AA">
              <w:rPr>
                <w:sz w:val="20"/>
                <w:szCs w:val="20"/>
              </w:rPr>
              <w:fldChar w:fldCharType="separate"/>
            </w:r>
            <w:r w:rsidRPr="00A645AA">
              <w:rPr>
                <w:noProof/>
                <w:sz w:val="20"/>
                <w:szCs w:val="20"/>
              </w:rPr>
              <w:t>Moser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88F8891" w14:textId="2F60417E" w:rsidR="00FE75DB" w:rsidRPr="00A645AA" w:rsidRDefault="00FE75DB" w:rsidP="00FE75DB">
            <w:pPr>
              <w:spacing w:after="46" w:line="240" w:lineRule="auto"/>
              <w:rPr>
                <w:sz w:val="20"/>
                <w:szCs w:val="20"/>
              </w:rPr>
            </w:pPr>
            <w:r w:rsidRPr="00A645AA">
              <w:rPr>
                <w:sz w:val="20"/>
                <w:szCs w:val="20"/>
              </w:rPr>
              <w:t>Emotional recognition task</w:t>
            </w:r>
            <w:r>
              <w:rPr>
                <w:sz w:val="20"/>
                <w:szCs w:val="20"/>
              </w:rPr>
              <w:t xml:space="preserve"> (</w:t>
            </w:r>
            <w:r w:rsidRPr="005A7D9C">
              <w:rPr>
                <w:sz w:val="20"/>
                <w:szCs w:val="20"/>
              </w:rPr>
              <w:t>Emotional face matching &gt; Shape matching</w:t>
            </w:r>
            <w:r>
              <w:rPr>
                <w:sz w:val="20"/>
                <w:szCs w:val="20"/>
              </w:rPr>
              <w:t>)</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CEA8B69" w14:textId="1B2871F2" w:rsidR="00FE75DB" w:rsidRPr="00A645AA" w:rsidRDefault="00FE75DB" w:rsidP="00FE75DB">
            <w:pPr>
              <w:pStyle w:val="TableContents"/>
              <w:spacing w:after="46" w:line="240" w:lineRule="auto"/>
              <w:rPr>
                <w:sz w:val="20"/>
                <w:szCs w:val="20"/>
                <w:lang w:val="en-GB"/>
              </w:rPr>
            </w:pPr>
            <w:r>
              <w:rPr>
                <w:sz w:val="20"/>
                <w:szCs w:val="20"/>
                <w:lang w:val="en-GB"/>
              </w:rPr>
              <w:t>EP</w:t>
            </w:r>
          </w:p>
        </w:tc>
      </w:tr>
      <w:tr w:rsidR="00FE75DB" w:rsidRPr="00217402" w14:paraId="0DD4B5F0"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76E89D27" w14:textId="77777777" w:rsidR="00FE75DB" w:rsidRPr="00A645AA" w:rsidRDefault="00FE75DB" w:rsidP="00FE75D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4.05.023","ISSN":"15732509","abstract":"Background: Processing the emotional content of faces is recognised as a key deficit of schizophrenia, associated with poorer functional outcomes and possibly contributing to the severity of clinical symptoms such as paranoia. At the neural level, fMRI studies have reported altered limbic activity in response to facial stimuli. However, previous studies may be limited by the use of cognitively demanding tasks and static facial stimuli. To address these issues, the current study used a face processing task involving both passive face viewing and dynamic social stimuli. Such a task may (1) lack the potentially confounding effects of high cognitive demands and (2) show higher ecological validity. Methods: Functional MRI was used to examine neural activity in 25 patients with a DSM-IV diagnosis of schizophrenia/schizoaffective disorder and 21 age- and gender-matched healthy controls while they participated in a face processing task, which involved viewing videos of angry and neutral facial expressions, and a non-biological baseline condition. Results: While viewing faces, patients showed significantly weaker deactivation of the medial prefrontal cortex, including the anterior cingulate, and decreased activation in the left cerebellum, compared to controls. Patients also showed weaker medial prefrontal deactivation while viewing the angry faces relative to baseline. Discussion: Given that the anterior cingulate plays a role in processing negative emotion, weaker deactivation of this region in patients while viewing faces may contribute to an increased perception of social threat. Future studies examining the neurobiology of social cognition in schizophrenia using fMRI may help establish targets for treatment interventions. © 2014 Elsevier B.V.","author":[{"dropping-particle":"","family":"Mothersill","given":"Omar","non-dropping-particle":"","parse-names":false,"suffix":""},{"dropping-particle":"","family":"Morris","given":"Derek W.","non-dropping-particle":"","parse-names":false,"suffix":""},{"dropping-particle":"","family":"Kelly","given":"Sinead","non-dropping-particle":"","parse-names":false,"suffix":""},{"dropping-particle":"","family":"Rose","given":"Emma Jane","non-dropping-particle":"","parse-names":false,"suffix":""},{"dropping-particle":"","family":"Bokde","given":"Arun","non-dropping-particle":"","parse-names":false,"suffix":""},{"dropping-particle":"","family":"Reilly","given":"Richard","non-dropping-particle":"","parse-names":false,"suffix":""},{"dropping-particle":"","family":"Gill","given":"Michael","non-dropping-particle":"","parse-names":false,"suffix":""},{"dropping-particle":"","family":"Corvin","given":"Aiden P.","non-dropping-particle":"","parse-names":false,"suffix":""},{"dropping-particle":"","family":"Donohoe","given":"Gary","non-dropping-particle":"","parse-names":false,"suffix":""}],"container-title":"Schizophrenia Research","id":"ITEM-1","issued":{"date-parts":[["2014"]]},"title":"Altered medial prefrontal activity during dynamic face processing in schizophrenia spectrum patients","type":"article-journal"},"uris":["http://www.mendeley.com/documents/?uuid=aa0417a2-8926-350c-bfa9-4a5279b15e47"]}],"mendeley":{"formattedCitation":"(Mothersill et al., 2014)","manualFormatting":"Mothersill et al., 2014","plainTextFormattedCitation":"(Mothersill et al., 2014)","previouslyFormattedCitation":"(Mothersill et al., 2014)"},"properties":{"noteIndex":0},"schema":"https://github.com/citation-style-language/schema/raw/master/csl-citation.json"}</w:instrText>
            </w:r>
            <w:r w:rsidRPr="00A645AA">
              <w:rPr>
                <w:sz w:val="20"/>
                <w:szCs w:val="20"/>
              </w:rPr>
              <w:fldChar w:fldCharType="separate"/>
            </w:r>
            <w:r w:rsidRPr="00A645AA">
              <w:rPr>
                <w:noProof/>
                <w:sz w:val="20"/>
                <w:szCs w:val="20"/>
              </w:rPr>
              <w:t>Mothersill et al., 201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4E1D502" w14:textId="1ABD3F11" w:rsidR="00FE75DB" w:rsidRPr="00A645AA" w:rsidRDefault="00FE75DB" w:rsidP="00FE75DB">
            <w:pPr>
              <w:spacing w:after="46" w:line="240" w:lineRule="auto"/>
              <w:rPr>
                <w:sz w:val="20"/>
                <w:szCs w:val="20"/>
              </w:rPr>
            </w:pPr>
            <w:r w:rsidRPr="00A645AA">
              <w:rPr>
                <w:sz w:val="20"/>
                <w:szCs w:val="20"/>
              </w:rPr>
              <w:t>Face processing task</w:t>
            </w:r>
            <w:r>
              <w:rPr>
                <w:sz w:val="20"/>
                <w:szCs w:val="20"/>
              </w:rPr>
              <w:t xml:space="preserve"> (Angry &gt; Neutral)</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A5F8742" w14:textId="401EA695" w:rsidR="00FE75DB" w:rsidRPr="00A645AA" w:rsidRDefault="00FE75DB" w:rsidP="00FE75DB">
            <w:pPr>
              <w:pStyle w:val="TableContents"/>
              <w:spacing w:after="46" w:line="240" w:lineRule="auto"/>
              <w:rPr>
                <w:sz w:val="20"/>
                <w:szCs w:val="20"/>
                <w:lang w:val="en-GB"/>
              </w:rPr>
            </w:pPr>
            <w:r>
              <w:rPr>
                <w:sz w:val="20"/>
                <w:szCs w:val="20"/>
                <w:lang w:val="en-GB"/>
              </w:rPr>
              <w:t>EP</w:t>
            </w:r>
          </w:p>
        </w:tc>
      </w:tr>
      <w:tr w:rsidR="00FE75DB" w:rsidRPr="00217402" w14:paraId="47BA4E63"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3DA42511" w14:textId="6B653378" w:rsidR="00FE75DB" w:rsidRPr="00A645AA" w:rsidRDefault="00FE75DB" w:rsidP="00FE75DB">
            <w:pPr>
              <w:spacing w:after="46" w:line="240" w:lineRule="auto"/>
              <w:rPr>
                <w:sz w:val="20"/>
                <w:szCs w:val="20"/>
              </w:rPr>
            </w:pPr>
            <w:r>
              <w:rPr>
                <w:sz w:val="20"/>
                <w:szCs w:val="20"/>
              </w:rPr>
              <w:fldChar w:fldCharType="begin" w:fldLock="1"/>
            </w:r>
            <w:r>
              <w:rPr>
                <w:sz w:val="20"/>
                <w:szCs w:val="20"/>
              </w:rPr>
              <w:instrText>ADDIN CSL_CITATION {"citationItems":[{"id":"ITEM-1","itemData":{"DOI":"10.1017/S0033291714002943","ISSN":"1469-8978 (Electronic)","PMID":"25577954","abstract":"BACKGROUND: The neurobiological underpinnings of avolition in schizophrenia remain  unclear. Most brain imaging research has focused on reward prediction deficit and on ventral striatum dysfunction, but findings are not consistent. In the light of accumulating evidence that both ventral striatum and dorsal caudate play a key role in motivation, we investigated ventral striatum and dorsal caudate activation during processing of reward or loss in patients with schizophrenia. METHOD: We used functional magnetic resonance imaging to study brain activation during a Monetary Incentive Delay task in patients with schizophrenia, treated with second-generation antipsychotics only, and in healthy controls (HC). We also assessed the relationships of ventral striatum and dorsal caudate activation with measures of hedonic experience and motivation. RESULTS: The whole patient group had lower motivation but comparable hedonic experience and striatal activation than HC. Patients with high avolition scores showed lower dorsal caudate activation than both HC and patients with low avolition scores. A lower dorsal caudate activation was also observed in patients with deficit schizophrenia compared to HC and patients with non-deficit schizophrenia. Dorsal caudate activity during reward anticipation was significantly associated with avolition, but not with anhedonia in the patient group. CONCLUSIONS: These findings suggest that avolition in schizophrenia is linked to dorsal caudate hypoactivation.","author":[{"dropping-particle":"","family":"Mucci","given":"A","non-dropping-particle":"","parse-names":false,"suffix":""},{"dropping-particle":"","family":"Dima","given":"D","non-dropping-particle":"","parse-names":false,"suffix":""},{"dropping-particle":"","family":"Soricelli","given":"A","non-dropping-particle":"","parse-names":false,"suffix":""},{"dropping-particle":"","family":"Volpe","given":"U","non-dropping-particle":"","parse-names":false,"suffix":""},{"dropping-particle":"","family":"Bucci","given":"P","non-dropping-particle":"","parse-names":false,"suffix":""},{"dropping-particle":"","family":"Frangou","given":"S","non-dropping-particle":"","parse-names":false,"suffix":""},{"dropping-particle":"","family":"Prinster","given":"A","non-dropping-particle":"","parse-names":false,"suffix":""},{"dropping-particle":"","family":"Salvatore","given":"M","non-dropping-particle":"","parse-names":false,"suffix":""},{"dropping-particle":"","family":"Galderisi","given":"S","non-dropping-particle":"","parse-names":false,"suffix":""},{"dropping-particle":"","family":"Maj","given":"M","non-dropping-particle":"","parse-names":false,"suffix":""}],"container-title":"Psychological medicine","id":"ITEM-1","issue":"8","issued":{"date-parts":[["2015","6"]]},"language":"eng","page":"1765-1778","title":"Is avolition in schizophrenia associated with a deficit of dorsal caudate activity?  A functional magnetic resonance imaging study during reward anticipation and feedback.","type":"article-journal","volume":"45"},"uris":["http://www.mendeley.com/documents/?uuid=e8006e73-6c7d-49b7-8980-7a46da887578"]}],"mendeley":{"formattedCitation":"(Mucci et al., 2015)","manualFormatting":"Mucci et al., 2015","plainTextFormattedCitation":"(Mucci et al., 2015)","previouslyFormattedCitation":"(Mucci et al., 2015)"},"properties":{"noteIndex":0},"schema":"https://github.com/citation-style-language/schema/raw/master/csl-citation.json"}</w:instrText>
            </w:r>
            <w:r>
              <w:rPr>
                <w:sz w:val="20"/>
                <w:szCs w:val="20"/>
              </w:rPr>
              <w:fldChar w:fldCharType="separate"/>
            </w:r>
            <w:r w:rsidRPr="00FE75DB">
              <w:rPr>
                <w:noProof/>
                <w:sz w:val="20"/>
                <w:szCs w:val="20"/>
              </w:rPr>
              <w:t>Mucci et al., 2015</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D2ECF39" w14:textId="6A7427C5" w:rsidR="00FE75DB" w:rsidRPr="00A645AA" w:rsidRDefault="00FE75DB" w:rsidP="00FE75DB">
            <w:pPr>
              <w:spacing w:after="46" w:line="240" w:lineRule="auto"/>
              <w:rPr>
                <w:sz w:val="20"/>
                <w:szCs w:val="20"/>
              </w:rPr>
            </w:pPr>
            <w:r w:rsidRPr="00FE75DB">
              <w:rPr>
                <w:sz w:val="20"/>
                <w:szCs w:val="20"/>
              </w:rPr>
              <w:t>Monetary Incentive Delay reward task</w:t>
            </w:r>
            <w:r w:rsidR="00377423">
              <w:rPr>
                <w:sz w:val="20"/>
                <w:szCs w:val="20"/>
              </w:rPr>
              <w:t xml:space="preserve"> (R</w:t>
            </w:r>
            <w:r w:rsidR="00377423" w:rsidRPr="00377423">
              <w:rPr>
                <w:sz w:val="20"/>
                <w:szCs w:val="20"/>
              </w:rPr>
              <w:t xml:space="preserve">eward anticipation, </w:t>
            </w:r>
            <w:r w:rsidR="00377423">
              <w:rPr>
                <w:sz w:val="20"/>
                <w:szCs w:val="20"/>
              </w:rPr>
              <w:t>F</w:t>
            </w:r>
            <w:r w:rsidR="00377423" w:rsidRPr="00377423">
              <w:rPr>
                <w:sz w:val="20"/>
                <w:szCs w:val="20"/>
              </w:rPr>
              <w:t>eedback</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7D09393" w14:textId="2CA7495E" w:rsidR="00FE75DB" w:rsidRDefault="00685053" w:rsidP="00FE75DB">
            <w:pPr>
              <w:pStyle w:val="TableContents"/>
              <w:spacing w:after="46" w:line="240" w:lineRule="auto"/>
              <w:rPr>
                <w:sz w:val="20"/>
                <w:szCs w:val="20"/>
                <w:lang w:val="en-GB"/>
              </w:rPr>
            </w:pPr>
            <w:r>
              <w:rPr>
                <w:sz w:val="20"/>
                <w:szCs w:val="20"/>
                <w:lang w:val="en-GB"/>
              </w:rPr>
              <w:t>EP</w:t>
            </w:r>
          </w:p>
        </w:tc>
      </w:tr>
      <w:tr w:rsidR="00FE75DB" w:rsidRPr="00217402" w14:paraId="409E32EC"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34546C30" w14:textId="77777777" w:rsidR="00FE75DB" w:rsidRPr="00A645AA" w:rsidRDefault="00FE75DB" w:rsidP="00FE75D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7.10.006","ISBN":"1872-7506(Electronic),0925-4927(Print)","ISSN":"18727506","PMID":"29174437","abstract":"Impairment in simulation, i.e., the generation of internal representations of experiences, may contribute to social dysfunction in schizophrenia spectrum disorders (SZ). Using a novel fMRI task, we identified neural representations generated during simulation of sensorimotor experiences and evaluated their associations with socioemotional function in 19 individuals with SZ and 24 psychiatrically-healthy controls (HC). Participants watched videos depicting a painful sensorimotor experience in the hand or foot of another person and were then asked to imagine how unpleasant it would be to undergo that experience themselves, eliciting simulation. A localizer task identified regions-of-interest (ROIs) within each participant's sensorimotor cortices (SC) recruited by firsthand sensory experiences in hands and feet. Simulation engaged these ROIs in HC and SZ. Simulation-related activation in ROIs did not differ between groups but was associated with participants’ social function. Findings indicate that simulation elicits specific neural representations within the SC and the strength of these representations might be linked to social function.","author":[{"dropping-particle":"","family":"Mukerji","given":"Cora E.","non-dropping-particle":"","parse-names":false,"suffix":""},{"dropping-particle":"","family":"Lincoln","given":"Sarah Hope","non-dropping-particle":"","parse-names":false,"suffix":""},{"dropping-particle":"","family":"Tully","given":"Laura M.","non-dropping-particle":"","parse-names":false,"suffix":""},{"dropping-particle":"","family":"Dodell-Feder","given":"David","non-dropping-particle":"","parse-names":false,"suffix":""},{"dropping-particle":"","family":"Hooker","given":"Christine I.","non-dropping-particle":"","parse-names":false,"suffix":""}],"container-title":"Psychiatry Research - Neuroimaging","id":"ITEM-1","issued":{"date-parts":[["2018"]]},"title":"Neural simulation mechanisms and social-emotional function in schizophrenia","type":"article-journal"},"uris":["http://www.mendeley.com/documents/?uuid=e9697531-b343-3168-8427-d49dd54733e0"]}],"mendeley":{"formattedCitation":"(Mukerji et al., 2018)","manualFormatting":"Mukerji et al., 2018","plainTextFormattedCitation":"(Mukerji et al., 2018)","previouslyFormattedCitation":"(Mukerji et al., 2018)"},"properties":{"noteIndex":0},"schema":"https://github.com/citation-style-language/schema/raw/master/csl-citation.json"}</w:instrText>
            </w:r>
            <w:r w:rsidRPr="00A645AA">
              <w:rPr>
                <w:sz w:val="20"/>
                <w:szCs w:val="20"/>
              </w:rPr>
              <w:fldChar w:fldCharType="separate"/>
            </w:r>
            <w:r w:rsidRPr="00A645AA">
              <w:rPr>
                <w:noProof/>
                <w:sz w:val="20"/>
                <w:szCs w:val="20"/>
              </w:rPr>
              <w:t>Mukerji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5C74987" w14:textId="69291CCE" w:rsidR="00FE75DB" w:rsidRPr="00A645AA" w:rsidRDefault="00FE75DB" w:rsidP="00FE75DB">
            <w:pPr>
              <w:spacing w:after="46" w:line="240" w:lineRule="auto"/>
              <w:rPr>
                <w:sz w:val="20"/>
                <w:szCs w:val="20"/>
              </w:rPr>
            </w:pPr>
            <w:r w:rsidRPr="00A645AA">
              <w:rPr>
                <w:sz w:val="20"/>
                <w:szCs w:val="20"/>
              </w:rPr>
              <w:t>Simulation task</w:t>
            </w:r>
            <w:r>
              <w:rPr>
                <w:sz w:val="20"/>
                <w:szCs w:val="20"/>
              </w:rPr>
              <w:t xml:space="preserve"> (Pain observation &gt; Control observation)</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E8432D0" w14:textId="7381050E" w:rsidR="00FE75DB" w:rsidRPr="00A645AA" w:rsidRDefault="00FE75DB" w:rsidP="00FE75DB">
            <w:pPr>
              <w:pStyle w:val="TableContents"/>
              <w:spacing w:after="46" w:line="240" w:lineRule="auto"/>
              <w:rPr>
                <w:sz w:val="20"/>
                <w:szCs w:val="20"/>
                <w:lang w:val="en-GB"/>
              </w:rPr>
            </w:pPr>
            <w:r>
              <w:rPr>
                <w:sz w:val="20"/>
                <w:szCs w:val="20"/>
                <w:lang w:val="en-GB"/>
              </w:rPr>
              <w:t>TM</w:t>
            </w:r>
          </w:p>
        </w:tc>
      </w:tr>
      <w:tr w:rsidR="00963F67" w:rsidRPr="00217402" w14:paraId="5C6401C8"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9C7631D" w14:textId="51928F01" w:rsidR="00963F67" w:rsidRPr="00A645AA" w:rsidRDefault="00963F67" w:rsidP="00963F67">
            <w:pPr>
              <w:spacing w:after="46" w:line="240" w:lineRule="auto"/>
              <w:rPr>
                <w:sz w:val="20"/>
                <w:szCs w:val="20"/>
              </w:rPr>
            </w:pPr>
            <w:r>
              <w:rPr>
                <w:sz w:val="20"/>
                <w:szCs w:val="20"/>
              </w:rPr>
              <w:fldChar w:fldCharType="begin" w:fldLock="1"/>
            </w:r>
            <w:r>
              <w:rPr>
                <w:sz w:val="20"/>
                <w:szCs w:val="20"/>
              </w:rPr>
              <w:instrText>ADDIN CSL_CITATION {"citationItems":[{"id":"ITEM-1","itemData":{"DOI":"10.1093/schbul/sbt086","ISSN":"17451701","PMID":"23851067","abstract":"Background: Impairments in social cognition have been described in schizophrenia and relate to core symptoms of the disorder. Social cognition is subserved by a network of brain regions, many of which have been implicated in schizophrenia. We hypothesized that deficits in connectivity between components of this social brain network may underlie the social cognition impairments seen in the disorder. Methods: We investigated brain activation and connectivity in a group of individuals with schizophrenia making social judgments of approachability from faces (n = 20), compared with a group of matched healthy volunteers (n = 24), using functional magnetic resonance imaging. Effective connectivity from the amygdala was estimated using the psychophysiological interaction approach. Results: While making approachability judgments, healthy participants recruited a network of social brain regions including amygdala, fusiform gyrus, cerebellum, and inferior frontal gyrus bilaterally and left medial prefrontal cortex. During the approachability task, healthy participants showed increased connectivity from the amygdala to the fusiform gyri, cerebellum, and left superior frontal cortex. In comparison to controls, individuals with schizophrenia overactivated the right middle frontal gyrus, superior frontal gyrus, and precuneus and had reduced connectivity between the amygdala and the insula cortex. Discussion: We report increased activation of frontal and medial parietal regions during social judgment in patients with schizophrenia, accompanied by decreased connectivity between the amygdala and insula. We suggest that the increased activation of frontal control systems and association cortex may reflect a compensatory mechanism for impaired connectivity of the amygdala with other parts of the social brain networks in schizophrenia. © 2013 The Author.","author":[{"dropping-particle":"","family":"Mukherjee","given":"Prerona","non-dropping-particle":"","parse-names":false,"suffix":""},{"dropping-particle":"","family":"Whalley","given":"Heather C.","non-dropping-particle":"","parse-names":false,"suffix":""},{"dropping-particle":"","family":"McKirdy","given":"James W.","non-dropping-particle":"","parse-names":false,"suffix":""},{"dropping-particle":"","family":"Sprengelmeyer","given":"Reiner","non-dropping-particle":"","parse-names":false,"suffix":""},{"dropping-particle":"","family":"Young","given":"Andrew W.","non-dropping-particle":"","parse-names":false,"suffix":""},{"dropping-particle":"","family":"McIntosh","given":"Andrew M.","non-dropping-particle":"","parse-names":false,"suffix":""},{"dropping-particle":"","family":"Lawrie","given":"Stephen M.","non-dropping-particle":"","parse-names":false,"suffix":""},{"dropping-particle":"","family":"Hall","given":"Jeremy","non-dropping-particle":"","parse-names":false,"suffix":""}],"container-title":"Schizophrenia Bulletin","id":"ITEM-1","issue":"1","issued":{"date-parts":[["2014","1","1"]]},"page":"152-160","publisher":"Oxford University Press","title":"Altered amygdala connectivity within the social brain in schizophrenia","type":"article-journal","volume":"40"},"uris":["http://www.mendeley.com/documents/?uuid=13811104-e827-3681-a5c4-4dd89a9f4761"]}],"mendeley":{"formattedCitation":"(Mukherjee et al., 2014)","manualFormatting":"Mukherjee et al., 2014","plainTextFormattedCitation":"(Mukherjee et al., 2014)","previouslyFormattedCitation":"(Mukherjee et al., 2014)"},"properties":{"noteIndex":0},"schema":"https://github.com/citation-style-language/schema/raw/master/csl-citation.json"}</w:instrText>
            </w:r>
            <w:r>
              <w:rPr>
                <w:sz w:val="20"/>
                <w:szCs w:val="20"/>
              </w:rPr>
              <w:fldChar w:fldCharType="separate"/>
            </w:r>
            <w:r w:rsidRPr="00FE75DB">
              <w:rPr>
                <w:noProof/>
                <w:sz w:val="20"/>
                <w:szCs w:val="20"/>
              </w:rPr>
              <w:t>Mukherjee et al., 2014</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61320C3A" w14:textId="31458F91" w:rsidR="00963F67" w:rsidRPr="00A645AA" w:rsidRDefault="00963F67" w:rsidP="00963F67">
            <w:pPr>
              <w:spacing w:after="46" w:line="240" w:lineRule="auto"/>
              <w:rPr>
                <w:sz w:val="20"/>
                <w:szCs w:val="20"/>
              </w:rPr>
            </w:pPr>
            <w:r>
              <w:rPr>
                <w:sz w:val="20"/>
                <w:szCs w:val="20"/>
              </w:rPr>
              <w:t>Approachability judgement task</w:t>
            </w:r>
            <w:r w:rsidR="00377423">
              <w:rPr>
                <w:sz w:val="20"/>
                <w:szCs w:val="20"/>
              </w:rPr>
              <w:t xml:space="preserve"> (A</w:t>
            </w:r>
            <w:r w:rsidR="00377423" w:rsidRPr="00377423">
              <w:rPr>
                <w:sz w:val="20"/>
                <w:szCs w:val="20"/>
              </w:rPr>
              <w:t xml:space="preserve">pproachability &gt; </w:t>
            </w:r>
            <w:r w:rsidR="00377423">
              <w:rPr>
                <w:sz w:val="20"/>
                <w:szCs w:val="20"/>
              </w:rPr>
              <w:t>G</w:t>
            </w:r>
            <w:r w:rsidR="00377423" w:rsidRPr="00377423">
              <w:rPr>
                <w:sz w:val="20"/>
                <w:szCs w:val="20"/>
              </w:rPr>
              <w:t>ender</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80BEBDA" w14:textId="777424F4" w:rsidR="00963F67" w:rsidRDefault="00685053" w:rsidP="00963F67">
            <w:pPr>
              <w:pStyle w:val="TableContents"/>
              <w:spacing w:after="46" w:line="240" w:lineRule="auto"/>
              <w:rPr>
                <w:sz w:val="20"/>
                <w:szCs w:val="20"/>
                <w:lang w:val="en-GB"/>
              </w:rPr>
            </w:pPr>
            <w:r>
              <w:rPr>
                <w:sz w:val="20"/>
                <w:szCs w:val="20"/>
                <w:lang w:val="en-GB"/>
              </w:rPr>
              <w:t>SP</w:t>
            </w:r>
          </w:p>
        </w:tc>
      </w:tr>
      <w:tr w:rsidR="00963F67" w:rsidRPr="00217402" w14:paraId="219C23D2"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3AF169C" w14:textId="5A3F35DF" w:rsidR="00963F67" w:rsidRPr="00A645AA" w:rsidRDefault="00963F67" w:rsidP="00963F67">
            <w:pPr>
              <w:spacing w:after="46" w:line="240" w:lineRule="auto"/>
              <w:rPr>
                <w:sz w:val="20"/>
                <w:szCs w:val="20"/>
              </w:rPr>
            </w:pPr>
            <w:r>
              <w:rPr>
                <w:sz w:val="20"/>
                <w:szCs w:val="20"/>
              </w:rPr>
              <w:fldChar w:fldCharType="begin" w:fldLock="1"/>
            </w:r>
            <w:r w:rsidR="00100E36">
              <w:rPr>
                <w:sz w:val="20"/>
                <w:szCs w:val="20"/>
              </w:rPr>
              <w:instrText>ADDIN CSL_CITATION {"citationItems":[{"id":"ITEM-1","itemData":{"DOI":"10.1016/j.schres.2009.11.009","ISSN":"1573-2509 (Electronic)","PMID":"20051318","abstract":"BACKGROUND: Impaired awareness of the self and others (i.e., metacognitive  evaluations) are seen in schizophrenia. We compared patterns of activation in schizophrenia (SZ) and nonclinical subjects during a functional magnetic resonance imaging (fMRI) task of metacognitive evaluations that has been demonstrated to engage the neural circuitry of the self in healthy subjects. METHODS: Eleven SZ subjects (7 males, mean age 26.6+/-8) and 10 healthy control subjects (4 males, mean age 29.6+/-8.4) were enrolled. Participants completed two runs of a metacognitive evaluation task (self vs. other vs. word meaning). fMRI data was obtained using a full body Bruker MedSped 4.0Tesla system. Group contrasts were performed using an uncorrected p&lt;0.005 with a 50voxel extent threshold. RESULTS: We observed a significant hypoactivation in the left superior temporal sulcus (STS) during metacognitive evaluations of others (OE) vs. semantic positivity evaluations (SPE) and a trend toward significant hypoactivation in the OE vs. self evaluations (SE) in the SZ group. Significant hypoactivation was also seen in the right inferior temporal gyrus (ITG) in the OE vs. SE contrasts in the SZ group. A trendworthy hypoactivation was seen in the SZ group in the right middle frontal gyrus and pole of the left STS during OE vs. SPE and SE contrasts respectively. CONCLUSIONS: These results extend previous findings of impaired metacognitive evaluative processes in schizophrenia to aberrations of the neural circuitry implicated in self/other awareness among SZ patients. Greater understanding of the neural basis of deficits of self/other awareness in early schizophrenia may contribute to improvements in the identification and treatment of individuals at risk for the illness.","author":[{"dropping-particle":"","family":"Murphy","given":"Eric R.","non-dropping-particle":"","parse-names":false,"suffix":""},{"dropping-particle":"","family":"Brent","given":"Benjamin K.","non-dropping-particle":"","parse-names":false,"suffix":""},{"dropping-particle":"","family":"Benton","given":"Mark","non-dropping-particle":"","parse-names":false,"suffix":""},{"dropping-particle":"","family":"Pruitt","given":"Patrick","non-dropping-particle":"","parse-names":false,"suffix":""},{"dropping-particle":"","family":"Diwadkar","given":"Vaibhav","non-dropping-particle":"","parse-names":false,"suffix":""},{"dropping-particle":"","family":"Rajarethinam","given":"R. P.","non-dropping-particle":"","parse-names":false,"suffix":""},{"dropping-particle":"","family":"Keshavan","given":"Matcheri S.","non-dropping-particle":"","parse-names":false,"suffix":""}],"container-title":"Schizophrenia research","id":"ITEM-1","issue":"2-3","issued":{"date-parts":[["2010","2"]]},"language":"eng","page":"252-258","publisher-place":"Netherlands","title":"Differential processing of metacognitive evaluation and the neural circuitry of the  self and others in schizophrenia: a pilot study.","type":"article-journal","volume":"116"},"uris":["http://www.mendeley.com/documents/?uuid=737a9754-d63b-40d9-9ebb-91a1af5b0118"]}],"mendeley":{"formattedCitation":"(Murphy et al., 2010)","manualFormatting":"Murphy et al., 2010","plainTextFormattedCitation":"(Murphy et al., 2010)","previouslyFormattedCitation":"(Murphy et al., 2010)"},"properties":{"noteIndex":0},"schema":"https://github.com/citation-style-language/schema/raw/master/csl-citation.json"}</w:instrText>
            </w:r>
            <w:r>
              <w:rPr>
                <w:sz w:val="20"/>
                <w:szCs w:val="20"/>
              </w:rPr>
              <w:fldChar w:fldCharType="separate"/>
            </w:r>
            <w:r w:rsidRPr="008E2009">
              <w:rPr>
                <w:noProof/>
                <w:sz w:val="20"/>
                <w:szCs w:val="20"/>
              </w:rPr>
              <w:t>Murphy et al., 2010</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F034F10" w14:textId="463A2295" w:rsidR="00963F67" w:rsidRPr="00A645AA" w:rsidRDefault="00963F67" w:rsidP="00963F67">
            <w:pPr>
              <w:spacing w:after="46" w:line="240" w:lineRule="auto"/>
              <w:rPr>
                <w:sz w:val="20"/>
                <w:szCs w:val="20"/>
              </w:rPr>
            </w:pPr>
            <w:r>
              <w:rPr>
                <w:sz w:val="20"/>
                <w:szCs w:val="20"/>
              </w:rPr>
              <w:t>Self-other reflection task</w:t>
            </w:r>
            <w:r w:rsidR="00377423">
              <w:rPr>
                <w:sz w:val="20"/>
                <w:szCs w:val="20"/>
              </w:rPr>
              <w:t xml:space="preserve"> (Self &gt; Other)</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CFD0456" w14:textId="11B48745" w:rsidR="00963F67" w:rsidRDefault="00685053" w:rsidP="00963F67">
            <w:pPr>
              <w:pStyle w:val="TableContents"/>
              <w:spacing w:after="46" w:line="240" w:lineRule="auto"/>
              <w:rPr>
                <w:sz w:val="20"/>
                <w:szCs w:val="20"/>
                <w:lang w:val="en-GB"/>
              </w:rPr>
            </w:pPr>
            <w:r>
              <w:rPr>
                <w:sz w:val="20"/>
                <w:szCs w:val="20"/>
                <w:lang w:val="en-GB"/>
              </w:rPr>
              <w:t>AB</w:t>
            </w:r>
          </w:p>
        </w:tc>
      </w:tr>
      <w:tr w:rsidR="00963F67" w:rsidRPr="00217402" w14:paraId="0AEE6F4C"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0146E04" w14:textId="77777777" w:rsidR="00963F67" w:rsidRPr="00A645AA" w:rsidRDefault="00963F67" w:rsidP="00963F67">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5.08.007","ISSN":"09254927","author":[{"dropping-particle":"","family":"Oh","given":"Jooyoung","non-dropping-particle":"","parse-names":false,"suffix":""},{"dropping-particle":"","family":"Chun","given":"Ji-Won","non-dropping-particle":"","parse-names":false,"suffix":""},{"dropping-particle":"","family":"Joon Jo","given":"Hang","non-dropping-particle":"","parse-names":false,"suffix":""},{"dropping-particle":"","family":"Kim","given":"Eunseong","non-dropping-particle":"","parse-names":false,"suffix":""},{"dropping-particle":"","family":"Park","given":"Hae-Jeong","non-dropping-particle":"","parse-names":false,"suffix":""},{"dropping-particle":"","family":"Lee","given":"Boreom","non-dropping-particle":"","parse-names":false,"suffix":""},{"dropping-particle":"","family":"Kim","given":"Jae-Jin","non-dropping-particle":"","parse-names":false,"suffix":""}],"container-title":"Psychiatry Research: Neuroimaging","id":"ITEM-1","issued":{"date-parts":[["2015"]]},"title":"The neural basis of a deficit in abstract thinking in patients with schizophrenia","type":"article-journal"},"uris":["http://www.mendeley.com/documents/?uuid=955fb062-bebe-3d10-9762-e8b880d5970d"]}],"mendeley":{"formattedCitation":"(Oh et al., 2015)","manualFormatting":"Oh et al., 2015","plainTextFormattedCitation":"(Oh et al., 2015)","previouslyFormattedCitation":"(Oh et al., 2015)"},"properties":{"noteIndex":0},"schema":"https://github.com/citation-style-language/schema/raw/master/csl-citation.json"}</w:instrText>
            </w:r>
            <w:r w:rsidRPr="00A645AA">
              <w:rPr>
                <w:sz w:val="20"/>
                <w:szCs w:val="20"/>
              </w:rPr>
              <w:fldChar w:fldCharType="separate"/>
            </w:r>
            <w:r w:rsidRPr="00A645AA">
              <w:rPr>
                <w:noProof/>
                <w:sz w:val="20"/>
                <w:szCs w:val="20"/>
              </w:rPr>
              <w:t>Oh et al., 2015</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ACD409A" w14:textId="77777777" w:rsidR="00963F67" w:rsidRPr="00A645AA" w:rsidRDefault="00963F67" w:rsidP="00963F67">
            <w:pPr>
              <w:spacing w:after="46" w:line="240" w:lineRule="auto"/>
              <w:rPr>
                <w:sz w:val="20"/>
                <w:szCs w:val="20"/>
              </w:rPr>
            </w:pPr>
            <w:r w:rsidRPr="00A645AA">
              <w:rPr>
                <w:sz w:val="20"/>
                <w:szCs w:val="20"/>
              </w:rPr>
              <w:t>Emotion selection task</w:t>
            </w:r>
            <w:r>
              <w:rPr>
                <w:sz w:val="20"/>
                <w:szCs w:val="20"/>
              </w:rPr>
              <w:t xml:space="preserve"> (Emotion selection &gt; Nul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D038411" w14:textId="2473BF87" w:rsidR="00963F67" w:rsidRPr="00A645AA" w:rsidRDefault="00963F67" w:rsidP="00963F67">
            <w:pPr>
              <w:pStyle w:val="TableContents"/>
              <w:spacing w:after="46" w:line="240" w:lineRule="auto"/>
              <w:rPr>
                <w:sz w:val="20"/>
                <w:szCs w:val="20"/>
                <w:lang w:val="en-GB"/>
              </w:rPr>
            </w:pPr>
            <w:r>
              <w:rPr>
                <w:sz w:val="20"/>
                <w:szCs w:val="20"/>
                <w:lang w:val="en-GB"/>
              </w:rPr>
              <w:t>EP</w:t>
            </w:r>
          </w:p>
        </w:tc>
      </w:tr>
      <w:tr w:rsidR="00963F67" w:rsidRPr="0031083B" w14:paraId="62C132F4"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78307878" w14:textId="3FD11C5B" w:rsidR="00963F67" w:rsidRPr="000F3984" w:rsidRDefault="00963F67" w:rsidP="00963F67">
            <w:pPr>
              <w:spacing w:after="46" w:line="240" w:lineRule="auto"/>
              <w:rPr>
                <w:sz w:val="20"/>
                <w:szCs w:val="20"/>
                <w:lang w:val="en-US"/>
              </w:rPr>
            </w:pPr>
            <w:r w:rsidRPr="00A645AA">
              <w:rPr>
                <w:sz w:val="20"/>
                <w:szCs w:val="20"/>
              </w:rPr>
              <w:fldChar w:fldCharType="begin" w:fldLock="1"/>
            </w:r>
            <w:r w:rsidR="00D92B10">
              <w:rPr>
                <w:sz w:val="20"/>
                <w:szCs w:val="20"/>
              </w:rPr>
              <w:instrText>ADDIN CSL_CITATION {"citationItems":[{"id":"ITEM-1","itemData":{"DOI":"10.1016/j.neulet.2009.04.059","ISSN":"03043940","abstract":"Attributional style means how people typically infer the causes of emotional behaviors. No study has shown neural basis of attributional style in schizophrenia, although it was suggested as a major area of social cognition research of schizophrenia. Fifteen patients with schizophrenia and 16 healthy controls underwent functional magnetic resonance imaging while performing three (happy, angry, and neutral) conditions of attribution task. Each condition included inferring situational causes of an avatar' (virtual character) emotional or neutral behavior. In the between-groups contrast maps of the happy conditions, the patient group compared to the control group showed decreased activations in the inferior frontal (BA 44) and the ventral premotor cortex (BA 6), in which the % signal changes were associated with negative symptoms. In the angry conditions, the patient group compared to the control group exhibited increased activations in the precuneus/posterior cingulate cortex (Pcu/PCC) (BA 7/31), in which the % signal changes were related to positive symptoms. In conclusion, patients with schizophrenia may have functional deficits in mirror neuron system when attributing positive behaviors, which may be related to a lack of inner simulation and empathy and negative symptoms. In contrast, patients may have increased activation in the Pcu/PCC related to self-representations while attributing negative behaviors, which may be related to failures in self- and source-monitoring and positive symptoms. © 2009 Elsevier Ireland Ltd. All rights reserved.","author":[{"dropping-particle":"","family":"Park","given":"Kyung Min","non-dropping-particle":"","parse-names":false,"suffix":""},{"dropping-particle":"","family":"Kim","given":"Jae Jin","non-dropping-particle":"","parse-names":false,"suffix":""},{"dropping-particle":"","family":"Ku","given":"Jeonghun","non-dropping-particle":"","parse-names":false,"suffix":""},{"dropping-particle":"","family":"Kim","given":"So Young","non-dropping-particle":"","parse-names":false,"suffix":""},{"dropping-particle":"","family":"Lee","given":"Hyeong Rae","non-dropping-particle":"","parse-names":false,"suffix":""},{"dropping-particle":"","family":"Kim","given":"Sun I.","non-dropping-particle":"","parse-names":false,"suffix":""},{"dropping-particle":"","family":"Yoon","given":"Kang Jun","non-dropping-particle":"","parse-names":false,"suffix":""}],"container-title":"Neuroscience Letters","id":"ITEM-1","issue":"1","issued":{"date-parts":[["2009","7","31"]]},"page":"35-40","publisher":"Elsevier","title":"Neural basis of attributional style in schizophrenia","type":"article-journal","volume":"459"},"uris":["http://www.mendeley.com/documents/?uuid=88df929c-c636-3447-a40d-e1a82e3ae997"]}],"mendeley":{"formattedCitation":"(K. M. Park et al., 2009)","manualFormatting":"Park et al., 2009","plainTextFormattedCitation":"(K. M. Park et al., 2009)","previouslyFormattedCitation":"(K. M. Park et al., 2009)"},"properties":{"noteIndex":0},"schema":"https://github.com/citation-style-language/schema/raw/master/csl-citation.json"}</w:instrText>
            </w:r>
            <w:r w:rsidRPr="00A645AA">
              <w:rPr>
                <w:sz w:val="20"/>
                <w:szCs w:val="20"/>
              </w:rPr>
              <w:fldChar w:fldCharType="separate"/>
            </w:r>
            <w:r w:rsidRPr="000F3984">
              <w:rPr>
                <w:noProof/>
                <w:sz w:val="20"/>
                <w:szCs w:val="20"/>
                <w:lang w:val="en-US"/>
              </w:rPr>
              <w:t>Park et al., 2009</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68A86D5" w14:textId="6942FC6D" w:rsidR="00963F67" w:rsidRPr="00520584" w:rsidRDefault="00963F67" w:rsidP="00963F67">
            <w:pPr>
              <w:spacing w:after="46" w:line="240" w:lineRule="auto"/>
              <w:rPr>
                <w:sz w:val="20"/>
                <w:szCs w:val="20"/>
                <w:lang w:val="en-US"/>
              </w:rPr>
            </w:pPr>
            <w:r w:rsidRPr="00520584">
              <w:rPr>
                <w:sz w:val="20"/>
                <w:szCs w:val="20"/>
                <w:lang w:val="en-US"/>
              </w:rPr>
              <w:t>Emotional attribution task (Angry-C</w:t>
            </w:r>
            <w:r>
              <w:rPr>
                <w:sz w:val="20"/>
                <w:szCs w:val="20"/>
                <w:lang w:val="en-US"/>
              </w:rPr>
              <w:t>ertain &gt; Neutral-Certai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7646D47" w14:textId="37ABEBF0" w:rsidR="00963F67" w:rsidRPr="000F3984" w:rsidRDefault="00963F67" w:rsidP="00963F67">
            <w:pPr>
              <w:pStyle w:val="TableContents"/>
              <w:spacing w:after="46" w:line="240" w:lineRule="auto"/>
              <w:rPr>
                <w:sz w:val="20"/>
                <w:szCs w:val="20"/>
                <w:lang w:val="en-US"/>
              </w:rPr>
            </w:pPr>
            <w:r>
              <w:rPr>
                <w:sz w:val="20"/>
                <w:szCs w:val="20"/>
                <w:lang w:val="en-GB"/>
              </w:rPr>
              <w:t>EP</w:t>
            </w:r>
          </w:p>
        </w:tc>
      </w:tr>
      <w:tr w:rsidR="00963F67" w:rsidRPr="00217402" w14:paraId="1B356348"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8CCA5B7" w14:textId="1E6B7691" w:rsidR="00963F67" w:rsidRPr="00A645AA" w:rsidRDefault="00963F67" w:rsidP="00963F67">
            <w:pPr>
              <w:spacing w:after="46" w:line="240" w:lineRule="auto"/>
              <w:rPr>
                <w:sz w:val="20"/>
                <w:szCs w:val="20"/>
              </w:rPr>
            </w:pPr>
            <w:r w:rsidRPr="00A645AA">
              <w:rPr>
                <w:sz w:val="20"/>
                <w:szCs w:val="20"/>
              </w:rPr>
              <w:fldChar w:fldCharType="begin" w:fldLock="1"/>
            </w:r>
            <w:r w:rsidR="00D92B10">
              <w:rPr>
                <w:sz w:val="20"/>
                <w:szCs w:val="20"/>
                <w:lang w:val="en-US"/>
              </w:rPr>
              <w:instrText>ADDIN CSL_CITATION {"citationItems":[{"id":"ITEM-1","itemData":{"DOI":"10.1002/brb3.1064","ISSN":"21623279","abstract":"Introduction: Patients with schizophrenia often have impaired cognition and abnormal conflict control. Conflict control is influenced by the emotional values of stimuli. This study investigated the neural basis of negative emotion interference with conflict control in schizophrenia. Methods: Seventeen patients with schizophrenia and 20 healthy controls underwent functional magnetic resonance imaging while performing the emotional Simon task, in which positive or negative emotional pictures were located in congruent or incongruent positions. Analysis was focused on identifying brain regions with the significant interaction among group, emotion, and conflict in whole brain voxel-wise analysis, and abnormality in their functional connectivity in the patient group. Results: The regions showing the targeted interaction was the right amygdala, which exhibited significantly reduced activity in the negative congruent (t = −2.168, p = 0.036) and negative incongruent (t = −3.273, p = 0.002) conditions in patients versus controls. The right amygdala also showed significantly lower connectivity with the right dorsolateral prefrontal cortex in the cognitive and emotional loading contrast (negative incongruent—positive congruent) in patients versus controls (t = −5.154, p &lt; 0.01), but not in the cognitive-only or emotional-only loading contrast. Conclusions: These results suggest that negative emotion interferes with cognitive conflict resolution in patients with schizophrenia due to amygdala–dorsolateral prefrontal cortex disconnection. Based on these findings, interventions targeting conflict control under negative emotional influence may promote cognitive rehabilitation in patients with schizophrenia.","author":[{"dropping-particle":"","family":"Park","given":"Jaesub","non-dropping-particle":"","parse-names":false,"suffix":""},{"dropping-particle":"","family":"Chun","given":"Ji-Won","non-dropping-particle":"","parse-names":false,"suffix":""},{"dropping-particle":"","family":"Park","given":"Hae-Jeong","non-dropping-particle":"","parse-names":false,"suffix":""},{"dropping-particle":"","family":"Kim","given":"Eosu","non-dropping-particle":"","parse-names":false,"suffix":""},{"dropping-particle":"","family":"Kim","given":"Jae-Jin","non-dropping-particle":"","parse-names":false,"suffix":""}],"container-title":"Brain and Behavior","id":"ITEM-1","issue":"8","issued":{"date-parts":[["2018","8","1"]]},"page":"e01064","publisher":"John Wiley and Sons Ltd","title":"Involvement of amygdala-prefrontal dysfunction in the influence of negative emotion on the resolution of cognitive conflict in patients with schizophrenia","type":"article-journal","volume":"8"},"uris":["http://www.mendeley.com/documents/?uuid=642e4369-3fc7-3712-a608-189c22c924ea"]}],"mendeley":{"formattedCitation":"(J. Park et al., 2018)","manualFormatting":"Park et al., 2018","plainTextFormattedCitation":"(J. Park et al., 2018)","previouslyFormattedCitation":"(J. Park et al., 2018)"},"properties":{"noteIndex":0},"schema":"https://github.com/citation-style-language/schema/raw/master/csl-citation.json"}</w:instrText>
            </w:r>
            <w:r w:rsidRPr="00A645AA">
              <w:rPr>
                <w:sz w:val="20"/>
                <w:szCs w:val="20"/>
              </w:rPr>
              <w:fldChar w:fldCharType="separate"/>
            </w:r>
            <w:r w:rsidRPr="00A645AA">
              <w:rPr>
                <w:noProof/>
                <w:sz w:val="20"/>
                <w:szCs w:val="20"/>
              </w:rPr>
              <w:t>Park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DFE269C" w14:textId="77777777" w:rsidR="00963F67" w:rsidRPr="00A645AA" w:rsidRDefault="00963F67" w:rsidP="00963F67">
            <w:pPr>
              <w:spacing w:after="46" w:line="240" w:lineRule="auto"/>
              <w:rPr>
                <w:sz w:val="20"/>
                <w:szCs w:val="20"/>
              </w:rPr>
            </w:pPr>
            <w:r w:rsidRPr="00A645AA">
              <w:rPr>
                <w:sz w:val="20"/>
                <w:szCs w:val="20"/>
              </w:rPr>
              <w:t>Simon task</w:t>
            </w:r>
            <w:r>
              <w:rPr>
                <w:sz w:val="20"/>
                <w:szCs w:val="20"/>
              </w:rPr>
              <w:t xml:space="preserve"> (Negative congruent &amp; incongruen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51FACCF" w14:textId="310E1C71" w:rsidR="00963F67" w:rsidRPr="00A645AA" w:rsidRDefault="00963F67" w:rsidP="00963F67">
            <w:pPr>
              <w:pStyle w:val="TableContents"/>
              <w:spacing w:after="46" w:line="240" w:lineRule="auto"/>
              <w:rPr>
                <w:sz w:val="20"/>
                <w:szCs w:val="20"/>
                <w:lang w:val="en-GB"/>
              </w:rPr>
            </w:pPr>
            <w:r>
              <w:rPr>
                <w:sz w:val="20"/>
                <w:szCs w:val="20"/>
                <w:lang w:val="en-GB"/>
              </w:rPr>
              <w:t>EP</w:t>
            </w:r>
          </w:p>
        </w:tc>
      </w:tr>
      <w:tr w:rsidR="00100E36" w:rsidRPr="00217402" w14:paraId="2DB1115F"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5EF525CE" w14:textId="457D15D6" w:rsidR="00100E36" w:rsidRPr="00A645AA" w:rsidRDefault="00100E36" w:rsidP="00100E36">
            <w:pPr>
              <w:spacing w:after="46" w:line="240" w:lineRule="auto"/>
              <w:rPr>
                <w:sz w:val="20"/>
                <w:szCs w:val="20"/>
              </w:rPr>
            </w:pPr>
            <w:r>
              <w:rPr>
                <w:sz w:val="20"/>
                <w:szCs w:val="20"/>
              </w:rPr>
              <w:fldChar w:fldCharType="begin" w:fldLock="1"/>
            </w:r>
            <w:r w:rsidR="00D92B10">
              <w:rPr>
                <w:sz w:val="20"/>
                <w:szCs w:val="20"/>
              </w:rPr>
              <w:instrText>ADDIN CSL_CITATION {"citationItems":[{"id":"ITEM-1","itemData":{"DOI":"10.9758/cpn.2019.17.1.54","ISSN":"17381088","abstract":"Objective: The neural correlates underlying the effects of emotional distraction during working memory (WM) tasks in patients with schizophrenia have yet to be clearly identified. Thus, the present study employed functional magnetic resonance imaging (fMRI) to investigate the effects of emotional distraction involving fear during WM maintenance in patients with schizophrenia. Methods: This study included 17 patients with schizophrenia who were diagnosed based on Diagnostic and Statistical Manual of Mental Disorders fourth edition, text revision (DSM-IV-TR) criteria and 17 matched healthy controls. Event-related fMRI data were acquired while the participants performed a delayed-response WM task that included neutral and fearful distractors. Results: Patients with schizophrenia may have tried to maintain WM function during the presentation of task-irrelevant fearful distractors that induced interruption and required attention. Compared to healthy controls, the schizophrenia patients exhibited significantly increased activity in the dorsolateral prefrontal cortex, medial prefrontal cortex, superior temporal gyrus, middle temporal gyrus, insula, hippocampus, caudate nucleus, and postcentral gyrus in a delayed-response WM task when presented with fearful relative to neutral distractors. In addition to its series of increased brain activations, prefrontal areas exhibited interconnections with more caudal brain regions, including temporal areas and the hippocampus and insula. Conclusion: The present study identified specific brain areas associated with the interaction between emotional regulation and cognitive functioning during fearful distractors presented while patients with schizophrenia performed a WM maintenance task. These findings further the current understanding of the neural correlates underlying the effects of emotional distraction on cognitive functioning in patients with schizophrenia. Copyright© 2019, Korean College of Neuropsychopharmacology.","author":[{"dropping-particle":"","family":"Park","given":"J.-I.","non-dropping-particle":"","parse-names":false,"suffix":""},{"dropping-particle":"","family":"Kim","given":"G.-W.","non-dropping-particle":"","parse-names":false,"suffix":""},{"dropping-particle":"","family":"Jeong","given":"G.-W.","non-dropping-particle":"","parse-names":false,"suffix":""},{"dropping-particle":"","family":"Yang","given":"J.-C.","non-dropping-particle":"","parse-names":false,"suffix":""}],"container-title":"Clinical Psychopharmacology and Neuroscience","id":"ITEM-1","issue":"1","issued":{"date-parts":[["2019"]]},"note":"cited By 1","page":"54-63","publisher":"Korean College of Neuropsychopharmacology","title":"Brain activation patterns associated with the effects of fearful distractors during working memory maintenance in patients with schizophrenia","type":"article-journal","volume":"17"},"uris":["http://www.mendeley.com/documents/?uuid=dfa6c1d1-6cb4-48da-abde-7b7c195d84f0"]}],"mendeley":{"formattedCitation":"(J.-I. Park et al., 2019)","manualFormatting":"Park et al., 2019","plainTextFormattedCitation":"(J.-I. Park et al., 2019)","previouslyFormattedCitation":"(J.-I. Park et al., 2019)"},"properties":{"noteIndex":0},"schema":"https://github.com/citation-style-language/schema/raw/master/csl-citation.json"}</w:instrText>
            </w:r>
            <w:r>
              <w:rPr>
                <w:sz w:val="20"/>
                <w:szCs w:val="20"/>
              </w:rPr>
              <w:fldChar w:fldCharType="separate"/>
            </w:r>
            <w:r w:rsidRPr="00100E36">
              <w:rPr>
                <w:noProof/>
                <w:sz w:val="20"/>
                <w:szCs w:val="20"/>
              </w:rPr>
              <w:t>Park et al., 2019</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DB848D7" w14:textId="09C85745" w:rsidR="00100E36" w:rsidRPr="00A645AA" w:rsidRDefault="00100E36" w:rsidP="00100E36">
            <w:pPr>
              <w:spacing w:after="46" w:line="240" w:lineRule="auto"/>
              <w:rPr>
                <w:sz w:val="20"/>
                <w:szCs w:val="20"/>
              </w:rPr>
            </w:pPr>
            <w:r>
              <w:rPr>
                <w:sz w:val="20"/>
                <w:szCs w:val="20"/>
              </w:rPr>
              <w:t>F</w:t>
            </w:r>
            <w:r w:rsidRPr="00100E36">
              <w:rPr>
                <w:sz w:val="20"/>
                <w:szCs w:val="20"/>
              </w:rPr>
              <w:t>ace recognition task with fearful distractors</w:t>
            </w:r>
            <w:r w:rsidR="00377423">
              <w:rPr>
                <w:sz w:val="20"/>
                <w:szCs w:val="20"/>
              </w:rPr>
              <w:t xml:space="preserve"> (F</w:t>
            </w:r>
            <w:r w:rsidR="00377423" w:rsidRPr="00377423">
              <w:rPr>
                <w:sz w:val="20"/>
                <w:szCs w:val="20"/>
              </w:rPr>
              <w:t xml:space="preserve">earful distractor &gt; </w:t>
            </w:r>
            <w:r w:rsidR="00377423">
              <w:rPr>
                <w:sz w:val="20"/>
                <w:szCs w:val="20"/>
              </w:rPr>
              <w:t>N</w:t>
            </w:r>
            <w:r w:rsidR="00377423" w:rsidRPr="00377423">
              <w:rPr>
                <w:sz w:val="20"/>
                <w:szCs w:val="20"/>
              </w:rPr>
              <w:t>eutral</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1CF6DB9" w14:textId="45CFA262" w:rsidR="00100E36" w:rsidRDefault="00685053" w:rsidP="00100E36">
            <w:pPr>
              <w:pStyle w:val="TableContents"/>
              <w:spacing w:after="46" w:line="240" w:lineRule="auto"/>
              <w:rPr>
                <w:sz w:val="20"/>
                <w:szCs w:val="20"/>
                <w:lang w:val="en-GB"/>
              </w:rPr>
            </w:pPr>
            <w:r>
              <w:rPr>
                <w:sz w:val="20"/>
                <w:szCs w:val="20"/>
                <w:lang w:val="en-GB"/>
              </w:rPr>
              <w:t>EP</w:t>
            </w:r>
          </w:p>
        </w:tc>
      </w:tr>
      <w:tr w:rsidR="00257B26" w:rsidRPr="00217402" w14:paraId="0D7F52A8"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40BA0E3B" w14:textId="3405294F" w:rsidR="00257B26" w:rsidRDefault="00257B26" w:rsidP="00100E36">
            <w:pPr>
              <w:spacing w:after="46" w:line="240" w:lineRule="auto"/>
              <w:rPr>
                <w:sz w:val="20"/>
                <w:szCs w:val="20"/>
              </w:rPr>
            </w:pPr>
            <w:r>
              <w:rPr>
                <w:sz w:val="20"/>
                <w:szCs w:val="20"/>
              </w:rPr>
              <w:fldChar w:fldCharType="begin" w:fldLock="1"/>
            </w:r>
            <w:r>
              <w:rPr>
                <w:sz w:val="20"/>
                <w:szCs w:val="20"/>
              </w:rPr>
              <w:instrText>ADDIN CSL_CITATION {"citationItems":[{"id":"ITEM-1","itemData":{"DOI":"10.1093/scan/nst174","ISSN":"1749-5024 (Electronic)","PMID":"24369435","abstract":"Self-concept is deeply affected in schizophrenia. Positive symptoms in particular  are related to disturbed self/other distinctions. The neural networks underlying self-evaluation in schizophrenia have barely been investigated. The study reported here involved 13 patients with schizophrenia and 13 matched controls. During functional MRI, participants decided in three conditions whether the presented positive and negative personality traits characterized themselves, an intimate person, or included a certain letter. Based on the responses, each experimental condition was designed using a flexible factorial model. Controls and patients showed a similar behavioral pattern during self-evaluation, with group comparison revealing decreased activation in patients in the left inferior temporal gyrus and both temporal poles during self-ascription of traits, and in the anterior medial prefrontal cortex during evaluation of an intimate person. In patients, positive symptoms correlated positively with brain activation in the left parahippocampus during trait self-ascription. Hence, while evaluating themselves, schizophrenia patients revealed decreased activation in areas related to self-awareness overlapping with networks involved in theory of mind, empathy and social knowledge. Moreover, patients' brain activation during self-reflection was affected by the current positive symptomatology. The close interaction between self and other highlights the clinical and social relevance of self-processing deficits in schizophrenia.","author":[{"dropping-particle":"","family":"Pauly","given":"Katharina D","non-dropping-particle":"","parse-names":false,"suffix":""},{"dropping-particle":"","family":"Kircher","given":"Tilo T J","non-dropping-particle":"","parse-names":false,"suffix":""},{"dropping-particle":"","family":"Schneider","given":"Frank","non-dropping-particle":"","parse-names":false,"suffix":""},{"dropping-particle":"","family":"Habel","given":"Ute","non-dropping-particle":"","parse-names":false,"suffix":""}],"container-title":"Social cognitive and affective neuroscience","id":"ITEM-1","issue":"11","issued":{"date-parts":[["2014","11"]]},"language":"eng","page":"1779-1788","title":"Me, myself and I: temporal dysfunctions during self-evaluation in patients with  schizophrenia.","type":"article-journal","volume":"9"},"uris":["http://www.mendeley.com/documents/?uuid=0393cced-bbea-4be2-a256-b6c2fb0132b7"]}],"mendeley":{"formattedCitation":"(Pauly et al., 2014)","manualFormatting":"Pauly et al., 2014","plainTextFormattedCitation":"(Pauly et al., 2014)","previouslyFormattedCitation":"(Pauly et al., 2014)"},"properties":{"noteIndex":0},"schema":"https://github.com/citation-style-language/schema/raw/master/csl-citation.json"}</w:instrText>
            </w:r>
            <w:r>
              <w:rPr>
                <w:sz w:val="20"/>
                <w:szCs w:val="20"/>
              </w:rPr>
              <w:fldChar w:fldCharType="separate"/>
            </w:r>
            <w:r w:rsidRPr="00257B26">
              <w:rPr>
                <w:noProof/>
                <w:sz w:val="20"/>
                <w:szCs w:val="20"/>
              </w:rPr>
              <w:t>Pauly et al., 2014</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3CC0B178" w14:textId="40CCC36F" w:rsidR="00257B26" w:rsidRDefault="00257B26" w:rsidP="00100E36">
            <w:pPr>
              <w:spacing w:after="46" w:line="240" w:lineRule="auto"/>
              <w:rPr>
                <w:sz w:val="20"/>
                <w:szCs w:val="20"/>
              </w:rPr>
            </w:pPr>
            <w:r>
              <w:rPr>
                <w:sz w:val="20"/>
                <w:szCs w:val="20"/>
              </w:rPr>
              <w:t>Self-other evaluation task</w:t>
            </w:r>
            <w:r w:rsidR="00E039A6">
              <w:rPr>
                <w:sz w:val="20"/>
                <w:szCs w:val="20"/>
              </w:rPr>
              <w:t xml:space="preserve"> (Self &gt; Other)</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7651FBC" w14:textId="0BCFB9AF" w:rsidR="00257B26" w:rsidRDefault="00685053" w:rsidP="00100E36">
            <w:pPr>
              <w:pStyle w:val="TableContents"/>
              <w:spacing w:after="46" w:line="240" w:lineRule="auto"/>
              <w:rPr>
                <w:sz w:val="20"/>
                <w:szCs w:val="20"/>
                <w:lang w:val="en-GB"/>
              </w:rPr>
            </w:pPr>
            <w:r>
              <w:rPr>
                <w:sz w:val="20"/>
                <w:szCs w:val="20"/>
                <w:lang w:val="en-GB"/>
              </w:rPr>
              <w:t>AB</w:t>
            </w:r>
          </w:p>
        </w:tc>
      </w:tr>
      <w:tr w:rsidR="00100E36" w:rsidRPr="00217402" w14:paraId="5CE4DD23"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6897901" w14:textId="19EE2476" w:rsidR="00100E36" w:rsidRPr="00A645AA" w:rsidRDefault="00100E36" w:rsidP="00100E36">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schres.2012.02.022","ISSN":"1573-2509 (Electronic)","PMID":"22406281","abstract":"OBJECTIVE: Functional imaging studies have used numerous neurocognitive designs to  investigate brain activation during theory of mind (ToM) tasks in patients with schizophrenia. The majority of studies asks participants to retrospectively attribute mental states to others. We used a novel animated task to investigate implicit mentalizing online. Because behavioral studies have revealed slower ToM performance reaction times in patients with schizophrenia, we hypothesized that time would influence functional MRI (fMRI) activation patterns also. METHODS: We applied the \"Moving Shapes\" paradigm, which involves two interacting triangles, to a functional MRI block design and investigated the neural activation patterns of 15 patients with schizophrenia and 14 healthy controls. We additionally analyzed the first and second halves of each video separately to assess time-related differences. RESULTS: Overall, patients with schizophrenia showed increased activation in the inferior and middle frontal gyri, the superior temporal gyrus, the precuneus and the cerebellum compared with controls during ToM versus non-ToM videos. Most importantly, patients with schizophrenia had predominantly increased activation in ToM-related brain areas during the second half of the ToM paradigm, whereas the activation in areas of the ToM-network in healthy controls occurred during the first half of the presentation. CONCLUSIONS: Our results confirm recent findings of significantly stronger neural activations that encompass the fronto-temporo-parietal cerebral areas in patients with schizophrenia compared with controls during ToM tasks. The observation of slower cognitive processing in patients with schizophrenia during mentalizing might explain some of the contradictory imaging findings in these patients and have implications for cognitive remediation.","author":[{"dropping-particle":"","family":"Pedersen","given":"Anya","non-dropping-particle":"","parse-names":false,"suffix":""},{"dropping-particle":"","family":"Koelkebeck","given":"Katja","non-dropping-particle":"","parse-names":false,"suffix":""},{"dropping-particle":"","family":"Brandt","given":"Matthias","non-dropping-particle":"","parse-names":false,"suffix":""},{"dropping-particle":"","family":"Wee","given":"Melissa","non-dropping-particle":"","parse-names":false,"suffix":""},{"dropping-particle":"","family":"Kueppers","given":"Kerstin Annika","non-dropping-particle":"","parse-names":false,"suffix":""},{"dropping-particle":"","family":"Kugel","given":"Harald","non-dropping-particle":"","parse-names":false,"suffix":""},{"dropping-particle":"","family":"Kohl","given":"Waldemar","non-dropping-particle":"","parse-names":false,"suffix":""},{"dropping-particle":"","family":"Bauer","given":"Jochen","non-dropping-particle":"","parse-names":false,"suffix":""},{"dropping-particle":"","family":"Ohrmann","given":"Patricia","non-dropping-particle":"","parse-names":false,"suffix":""}],"container-title":"Schizophrenia research","id":"ITEM-1","issue":"1-3","issued":{"date-parts":[["2012","5"]]},"language":"eng","page":"224-229","publisher-place":"Netherlands","title":"Theory of mind in patients with schizophrenia: is mentalizing delayed?","type":"article-journal","volume":"137"},"uris":["http://www.mendeley.com/documents/?uuid=4cb3105c-24c4-45d8-9959-80e052325bb9"]}],"mendeley":{"formattedCitation":"(Pedersen, Koelkebeck, et al., 2012)","manualFormatting":"Pedersen et al., 2012","plainTextFormattedCitation":"(Pedersen, Koelkebeck, et al., 2012)","previouslyFormattedCitation":"(Pedersen, Koelkebeck, et al., 2012)"},"properties":{"noteIndex":0},"schema":"https://github.com/citation-style-language/schema/raw/master/csl-citation.json"}</w:instrText>
            </w:r>
            <w:r>
              <w:rPr>
                <w:sz w:val="20"/>
                <w:szCs w:val="20"/>
              </w:rPr>
              <w:fldChar w:fldCharType="separate"/>
            </w:r>
            <w:r w:rsidRPr="00100E36">
              <w:rPr>
                <w:noProof/>
                <w:sz w:val="20"/>
                <w:szCs w:val="20"/>
              </w:rPr>
              <w:t>Pedersen et al., 2012</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2F3EB51" w14:textId="1F868569" w:rsidR="00100E36" w:rsidRPr="00377423" w:rsidRDefault="00100E36" w:rsidP="00100E36">
            <w:pPr>
              <w:spacing w:after="46" w:line="240" w:lineRule="auto"/>
              <w:rPr>
                <w:sz w:val="20"/>
                <w:szCs w:val="20"/>
                <w:lang w:val="en-US"/>
              </w:rPr>
            </w:pPr>
            <w:r w:rsidRPr="00377423">
              <w:rPr>
                <w:sz w:val="20"/>
                <w:szCs w:val="20"/>
                <w:lang w:val="en-US"/>
              </w:rPr>
              <w:t>Moving shapes paradigm</w:t>
            </w:r>
            <w:r w:rsidR="00377423" w:rsidRPr="00377423">
              <w:rPr>
                <w:sz w:val="20"/>
                <w:szCs w:val="20"/>
                <w:lang w:val="en-US"/>
              </w:rPr>
              <w:t xml:space="preserve"> (TM &gt; Non</w:t>
            </w:r>
            <w:r w:rsidR="00377423">
              <w:rPr>
                <w:sz w:val="20"/>
                <w:szCs w:val="20"/>
                <w:lang w:val="en-US"/>
              </w:rPr>
              <w:t>-TM animations)</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2972EA2" w14:textId="0328D6D2" w:rsidR="00100E36" w:rsidRDefault="00685053" w:rsidP="00100E36">
            <w:pPr>
              <w:pStyle w:val="TableContents"/>
              <w:spacing w:after="46" w:line="240" w:lineRule="auto"/>
              <w:rPr>
                <w:sz w:val="20"/>
                <w:szCs w:val="20"/>
                <w:lang w:val="en-GB"/>
              </w:rPr>
            </w:pPr>
            <w:r>
              <w:rPr>
                <w:sz w:val="20"/>
                <w:szCs w:val="20"/>
                <w:lang w:val="en-GB"/>
              </w:rPr>
              <w:t>TM</w:t>
            </w:r>
          </w:p>
        </w:tc>
      </w:tr>
      <w:tr w:rsidR="00100E36" w:rsidRPr="00217402" w14:paraId="0286BC6E"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A2E9214" w14:textId="77777777" w:rsidR="00100E36" w:rsidRPr="00A645AA" w:rsidRDefault="00100E36" w:rsidP="00100E3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176/appi.ajp.2010.10060832","ISSN":"0002-953X","abstract":"Objective: Reduced amygdala activation in individuals with schizophrenia is thought to contribute to impairments in emotion recognition and social functioning. Recent work, however, suggests that amygdala abnormalities in schizophrenia are more nuanced than generalized hypoactivation and that modulation of amygdala responses across different stimulus types may be more closely related to social functioning than to overall levels of amygdala activation during a task. The authors investigated amygdala modulation during emotion recognition in patients by manipulating the gaze direction of threat-related expressions. Method: Blood-oxygen-level-dependent functional MRI was used to measure neural activation in 37 healthy volunteers and 35 schizophrenia patients while participants identified the emotion (anger or fear) displayed on facial stimuli that appeared with either direct or averted gaze. Results: Analysis of percent signal change in the amygdala bilaterally revealed a three-way interaction of emotion, gaze, and group, demonstrating significantly reduced amygdala responses to direct-gaze anger expressions in the patient group but comparable levels of activation across groups in all other conditions. Within the patient group, amygdala responses to direct-gaze anger expressions were positively correlated with level of functioning. Conclusions: These findings extend previous reports of amygdala hypoactivation in schizophrenia by identifying abnormal amygdala modulation in response to varying emotional stimuli. Additionally, the strong relationship between amygdala activation and social and occupational functioning underscores the need for investigations of amygdala modulation in schizophrenia that further specify the nature of these impairments and that examine a potential causal link between amygdala activation and functioning.","author":[{"dropping-particle":"","family":"Pinkham","given":"Amy E.","non-dropping-particle":"","parse-names":false,"suffix":""},{"dropping-particle":"","family":"Loughead","given":"James","non-dropping-particle":"","parse-names":false,"suffix":""},{"dropping-particle":"","family":"Ruparel","given":"Kosha","non-dropping-particle":"","parse-names":false,"suffix":""},{"dropping-particle":"","family":"Overton","given":"Eve","non-dropping-particle":"","parse-names":false,"suffix":""},{"dropping-particle":"","family":"Gur","given":"Raquel E.","non-dropping-particle":"","parse-names":false,"suffix":""},{"dropping-particle":"","family":"Gur","given":"Ruben C.","non-dropping-particle":"","parse-names":false,"suffix":""}],"container-title":"American Journal of Psychiatry","id":"ITEM-1","issue":"3","issued":{"date-parts":[["2011","3","1"]]},"page":"293-301","publisher":" American Psychiatric Publishing Arlington, VA","title":"Abnormal Modulation of Amygdala Activity in Schizophrenia in Response to Direct- and Averted-Gaze Threat-Related Facial Expressions","type":"article-journal","volume":"168"},"uris":["http://www.mendeley.com/documents/?uuid=5df249cc-ce0a-36ad-b26a-41293382cd93"]}],"mendeley":{"formattedCitation":"(Pinkham et al., 2011)","manualFormatting":"Pinkham et al., 2011","plainTextFormattedCitation":"(Pinkham et al., 2011)","previouslyFormattedCitation":"(Pinkham et al., 2011)"},"properties":{"noteIndex":0},"schema":"https://github.com/citation-style-language/schema/raw/master/csl-citation.json"}</w:instrText>
            </w:r>
            <w:r w:rsidRPr="00A645AA">
              <w:rPr>
                <w:sz w:val="20"/>
                <w:szCs w:val="20"/>
              </w:rPr>
              <w:fldChar w:fldCharType="separate"/>
            </w:r>
            <w:r w:rsidRPr="00A645AA">
              <w:rPr>
                <w:noProof/>
                <w:sz w:val="20"/>
                <w:szCs w:val="20"/>
              </w:rPr>
              <w:t>Pinkham et al., 2011</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7A6E9B3" w14:textId="77777777" w:rsidR="00100E36" w:rsidRPr="00A645AA" w:rsidRDefault="00100E36" w:rsidP="00100E36">
            <w:pPr>
              <w:spacing w:after="46" w:line="240" w:lineRule="auto"/>
              <w:rPr>
                <w:sz w:val="20"/>
                <w:szCs w:val="20"/>
              </w:rPr>
            </w:pPr>
            <w:r w:rsidRPr="00A645AA">
              <w:rPr>
                <w:sz w:val="20"/>
                <w:szCs w:val="20"/>
              </w:rPr>
              <w:t>Gaze facial expressions</w:t>
            </w:r>
            <w:r>
              <w:rPr>
                <w:sz w:val="20"/>
                <w:szCs w:val="20"/>
              </w:rPr>
              <w:t xml:space="preserve"> (Direct &gt; Averted gaz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560ED91" w14:textId="32512D6F" w:rsidR="00100E36" w:rsidRPr="00A645AA" w:rsidRDefault="00100E36" w:rsidP="00100E36">
            <w:pPr>
              <w:pStyle w:val="TableContents"/>
              <w:spacing w:after="46" w:line="240" w:lineRule="auto"/>
              <w:rPr>
                <w:sz w:val="20"/>
                <w:szCs w:val="20"/>
                <w:lang w:val="en-GB"/>
              </w:rPr>
            </w:pPr>
            <w:r>
              <w:rPr>
                <w:sz w:val="20"/>
                <w:szCs w:val="20"/>
                <w:lang w:val="en-GB"/>
              </w:rPr>
              <w:t>SP</w:t>
            </w:r>
          </w:p>
        </w:tc>
      </w:tr>
      <w:tr w:rsidR="00100E36" w:rsidRPr="00217402" w14:paraId="5AA5B057"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05F778E5" w14:textId="77777777" w:rsidR="00100E36" w:rsidRPr="00A645AA" w:rsidRDefault="00100E36" w:rsidP="00100E3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8.07.001","ISSN":"15732509","abstract":"Introspective accuracy (IA) refers to the ability to accurately assess one's own skills and capabilities. Recent work provides evidence of IA deficits in schizophrenia that are predictive of everyday functioning. Thus, IA deficits are an important target to understand mechanistically. The current study used fMRI to assess neural activation in 32 healthy controls and 31 individuals with schizophrenia as they completed IA and control versions of a social cognitive task (i.e., emotion recognition). Analyses revealed different areas of IA-specific neural activity between groups including activations of rostrolateral prefrontal cortex (rlPFC) and dorsal anterior cingulate cortex in healthy individuals that were absent in patients. Direct group comparisons revealed greater IA-specific activation for healthy individuals in right rlPFC, a region thought to be critical for successful IA. For healthy individuals only, activation in rlPFC was positively correlated with IA ability, but no association was observed for patients. Further, among individuals with schizophrenia, increased activation of rlPFC during judgments of IA was positively correlated with better informant-reported interpersonal functioning. These results suggest that reduced specialization of IA-related neural activation may contribute to impaired IA in schizophrenia and also highlight IA as a potential target for remediation programs aimed at improving real-world functioning.","author":[{"dropping-particle":"","family":"Pinkham","given":"Amy E.","non-dropping-particle":"","parse-names":false,"suffix":""},{"dropping-particle":"","family":"Klein","given":"Hans S.","non-dropping-particle":"","parse-names":false,"suffix":""},{"dropping-particle":"","family":"Hardaway","given":"Grant B.","non-dropping-particle":"","parse-names":false,"suffix":""},{"dropping-particle":"","family":"Kemp","given":"Kathryn C.","non-dropping-particle":"","parse-names":false,"suffix":""},{"dropping-particle":"","family":"Harvey","given":"Philip D.","non-dropping-particle":"","parse-names":false,"suffix":""}],"container-title":"Schizophrenia Research","id":"ITEM-1","issued":{"date-parts":[["2018","12","1"]]},"page":"166-172","publisher":"Elsevier B.V.","title":"Neural correlates of social cognitive introspective accuracy in schizophrenia","type":"article-journal","volume":"202"},"uris":["http://www.mendeley.com/documents/?uuid=ada28371-82d2-3cce-b744-84efc4d9afad"]}],"mendeley":{"formattedCitation":"(Pinkham et al., 2018)","manualFormatting":"Pinkham et al., 2018","plainTextFormattedCitation":"(Pinkham et al., 2018)","previouslyFormattedCitation":"(Pinkham et al., 2018)"},"properties":{"noteIndex":0},"schema":"https://github.com/citation-style-language/schema/raw/master/csl-citation.json"}</w:instrText>
            </w:r>
            <w:r w:rsidRPr="00A645AA">
              <w:rPr>
                <w:sz w:val="20"/>
                <w:szCs w:val="20"/>
              </w:rPr>
              <w:fldChar w:fldCharType="separate"/>
            </w:r>
            <w:r w:rsidRPr="00A645AA">
              <w:rPr>
                <w:noProof/>
                <w:sz w:val="20"/>
                <w:szCs w:val="20"/>
              </w:rPr>
              <w:t>Pinkham et al., 2018</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1E58DC3" w14:textId="77777777" w:rsidR="00100E36" w:rsidRPr="00A645AA" w:rsidRDefault="00100E36" w:rsidP="00100E36">
            <w:pPr>
              <w:spacing w:after="46" w:line="240" w:lineRule="auto"/>
              <w:rPr>
                <w:sz w:val="20"/>
                <w:szCs w:val="20"/>
              </w:rPr>
            </w:pPr>
            <w:r>
              <w:rPr>
                <w:sz w:val="20"/>
                <w:szCs w:val="20"/>
              </w:rPr>
              <w:t>Emotion recognition task (Introspective accuracy &gt; Control</w:t>
            </w:r>
            <w:r w:rsidRPr="00A645AA">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4C31266" w14:textId="5699CFC7" w:rsidR="00100E36" w:rsidRPr="00A645AA" w:rsidRDefault="00100E36" w:rsidP="00100E36">
            <w:pPr>
              <w:pStyle w:val="TableContents"/>
              <w:spacing w:after="46" w:line="240" w:lineRule="auto"/>
              <w:rPr>
                <w:sz w:val="20"/>
                <w:szCs w:val="20"/>
                <w:lang w:val="en-GB"/>
              </w:rPr>
            </w:pPr>
            <w:r>
              <w:rPr>
                <w:sz w:val="20"/>
                <w:szCs w:val="20"/>
                <w:lang w:val="en-GB"/>
              </w:rPr>
              <w:t>EP</w:t>
            </w:r>
          </w:p>
        </w:tc>
      </w:tr>
      <w:tr w:rsidR="00100E36" w:rsidRPr="00217402" w14:paraId="163272CC"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16AD8EB" w14:textId="77777777" w:rsidR="00100E36" w:rsidRPr="00A645AA" w:rsidRDefault="00100E36" w:rsidP="00100E3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0.09.005","ISSN":"09254927","abstract":"Schizophrenia patients exhibit impaired facial affect perception, yet the exact nature of this impairment remains unclear. We investigated neural activity related to processing facial emotional and non-emotional information and complex images in 12 schizophrenia patients and 15 healthy controls using functional magnetic resonance imaging. All subjects performed a facial information processing task with three conditions: matching facial emotion, matching facial identity, and matching complex visual patterns. Patients and controls showed comparable behavioral performance in all task conditions. The neural activation patterns in schizophrenia patients and healthy controls were distinctly different while processing affect-related facial information but not other non-emotional facial features. During emotion matching, orbital frontal cortex and left amydala activations were found in controls but not in patients. When comparing emotion versus identity matching, controls activated the fusiform and middle temporal gyri, left superior temporal gyrus, and right inferior and middle frontal gyrus, whereas schizophrenia patients only activated the middle and inferior frontal gyri, the frontal operculi and the right insular cortex. Our findings suggest that schizophrenia patients and healthy controls may utilize different neural networks when processing facial emotional information. © 2010.","author":[{"dropping-particle":"","family":"Quintana","given":"Javier","non-dropping-particle":"","parse-names":false,"suffix":""},{"dropping-particle":"","family":"Lee","given":"Junghee","non-dropping-particle":"","parse-names":false,"suffix":""},{"dropping-particle":"","family":"Marcus","given":"Michael","non-dropping-particle":"","parse-names":false,"suffix":""},{"dropping-particle":"","family":"Kee","given":"Kimmy","non-dropping-particle":"","parse-names":false,"suffix":""},{"dropping-particle":"","family":"Wong","given":"Tiffany","non-dropping-particle":"","parse-names":false,"suffix":""},{"dropping-particle":"","family":"Yerevanian","given":"Armen","non-dropping-particle":"","parse-names":false,"suffix":""}],"container-title":"Psychiatry Research - Neuroimaging","id":"ITEM-1","issue":"1","issued":{"date-parts":[["2011","1","30"]]},"page":"44-50","publisher":"Elsevier","title":"Brain dysfunctions during facial discrimination in schizophrenia: Selective association to affect decoding","type":"article-journal","volume":"191"},"uris":["http://www.mendeley.com/documents/?uuid=2afd1892-0111-3121-91d2-812900d9fd5e"]}],"mendeley":{"formattedCitation":"(Quintana et al., 2011)","manualFormatting":"Quintana et al., 2011","plainTextFormattedCitation":"(Quintana et al., 2011)","previouslyFormattedCitation":"(Quintana et al., 2011)"},"properties":{"noteIndex":0},"schema":"https://github.com/citation-style-language/schema/raw/master/csl-citation.json"}</w:instrText>
            </w:r>
            <w:r w:rsidRPr="00A645AA">
              <w:rPr>
                <w:sz w:val="20"/>
                <w:szCs w:val="20"/>
              </w:rPr>
              <w:fldChar w:fldCharType="separate"/>
            </w:r>
            <w:r w:rsidRPr="00A645AA">
              <w:rPr>
                <w:noProof/>
                <w:sz w:val="20"/>
                <w:szCs w:val="20"/>
              </w:rPr>
              <w:t>Quintana et al., 2011</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B1064A6" w14:textId="49DAC986" w:rsidR="00100E36" w:rsidRPr="00A645AA" w:rsidRDefault="00100E36" w:rsidP="00100E36">
            <w:pPr>
              <w:spacing w:after="46" w:line="240" w:lineRule="auto"/>
              <w:rPr>
                <w:sz w:val="20"/>
                <w:szCs w:val="20"/>
              </w:rPr>
            </w:pPr>
            <w:r w:rsidRPr="00A645AA">
              <w:rPr>
                <w:sz w:val="20"/>
                <w:szCs w:val="20"/>
              </w:rPr>
              <w:t>Simultaneous facial information matching</w:t>
            </w:r>
            <w:r>
              <w:rPr>
                <w:sz w:val="20"/>
                <w:szCs w:val="20"/>
              </w:rPr>
              <w:t xml:space="preserve"> (</w:t>
            </w:r>
            <w:r w:rsidRPr="0095241F">
              <w:rPr>
                <w:sz w:val="20"/>
                <w:szCs w:val="20"/>
              </w:rPr>
              <w:t>Emotion matching &gt; Identity matching</w:t>
            </w:r>
            <w:r>
              <w:rPr>
                <w:sz w:val="20"/>
                <w:szCs w:val="20"/>
              </w:rPr>
              <w:t>)</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4DE7B70" w14:textId="4B9CF970" w:rsidR="00100E36" w:rsidRPr="00A645AA" w:rsidRDefault="00100E36" w:rsidP="00100E36">
            <w:pPr>
              <w:pStyle w:val="TableContents"/>
              <w:spacing w:after="46" w:line="240" w:lineRule="auto"/>
              <w:rPr>
                <w:sz w:val="20"/>
                <w:szCs w:val="20"/>
                <w:lang w:val="en-GB"/>
              </w:rPr>
            </w:pPr>
            <w:r>
              <w:rPr>
                <w:sz w:val="20"/>
                <w:szCs w:val="20"/>
                <w:lang w:val="en-GB"/>
              </w:rPr>
              <w:t>EP</w:t>
            </w:r>
          </w:p>
        </w:tc>
      </w:tr>
      <w:tr w:rsidR="00257B26" w:rsidRPr="00217402" w14:paraId="0F16532C"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32D7815" w14:textId="21662A6E" w:rsidR="00257B26" w:rsidRPr="00A645AA" w:rsidRDefault="00257B26" w:rsidP="00100E36">
            <w:pPr>
              <w:spacing w:after="46" w:line="240" w:lineRule="auto"/>
              <w:rPr>
                <w:sz w:val="20"/>
                <w:szCs w:val="20"/>
              </w:rPr>
            </w:pPr>
            <w:r>
              <w:rPr>
                <w:sz w:val="20"/>
                <w:szCs w:val="20"/>
              </w:rPr>
              <w:fldChar w:fldCharType="begin" w:fldLock="1"/>
            </w:r>
            <w:r>
              <w:rPr>
                <w:sz w:val="20"/>
                <w:szCs w:val="20"/>
              </w:rPr>
              <w:instrText>ADDIN CSL_CITATION {"citationItems":[{"id":"ITEM-1","itemData":{"DOI":"10.1017/neu.2015.11","ISSN":"09242708","abstract":"Objectives: Negative symptoms in schizophrenia have been associated with structural and functional alterations of the amygdala. We hypothesised that there would be between-group differences in amygdala volume and neural activation patterns during processing of affective stimuli among patients with schizophrenia and healthy controls. We further hypothesised correlations between neuroimaging metrics and clinical ratings of negative symptoms in patients with schizophrenia. Methods: We used structural and functional magnetic resonance imaging to assess volume and neural activation of the amygdala in 28 patients with schizophrenia and 28 healthy controls. Results: We found no between-group differences in amygdala volume or neural activation. However, we found a significant negative correlation between emotional blunting and neural activation in the left amygdala during processing of positive affect. We also found a significant negative correlation between stereotyped thinking and the volume of right amygdala. Conclusion: Our findings implicate the amygdala in a subgroup of negative symptoms in schizophrenia that are characterised by reduced expression with blunted affect and stereotyped thinking. © Scandinavian College of Neuropsychopharmacology 2015.","author":[{"dropping-particle":"","family":"Rahm","given":"C","non-dropping-particle":"","parse-names":false,"suffix":""},{"dropping-particle":"","family":"Liberg","given":"B","non-dropping-particle":"","parse-names":false,"suffix":""},{"dropping-particle":"","family":"Reckless","given":"G","non-dropping-particle":"","parse-names":false,"suffix":""},{"dropping-particle":"","family":"Ousdal","given":"O","non-dropping-particle":"","parse-names":false,"suffix":""},{"dropping-particle":"","family":"Melle","given":"I","non-dropping-particle":"","parse-names":false,"suffix":""},{"dropping-particle":"","family":"Andreassen","given":"O A","non-dropping-particle":"","parse-names":false,"suffix":""},{"dropping-particle":"","family":"Agartz","given":"I","non-dropping-particle":"","parse-names":false,"suffix":""}],"container-title":"Acta Neuropsychiatrica","id":"ITEM-1","issue":"4","issued":{"date-parts":[["2015"]]},"note":"cited By 10","page":"213-220","publisher":"Cambridge University Press","title":"Negative symptoms in schizophrenia show association with amygdala volumes and neural activation during affective processing","type":"article-journal","volume":"27"},"uris":["http://www.mendeley.com/documents/?uuid=d5786bec-a5d7-4262-9c6c-2f1a28febd2a"]}],"mendeley":{"formattedCitation":"(Rahm et al., 2015)","manualFormatting":"Rahm et al., 2015","plainTextFormattedCitation":"(Rahm et al., 2015)","previouslyFormattedCitation":"(Rahm et al., 2015)"},"properties":{"noteIndex":0},"schema":"https://github.com/citation-style-language/schema/raw/master/csl-citation.json"}</w:instrText>
            </w:r>
            <w:r>
              <w:rPr>
                <w:sz w:val="20"/>
                <w:szCs w:val="20"/>
              </w:rPr>
              <w:fldChar w:fldCharType="separate"/>
            </w:r>
            <w:r w:rsidRPr="008E0F0E">
              <w:rPr>
                <w:noProof/>
                <w:sz w:val="20"/>
                <w:szCs w:val="20"/>
              </w:rPr>
              <w:t>Rahm et al., 2015</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6264B224" w14:textId="06CBA239" w:rsidR="00257B26" w:rsidRPr="00A645AA" w:rsidRDefault="00257B26" w:rsidP="00100E36">
            <w:pPr>
              <w:spacing w:after="46" w:line="240" w:lineRule="auto"/>
              <w:rPr>
                <w:sz w:val="20"/>
                <w:szCs w:val="20"/>
              </w:rPr>
            </w:pPr>
            <w:r>
              <w:rPr>
                <w:sz w:val="20"/>
                <w:szCs w:val="20"/>
              </w:rPr>
              <w:t>Hariri’s Faces Matching task</w:t>
            </w:r>
            <w:r w:rsidR="00B102D7">
              <w:rPr>
                <w:sz w:val="20"/>
                <w:szCs w:val="20"/>
              </w:rPr>
              <w:t xml:space="preserve"> (Affective faces &gt; Geometrical shapes)*</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C12FA3A" w14:textId="0438BBF5" w:rsidR="00257B26" w:rsidRDefault="00685053" w:rsidP="00100E36">
            <w:pPr>
              <w:pStyle w:val="TableContents"/>
              <w:spacing w:after="46" w:line="240" w:lineRule="auto"/>
              <w:rPr>
                <w:sz w:val="20"/>
                <w:szCs w:val="20"/>
                <w:lang w:val="en-GB"/>
              </w:rPr>
            </w:pPr>
            <w:r>
              <w:rPr>
                <w:sz w:val="20"/>
                <w:szCs w:val="20"/>
                <w:lang w:val="en-GB"/>
              </w:rPr>
              <w:t>EP</w:t>
            </w:r>
          </w:p>
        </w:tc>
      </w:tr>
      <w:tr w:rsidR="00257B26" w:rsidRPr="00217402" w14:paraId="4D197D45"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0C706AA" w14:textId="1E3404E8" w:rsidR="00257B26" w:rsidRDefault="00257B26" w:rsidP="00100E36">
            <w:pPr>
              <w:spacing w:after="46" w:line="240" w:lineRule="auto"/>
              <w:rPr>
                <w:sz w:val="20"/>
                <w:szCs w:val="20"/>
              </w:rPr>
            </w:pPr>
            <w:r>
              <w:rPr>
                <w:sz w:val="20"/>
                <w:szCs w:val="20"/>
              </w:rPr>
              <w:fldChar w:fldCharType="begin" w:fldLock="1"/>
            </w:r>
            <w:r w:rsidR="004D411A">
              <w:rPr>
                <w:sz w:val="20"/>
                <w:szCs w:val="20"/>
              </w:rPr>
              <w:instrText>ADDIN CSL_CITATION {"citationItems":[{"id":"ITEM-1","itemData":{"DOI":"10.1371/journal.pone.0074224","ISSN":"1932-6203 (Electronic)","PMID":"24040207","abstract":"Ironic remarks are frequent in everyday language and represent an important form of  social cognition. Increasing evidence indicates a deficit in comprehension in schizophrenia. Several models for defective comprehension have been proposed, including possible roles of the medial prefrontal lobe, default mode network, inferior frontal gyri, mirror neurons, right cerebral hemisphere and a possible mediating role of schizotypal personality traits. We investigated the neural correlates of irony comprehension in schizophrenia by using event-related functional magnetic resonance imaging (fMRI). In a prosody-free reading paradigm, 15 female patients with schizophrenia and 15 healthy female controls silently read ironic and literal text vignettes during fMRI. Each text vignette ended in either an ironic (n = 22) or literal (n = 22) statement. Ironic and literal text vignettes were matched for word frequency, length, grammatical complexity, and syntax. After fMRI, the subjects performed an off-line test to detect error rate. In this test, the subjects indicated by button press whether the target sentence has ironic, literal, or meaningless content. Schizotypal personality traits were assessed using the German version of the schizotypal personality questionnaire (SPQ). Patients with schizophrenia made significantly more errors than did the controls (correct answers, 85.3% vs. 96.3%) on a behavioural level. Patients showed attenuated blood oxygen level-dependent (BOLD) response during irony comprehension mainly in right hemisphere temporal regions (ironic&gt;literal contrast) and in posterior medial prefrontal and left anterior insula regions (for ironic&gt;visual baseline, but not for literal&gt;visual baseline). In patients with schizophrenia, the parahippocampal gyrus showed increased activation. Across all subjects, BOLD response in the medial prefrontal area was negatively correlated with the SPQ score. These results highlight the role of the posterior medial prefrontal and right temporal regions in defective irony comprehension in schizophrenia and the mediating role of schizotypal personality traits.","author":[{"dropping-particle":"","family":"Rapp","given":"Alexander M","non-dropping-particle":"","parse-names":false,"suffix":""},{"dropping-particle":"","family":"Langohr","given":"Karin","non-dropping-particle":"","parse-names":false,"suffix":""},{"dropping-particle":"","family":"Mutschler","given":"Dorothee E","non-dropping-particle":"","parse-names":false,"suffix":""},{"dropping-particle":"","family":"Klingberg","given":"Stefan","non-dropping-particle":"","parse-names":false,"suffix":""},{"dropping-particle":"","family":"Wild","given":"Barbara","non-dropping-particle":"","parse-names":false,"suffix":""},{"dropping-particle":"","family":"Erb","given":"Michael","non-dropping-particle":"","parse-names":false,"suffix":""}],"container-title":"PloS one","id":"ITEM-1","issue":"9","issued":{"date-parts":[["2013"]]},"language":"eng","page":"e74224","title":"Isn't it ironic? Neural correlates of irony comprehension in schizophrenia.","type":"article-journal","volume":"8"},"uris":["http://www.mendeley.com/documents/?uuid=ed60efb9-56ee-43fc-a9a3-884cfa53141a"]}],"mendeley":{"formattedCitation":"(Rapp et al., 2013)","manualFormatting":"Rapp et al., 2013","plainTextFormattedCitation":"(Rapp et al., 2013)","previouslyFormattedCitation":"(Rapp et al., 2013)"},"properties":{"noteIndex":0},"schema":"https://github.com/citation-style-language/schema/raw/master/csl-citation.json"}</w:instrText>
            </w:r>
            <w:r>
              <w:rPr>
                <w:sz w:val="20"/>
                <w:szCs w:val="20"/>
              </w:rPr>
              <w:fldChar w:fldCharType="separate"/>
            </w:r>
            <w:r w:rsidRPr="00257B26">
              <w:rPr>
                <w:noProof/>
                <w:sz w:val="20"/>
                <w:szCs w:val="20"/>
              </w:rPr>
              <w:t>Rapp et al., 2013</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3E57675F" w14:textId="527F3972" w:rsidR="00257B26" w:rsidRDefault="00257B26" w:rsidP="00100E36">
            <w:pPr>
              <w:spacing w:after="46" w:line="240" w:lineRule="auto"/>
              <w:rPr>
                <w:sz w:val="20"/>
                <w:szCs w:val="20"/>
              </w:rPr>
            </w:pPr>
            <w:r>
              <w:rPr>
                <w:sz w:val="20"/>
                <w:szCs w:val="20"/>
              </w:rPr>
              <w:t>Irony comprehension task</w:t>
            </w:r>
            <w:r w:rsidR="00E039A6">
              <w:rPr>
                <w:sz w:val="20"/>
                <w:szCs w:val="20"/>
              </w:rPr>
              <w:t xml:space="preserve"> (Irony &gt; Contro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A258985" w14:textId="680E1E64" w:rsidR="00257B26" w:rsidRDefault="00685053" w:rsidP="00100E36">
            <w:pPr>
              <w:pStyle w:val="TableContents"/>
              <w:spacing w:after="46" w:line="240" w:lineRule="auto"/>
              <w:rPr>
                <w:sz w:val="20"/>
                <w:szCs w:val="20"/>
                <w:lang w:val="en-GB"/>
              </w:rPr>
            </w:pPr>
            <w:r>
              <w:rPr>
                <w:sz w:val="20"/>
                <w:szCs w:val="20"/>
                <w:lang w:val="en-GB"/>
              </w:rPr>
              <w:t>TM</w:t>
            </w:r>
          </w:p>
        </w:tc>
      </w:tr>
      <w:tr w:rsidR="00100E36" w:rsidRPr="00217402" w14:paraId="63B8D479"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86AC05F" w14:textId="77777777" w:rsidR="00100E36" w:rsidRPr="00A645AA" w:rsidRDefault="00100E36" w:rsidP="00100E3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6.09.004","ISBN":"0920-9964,09209964","ISSN":"15732509","PMID":"19547204","abstract":"Background Functional brain imaging research has already demonstrated that patients with schizophrenia had difficulties with emotion processing, namely in facial emotion perception and emotional prosody. However, the moderating effect of social context and the boundary of perceptual categories of emotion attribution remain unclear. This study investigated the neural bases of emotional sentence attribution in schizophrenia. Methods Twenty-one schizophrenia patients and 25 healthy subjects underwent an event-related functional magnetic resonance imaging paradigm including two tasks: one to classify sentences according to their emotional content, and the other to classify neutral sentences according to their grammatical person. Results First, patients showed longer response times as compared to controls only during the emotion attribution task. Second, patients with schizophrenia showed reduction of activation in bilateral auditory areas irrespective of the presence of emotions. Lastly, during emotional sentences attribution, patients displayed less activation than controls in the medial prefrontal cortex (mPFC). Conclusions We suggest that the functional abnormality observed in the mPFC during the emotion attribution task could provide a biological basis for social cognition deficits in patients with schizophrenia.","author":[{"dropping-particle":"","family":"Razafimandimby","given":"Annick","non-dropping-particle":"","parse-names":false,"suffix":""},{"dropping-particle":"","family":"Hervé","given":"Pierre Yves","non-dropping-particle":"","parse-names":false,"suffix":""},{"dropping-particle":"","family":"Marzloff","given":"Vincent","non-dropping-particle":"","parse-names":false,"suffix":""},{"dropping-particle":"","family":"Brazo","given":"Perrine","non-dropping-particle":"","parse-names":false,"suffix":""},{"dropping-particle":"","family":"Tzourio-Mazoyer","given":"Nathalie","non-dropping-particle":"","parse-names":false,"suffix":""},{"dropping-particle":"","family":"Dollfus","given":"Sonia","non-dropping-particle":"","parse-names":false,"suffix":""}],"container-title":"Schizophrenia Research","id":"ITEM-1","issued":{"date-parts":[["2016"]]},"title":"Functional deficit of the medial prefrontal cortex during emotional sentence attribution in schizophrenia","type":"article-journal"},"uris":["http://www.mendeley.com/documents/?uuid=4e638d98-644d-359b-a560-babc7e7c29cc"]}],"mendeley":{"formattedCitation":"(Razafimandimby et al., 2016)","manualFormatting":"Razafimandimby et al., 2016","plainTextFormattedCitation":"(Razafimandimby et al., 2016)","previouslyFormattedCitation":"(Razafimandimby et al., 2016)"},"properties":{"noteIndex":0},"schema":"https://github.com/citation-style-language/schema/raw/master/csl-citation.json"}</w:instrText>
            </w:r>
            <w:r w:rsidRPr="00A645AA">
              <w:rPr>
                <w:sz w:val="20"/>
                <w:szCs w:val="20"/>
              </w:rPr>
              <w:fldChar w:fldCharType="separate"/>
            </w:r>
            <w:r w:rsidRPr="00A645AA">
              <w:rPr>
                <w:noProof/>
                <w:sz w:val="20"/>
                <w:szCs w:val="20"/>
              </w:rPr>
              <w:t>Razafimandimby et al., 2016</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262C232" w14:textId="77777777" w:rsidR="00100E36" w:rsidRPr="00A645AA" w:rsidRDefault="00100E36" w:rsidP="00100E36">
            <w:pPr>
              <w:spacing w:after="46" w:line="240" w:lineRule="auto"/>
              <w:rPr>
                <w:sz w:val="20"/>
                <w:szCs w:val="20"/>
              </w:rPr>
            </w:pPr>
            <w:r w:rsidRPr="00A645AA">
              <w:rPr>
                <w:sz w:val="20"/>
                <w:szCs w:val="20"/>
              </w:rPr>
              <w:t>Emotion identification task</w:t>
            </w:r>
            <w:r>
              <w:rPr>
                <w:sz w:val="20"/>
                <w:szCs w:val="20"/>
              </w:rPr>
              <w:t xml:space="preserve"> (Emotional &gt; Grammatic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5972D7D" w14:textId="65C013CC" w:rsidR="00100E36" w:rsidRPr="00A645AA" w:rsidRDefault="00100E36" w:rsidP="00100E36">
            <w:pPr>
              <w:pStyle w:val="TableContents"/>
              <w:spacing w:after="46" w:line="240" w:lineRule="auto"/>
              <w:rPr>
                <w:sz w:val="20"/>
                <w:szCs w:val="20"/>
                <w:lang w:val="en-GB"/>
              </w:rPr>
            </w:pPr>
            <w:r>
              <w:rPr>
                <w:sz w:val="20"/>
                <w:szCs w:val="20"/>
                <w:lang w:val="en-GB"/>
              </w:rPr>
              <w:t>EP</w:t>
            </w:r>
          </w:p>
        </w:tc>
      </w:tr>
      <w:tr w:rsidR="00043AE6" w:rsidRPr="00217402" w14:paraId="4434A948"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48C41B47" w14:textId="5BD608D6" w:rsidR="00043AE6" w:rsidRPr="00A645AA" w:rsidRDefault="00043AE6" w:rsidP="00100E36">
            <w:pPr>
              <w:spacing w:after="46" w:line="240" w:lineRule="auto"/>
              <w:rPr>
                <w:sz w:val="20"/>
                <w:szCs w:val="20"/>
              </w:rPr>
            </w:pPr>
            <w:r>
              <w:rPr>
                <w:sz w:val="20"/>
                <w:szCs w:val="20"/>
              </w:rPr>
              <w:fldChar w:fldCharType="begin" w:fldLock="1"/>
            </w:r>
            <w:r>
              <w:rPr>
                <w:sz w:val="20"/>
                <w:szCs w:val="20"/>
              </w:rPr>
              <w:instrText>ADDIN CSL_CITATION {"citationItems":[{"id":"ITEM-1","itemData":{"DOI":"10.1016/j.pscychresns.2015.12.006","ISSN":"18727506","PMID":"26776080","abstract":"People generally experience themselves as the cause of outcomes following from their own actions. Such agency inferences occur fluently and are essential to social interaction. However, schizophrenia patients often experience difficulties in distinguishing their own actions from those of others. Building on recent research into the neural substrates underlying agency inferences in healthy individuals, the present study investigates how these inferences are represented on a neural level in patients with schizophrenia. Thirty-one schizophrenia patients and 31 healthy controls performed an agency inference task while functional magnetic resonance images were obtained. Participants were presented with a task wherein the relationship between their actions and the subsequent outcomes was ambiguous. They received instructions to cause specific outcomes to occur by pressing a key, but the task was designed to match or mismatch the color outcome with the participants' goal. Both groups experienced stronger agency when their goal matched (vs. mismatched) the outcome. However, region of interest analyses revealed that only controls showed the expected involvement of the medial prefrontal cortex and superior frontal gyrus, whereas in patients the agency experience was not related to brain activation. These findings are discussed in light of a hypofrontality model of schizophrenia.","author":[{"dropping-particle":"","family":"Renes","given":"Robert A.","non-dropping-particle":"","parse-names":false,"suffix":""},{"dropping-particle":"","family":"Vink","given":"Matthijs","non-dropping-particle":"","parse-names":false,"suffix":""},{"dropping-particle":"","family":"Weiden","given":"Anouk","non-dropping-particle":"van der","parse-names":false,"suffix":""},{"dropping-particle":"","family":"Prikken","given":"Merel","non-dropping-particle":"","parse-names":false,"suffix":""},{"dropping-particle":"","family":"Koevoets","given":"Martijn G.J.C.","non-dropping-particle":"","parse-names":false,"suffix":""},{"dropping-particle":"","family":"Kahn","given":"René S.","non-dropping-particle":"","parse-names":false,"suffix":""},{"dropping-particle":"","family":"Aarts","given":"Henk","non-dropping-particle":"","parse-names":false,"suffix":""},{"dropping-particle":"","family":"Haren","given":"Neeltje E.M.","non-dropping-particle":"van","parse-names":false,"suffix":""}],"container-title":"Psychiatry Research - Neuroimaging","id":"ITEM-1","issued":{"date-parts":[["2016","2","28"]]},"page":"134-141","publisher":"Elsevier Ireland Ltd","title":"Impaired frontal processing during agency inferences in schizophrenia","type":"article-journal","volume":"248"},"uris":["http://www.mendeley.com/documents/?uuid=ef8d6f01-f7ad-364a-896f-b83000f16ed8"]}],"mendeley":{"formattedCitation":"(Renes et al., 2016)","manualFormatting":"Renes et al., 2016","plainTextFormattedCitation":"(Renes et al., 2016)","previouslyFormattedCitation":"(Renes et al., 2016)"},"properties":{"noteIndex":0},"schema":"https://github.com/citation-style-language/schema/raw/master/csl-citation.json"}</w:instrText>
            </w:r>
            <w:r>
              <w:rPr>
                <w:sz w:val="20"/>
                <w:szCs w:val="20"/>
              </w:rPr>
              <w:fldChar w:fldCharType="separate"/>
            </w:r>
            <w:r w:rsidRPr="00214C35">
              <w:rPr>
                <w:noProof/>
                <w:sz w:val="20"/>
                <w:szCs w:val="20"/>
              </w:rPr>
              <w:t>Renes et al., 201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6575EFE" w14:textId="4245C6D1" w:rsidR="00043AE6" w:rsidRPr="00A645AA" w:rsidRDefault="00043AE6" w:rsidP="00100E36">
            <w:pPr>
              <w:spacing w:after="46" w:line="240" w:lineRule="auto"/>
              <w:rPr>
                <w:sz w:val="20"/>
                <w:szCs w:val="20"/>
              </w:rPr>
            </w:pPr>
            <w:r>
              <w:rPr>
                <w:sz w:val="20"/>
                <w:szCs w:val="20"/>
              </w:rPr>
              <w:t>Agency inference task</w:t>
            </w:r>
            <w:r w:rsidR="00377423">
              <w:rPr>
                <w:sz w:val="20"/>
                <w:szCs w:val="20"/>
              </w:rPr>
              <w:t xml:space="preserve"> (Agency &gt; No self-agency)*</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0E3F4D8" w14:textId="5501A63A" w:rsidR="00043AE6" w:rsidRDefault="00685053" w:rsidP="00100E36">
            <w:pPr>
              <w:pStyle w:val="TableContents"/>
              <w:spacing w:after="46" w:line="240" w:lineRule="auto"/>
              <w:rPr>
                <w:sz w:val="20"/>
                <w:szCs w:val="20"/>
                <w:lang w:val="en-GB"/>
              </w:rPr>
            </w:pPr>
            <w:r>
              <w:rPr>
                <w:sz w:val="20"/>
                <w:szCs w:val="20"/>
                <w:lang w:val="en-GB"/>
              </w:rPr>
              <w:t>AB</w:t>
            </w:r>
          </w:p>
        </w:tc>
      </w:tr>
      <w:tr w:rsidR="00100E36" w:rsidRPr="00217402" w14:paraId="30DE86CB"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44BC0B69" w14:textId="77777777" w:rsidR="00100E36" w:rsidRPr="00A645AA" w:rsidRDefault="00100E36" w:rsidP="00100E36">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jpsychires.2007.02.009","ISSN":"00223956","abstract":"Objective: Patients with schizophrenia are characterized by emotional symptoms such as flattened affect which are accompanied by cerebral dysfunctions. This study aimed at determining changes of mood-related neural correlates under standardized pharmacological therapy in first-episode schizophrenia. Method: Using fMRI in a longitudinal approach, 10 first-episode schizophrenia patients (6 males) and 10 healthy subjects (same education, gender and age) were investigated during sad and happy mood induction using facial expressions. Reassessments were carried out following 6 months of standardized antipsychotic treatment. Data analysis focussed on therapy-related changes in cerebral activation and on stable, therapy-independent group differences. Results: According to self ratings, mood induction was successfull in both groups and did not reveal time-dependent changes. Patients revealed stable hypoactivations in core brain regions of emotional processing like the anterior cingulate cortex, orbitofrontal and temporal areas as well as the hippocampus. Therapy-related signal increases in pre- and postcentral, inferior temporal and frontal areas were restricted to sadness. Discussion: Stable dysfunctions which are unaffected by therapy and symptom improvement were found in cortico-limbic regions crucially involved in emotion processing. They presumably reflect patients' difficulties in emotion regulation and emotional memory processes. However, therapy-related activation changes were also observed and demonstrate efficacy of antipsychotic therapy on improving emotion functionality. They may represent an increased usage of autobiographic emotional memories and an improved strategy to experience an emotion by mirroring someone else's emotions. © 2007 Elsevier Ltd. All rights reserved.","author":[{"dropping-particle":"","family":"Reske","given":"Martina","non-dropping-particle":"","parse-names":false,"suffix":""},{"dropping-particle":"","family":"Kellermann","given":"Thilo","non-dropping-particle":"","parse-names":false,"suffix":""},{"dropping-particle":"","family":"Habel","given":"Ute","non-dropping-particle":"","parse-names":false,"suffix":""},{"dropping-particle":"","family":"Jon Shah","given":"N.","non-dropping-particle":"","parse-names":false,"suffix":""},{"dropping-particle":"","family":"Backes","given":"Volker","non-dropping-particle":"","parse-names":false,"suffix":""},{"dropping-particle":"","family":"Wilmsdorff","given":"Martina","non-dropping-particle":"von","parse-names":false,"suffix":""},{"dropping-particle":"","family":"Stöcker","given":"Tony","non-dropping-particle":"","parse-names":false,"suffix":""},{"dropping-particle":"","family":"Gaebel","given":"Wolfgang","non-dropping-particle":"","parse-names":false,"suffix":""},{"dropping-particle":"","family":"Schneider","given":"Frank","non-dropping-particle":"","parse-names":false,"suffix":""}],"container-title":"Journal of Psychiatric Research","id":"ITEM-1","issue":"11","issued":{"date-parts":[["2007","12","1"]]},"page":"918-927","publisher":"Pergamon","title":"Stability of emotional dysfunctions? A long-term fMRI study in first-episode schizophrenia","type":"article-journal","volume":"41"},"uris":["http://www.mendeley.com/documents/?uuid=eb4e5042-f41f-3381-8df9-7f940e1e11f7"]}],"mendeley":{"formattedCitation":"(Reske et al., 2007)","manualFormatting":"Reske et al., 2007","plainTextFormattedCitation":"(Reske et al., 2007)","previouslyFormattedCitation":"(Reske et al., 2007)"},"properties":{"noteIndex":0},"schema":"https://github.com/citation-style-language/schema/raw/master/csl-citation.json"}</w:instrText>
            </w:r>
            <w:r w:rsidRPr="00A645AA">
              <w:rPr>
                <w:sz w:val="20"/>
                <w:szCs w:val="20"/>
              </w:rPr>
              <w:fldChar w:fldCharType="separate"/>
            </w:r>
            <w:r w:rsidRPr="00A645AA">
              <w:rPr>
                <w:noProof/>
                <w:sz w:val="20"/>
                <w:szCs w:val="20"/>
              </w:rPr>
              <w:t>Reske et al., 2007</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D0E92BB" w14:textId="6971F10B" w:rsidR="00100E36" w:rsidRPr="00A645AA" w:rsidRDefault="00100E36" w:rsidP="00100E36">
            <w:pPr>
              <w:spacing w:after="46" w:line="240" w:lineRule="auto"/>
              <w:rPr>
                <w:sz w:val="20"/>
                <w:szCs w:val="20"/>
              </w:rPr>
            </w:pPr>
            <w:r w:rsidRPr="00A645AA">
              <w:rPr>
                <w:sz w:val="20"/>
                <w:szCs w:val="20"/>
              </w:rPr>
              <w:t>Emotional faces task</w:t>
            </w:r>
            <w:r>
              <w:rPr>
                <w:sz w:val="20"/>
                <w:szCs w:val="20"/>
              </w:rPr>
              <w:t xml:space="preserve"> (Sadness &gt; Baselin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256A400" w14:textId="4D3E6876" w:rsidR="00100E36" w:rsidRPr="00A645AA" w:rsidRDefault="00100E36" w:rsidP="00100E36">
            <w:pPr>
              <w:pStyle w:val="TableContents"/>
              <w:spacing w:after="46" w:line="240" w:lineRule="auto"/>
              <w:rPr>
                <w:sz w:val="20"/>
                <w:szCs w:val="20"/>
                <w:lang w:val="en-GB"/>
              </w:rPr>
            </w:pPr>
            <w:r>
              <w:rPr>
                <w:sz w:val="20"/>
                <w:szCs w:val="20"/>
                <w:lang w:val="en-GB"/>
              </w:rPr>
              <w:t>EP</w:t>
            </w:r>
          </w:p>
        </w:tc>
      </w:tr>
      <w:tr w:rsidR="004B6FD3" w:rsidRPr="00217402" w14:paraId="4ADE8984"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710E3D0" w14:textId="10099ECF" w:rsidR="004B6FD3" w:rsidRDefault="004B6FD3" w:rsidP="0031692B">
            <w:pPr>
              <w:spacing w:after="46" w:line="240" w:lineRule="auto"/>
              <w:rPr>
                <w:sz w:val="20"/>
                <w:szCs w:val="20"/>
              </w:rPr>
            </w:pPr>
            <w:r>
              <w:rPr>
                <w:sz w:val="20"/>
                <w:szCs w:val="20"/>
              </w:rPr>
              <w:fldChar w:fldCharType="begin" w:fldLock="1"/>
            </w:r>
            <w:r w:rsidR="0036288E">
              <w:rPr>
                <w:sz w:val="20"/>
                <w:szCs w:val="20"/>
              </w:rPr>
              <w:instrText>ADDIN CSL_CITATION {"citationItems":[{"id":"ITEM-1","itemData":{"DOI":"10.1093/schbul/sbz075","ISSN":"05867614","abstract":"The relationship between transdiagnostic, dimensional, and categorical approaches to psychiatric nosology is under intense debate. To inform this discussion, we studied neural systems linked to reward anticipation across a range of disorders and behavioral dimensions. We assessed brain responses to reward expectancy in a large sample of 221 participants, including patients with schizophrenia (SZ; n = 27), bipolar disorder (BP; n = 28), major depressive disorder (MD; n = 31), autism spectrum disorder (ASD; n = 25), and healthy controls (n = 110). We also characterized all subjects with an extensive test battery from which a cognitive, affective, and social functioning factor was constructed. These factors were subsequently related to functional responses in the ventral striatum (vST) and neural networks linked to it. We found that blunted vST responses were present in SZ, BP, and ASD but not in MD. Activation within the vST predicted individual differences in affective, cognitive, and social functioning across diagnostic boundaries. Network alterations extended beyond the reward network to include regions implicated in executive control. We further confirmed the robustness of our results in various control analyses. Our findings suggest that altered brain responses during reward anticipation show transdiagnostic alterations that can be mapped onto dimensional measures of functioning. They also highlight the role of executive control of reward and salience signaling in the disorders we study and show the power of systems-level neuroscience to account for clinically relevant behaviors. © The Author(s) 2019. Published by Oxford University Press on behalf of the Maryland Psychiatric Research Center.","author":[{"dropping-particle":"","family":"Schwarz","given":"K","non-dropping-particle":"","parse-names":false,"suffix":""},{"dropping-particle":"","family":"Moessnang","given":"C","non-dropping-particle":"","parse-names":false,"suffix":""},{"dropping-particle":"","family":"Schweiger","given":"J I","non-dropping-particle":"","parse-names":false,"suffix":""},{"dropping-particle":"","family":"Baumeister","given":"S","non-dropping-particle":"","parse-names":false,"suffix":""},{"dropping-particle":"","family":"Plichta","given":"M M","non-dropping-particle":"","parse-names":false,"suffix":""},{"dropping-particle":"","family":"Brandeis","given":"D","non-dropping-particle":"","parse-names":false,"suffix":""},{"dropping-particle":"","family":"Banaschewski","given":"T","non-dropping-particle":"","parse-names":false,"suffix":""},{"dropping-particle":"","family":"Wackerhagen","given":"C","non-dropping-particle":"","parse-names":false,"suffix":""},{"dropping-particle":"","family":"Erk","given":"S","non-dropping-particle":"","parse-names":false,"suffix":""},{"dropping-particle":"","family":"Walter","given":"H","non-dropping-particle":"","parse-names":false,"suffix":""},{"dropping-particle":"","family":"Tost","given":"H","non-dropping-particle":"","parse-names":false,"suffix":""},{"dropping-particle":"","family":"Meyer-Lindenberg","given":"A","non-dropping-particle":"","parse-names":false,"suffix":""}],"container-title":"Schizophrenia Bulletin","id":"ITEM-1","issue":"3","issued":{"date-parts":[["2020"]]},"note":"cited By 2","page":"592-602","publisher":"Oxford University Press","title":"Transdiagnostic Prediction of Affective, Cognitive, and Social Function Through Brain Reward Anticipation in Schizophrenia, Bipolar Disorder, Major Depression, and Autism Spectrum Diagnoses","type":"article-journal","volume":"46"},"uris":["http://www.mendeley.com/documents/?uuid=6fe52757-204d-4472-bbd4-fe0824575727"]}],"mendeley":{"formattedCitation":"(Schwarz et al., 2020)","manualFormatting":"Schwarz et al., 2020","plainTextFormattedCitation":"(Schwarz et al., 2020)","previouslyFormattedCitation":"(Schwarz et al., 2020)"},"properties":{"noteIndex":0},"schema":"https://github.com/citation-style-language/schema/raw/master/csl-citation.json"}</w:instrText>
            </w:r>
            <w:r>
              <w:rPr>
                <w:sz w:val="20"/>
                <w:szCs w:val="20"/>
              </w:rPr>
              <w:fldChar w:fldCharType="separate"/>
            </w:r>
            <w:r w:rsidRPr="00A61C42">
              <w:rPr>
                <w:noProof/>
                <w:sz w:val="20"/>
                <w:szCs w:val="20"/>
              </w:rPr>
              <w:t>Schwarz et al., 2020</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7E006F96" w14:textId="21775227" w:rsidR="004B6FD3" w:rsidRDefault="004B6FD3" w:rsidP="0031692B">
            <w:pPr>
              <w:spacing w:after="46" w:line="240" w:lineRule="auto"/>
              <w:rPr>
                <w:sz w:val="20"/>
                <w:szCs w:val="20"/>
              </w:rPr>
            </w:pPr>
            <w:r>
              <w:rPr>
                <w:sz w:val="20"/>
                <w:szCs w:val="20"/>
              </w:rPr>
              <w:t>Incentive delay task</w:t>
            </w:r>
            <w:r w:rsidR="00E039A6">
              <w:rPr>
                <w:sz w:val="20"/>
                <w:szCs w:val="20"/>
              </w:rPr>
              <w:t xml:space="preserve"> (Reward feedback)*</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1C5C334" w14:textId="54BC79B0" w:rsidR="004B6FD3" w:rsidRDefault="00685053" w:rsidP="0031692B">
            <w:pPr>
              <w:pStyle w:val="TableContents"/>
              <w:spacing w:after="46" w:line="240" w:lineRule="auto"/>
              <w:rPr>
                <w:sz w:val="20"/>
                <w:szCs w:val="20"/>
                <w:lang w:val="en-GB"/>
              </w:rPr>
            </w:pPr>
            <w:r>
              <w:rPr>
                <w:sz w:val="20"/>
                <w:szCs w:val="20"/>
                <w:lang w:val="en-GB"/>
              </w:rPr>
              <w:t>EP</w:t>
            </w:r>
          </w:p>
        </w:tc>
      </w:tr>
      <w:tr w:rsidR="0031692B" w:rsidRPr="00217402" w14:paraId="116D0C02"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7CC73D91" w14:textId="2A9C7238" w:rsidR="0031692B" w:rsidRPr="00A645AA" w:rsidRDefault="0031692B" w:rsidP="0031692B">
            <w:pPr>
              <w:spacing w:after="46" w:line="240" w:lineRule="auto"/>
              <w:rPr>
                <w:sz w:val="20"/>
                <w:szCs w:val="20"/>
              </w:rPr>
            </w:pPr>
            <w:r>
              <w:rPr>
                <w:sz w:val="20"/>
                <w:szCs w:val="20"/>
              </w:rPr>
              <w:fldChar w:fldCharType="begin" w:fldLock="1"/>
            </w:r>
            <w:r>
              <w:rPr>
                <w:sz w:val="20"/>
                <w:szCs w:val="20"/>
              </w:rPr>
              <w:instrText>ADDIN CSL_CITATION {"citationItems":[{"id":"ITEM-1","itemData":{"DOI":"10.1038/npp.2015.370","ISSN":"1740634X","PMID":"26708106","abstract":"Alterations in reward processes may underlie motivational and anhedonic symptoms in depression and schizophrenia. However it remains unclear whether these alterations are disorder-specific or shared, and whether they clearly relate to symptom generation or not. We studied brain responses to unexpected rewards during a simulated slot-machine game in 24 patients with depression, 21 patients with schizophrenia, and 21 healthy controls using functional magnetic resonance imaging. We investigated relationships between brain activation, task-related motivation, and questionnaire rated anhedonia. There was reduced activation in the orbitofrontal cortex, ventral striatum, inferior temporal gyrus, and occipital cortex in both depression and schizophrenia in comparison with healthy participants during receipt of unexpected reward. In the medial prefrontal cortex both patient groups showed reduced activation, with activation significantly more abnormal in schizophrenia than depression. Anterior cingulate and medial frontal cortical activation predicted task-related motivation, which in turn predicted anhedonia severity in schizophrenia. Our findings provide evidence for overlapping hypofunction in ventral striatal and orbitofrontal regions in depression and schizophrenia during unexpected reward receipt, and for a relationship between unexpected reward processing in the medial prefrontal cortex and the generation of motivational states.","author":[{"dropping-particle":"","family":"Segarra","given":"Nuria","non-dropping-particle":"","parse-names":false,"suffix":""},{"dropping-particle":"","family":"Metastasio","given":"Antonio","non-dropping-particle":"","parse-names":false,"suffix":""},{"dropping-particle":"","family":"Ziauddeen","given":"Hisham","non-dropping-particle":"","parse-names":false,"suffix":""},{"dropping-particle":"","family":"Spencer","given":"Jennifer","non-dropping-particle":"","parse-names":false,"suffix":""},{"dropping-particle":"","family":"Reinders","given":"Niels R.","non-dropping-particle":"","parse-names":false,"suffix":""},{"dropping-particle":"","family":"Dudas","given":"Robert B.","non-dropping-particle":"","parse-names":false,"suffix":""},{"dropping-particle":"","family":"Arrondo","given":"Gonzalo","non-dropping-particle":"","parse-names":false,"suffix":""},{"dropping-particle":"","family":"Robbins","given":"Trevor W.","non-dropping-particle":"","parse-names":false,"suffix":""},{"dropping-particle":"","family":"Clark","given":"Luke","non-dropping-particle":"","parse-names":false,"suffix":""},{"dropping-particle":"","family":"Fletcher","given":"Paul C.","non-dropping-particle":"","parse-names":false,"suffix":""},{"dropping-particle":"","family":"Murray","given":"Graham K.","non-dropping-particle":"","parse-names":false,"suffix":""}],"container-title":"Neuropsychopharmacology","id":"ITEM-1","issue":"8","issued":{"date-parts":[["2016","7","1"]]},"page":"2001-2010","publisher":"Nature Publishing Group","title":"Abnormal Frontostriatal Activity During Unexpected Reward Receipt in Depression and Schizophrenia: Relationship to Anhedonia","type":"article-journal","volume":"41"},"uris":["http://www.mendeley.com/documents/?uuid=14696e87-feed-356c-9ad0-08ccb7ffbce9"]}],"mendeley":{"formattedCitation":"(Segarra et al., 2016)","manualFormatting":"Segarra et al., 2016","plainTextFormattedCitation":"(Segarra et al., 2016)","previouslyFormattedCitation":"(Segarra et al., 2016)"},"properties":{"noteIndex":0},"schema":"https://github.com/citation-style-language/schema/raw/master/csl-citation.json"}</w:instrText>
            </w:r>
            <w:r>
              <w:rPr>
                <w:sz w:val="20"/>
                <w:szCs w:val="20"/>
              </w:rPr>
              <w:fldChar w:fldCharType="separate"/>
            </w:r>
            <w:r w:rsidRPr="00043AE6">
              <w:rPr>
                <w:noProof/>
                <w:sz w:val="20"/>
                <w:szCs w:val="20"/>
              </w:rPr>
              <w:t>Segarra et al., 201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291D86B" w14:textId="5F6FF587" w:rsidR="0031692B" w:rsidRPr="00A645AA" w:rsidRDefault="0031692B" w:rsidP="0031692B">
            <w:pPr>
              <w:spacing w:after="46" w:line="240" w:lineRule="auto"/>
              <w:rPr>
                <w:sz w:val="20"/>
                <w:szCs w:val="20"/>
              </w:rPr>
            </w:pPr>
            <w:r>
              <w:rPr>
                <w:sz w:val="20"/>
                <w:szCs w:val="20"/>
              </w:rPr>
              <w:t>Slot-machine game</w:t>
            </w:r>
            <w:r w:rsidR="00377423">
              <w:rPr>
                <w:sz w:val="20"/>
                <w:szCs w:val="20"/>
              </w:rPr>
              <w:t xml:space="preserve"> (Win &gt; Full-miss)*</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0283459" w14:textId="77BC4D42" w:rsidR="0031692B" w:rsidRDefault="00685053" w:rsidP="0031692B">
            <w:pPr>
              <w:pStyle w:val="TableContents"/>
              <w:spacing w:after="46" w:line="240" w:lineRule="auto"/>
              <w:rPr>
                <w:sz w:val="20"/>
                <w:szCs w:val="20"/>
                <w:lang w:val="en-GB"/>
              </w:rPr>
            </w:pPr>
            <w:r>
              <w:rPr>
                <w:sz w:val="20"/>
                <w:szCs w:val="20"/>
                <w:lang w:val="en-GB"/>
              </w:rPr>
              <w:t>EP</w:t>
            </w:r>
          </w:p>
        </w:tc>
      </w:tr>
      <w:tr w:rsidR="0031692B" w:rsidRPr="00217402" w14:paraId="2598A1B5"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B07F5A7" w14:textId="4ED688A3" w:rsidR="0031692B" w:rsidRPr="00A645AA" w:rsidRDefault="0031692B" w:rsidP="0031692B">
            <w:pPr>
              <w:spacing w:after="46" w:line="240" w:lineRule="auto"/>
              <w:rPr>
                <w:sz w:val="20"/>
                <w:szCs w:val="20"/>
              </w:rPr>
            </w:pPr>
            <w:r>
              <w:rPr>
                <w:sz w:val="20"/>
                <w:szCs w:val="20"/>
              </w:rPr>
              <w:lastRenderedPageBreak/>
              <w:fldChar w:fldCharType="begin" w:fldLock="1"/>
            </w:r>
            <w:r>
              <w:rPr>
                <w:sz w:val="20"/>
                <w:szCs w:val="20"/>
              </w:rPr>
              <w:instrText>ADDIN CSL_CITATION {"citationItems":[{"id":"ITEM-1","itemData":{"DOI":"10.1016/j.schres.2012.03.016","ISSN":"09209964","PMID":"22480958","abstract":"Self-awareness (SA) is one of the core domains of higher cortical functions and is frequently compromised in schizophrenia. Deficits in SA have been associated with functional and psychosocial impairment in this patient population. However, despite its clinical significance, only a few studies have examined the neural substrates of self-referential processing in schizophrenia. The aim of this study was to assess self-awareness in schizophrenia using a functional magnetic resonance imaging (fMRI) paradigm designed to elicit judgments of self-reference in a simulated social context. While scanned, volunteers looked at visually-displayed sentences that had the volunteer's own first name (self-directed sentence-stimulus) or an unknown other person's first name (other-directed sentence stimulus) as the grammatical subject of the sentence. The volunteers were asked to discern whether each sentence-stimulus was about the volunteer personally (during a self-referential cue epoch) or asked whether each statement was about someone else (during an other-referential cue epoch). We predicted that individuals with schizophrenia would demonstrate altered functional activation to self- and other-directed sentence-stimuli as compared to controls. Fifteen controls and seventeen schizophrenia volunteers completed clinical assessments and SA fMRI task on a 3T Philips 3.0. T Achieva system. The results showed significantly greater activation in schizophrenia compared to controls for cortical midline structures in response to self- vs. other-directed sentence-stimuli. These findings support results from earlier studies and demonstrate selective alteration in the activation of cortical midline structures associated with evaluations of self-reference in schizophrenia as compared to controls. © 2012 Elsevier B.V.","author":[{"dropping-particle":"","family":"Shad","given":"Mujeeb U.","non-dropping-particle":"","parse-names":false,"suffix":""},{"dropping-particle":"","family":"Keshavan","given":"Matcheri S.","non-dropping-particle":"","parse-names":false,"suffix":""},{"dropping-particle":"","family":"Steinberg","given":"Joel L.","non-dropping-particle":"","parse-names":false,"suffix":""},{"dropping-particle":"","family":"Mihalakos","given":"Perry","non-dropping-particle":"","parse-names":false,"suffix":""},{"dropping-particle":"","family":"Thomas","given":"Binu P.","non-dropping-particle":"","parse-names":false,"suffix":""},{"dropping-particle":"","family":"Motes","given":"Michael A.","non-dropping-particle":"","parse-names":false,"suffix":""},{"dropping-particle":"","family":"Soares","given":"Jair C.","non-dropping-particle":"","parse-names":false,"suffix":""},{"dropping-particle":"","family":"Tamminga","given":"Carol A.","non-dropping-particle":"","parse-names":false,"suffix":""}],"container-title":"Schizophrenia Research","id":"ITEM-1","issue":"2-3","issued":{"date-parts":[["2012","7"]]},"page":"113-119","publisher":"NIH Public Access","title":"Neurobiology of self-awareness in schizophrenia: An fMRI study","type":"article-journal","volume":"138"},"uris":["http://www.mendeley.com/documents/?uuid=90957048-2c24-3d97-bdbd-97cdfbd30d7d"]}],"mendeley":{"formattedCitation":"(Shad et al., 2012)","manualFormatting":"Shad et al., 2012","plainTextFormattedCitation":"(Shad et al., 2012)","previouslyFormattedCitation":"(Shad et al., 2012)"},"properties":{"noteIndex":0},"schema":"https://github.com/citation-style-language/schema/raw/master/csl-citation.json"}</w:instrText>
            </w:r>
            <w:r>
              <w:rPr>
                <w:sz w:val="20"/>
                <w:szCs w:val="20"/>
              </w:rPr>
              <w:fldChar w:fldCharType="separate"/>
            </w:r>
            <w:r w:rsidRPr="00043AE6">
              <w:rPr>
                <w:noProof/>
                <w:sz w:val="20"/>
                <w:szCs w:val="20"/>
              </w:rPr>
              <w:t>Shad et al., 2012</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B67BB4C" w14:textId="35784373" w:rsidR="0031692B" w:rsidRPr="00A645AA" w:rsidRDefault="0031692B" w:rsidP="0031692B">
            <w:pPr>
              <w:spacing w:after="46" w:line="240" w:lineRule="auto"/>
              <w:rPr>
                <w:sz w:val="20"/>
                <w:szCs w:val="20"/>
              </w:rPr>
            </w:pPr>
            <w:r>
              <w:rPr>
                <w:sz w:val="20"/>
                <w:szCs w:val="20"/>
              </w:rPr>
              <w:t>Self-awareness task</w:t>
            </w:r>
            <w:r w:rsidR="00377423">
              <w:rPr>
                <w:sz w:val="20"/>
                <w:szCs w:val="20"/>
              </w:rPr>
              <w:t xml:space="preserve"> (S</w:t>
            </w:r>
            <w:r w:rsidR="00377423" w:rsidRPr="00377423">
              <w:rPr>
                <w:sz w:val="20"/>
                <w:szCs w:val="20"/>
              </w:rPr>
              <w:t xml:space="preserve">elf-referential (self-directed) &gt; </w:t>
            </w:r>
            <w:r w:rsidR="00377423">
              <w:rPr>
                <w:sz w:val="20"/>
                <w:szCs w:val="20"/>
              </w:rPr>
              <w:t>O</w:t>
            </w:r>
            <w:r w:rsidR="00377423" w:rsidRPr="00377423">
              <w:rPr>
                <w:sz w:val="20"/>
                <w:szCs w:val="20"/>
              </w:rPr>
              <w:t>ther-referential (other-directed)</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5890BDA" w14:textId="50531D76" w:rsidR="0031692B" w:rsidRDefault="00685053" w:rsidP="0031692B">
            <w:pPr>
              <w:pStyle w:val="TableContents"/>
              <w:spacing w:after="46" w:line="240" w:lineRule="auto"/>
              <w:rPr>
                <w:sz w:val="20"/>
                <w:szCs w:val="20"/>
                <w:lang w:val="en-GB"/>
              </w:rPr>
            </w:pPr>
            <w:r>
              <w:rPr>
                <w:sz w:val="20"/>
                <w:szCs w:val="20"/>
                <w:lang w:val="en-GB"/>
              </w:rPr>
              <w:t>AB</w:t>
            </w:r>
          </w:p>
        </w:tc>
      </w:tr>
      <w:tr w:rsidR="0031692B" w:rsidRPr="00217402" w14:paraId="1BFF81CD"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50B6EF1C" w14:textId="6330A5CE" w:rsidR="0031692B" w:rsidRPr="00A645AA" w:rsidRDefault="0031692B" w:rsidP="0031692B">
            <w:pPr>
              <w:spacing w:after="46" w:line="240" w:lineRule="auto"/>
              <w:rPr>
                <w:sz w:val="20"/>
                <w:szCs w:val="20"/>
              </w:rPr>
            </w:pPr>
            <w:r>
              <w:rPr>
                <w:sz w:val="20"/>
                <w:szCs w:val="20"/>
              </w:rPr>
              <w:fldChar w:fldCharType="begin" w:fldLock="1"/>
            </w:r>
            <w:r w:rsidR="00C77E55">
              <w:rPr>
                <w:sz w:val="20"/>
                <w:szCs w:val="20"/>
              </w:rPr>
              <w:instrText>ADDIN CSL_CITATION {"citationItems":[{"id":"ITEM-1","itemData":{"DOI":"10.1016/j.pnpbp.2014.12.006","ISSN":"18784216","PMID":"25545410","abstract":"Background: Schizophrenia is a mental disorder characterized by impairments in diverse thinking and emotional responses, which are related to social perception dysfunction. This fMRI study was designed to investigate a neurobiological basis of social perception deficits of patients with schizophrenia in various social situations of daily life and their relationship with clinical symptoms and social dysfunction. Methods: Seventeen patients and 19 controls underwent functional magnetic resonance imaging, during which participants performed a virtual social perception task, containing an avatar's speech with positive, negative or neutral emotion in a virtual reality space. Participants were asked to determine whether or not the avatar's speech was appropriate to each situation. Results: The significant group × appropriateness interaction was seen in the left dorsolateral prefrontal cortex (DLPFC), resulting from lower activity in patients in the inappropriate condition, and left DLPFC activity was negatively correlated with the severity of negative symptoms and positively correlated with the level of social functioning. The significant appropriateness × emotion interaction observed in the left superior temporal sulcus (STS) was present in controls, but absent in patients, resulting from the existence and absence of a difference between the inappropriate positive and negative conditions, respectively. Conclusions: These findings indicate that dysfunction of the DLPFC-STS network may underlie patients' abnormal social perception in various social situations of daily life. Abnormal functioning of this network may contribute to increases of negative symptoms and decreases of social functioning.","author":[{"dropping-particle":"","family":"Shin","given":"Jung Eun","non-dropping-particle":"","parse-names":false,"suffix":""},{"dropping-particle":"","family":"Choi","given":"Soo Hee","non-dropping-particle":"","parse-names":false,"suffix":""},{"dropping-particle":"","family":"Lee","given":"Hyeongrae","non-dropping-particle":"","parse-names":false,"suffix":""},{"dropping-particle":"","family":"Shin","given":"Young Seok","non-dropping-particle":"","parse-names":false,"suffix":""},{"dropping-particle":"","family":"Jang","given":"Dong Pyo","non-dropping-particle":"","parse-names":false,"suffix":""},{"dropping-particle":"","family":"Kim","given":"Jae Jin","non-dropping-particle":"","parse-names":false,"suffix":""}],"container-title":"Progress in Neuro-Psychopharmacology and Biological Psychiatry","id":"ITEM-1","issued":{"date-parts":[["2015","4","3"]]},"page":"81-88","publisher":"Elsevier Inc.","title":"Involvement of the dorsolateral prefrontal cortex and superior temporal sulcus in impaired social perception in schizophrenia","type":"article-journal","volume":"58"},"uris":["http://www.mendeley.com/documents/?uuid=6d34e477-e0c1-36a7-a563-f4cbadb22cbb"]}],"mendeley":{"formattedCitation":"(Shin et al., 2015)","manualFormatting":"Shin et al., 2015","plainTextFormattedCitation":"(Shin et al., 2015)","previouslyFormattedCitation":"(Shin et al., 2015)"},"properties":{"noteIndex":0},"schema":"https://github.com/citation-style-language/schema/raw/master/csl-citation.json"}</w:instrText>
            </w:r>
            <w:r>
              <w:rPr>
                <w:sz w:val="20"/>
                <w:szCs w:val="20"/>
              </w:rPr>
              <w:fldChar w:fldCharType="separate"/>
            </w:r>
            <w:r w:rsidRPr="00043AE6">
              <w:rPr>
                <w:noProof/>
                <w:sz w:val="20"/>
                <w:szCs w:val="20"/>
              </w:rPr>
              <w:t>Shin et al., 2015</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4FFF771" w14:textId="098D9CE2" w:rsidR="0031692B" w:rsidRPr="00A645AA" w:rsidRDefault="0031692B" w:rsidP="0031692B">
            <w:pPr>
              <w:spacing w:after="46" w:line="240" w:lineRule="auto"/>
              <w:rPr>
                <w:sz w:val="20"/>
                <w:szCs w:val="20"/>
              </w:rPr>
            </w:pPr>
            <w:r>
              <w:rPr>
                <w:sz w:val="20"/>
                <w:szCs w:val="20"/>
              </w:rPr>
              <w:t>Virtual social perception task</w:t>
            </w:r>
            <w:r w:rsidR="00377423">
              <w:rPr>
                <w:sz w:val="20"/>
                <w:szCs w:val="20"/>
              </w:rPr>
              <w:t xml:space="preserve"> (Inappropriate &gt; Appropriat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AC46911" w14:textId="214AB5AB" w:rsidR="0031692B" w:rsidRDefault="00685053" w:rsidP="0031692B">
            <w:pPr>
              <w:pStyle w:val="TableContents"/>
              <w:spacing w:after="46" w:line="240" w:lineRule="auto"/>
              <w:rPr>
                <w:sz w:val="20"/>
                <w:szCs w:val="20"/>
                <w:lang w:val="en-GB"/>
              </w:rPr>
            </w:pPr>
            <w:r>
              <w:rPr>
                <w:sz w:val="20"/>
                <w:szCs w:val="20"/>
                <w:lang w:val="en-GB"/>
              </w:rPr>
              <w:t>SP</w:t>
            </w:r>
          </w:p>
        </w:tc>
      </w:tr>
      <w:tr w:rsidR="0031692B" w:rsidRPr="00217402" w14:paraId="3CA3E93F"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3E5D7B6" w14:textId="77777777" w:rsidR="0031692B" w:rsidRPr="00A645AA" w:rsidRDefault="0031692B" w:rsidP="0031692B">
            <w:pPr>
              <w:spacing w:after="46" w:line="240" w:lineRule="auto"/>
              <w:rPr>
                <w:sz w:val="20"/>
                <w:szCs w:val="20"/>
              </w:rPr>
            </w:pPr>
            <w:r w:rsidRPr="00A645AA">
              <w:rPr>
                <w:sz w:val="20"/>
                <w:szCs w:val="20"/>
              </w:rPr>
              <w:fldChar w:fldCharType="begin" w:fldLock="1"/>
            </w:r>
            <w:r>
              <w:rPr>
                <w:sz w:val="20"/>
                <w:szCs w:val="20"/>
              </w:rPr>
              <w:instrText>ADDIN CSL_CITATION {"citationItems":[{"id":"ITEM-1","itemData":{"abstract":"Empathy deficit is a core feature of schizophrenia which may lead to social dysfunction. The present study was carried out to investigate functional and structural abnormalities associated with empathy in patients with schizophrenia using functional magnetic resonance imaging (fMRI) and voxel-based morphometry (VBM). A sample of 14 schizophrenia patients and 14 healthy control subjects matched for age, sex and education were examined with structural high-resolution T1-weighted MRI; fMRI images were obtained during empathy task in the same session. The analysis was carried out using SPM8 software. On behavioural assessment, schizophrenic patients (83.00±29.04) showed less scores for sadness compared to healthy controls (128.70±22.26) (p&lt;0.001). fMRI results also showed reduced clusters of activation in the bilateral fusiform gyrus, left lingual gyrus, left middle and inferior occipital gyrus in schizophrenic subjects as compared to controls during empathy task. In the same brain areas, VBM results also showed reduced grey and white matter volumes. The present study provides an evidence for an association between structural alterations and disturbed functional brain activation during empathy task in persons affected with schizophrenia. These findings suggest a biological basis for social cognition deficits in schizophrenics.","author":[{"dropping-particle":"","family":"Singh","given":"Sadhana","non-dropping-particle":"","parse-names":false,"suffix":""},{"dropping-particle":"","family":"Modi","given":"Shilpi","non-dropping-particle":"","parse-names":false,"suffix":""},{"dropping-particle":"","family":"Goyal","given":"Satnam","non-dropping-particle":"","parse-names":false,"suffix":""},{"dropping-particle":"","family":"Kaur","given":"Prabhjot","non-dropping-particle":"","parse-names":false,"suffix":""},{"dropping-particle":"","family":"Singh","given":"Namita","non-dropping-particle":"","parse-names":false,"suffix":""},{"dropping-particle":"","family":"Bhatia","given":"Triptish","non-dropping-particle":"","parse-names":false,"suffix":""},{"dropping-particle":"","family":"Deshpande","given":"Smita N","non-dropping-particle":"","parse-names":false,"suffix":""},{"dropping-particle":"","family":"Khushu","given":"Subash","non-dropping-particle":"","parse-names":false,"suffix":""}],"container-title":"J Biosci","id":"ITEM-1","issue":"2","issued":{"date-parts":[["2015"]]},"page":"355-364","title":"Functional and structural abnormalities associated with empathy in patients with schizophrenia: An fMRI and VBM study","type":"article-journal","volume":"40"},"uris":["http://www.mendeley.com/documents/?uuid=43c1fd85-411c-37de-9c93-74ccb35d4e27"]}],"mendeley":{"formattedCitation":"(Singh et al., 2015)","manualFormatting":"Singh et al., 2015","plainTextFormattedCitation":"(Singh et al., 2015)","previouslyFormattedCitation":"(Singh et al., 2015)"},"properties":{"noteIndex":0},"schema":"https://github.com/citation-style-language/schema/raw/master/csl-citation.json"}</w:instrText>
            </w:r>
            <w:r w:rsidRPr="00A645AA">
              <w:rPr>
                <w:sz w:val="20"/>
                <w:szCs w:val="20"/>
              </w:rPr>
              <w:fldChar w:fldCharType="separate"/>
            </w:r>
            <w:r w:rsidRPr="00A645AA">
              <w:rPr>
                <w:noProof/>
                <w:sz w:val="20"/>
                <w:szCs w:val="20"/>
              </w:rPr>
              <w:t>Singh et al., 2015</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3914347" w14:textId="77777777" w:rsidR="0031692B" w:rsidRPr="00A645AA" w:rsidRDefault="0031692B" w:rsidP="0031692B">
            <w:pPr>
              <w:spacing w:after="46" w:line="240" w:lineRule="auto"/>
              <w:rPr>
                <w:sz w:val="20"/>
                <w:szCs w:val="20"/>
              </w:rPr>
            </w:pPr>
            <w:r w:rsidRPr="00A645AA">
              <w:rPr>
                <w:sz w:val="20"/>
                <w:szCs w:val="20"/>
              </w:rPr>
              <w:t>Empathy task</w:t>
            </w:r>
            <w:r>
              <w:rPr>
                <w:sz w:val="20"/>
                <w:szCs w:val="20"/>
              </w:rPr>
              <w:t xml:space="preserve"> (Negative &gt; Baselin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E779535" w14:textId="51112094" w:rsidR="0031692B" w:rsidRPr="00A645AA" w:rsidRDefault="0031692B" w:rsidP="0031692B">
            <w:pPr>
              <w:pStyle w:val="TableContents"/>
              <w:spacing w:after="46" w:line="240" w:lineRule="auto"/>
              <w:rPr>
                <w:sz w:val="20"/>
                <w:szCs w:val="20"/>
                <w:lang w:val="en-GB"/>
              </w:rPr>
            </w:pPr>
            <w:r>
              <w:rPr>
                <w:sz w:val="20"/>
                <w:szCs w:val="20"/>
                <w:lang w:val="en-GB"/>
              </w:rPr>
              <w:t>EP</w:t>
            </w:r>
          </w:p>
        </w:tc>
      </w:tr>
      <w:tr w:rsidR="0031692B" w:rsidRPr="00217402" w14:paraId="55D3427B"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7737EB4D" w14:textId="77777777" w:rsidR="0031692B" w:rsidRPr="00A645AA" w:rsidRDefault="0031692B" w:rsidP="0031692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93/schbul/sbu023","ISSN":"17451701","abstract":"Impaired cognitive empathy (ie, understanding the emotional experiences of others) is associated with poor social functioning in schizophrenia. However, it is unclear whether the neural activity underlying cognitive empathy relates to social functioning. This study examined the neural activation supporting cognitive empathy performance and whether empathy-related activation during correctly performed trials was associated with self-reported cognitive empathy and measures of social functioning. Thirty schizophrenia outpatients and 24 controls completed a cognitive empathy paradigm during functional magnetic resonance imaging. Neural activity corresponding to correct judgments about the expected emotional expression in a social interaction was compared in schizophrenia subjects relative to control subjects. Participants also completed a self-report measure of empathy and 2 social functioning measures (social competence and social attainment). Schizophrenia subjects demonstrated significantly lower accuracy in task performance and were characterized by hypoactivation in empathy-related frontal, temporal, and parietal regions as well as hyperactivation in occipital regions compared with control subjects during accurate cognitive empathy trials. A cluster with peak activation in the supplementary motor area (SMA) extending to the anterior midcingulate cortex (aMCC) correlated with social competence and social attainment in schizophrenia subjects but not controls. These results suggest that neural correlates of cognitive empathy may be promising targets for interventions aiming to improve social functioning and that brain activation in the SMA/aMCC region could be used as a biomarker for monitoring treatment response.","author":[{"dropping-particle":"","family":"Smith","given":"Matthew J.","non-dropping-particle":"","parse-names":false,"suffix":""},{"dropping-particle":"","family":"Schroeder","given":"Matthew P.","non-dropping-particle":"","parse-names":false,"suffix":""},{"dropping-particle":"V.","family":"Abram","given":"Samantha","non-dropping-particle":"","parse-names":false,"suffix":""},{"dropping-particle":"","family":"Goldman","given":"Morris B.","non-dropping-particle":"","parse-names":false,"suffix":""},{"dropping-particle":"","family":"Parrish","given":"Todd B.","non-dropping-particle":"","parse-names":false,"suffix":""},{"dropping-particle":"","family":"Wang","given":"Xue","non-dropping-particle":"","parse-names":false,"suffix":""},{"dropping-particle":"","family":"Derntl","given":"Birgit","non-dropping-particle":"","parse-names":false,"suffix":""},{"dropping-particle":"","family":"Habel","given":"Ute","non-dropping-particle":"","parse-names":false,"suffix":""},{"dropping-particle":"","family":"Decety","given":"Jean","non-dropping-particle":"","parse-names":false,"suffix":""},{"dropping-particle":"","family":"Reilly","given":"James L.","non-dropping-particle":"","parse-names":false,"suffix":""},{"dropping-particle":"","family":"Csernansky","given":"John G.","non-dropping-particle":"","parse-names":false,"suffix":""},{"dropping-particle":"","family":"Breiter","given":"Hans C.","non-dropping-particle":"","parse-names":false,"suffix":""}],"container-title":"Schizophrenia Bulletin","id":"ITEM-1","issue":"1","issued":{"date-parts":[["2015","1","1"]]},"page":"211-222","publisher":"Oxford University Press","title":"Alterations in brain activation during cognitive empathy are related to social functioning in schizophrenia","type":"article-journal","volume":"41"},"uris":["http://www.mendeley.com/documents/?uuid=5a27531a-b2f7-3f83-9765-a177e53c4864"]}],"mendeley":{"formattedCitation":"(Smith et al., 2015)","manualFormatting":"Smith et al., 2015","plainTextFormattedCitation":"(Smith et al., 2015)","previouslyFormattedCitation":"(Smith et al., 2015)"},"properties":{"noteIndex":0},"schema":"https://github.com/citation-style-language/schema/raw/master/csl-citation.json"}</w:instrText>
            </w:r>
            <w:r w:rsidRPr="00A645AA">
              <w:rPr>
                <w:sz w:val="20"/>
                <w:szCs w:val="20"/>
              </w:rPr>
              <w:fldChar w:fldCharType="separate"/>
            </w:r>
            <w:r w:rsidRPr="00A645AA">
              <w:rPr>
                <w:noProof/>
                <w:sz w:val="20"/>
                <w:szCs w:val="20"/>
              </w:rPr>
              <w:t>Smith et al., 2015</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374AEBE0" w14:textId="77777777" w:rsidR="0031692B" w:rsidRPr="00A645AA" w:rsidRDefault="0031692B" w:rsidP="0031692B">
            <w:pPr>
              <w:spacing w:after="46" w:line="240" w:lineRule="auto"/>
              <w:rPr>
                <w:sz w:val="20"/>
                <w:szCs w:val="20"/>
              </w:rPr>
            </w:pPr>
            <w:r w:rsidRPr="00A645AA">
              <w:rPr>
                <w:sz w:val="20"/>
                <w:szCs w:val="20"/>
              </w:rPr>
              <w:t>Emotional perspective task</w:t>
            </w:r>
            <w:r>
              <w:rPr>
                <w:sz w:val="20"/>
                <w:szCs w:val="20"/>
              </w:rPr>
              <w:t xml:space="preserve"> (Emotional scene correct trials)</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74AA61C" w14:textId="5344CAA3" w:rsidR="0031692B" w:rsidRPr="00A645AA" w:rsidRDefault="0031692B" w:rsidP="0031692B">
            <w:pPr>
              <w:pStyle w:val="TableContents"/>
              <w:spacing w:after="46" w:line="240" w:lineRule="auto"/>
              <w:rPr>
                <w:sz w:val="20"/>
                <w:szCs w:val="20"/>
                <w:lang w:val="en-GB"/>
              </w:rPr>
            </w:pPr>
            <w:r>
              <w:rPr>
                <w:sz w:val="20"/>
                <w:szCs w:val="20"/>
                <w:lang w:val="en-GB"/>
              </w:rPr>
              <w:t>TM</w:t>
            </w:r>
          </w:p>
        </w:tc>
      </w:tr>
      <w:tr w:rsidR="0031692B" w:rsidRPr="00A746FD" w14:paraId="2391029B"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4AA5F5F" w14:textId="77777777" w:rsidR="0031692B" w:rsidRPr="00A645AA" w:rsidRDefault="0031692B" w:rsidP="0031692B">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schres.2015.07.012","ISSN":"15732509","abstract":"Background: Deficits in facial emotion perception in schizophrenia may be a marker of disorder liability. Previous functional magnetic resonance imaging (fMRI) studies investigating these deficits have been limited by task demands that may recruit other impaired cognitive processes in schizophrenia. Methods: We used a family study design along with a passive viewing task during fMRI to investigate brain activation abnormalities underlying facial emotion perception in schizophrenia and examine whether such abnormalities are associated with the genetic liability to the disorder. Twenty-eight schizophrenia patients, 27 nonpsychotic relatives, and 27 community controls passively viewed images of facial emotions during an fMRI scan. Results: Analyses revealed hypoactivation in face processing areas for both patients and relatives compared to controls, and hyperactivation in relatives compared to both patients and controls for frontal regions implicated in emotion processing. Conclusions: Results suggest that activation abnormalities during facial emotion perception are manifestations of the genetic liability to schizophrenia, and may be accompanied by compensatory mechanisms in relatives. Studying mechanisms in nonpsychotic relatives is a valuable way to examine effects of the unexpressed genetic liability to schizophrenia on the brain and behaviour.","author":[{"dropping-particle":"","family":"Spilka","given":"Michael J.","non-dropping-particle":"","parse-names":false,"suffix":""},{"dropping-particle":"","family":"Arnold","given":"Aiden E.","non-dropping-particle":"","parse-names":false,"suffix":""},{"dropping-particle":"","family":"Goghari","given":"Vina M.","non-dropping-particle":"","parse-names":false,"suffix":""}],"container-title":"Schizophrenia Research","id":"ITEM-1","issued":{"date-parts":[["2015"]]},"title":"Functional activation abnormalities during facial emotion perception in schizophrenia patients and nonpsychotic relatives","type":"article-journal"},"uris":["http://www.mendeley.com/documents/?uuid=51a28fa8-a9a2-349a-8f86-f61997cfd576"]}],"mendeley":{"formattedCitation":"(Spilka et al., 2015)","manualFormatting":"Spilka et al., 2015","plainTextFormattedCitation":"(Spilka et al., 2015)","previouslyFormattedCitation":"(Spilka et al., 2015)"},"properties":{"noteIndex":0},"schema":"https://github.com/citation-style-language/schema/raw/master/csl-citation.json"}</w:instrText>
            </w:r>
            <w:r w:rsidRPr="00A645AA">
              <w:rPr>
                <w:sz w:val="20"/>
                <w:szCs w:val="20"/>
              </w:rPr>
              <w:fldChar w:fldCharType="separate"/>
            </w:r>
            <w:r w:rsidRPr="00A645AA">
              <w:rPr>
                <w:noProof/>
                <w:sz w:val="20"/>
                <w:szCs w:val="20"/>
              </w:rPr>
              <w:t>Spilka et al., 2015</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37198E90" w14:textId="0B092426" w:rsidR="0031692B" w:rsidRPr="00A645AA" w:rsidRDefault="0031692B" w:rsidP="0031692B">
            <w:pPr>
              <w:spacing w:after="46" w:line="240" w:lineRule="auto"/>
              <w:rPr>
                <w:sz w:val="20"/>
                <w:szCs w:val="20"/>
              </w:rPr>
            </w:pPr>
            <w:r w:rsidRPr="00A645AA">
              <w:rPr>
                <w:sz w:val="20"/>
                <w:szCs w:val="20"/>
              </w:rPr>
              <w:t>Passive viewing of facial emotions task</w:t>
            </w:r>
            <w:r>
              <w:rPr>
                <w:sz w:val="20"/>
                <w:szCs w:val="20"/>
              </w:rPr>
              <w:t xml:space="preserve"> (Sad &gt; Neutral</w:t>
            </w:r>
            <w:r w:rsidR="00D821C3">
              <w:rPr>
                <w:sz w:val="20"/>
                <w:szCs w:val="20"/>
              </w:rPr>
              <w:t>,</w:t>
            </w:r>
            <w:r>
              <w:rPr>
                <w:sz w:val="20"/>
                <w:szCs w:val="20"/>
              </w:rPr>
              <w:t xml:space="preserve"> Happy &gt; Neutral)</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2020BF2" w14:textId="6219FACE" w:rsidR="0031692B" w:rsidRPr="00A645AA" w:rsidRDefault="0031692B" w:rsidP="0031692B">
            <w:pPr>
              <w:pStyle w:val="TableContents"/>
              <w:spacing w:after="46" w:line="240" w:lineRule="auto"/>
              <w:rPr>
                <w:sz w:val="20"/>
                <w:szCs w:val="20"/>
                <w:lang w:val="en-GB"/>
              </w:rPr>
            </w:pPr>
            <w:r>
              <w:rPr>
                <w:sz w:val="20"/>
                <w:szCs w:val="20"/>
                <w:lang w:val="en-GB"/>
              </w:rPr>
              <w:t>EP</w:t>
            </w:r>
          </w:p>
        </w:tc>
      </w:tr>
      <w:tr w:rsidR="0036288E" w:rsidRPr="00A746FD" w14:paraId="3144EEE4"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442E6667" w14:textId="6F4EF5B1" w:rsidR="0036288E" w:rsidRDefault="0036288E" w:rsidP="00E67135">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nicl.2015.08.001","ISSN":"22131582","abstract":"Amotivation in schizophrenia is a central predictor of poor functioning, and is thought to occur due to deficits in anticipating future rewards, suggesting that impairments in anticipating pleasure can contribute to functional disability in schizophrenia. In healthy comparison (HC) participants, reward anticipation is associated with activity in frontal-striatal networks. By contrast, schizophrenia (SZ) participants show hypoactivation within these frontal-striatal networks during this motivated anticipatory brain state. Here, we examined neural activation in SZ and HC participants during the anticipatory phase of stimuli that predicted immediate upcoming reward and punishment, and during the feedback/outcome phase, in relation to trait measures of hedonic pleasure and real-world functional capacity. SZ patients showed hypoactivation in ventral striatum during reward anticipation. Additionally, we found distinct differences between HC and SZ groups in their association between reward-related immediate anticipatory neural activity and their reported experience of pleasure. HC participants recruited reward-related regions in striatum that significantly correlated with subjective consummatory pleasure, while SZ patients revealed activation in attention-related regions, such as the IPL, which correlated with consummatory pleasure and functional capacity. These findings may suggest that SZ patients activate compensatory attention processes during anticipation of immediate upcoming rewards, which likely contribute to their functional capacity in daily life.","author":[{"dropping-particle":"","family":"Subramaniam","given":"K","non-dropping-particle":"","parse-names":false,"suffix":""},{"dropping-particle":"","family":"Hooker","given":"C I","non-dropping-particle":"","parse-names":false,"suffix":""},{"dropping-particle":"","family":"Biagianti","given":"B","non-dropping-particle":"","parse-names":false,"suffix":""},{"dropping-particle":"","family":"Fisher","given":"M","non-dropping-particle":"","parse-names":false,"suffix":""},{"dropping-particle":"","family":"Nagarajan","given":"S","non-dropping-particle":"","parse-names":false,"suffix":""},{"dropping-particle":"","family":"Vinogradov","given":"S","non-dropping-particle":"","parse-names":false,"suffix":""}],"container-title":"NeuroImage: Clinical","id":"ITEM-1","issued":{"date-parts":[["2015"]]},"note":"cited By 23","page":"153-163","publisher":"Elsevier Inc.","title":"Neural signal during immediate reward anticipation in schizophrenia: Relationship to real-world motivation and function","type":"article-journal","volume":"9"},"uris":["http://www.mendeley.com/documents/?uuid=b3b70668-d070-4623-856c-84054c56a9cd"]}],"mendeley":{"formattedCitation":"(K Subramaniam et al., 2015)","manualFormatting":"Subramaniam et al., 2015","plainTextFormattedCitation":"(K Subramaniam et al., 2015)","previouslyFormattedCitation":"(K Subramaniam et al., 2015)"},"properties":{"noteIndex":0},"schema":"https://github.com/citation-style-language/schema/raw/master/csl-citation.json"}</w:instrText>
            </w:r>
            <w:r>
              <w:rPr>
                <w:sz w:val="20"/>
                <w:szCs w:val="20"/>
              </w:rPr>
              <w:fldChar w:fldCharType="separate"/>
            </w:r>
            <w:r w:rsidRPr="0036288E">
              <w:rPr>
                <w:noProof/>
                <w:sz w:val="20"/>
                <w:szCs w:val="20"/>
              </w:rPr>
              <w:t>Subramaniam et al., 2015</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31B6425" w14:textId="12662EC9" w:rsidR="0036288E" w:rsidRDefault="0036288E" w:rsidP="00E67135">
            <w:pPr>
              <w:spacing w:after="46" w:line="240" w:lineRule="auto"/>
              <w:rPr>
                <w:sz w:val="20"/>
                <w:szCs w:val="20"/>
              </w:rPr>
            </w:pPr>
            <w:r>
              <w:rPr>
                <w:sz w:val="20"/>
                <w:szCs w:val="20"/>
              </w:rPr>
              <w:t>Monetary Incentive Delay task</w:t>
            </w:r>
            <w:r w:rsidR="00E039A6">
              <w:rPr>
                <w:sz w:val="20"/>
                <w:szCs w:val="20"/>
              </w:rPr>
              <w:t xml:space="preserve"> (</w:t>
            </w:r>
            <w:r w:rsidR="00E039A6" w:rsidRPr="00E039A6">
              <w:rPr>
                <w:sz w:val="20"/>
                <w:szCs w:val="20"/>
              </w:rPr>
              <w:t xml:space="preserve">Punishment loss &gt; </w:t>
            </w:r>
            <w:r w:rsidR="00E039A6">
              <w:rPr>
                <w:sz w:val="20"/>
                <w:szCs w:val="20"/>
              </w:rPr>
              <w:t>N</w:t>
            </w:r>
            <w:r w:rsidR="00E039A6" w:rsidRPr="00E039A6">
              <w:rPr>
                <w:sz w:val="20"/>
                <w:szCs w:val="20"/>
              </w:rPr>
              <w:t>o monetary loss</w:t>
            </w:r>
            <w:r w:rsidR="00E039A6">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CDDBA68" w14:textId="0CEA128B" w:rsidR="0036288E" w:rsidRDefault="00685053" w:rsidP="00E67135">
            <w:pPr>
              <w:pStyle w:val="TableContents"/>
              <w:spacing w:after="46" w:line="240" w:lineRule="auto"/>
              <w:rPr>
                <w:sz w:val="20"/>
                <w:szCs w:val="20"/>
                <w:lang w:val="en-GB"/>
              </w:rPr>
            </w:pPr>
            <w:r>
              <w:rPr>
                <w:sz w:val="20"/>
                <w:szCs w:val="20"/>
                <w:lang w:val="en-GB"/>
              </w:rPr>
              <w:t>EP</w:t>
            </w:r>
          </w:p>
        </w:tc>
      </w:tr>
      <w:tr w:rsidR="00E67135" w:rsidRPr="00A746FD" w14:paraId="53419211"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E3F7662" w14:textId="138BEC27" w:rsidR="00E67135" w:rsidRPr="00A645AA" w:rsidRDefault="00E67135" w:rsidP="00E67135">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cortex.2017.01.005","ISSN":"19738102","PMID":"28162778","abstract":"Reality monitoring is the ability to accurately distinguish the source of self-generated information from externally-presented information. Although people with schizophrenia (SZ) show impaired reality monitoring, nothing is known about how mood state influences this higher-order cognitive process. Accordingly, we induced positive, neutral and negative mood states to test how different mood states modulate subsequent reality monitoring performance. Our findings indicate that mood affected reality monitoring performance in HC and SZ participants in both similar and dissociable ways. Only a positive mood facilitated task performance in Healthy Control (HC) subjects, whereas a negative mood facilitated task performance in SZ subjects. Yet, when both HC and SZ participants were in a positive mood, they recruited medial prefrontal cortex (mPFC) to bias better subsequent self-generated item identification, despite the fact that mPFC signal was reduced in SZ participants. Additionally, in SZ subjects, negative mood states also modulated left and right dorsal mPFC signal to bias better externally-presented item identification. Together our findings reveal that although the mPFC is hypoactive in SZ participants, mPFC signal plays a functional role in mood–cognition interactions during both positive and negative mood states to facilitate subsequent reality monitoring decision-making.","author":[{"dropping-particle":"","family":"Subramaniam","given":"Karuna","non-dropping-particle":"","parse-names":false,"suffix":""},{"dropping-particle":"","family":"Ranasinghe","given":"Kamalini G.","non-dropping-particle":"","parse-names":false,"suffix":""},{"dropping-particle":"","family":"Mathalon","given":"Daniel","non-dropping-particle":"","parse-names":false,"suffix":""},{"dropping-particle":"","family":"Nagarajan","given":"Srikantan","non-dropping-particle":"","parse-names":false,"suffix":""},{"dropping-particle":"","family":"Vinogradov","given":"Sophia","non-dropping-particle":"","parse-names":false,"suffix":""}],"container-title":"Cortex","id":"ITEM-1","issued":{"date-parts":[["2017","6","1"]]},"page":"271-286","publisher":"Masson SpA","title":"Neural mechanisms of mood-induced modulation of reality monitoring in schizophrenia","type":"article-journal","volume":"91"},"uris":["http://www.mendeley.com/documents/?uuid=3ff24170-8be2-35f8-a1cf-8a2559cde63a"]}],"mendeley":{"formattedCitation":"(Karuna Subramaniam et al., 2017)","manualFormatting":"Subramaniam et al., 2017","plainTextFormattedCitation":"(Karuna Subramaniam et al., 2017)","previouslyFormattedCitation":"(Karuna Subramaniam et al., 2017)"},"properties":{"noteIndex":0},"schema":"https://github.com/citation-style-language/schema/raw/master/csl-citation.json"}</w:instrText>
            </w:r>
            <w:r>
              <w:rPr>
                <w:sz w:val="20"/>
                <w:szCs w:val="20"/>
              </w:rPr>
              <w:fldChar w:fldCharType="separate"/>
            </w:r>
            <w:r w:rsidRPr="00C77E55">
              <w:rPr>
                <w:noProof/>
                <w:sz w:val="20"/>
                <w:szCs w:val="20"/>
              </w:rPr>
              <w:t>Subramaniam et al., 2017</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3AD8963" w14:textId="767AE760" w:rsidR="00E67135" w:rsidRPr="00A645AA" w:rsidRDefault="00E67135" w:rsidP="00E67135">
            <w:pPr>
              <w:spacing w:after="46" w:line="240" w:lineRule="auto"/>
              <w:rPr>
                <w:sz w:val="20"/>
                <w:szCs w:val="20"/>
              </w:rPr>
            </w:pPr>
            <w:r>
              <w:rPr>
                <w:sz w:val="20"/>
                <w:szCs w:val="20"/>
              </w:rPr>
              <w:t>M</w:t>
            </w:r>
            <w:r w:rsidRPr="00E67135">
              <w:rPr>
                <w:sz w:val="20"/>
                <w:szCs w:val="20"/>
              </w:rPr>
              <w:t>ood induction reality monitoring task</w:t>
            </w:r>
            <w:r w:rsidR="00377423">
              <w:rPr>
                <w:sz w:val="20"/>
                <w:szCs w:val="20"/>
              </w:rPr>
              <w:t xml:space="preserve"> (Positive/Negative &gt; Neutral mood inductio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37C5124" w14:textId="6769C89C" w:rsidR="00E67135" w:rsidRDefault="00685053" w:rsidP="00E67135">
            <w:pPr>
              <w:pStyle w:val="TableContents"/>
              <w:spacing w:after="46" w:line="240" w:lineRule="auto"/>
              <w:rPr>
                <w:sz w:val="20"/>
                <w:szCs w:val="20"/>
                <w:lang w:val="en-GB"/>
              </w:rPr>
            </w:pPr>
            <w:r>
              <w:rPr>
                <w:sz w:val="20"/>
                <w:szCs w:val="20"/>
                <w:lang w:val="en-GB"/>
              </w:rPr>
              <w:t>EP</w:t>
            </w:r>
          </w:p>
        </w:tc>
      </w:tr>
      <w:tr w:rsidR="00E67135" w:rsidRPr="00A746FD" w14:paraId="660D126A"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13AF854" w14:textId="415C6F76" w:rsidR="00E67135" w:rsidRPr="00A645AA" w:rsidRDefault="00E67135" w:rsidP="00E67135">
            <w:pPr>
              <w:spacing w:after="46" w:line="240" w:lineRule="auto"/>
              <w:rPr>
                <w:sz w:val="20"/>
                <w:szCs w:val="20"/>
              </w:rPr>
            </w:pPr>
            <w:r>
              <w:rPr>
                <w:sz w:val="20"/>
                <w:szCs w:val="20"/>
              </w:rPr>
              <w:fldChar w:fldCharType="begin" w:fldLock="1"/>
            </w:r>
            <w:r w:rsidR="00D92B10">
              <w:rPr>
                <w:sz w:val="20"/>
                <w:szCs w:val="20"/>
              </w:rPr>
              <w:instrText>ADDIN CSL_CITATION {"citationItems":[{"id":"ITEM-1","itemData":{"DOI":"10.1016/j.biopsych.2005.11.021","ISSN":"00063223","PMID":"16487943","abstract":"Background: Individuals with schizophrenia demonstrate impaired recognition of facial expressions and may misattribute emotional salience to otherwise nonsalient stimuli. The neural mechanisms underlying this deficit and the relationship with different symptoms remain poorly understood. Methods: We used event-related functional magnetic resonance imaging to measure neural responses to neutral, mildly fearful, and prototypically fearful facial expressions. The sample included 15 medicated individuals with chronic schizophrenia (SZ) and 11 healthy control individuals (CON), matched for gender (all male), age, and years of education. Results: A repeated measures 3 × 2 analysis of variance (ANOVA) revealed a significant interaction between expression intensity and group in right parahippocampal gyrus (p &lt; .01). Individuals with chronic schizophrenia demonstrated a decrease, whereas CON showed an increase, in right parahippocampal gyrus response to increasingly fearful expressions. Between-group comparison revealed greater activation in SZ than CON in right parahippocampal gyrus to neutral faces. The reality distortion dimension, but not neuroleptic medication dose, was positively associated with the right parahippocampal gyral and right amygdalar response to neutral faces in SZ. Conclusions: An abnormally increased parahippocampal response to neutral faces was positively associated with reality distortion in SZ. This may underlie the previously reported finding of a misattribution of emotional salience to nonsalient social stimuli in schizophrenia. © 2006 Society of Biological Psychiatry.","author":[{"dropping-particle":"","family":"Surguladze","given":"Simon","non-dropping-particle":"","parse-names":false,"suffix":""},{"dropping-particle":"","family":"Russell","given":"Tamara","non-dropping-particle":"","parse-names":false,"suffix":""},{"dropping-particle":"","family":"Kucharska-Pietura","given":"Katarzyna","non-dropping-particle":"","parse-names":false,"suffix":""},{"dropping-particle":"","family":"Travis","given":"Michael J.","non-dropping-particle":"","parse-names":false,"suffix":""},{"dropping-particle":"","family":"Giampietro","given":"Vincent","non-dropping-particle":"","parse-names":false,"suffix":""},{"dropping-particle":"","family":"David","given":"Anthony S.","non-dropping-particle":"","parse-names":false,"suffix":""},{"dropping-particle":"","family":"Phillips","given":"Mary L.","non-dropping-particle":"","parse-names":false,"suffix":""}],"container-title":"Biological Psychiatry","id":"ITEM-1","issue":"5","issued":{"date-parts":[["2006","9","1"]]},"page":"423-431","publisher":"Elsevier","title":"A Reversal of the Normal Pattern of Parahippocampal Response to Neutral and Fearful Faces Is Associated with Reality Distortion in Schizophrenia","type":"article-journal","volume":"60"},"uris":["http://www.mendeley.com/documents/?uuid=04952f23-f90c-3702-9070-fe911e124d44"]}],"mendeley":{"formattedCitation":"(S. Surguladze et al., 2006)","manualFormatting":"Surguladze et al., 2006","plainTextFormattedCitation":"(S. Surguladze et al., 2006)","previouslyFormattedCitation":"(S. Surguladze et al., 2006)"},"properties":{"noteIndex":0},"schema":"https://github.com/citation-style-language/schema/raw/master/csl-citation.json"}</w:instrText>
            </w:r>
            <w:r>
              <w:rPr>
                <w:sz w:val="20"/>
                <w:szCs w:val="20"/>
              </w:rPr>
              <w:fldChar w:fldCharType="separate"/>
            </w:r>
            <w:r w:rsidRPr="00C77E55">
              <w:rPr>
                <w:noProof/>
                <w:sz w:val="20"/>
                <w:szCs w:val="20"/>
              </w:rPr>
              <w:t>Surguladze et al., 2006</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E5566B7" w14:textId="3E330B95" w:rsidR="00E67135" w:rsidRPr="00A645AA" w:rsidRDefault="00E67135" w:rsidP="00E67135">
            <w:pPr>
              <w:spacing w:after="46" w:line="240" w:lineRule="auto"/>
              <w:rPr>
                <w:sz w:val="20"/>
                <w:szCs w:val="20"/>
              </w:rPr>
            </w:pPr>
            <w:r>
              <w:rPr>
                <w:sz w:val="20"/>
                <w:szCs w:val="20"/>
              </w:rPr>
              <w:t>Fearful faces task</w:t>
            </w:r>
            <w:r w:rsidR="00377423">
              <w:rPr>
                <w:sz w:val="20"/>
                <w:szCs w:val="20"/>
              </w:rPr>
              <w:t xml:space="preserve"> (N</w:t>
            </w:r>
            <w:r w:rsidR="00377423" w:rsidRPr="00377423">
              <w:rPr>
                <w:sz w:val="20"/>
                <w:szCs w:val="20"/>
              </w:rPr>
              <w:t xml:space="preserve">eutral &gt; </w:t>
            </w:r>
            <w:r w:rsidR="00377423">
              <w:rPr>
                <w:sz w:val="20"/>
                <w:szCs w:val="20"/>
              </w:rPr>
              <w:t>B</w:t>
            </w:r>
            <w:r w:rsidR="00377423" w:rsidRPr="00377423">
              <w:rPr>
                <w:sz w:val="20"/>
                <w:szCs w:val="20"/>
              </w:rPr>
              <w:t>aseline fixation cross</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D5236CC" w14:textId="5EAC1E72" w:rsidR="00E67135" w:rsidRDefault="00685053" w:rsidP="00E67135">
            <w:pPr>
              <w:pStyle w:val="TableContents"/>
              <w:spacing w:after="46" w:line="240" w:lineRule="auto"/>
              <w:rPr>
                <w:sz w:val="20"/>
                <w:szCs w:val="20"/>
                <w:lang w:val="en-GB"/>
              </w:rPr>
            </w:pPr>
            <w:r>
              <w:rPr>
                <w:sz w:val="20"/>
                <w:szCs w:val="20"/>
                <w:lang w:val="en-GB"/>
              </w:rPr>
              <w:t>EP</w:t>
            </w:r>
          </w:p>
        </w:tc>
      </w:tr>
      <w:tr w:rsidR="00E67135" w:rsidRPr="00A746FD" w14:paraId="48CB9FDA"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CD943DC" w14:textId="2CDC547F" w:rsidR="00E67135" w:rsidRPr="00A645AA" w:rsidRDefault="00E67135" w:rsidP="00E67135">
            <w:pPr>
              <w:spacing w:after="46" w:line="240" w:lineRule="auto"/>
              <w:rPr>
                <w:sz w:val="20"/>
                <w:szCs w:val="20"/>
              </w:rPr>
            </w:pPr>
            <w:r>
              <w:rPr>
                <w:sz w:val="20"/>
                <w:szCs w:val="20"/>
              </w:rPr>
              <w:fldChar w:fldCharType="begin" w:fldLock="1"/>
            </w:r>
            <w:r w:rsidR="00D92B10">
              <w:rPr>
                <w:sz w:val="20"/>
                <w:szCs w:val="20"/>
              </w:rPr>
              <w:instrText>ADDIN CSL_CITATION {"citationItems":[{"id":"ITEM-1","itemData":{"DOI":"10.1177/0269881110363316","ISBN":"0269881110363","ISSN":"02698811","PMID":"20360158","abstract":"We employed two event-related functional magnetic resonance imaging tasks using the pictures of mild and intense facial emotions of fear or happiness. The sample comprised 16 chronic schizophrenia patients treated with risperidone long-acting injections (RLAI), 16 patients treated with conventional antipsychotic depots (CONV) and 16 healthy controls (HC). The HC and RLAI groups demonstrated greater activation in the left amygdala in response to intensively fearful faces, and in right cerebellum to intensively happy faces compared with CONV patients. The CONV group demonstrated under-activation in the right temporal pole in response to intensively happy faces (compared with HC) and over-activation in ventro-medial prefrontal cortex (VMPFC) in response to both intensively happy and fearful expressions, compared with HC and RLAI groups. Our results suggest that networks implicated in the allocation of attentional resources (VMPFC) and emotion processing (amygdala, cerebellum) are differentially affected in patients on CONV versus RLAI. © The Author(s) 2011.","author":[{"dropping-particle":"","family":"Surguladze","given":"Simon A.","non-dropping-particle":"","parse-names":false,"suffix":""},{"dropping-particle":"","family":"Chu","given":"Elvina M.","non-dropping-particle":"","parse-names":false,"suffix":""},{"dropping-particle":"","family":"Marshall","given":"Nicolette","non-dropping-particle":"","parse-names":false,"suffix":""},{"dropping-particle":"","family":"Evans","given":"Anthony","non-dropping-particle":"","parse-names":false,"suffix":""},{"dropping-particle":"","family":"Anilkumar","given":"Anantha Pp","non-dropping-particle":"","parse-names":false,"suffix":""},{"dropping-particle":"","family":"Timehin","given":"Clive","non-dropping-particle":"","parse-names":false,"suffix":""},{"dropping-particle":"","family":"McDonald","given":"Colm","non-dropping-particle":"","parse-names":false,"suffix":""},{"dropping-particle":"","family":"Ecker","given":"Christine","non-dropping-particle":"","parse-names":false,"suffix":""},{"dropping-particle":"","family":"Phillips","given":"Mary L.","non-dropping-particle":"","parse-names":false,"suffix":""},{"dropping-particle":"","family":"David","given":"Anthony S.","non-dropping-particle":"","parse-names":false,"suffix":""}],"container-title":"Journal of Psychopharmacology","id":"ITEM-1","issue":"6","issued":{"date-parts":[["2011"]]},"page":"722-733","title":"Emotion processing in schizophrenia: FMRI study of patients treated with risperidone long-acting injections or conventional depot medication","type":"article-journal","volume":"25"},"uris":["http://www.mendeley.com/documents/?uuid=d490767d-5fc9-499e-b4bb-d2203f33ba6a"]}],"mendeley":{"formattedCitation":"(S. A. Surguladze et al., 2011)","manualFormatting":"Surguladze et al., 2011","plainTextFormattedCitation":"(S. A. Surguladze et al., 2011)","previouslyFormattedCitation":"(S. A. Surguladze et al., 2011)"},"properties":{"noteIndex":0},"schema":"https://github.com/citation-style-language/schema/raw/master/csl-citation.json"}</w:instrText>
            </w:r>
            <w:r>
              <w:rPr>
                <w:sz w:val="20"/>
                <w:szCs w:val="20"/>
              </w:rPr>
              <w:fldChar w:fldCharType="separate"/>
            </w:r>
            <w:r w:rsidRPr="00C77E55">
              <w:rPr>
                <w:noProof/>
                <w:sz w:val="20"/>
                <w:szCs w:val="20"/>
              </w:rPr>
              <w:t>Surguladze et al., 2011</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60D0744" w14:textId="5F7389C8" w:rsidR="00E67135" w:rsidRPr="00A645AA" w:rsidRDefault="00E67135" w:rsidP="00E67135">
            <w:pPr>
              <w:spacing w:after="46" w:line="240" w:lineRule="auto"/>
              <w:rPr>
                <w:sz w:val="20"/>
                <w:szCs w:val="20"/>
              </w:rPr>
            </w:pPr>
            <w:r>
              <w:rPr>
                <w:sz w:val="20"/>
                <w:szCs w:val="20"/>
              </w:rPr>
              <w:t>Emotional faces task</w:t>
            </w:r>
            <w:r w:rsidR="00377423">
              <w:rPr>
                <w:sz w:val="20"/>
                <w:szCs w:val="20"/>
              </w:rPr>
              <w:t xml:space="preserve"> (Happy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CDCAC52" w14:textId="304F6990" w:rsidR="00E67135" w:rsidRDefault="00685053" w:rsidP="00E67135">
            <w:pPr>
              <w:pStyle w:val="TableContents"/>
              <w:spacing w:after="46" w:line="240" w:lineRule="auto"/>
              <w:rPr>
                <w:sz w:val="20"/>
                <w:szCs w:val="20"/>
                <w:lang w:val="en-GB"/>
              </w:rPr>
            </w:pPr>
            <w:r>
              <w:rPr>
                <w:sz w:val="20"/>
                <w:szCs w:val="20"/>
                <w:lang w:val="en-GB"/>
              </w:rPr>
              <w:t>EP</w:t>
            </w:r>
          </w:p>
        </w:tc>
      </w:tr>
      <w:tr w:rsidR="00E67135" w:rsidRPr="00217402" w14:paraId="1C435422"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0D1DB6ED"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pscychresns.2013.08.008","ISSN":"09254927","abstract":"Emotional deficits are among the core features of schizophrenia and both associative emotional learning and the related ability to verbalize emotions can be reduced. We investigated whether schizophrenia patients demonstrated impaired function of limbic and prefrontal areas during associative emotional learning. Patients and controls filled out an alexithymia questionnaire and performed an associative emotional learning task with positive, negative and neutral picture-word pairs during fMRI scanning. After scanning, they indicated for each pair whether they remembered it. We conducted standard GLM analysis and Independent Component Analysis (ICA). Both the GLM results and task-related ICA components were compared between groups. The alexithymia questionnaire indicated more cognitive-emotional processing difficulties in patients than controls, but equal experienced intensity of affective states. Patients remembered less picture-word pairs, irrespective of valence. GLM analysis showed significant visual, temporal, amygdalar/hippocampal, and prefrontal activation in all subjects. ICA identified a network of brain areas similar to GLM, mainly in response to negative stimuli. Neither analysis showed differences between patients and controls during learning. Although in previous studies schizophrenia patients showed abnormalities in both memory and emotion processing, neural circuits involved in cross-modal associative emotional learning may remain intact to a certain degree, which may have potential consequences for treatment. © 2013 Elsevier Ireland Ltd.","author":[{"dropping-particle":"","family":"Swart","given":"Marte","non-dropping-particle":"","parse-names":false,"suffix":""},{"dropping-particle":"","family":"Liemburg","given":"Edith Jantine","non-dropping-particle":"","parse-names":false,"suffix":""},{"dropping-particle":"","family":"Kortekaas","given":"Rudie","non-dropping-particle":"","parse-names":false,"suffix":""},{"dropping-particle":"","family":"Wiersma","given":"Durk","non-dropping-particle":"","parse-names":false,"suffix":""},{"dropping-particle":"","family":"Bruggeman","given":"Richard","non-dropping-particle":"","parse-names":false,"suffix":""},{"dropping-particle":"","family":"Aleman","given":"André","non-dropping-particle":"","parse-names":false,"suffix":""}],"container-title":"Psychiatry Research - Neuroimaging","id":"ITEM-1","issue":"3","issued":{"date-parts":[["2013","12","30"]]},"page":"269-276","publisher":"Elsevier","title":"Normal brain activation in schizophrenia patients during associative emotional learning","type":"article-journal","volume":"214"},"uris":["http://www.mendeley.com/documents/?uuid=a881f05d-011b-3c6f-b5d4-0f0c57be2c92"]}],"mendeley":{"formattedCitation":"(Swart et al., 2013)","manualFormatting":"Swart et al., 2013","plainTextFormattedCitation":"(Swart et al., 2013)","previouslyFormattedCitation":"(Swart et al., 2013)"},"properties":{"noteIndex":0},"schema":"https://github.com/citation-style-language/schema/raw/master/csl-citation.json"}</w:instrText>
            </w:r>
            <w:r w:rsidRPr="00A645AA">
              <w:rPr>
                <w:sz w:val="20"/>
                <w:szCs w:val="20"/>
              </w:rPr>
              <w:fldChar w:fldCharType="separate"/>
            </w:r>
            <w:r w:rsidRPr="00A645AA">
              <w:rPr>
                <w:noProof/>
                <w:sz w:val="20"/>
                <w:szCs w:val="20"/>
              </w:rPr>
              <w:t>Swart et al., 2013</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7FF5892" w14:textId="60E15990" w:rsidR="00E67135" w:rsidRPr="00A645AA" w:rsidRDefault="00E67135" w:rsidP="00E67135">
            <w:pPr>
              <w:spacing w:after="46" w:line="240" w:lineRule="auto"/>
              <w:rPr>
                <w:sz w:val="20"/>
                <w:szCs w:val="20"/>
              </w:rPr>
            </w:pPr>
            <w:r w:rsidRPr="00A645AA">
              <w:rPr>
                <w:sz w:val="20"/>
                <w:szCs w:val="20"/>
              </w:rPr>
              <w:t>Associative emotional learning task</w:t>
            </w:r>
            <w:r>
              <w:rPr>
                <w:sz w:val="20"/>
                <w:szCs w:val="20"/>
              </w:rPr>
              <w:t xml:space="preserve"> (Negative &gt; Neutral</w:t>
            </w:r>
            <w:r w:rsidR="00D821C3">
              <w:rPr>
                <w:sz w:val="20"/>
                <w:szCs w:val="20"/>
              </w:rPr>
              <w:t>,</w:t>
            </w:r>
            <w:r>
              <w:rPr>
                <w:sz w:val="20"/>
                <w:szCs w:val="20"/>
              </w:rPr>
              <w:t xml:space="preserve"> Positive &gt; Neutral)</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DE6D9ED" w14:textId="34AE39B9" w:rsidR="00E67135" w:rsidRPr="00A645AA" w:rsidRDefault="00E67135" w:rsidP="00E67135">
            <w:pPr>
              <w:pStyle w:val="TableContents"/>
              <w:spacing w:after="46" w:line="240" w:lineRule="auto"/>
              <w:rPr>
                <w:sz w:val="20"/>
                <w:szCs w:val="20"/>
                <w:lang w:val="en-GB"/>
              </w:rPr>
            </w:pPr>
            <w:r>
              <w:rPr>
                <w:sz w:val="20"/>
                <w:szCs w:val="20"/>
                <w:lang w:val="en-GB"/>
              </w:rPr>
              <w:t>EP</w:t>
            </w:r>
          </w:p>
        </w:tc>
      </w:tr>
      <w:tr w:rsidR="00E67135" w:rsidRPr="00217402" w14:paraId="73915610"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5DFF59B7"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neuroimage.2004.03.028","ISSN":"10538119","abstract":"Although emotional dysfunction is considered a fundamental symptom of schizophrenia, studies investigating the neural basis of emotional dysfunction in schizophrenia are few. Using functional magnetic resonance imaging (fMRI) and a task viewing affective pictures, we aimed to examine automatic emotional response and to elucidate the neural basis of impaired emotional processing in schizophrenia. Fifteen healthy volunteers and 15 schizophrenics were studied. During the scans, the subjects were instructed to indicate how each of the presented pictures made them feel. Whole brain activities in response to the affective pictures were measured by fMRI. Controls recruited the neural circuit including amygdaloid-hippocampal region, prefrontal cortex, thalamus, basal ganglia, cerebellum, midbrain, and visual cortex while viewing unpleasant pictures. Despite an equal behavioral result to controls, the patients showed less activation in the components of the circuit (right amygdala, bilateral hippocampal region, medial prefrontal cortex (MPFC), basal ganglia, thalamus, cerebellum, midbrain, and visual cortex). This study demonstrated functional abnormalities in the neural circuit of emotional processing in schizophrenia. In particular, decreased activation in the right amygdala and MPFC appears to be an important finding related to dysfunctional emotional behavior in schizophrenia. © 2004 Elsevier Inc. All rights reserved.","author":[{"dropping-particle":"","family":"Takahashi","given":"Hidehiko","non-dropping-particle":"","parse-names":false,"suffix":""},{"dropping-particle":"","family":"Koeda","given":"Michihiko","non-dropping-particle":"","parse-names":false,"suffix":""},{"dropping-particle":"","family":"Oda","given":"Kenji","non-dropping-particle":"","parse-names":false,"suffix":""},{"dropping-particle":"","family":"Matsuda","given":"Tetsuya","non-dropping-particle":"","parse-names":false,"suffix":""},{"dropping-particle":"","family":"Matsushima","given":"Eisuke","non-dropping-particle":"","parse-names":false,"suffix":""},{"dropping-particle":"","family":"Matsuura","given":"Masato","non-dropping-particle":"","parse-names":false,"suffix":""},{"dropping-particle":"","family":"Asai","given":"Kunihiko","non-dropping-particle":"","parse-names":false,"suffix":""},{"dropping-particle":"","family":"Okubo","given":"Yoshiro","non-dropping-particle":"","parse-names":false,"suffix":""}],"container-title":"NeuroImage","id":"ITEM-1","issue":"3","issued":{"date-parts":[["2004","7","1"]]},"page":"1247-1254","publisher":"Academic Press","title":"An fMRI study of differential neural response to affective pictures in schizophrenia","type":"article-journal","volume":"22"},"uris":["http://www.mendeley.com/documents/?uuid=36a4b980-0aac-374c-b8f6-42d97b8766b8"]}],"mendeley":{"formattedCitation":"(Takahashi et al., 2004)","manualFormatting":"Takahashi et al., 2004","plainTextFormattedCitation":"(Takahashi et al., 2004)","previouslyFormattedCitation":"(Takahashi et al., 2004)"},"properties":{"noteIndex":0},"schema":"https://github.com/citation-style-language/schema/raw/master/csl-citation.json"}</w:instrText>
            </w:r>
            <w:r w:rsidRPr="00A645AA">
              <w:rPr>
                <w:sz w:val="20"/>
                <w:szCs w:val="20"/>
              </w:rPr>
              <w:fldChar w:fldCharType="separate"/>
            </w:r>
            <w:r w:rsidRPr="00A645AA">
              <w:rPr>
                <w:noProof/>
                <w:sz w:val="20"/>
                <w:szCs w:val="20"/>
              </w:rPr>
              <w:t>Takahashi et al., 200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821B89E" w14:textId="77777777" w:rsidR="00E67135" w:rsidRPr="00A645AA" w:rsidRDefault="00E67135" w:rsidP="00E67135">
            <w:pPr>
              <w:spacing w:after="46" w:line="240" w:lineRule="auto"/>
              <w:rPr>
                <w:sz w:val="20"/>
                <w:szCs w:val="20"/>
              </w:rPr>
            </w:pPr>
            <w:r w:rsidRPr="00A645AA">
              <w:rPr>
                <w:sz w:val="20"/>
                <w:szCs w:val="20"/>
              </w:rPr>
              <w:t>Affective processing task</w:t>
            </w:r>
            <w:r>
              <w:rPr>
                <w:sz w:val="20"/>
                <w:szCs w:val="20"/>
              </w:rPr>
              <w:t xml:space="preserve"> (Unpleasant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6B994FA5" w14:textId="011F15D0" w:rsidR="00E67135" w:rsidRPr="00A645AA" w:rsidRDefault="00E67135" w:rsidP="00E67135">
            <w:pPr>
              <w:pStyle w:val="TableContents"/>
              <w:spacing w:after="46" w:line="240" w:lineRule="auto"/>
              <w:rPr>
                <w:sz w:val="20"/>
                <w:szCs w:val="20"/>
                <w:lang w:val="en-GB"/>
              </w:rPr>
            </w:pPr>
            <w:r>
              <w:rPr>
                <w:sz w:val="20"/>
                <w:szCs w:val="20"/>
                <w:lang w:val="en-GB"/>
              </w:rPr>
              <w:t>EP</w:t>
            </w:r>
          </w:p>
        </w:tc>
      </w:tr>
      <w:tr w:rsidR="00E67135" w:rsidRPr="00217402" w14:paraId="0E0CADDA"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99F9E06"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jpsychires.2010.08.004","ISSN":"00223956","abstract":"Persons with schizophrenia often appraise other individuals as threatening or persecutory. To evaluate social appraisal in schizophrenia, we probed brain networks with a task in which subjects judged whether or not they liked face stimuli with emotional expressions. We predicted that appraising negative expressions would engage patients, more than controls, and negative faces would be related to higher levels of negative affect and produce increased activity in the medial frontal cortex, an area involved in social appraisal. Twenty-one stable outpatients with chronic non-affective psychosis (16 schizophrenic, 5 schizoaffective) and 21 healthy subjects underwent functional magnetic resonance imaging. Compared with the control subjects, patients were slower to respond, but particularly slow when they judged negatively-valenced faces, a slowness correlated with negative affect in the psychosis patients. Appraisal activated the medial prefrontal cortex (mPFC) across all face valences. For negative expressions, patients exhibited greater activation of the dorsal anterior cingulate cortex (dACC). A psychophysiological interaction analysis of the dACC revealed co-modulation of the mPFC in controls, significantly less in patients, and a trend for co-modulation of occipital cortex in the patients. Activity in occipital cortex correlated with poor social adjustment and impaired social cognition, and co-modulation of the occipital gyrus by the dACC was correlated with poorer social cognition. The findings link appraisal of negative affect with aberrant activation of the medial frontal cortex, while early sensory processing of this social cognitive task was linked with poor social function, reflecting either top-down or bottom-up influences. © 2010 Elsevier Ltd.","author":[{"dropping-particle":"","family":"Taylor","given":"Stephan F.","non-dropping-particle":"","parse-names":false,"suffix":""},{"dropping-particle":"","family":"Chen","given":"Ashley C.","non-dropping-particle":"","parse-names":false,"suffix":""},{"dropping-particle":"","family":"Tso","given":"Ivy F.","non-dropping-particle":"","parse-names":false,"suffix":""},{"dropping-particle":"","family":"Liberzon","given":"Israel","non-dropping-particle":"","parse-names":false,"suffix":""},{"dropping-particle":"","family":"Welsh","given":"Robert C.","non-dropping-particle":"","parse-names":false,"suffix":""}],"container-title":"Journal of Psychiatric Research","id":"ITEM-1","issue":"4","issued":{"date-parts":[["2011","4"]]},"page":"526-538","publisher":"NIH Public Access","title":"Social appraisal in chronic psychosis: Role of medial frontal and occipital networks","type":"article-journal","volume":"45"},"uris":["http://www.mendeley.com/documents/?uuid=478bcd7d-57db-36ec-8d4d-82a1e8b65c97"]}],"mendeley":{"formattedCitation":"(Taylor et al., 2011)","manualFormatting":"Taylor et al., 2011","plainTextFormattedCitation":"(Taylor et al., 2011)","previouslyFormattedCitation":"(Taylor et al., 2011)"},"properties":{"noteIndex":0},"schema":"https://github.com/citation-style-language/schema/raw/master/csl-citation.json"}</w:instrText>
            </w:r>
            <w:r w:rsidRPr="00A645AA">
              <w:rPr>
                <w:sz w:val="20"/>
                <w:szCs w:val="20"/>
              </w:rPr>
              <w:fldChar w:fldCharType="separate"/>
            </w:r>
            <w:r w:rsidRPr="00A645AA">
              <w:rPr>
                <w:noProof/>
                <w:sz w:val="20"/>
                <w:szCs w:val="20"/>
              </w:rPr>
              <w:t>Taylor et al., 2011</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6B7E098B" w14:textId="4035C0C1" w:rsidR="00E67135" w:rsidRPr="00A645AA" w:rsidRDefault="00E67135" w:rsidP="00D6058B">
            <w:pPr>
              <w:spacing w:after="46" w:line="240" w:lineRule="auto"/>
              <w:rPr>
                <w:sz w:val="20"/>
                <w:szCs w:val="20"/>
              </w:rPr>
            </w:pPr>
            <w:r w:rsidRPr="00A645AA">
              <w:rPr>
                <w:sz w:val="20"/>
                <w:szCs w:val="20"/>
              </w:rPr>
              <w:t>Emotional faces preference task</w:t>
            </w:r>
            <w:r>
              <w:rPr>
                <w:sz w:val="20"/>
                <w:szCs w:val="20"/>
              </w:rPr>
              <w:t xml:space="preserve"> (Negative preference &gt; Gender)</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411642C7" w14:textId="7C8ACB18" w:rsidR="00E67135" w:rsidRPr="00A645AA" w:rsidRDefault="00E67135" w:rsidP="00E67135">
            <w:pPr>
              <w:pStyle w:val="TableContents"/>
              <w:spacing w:after="46" w:line="240" w:lineRule="auto"/>
              <w:rPr>
                <w:sz w:val="20"/>
                <w:szCs w:val="20"/>
                <w:lang w:val="en-GB"/>
              </w:rPr>
            </w:pPr>
            <w:r>
              <w:rPr>
                <w:sz w:val="20"/>
                <w:szCs w:val="20"/>
                <w:lang w:val="en-GB"/>
              </w:rPr>
              <w:t>SP</w:t>
            </w:r>
          </w:p>
        </w:tc>
      </w:tr>
      <w:tr w:rsidR="00E67135" w:rsidRPr="00217402" w14:paraId="4954E83F"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7764AB5"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016/j.nicl.2016.09.006","ISSN":"22131582","PMID":"27747152","abstract":"Emotional processing dysfunction is widely reported in patients with chronic schizophrenia and first-episode psychosis (FEP), and has been linked to functional abnormalities of corticolimbic regions. However, corticolimbic dysfunction is less studied in people at ultra-high risk for psychosis (UHR), particularly during processing prosodic voices. We examined corticolimbic response during an emotion recognition task in 18 UHR participants and compared them with 18 FEP patients and 21 healthy controls (HC). Emotional recognition accuracy and corticolimbic response were measured during functional magnetic resonance imaging (fMRI) using emotional dynamic facial and prosodic voice stimuli. Relative to HC, both UHR and FEP groups showed impaired overall emotion recognition accuracy. Whilst during face trials, both UHR and FEP groups did not show significant differences in brain activation relative to HC, during voice trials, FEP patients showed reduced activation across corticolimbic networks including the amygdala. UHR participants showed a trend for increased response in the caudate nucleus during the processing of emotionally valenced prosodic voices relative to HC. The results indicate that corticolimbic dysfunction seen in FEP patients is also present, albeit to a lesser extent, in an UHR cohort, and may represent a neural substrate for emotional processing difficulties prior to the onset of florid psychosis.","author":[{"dropping-particle":"","family":"Tseng","given":"Huai Hsuan","non-dropping-particle":"","parse-names":false,"suffix":""},{"dropping-particle":"","family":"Roiser","given":"Jonathan P.","non-dropping-particle":"","parse-names":false,"suffix":""},{"dropping-particle":"","family":"Modinos","given":"Gemma","non-dropping-particle":"","parse-names":false,"suffix":""},{"dropping-particle":"","family":"Falkenberg","given":"Irina","non-dropping-particle":"","parse-names":false,"suffix":""},{"dropping-particle":"","family":"Samson","given":"Carly","non-dropping-particle":"","parse-names":false,"suffix":""},{"dropping-particle":"","family":"McGuire","given":"Philip","non-dropping-particle":"","parse-names":false,"suffix":""},{"dropping-particle":"","family":"Allen","given":"Paul","non-dropping-particle":"","parse-names":false,"suffix":""}],"container-title":"NeuroImage: Clinical","id":"ITEM-1","issued":{"date-parts":[["2016"]]},"title":"Corticolimbic dysfunction during facial and prosodic emotional recognition in first-episode psychosis patients and individuals at ultra-high risk","type":"article-journal"},"uris":["http://www.mendeley.com/documents/?uuid=ef7a84d2-d8d6-3f89-8af5-2e23b48901ca"]}],"mendeley":{"formattedCitation":"(Tseng et al., 2016)","manualFormatting":"Tseng et al., 2016","plainTextFormattedCitation":"(Tseng et al., 2016)","previouslyFormattedCitation":"(Tseng et al., 2016)"},"properties":{"noteIndex":0},"schema":"https://github.com/citation-style-language/schema/raw/master/csl-citation.json"}</w:instrText>
            </w:r>
            <w:r w:rsidRPr="00A645AA">
              <w:rPr>
                <w:sz w:val="20"/>
                <w:szCs w:val="20"/>
              </w:rPr>
              <w:fldChar w:fldCharType="separate"/>
            </w:r>
            <w:r w:rsidRPr="00A645AA">
              <w:rPr>
                <w:noProof/>
                <w:sz w:val="20"/>
                <w:szCs w:val="20"/>
              </w:rPr>
              <w:t>Tseng et al., 2016</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301CB24F" w14:textId="77777777" w:rsidR="00E67135" w:rsidRPr="00A645AA" w:rsidRDefault="00E67135" w:rsidP="00D6058B">
            <w:pPr>
              <w:spacing w:after="46" w:line="240" w:lineRule="auto"/>
              <w:rPr>
                <w:sz w:val="20"/>
                <w:szCs w:val="20"/>
              </w:rPr>
            </w:pPr>
            <w:r w:rsidRPr="00A645AA">
              <w:rPr>
                <w:sz w:val="20"/>
                <w:szCs w:val="20"/>
              </w:rPr>
              <w:t>Emotion recognition task</w:t>
            </w:r>
            <w:r>
              <w:rPr>
                <w:sz w:val="20"/>
                <w:szCs w:val="20"/>
              </w:rPr>
              <w:t xml:space="preserve"> (H</w:t>
            </w:r>
            <w:r w:rsidRPr="00AA54BF">
              <w:rPr>
                <w:sz w:val="20"/>
                <w:szCs w:val="20"/>
              </w:rPr>
              <w:t xml:space="preserve">igh intensity prosodic voices </w:t>
            </w:r>
            <w:r>
              <w:rPr>
                <w:sz w:val="20"/>
                <w:szCs w:val="20"/>
              </w:rPr>
              <w:t>&gt;</w:t>
            </w:r>
            <w:r w:rsidRPr="00AA54BF">
              <w:rPr>
                <w:sz w:val="20"/>
                <w:szCs w:val="20"/>
              </w:rPr>
              <w:t xml:space="preserve"> </w:t>
            </w:r>
            <w:r>
              <w:rPr>
                <w:sz w:val="20"/>
                <w:szCs w:val="20"/>
              </w:rPr>
              <w:t>L</w:t>
            </w:r>
            <w:r w:rsidRPr="00AA54BF">
              <w:rPr>
                <w:sz w:val="20"/>
                <w:szCs w:val="20"/>
              </w:rPr>
              <w:t>ow intensity prosodic voices)</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1D5E64FC" w14:textId="1D61D1CB" w:rsidR="00E67135" w:rsidRPr="00A645AA" w:rsidRDefault="00E67135" w:rsidP="00E67135">
            <w:pPr>
              <w:pStyle w:val="TableContents"/>
              <w:spacing w:after="46" w:line="240" w:lineRule="auto"/>
              <w:rPr>
                <w:sz w:val="20"/>
                <w:szCs w:val="20"/>
                <w:lang w:val="en-GB"/>
              </w:rPr>
            </w:pPr>
            <w:r>
              <w:rPr>
                <w:sz w:val="20"/>
                <w:szCs w:val="20"/>
                <w:lang w:val="en-GB"/>
              </w:rPr>
              <w:t>EP</w:t>
            </w:r>
          </w:p>
        </w:tc>
      </w:tr>
      <w:tr w:rsidR="00E67135" w:rsidRPr="00036DF0" w14:paraId="49B247C2"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595E846A" w14:textId="77777777" w:rsidR="00E67135" w:rsidRPr="00176BC4" w:rsidRDefault="00E67135" w:rsidP="00E67135">
            <w:pPr>
              <w:spacing w:after="46" w:line="240" w:lineRule="auto"/>
              <w:rPr>
                <w:sz w:val="20"/>
                <w:szCs w:val="20"/>
                <w:lang w:val="es-ES"/>
              </w:rPr>
            </w:pPr>
            <w:r w:rsidRPr="00A645AA">
              <w:rPr>
                <w:sz w:val="20"/>
                <w:szCs w:val="20"/>
              </w:rPr>
              <w:fldChar w:fldCharType="begin" w:fldLock="1"/>
            </w:r>
            <w:r w:rsidRPr="00D92B10">
              <w:rPr>
                <w:sz w:val="20"/>
                <w:szCs w:val="20"/>
                <w:lang w:val="es-ES"/>
              </w:rPr>
              <w:instrText>ADDIN CSL_CITATION {"citationItems":[{"id":"ITEM-1","itemData":{"DOI":"10.1371/journal.pone.0099667","author":[{"dropping-particle":"","family":"Meer","given":"Lisette","non-dropping-particle":"van der","parse-names":false,"suffix":""},{"dropping-particle":"","family":"Swart","given":"Marte","non-dropping-particle":"","parse-names":false,"suffix":""},{"dropping-particle":"","family":"Velde","given":"Jorien","non-dropping-particle":"van der","parse-names":false,"suffix":""},{"dropping-particle":"","family":"Pijnenborg","given":"Gerdina","non-dropping-particle":"","parse-names":false,"suffix":""},{"dropping-particle":"","family":"Wiersma","given":"Durk","non-dropping-particle":"","parse-names":false,"suffix":""},{"dropping-particle":"","family":"Bruggeman","given":"Richard","non-dropping-particle":"","parse-names":false,"suffix":""},{"dropping-particle":"","family":"Aleman","given":"André","non-dropping-particle":"","parse-names":false,"suffix":""}],"container-title":"PLoS ONE","id":"ITEM-1","issued":{"date-parts":[["2014"]]},"title":"Neural Correlates of Emotion Regulation in Patients with Schizophrenia and Non-Affected Siblings","type":"article-journal"},"uris":["http://www.mendeley.com/documents/?uuid=19ca5b41-1454-3549-9155-0d897e93541f"]}],"mendeley":{"formattedCitation":"(van der Meer et al., 2014)","manualFormatting":"van der Meer et al., 2014","plainTextFor</w:instrText>
            </w:r>
            <w:r w:rsidRPr="00A210FB">
              <w:rPr>
                <w:sz w:val="20"/>
                <w:szCs w:val="20"/>
                <w:lang w:val="es-ES"/>
              </w:rPr>
              <w:instrText>ma</w:instrText>
            </w:r>
            <w:r>
              <w:rPr>
                <w:sz w:val="20"/>
                <w:szCs w:val="20"/>
                <w:lang w:val="es-ES"/>
              </w:rPr>
              <w:instrText>ttedCitation":"(van der Meer et al., 2014)","previouslyFormattedCitation":"(van der Meer et al., 2014)"},"properties":{"noteIndex":0},"schema":"https://github.com/citation-style-language/schema/raw/master/csl-citation.json"}</w:instrText>
            </w:r>
            <w:r w:rsidRPr="00A645AA">
              <w:rPr>
                <w:sz w:val="20"/>
                <w:szCs w:val="20"/>
              </w:rPr>
              <w:fldChar w:fldCharType="separate"/>
            </w:r>
            <w:r w:rsidRPr="00176BC4">
              <w:rPr>
                <w:noProof/>
                <w:sz w:val="20"/>
                <w:szCs w:val="20"/>
                <w:lang w:val="es-ES"/>
              </w:rPr>
              <w:t>van der Meer et al., 201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A0AB3F2" w14:textId="77777777" w:rsidR="00E67135" w:rsidRPr="00A645AA" w:rsidRDefault="00E67135" w:rsidP="00D6058B">
            <w:pPr>
              <w:spacing w:after="46" w:line="240" w:lineRule="auto"/>
              <w:rPr>
                <w:sz w:val="20"/>
                <w:szCs w:val="20"/>
              </w:rPr>
            </w:pPr>
            <w:r w:rsidRPr="00A645AA">
              <w:rPr>
                <w:sz w:val="20"/>
                <w:szCs w:val="20"/>
              </w:rPr>
              <w:t>Emotion regulation task</w:t>
            </w:r>
            <w:r>
              <w:rPr>
                <w:sz w:val="20"/>
                <w:szCs w:val="20"/>
              </w:rPr>
              <w:t xml:space="preserve"> (Reappraisal &gt; Attend negativ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04479881" w14:textId="1884F79B" w:rsidR="00E67135" w:rsidRPr="006B3C1C" w:rsidRDefault="00E67135" w:rsidP="00E67135">
            <w:pPr>
              <w:pStyle w:val="TableContents"/>
              <w:spacing w:after="46" w:line="240" w:lineRule="auto"/>
              <w:rPr>
                <w:sz w:val="20"/>
                <w:szCs w:val="20"/>
                <w:lang w:val="en-US"/>
              </w:rPr>
            </w:pPr>
            <w:r>
              <w:rPr>
                <w:sz w:val="20"/>
                <w:szCs w:val="20"/>
                <w:lang w:val="en-US"/>
              </w:rPr>
              <w:t>EP</w:t>
            </w:r>
          </w:p>
        </w:tc>
      </w:tr>
      <w:tr w:rsidR="00E67135" w:rsidRPr="00036DF0" w14:paraId="254283BB"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789766F" w14:textId="6EFDADA6" w:rsidR="00E67135" w:rsidRPr="00A645AA" w:rsidRDefault="00E67135" w:rsidP="00E67135">
            <w:pPr>
              <w:spacing w:after="46" w:line="240" w:lineRule="auto"/>
              <w:rPr>
                <w:sz w:val="20"/>
                <w:szCs w:val="20"/>
              </w:rPr>
            </w:pPr>
            <w:r>
              <w:rPr>
                <w:sz w:val="20"/>
                <w:szCs w:val="20"/>
              </w:rPr>
              <w:fldChar w:fldCharType="begin" w:fldLock="1"/>
            </w:r>
            <w:r>
              <w:rPr>
                <w:sz w:val="20"/>
                <w:szCs w:val="20"/>
              </w:rPr>
              <w:instrText>ADDIN CSL_CITATION {"citationItems":[{"id":"ITEM-1","itemData":{"DOI":"10.1017/S0033291718000041","ISSN":"14698978","PMID":"29439750","abstract":"Background The significant proportion of schizophrenia patients refractory to treatment, primarily directed at the dopamine system, suggests that multiple mechanisms may underlie psychotic symptoms. Reinforcement learning tasks have been employed in schizophrenia to assess dopaminergic functioning and reward processing, but these have not directly compared groups of treatment-refractory and non-refractory patients.Methods In the current functional magnetic resonance imaging study, 21 patients with treatment-resistant schizophrenia (TRS), 21 patients with non-treatment-resistant schizophrenia (NTR), and 24 healthy controls (HC) performed a probabilistic reinforcement learning task, utilizing emotionally valenced face stimuli which elicit a social bias toward happy faces. Behavior was characterized with a reinforcement learning model. Trial-wise reward prediction error (RPE)-related neural activation and the differential impact of emotional bias on these reward signals were compared between groups.Results Patients showed impaired reinforcement learning relative to controls, while all groups demonstrated an emotional bias favoring happy faces. The pattern of RPE signaling was similar in the HC and TRS groups, whereas NTR patients showed significant attenuation of RPE-related activation in striatal, thalamic, precentral, parietal, and cerebellar regions. TRS patients, but not NTR patients, showed a positive relationship between emotional bias and RPE signal during negative feedback in bilateral thalamus and caudate.Conclusion TRS can be dissociated from NTR on the basis of a different neural mechanism underlying reinforcement learning. The data support the hypothesis that a favorable response to antipsychotic treatment is contingent on dopaminergic dysfunction, characterized by aberrant RPE signaling, whereas treatment resistance may be characterized by an abnormality of a non-dopaminergic mechanism - a glutamatergic mechanism would be a possible candidate.","author":[{"dropping-particle":"","family":"Vanes","given":"Lucy D.","non-dropping-particle":"","parse-names":false,"suffix":""},{"dropping-particle":"","family":"Mouchlianitis","given":"Elias","non-dropping-particle":"","parse-names":false,"suffix":""},{"dropping-particle":"","family":"Collier","given":"Tracy","non-dropping-particle":"","parse-names":false,"suffix":""},{"dropping-particle":"","family":"Averbeck","given":"Bruno B.","non-dropping-particle":"","parse-names":false,"suffix":""},{"dropping-particle":"","family":"Shergill","given":"Sukhi S.","non-dropping-particle":"","parse-names":false,"suffix":""}],"container-title":"Psychological Medicine","id":"ITEM-1","issue":"14","issued":{"date-parts":[["2018","10","1"]]},"page":"2418-2427","publisher":"Cambridge University Press","title":"Differential neural reward mechanisms in treatment-responsive and treatment-resistant schizophrenia","type":"article-journal","volume":"48"},"uris":["http://www.mendeley.com/documents/?uuid=090c083b-8507-399b-a537-4312638528d2"]}],"mendeley":{"formattedCitation":"(Vanes et al., 2018)","manualFormatting":"Vanes et al., 2018","plainTextFormattedCitation":"(Vanes et al., 2018)","previouslyFormattedCitation":"(Vanes et al., 2018)"},"properties":{"noteIndex":0},"schema":"https://github.com/citation-style-language/schema/raw/master/csl-citation.json"}</w:instrText>
            </w:r>
            <w:r>
              <w:rPr>
                <w:sz w:val="20"/>
                <w:szCs w:val="20"/>
              </w:rPr>
              <w:fldChar w:fldCharType="separate"/>
            </w:r>
            <w:r w:rsidRPr="00E67135">
              <w:rPr>
                <w:noProof/>
                <w:sz w:val="20"/>
                <w:szCs w:val="20"/>
              </w:rPr>
              <w:t>Vanes et al., 2018</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F915E5D" w14:textId="2B62A745" w:rsidR="00E67135" w:rsidRPr="00A645AA" w:rsidRDefault="00E67135" w:rsidP="00D6058B">
            <w:pPr>
              <w:spacing w:after="46" w:line="240" w:lineRule="auto"/>
              <w:rPr>
                <w:sz w:val="20"/>
                <w:szCs w:val="20"/>
              </w:rPr>
            </w:pPr>
            <w:r>
              <w:rPr>
                <w:sz w:val="20"/>
                <w:szCs w:val="20"/>
              </w:rPr>
              <w:t>P</w:t>
            </w:r>
            <w:r w:rsidRPr="00E67135">
              <w:rPr>
                <w:sz w:val="20"/>
                <w:szCs w:val="20"/>
              </w:rPr>
              <w:t>robabilistic reinforcement learning task</w:t>
            </w:r>
            <w:r w:rsidR="00377423">
              <w:rPr>
                <w:sz w:val="20"/>
                <w:szCs w:val="20"/>
              </w:rPr>
              <w:t xml:space="preserve"> (Win RPE)</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6DDC7B0" w14:textId="75577869" w:rsidR="00E67135" w:rsidRDefault="00685053" w:rsidP="00E67135">
            <w:pPr>
              <w:pStyle w:val="TableContents"/>
              <w:spacing w:after="46" w:line="240" w:lineRule="auto"/>
              <w:rPr>
                <w:sz w:val="20"/>
                <w:szCs w:val="20"/>
                <w:lang w:val="en-US"/>
              </w:rPr>
            </w:pPr>
            <w:r>
              <w:rPr>
                <w:sz w:val="20"/>
                <w:szCs w:val="20"/>
                <w:lang w:val="en-US"/>
              </w:rPr>
              <w:t>EP</w:t>
            </w:r>
          </w:p>
        </w:tc>
      </w:tr>
      <w:tr w:rsidR="00E67135" w:rsidRPr="00036DF0" w14:paraId="170305CF"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16A2FF00" w14:textId="2CBA03E4" w:rsidR="00E67135" w:rsidRPr="00A645AA" w:rsidRDefault="00E67135" w:rsidP="00E67135">
            <w:pPr>
              <w:spacing w:after="46" w:line="240" w:lineRule="auto"/>
              <w:rPr>
                <w:sz w:val="20"/>
                <w:szCs w:val="20"/>
              </w:rPr>
            </w:pPr>
            <w:r>
              <w:rPr>
                <w:sz w:val="20"/>
                <w:szCs w:val="20"/>
              </w:rPr>
              <w:fldChar w:fldCharType="begin" w:fldLock="1"/>
            </w:r>
            <w:r w:rsidR="00A3403F">
              <w:rPr>
                <w:sz w:val="20"/>
                <w:szCs w:val="20"/>
              </w:rPr>
              <w:instrText>ADDIN CSL_CITATION {"citationItems":[{"id":"ITEM-1","itemData":{"DOI":"10.1016/j.bandl.2013.05.017","ISSN":"0093934X","PMID":"23867921","abstract":"Schizophrenic patients have Theory of Mind (ToM) deficits even during remission, but it is yet unknown whether this could be influenced. We examined the neural correlates of irony understanding in schizophrenic patients, as an indicator of ToM capacity, and evaluated how linguistic help inserted into the context phase could affect irony comprehension. Schizophrenic patients in remission and healthy controls were subjected to event-related functional MRI scanning while performing irony, 'irony with linguistic help', and control tasks. Patients understood irony significantly worse than healthy controls. The patients showed stronger brain activity in the parietal and frontal areas in the early phase of irony task, however the healthy controls exhibited higher activation in frontal, temporal and parietal regions in the latter phase of the irony task. Interestingly the linguistic help not only improved the patients' ToM performance, but it also evoked similar activation pattern to healthy controls. © 2013 Elsevier Inc.","author":[{"dropping-particle":"","family":"Varga","given":"E.","non-dropping-particle":"","parse-names":false,"suffix":""},{"dropping-particle":"","family":"Simon","given":"M.","non-dropping-particle":"","parse-names":false,"suffix":""},{"dropping-particle":"","family":"Tényi","given":"T.","non-dropping-particle":"","parse-names":false,"suffix":""},{"dropping-particle":"","family":"Schnell","given":"Zs","non-dropping-particle":"","parse-names":false,"suffix":""},{"dropping-particle":"","family":"Hajnal","given":"A.","non-dropping-particle":"","parse-names":false,"suffix":""},{"dropping-particle":"","family":"Orsi","given":"G.","non-dropping-particle":"","parse-names":false,"suffix":""},{"dropping-particle":"","family":"Dóczi","given":"T.","non-dropping-particle":"","parse-names":false,"suffix":""},{"dropping-particle":"","family":"Komoly","given":"S.","non-dropping-particle":"","parse-names":false,"suffix":""},{"dropping-particle":"","family":"Janszky","given":"J.","non-dropping-particle":"","parse-names":false,"suffix":""},{"dropping-particle":"","family":"Füredi","given":"R.","non-dropping-particle":"","parse-names":false,"suffix":""},{"dropping-particle":"","family":"Hamvas","given":"E.","non-dropping-particle":"","parse-names":false,"suffix":""},{"dropping-particle":"","family":"Fekete","given":"S.","non-dropping-particle":"","parse-names":false,"suffix":""},{"dropping-particle":"","family":"Herold","given":"R.","non-dropping-particle":"","parse-names":false,"suffix":""}],"container-title":"Brain and Language","id":"ITEM-1","issue":"3","issued":{"date-parts":[["2013","9","1"]]},"page":"231-242","publisher":"Academic Press","title":"Irony comprehension and context processing in schizophrenia during remission - A functional MRI study","type":"article-journal","volume":"126"},"uris":["http://www.mendeley.com/documents/?uuid=94fc985b-8ca9-3f03-ad8c-e92e1e7cf386"]}],"mendeley":{"formattedCitation":"(Varga et al., 2013)","manualFormatting":"Varga et al., 2013","plainTextFormattedCitation":"(Varga et al., 2013)","previouslyFormattedCitation":"(Varga et al., 2013)"},"properties":{"noteIndex":0},"schema":"https://github.com/citation-style-language/schema/raw/master/csl-citation.json"}</w:instrText>
            </w:r>
            <w:r>
              <w:rPr>
                <w:sz w:val="20"/>
                <w:szCs w:val="20"/>
              </w:rPr>
              <w:fldChar w:fldCharType="separate"/>
            </w:r>
            <w:r w:rsidRPr="00E67135">
              <w:rPr>
                <w:noProof/>
                <w:sz w:val="20"/>
                <w:szCs w:val="20"/>
              </w:rPr>
              <w:t>Varga et al., 2013</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061D5C8C" w14:textId="31EF95EE" w:rsidR="00E67135" w:rsidRPr="00A645AA" w:rsidRDefault="00E67135" w:rsidP="00D6058B">
            <w:pPr>
              <w:spacing w:after="46" w:line="240" w:lineRule="auto"/>
              <w:rPr>
                <w:sz w:val="20"/>
                <w:szCs w:val="20"/>
              </w:rPr>
            </w:pPr>
            <w:r>
              <w:rPr>
                <w:sz w:val="20"/>
                <w:szCs w:val="20"/>
              </w:rPr>
              <w:t>Irony comprehension task</w:t>
            </w:r>
            <w:r w:rsidR="00377423">
              <w:rPr>
                <w:sz w:val="20"/>
                <w:szCs w:val="20"/>
              </w:rPr>
              <w:t xml:space="preserve"> (Irony &gt; Contro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2F742D85" w14:textId="74E8B563" w:rsidR="00E67135" w:rsidRDefault="00685053" w:rsidP="00E67135">
            <w:pPr>
              <w:pStyle w:val="TableContents"/>
              <w:spacing w:after="46" w:line="240" w:lineRule="auto"/>
              <w:rPr>
                <w:sz w:val="20"/>
                <w:szCs w:val="20"/>
                <w:lang w:val="en-US"/>
              </w:rPr>
            </w:pPr>
            <w:r>
              <w:rPr>
                <w:sz w:val="20"/>
                <w:szCs w:val="20"/>
                <w:lang w:val="en-US"/>
              </w:rPr>
              <w:t>TM</w:t>
            </w:r>
          </w:p>
        </w:tc>
      </w:tr>
      <w:tr w:rsidR="00E67135" w:rsidRPr="00036DF0" w14:paraId="52E67929"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5777AE79"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503/jpn.110088","ISSN":"14882434","abstract":"Background: Schizophrenia is characterized by deficits in executive control and impairments in emotion processing. This study assessed the nature and extent of potential alterations in the neural substrates supporting the interaction between cognitive control mechanisms and emotion attribution processes in people with schizophrenia. Methods: Functional magnetic resonance imaging was performed during a verbal emotional go/no-go task. People with schizophrenia and healthy controls responded to word stimuli of a prespecified emotional valence (positive, negative or neutral) while inhibiting responses to stimuli of a different valence. Results: We enrolled 20 people with schizophrenia and 23 controls in the study. Healthy controls activated an extensive dorsal prefrontal-parietal network while inhibiting responses to negative words compared to neutral words, but showed deactivation of the midcingulate cortex while inhibiting responses to positive words compared to neutral words. People with schizophrenia failed to activate this network during response inhibition to negative words, whereas during response inhibition to positive words they did not deactivate the cingulate, but showed increased responsivity in the frontal cortex. Limitations: Sample heterogeneity is characteristic of studies of schizophrenia and may have contributed to more variable neural responses in the patient sample despite the care taken to control for potentially confounding variables. Conclusion: Our results showed that schizophrenia is associated with aberrant modulation of neural responses during the interaction between cognitive control and emotion processing. Failure of the frontal circuitry to regulate goal-directed behaviour based on emotion attributions may contribute to deficits in psychosocial functioning in daily life. © 2012 Canadian Medical Associatior.","author":[{"dropping-particle":"","family":"Vercammen","given":"Ans","non-dropping-particle":"","parse-names":false,"suffix":""},{"dropping-particle":"","family":"Morris","given":"Richard","non-dropping-particle":"","parse-names":false,"suffix":""},{"dropping-particle":"","family":"Green","given":"Melissa J.","non-dropping-particle":"","parse-names":false,"suffix":""},{"dropping-particle":"","family":"Lenroot","given":"Rhoshel","non-dropping-particle":"","parse-names":false,"suffix":""},{"dropping-particle":"","family":"Kulkarni","given":"Jayashri","non-dropping-particle":"","parse-names":false,"suffix":""},{"dropping-particle":"","family":"Carr","given":"Vaughan J.","non-dropping-particle":"","parse-names":false,"suffix":""},{"dropping-particle":"","family":"Weickert","given":"Cynthia Shannon","non-dropping-particle":"","parse-names":false,"suffix":""},{"dropping-particle":"","family":"Weickert","given":"Thomas W.","non-dropping-particle":"","parse-names":false,"suffix":""}],"container-title":"Journal of Psychiatry and Neuroscience","id":"ITEM-1","issue":"6","issued":{"date-parts":[["2012"]]},"page":"379-388","title":"Reduced neural activity of the prefrontal cognitive control circuitry during response inhibition to negative words in people with schizophrenia","type":"article-journal","volume":"37"},"uris":["http://www.mendeley.com/documents/?uuid=48dbc6a3-edd6-46e6-946d-3ced6fae939e"]}],"mendeley":{"formattedCitation":"(Vercammen et al., 2012)","manualFormatting":"Vercammen et al., 2012","plainTextFormattedCitation":"(Vercammen et al., 2012)","previouslyFormattedCitation":"(Vercammen et al., 2012)"},"properties":{"noteIndex":0},"schema":"https://github.com/citation-style-language/schema/raw/master/csl-citation.json"}</w:instrText>
            </w:r>
            <w:r w:rsidRPr="00A645AA">
              <w:rPr>
                <w:sz w:val="20"/>
                <w:szCs w:val="20"/>
              </w:rPr>
              <w:fldChar w:fldCharType="separate"/>
            </w:r>
            <w:r w:rsidRPr="00A645AA">
              <w:rPr>
                <w:noProof/>
                <w:sz w:val="20"/>
                <w:szCs w:val="20"/>
              </w:rPr>
              <w:t>Vercammen et al., 2012</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56D3F5C" w14:textId="77777777" w:rsidR="00E67135" w:rsidRPr="00A645AA" w:rsidRDefault="00E67135" w:rsidP="00D6058B">
            <w:pPr>
              <w:spacing w:after="46" w:line="240" w:lineRule="auto"/>
              <w:rPr>
                <w:sz w:val="20"/>
                <w:szCs w:val="20"/>
              </w:rPr>
            </w:pPr>
            <w:r w:rsidRPr="00A645AA">
              <w:rPr>
                <w:sz w:val="20"/>
                <w:szCs w:val="20"/>
              </w:rPr>
              <w:t>Emotional Go-NoGo task</w:t>
            </w:r>
            <w:r>
              <w:rPr>
                <w:sz w:val="20"/>
                <w:szCs w:val="20"/>
              </w:rPr>
              <w:t xml:space="preserve"> (Inhibit negative &gt; Inhibi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75798B6B" w14:textId="0220E1EF" w:rsidR="00E67135" w:rsidRPr="000F3984" w:rsidRDefault="00E67135" w:rsidP="00E67135">
            <w:pPr>
              <w:pStyle w:val="TableContents"/>
              <w:spacing w:after="46" w:line="240" w:lineRule="auto"/>
              <w:rPr>
                <w:sz w:val="20"/>
                <w:szCs w:val="20"/>
                <w:lang w:val="en-US"/>
              </w:rPr>
            </w:pPr>
            <w:r>
              <w:rPr>
                <w:sz w:val="20"/>
                <w:szCs w:val="20"/>
                <w:lang w:val="en-US"/>
              </w:rPr>
              <w:t>EP</w:t>
            </w:r>
          </w:p>
        </w:tc>
      </w:tr>
      <w:tr w:rsidR="00E67135" w:rsidRPr="00036DF0" w14:paraId="41D89BA8"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6EC30C4F"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503/jpn.160136","ISBN":"03637425","ISSN":"14882434","PMID":"28556774","abstract":"BACKGROUND Schizophrenia is associated with important disturbances in empathy that are related to everyday functioning. Empathy is classically defined as including affective (sharing others' emotions) and cognitive (taking others' cognitive perspectives) processes. In healthy individuals, studies on empathy for pain revealed specific brain systems associated with these sets of processes, notably the anterior middle cingulate (aMCC) and anterior insula (AI) for affective sharing and the bilateral temporoparietal junction (TPJ) for the cognitive processes, but the integrity of these systems in patients with schizophrenia remains uncertain. METHODS Patients with schizophrenia and healthy controls performed a pain empathy task while undergoing fMRI scanning. Participants observed pictures of hands in either painful or nonpainful situations and rated the level of pain while imagining either themselves (self) or an unknown person (other) in these situations. RESULTS We included 27 patients with schizophrenia and 21 healthy controls in our analyses. For the pain versus no pain contrast, patients showed overall typical activation patterns in the aMCC and AI, with only a small part of the aMCC showing reduced activation compared with controls. For the other versus self contrast, patients showed an abnormal modulation of activation in the TPJ bilaterally (extending to the posterior superior temporal sulcus, referred to as the TPJ/pSTS). LIMITATIONS The design included an unnecessary manipulation of the visual perspective that reduced the number of trials for analysis. The sample size may not account for the heterogeneity of schizophrenia. CONCLUSION People with schizophrenia showed relatively intact brain activation when observing others' pain, but showed abnormalities when asked to take the cognitive perspectives of others.","author":[{"dropping-particle":"","family":"Vistoli","given":"Damien","non-dropping-particle":"","parse-names":false,"suffix":""},{"dropping-particle":"","family":"Lavoie","given":"Marie Audrey","non-dropping-particle":"","parse-names":false,"suffix":""},{"dropping-particle":"","family":"Sutliff","given":"Stephanie","non-dropping-particle":"","parse-names":false,"suffix":""},{"dropping-particle":"","family":"Jackson","given":"Philip L.","non-dropping-particle":"","parse-names":false,"suffix":""},{"dropping-particle":"","family":"Achim","given":"Amélie M.","non-dropping-particle":"","parse-names":false,"suffix":""}],"container-title":"Journal of Psychiatry and Neuroscience","id":"ITEM-1","issued":{"date-parts":[["2017"]]},"title":"Functional MRI examination of empathy for pain in people with schizophrenia reveals abnormal activation related to cognitive perspective-taking but typical activation linked to affective sharing","type":"article-journal"},"uris":["http://www.mendeley.com/documents/?uuid=0e5cacbb-abe0-3631-b026-728124266bf1"]}],"mendeley":{"formattedCitation":"(Vistoli et al., 2017)","manualFormatting":"Vistoli et al., 2017","plainTextFormattedCitation":"(Vistoli et al., 2017)","previouslyFormattedCitation":"(Vistoli et al., 2017)"},"properties":{"noteIndex":0},"schema":"https://github.com/citation-style-language/schema/raw/master/csl-citation.json"}</w:instrText>
            </w:r>
            <w:r w:rsidRPr="00A645AA">
              <w:rPr>
                <w:sz w:val="20"/>
                <w:szCs w:val="20"/>
              </w:rPr>
              <w:fldChar w:fldCharType="separate"/>
            </w:r>
            <w:r w:rsidRPr="00A645AA">
              <w:rPr>
                <w:noProof/>
                <w:sz w:val="20"/>
                <w:szCs w:val="20"/>
              </w:rPr>
              <w:t>Vistoli et al., 2017</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4BBC1A8D" w14:textId="77777777" w:rsidR="00E67135" w:rsidRPr="00A645AA" w:rsidRDefault="00E67135" w:rsidP="00D6058B">
            <w:pPr>
              <w:spacing w:after="46" w:line="240" w:lineRule="auto"/>
              <w:rPr>
                <w:sz w:val="20"/>
                <w:szCs w:val="20"/>
              </w:rPr>
            </w:pPr>
            <w:r w:rsidRPr="00A645AA">
              <w:rPr>
                <w:sz w:val="20"/>
                <w:szCs w:val="20"/>
              </w:rPr>
              <w:t>Pain empathy task</w:t>
            </w:r>
            <w:r>
              <w:rPr>
                <w:sz w:val="20"/>
                <w:szCs w:val="20"/>
              </w:rPr>
              <w:t xml:space="preserve"> (Pain &gt; No pain)</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007446B" w14:textId="00B6B338" w:rsidR="00E67135" w:rsidRPr="000F3984" w:rsidRDefault="00E67135" w:rsidP="00E67135">
            <w:pPr>
              <w:pStyle w:val="TableContents"/>
              <w:spacing w:after="46" w:line="240" w:lineRule="auto"/>
              <w:rPr>
                <w:sz w:val="20"/>
                <w:szCs w:val="20"/>
                <w:lang w:val="en-US"/>
              </w:rPr>
            </w:pPr>
            <w:r>
              <w:rPr>
                <w:sz w:val="20"/>
                <w:szCs w:val="20"/>
                <w:lang w:val="en-US"/>
              </w:rPr>
              <w:t>TM</w:t>
            </w:r>
          </w:p>
        </w:tc>
      </w:tr>
      <w:tr w:rsidR="001F2278" w:rsidRPr="00036DF0" w14:paraId="4C22EAD9"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4851FBF" w14:textId="1442F2F2" w:rsidR="001F2278" w:rsidRPr="00A645AA" w:rsidRDefault="001F2278" w:rsidP="00E67135">
            <w:pPr>
              <w:spacing w:after="46" w:line="240" w:lineRule="auto"/>
              <w:rPr>
                <w:sz w:val="20"/>
                <w:szCs w:val="20"/>
              </w:rPr>
            </w:pPr>
            <w:r>
              <w:rPr>
                <w:sz w:val="20"/>
                <w:szCs w:val="20"/>
              </w:rPr>
              <w:fldChar w:fldCharType="begin" w:fldLock="1"/>
            </w:r>
            <w:r w:rsidR="008E0F0E">
              <w:rPr>
                <w:sz w:val="20"/>
                <w:szCs w:val="20"/>
              </w:rPr>
              <w:instrText>ADDIN CSL_CITATION {"citationItems":[{"id":"ITEM-1","itemData":{"DOI":"10.1093/scan/nsn047","ISSN":"17495016","PMID":"19287044","abstract":"In this fMRI study, we investigated theory of mind (ToM) in patients with paranoid schizophrenia. We hypothesized that the network supporting the representation of intentions is dysfunctional in patients with schizophrenia dependent on the type of intention involved. We used a paradigm including a control condition (physical causation) and three intention conditions (private intention, prospective social intention and communicative intentions) differing in the degree of social interaction. In all four experimental conditions patients performed worse than controls regarding accuracy and reaction time. They showed significantly less activation in three regions typically activated in ToM tasks, i.e. paracingulate cortex and bilateral temporo-parietal junctions. However, this dysfunction was dependent on the type of intention represented, i.e. was present only for social but not for non-social intentions. Moreover, part of the reduced activation was related to the fact that there was no signal drop in these regions for the physical causality condition as usually found in controls. This may be due to the tendency of schizophrenic patients to attribute intentionality to physical objects. Our findings have implications for the study and understanding of ToM in schizophrenia but also in other disorders like autism. © The Author (2009). Published by Oxford University Press.","author":[{"dropping-particle":"","family":"Walter","given":"Henrik","non-dropping-particle":"","parse-names":false,"suffix":""},{"dropping-particle":"","family":"Ciaramidaro","given":"Angela","non-dropping-particle":"","parse-names":false,"suffix":""},{"dropping-particle":"","family":"Adenzato","given":"Mauro","non-dropping-particle":"","parse-names":false,"suffix":""},{"dropping-particle":"","family":"Vasic","given":"Nenad","non-dropping-particle":"","parse-names":false,"suffix":""},{"dropping-particle":"","family":"Ardito","given":"Rita Bianca","non-dropping-particle":"","parse-names":false,"suffix":""},{"dropping-particle":"","family":"Erk","given":"Susanne","non-dropping-particle":"","parse-names":false,"suffix":""},{"dropping-particle":"","family":"Bara","given":"Bruno G.","non-dropping-particle":"","parse-names":false,"suffix":""}],"container-title":"Social Cognitive and Affective Neuroscience","id":"ITEM-1","issue":"2","issued":{"date-parts":[["2009"]]},"page":"166-176","publisher":"Oxford University Press","title":"Dysfunction of the social brain in schizophrenia is modulated by intention type: An fMRI study","type":"article-journal","volume":"4"},"uris":["http://www.mendeley.com/documents/?uuid=579b1fbe-ab34-38ca-939f-f08e508f8414"]}],"mendeley":{"formattedCitation":"(Walter et al., 2009)","manualFormatting":"Walter et al., 2009","plainTextFormattedCitation":"(Walter et al., 2009)","previouslyFormattedCitation":"(Walter et al., 2009)"},"properties":{"noteIndex":0},"schema":"https://github.com/citation-style-language/schema/raw/master/csl-citation.json"}</w:instrText>
            </w:r>
            <w:r>
              <w:rPr>
                <w:sz w:val="20"/>
                <w:szCs w:val="20"/>
              </w:rPr>
              <w:fldChar w:fldCharType="separate"/>
            </w:r>
            <w:r w:rsidRPr="00A3403F">
              <w:rPr>
                <w:noProof/>
                <w:sz w:val="20"/>
                <w:szCs w:val="20"/>
              </w:rPr>
              <w:t>Walter et al., 2009</w:t>
            </w:r>
            <w:r>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221F9B09" w14:textId="09703C63" w:rsidR="001F2278" w:rsidRPr="00A645AA" w:rsidRDefault="001F2278" w:rsidP="00D6058B">
            <w:pPr>
              <w:spacing w:after="46" w:line="240" w:lineRule="auto"/>
              <w:rPr>
                <w:sz w:val="20"/>
                <w:szCs w:val="20"/>
              </w:rPr>
            </w:pPr>
            <w:r>
              <w:rPr>
                <w:sz w:val="20"/>
                <w:szCs w:val="20"/>
              </w:rPr>
              <w:t>Comic strips task</w:t>
            </w:r>
            <w:r w:rsidR="00377423">
              <w:rPr>
                <w:sz w:val="20"/>
                <w:szCs w:val="20"/>
              </w:rPr>
              <w:t xml:space="preserve"> (</w:t>
            </w:r>
            <w:r w:rsidR="00377423" w:rsidRPr="00377423">
              <w:rPr>
                <w:sz w:val="20"/>
                <w:szCs w:val="20"/>
              </w:rPr>
              <w:t>Communicative intention &gt; Physical causality</w:t>
            </w:r>
            <w:r w:rsidR="0037742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18B6809" w14:textId="38BE44C8" w:rsidR="001F2278" w:rsidRDefault="00685053" w:rsidP="00E67135">
            <w:pPr>
              <w:pStyle w:val="TableContents"/>
              <w:spacing w:after="46" w:line="240" w:lineRule="auto"/>
              <w:rPr>
                <w:sz w:val="20"/>
                <w:szCs w:val="20"/>
                <w:lang w:val="en-US"/>
              </w:rPr>
            </w:pPr>
            <w:r>
              <w:rPr>
                <w:sz w:val="20"/>
                <w:szCs w:val="20"/>
                <w:lang w:val="en-US"/>
              </w:rPr>
              <w:t>TM</w:t>
            </w:r>
          </w:p>
        </w:tc>
      </w:tr>
      <w:tr w:rsidR="00E67135" w:rsidRPr="00036DF0" w14:paraId="3F45DA7E"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2DD84D41"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111/j.1399-5618.2009.00768.x","ISSN":"13985647","PMID":"19922553","abstract":"Objectives: Although in current diagnostic criteria there exists a distinction between bipolar disorder and schizophrenia, many patients manifest features of both disorders, and it is unclear which aspects, if any, confer diagnostic specificity. In the present study, we investigate whether there are differences in medial temporal lobe (MTL) activation in bipolar disorder and schizophrenia. We also investigate associations between activation levels and symptom severity across the disorders. Methods: Functional magnetic resonance imaging scans were conducted on 14 healthy controls, 14 patients with bipolar disorder, and 15 patients with schizophrenia undergoing an emotional memory paradigm. Results: All groups demonstrated the expected pattern of behavioural responses during encoding and retrieval, and there were no significant group differences in performance. Robust MTL activation was seen in all three groups during viewing of emotional scenes, which correlated significantly with recognition memory for emotional stimuli. The bipolar group demonstrated relatively greater increases in activation for emotional versus neutral scenes in the left hippocampus than both controls and patients with schizophrenia. There was a significant positive correlation between mania scores and activation in the anterior cingulate, and a significant negative correlation between depression scores and activation in the dorsolateral prefrontal cortex. Conclusion: These results provide evidence that there are distinct patterns of activation in the MTL during an emotional memory task in bipolar disorder and schizophrenia. They also demonstrate that different mood states are associated with different neurobiological responses to emotion across the patient groups. © 2009 The Authors. Journal compilation © 2009 John Wiley &amp; Sons A/S.","author":[{"dropping-particle":"","family":"Whalley","given":"Heather C.","non-dropping-particle":"","parse-names":false,"suffix":""},{"dropping-particle":"","family":"McKirdy","given":"James","non-dropping-particle":"","parse-names":false,"suffix":""},{"dropping-particle":"","family":"Romaniuk","given":"Liana","non-dropping-particle":"","parse-names":false,"suffix":""},{"dropping-particle":"","family":"Sussmann","given":"Jessika","non-dropping-particle":"","parse-names":false,"suffix":""},{"dropping-particle":"","family":"Johnstone","given":"Eve C.","non-dropping-particle":"","parse-names":false,"suffix":""},{"dropping-particle":"","family":"Wan","given":"Hong I.","non-dropping-particle":"","parse-names":false,"suffix":""},{"dropping-particle":"","family":"McIntosh","given":"Andrew M.","non-dropping-particle":"","parse-names":false,"suffix":""},{"dropping-particle":"","family":"Lawrie","given":"Stephen M.","non-dropping-particle":"","parse-names":false,"suffix":""},{"dropping-particle":"","family":"Hall","given":"Jeremy","non-dropping-particle":"","parse-names":false,"suffix":""}],"container-title":"Bipolar Disorders","id":"ITEM-1","issue":"8","issued":{"date-parts":[["2009"]]},"page":"840-856","title":"Functional imaging of emotional memory in bipolar disorder and schizophrenia","type":"article-journal","volume":"11"},"uris":["http://www.mendeley.com/documents/?uuid=283effd1-df78-4e86-8f22-ea7feabdf5f6"]}],"mendeley":{"formattedCitation":"(Whalley et al., 2009)","manualFormatting":"Whalley et al., 2009","plainTextFormattedCitation":"(Whalley et al., 2009)","previouslyFormattedCitation":"(Whalley et al., 2009)"},"properties":{"noteIndex":0},"schema":"https://github.com/citation-style-language/schema/raw/master/csl-citation.json"}</w:instrText>
            </w:r>
            <w:r w:rsidRPr="00A645AA">
              <w:rPr>
                <w:sz w:val="20"/>
                <w:szCs w:val="20"/>
              </w:rPr>
              <w:fldChar w:fldCharType="separate"/>
            </w:r>
            <w:r w:rsidRPr="00A645AA">
              <w:rPr>
                <w:noProof/>
                <w:sz w:val="20"/>
                <w:szCs w:val="20"/>
              </w:rPr>
              <w:t>Whalley et al., 2009</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5E188C8E" w14:textId="693084FA" w:rsidR="00E67135" w:rsidRPr="00A645AA" w:rsidRDefault="00E67135" w:rsidP="00D6058B">
            <w:pPr>
              <w:spacing w:after="46" w:line="240" w:lineRule="auto"/>
              <w:rPr>
                <w:sz w:val="20"/>
                <w:szCs w:val="20"/>
              </w:rPr>
            </w:pPr>
            <w:r w:rsidRPr="00A645AA">
              <w:rPr>
                <w:sz w:val="20"/>
                <w:szCs w:val="20"/>
              </w:rPr>
              <w:t>Emotion recognition task</w:t>
            </w:r>
            <w:r>
              <w:rPr>
                <w:sz w:val="20"/>
                <w:szCs w:val="20"/>
              </w:rPr>
              <w:t xml:space="preserve"> (Positive &gt; Neutral)</w:t>
            </w:r>
            <w:r w:rsidR="00D821C3">
              <w:rPr>
                <w:sz w:val="20"/>
                <w:szCs w:val="20"/>
              </w:rPr>
              <w:t>*</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3F3715A3" w14:textId="12494AEC" w:rsidR="00E67135" w:rsidRPr="001574C5" w:rsidRDefault="00E67135" w:rsidP="00E67135">
            <w:pPr>
              <w:pStyle w:val="TableContents"/>
              <w:spacing w:after="46" w:line="240" w:lineRule="auto"/>
              <w:rPr>
                <w:sz w:val="20"/>
                <w:szCs w:val="20"/>
                <w:lang w:val="en-US"/>
              </w:rPr>
            </w:pPr>
            <w:r>
              <w:rPr>
                <w:sz w:val="20"/>
                <w:szCs w:val="20"/>
                <w:lang w:val="en-US"/>
              </w:rPr>
              <w:t>EP</w:t>
            </w:r>
          </w:p>
        </w:tc>
      </w:tr>
      <w:tr w:rsidR="00E67135" w:rsidRPr="007C5899" w14:paraId="5BBB6176" w14:textId="77777777" w:rsidTr="00F36F79">
        <w:trPr>
          <w:trHeight w:val="278"/>
        </w:trPr>
        <w:tc>
          <w:tcPr>
            <w:tcW w:w="2377" w:type="dxa"/>
            <w:tcBorders>
              <w:top w:val="single" w:sz="2" w:space="0" w:color="000001"/>
              <w:left w:val="single" w:sz="2" w:space="0" w:color="000001"/>
              <w:bottom w:val="single" w:sz="2" w:space="0" w:color="000001"/>
            </w:tcBorders>
            <w:shd w:val="clear" w:color="auto" w:fill="auto"/>
          </w:tcPr>
          <w:p w14:paraId="75DBEA2A" w14:textId="77777777" w:rsidR="00E67135" w:rsidRPr="00A645AA" w:rsidRDefault="00E67135" w:rsidP="00E67135">
            <w:pPr>
              <w:spacing w:after="46" w:line="240" w:lineRule="auto"/>
              <w:rPr>
                <w:sz w:val="20"/>
                <w:szCs w:val="20"/>
              </w:rPr>
            </w:pPr>
            <w:r w:rsidRPr="00A645AA">
              <w:rPr>
                <w:sz w:val="20"/>
                <w:szCs w:val="20"/>
              </w:rPr>
              <w:fldChar w:fldCharType="begin" w:fldLock="1"/>
            </w:r>
            <w:r>
              <w:rPr>
                <w:sz w:val="20"/>
                <w:szCs w:val="20"/>
              </w:rPr>
              <w:instrText>ADDIN CSL_CITATION {"citationItems":[{"id":"ITEM-1","itemData":{"DOI":"10.1176/appi.ajp.161.3.480","ISSN":"0002953X","abstract":"Objective: The authors investigated impaired differentiation of limbic-prefrontal systems by autonomic arousal in schizophrenia. It was predicted that paranoid patients would be distinguished by a disjunction of hyperarousal but reduced amygdala and medial prefrontal activity relative to both healthy comparison subjects and patients with nonparanoid schizophrenia. Method: Pictures depicting facial expressions of fear were presented to 27 schizophrenia patients (13 paranoid, 14 non-paranoid) and 22 matched healthy comparison subjects in an implicit perception task to evoke limbic activity. Simultaneous functional magnetic resonance imaging and skin conductance arousal recordings were acquired during presentation of faces expressing fear or neutral emotion. Responses to fear stimuli were further examined by contrasting those that were associated with a skin conductance response (\"with arousal\") and those that were not (\"without arousal\"). Results: In the comparison subjects, arousal dissociated amygdala/medial prefrontal (\"visceral\") networks and hippocampus/lateral prefrontal (\"context\") networks for fear perception. Excessive arousal responses were elicited in the schizophrenia subjects, but there was an associated reduction in amygdala/medial prefrontal activity. This disjunction was pronounced in paranoid patients relative to both healthy subjects and nonparanoid patients. Paranoid patients also showed a relatively greater prefrontal deficit for \"without-arousal\" responses. Conclusions: This is the first study to reveal a functional disconnection in autonomic and central systems for processing threat-related signals in patients with paranoid schizophrenia. Paranoid cognition may reflect an internally generated cycle of misattribution regarding incoming fear signals due to a breakdown in the regulation of these systems.","author":[{"dropping-particle":"","family":"Williams","given":"Leanne M.","non-dropping-particle":"","parse-names":false,"suffix":""},{"dropping-particle":"","family":"Das","given":"Pritha","non-dropping-particle":"","parse-names":false,"suffix":""},{"dropping-particle":"","family":"Harris","given":"Anthony W.F.","non-dropping-particle":"","parse-names":false,"suffix":""},{"dropping-particle":"","family":"Liddell","given":"Belinda B.","non-dropping-particle":"","parse-names":false,"suffix":""},{"dropping-particle":"","family":"Brammer","given":"Michael J.","non-dropping-particle":"","parse-names":false,"suffix":""},{"dropping-particle":"","family":"Olivieri","given":"Gloria","non-dropping-particle":"","parse-names":false,"suffix":""},{"dropping-particle":"","family":"Skerrett","given":"David","non-dropping-particle":"","parse-names":false,"suffix":""},{"dropping-particle":"","family":"Phillips","given":"Mary L.","non-dropping-particle":"","parse-names":false,"suffix":""},{"dropping-particle":"","family":"David","given":"Anthony S.","non-dropping-particle":"","parse-names":false,"suffix":""},{"dropping-particle":"","family":"Peduto","given":"Anthony","non-dropping-particle":"","parse-names":false,"suffix":""},{"dropping-particle":"","family":"Gordon","given":"Evian","non-dropping-particle":"","parse-names":false,"suffix":""}],"container-title":"American Journal of Psychiatry","id":"ITEM-1","issue":"3","issued":{"date-parts":[["2004"]]},"page":"480-489","title":"Dysregulation of Arousal and Amygdala-Prefontal Systems in Paranoid Schizoprenia","type":"article-journal","volume":"161"},"uris":["http://www.mendeley.com/documents/?uuid=20b3d971-9e31-45e9-b17d-36c32cbd6e47"]}],"mendeley":{"formattedCitation":"(Williams et al., 2004)","manualFormatting":"Williams et al., 2004","plainTextFormattedCitation":"(Williams et al., 2004)","previouslyFormattedCitation":"(Williams et al., 2004)"},"properties":{"noteIndex":0},"schema":"https://github.com/citation-style-language/schema/raw/master/csl-citation.json"}</w:instrText>
            </w:r>
            <w:r w:rsidRPr="00A645AA">
              <w:rPr>
                <w:sz w:val="20"/>
                <w:szCs w:val="20"/>
              </w:rPr>
              <w:fldChar w:fldCharType="separate"/>
            </w:r>
            <w:r w:rsidRPr="00A645AA">
              <w:rPr>
                <w:noProof/>
                <w:sz w:val="20"/>
                <w:szCs w:val="20"/>
              </w:rPr>
              <w:t>Williams et al., 2004</w:t>
            </w:r>
            <w:r w:rsidRPr="00A645AA">
              <w:rPr>
                <w:sz w:val="20"/>
                <w:szCs w:val="20"/>
              </w:rPr>
              <w:fldChar w:fldCharType="end"/>
            </w:r>
          </w:p>
        </w:tc>
        <w:tc>
          <w:tcPr>
            <w:tcW w:w="6500" w:type="dxa"/>
            <w:tcBorders>
              <w:top w:val="single" w:sz="2" w:space="0" w:color="000001"/>
              <w:left w:val="single" w:sz="2" w:space="0" w:color="000001"/>
              <w:bottom w:val="single" w:sz="2" w:space="0" w:color="000001"/>
            </w:tcBorders>
            <w:shd w:val="clear" w:color="auto" w:fill="auto"/>
          </w:tcPr>
          <w:p w14:paraId="10B337A9" w14:textId="77777777" w:rsidR="00E67135" w:rsidRPr="00A645AA" w:rsidRDefault="00E67135" w:rsidP="00D6058B">
            <w:pPr>
              <w:spacing w:after="46" w:line="240" w:lineRule="auto"/>
              <w:rPr>
                <w:sz w:val="20"/>
                <w:szCs w:val="20"/>
              </w:rPr>
            </w:pPr>
            <w:r w:rsidRPr="00A645AA">
              <w:rPr>
                <w:sz w:val="20"/>
                <w:szCs w:val="20"/>
              </w:rPr>
              <w:t>Face processing task</w:t>
            </w:r>
            <w:r>
              <w:rPr>
                <w:sz w:val="20"/>
                <w:szCs w:val="20"/>
              </w:rPr>
              <w:t xml:space="preserve"> (Fear &gt; Neutral)</w:t>
            </w:r>
          </w:p>
        </w:tc>
        <w:tc>
          <w:tcPr>
            <w:tcW w:w="729" w:type="dxa"/>
            <w:tcBorders>
              <w:top w:val="single" w:sz="2" w:space="0" w:color="000001"/>
              <w:left w:val="single" w:sz="2" w:space="0" w:color="000001"/>
              <w:bottom w:val="single" w:sz="2" w:space="0" w:color="000001"/>
              <w:right w:val="single" w:sz="2" w:space="0" w:color="000001"/>
            </w:tcBorders>
            <w:shd w:val="clear" w:color="auto" w:fill="auto"/>
          </w:tcPr>
          <w:p w14:paraId="59FD0BD2" w14:textId="4BD3A990" w:rsidR="00E67135" w:rsidRPr="00A645AA" w:rsidRDefault="00E67135" w:rsidP="00E67135">
            <w:pPr>
              <w:pStyle w:val="TableContents"/>
              <w:spacing w:after="46" w:line="240" w:lineRule="auto"/>
              <w:rPr>
                <w:sz w:val="20"/>
                <w:szCs w:val="20"/>
                <w:lang w:val="en-GB"/>
              </w:rPr>
            </w:pPr>
            <w:r>
              <w:rPr>
                <w:sz w:val="20"/>
                <w:szCs w:val="20"/>
                <w:lang w:val="en-GB"/>
              </w:rPr>
              <w:t>EP</w:t>
            </w:r>
          </w:p>
        </w:tc>
      </w:tr>
    </w:tbl>
    <w:p w14:paraId="491708BF" w14:textId="3D92209E" w:rsidR="002B429B" w:rsidRDefault="002B429B" w:rsidP="00F37A3F">
      <w:pPr>
        <w:jc w:val="both"/>
        <w:rPr>
          <w:lang w:val="en-US"/>
        </w:rPr>
      </w:pPr>
      <w:r w:rsidRPr="005F022F">
        <w:rPr>
          <w:sz w:val="18"/>
          <w:szCs w:val="18"/>
          <w:lang w:val="en-US"/>
        </w:rPr>
        <w:t xml:space="preserve">Abbreviations: </w:t>
      </w:r>
      <w:r w:rsidR="001006ED">
        <w:rPr>
          <w:sz w:val="18"/>
          <w:szCs w:val="18"/>
          <w:lang w:val="en-US"/>
        </w:rPr>
        <w:t xml:space="preserve">AB, attributional bias; EP, emotional perception and processing; </w:t>
      </w:r>
      <w:r w:rsidR="00C0212B">
        <w:rPr>
          <w:sz w:val="18"/>
          <w:szCs w:val="18"/>
          <w:lang w:val="en-US"/>
        </w:rPr>
        <w:t xml:space="preserve">HCP, human connectome project; RPE, reward prediction error; </w:t>
      </w:r>
      <w:r w:rsidR="001006ED">
        <w:rPr>
          <w:sz w:val="18"/>
          <w:szCs w:val="18"/>
          <w:lang w:val="en-US"/>
        </w:rPr>
        <w:t xml:space="preserve">SP, social perception and knowledge; TM, theory of mind; </w:t>
      </w:r>
      <w:r>
        <w:rPr>
          <w:sz w:val="18"/>
          <w:szCs w:val="18"/>
          <w:lang w:val="en-US"/>
        </w:rPr>
        <w:t>WM, working memory</w:t>
      </w:r>
      <w:r w:rsidRPr="005F022F">
        <w:rPr>
          <w:sz w:val="18"/>
          <w:szCs w:val="18"/>
          <w:lang w:val="en-US"/>
        </w:rPr>
        <w:t>.</w:t>
      </w:r>
      <w:r w:rsidR="00F36F79" w:rsidRPr="00F36F79">
        <w:rPr>
          <w:sz w:val="18"/>
          <w:szCs w:val="18"/>
          <w:lang w:val="en-US"/>
        </w:rPr>
        <w:t xml:space="preserve"> </w:t>
      </w:r>
      <w:r w:rsidR="00F36F79">
        <w:rPr>
          <w:sz w:val="18"/>
          <w:szCs w:val="18"/>
          <w:lang w:val="en-US"/>
        </w:rPr>
        <w:t>*Data-set without significant results.</w:t>
      </w:r>
    </w:p>
    <w:p w14:paraId="3166E573" w14:textId="0739E0CA" w:rsidR="002E668E" w:rsidRDefault="002E668E">
      <w:pPr>
        <w:rPr>
          <w:lang w:val="en-US"/>
        </w:rPr>
      </w:pPr>
      <w:r>
        <w:rPr>
          <w:lang w:val="en-US"/>
        </w:rPr>
        <w:br w:type="page"/>
      </w:r>
    </w:p>
    <w:p w14:paraId="75B39E60" w14:textId="6BA38D5A" w:rsidR="002E668E" w:rsidRDefault="002E668E" w:rsidP="00F37A3F">
      <w:pPr>
        <w:jc w:val="both"/>
        <w:rPr>
          <w:lang w:val="en-US"/>
        </w:rPr>
      </w:pPr>
      <w:r>
        <w:rPr>
          <w:b/>
          <w:lang w:val="en-US"/>
        </w:rPr>
        <w:lastRenderedPageBreak/>
        <w:t xml:space="preserve">Supplementary </w:t>
      </w:r>
      <w:r w:rsidRPr="00D74C47">
        <w:rPr>
          <w:b/>
          <w:lang w:val="en-US"/>
        </w:rPr>
        <w:t xml:space="preserve">Table </w:t>
      </w:r>
      <w:r>
        <w:rPr>
          <w:b/>
          <w:lang w:val="en-US"/>
        </w:rPr>
        <w:t>6</w:t>
      </w:r>
      <w:r w:rsidRPr="00D74C47">
        <w:rPr>
          <w:b/>
          <w:lang w:val="en-US"/>
        </w:rPr>
        <w:t>.</w:t>
      </w:r>
      <w:r w:rsidRPr="005F022F">
        <w:rPr>
          <w:lang w:val="en-US"/>
        </w:rPr>
        <w:t xml:space="preserve"> </w:t>
      </w:r>
      <w:r w:rsidR="00F37A3F">
        <w:rPr>
          <w:lang w:val="en-US"/>
        </w:rPr>
        <w:t>N</w:t>
      </w:r>
      <w:r w:rsidR="00F37A3F" w:rsidRPr="00F37A3F">
        <w:rPr>
          <w:lang w:val="en-US"/>
        </w:rPr>
        <w:t xml:space="preserve">umber of </w:t>
      </w:r>
      <w:r w:rsidR="00D176C7">
        <w:rPr>
          <w:lang w:val="en-US"/>
        </w:rPr>
        <w:t>data-sets</w:t>
      </w:r>
      <w:r w:rsidR="00F37A3F" w:rsidRPr="00F37A3F">
        <w:rPr>
          <w:lang w:val="en-US"/>
        </w:rPr>
        <w:t xml:space="preserve"> available for each subgroup </w:t>
      </w:r>
      <w:r w:rsidR="00F37A3F">
        <w:rPr>
          <w:lang w:val="en-US"/>
        </w:rPr>
        <w:t xml:space="preserve">meta-analysis </w:t>
      </w:r>
      <w:r w:rsidR="00F37A3F" w:rsidRPr="00F37A3F">
        <w:rPr>
          <w:lang w:val="en-US"/>
        </w:rPr>
        <w:t xml:space="preserve">for </w:t>
      </w:r>
      <w:r w:rsidR="00F37A3F">
        <w:rPr>
          <w:lang w:val="en-US"/>
        </w:rPr>
        <w:t>the three different</w:t>
      </w:r>
      <w:r w:rsidR="00F37A3F" w:rsidRPr="00F37A3F">
        <w:rPr>
          <w:lang w:val="en-US"/>
        </w:rPr>
        <w:t xml:space="preserve"> modalities</w:t>
      </w:r>
      <w:r w:rsidRPr="005F022F">
        <w:rPr>
          <w:lang w:val="en-US"/>
        </w:rPr>
        <w:t>.</w:t>
      </w:r>
    </w:p>
    <w:tbl>
      <w:tblPr>
        <w:tblW w:w="9627" w:type="dxa"/>
        <w:tblInd w:w="30"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2950"/>
        <w:gridCol w:w="2131"/>
        <w:gridCol w:w="2273"/>
        <w:gridCol w:w="2273"/>
      </w:tblGrid>
      <w:tr w:rsidR="00D6058B" w:rsidRPr="00D6058B" w14:paraId="51AEAF68" w14:textId="77777777" w:rsidTr="00F37A3F">
        <w:trPr>
          <w:trHeight w:val="409"/>
        </w:trPr>
        <w:tc>
          <w:tcPr>
            <w:tcW w:w="2950" w:type="dxa"/>
            <w:tcBorders>
              <w:top w:val="single" w:sz="2" w:space="0" w:color="000001"/>
              <w:left w:val="single" w:sz="2" w:space="0" w:color="000001"/>
            </w:tcBorders>
            <w:shd w:val="clear" w:color="auto" w:fill="auto"/>
            <w:vAlign w:val="bottom"/>
          </w:tcPr>
          <w:p w14:paraId="07C1DC64" w14:textId="577F32BC" w:rsidR="00D6058B" w:rsidRPr="00D6058B" w:rsidRDefault="00D6058B" w:rsidP="007F3F56">
            <w:pPr>
              <w:pStyle w:val="TableContents"/>
              <w:spacing w:after="46" w:line="240" w:lineRule="auto"/>
              <w:jc w:val="center"/>
              <w:rPr>
                <w:b/>
                <w:bCs/>
                <w:lang w:val="en-US"/>
              </w:rPr>
            </w:pPr>
            <w:r>
              <w:rPr>
                <w:b/>
                <w:bCs/>
                <w:lang w:val="en-US"/>
              </w:rPr>
              <w:t>Subgroup</w:t>
            </w:r>
          </w:p>
        </w:tc>
        <w:tc>
          <w:tcPr>
            <w:tcW w:w="2131" w:type="dxa"/>
            <w:tcBorders>
              <w:top w:val="single" w:sz="2" w:space="0" w:color="000001"/>
              <w:left w:val="single" w:sz="2" w:space="0" w:color="000001"/>
            </w:tcBorders>
            <w:shd w:val="clear" w:color="auto" w:fill="auto"/>
            <w:vAlign w:val="bottom"/>
          </w:tcPr>
          <w:p w14:paraId="3330AF23" w14:textId="18AEFEBE" w:rsidR="00D6058B" w:rsidRPr="00D6058B" w:rsidRDefault="00D6058B" w:rsidP="007F3F56">
            <w:pPr>
              <w:pStyle w:val="TableContents"/>
              <w:spacing w:after="46" w:line="240" w:lineRule="auto"/>
              <w:jc w:val="center"/>
              <w:rPr>
                <w:b/>
                <w:bCs/>
                <w:lang w:val="en-US"/>
              </w:rPr>
            </w:pPr>
            <w:r>
              <w:rPr>
                <w:b/>
                <w:bCs/>
                <w:lang w:val="en-US"/>
              </w:rPr>
              <w:t>VBM</w:t>
            </w:r>
          </w:p>
        </w:tc>
        <w:tc>
          <w:tcPr>
            <w:tcW w:w="2273" w:type="dxa"/>
            <w:tcBorders>
              <w:top w:val="single" w:sz="2" w:space="0" w:color="000001"/>
              <w:left w:val="single" w:sz="2" w:space="0" w:color="000001"/>
            </w:tcBorders>
            <w:vAlign w:val="bottom"/>
          </w:tcPr>
          <w:p w14:paraId="7EEEE973" w14:textId="5EE88864" w:rsidR="00D6058B" w:rsidRPr="00D6058B" w:rsidRDefault="00D6058B" w:rsidP="007F3F56">
            <w:pPr>
              <w:pStyle w:val="TableContents"/>
              <w:spacing w:after="46" w:line="240" w:lineRule="auto"/>
              <w:jc w:val="center"/>
              <w:rPr>
                <w:b/>
                <w:bCs/>
                <w:lang w:val="en-US"/>
              </w:rPr>
            </w:pPr>
            <w:r>
              <w:rPr>
                <w:b/>
                <w:bCs/>
                <w:lang w:val="en-US"/>
              </w:rPr>
              <w:t>Neurocognitive</w:t>
            </w:r>
          </w:p>
        </w:tc>
        <w:tc>
          <w:tcPr>
            <w:tcW w:w="2273" w:type="dxa"/>
            <w:tcBorders>
              <w:top w:val="single" w:sz="2" w:space="0" w:color="000001"/>
              <w:left w:val="single" w:sz="2" w:space="0" w:color="000001"/>
              <w:right w:val="single" w:sz="2" w:space="0" w:color="000001"/>
            </w:tcBorders>
            <w:shd w:val="clear" w:color="auto" w:fill="auto"/>
            <w:vAlign w:val="bottom"/>
          </w:tcPr>
          <w:p w14:paraId="6DBB9E24" w14:textId="188BFE47" w:rsidR="00D6058B" w:rsidRPr="00D6058B" w:rsidRDefault="00D6058B" w:rsidP="007F3F56">
            <w:pPr>
              <w:pStyle w:val="TableContents"/>
              <w:spacing w:after="46" w:line="240" w:lineRule="auto"/>
              <w:jc w:val="center"/>
              <w:rPr>
                <w:b/>
                <w:bCs/>
                <w:lang w:val="en-US"/>
              </w:rPr>
            </w:pPr>
            <w:r>
              <w:rPr>
                <w:b/>
                <w:bCs/>
                <w:lang w:val="en-US"/>
              </w:rPr>
              <w:t>Social cognitive</w:t>
            </w:r>
          </w:p>
        </w:tc>
      </w:tr>
      <w:tr w:rsidR="00D6058B" w:rsidRPr="00A645AA" w14:paraId="5265976A"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358C0B03" w14:textId="236D37DF" w:rsidR="00D6058B" w:rsidRPr="00A645AA" w:rsidRDefault="00D6058B" w:rsidP="007F3F56">
            <w:pPr>
              <w:spacing w:after="46" w:line="240" w:lineRule="auto"/>
              <w:jc w:val="center"/>
              <w:rPr>
                <w:sz w:val="20"/>
                <w:szCs w:val="20"/>
              </w:rPr>
            </w:pPr>
            <w:r>
              <w:rPr>
                <w:sz w:val="20"/>
                <w:szCs w:val="20"/>
              </w:rPr>
              <w:t>0% medicated</w:t>
            </w:r>
          </w:p>
        </w:tc>
        <w:tc>
          <w:tcPr>
            <w:tcW w:w="2131" w:type="dxa"/>
            <w:tcBorders>
              <w:top w:val="single" w:sz="2" w:space="0" w:color="000001"/>
              <w:left w:val="single" w:sz="2" w:space="0" w:color="000001"/>
              <w:bottom w:val="single" w:sz="2" w:space="0" w:color="000001"/>
            </w:tcBorders>
            <w:shd w:val="clear" w:color="auto" w:fill="auto"/>
            <w:vAlign w:val="bottom"/>
          </w:tcPr>
          <w:p w14:paraId="588F50F3" w14:textId="358F3687" w:rsidR="00D6058B" w:rsidRPr="00A645AA" w:rsidRDefault="00D6058B" w:rsidP="007F3F56">
            <w:pPr>
              <w:spacing w:after="46" w:line="240" w:lineRule="auto"/>
              <w:jc w:val="center"/>
              <w:rPr>
                <w:sz w:val="20"/>
                <w:szCs w:val="20"/>
              </w:rPr>
            </w:pPr>
            <w:r>
              <w:rPr>
                <w:sz w:val="20"/>
                <w:szCs w:val="20"/>
              </w:rPr>
              <w:t>14</w:t>
            </w:r>
            <w:r w:rsidR="00F85752">
              <w:rPr>
                <w:sz w:val="20"/>
                <w:szCs w:val="20"/>
              </w:rPr>
              <w:t>*</w:t>
            </w:r>
          </w:p>
        </w:tc>
        <w:tc>
          <w:tcPr>
            <w:tcW w:w="2273" w:type="dxa"/>
            <w:tcBorders>
              <w:top w:val="single" w:sz="2" w:space="0" w:color="000001"/>
              <w:left w:val="single" w:sz="2" w:space="0" w:color="000001"/>
              <w:bottom w:val="single" w:sz="2" w:space="0" w:color="000001"/>
            </w:tcBorders>
            <w:vAlign w:val="bottom"/>
          </w:tcPr>
          <w:p w14:paraId="5236C9A0" w14:textId="1C1BC37E" w:rsidR="00D6058B" w:rsidRPr="00A645AA" w:rsidRDefault="00D6058B" w:rsidP="007F3F56">
            <w:pPr>
              <w:pStyle w:val="TableContents"/>
              <w:spacing w:after="46" w:line="240" w:lineRule="auto"/>
              <w:jc w:val="center"/>
              <w:rPr>
                <w:sz w:val="20"/>
                <w:szCs w:val="20"/>
                <w:lang w:val="en-US"/>
              </w:rPr>
            </w:pPr>
            <w:r>
              <w:rPr>
                <w:sz w:val="20"/>
                <w:szCs w:val="20"/>
                <w:lang w:val="en-US"/>
              </w:rPr>
              <w:t>1</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0D215279" w14:textId="70277EFB" w:rsidR="00D6058B" w:rsidRPr="00A645AA" w:rsidRDefault="00D6058B" w:rsidP="007F3F56">
            <w:pPr>
              <w:pStyle w:val="TableContents"/>
              <w:spacing w:after="46" w:line="240" w:lineRule="auto"/>
              <w:jc w:val="center"/>
              <w:rPr>
                <w:sz w:val="20"/>
                <w:szCs w:val="20"/>
                <w:lang w:val="en-US"/>
              </w:rPr>
            </w:pPr>
            <w:r>
              <w:rPr>
                <w:sz w:val="20"/>
                <w:szCs w:val="20"/>
                <w:lang w:val="en-US"/>
              </w:rPr>
              <w:t>1</w:t>
            </w:r>
          </w:p>
        </w:tc>
      </w:tr>
      <w:tr w:rsidR="00D6058B" w:rsidRPr="00A645AA" w14:paraId="10971CD7"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1E6EA4D6" w14:textId="3C3EFD04" w:rsidR="00D6058B" w:rsidRPr="00A645AA" w:rsidRDefault="00D6058B" w:rsidP="007F3F56">
            <w:pPr>
              <w:spacing w:after="46" w:line="240" w:lineRule="auto"/>
              <w:jc w:val="center"/>
              <w:rPr>
                <w:sz w:val="20"/>
                <w:szCs w:val="20"/>
              </w:rPr>
            </w:pPr>
            <w:r>
              <w:rPr>
                <w:sz w:val="20"/>
                <w:szCs w:val="20"/>
              </w:rPr>
              <w:t>100% medicated</w:t>
            </w:r>
          </w:p>
        </w:tc>
        <w:tc>
          <w:tcPr>
            <w:tcW w:w="2131" w:type="dxa"/>
            <w:tcBorders>
              <w:top w:val="single" w:sz="2" w:space="0" w:color="000001"/>
              <w:left w:val="single" w:sz="2" w:space="0" w:color="000001"/>
              <w:bottom w:val="single" w:sz="2" w:space="0" w:color="000001"/>
            </w:tcBorders>
            <w:shd w:val="clear" w:color="auto" w:fill="auto"/>
            <w:vAlign w:val="bottom"/>
          </w:tcPr>
          <w:p w14:paraId="15B66BBA" w14:textId="522BBB93" w:rsidR="00D6058B" w:rsidRPr="00A645AA" w:rsidRDefault="00D6058B" w:rsidP="007F3F56">
            <w:pPr>
              <w:spacing w:after="46" w:line="240" w:lineRule="auto"/>
              <w:jc w:val="center"/>
              <w:rPr>
                <w:sz w:val="20"/>
                <w:szCs w:val="20"/>
              </w:rPr>
            </w:pPr>
            <w:r>
              <w:rPr>
                <w:sz w:val="20"/>
                <w:szCs w:val="20"/>
              </w:rPr>
              <w:t>67</w:t>
            </w:r>
            <w:r w:rsidR="00F85752">
              <w:rPr>
                <w:sz w:val="20"/>
                <w:szCs w:val="20"/>
              </w:rPr>
              <w:t>*</w:t>
            </w:r>
          </w:p>
        </w:tc>
        <w:tc>
          <w:tcPr>
            <w:tcW w:w="2273" w:type="dxa"/>
            <w:tcBorders>
              <w:top w:val="single" w:sz="2" w:space="0" w:color="000001"/>
              <w:left w:val="single" w:sz="2" w:space="0" w:color="000001"/>
              <w:bottom w:val="single" w:sz="2" w:space="0" w:color="000001"/>
            </w:tcBorders>
            <w:vAlign w:val="bottom"/>
          </w:tcPr>
          <w:p w14:paraId="6697DE87" w14:textId="3B377709" w:rsidR="00D6058B" w:rsidRPr="00A645AA" w:rsidRDefault="00D6058B" w:rsidP="007F3F56">
            <w:pPr>
              <w:pStyle w:val="TableContents"/>
              <w:spacing w:after="46" w:line="240" w:lineRule="auto"/>
              <w:jc w:val="center"/>
              <w:rPr>
                <w:sz w:val="20"/>
                <w:szCs w:val="20"/>
                <w:lang w:val="en-US"/>
              </w:rPr>
            </w:pPr>
            <w:r>
              <w:rPr>
                <w:sz w:val="20"/>
                <w:szCs w:val="20"/>
                <w:lang w:val="en-US"/>
              </w:rPr>
              <w:t>93</w:t>
            </w:r>
            <w:r w:rsidR="00F85752">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124F8B13" w14:textId="1724411D" w:rsidR="00D6058B" w:rsidRPr="00A645AA" w:rsidRDefault="00D6058B" w:rsidP="007F3F56">
            <w:pPr>
              <w:pStyle w:val="TableContents"/>
              <w:spacing w:after="46" w:line="240" w:lineRule="auto"/>
              <w:jc w:val="center"/>
              <w:rPr>
                <w:sz w:val="20"/>
                <w:szCs w:val="20"/>
                <w:lang w:val="en-US"/>
              </w:rPr>
            </w:pPr>
            <w:r>
              <w:rPr>
                <w:sz w:val="20"/>
                <w:szCs w:val="20"/>
                <w:lang w:val="en-US"/>
              </w:rPr>
              <w:t>61</w:t>
            </w:r>
          </w:p>
        </w:tc>
      </w:tr>
      <w:tr w:rsidR="00D6058B" w:rsidRPr="00A645AA" w14:paraId="2E3CA4DE"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103A1BC8" w14:textId="50ACE122" w:rsidR="00D6058B" w:rsidRPr="00A645AA" w:rsidRDefault="00D6058B" w:rsidP="007F3F56">
            <w:pPr>
              <w:spacing w:after="46" w:line="240" w:lineRule="auto"/>
              <w:jc w:val="center"/>
              <w:rPr>
                <w:sz w:val="20"/>
                <w:szCs w:val="20"/>
              </w:rPr>
            </w:pPr>
            <w:r>
              <w:rPr>
                <w:sz w:val="20"/>
                <w:szCs w:val="20"/>
              </w:rPr>
              <w:t>Illness Duration 0-2 years</w:t>
            </w:r>
          </w:p>
        </w:tc>
        <w:tc>
          <w:tcPr>
            <w:tcW w:w="2131" w:type="dxa"/>
            <w:tcBorders>
              <w:top w:val="single" w:sz="2" w:space="0" w:color="000001"/>
              <w:left w:val="single" w:sz="2" w:space="0" w:color="000001"/>
              <w:bottom w:val="single" w:sz="2" w:space="0" w:color="000001"/>
            </w:tcBorders>
            <w:shd w:val="clear" w:color="auto" w:fill="auto"/>
            <w:vAlign w:val="bottom"/>
          </w:tcPr>
          <w:p w14:paraId="20487990" w14:textId="72C7CAC5" w:rsidR="00D6058B" w:rsidRPr="00A645AA" w:rsidRDefault="00D6058B" w:rsidP="007F3F56">
            <w:pPr>
              <w:spacing w:after="46" w:line="240" w:lineRule="auto"/>
              <w:jc w:val="center"/>
              <w:rPr>
                <w:sz w:val="20"/>
                <w:szCs w:val="20"/>
              </w:rPr>
            </w:pPr>
            <w:r>
              <w:rPr>
                <w:sz w:val="20"/>
                <w:szCs w:val="20"/>
              </w:rPr>
              <w:t>20</w:t>
            </w:r>
            <w:r w:rsidR="00F85752">
              <w:rPr>
                <w:sz w:val="20"/>
                <w:szCs w:val="20"/>
              </w:rPr>
              <w:t>*</w:t>
            </w:r>
          </w:p>
        </w:tc>
        <w:tc>
          <w:tcPr>
            <w:tcW w:w="2273" w:type="dxa"/>
            <w:tcBorders>
              <w:top w:val="single" w:sz="2" w:space="0" w:color="000001"/>
              <w:left w:val="single" w:sz="2" w:space="0" w:color="000001"/>
              <w:bottom w:val="single" w:sz="2" w:space="0" w:color="000001"/>
            </w:tcBorders>
            <w:vAlign w:val="bottom"/>
          </w:tcPr>
          <w:p w14:paraId="30F477BE" w14:textId="59DE583A" w:rsidR="00D6058B" w:rsidRPr="00A645AA" w:rsidRDefault="00E55F18" w:rsidP="007F3F56">
            <w:pPr>
              <w:pStyle w:val="TableContents"/>
              <w:spacing w:after="46" w:line="240" w:lineRule="auto"/>
              <w:jc w:val="center"/>
              <w:rPr>
                <w:sz w:val="20"/>
                <w:szCs w:val="20"/>
                <w:lang w:val="en-US"/>
              </w:rPr>
            </w:pPr>
            <w:r>
              <w:rPr>
                <w:sz w:val="20"/>
                <w:szCs w:val="20"/>
                <w:lang w:val="en-US"/>
              </w:rPr>
              <w:t>14</w:t>
            </w:r>
            <w:r w:rsidR="00F85752">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176C3BBE" w14:textId="66BAB995" w:rsidR="00D6058B" w:rsidRPr="00A645AA" w:rsidRDefault="00E55F18" w:rsidP="007F3F56">
            <w:pPr>
              <w:pStyle w:val="TableContents"/>
              <w:spacing w:after="46" w:line="240" w:lineRule="auto"/>
              <w:jc w:val="center"/>
              <w:rPr>
                <w:sz w:val="20"/>
                <w:szCs w:val="20"/>
                <w:lang w:val="en-US"/>
              </w:rPr>
            </w:pPr>
            <w:r>
              <w:rPr>
                <w:sz w:val="20"/>
                <w:szCs w:val="20"/>
                <w:lang w:val="en-US"/>
              </w:rPr>
              <w:t>2</w:t>
            </w:r>
          </w:p>
        </w:tc>
      </w:tr>
      <w:tr w:rsidR="00D6058B" w14:paraId="2EE8EB53"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678D9F01" w14:textId="7C6C04FE" w:rsidR="00D6058B" w:rsidRPr="00A645AA" w:rsidRDefault="00D6058B" w:rsidP="007F3F56">
            <w:pPr>
              <w:spacing w:after="46" w:line="240" w:lineRule="auto"/>
              <w:jc w:val="center"/>
              <w:rPr>
                <w:sz w:val="20"/>
                <w:szCs w:val="20"/>
              </w:rPr>
            </w:pPr>
            <w:r>
              <w:rPr>
                <w:sz w:val="20"/>
                <w:szCs w:val="20"/>
              </w:rPr>
              <w:t>Illness Duration 3-10 years</w:t>
            </w:r>
          </w:p>
        </w:tc>
        <w:tc>
          <w:tcPr>
            <w:tcW w:w="2131" w:type="dxa"/>
            <w:tcBorders>
              <w:top w:val="single" w:sz="2" w:space="0" w:color="000001"/>
              <w:left w:val="single" w:sz="2" w:space="0" w:color="000001"/>
              <w:bottom w:val="single" w:sz="2" w:space="0" w:color="000001"/>
            </w:tcBorders>
            <w:shd w:val="clear" w:color="auto" w:fill="auto"/>
            <w:vAlign w:val="bottom"/>
          </w:tcPr>
          <w:p w14:paraId="3F19D8B5" w14:textId="75BAD5A2" w:rsidR="00D6058B" w:rsidRPr="00A645AA" w:rsidRDefault="00E55F18" w:rsidP="007F3F56">
            <w:pPr>
              <w:spacing w:after="46" w:line="240" w:lineRule="auto"/>
              <w:jc w:val="center"/>
              <w:rPr>
                <w:sz w:val="20"/>
                <w:szCs w:val="20"/>
              </w:rPr>
            </w:pPr>
            <w:r>
              <w:rPr>
                <w:sz w:val="20"/>
                <w:szCs w:val="20"/>
              </w:rPr>
              <w:t>26</w:t>
            </w:r>
            <w:r w:rsidR="00F85752">
              <w:rPr>
                <w:sz w:val="20"/>
                <w:szCs w:val="20"/>
              </w:rPr>
              <w:t>*</w:t>
            </w:r>
          </w:p>
        </w:tc>
        <w:tc>
          <w:tcPr>
            <w:tcW w:w="2273" w:type="dxa"/>
            <w:tcBorders>
              <w:top w:val="single" w:sz="2" w:space="0" w:color="000001"/>
              <w:left w:val="single" w:sz="2" w:space="0" w:color="000001"/>
              <w:bottom w:val="single" w:sz="2" w:space="0" w:color="000001"/>
            </w:tcBorders>
            <w:vAlign w:val="bottom"/>
          </w:tcPr>
          <w:p w14:paraId="509C23C9" w14:textId="7C83E9AF" w:rsidR="00D6058B" w:rsidRDefault="00E55F18" w:rsidP="007F3F56">
            <w:pPr>
              <w:pStyle w:val="TableContents"/>
              <w:spacing w:after="46" w:line="240" w:lineRule="auto"/>
              <w:jc w:val="center"/>
              <w:rPr>
                <w:sz w:val="20"/>
                <w:szCs w:val="20"/>
                <w:lang w:val="en-US"/>
              </w:rPr>
            </w:pPr>
            <w:r>
              <w:rPr>
                <w:sz w:val="20"/>
                <w:szCs w:val="20"/>
                <w:lang w:val="en-US"/>
              </w:rPr>
              <w:t>34</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5D9B6E72" w14:textId="49E179BF" w:rsidR="00D6058B" w:rsidRDefault="00E55F18" w:rsidP="007F3F56">
            <w:pPr>
              <w:pStyle w:val="TableContents"/>
              <w:spacing w:after="46" w:line="240" w:lineRule="auto"/>
              <w:jc w:val="center"/>
              <w:rPr>
                <w:sz w:val="20"/>
                <w:szCs w:val="20"/>
                <w:lang w:val="en-US"/>
              </w:rPr>
            </w:pPr>
            <w:r>
              <w:rPr>
                <w:sz w:val="20"/>
                <w:szCs w:val="20"/>
                <w:lang w:val="en-US"/>
              </w:rPr>
              <w:t>25</w:t>
            </w:r>
          </w:p>
        </w:tc>
      </w:tr>
      <w:tr w:rsidR="00D6058B" w14:paraId="1A38C4A8"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389895CF" w14:textId="4365D016" w:rsidR="00D6058B" w:rsidRPr="00A645AA" w:rsidRDefault="00D6058B" w:rsidP="007F3F56">
            <w:pPr>
              <w:spacing w:after="46" w:line="240" w:lineRule="auto"/>
              <w:jc w:val="center"/>
              <w:rPr>
                <w:sz w:val="20"/>
                <w:szCs w:val="20"/>
              </w:rPr>
            </w:pPr>
            <w:r>
              <w:rPr>
                <w:sz w:val="20"/>
                <w:szCs w:val="20"/>
              </w:rPr>
              <w:t>Illness Duration &gt;10 years</w:t>
            </w:r>
          </w:p>
        </w:tc>
        <w:tc>
          <w:tcPr>
            <w:tcW w:w="2131" w:type="dxa"/>
            <w:tcBorders>
              <w:top w:val="single" w:sz="2" w:space="0" w:color="000001"/>
              <w:left w:val="single" w:sz="2" w:space="0" w:color="000001"/>
              <w:bottom w:val="single" w:sz="2" w:space="0" w:color="000001"/>
            </w:tcBorders>
            <w:shd w:val="clear" w:color="auto" w:fill="auto"/>
            <w:vAlign w:val="bottom"/>
          </w:tcPr>
          <w:p w14:paraId="50B80B0D" w14:textId="1BA2A19D" w:rsidR="00D6058B" w:rsidRPr="00A645AA" w:rsidRDefault="00E55F18" w:rsidP="007F3F56">
            <w:pPr>
              <w:spacing w:after="46" w:line="240" w:lineRule="auto"/>
              <w:jc w:val="center"/>
              <w:rPr>
                <w:sz w:val="20"/>
                <w:szCs w:val="20"/>
              </w:rPr>
            </w:pPr>
            <w:r>
              <w:rPr>
                <w:sz w:val="20"/>
                <w:szCs w:val="20"/>
              </w:rPr>
              <w:t>41</w:t>
            </w:r>
            <w:r w:rsidR="00F85752">
              <w:rPr>
                <w:sz w:val="20"/>
                <w:szCs w:val="20"/>
              </w:rPr>
              <w:t>*</w:t>
            </w:r>
          </w:p>
        </w:tc>
        <w:tc>
          <w:tcPr>
            <w:tcW w:w="2273" w:type="dxa"/>
            <w:tcBorders>
              <w:top w:val="single" w:sz="2" w:space="0" w:color="000001"/>
              <w:left w:val="single" w:sz="2" w:space="0" w:color="000001"/>
              <w:bottom w:val="single" w:sz="2" w:space="0" w:color="000001"/>
            </w:tcBorders>
            <w:vAlign w:val="bottom"/>
          </w:tcPr>
          <w:p w14:paraId="06423108" w14:textId="41EB9F9B" w:rsidR="00D6058B" w:rsidRDefault="00E55F18" w:rsidP="007F3F56">
            <w:pPr>
              <w:pStyle w:val="TableContents"/>
              <w:spacing w:after="46" w:line="240" w:lineRule="auto"/>
              <w:jc w:val="center"/>
              <w:rPr>
                <w:sz w:val="20"/>
                <w:szCs w:val="20"/>
                <w:lang w:val="en-US"/>
              </w:rPr>
            </w:pPr>
            <w:r>
              <w:rPr>
                <w:sz w:val="20"/>
                <w:szCs w:val="20"/>
                <w:lang w:val="en-US"/>
              </w:rPr>
              <w:t>51</w:t>
            </w:r>
            <w:r w:rsidR="00F85752">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3F8CDE4B" w14:textId="433BFC1A" w:rsidR="00D6058B" w:rsidRDefault="00E55F18" w:rsidP="007F3F56">
            <w:pPr>
              <w:pStyle w:val="TableContents"/>
              <w:spacing w:after="46" w:line="240" w:lineRule="auto"/>
              <w:jc w:val="center"/>
              <w:rPr>
                <w:sz w:val="20"/>
                <w:szCs w:val="20"/>
                <w:lang w:val="en-US"/>
              </w:rPr>
            </w:pPr>
            <w:r>
              <w:rPr>
                <w:sz w:val="20"/>
                <w:szCs w:val="20"/>
                <w:lang w:val="en-US"/>
              </w:rPr>
              <w:t>32</w:t>
            </w:r>
          </w:p>
        </w:tc>
      </w:tr>
      <w:tr w:rsidR="00D6058B" w:rsidRPr="00A645AA" w14:paraId="37EF7FEE"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0EDD199B" w14:textId="198B969C" w:rsidR="00D6058B" w:rsidRPr="00A645AA" w:rsidRDefault="00D6058B" w:rsidP="007F3F56">
            <w:pPr>
              <w:spacing w:after="46" w:line="240" w:lineRule="auto"/>
              <w:jc w:val="center"/>
              <w:rPr>
                <w:sz w:val="20"/>
                <w:szCs w:val="20"/>
              </w:rPr>
            </w:pPr>
            <w:r>
              <w:rPr>
                <w:sz w:val="20"/>
                <w:szCs w:val="20"/>
              </w:rPr>
              <w:t>PANSS Total High</w:t>
            </w:r>
          </w:p>
        </w:tc>
        <w:tc>
          <w:tcPr>
            <w:tcW w:w="2131" w:type="dxa"/>
            <w:tcBorders>
              <w:top w:val="single" w:sz="2" w:space="0" w:color="000001"/>
              <w:left w:val="single" w:sz="2" w:space="0" w:color="000001"/>
              <w:bottom w:val="single" w:sz="2" w:space="0" w:color="000001"/>
            </w:tcBorders>
            <w:shd w:val="clear" w:color="auto" w:fill="auto"/>
            <w:vAlign w:val="bottom"/>
          </w:tcPr>
          <w:p w14:paraId="532C081A" w14:textId="491EBDF4" w:rsidR="00D6058B" w:rsidRPr="00A645AA" w:rsidRDefault="00E55F18" w:rsidP="007F3F56">
            <w:pPr>
              <w:spacing w:after="46" w:line="240" w:lineRule="auto"/>
              <w:jc w:val="center"/>
              <w:rPr>
                <w:sz w:val="20"/>
                <w:szCs w:val="20"/>
                <w:lang w:val="en-US"/>
              </w:rPr>
            </w:pPr>
            <w:r>
              <w:rPr>
                <w:sz w:val="20"/>
                <w:szCs w:val="20"/>
                <w:lang w:val="en-US"/>
              </w:rPr>
              <w:t>36</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56380ADC" w14:textId="0756E4CA" w:rsidR="00D6058B" w:rsidRPr="00A645AA" w:rsidRDefault="00E55F18" w:rsidP="007F3F56">
            <w:pPr>
              <w:pStyle w:val="TableContents"/>
              <w:spacing w:after="46" w:line="240" w:lineRule="auto"/>
              <w:jc w:val="center"/>
              <w:rPr>
                <w:sz w:val="20"/>
                <w:szCs w:val="20"/>
                <w:lang w:val="en-GB"/>
              </w:rPr>
            </w:pPr>
            <w:r>
              <w:rPr>
                <w:sz w:val="20"/>
                <w:szCs w:val="20"/>
                <w:lang w:val="en-GB"/>
              </w:rPr>
              <w:t>34</w:t>
            </w:r>
            <w:r w:rsidR="00F85752">
              <w:rPr>
                <w:sz w:val="20"/>
                <w:szCs w:val="20"/>
                <w:lang w:val="en-GB"/>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5B3FC182" w14:textId="0F9E40B1" w:rsidR="00D6058B" w:rsidRPr="00A645AA" w:rsidRDefault="00E55F18" w:rsidP="007F3F56">
            <w:pPr>
              <w:pStyle w:val="TableContents"/>
              <w:spacing w:after="46" w:line="240" w:lineRule="auto"/>
              <w:jc w:val="center"/>
              <w:rPr>
                <w:sz w:val="20"/>
                <w:szCs w:val="20"/>
                <w:lang w:val="en-GB"/>
              </w:rPr>
            </w:pPr>
            <w:r>
              <w:rPr>
                <w:sz w:val="20"/>
                <w:szCs w:val="20"/>
                <w:lang w:val="en-GB"/>
              </w:rPr>
              <w:t>24</w:t>
            </w:r>
          </w:p>
        </w:tc>
      </w:tr>
      <w:tr w:rsidR="00D6058B" w:rsidRPr="00A645AA" w14:paraId="4E96A895"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7A0B8FEB" w14:textId="6E4E09F1" w:rsidR="00D6058B" w:rsidRPr="00A645AA" w:rsidRDefault="00D6058B" w:rsidP="007F3F56">
            <w:pPr>
              <w:spacing w:after="46" w:line="240" w:lineRule="auto"/>
              <w:jc w:val="center"/>
              <w:rPr>
                <w:sz w:val="20"/>
                <w:szCs w:val="20"/>
              </w:rPr>
            </w:pPr>
            <w:r>
              <w:rPr>
                <w:sz w:val="20"/>
                <w:szCs w:val="20"/>
              </w:rPr>
              <w:t>PANSS Total Low</w:t>
            </w:r>
          </w:p>
        </w:tc>
        <w:tc>
          <w:tcPr>
            <w:tcW w:w="2131" w:type="dxa"/>
            <w:tcBorders>
              <w:top w:val="single" w:sz="2" w:space="0" w:color="000001"/>
              <w:left w:val="single" w:sz="2" w:space="0" w:color="000001"/>
              <w:bottom w:val="single" w:sz="2" w:space="0" w:color="000001"/>
            </w:tcBorders>
            <w:shd w:val="clear" w:color="auto" w:fill="auto"/>
            <w:vAlign w:val="bottom"/>
          </w:tcPr>
          <w:p w14:paraId="289D2EFF" w14:textId="3B6A2324" w:rsidR="00D6058B" w:rsidRPr="00A645AA" w:rsidRDefault="00E55F18" w:rsidP="007F3F56">
            <w:pPr>
              <w:spacing w:after="46" w:line="240" w:lineRule="auto"/>
              <w:jc w:val="center"/>
              <w:rPr>
                <w:sz w:val="20"/>
                <w:szCs w:val="20"/>
                <w:lang w:val="en-US"/>
              </w:rPr>
            </w:pPr>
            <w:r>
              <w:rPr>
                <w:sz w:val="20"/>
                <w:szCs w:val="20"/>
                <w:lang w:val="en-US"/>
              </w:rPr>
              <w:t>36</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50000875" w14:textId="2B93C6F1" w:rsidR="00D6058B" w:rsidRPr="00A645AA" w:rsidRDefault="00E55F18" w:rsidP="007F3F56">
            <w:pPr>
              <w:pStyle w:val="TableContents"/>
              <w:spacing w:after="46" w:line="240" w:lineRule="auto"/>
              <w:jc w:val="center"/>
              <w:rPr>
                <w:sz w:val="20"/>
                <w:szCs w:val="20"/>
                <w:lang w:val="en-GB"/>
              </w:rPr>
            </w:pPr>
            <w:r>
              <w:rPr>
                <w:sz w:val="20"/>
                <w:szCs w:val="20"/>
                <w:lang w:val="en-GB"/>
              </w:rPr>
              <w:t>33</w:t>
            </w:r>
            <w:r w:rsidR="00F85752">
              <w:rPr>
                <w:sz w:val="20"/>
                <w:szCs w:val="20"/>
                <w:lang w:val="en-GB"/>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3120B398" w14:textId="4B961AFA" w:rsidR="00D6058B" w:rsidRPr="00A645AA" w:rsidRDefault="00E55F18" w:rsidP="007F3F56">
            <w:pPr>
              <w:pStyle w:val="TableContents"/>
              <w:spacing w:after="46" w:line="240" w:lineRule="auto"/>
              <w:jc w:val="center"/>
              <w:rPr>
                <w:sz w:val="20"/>
                <w:szCs w:val="20"/>
                <w:lang w:val="en-GB"/>
              </w:rPr>
            </w:pPr>
            <w:r>
              <w:rPr>
                <w:sz w:val="20"/>
                <w:szCs w:val="20"/>
                <w:lang w:val="en-GB"/>
              </w:rPr>
              <w:t>23</w:t>
            </w:r>
          </w:p>
        </w:tc>
      </w:tr>
      <w:tr w:rsidR="00D6058B" w:rsidRPr="00A645AA" w14:paraId="06B76F9B"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04CE3838" w14:textId="2566B9E8" w:rsidR="00D6058B" w:rsidRPr="00A645AA" w:rsidRDefault="00D6058B" w:rsidP="007F3F56">
            <w:pPr>
              <w:spacing w:after="46" w:line="240" w:lineRule="auto"/>
              <w:jc w:val="center"/>
              <w:rPr>
                <w:sz w:val="20"/>
                <w:szCs w:val="20"/>
              </w:rPr>
            </w:pPr>
            <w:r>
              <w:rPr>
                <w:sz w:val="20"/>
                <w:szCs w:val="20"/>
              </w:rPr>
              <w:t>PANSS Pos High</w:t>
            </w:r>
          </w:p>
        </w:tc>
        <w:tc>
          <w:tcPr>
            <w:tcW w:w="2131" w:type="dxa"/>
            <w:tcBorders>
              <w:top w:val="single" w:sz="2" w:space="0" w:color="000001"/>
              <w:left w:val="single" w:sz="2" w:space="0" w:color="000001"/>
              <w:bottom w:val="single" w:sz="2" w:space="0" w:color="000001"/>
            </w:tcBorders>
            <w:shd w:val="clear" w:color="auto" w:fill="auto"/>
            <w:vAlign w:val="bottom"/>
          </w:tcPr>
          <w:p w14:paraId="764F78E2" w14:textId="71D2EC53" w:rsidR="00D6058B" w:rsidRPr="00A645AA" w:rsidRDefault="00E55F18" w:rsidP="007F3F56">
            <w:pPr>
              <w:spacing w:after="46" w:line="240" w:lineRule="auto"/>
              <w:jc w:val="center"/>
              <w:rPr>
                <w:sz w:val="20"/>
                <w:szCs w:val="20"/>
                <w:lang w:val="en-US"/>
              </w:rPr>
            </w:pPr>
            <w:r>
              <w:rPr>
                <w:sz w:val="20"/>
                <w:szCs w:val="20"/>
                <w:lang w:val="en-US"/>
              </w:rPr>
              <w:t>36</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484FC49A" w14:textId="0D257A13" w:rsidR="00D6058B" w:rsidRPr="00A645AA" w:rsidRDefault="00E55F18" w:rsidP="007F3F56">
            <w:pPr>
              <w:pStyle w:val="TableContents"/>
              <w:spacing w:after="46" w:line="240" w:lineRule="auto"/>
              <w:jc w:val="center"/>
              <w:rPr>
                <w:sz w:val="20"/>
                <w:szCs w:val="20"/>
                <w:lang w:val="en-US"/>
              </w:rPr>
            </w:pPr>
            <w:r>
              <w:rPr>
                <w:sz w:val="20"/>
                <w:szCs w:val="20"/>
                <w:lang w:val="en-US"/>
              </w:rPr>
              <w:t>30</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61DD6D50" w14:textId="019B8712" w:rsidR="00D6058B" w:rsidRPr="00A645AA" w:rsidRDefault="00E55F18" w:rsidP="007F3F56">
            <w:pPr>
              <w:pStyle w:val="TableContents"/>
              <w:spacing w:after="46" w:line="240" w:lineRule="auto"/>
              <w:jc w:val="center"/>
              <w:rPr>
                <w:sz w:val="20"/>
                <w:szCs w:val="20"/>
                <w:lang w:val="en-US"/>
              </w:rPr>
            </w:pPr>
            <w:r>
              <w:rPr>
                <w:sz w:val="20"/>
                <w:szCs w:val="20"/>
                <w:lang w:val="en-US"/>
              </w:rPr>
              <w:t>27</w:t>
            </w:r>
            <w:r w:rsidR="00F85752">
              <w:rPr>
                <w:sz w:val="20"/>
                <w:szCs w:val="20"/>
                <w:lang w:val="en-US"/>
              </w:rPr>
              <w:t>*</w:t>
            </w:r>
          </w:p>
        </w:tc>
      </w:tr>
      <w:tr w:rsidR="00D6058B" w:rsidRPr="00A645AA" w14:paraId="7C883937"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735F7F84" w14:textId="19A69B59" w:rsidR="00D6058B" w:rsidRPr="00A645AA" w:rsidRDefault="00D6058B" w:rsidP="007F3F56">
            <w:pPr>
              <w:spacing w:after="46" w:line="240" w:lineRule="auto"/>
              <w:jc w:val="center"/>
              <w:rPr>
                <w:sz w:val="20"/>
                <w:szCs w:val="20"/>
              </w:rPr>
            </w:pPr>
            <w:r>
              <w:rPr>
                <w:sz w:val="20"/>
                <w:szCs w:val="20"/>
              </w:rPr>
              <w:t>PANSS Pos Low</w:t>
            </w:r>
          </w:p>
        </w:tc>
        <w:tc>
          <w:tcPr>
            <w:tcW w:w="2131" w:type="dxa"/>
            <w:tcBorders>
              <w:top w:val="single" w:sz="2" w:space="0" w:color="000001"/>
              <w:left w:val="single" w:sz="2" w:space="0" w:color="000001"/>
              <w:bottom w:val="single" w:sz="2" w:space="0" w:color="000001"/>
            </w:tcBorders>
            <w:shd w:val="clear" w:color="auto" w:fill="auto"/>
            <w:vAlign w:val="bottom"/>
          </w:tcPr>
          <w:p w14:paraId="31ABE9A8" w14:textId="43C11A99" w:rsidR="00D6058B" w:rsidRPr="00A645AA" w:rsidRDefault="00E55F18" w:rsidP="007F3F56">
            <w:pPr>
              <w:spacing w:after="46" w:line="240" w:lineRule="auto"/>
              <w:jc w:val="center"/>
              <w:rPr>
                <w:sz w:val="20"/>
                <w:szCs w:val="20"/>
                <w:lang w:val="en-US"/>
              </w:rPr>
            </w:pPr>
            <w:r>
              <w:rPr>
                <w:sz w:val="20"/>
                <w:szCs w:val="20"/>
                <w:lang w:val="en-US"/>
              </w:rPr>
              <w:t>35</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2B2FB1DE" w14:textId="5F43CFCF" w:rsidR="00D6058B" w:rsidRPr="00A645AA" w:rsidRDefault="00E55F18" w:rsidP="007F3F56">
            <w:pPr>
              <w:pStyle w:val="TableContents"/>
              <w:spacing w:after="46" w:line="240" w:lineRule="auto"/>
              <w:jc w:val="center"/>
              <w:rPr>
                <w:sz w:val="20"/>
                <w:szCs w:val="20"/>
                <w:lang w:val="en-US"/>
              </w:rPr>
            </w:pPr>
            <w:r>
              <w:rPr>
                <w:sz w:val="20"/>
                <w:szCs w:val="20"/>
                <w:lang w:val="en-US"/>
              </w:rPr>
              <w:t>29</w:t>
            </w:r>
            <w:r w:rsidR="00F85752">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5FC75156" w14:textId="6BF83145" w:rsidR="00D6058B" w:rsidRPr="00A645AA" w:rsidRDefault="00E55F18" w:rsidP="007F3F56">
            <w:pPr>
              <w:pStyle w:val="TableContents"/>
              <w:spacing w:after="46" w:line="240" w:lineRule="auto"/>
              <w:jc w:val="center"/>
              <w:rPr>
                <w:sz w:val="20"/>
                <w:szCs w:val="20"/>
                <w:lang w:val="en-US"/>
              </w:rPr>
            </w:pPr>
            <w:r>
              <w:rPr>
                <w:sz w:val="20"/>
                <w:szCs w:val="20"/>
                <w:lang w:val="en-US"/>
              </w:rPr>
              <w:t>24</w:t>
            </w:r>
          </w:p>
        </w:tc>
      </w:tr>
      <w:tr w:rsidR="00D6058B" w:rsidRPr="00A645AA" w14:paraId="441B0E25"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364EE15D" w14:textId="35686C43" w:rsidR="00D6058B" w:rsidRPr="00A645AA" w:rsidRDefault="00D6058B" w:rsidP="007F3F56">
            <w:pPr>
              <w:spacing w:after="46" w:line="240" w:lineRule="auto"/>
              <w:jc w:val="center"/>
              <w:rPr>
                <w:sz w:val="20"/>
                <w:szCs w:val="20"/>
              </w:rPr>
            </w:pPr>
            <w:r>
              <w:rPr>
                <w:sz w:val="20"/>
                <w:szCs w:val="20"/>
              </w:rPr>
              <w:t>PANSS Neg High</w:t>
            </w:r>
          </w:p>
        </w:tc>
        <w:tc>
          <w:tcPr>
            <w:tcW w:w="2131" w:type="dxa"/>
            <w:tcBorders>
              <w:top w:val="single" w:sz="2" w:space="0" w:color="000001"/>
              <w:left w:val="single" w:sz="2" w:space="0" w:color="000001"/>
              <w:bottom w:val="single" w:sz="2" w:space="0" w:color="000001"/>
            </w:tcBorders>
            <w:shd w:val="clear" w:color="auto" w:fill="auto"/>
            <w:vAlign w:val="bottom"/>
          </w:tcPr>
          <w:p w14:paraId="0B288727" w14:textId="62262F87" w:rsidR="00D6058B" w:rsidRPr="00A645AA" w:rsidRDefault="00E55F18" w:rsidP="007F3F56">
            <w:pPr>
              <w:spacing w:after="46" w:line="240" w:lineRule="auto"/>
              <w:jc w:val="center"/>
              <w:rPr>
                <w:sz w:val="20"/>
                <w:szCs w:val="20"/>
                <w:lang w:val="en-US"/>
              </w:rPr>
            </w:pPr>
            <w:r>
              <w:rPr>
                <w:sz w:val="20"/>
                <w:szCs w:val="20"/>
                <w:lang w:val="en-US"/>
              </w:rPr>
              <w:t>36</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2CD598E5" w14:textId="3EFE7A47" w:rsidR="00D6058B" w:rsidRPr="00A645AA" w:rsidRDefault="00E55F18" w:rsidP="007F3F56">
            <w:pPr>
              <w:pStyle w:val="TableContents"/>
              <w:spacing w:after="46" w:line="240" w:lineRule="auto"/>
              <w:jc w:val="center"/>
              <w:rPr>
                <w:sz w:val="20"/>
                <w:szCs w:val="20"/>
                <w:lang w:val="en-US"/>
              </w:rPr>
            </w:pPr>
            <w:r>
              <w:rPr>
                <w:sz w:val="20"/>
                <w:szCs w:val="20"/>
                <w:lang w:val="en-US"/>
              </w:rPr>
              <w:t>29</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195745BC" w14:textId="46997D87" w:rsidR="00D6058B" w:rsidRPr="00A645AA" w:rsidRDefault="00E55F18" w:rsidP="007F3F56">
            <w:pPr>
              <w:pStyle w:val="TableContents"/>
              <w:spacing w:after="46" w:line="240" w:lineRule="auto"/>
              <w:jc w:val="center"/>
              <w:rPr>
                <w:sz w:val="20"/>
                <w:szCs w:val="20"/>
                <w:lang w:val="en-US"/>
              </w:rPr>
            </w:pPr>
            <w:r>
              <w:rPr>
                <w:sz w:val="20"/>
                <w:szCs w:val="20"/>
                <w:lang w:val="en-US"/>
              </w:rPr>
              <w:t>25</w:t>
            </w:r>
            <w:r w:rsidR="00F85752">
              <w:rPr>
                <w:sz w:val="20"/>
                <w:szCs w:val="20"/>
                <w:lang w:val="en-US"/>
              </w:rPr>
              <w:t>*</w:t>
            </w:r>
          </w:p>
        </w:tc>
      </w:tr>
      <w:tr w:rsidR="00D6058B" w:rsidRPr="00A645AA" w14:paraId="3CFC3ADE"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7C48B7B5" w14:textId="12716D67" w:rsidR="00D6058B" w:rsidRPr="00A645AA" w:rsidRDefault="00D6058B" w:rsidP="007F3F56">
            <w:pPr>
              <w:spacing w:after="46" w:line="240" w:lineRule="auto"/>
              <w:jc w:val="center"/>
              <w:rPr>
                <w:sz w:val="20"/>
                <w:szCs w:val="20"/>
              </w:rPr>
            </w:pPr>
            <w:r>
              <w:rPr>
                <w:sz w:val="20"/>
                <w:szCs w:val="20"/>
              </w:rPr>
              <w:t>PANSS Neg Low</w:t>
            </w:r>
          </w:p>
        </w:tc>
        <w:tc>
          <w:tcPr>
            <w:tcW w:w="2131" w:type="dxa"/>
            <w:tcBorders>
              <w:top w:val="single" w:sz="2" w:space="0" w:color="000001"/>
              <w:left w:val="single" w:sz="2" w:space="0" w:color="000001"/>
              <w:bottom w:val="single" w:sz="2" w:space="0" w:color="000001"/>
            </w:tcBorders>
            <w:shd w:val="clear" w:color="auto" w:fill="auto"/>
            <w:vAlign w:val="bottom"/>
          </w:tcPr>
          <w:p w14:paraId="0CBC8801" w14:textId="6DFA46FA" w:rsidR="00D6058B" w:rsidRPr="00A645AA" w:rsidRDefault="00E55F18" w:rsidP="007F3F56">
            <w:pPr>
              <w:spacing w:after="46" w:line="240" w:lineRule="auto"/>
              <w:jc w:val="center"/>
              <w:rPr>
                <w:sz w:val="20"/>
                <w:szCs w:val="20"/>
                <w:lang w:val="en-US"/>
              </w:rPr>
            </w:pPr>
            <w:r>
              <w:rPr>
                <w:sz w:val="20"/>
                <w:szCs w:val="20"/>
                <w:lang w:val="en-US"/>
              </w:rPr>
              <w:t>35</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37BA3B8C" w14:textId="4788243F" w:rsidR="00D6058B" w:rsidRPr="00A645AA" w:rsidRDefault="00E55F18" w:rsidP="007F3F56">
            <w:pPr>
              <w:pStyle w:val="TableContents"/>
              <w:spacing w:after="46" w:line="240" w:lineRule="auto"/>
              <w:jc w:val="center"/>
              <w:rPr>
                <w:sz w:val="20"/>
                <w:szCs w:val="20"/>
                <w:lang w:val="en-US"/>
              </w:rPr>
            </w:pPr>
            <w:r>
              <w:rPr>
                <w:sz w:val="20"/>
                <w:szCs w:val="20"/>
                <w:lang w:val="en-US"/>
              </w:rPr>
              <w:t>29</w:t>
            </w:r>
            <w:r w:rsidR="00F85752">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7E8B31A3" w14:textId="4E4EEE72" w:rsidR="00D6058B" w:rsidRPr="00A645AA" w:rsidRDefault="00E55F18" w:rsidP="007F3F56">
            <w:pPr>
              <w:pStyle w:val="TableContents"/>
              <w:spacing w:after="46" w:line="240" w:lineRule="auto"/>
              <w:jc w:val="center"/>
              <w:rPr>
                <w:sz w:val="20"/>
                <w:szCs w:val="20"/>
                <w:lang w:val="en-US"/>
              </w:rPr>
            </w:pPr>
            <w:r>
              <w:rPr>
                <w:sz w:val="20"/>
                <w:szCs w:val="20"/>
                <w:lang w:val="en-US"/>
              </w:rPr>
              <w:t>25</w:t>
            </w:r>
          </w:p>
        </w:tc>
      </w:tr>
      <w:tr w:rsidR="00D6058B" w:rsidRPr="00A645AA" w14:paraId="4D531392"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268506DF" w14:textId="7CCA3C2A" w:rsidR="00D6058B" w:rsidRPr="00A645AA" w:rsidRDefault="00D6058B" w:rsidP="007F3F56">
            <w:pPr>
              <w:spacing w:after="46" w:line="240" w:lineRule="auto"/>
              <w:jc w:val="center"/>
              <w:rPr>
                <w:sz w:val="20"/>
                <w:szCs w:val="20"/>
              </w:rPr>
            </w:pPr>
            <w:r>
              <w:rPr>
                <w:sz w:val="20"/>
                <w:szCs w:val="20"/>
              </w:rPr>
              <w:t>PANSS Gen High</w:t>
            </w:r>
          </w:p>
        </w:tc>
        <w:tc>
          <w:tcPr>
            <w:tcW w:w="2131" w:type="dxa"/>
            <w:tcBorders>
              <w:top w:val="single" w:sz="2" w:space="0" w:color="000001"/>
              <w:left w:val="single" w:sz="2" w:space="0" w:color="000001"/>
              <w:bottom w:val="single" w:sz="2" w:space="0" w:color="000001"/>
            </w:tcBorders>
            <w:shd w:val="clear" w:color="auto" w:fill="auto"/>
            <w:vAlign w:val="bottom"/>
          </w:tcPr>
          <w:p w14:paraId="58657087" w14:textId="3581C51B" w:rsidR="00D6058B" w:rsidRPr="00A645AA" w:rsidRDefault="00E55F18" w:rsidP="007F3F56">
            <w:pPr>
              <w:spacing w:after="46" w:line="240" w:lineRule="auto"/>
              <w:jc w:val="center"/>
              <w:rPr>
                <w:sz w:val="20"/>
                <w:szCs w:val="20"/>
                <w:lang w:val="en-US"/>
              </w:rPr>
            </w:pPr>
            <w:r>
              <w:rPr>
                <w:sz w:val="20"/>
                <w:szCs w:val="20"/>
                <w:lang w:val="en-US"/>
              </w:rPr>
              <w:t>32</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469ACAE0" w14:textId="232C4CD4" w:rsidR="00D6058B" w:rsidRPr="00A645AA" w:rsidRDefault="00E55F18" w:rsidP="007F3F56">
            <w:pPr>
              <w:pStyle w:val="TableContents"/>
              <w:spacing w:after="46" w:line="240" w:lineRule="auto"/>
              <w:jc w:val="center"/>
              <w:rPr>
                <w:sz w:val="20"/>
                <w:szCs w:val="20"/>
                <w:lang w:val="en-US"/>
              </w:rPr>
            </w:pPr>
            <w:r>
              <w:rPr>
                <w:sz w:val="20"/>
                <w:szCs w:val="20"/>
                <w:lang w:val="en-US"/>
              </w:rPr>
              <w:t>25</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3B65D96E" w14:textId="3A55DDD4" w:rsidR="00D6058B" w:rsidRPr="00A645AA" w:rsidRDefault="00E55F18" w:rsidP="007F3F56">
            <w:pPr>
              <w:pStyle w:val="TableContents"/>
              <w:spacing w:after="46" w:line="240" w:lineRule="auto"/>
              <w:jc w:val="center"/>
              <w:rPr>
                <w:sz w:val="20"/>
                <w:szCs w:val="20"/>
                <w:lang w:val="en-US"/>
              </w:rPr>
            </w:pPr>
            <w:r>
              <w:rPr>
                <w:sz w:val="20"/>
                <w:szCs w:val="20"/>
                <w:lang w:val="en-US"/>
              </w:rPr>
              <w:t>23</w:t>
            </w:r>
          </w:p>
        </w:tc>
      </w:tr>
      <w:tr w:rsidR="00D6058B" w:rsidRPr="00A645AA" w14:paraId="68CFC149"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7F4A1BCA" w14:textId="58DE7CFE" w:rsidR="00D6058B" w:rsidRPr="00A645AA" w:rsidRDefault="00D6058B" w:rsidP="007F3F56">
            <w:pPr>
              <w:spacing w:after="46" w:line="240" w:lineRule="auto"/>
              <w:jc w:val="center"/>
              <w:rPr>
                <w:sz w:val="20"/>
                <w:szCs w:val="20"/>
              </w:rPr>
            </w:pPr>
            <w:r>
              <w:rPr>
                <w:sz w:val="20"/>
                <w:szCs w:val="20"/>
              </w:rPr>
              <w:t>PANSS Gen Low</w:t>
            </w:r>
          </w:p>
        </w:tc>
        <w:tc>
          <w:tcPr>
            <w:tcW w:w="2131" w:type="dxa"/>
            <w:tcBorders>
              <w:top w:val="single" w:sz="2" w:space="0" w:color="000001"/>
              <w:left w:val="single" w:sz="2" w:space="0" w:color="000001"/>
              <w:bottom w:val="single" w:sz="2" w:space="0" w:color="000001"/>
            </w:tcBorders>
            <w:shd w:val="clear" w:color="auto" w:fill="auto"/>
            <w:vAlign w:val="bottom"/>
          </w:tcPr>
          <w:p w14:paraId="59191662" w14:textId="4E736005" w:rsidR="00D6058B" w:rsidRPr="00A645AA" w:rsidRDefault="00E55F18" w:rsidP="007F3F56">
            <w:pPr>
              <w:spacing w:after="46" w:line="240" w:lineRule="auto"/>
              <w:jc w:val="center"/>
              <w:rPr>
                <w:sz w:val="20"/>
                <w:szCs w:val="20"/>
                <w:lang w:val="en-US"/>
              </w:rPr>
            </w:pPr>
            <w:r>
              <w:rPr>
                <w:sz w:val="20"/>
                <w:szCs w:val="20"/>
                <w:lang w:val="en-US"/>
              </w:rPr>
              <w:t>36</w:t>
            </w:r>
            <w:r w:rsidR="00F85752">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327C8D23" w14:textId="10DC97D8" w:rsidR="00D6058B" w:rsidRPr="00A645AA" w:rsidRDefault="00E55F18" w:rsidP="007F3F56">
            <w:pPr>
              <w:pStyle w:val="TableContents"/>
              <w:spacing w:after="46" w:line="240" w:lineRule="auto"/>
              <w:jc w:val="center"/>
              <w:rPr>
                <w:sz w:val="20"/>
                <w:szCs w:val="20"/>
                <w:lang w:val="en-US"/>
              </w:rPr>
            </w:pPr>
            <w:r>
              <w:rPr>
                <w:sz w:val="20"/>
                <w:szCs w:val="20"/>
                <w:lang w:val="en-US"/>
              </w:rPr>
              <w:t>26</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6F3F41E4" w14:textId="2E1CF1B9" w:rsidR="00D6058B" w:rsidRPr="00A645AA" w:rsidRDefault="00E55F18" w:rsidP="007F3F56">
            <w:pPr>
              <w:pStyle w:val="TableContents"/>
              <w:spacing w:after="46" w:line="240" w:lineRule="auto"/>
              <w:jc w:val="center"/>
              <w:rPr>
                <w:sz w:val="20"/>
                <w:szCs w:val="20"/>
                <w:lang w:val="en-US"/>
              </w:rPr>
            </w:pPr>
            <w:r>
              <w:rPr>
                <w:sz w:val="20"/>
                <w:szCs w:val="20"/>
                <w:lang w:val="en-US"/>
              </w:rPr>
              <w:t>22</w:t>
            </w:r>
          </w:p>
        </w:tc>
      </w:tr>
      <w:tr w:rsidR="00D6058B" w:rsidRPr="00A645AA" w14:paraId="1DC6C3BF"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0CBB5634" w14:textId="089D6B52" w:rsidR="00D6058B" w:rsidRPr="00A645AA" w:rsidRDefault="00D6058B" w:rsidP="007F3F56">
            <w:pPr>
              <w:spacing w:after="46" w:line="240" w:lineRule="auto"/>
              <w:jc w:val="center"/>
              <w:rPr>
                <w:sz w:val="20"/>
                <w:szCs w:val="20"/>
              </w:rPr>
            </w:pPr>
            <w:r>
              <w:rPr>
                <w:sz w:val="20"/>
                <w:szCs w:val="20"/>
              </w:rPr>
              <w:t>PS</w:t>
            </w:r>
          </w:p>
        </w:tc>
        <w:tc>
          <w:tcPr>
            <w:tcW w:w="2131" w:type="dxa"/>
            <w:tcBorders>
              <w:top w:val="single" w:sz="2" w:space="0" w:color="000001"/>
              <w:left w:val="single" w:sz="2" w:space="0" w:color="000001"/>
              <w:bottom w:val="single" w:sz="2" w:space="0" w:color="000001"/>
            </w:tcBorders>
            <w:shd w:val="clear" w:color="auto" w:fill="auto"/>
            <w:vAlign w:val="bottom"/>
          </w:tcPr>
          <w:p w14:paraId="09E6C609" w14:textId="54A8ABD8"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75480322" w14:textId="6AFD129C" w:rsidR="00D6058B" w:rsidRPr="00A645AA" w:rsidRDefault="00E55F18" w:rsidP="007F3F56">
            <w:pPr>
              <w:pStyle w:val="TableContents"/>
              <w:spacing w:after="46" w:line="240" w:lineRule="auto"/>
              <w:jc w:val="center"/>
              <w:rPr>
                <w:sz w:val="20"/>
                <w:szCs w:val="20"/>
                <w:lang w:val="en-US"/>
              </w:rPr>
            </w:pPr>
            <w:r>
              <w:rPr>
                <w:sz w:val="20"/>
                <w:szCs w:val="20"/>
                <w:lang w:val="en-US"/>
              </w:rPr>
              <w:t>18</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66AD3492" w14:textId="47F548E0"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12EEF4B1"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7BA74729" w14:textId="770968A0" w:rsidR="00D6058B" w:rsidRPr="00A645AA" w:rsidRDefault="00D6058B" w:rsidP="007F3F56">
            <w:pPr>
              <w:spacing w:after="46" w:line="240" w:lineRule="auto"/>
              <w:jc w:val="center"/>
              <w:rPr>
                <w:sz w:val="20"/>
                <w:szCs w:val="20"/>
              </w:rPr>
            </w:pPr>
            <w:r>
              <w:rPr>
                <w:sz w:val="20"/>
                <w:szCs w:val="20"/>
              </w:rPr>
              <w:t>AV</w:t>
            </w:r>
          </w:p>
        </w:tc>
        <w:tc>
          <w:tcPr>
            <w:tcW w:w="2131" w:type="dxa"/>
            <w:tcBorders>
              <w:top w:val="single" w:sz="2" w:space="0" w:color="000001"/>
              <w:left w:val="single" w:sz="2" w:space="0" w:color="000001"/>
              <w:bottom w:val="single" w:sz="2" w:space="0" w:color="000001"/>
            </w:tcBorders>
            <w:shd w:val="clear" w:color="auto" w:fill="auto"/>
            <w:vAlign w:val="bottom"/>
          </w:tcPr>
          <w:p w14:paraId="5B61F87D" w14:textId="65D56385"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5886B258" w14:textId="49489C28" w:rsidR="00D6058B" w:rsidRPr="00A645AA" w:rsidRDefault="00E55F18" w:rsidP="007F3F56">
            <w:pPr>
              <w:pStyle w:val="TableContents"/>
              <w:spacing w:after="46" w:line="240" w:lineRule="auto"/>
              <w:jc w:val="center"/>
              <w:rPr>
                <w:sz w:val="20"/>
                <w:szCs w:val="20"/>
                <w:lang w:val="en-US"/>
              </w:rPr>
            </w:pPr>
            <w:r>
              <w:rPr>
                <w:sz w:val="20"/>
                <w:szCs w:val="20"/>
                <w:lang w:val="en-US"/>
              </w:rPr>
              <w:t>15</w:t>
            </w:r>
            <w:r w:rsidR="00F85752">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4274B921" w14:textId="27F9A580"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7A3D6028"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6AE37C77" w14:textId="73A10FEA" w:rsidR="00D6058B" w:rsidRPr="00A645AA" w:rsidRDefault="00D6058B" w:rsidP="007F3F56">
            <w:pPr>
              <w:spacing w:after="46" w:line="240" w:lineRule="auto"/>
              <w:jc w:val="center"/>
              <w:rPr>
                <w:sz w:val="20"/>
                <w:szCs w:val="20"/>
              </w:rPr>
            </w:pPr>
            <w:r>
              <w:rPr>
                <w:sz w:val="20"/>
                <w:szCs w:val="20"/>
              </w:rPr>
              <w:t>WM</w:t>
            </w:r>
          </w:p>
        </w:tc>
        <w:tc>
          <w:tcPr>
            <w:tcW w:w="2131" w:type="dxa"/>
            <w:tcBorders>
              <w:top w:val="single" w:sz="2" w:space="0" w:color="000001"/>
              <w:left w:val="single" w:sz="2" w:space="0" w:color="000001"/>
              <w:bottom w:val="single" w:sz="2" w:space="0" w:color="000001"/>
            </w:tcBorders>
            <w:shd w:val="clear" w:color="auto" w:fill="auto"/>
            <w:vAlign w:val="bottom"/>
          </w:tcPr>
          <w:p w14:paraId="342AD3F2" w14:textId="4657CE4A"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6A11C859" w14:textId="51126123" w:rsidR="00D6058B" w:rsidRPr="00A645AA" w:rsidRDefault="00E55F18" w:rsidP="007F3F56">
            <w:pPr>
              <w:pStyle w:val="TableContents"/>
              <w:spacing w:after="46" w:line="240" w:lineRule="auto"/>
              <w:jc w:val="center"/>
              <w:rPr>
                <w:sz w:val="20"/>
                <w:szCs w:val="20"/>
                <w:lang w:val="en-US"/>
              </w:rPr>
            </w:pPr>
            <w:r>
              <w:rPr>
                <w:sz w:val="20"/>
                <w:szCs w:val="20"/>
                <w:lang w:val="en-US"/>
              </w:rPr>
              <w:t>57</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473FEB94" w14:textId="2F4ED719"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2DBB7CB7"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658D4C9F" w14:textId="23CD9E44" w:rsidR="00D6058B" w:rsidRPr="00A645AA" w:rsidRDefault="00D6058B" w:rsidP="007F3F56">
            <w:pPr>
              <w:spacing w:after="46" w:line="240" w:lineRule="auto"/>
              <w:jc w:val="center"/>
              <w:rPr>
                <w:sz w:val="20"/>
                <w:szCs w:val="20"/>
              </w:rPr>
            </w:pPr>
            <w:r>
              <w:rPr>
                <w:sz w:val="20"/>
                <w:szCs w:val="20"/>
              </w:rPr>
              <w:t>VeLM</w:t>
            </w:r>
          </w:p>
        </w:tc>
        <w:tc>
          <w:tcPr>
            <w:tcW w:w="2131" w:type="dxa"/>
            <w:tcBorders>
              <w:top w:val="single" w:sz="2" w:space="0" w:color="000001"/>
              <w:left w:val="single" w:sz="2" w:space="0" w:color="000001"/>
              <w:bottom w:val="single" w:sz="2" w:space="0" w:color="000001"/>
            </w:tcBorders>
            <w:shd w:val="clear" w:color="auto" w:fill="auto"/>
            <w:vAlign w:val="bottom"/>
          </w:tcPr>
          <w:p w14:paraId="78C14FF7" w14:textId="3191D915"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2B25BFA0" w14:textId="39CB6930" w:rsidR="00D6058B" w:rsidRPr="00A645AA" w:rsidRDefault="00E55F18" w:rsidP="007F3F56">
            <w:pPr>
              <w:pStyle w:val="TableContents"/>
              <w:spacing w:after="46" w:line="240" w:lineRule="auto"/>
              <w:jc w:val="center"/>
              <w:rPr>
                <w:sz w:val="20"/>
                <w:szCs w:val="20"/>
                <w:lang w:val="en-US"/>
              </w:rPr>
            </w:pPr>
            <w:r>
              <w:rPr>
                <w:sz w:val="20"/>
                <w:szCs w:val="20"/>
                <w:lang w:val="en-US"/>
              </w:rPr>
              <w:t>12</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62353191" w14:textId="7E9EAB60"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54DA42B4"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442B0B3F" w14:textId="17FC346B" w:rsidR="00D6058B" w:rsidRPr="00A645AA" w:rsidRDefault="00D6058B" w:rsidP="007F3F56">
            <w:pPr>
              <w:spacing w:after="46" w:line="240" w:lineRule="auto"/>
              <w:jc w:val="center"/>
              <w:rPr>
                <w:sz w:val="20"/>
                <w:szCs w:val="20"/>
              </w:rPr>
            </w:pPr>
            <w:r>
              <w:rPr>
                <w:sz w:val="20"/>
                <w:szCs w:val="20"/>
              </w:rPr>
              <w:t>ViLM</w:t>
            </w:r>
          </w:p>
        </w:tc>
        <w:tc>
          <w:tcPr>
            <w:tcW w:w="2131" w:type="dxa"/>
            <w:tcBorders>
              <w:top w:val="single" w:sz="2" w:space="0" w:color="000001"/>
              <w:left w:val="single" w:sz="2" w:space="0" w:color="000001"/>
              <w:bottom w:val="single" w:sz="2" w:space="0" w:color="000001"/>
            </w:tcBorders>
            <w:shd w:val="clear" w:color="auto" w:fill="auto"/>
            <w:vAlign w:val="bottom"/>
          </w:tcPr>
          <w:p w14:paraId="425B4634" w14:textId="4341B932"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42A11C52" w14:textId="4E223223" w:rsidR="00D6058B" w:rsidRPr="00A645AA" w:rsidRDefault="00E55F18" w:rsidP="007F3F56">
            <w:pPr>
              <w:pStyle w:val="TableContents"/>
              <w:spacing w:after="46" w:line="240" w:lineRule="auto"/>
              <w:jc w:val="center"/>
              <w:rPr>
                <w:sz w:val="20"/>
                <w:szCs w:val="20"/>
                <w:lang w:val="en-US"/>
              </w:rPr>
            </w:pPr>
            <w:r>
              <w:rPr>
                <w:sz w:val="20"/>
                <w:szCs w:val="20"/>
                <w:lang w:val="en-US"/>
              </w:rPr>
              <w:t>16</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39C8510D" w14:textId="28218527"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7AC961FC"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5E44E1E7" w14:textId="0E8A4919" w:rsidR="00D6058B" w:rsidRPr="00A645AA" w:rsidRDefault="00D6058B" w:rsidP="007F3F56">
            <w:pPr>
              <w:spacing w:after="46" w:line="240" w:lineRule="auto"/>
              <w:jc w:val="center"/>
              <w:rPr>
                <w:sz w:val="20"/>
                <w:szCs w:val="20"/>
              </w:rPr>
            </w:pPr>
            <w:r>
              <w:rPr>
                <w:sz w:val="20"/>
                <w:szCs w:val="20"/>
              </w:rPr>
              <w:t>EF</w:t>
            </w:r>
          </w:p>
        </w:tc>
        <w:tc>
          <w:tcPr>
            <w:tcW w:w="2131" w:type="dxa"/>
            <w:tcBorders>
              <w:top w:val="single" w:sz="2" w:space="0" w:color="000001"/>
              <w:left w:val="single" w:sz="2" w:space="0" w:color="000001"/>
              <w:bottom w:val="single" w:sz="2" w:space="0" w:color="000001"/>
            </w:tcBorders>
            <w:shd w:val="clear" w:color="auto" w:fill="auto"/>
            <w:vAlign w:val="bottom"/>
          </w:tcPr>
          <w:p w14:paraId="139B3A28" w14:textId="4B6A8057"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4512BED6" w14:textId="08FEF11F" w:rsidR="00D6058B" w:rsidRPr="00A645AA" w:rsidRDefault="00E55F18" w:rsidP="007F3F56">
            <w:pPr>
              <w:pStyle w:val="TableContents"/>
              <w:spacing w:after="46" w:line="240" w:lineRule="auto"/>
              <w:jc w:val="center"/>
              <w:rPr>
                <w:sz w:val="20"/>
                <w:szCs w:val="20"/>
                <w:lang w:val="en-US"/>
              </w:rPr>
            </w:pPr>
            <w:r>
              <w:rPr>
                <w:sz w:val="20"/>
                <w:szCs w:val="20"/>
                <w:lang w:val="en-US"/>
              </w:rPr>
              <w:t>14</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7B2FFB52" w14:textId="28FDE5A3"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67F93DCF"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4641431B" w14:textId="5C4EC5CC" w:rsidR="00D6058B" w:rsidRPr="00A645AA" w:rsidRDefault="00D6058B" w:rsidP="007F3F56">
            <w:pPr>
              <w:spacing w:after="46" w:line="240" w:lineRule="auto"/>
              <w:jc w:val="center"/>
              <w:rPr>
                <w:sz w:val="20"/>
                <w:szCs w:val="20"/>
              </w:rPr>
            </w:pPr>
            <w:r>
              <w:rPr>
                <w:sz w:val="20"/>
                <w:szCs w:val="20"/>
              </w:rPr>
              <w:t>VF</w:t>
            </w:r>
          </w:p>
        </w:tc>
        <w:tc>
          <w:tcPr>
            <w:tcW w:w="2131" w:type="dxa"/>
            <w:tcBorders>
              <w:top w:val="single" w:sz="2" w:space="0" w:color="000001"/>
              <w:left w:val="single" w:sz="2" w:space="0" w:color="000001"/>
              <w:bottom w:val="single" w:sz="2" w:space="0" w:color="000001"/>
            </w:tcBorders>
            <w:shd w:val="clear" w:color="auto" w:fill="auto"/>
            <w:vAlign w:val="bottom"/>
          </w:tcPr>
          <w:p w14:paraId="50B84CAE" w14:textId="4FCA66E4"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33EB9FFC" w14:textId="3774D780" w:rsidR="00D6058B" w:rsidRPr="00A645AA" w:rsidRDefault="00E55F18" w:rsidP="007F3F56">
            <w:pPr>
              <w:pStyle w:val="TableContents"/>
              <w:spacing w:after="46" w:line="240" w:lineRule="auto"/>
              <w:jc w:val="center"/>
              <w:rPr>
                <w:sz w:val="20"/>
                <w:szCs w:val="20"/>
                <w:lang w:val="en-US"/>
              </w:rPr>
            </w:pPr>
            <w:r>
              <w:rPr>
                <w:sz w:val="20"/>
                <w:szCs w:val="20"/>
                <w:lang w:val="en-US"/>
              </w:rPr>
              <w:t>5</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4962A24D" w14:textId="2F5F6818"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6170F55E"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6BB93E13" w14:textId="74D33DD3" w:rsidR="00D6058B" w:rsidRDefault="00D6058B" w:rsidP="007F3F56">
            <w:pPr>
              <w:spacing w:after="46" w:line="240" w:lineRule="auto"/>
              <w:jc w:val="center"/>
              <w:rPr>
                <w:sz w:val="20"/>
                <w:szCs w:val="20"/>
              </w:rPr>
            </w:pPr>
            <w:r>
              <w:rPr>
                <w:sz w:val="20"/>
                <w:szCs w:val="20"/>
              </w:rPr>
              <w:t>VC</w:t>
            </w:r>
          </w:p>
        </w:tc>
        <w:tc>
          <w:tcPr>
            <w:tcW w:w="2131" w:type="dxa"/>
            <w:tcBorders>
              <w:top w:val="single" w:sz="2" w:space="0" w:color="000001"/>
              <w:left w:val="single" w:sz="2" w:space="0" w:color="000001"/>
              <w:bottom w:val="single" w:sz="2" w:space="0" w:color="000001"/>
            </w:tcBorders>
            <w:shd w:val="clear" w:color="auto" w:fill="auto"/>
            <w:vAlign w:val="bottom"/>
          </w:tcPr>
          <w:p w14:paraId="3C8F5DC2" w14:textId="22DA1824"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630CA2E2" w14:textId="187C2DE8" w:rsidR="00D6058B" w:rsidRPr="00A645AA" w:rsidRDefault="00E55F18" w:rsidP="007F3F56">
            <w:pPr>
              <w:pStyle w:val="TableContents"/>
              <w:spacing w:after="46" w:line="240" w:lineRule="auto"/>
              <w:jc w:val="center"/>
              <w:rPr>
                <w:sz w:val="20"/>
                <w:szCs w:val="20"/>
                <w:lang w:val="en-US"/>
              </w:rPr>
            </w:pPr>
            <w:r>
              <w:rPr>
                <w:sz w:val="20"/>
                <w:szCs w:val="20"/>
                <w:lang w:val="en-US"/>
              </w:rPr>
              <w:t>9</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76D195E9" w14:textId="7A293E4D"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r>
      <w:tr w:rsidR="00D6058B" w:rsidRPr="00A645AA" w14:paraId="06C310BE"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6CFFB855" w14:textId="47B890F7" w:rsidR="00D6058B" w:rsidRDefault="00D6058B" w:rsidP="007F3F56">
            <w:pPr>
              <w:spacing w:after="46" w:line="240" w:lineRule="auto"/>
              <w:jc w:val="center"/>
              <w:rPr>
                <w:sz w:val="20"/>
                <w:szCs w:val="20"/>
              </w:rPr>
            </w:pPr>
            <w:r>
              <w:rPr>
                <w:sz w:val="20"/>
                <w:szCs w:val="20"/>
              </w:rPr>
              <w:t>TM</w:t>
            </w:r>
          </w:p>
        </w:tc>
        <w:tc>
          <w:tcPr>
            <w:tcW w:w="2131" w:type="dxa"/>
            <w:tcBorders>
              <w:top w:val="single" w:sz="2" w:space="0" w:color="000001"/>
              <w:left w:val="single" w:sz="2" w:space="0" w:color="000001"/>
              <w:bottom w:val="single" w:sz="2" w:space="0" w:color="000001"/>
            </w:tcBorders>
            <w:shd w:val="clear" w:color="auto" w:fill="auto"/>
            <w:vAlign w:val="bottom"/>
          </w:tcPr>
          <w:p w14:paraId="294F9502" w14:textId="23DCD25B"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6D143894" w14:textId="0757E57D"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3BCB7137" w14:textId="09718288" w:rsidR="00D6058B" w:rsidRPr="00A645AA" w:rsidRDefault="00E55F18" w:rsidP="007F3F56">
            <w:pPr>
              <w:pStyle w:val="TableContents"/>
              <w:spacing w:after="46" w:line="240" w:lineRule="auto"/>
              <w:jc w:val="center"/>
              <w:rPr>
                <w:sz w:val="20"/>
                <w:szCs w:val="20"/>
                <w:lang w:val="en-US"/>
              </w:rPr>
            </w:pPr>
            <w:r>
              <w:rPr>
                <w:sz w:val="20"/>
                <w:szCs w:val="20"/>
                <w:lang w:val="en-US"/>
              </w:rPr>
              <w:t>15</w:t>
            </w:r>
            <w:r w:rsidR="00F85752">
              <w:rPr>
                <w:sz w:val="20"/>
                <w:szCs w:val="20"/>
                <w:lang w:val="en-US"/>
              </w:rPr>
              <w:t>*</w:t>
            </w:r>
          </w:p>
        </w:tc>
      </w:tr>
      <w:tr w:rsidR="00D6058B" w:rsidRPr="00A645AA" w14:paraId="388F111B"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7CBD387D" w14:textId="650AAE6D" w:rsidR="00D6058B" w:rsidRDefault="00D6058B" w:rsidP="007F3F56">
            <w:pPr>
              <w:spacing w:after="46" w:line="240" w:lineRule="auto"/>
              <w:jc w:val="center"/>
              <w:rPr>
                <w:sz w:val="20"/>
                <w:szCs w:val="20"/>
              </w:rPr>
            </w:pPr>
            <w:r>
              <w:rPr>
                <w:sz w:val="20"/>
                <w:szCs w:val="20"/>
              </w:rPr>
              <w:t>EP</w:t>
            </w:r>
          </w:p>
        </w:tc>
        <w:tc>
          <w:tcPr>
            <w:tcW w:w="2131" w:type="dxa"/>
            <w:tcBorders>
              <w:top w:val="single" w:sz="2" w:space="0" w:color="000001"/>
              <w:left w:val="single" w:sz="2" w:space="0" w:color="000001"/>
              <w:bottom w:val="single" w:sz="2" w:space="0" w:color="000001"/>
            </w:tcBorders>
            <w:shd w:val="clear" w:color="auto" w:fill="auto"/>
            <w:vAlign w:val="bottom"/>
          </w:tcPr>
          <w:p w14:paraId="022D1783" w14:textId="697EA627"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16EBB90F" w14:textId="520B9638"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6C273E54" w14:textId="74E1887F" w:rsidR="00D6058B" w:rsidRPr="00A645AA" w:rsidRDefault="00E55F18" w:rsidP="007F3F56">
            <w:pPr>
              <w:pStyle w:val="TableContents"/>
              <w:spacing w:after="46" w:line="240" w:lineRule="auto"/>
              <w:jc w:val="center"/>
              <w:rPr>
                <w:sz w:val="20"/>
                <w:szCs w:val="20"/>
                <w:lang w:val="en-US"/>
              </w:rPr>
            </w:pPr>
            <w:r>
              <w:rPr>
                <w:sz w:val="20"/>
                <w:szCs w:val="20"/>
                <w:lang w:val="en-US"/>
              </w:rPr>
              <w:t>53</w:t>
            </w:r>
          </w:p>
        </w:tc>
      </w:tr>
      <w:tr w:rsidR="00D6058B" w:rsidRPr="00A645AA" w14:paraId="4CE2ACB3"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3A1628DA" w14:textId="54F19B31" w:rsidR="00D6058B" w:rsidRDefault="00D6058B" w:rsidP="007F3F56">
            <w:pPr>
              <w:spacing w:after="46" w:line="240" w:lineRule="auto"/>
              <w:jc w:val="center"/>
              <w:rPr>
                <w:sz w:val="20"/>
                <w:szCs w:val="20"/>
              </w:rPr>
            </w:pPr>
            <w:r>
              <w:rPr>
                <w:sz w:val="20"/>
                <w:szCs w:val="20"/>
              </w:rPr>
              <w:t>SP</w:t>
            </w:r>
          </w:p>
        </w:tc>
        <w:tc>
          <w:tcPr>
            <w:tcW w:w="2131" w:type="dxa"/>
            <w:tcBorders>
              <w:top w:val="single" w:sz="2" w:space="0" w:color="000001"/>
              <w:left w:val="single" w:sz="2" w:space="0" w:color="000001"/>
              <w:bottom w:val="single" w:sz="2" w:space="0" w:color="000001"/>
            </w:tcBorders>
            <w:shd w:val="clear" w:color="auto" w:fill="auto"/>
            <w:vAlign w:val="bottom"/>
          </w:tcPr>
          <w:p w14:paraId="7F29FE45" w14:textId="3AB90FBE"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090C9D6C" w14:textId="218EC9D2"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43FFF18E" w14:textId="71551A38" w:rsidR="00D6058B" w:rsidRPr="00A645AA" w:rsidRDefault="00E55F18" w:rsidP="007F3F56">
            <w:pPr>
              <w:pStyle w:val="TableContents"/>
              <w:spacing w:after="46" w:line="240" w:lineRule="auto"/>
              <w:jc w:val="center"/>
              <w:rPr>
                <w:sz w:val="20"/>
                <w:szCs w:val="20"/>
                <w:lang w:val="en-US"/>
              </w:rPr>
            </w:pPr>
            <w:r>
              <w:rPr>
                <w:sz w:val="20"/>
                <w:szCs w:val="20"/>
                <w:lang w:val="en-US"/>
              </w:rPr>
              <w:t>11</w:t>
            </w:r>
          </w:p>
        </w:tc>
      </w:tr>
      <w:tr w:rsidR="00D6058B" w:rsidRPr="00A645AA" w14:paraId="21920737" w14:textId="77777777" w:rsidTr="00F37A3F">
        <w:trPr>
          <w:trHeight w:val="281"/>
        </w:trPr>
        <w:tc>
          <w:tcPr>
            <w:tcW w:w="2950" w:type="dxa"/>
            <w:tcBorders>
              <w:top w:val="single" w:sz="2" w:space="0" w:color="000001"/>
              <w:left w:val="single" w:sz="2" w:space="0" w:color="000001"/>
              <w:bottom w:val="single" w:sz="2" w:space="0" w:color="000001"/>
            </w:tcBorders>
            <w:shd w:val="clear" w:color="auto" w:fill="auto"/>
            <w:vAlign w:val="bottom"/>
          </w:tcPr>
          <w:p w14:paraId="3D357912" w14:textId="2A1BE023" w:rsidR="00D6058B" w:rsidRDefault="00D6058B" w:rsidP="007F3F56">
            <w:pPr>
              <w:spacing w:after="46" w:line="240" w:lineRule="auto"/>
              <w:jc w:val="center"/>
              <w:rPr>
                <w:sz w:val="20"/>
                <w:szCs w:val="20"/>
              </w:rPr>
            </w:pPr>
            <w:r>
              <w:rPr>
                <w:sz w:val="20"/>
                <w:szCs w:val="20"/>
              </w:rPr>
              <w:t>AB</w:t>
            </w:r>
          </w:p>
        </w:tc>
        <w:tc>
          <w:tcPr>
            <w:tcW w:w="2131" w:type="dxa"/>
            <w:tcBorders>
              <w:top w:val="single" w:sz="2" w:space="0" w:color="000001"/>
              <w:left w:val="single" w:sz="2" w:space="0" w:color="000001"/>
              <w:bottom w:val="single" w:sz="2" w:space="0" w:color="000001"/>
            </w:tcBorders>
            <w:shd w:val="clear" w:color="auto" w:fill="auto"/>
            <w:vAlign w:val="bottom"/>
          </w:tcPr>
          <w:p w14:paraId="47727457" w14:textId="689DC33D" w:rsidR="00D6058B" w:rsidRPr="00A645AA" w:rsidRDefault="00E55F18" w:rsidP="007F3F56">
            <w:pPr>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tcBorders>
            <w:vAlign w:val="bottom"/>
          </w:tcPr>
          <w:p w14:paraId="0CE60E6B" w14:textId="7DE15135" w:rsidR="00D6058B" w:rsidRPr="00A645AA" w:rsidRDefault="00E55F18" w:rsidP="007F3F56">
            <w:pPr>
              <w:pStyle w:val="TableContents"/>
              <w:spacing w:after="46" w:line="240" w:lineRule="auto"/>
              <w:jc w:val="center"/>
              <w:rPr>
                <w:sz w:val="20"/>
                <w:szCs w:val="20"/>
                <w:lang w:val="en-US"/>
              </w:rPr>
            </w:pPr>
            <w:r>
              <w:rPr>
                <w:sz w:val="20"/>
                <w:szCs w:val="20"/>
                <w:lang w:val="en-US"/>
              </w:rPr>
              <w:t>-</w:t>
            </w:r>
          </w:p>
        </w:tc>
        <w:tc>
          <w:tcPr>
            <w:tcW w:w="2273" w:type="dxa"/>
            <w:tcBorders>
              <w:top w:val="single" w:sz="2" w:space="0" w:color="000001"/>
              <w:left w:val="single" w:sz="2" w:space="0" w:color="000001"/>
              <w:bottom w:val="single" w:sz="2" w:space="0" w:color="000001"/>
              <w:right w:val="single" w:sz="2" w:space="0" w:color="000001"/>
            </w:tcBorders>
            <w:shd w:val="clear" w:color="auto" w:fill="auto"/>
            <w:vAlign w:val="bottom"/>
          </w:tcPr>
          <w:p w14:paraId="70C3C60E" w14:textId="68DBD5DF" w:rsidR="00D6058B" w:rsidRPr="00A645AA" w:rsidRDefault="00E55F18" w:rsidP="007F3F56">
            <w:pPr>
              <w:pStyle w:val="TableContents"/>
              <w:spacing w:after="46" w:line="240" w:lineRule="auto"/>
              <w:jc w:val="center"/>
              <w:rPr>
                <w:sz w:val="20"/>
                <w:szCs w:val="20"/>
                <w:lang w:val="en-US"/>
              </w:rPr>
            </w:pPr>
            <w:r>
              <w:rPr>
                <w:sz w:val="20"/>
                <w:szCs w:val="20"/>
                <w:lang w:val="en-US"/>
              </w:rPr>
              <w:t>7</w:t>
            </w:r>
          </w:p>
        </w:tc>
      </w:tr>
    </w:tbl>
    <w:p w14:paraId="49F783FB" w14:textId="4856D274" w:rsidR="00F37A3F" w:rsidRDefault="00F37A3F" w:rsidP="00F37A3F">
      <w:pPr>
        <w:jc w:val="both"/>
        <w:rPr>
          <w:lang w:val="en-US"/>
        </w:rPr>
      </w:pPr>
      <w:r w:rsidRPr="005F022F">
        <w:rPr>
          <w:sz w:val="18"/>
          <w:szCs w:val="18"/>
          <w:lang w:val="en-US"/>
        </w:rPr>
        <w:t xml:space="preserve">Abbreviations: </w:t>
      </w:r>
      <w:r>
        <w:rPr>
          <w:sz w:val="18"/>
          <w:szCs w:val="18"/>
          <w:lang w:val="en-US"/>
        </w:rPr>
        <w:t xml:space="preserve">AB, attributional bias; AV, attention/vigilance; EF, executive function/reasoning and problem solving; EP, emotional perception and processing; PANSS, </w:t>
      </w:r>
      <w:r w:rsidRPr="00B960C8">
        <w:rPr>
          <w:sz w:val="18"/>
          <w:szCs w:val="18"/>
          <w:lang w:val="en-US"/>
        </w:rPr>
        <w:t>The Positive and Negative Syndrome Scale</w:t>
      </w:r>
      <w:r>
        <w:rPr>
          <w:sz w:val="18"/>
          <w:szCs w:val="18"/>
          <w:lang w:val="en-US"/>
        </w:rPr>
        <w:t>; PS, processing speed; SP, social perception and knowledge; TM, theory of mind; VBM, voxel-based morphometry; VC, verbal comprehension; VeLM, verbal learning and memory; VF, verbal fluency; ViLM, visual learning and memory; WM, working memory</w:t>
      </w:r>
      <w:r w:rsidRPr="005F022F">
        <w:rPr>
          <w:sz w:val="18"/>
          <w:szCs w:val="18"/>
          <w:lang w:val="en-US"/>
        </w:rPr>
        <w:t>.</w:t>
      </w:r>
      <w:r>
        <w:rPr>
          <w:sz w:val="18"/>
          <w:szCs w:val="18"/>
          <w:lang w:val="en-US"/>
        </w:rPr>
        <w:t xml:space="preserve"> </w:t>
      </w:r>
      <w:r w:rsidR="00F85752">
        <w:rPr>
          <w:sz w:val="18"/>
          <w:szCs w:val="18"/>
          <w:lang w:val="en-US"/>
        </w:rPr>
        <w:t>*Exploratory meta-analysis with significant TFCE-corrected results.</w:t>
      </w:r>
    </w:p>
    <w:p w14:paraId="2CC2D87A" w14:textId="3AA471A8" w:rsidR="004E5E7B" w:rsidRDefault="004E5E7B">
      <w:pPr>
        <w:rPr>
          <w:lang w:val="en-US"/>
        </w:rPr>
      </w:pPr>
      <w:r>
        <w:rPr>
          <w:lang w:val="en-US"/>
        </w:rPr>
        <w:br w:type="page"/>
      </w:r>
    </w:p>
    <w:p w14:paraId="51A8FEAA" w14:textId="77777777" w:rsidR="00AB4F28" w:rsidRDefault="00AB4F28" w:rsidP="00AB4F28">
      <w:pPr>
        <w:rPr>
          <w:lang w:val="en-US"/>
        </w:rPr>
      </w:pPr>
    </w:p>
    <w:p w14:paraId="0DCABAE9" w14:textId="65B9753C" w:rsidR="004E5E7B" w:rsidRDefault="004E5E7B" w:rsidP="004E5E7B">
      <w:pPr>
        <w:jc w:val="both"/>
        <w:rPr>
          <w:lang w:val="en-US"/>
        </w:rPr>
      </w:pPr>
      <w:r>
        <w:rPr>
          <w:b/>
          <w:lang w:val="en-US"/>
        </w:rPr>
        <w:t xml:space="preserve">Supplementary </w:t>
      </w:r>
      <w:r w:rsidRPr="00D74C47">
        <w:rPr>
          <w:b/>
          <w:lang w:val="en-US"/>
        </w:rPr>
        <w:t xml:space="preserve">Table </w:t>
      </w:r>
      <w:r w:rsidR="00B06FBA">
        <w:rPr>
          <w:b/>
          <w:lang w:val="en-US"/>
        </w:rPr>
        <w:t>7</w:t>
      </w:r>
      <w:r w:rsidRPr="00D74C47">
        <w:rPr>
          <w:b/>
          <w:lang w:val="en-US"/>
        </w:rPr>
        <w:t>.</w:t>
      </w:r>
      <w:r w:rsidRPr="005F022F">
        <w:rPr>
          <w:lang w:val="en-US"/>
        </w:rPr>
        <w:t xml:space="preserve"> </w:t>
      </w:r>
      <w:r w:rsidR="00FB482C" w:rsidRPr="00A03866">
        <w:t xml:space="preserve">Results of the </w:t>
      </w:r>
      <w:r w:rsidR="00FB482C">
        <w:t xml:space="preserve">subgroup exploratory </w:t>
      </w:r>
      <w:r w:rsidR="00FB482C" w:rsidRPr="00A03866">
        <w:t>meta-analys</w:t>
      </w:r>
      <w:r w:rsidR="00FB482C">
        <w:t>e</w:t>
      </w:r>
      <w:r w:rsidR="00FB482C" w:rsidRPr="00A03866">
        <w:t xml:space="preserve">s with VBM studies for the </w:t>
      </w:r>
      <w:r w:rsidR="00261C7A">
        <w:t>Controls</w:t>
      </w:r>
      <w:r w:rsidR="00FB482C" w:rsidRPr="00A03866">
        <w:t xml:space="preserve"> &gt; Patients contrast</w:t>
      </w:r>
      <w:r w:rsidRPr="005F022F">
        <w:rPr>
          <w:lang w:val="en-US"/>
        </w:rPr>
        <w:t>.</w:t>
      </w:r>
    </w:p>
    <w:tbl>
      <w:tblPr>
        <w:tblW w:w="9575" w:type="dxa"/>
        <w:tblInd w:w="8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1410"/>
        <w:gridCol w:w="3864"/>
        <w:gridCol w:w="517"/>
        <w:gridCol w:w="2296"/>
        <w:gridCol w:w="713"/>
        <w:gridCol w:w="775"/>
      </w:tblGrid>
      <w:tr w:rsidR="004E5E7B" w:rsidRPr="00A03866" w14:paraId="39A45ECA" w14:textId="77777777" w:rsidTr="00532035">
        <w:trPr>
          <w:trHeight w:val="283"/>
        </w:trPr>
        <w:tc>
          <w:tcPr>
            <w:tcW w:w="1410" w:type="dxa"/>
            <w:tcBorders>
              <w:top w:val="single" w:sz="2" w:space="0" w:color="000001"/>
              <w:left w:val="single" w:sz="2" w:space="0" w:color="000001"/>
              <w:bottom w:val="single" w:sz="2" w:space="0" w:color="000001"/>
              <w:right w:val="single" w:sz="2" w:space="0" w:color="000001"/>
            </w:tcBorders>
          </w:tcPr>
          <w:p w14:paraId="0FE65804" w14:textId="43E069D9" w:rsidR="004E5E7B" w:rsidRPr="004E5E7B" w:rsidRDefault="004E5E7B" w:rsidP="004E5E7B">
            <w:pPr>
              <w:pStyle w:val="TableContents"/>
              <w:spacing w:after="46" w:line="240" w:lineRule="auto"/>
              <w:rPr>
                <w:b/>
                <w:bCs/>
              </w:rPr>
            </w:pPr>
            <w:r w:rsidRPr="004E5E7B">
              <w:rPr>
                <w:b/>
                <w:bCs/>
              </w:rPr>
              <w:t>Subgroup</w:t>
            </w:r>
          </w:p>
        </w:tc>
        <w:tc>
          <w:tcPr>
            <w:tcW w:w="3864" w:type="dxa"/>
            <w:tcBorders>
              <w:top w:val="single" w:sz="2" w:space="0" w:color="000001"/>
              <w:left w:val="single" w:sz="2" w:space="0" w:color="000001"/>
              <w:bottom w:val="single" w:sz="2" w:space="0" w:color="000001"/>
              <w:right w:val="single" w:sz="2" w:space="0" w:color="000001"/>
            </w:tcBorders>
          </w:tcPr>
          <w:p w14:paraId="2712573C" w14:textId="5AABE7BE" w:rsidR="004E5E7B" w:rsidRPr="004E5E7B" w:rsidRDefault="004E5E7B" w:rsidP="004E5E7B">
            <w:pPr>
              <w:pStyle w:val="TableContents"/>
              <w:spacing w:after="46" w:line="240" w:lineRule="auto"/>
              <w:rPr>
                <w:b/>
                <w:bCs/>
              </w:rPr>
            </w:pPr>
            <w:r w:rsidRPr="004E5E7B">
              <w:rPr>
                <w:b/>
                <w:bCs/>
              </w:rPr>
              <w:t>Cluster</w:t>
            </w:r>
          </w:p>
        </w:tc>
        <w:tc>
          <w:tcPr>
            <w:tcW w:w="517" w:type="dxa"/>
            <w:tcBorders>
              <w:top w:val="single" w:sz="2" w:space="0" w:color="000001"/>
              <w:left w:val="single" w:sz="2" w:space="0" w:color="000001"/>
              <w:bottom w:val="single" w:sz="2" w:space="0" w:color="000001"/>
              <w:right w:val="single" w:sz="2" w:space="0" w:color="000001"/>
            </w:tcBorders>
          </w:tcPr>
          <w:p w14:paraId="05A94E13" w14:textId="77777777" w:rsidR="004E5E7B" w:rsidRPr="004E5E7B" w:rsidRDefault="004E5E7B" w:rsidP="004E5E7B">
            <w:pPr>
              <w:pStyle w:val="TableContents"/>
              <w:spacing w:after="46" w:line="240" w:lineRule="auto"/>
              <w:rPr>
                <w:b/>
                <w:bCs/>
              </w:rPr>
            </w:pPr>
            <w:r w:rsidRPr="004E5E7B">
              <w:rPr>
                <w:b/>
                <w:bCs/>
                <w:lang w:val="en-US"/>
              </w:rPr>
              <w:t>Ke</w:t>
            </w:r>
          </w:p>
        </w:tc>
        <w:tc>
          <w:tcPr>
            <w:tcW w:w="2296" w:type="dxa"/>
            <w:tcBorders>
              <w:top w:val="single" w:sz="2" w:space="0" w:color="000001"/>
              <w:left w:val="single" w:sz="2" w:space="0" w:color="000001"/>
              <w:bottom w:val="single" w:sz="2" w:space="0" w:color="000001"/>
            </w:tcBorders>
            <w:shd w:val="clear" w:color="auto" w:fill="auto"/>
          </w:tcPr>
          <w:p w14:paraId="61E50B35" w14:textId="77777777" w:rsidR="004E5E7B" w:rsidRPr="004E5E7B" w:rsidRDefault="004E5E7B" w:rsidP="004E5E7B">
            <w:pPr>
              <w:pStyle w:val="TableContents"/>
              <w:spacing w:after="46" w:line="240" w:lineRule="auto"/>
            </w:pPr>
            <w:r w:rsidRPr="004E5E7B">
              <w:rPr>
                <w:b/>
                <w:bCs/>
              </w:rPr>
              <w:t>MNI coordinates (x, y, z)</w:t>
            </w:r>
          </w:p>
        </w:tc>
        <w:tc>
          <w:tcPr>
            <w:tcW w:w="713" w:type="dxa"/>
            <w:tcBorders>
              <w:top w:val="single" w:sz="2" w:space="0" w:color="000001"/>
              <w:left w:val="single" w:sz="2" w:space="0" w:color="000001"/>
              <w:bottom w:val="single" w:sz="2" w:space="0" w:color="000001"/>
            </w:tcBorders>
            <w:shd w:val="clear" w:color="auto" w:fill="auto"/>
          </w:tcPr>
          <w:p w14:paraId="2AEBEDD6" w14:textId="77777777" w:rsidR="004E5E7B" w:rsidRPr="004E5E7B" w:rsidRDefault="004E5E7B" w:rsidP="004E5E7B">
            <w:pPr>
              <w:pStyle w:val="TableContents"/>
              <w:spacing w:after="46" w:line="240" w:lineRule="auto"/>
              <w:rPr>
                <w:b/>
                <w:bCs/>
                <w:lang w:val="en-US"/>
              </w:rPr>
            </w:pPr>
            <w:r w:rsidRPr="004E5E7B">
              <w:rPr>
                <w:b/>
                <w:bCs/>
                <w:lang w:val="en-US"/>
              </w:rPr>
              <w:t>SDM-Z</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6453F90" w14:textId="532547D5" w:rsidR="004E5E7B" w:rsidRPr="004E5E7B" w:rsidRDefault="004E5E7B" w:rsidP="004E5E7B">
            <w:pPr>
              <w:pStyle w:val="TableContents"/>
              <w:spacing w:after="46" w:line="240" w:lineRule="auto"/>
              <w:rPr>
                <w:b/>
                <w:bCs/>
                <w:lang w:val="en-US"/>
              </w:rPr>
            </w:pPr>
            <w:r w:rsidRPr="004E5E7B">
              <w:rPr>
                <w:b/>
                <w:bCs/>
                <w:lang w:val="en-US"/>
              </w:rPr>
              <w:t>Voxel P</w:t>
            </w:r>
          </w:p>
        </w:tc>
      </w:tr>
      <w:tr w:rsidR="004E5E7B" w:rsidRPr="00CD2A8D" w14:paraId="65CE3B8C"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1C28A43D" w14:textId="7E9554C6" w:rsidR="004E5E7B" w:rsidRPr="00A03866" w:rsidRDefault="004E5E7B" w:rsidP="004E5E7B">
            <w:pPr>
              <w:pStyle w:val="TableContents"/>
              <w:spacing w:after="46" w:line="240" w:lineRule="auto"/>
              <w:rPr>
                <w:sz w:val="20"/>
                <w:szCs w:val="20"/>
                <w:lang w:val="en-US"/>
              </w:rPr>
            </w:pPr>
            <w:r>
              <w:rPr>
                <w:sz w:val="20"/>
                <w:szCs w:val="20"/>
              </w:rPr>
              <w:t>0% medicated</w:t>
            </w:r>
            <w:r w:rsidR="006C264F">
              <w:rPr>
                <w:sz w:val="20"/>
                <w:szCs w:val="20"/>
              </w:rPr>
              <w:t xml:space="preserve"> (n=14)</w:t>
            </w:r>
          </w:p>
        </w:tc>
        <w:tc>
          <w:tcPr>
            <w:tcW w:w="3864" w:type="dxa"/>
            <w:tcBorders>
              <w:top w:val="single" w:sz="2" w:space="0" w:color="000001"/>
              <w:left w:val="single" w:sz="2" w:space="0" w:color="000001"/>
              <w:bottom w:val="single" w:sz="2" w:space="0" w:color="000001"/>
              <w:right w:val="single" w:sz="2" w:space="0" w:color="000001"/>
            </w:tcBorders>
          </w:tcPr>
          <w:p w14:paraId="1CEA5799" w14:textId="1AAE413D" w:rsidR="004E5E7B" w:rsidRPr="00CD2A8D" w:rsidRDefault="00CD2A8D" w:rsidP="004E5E7B">
            <w:pPr>
              <w:pStyle w:val="TableContents"/>
              <w:spacing w:after="46" w:line="240" w:lineRule="auto"/>
              <w:rPr>
                <w:sz w:val="20"/>
                <w:szCs w:val="20"/>
                <w:lang w:val="en-US"/>
              </w:rPr>
            </w:pPr>
            <w:r w:rsidRPr="00CD2A8D">
              <w:rPr>
                <w:sz w:val="20"/>
                <w:szCs w:val="20"/>
                <w:lang w:val="en-US"/>
              </w:rPr>
              <w:t>Left rolandic operculum / insula / ST</w:t>
            </w:r>
            <w:r>
              <w:rPr>
                <w:sz w:val="20"/>
                <w:szCs w:val="20"/>
                <w:lang w:val="en-US"/>
              </w:rPr>
              <w:t>G</w:t>
            </w:r>
            <w:r w:rsidR="00BA0C6E">
              <w:rPr>
                <w:sz w:val="20"/>
                <w:szCs w:val="20"/>
                <w:lang w:val="en-US"/>
              </w:rPr>
              <w:t xml:space="preserve"> / IFG</w:t>
            </w:r>
          </w:p>
        </w:tc>
        <w:tc>
          <w:tcPr>
            <w:tcW w:w="517" w:type="dxa"/>
            <w:tcBorders>
              <w:top w:val="single" w:sz="2" w:space="0" w:color="000001"/>
              <w:left w:val="single" w:sz="2" w:space="0" w:color="000001"/>
              <w:bottom w:val="single" w:sz="2" w:space="0" w:color="000001"/>
              <w:right w:val="single" w:sz="2" w:space="0" w:color="000001"/>
            </w:tcBorders>
          </w:tcPr>
          <w:p w14:paraId="652F4E57" w14:textId="2977F68B" w:rsidR="004E5E7B" w:rsidRPr="00CD2A8D" w:rsidRDefault="00CD2A8D" w:rsidP="004E5E7B">
            <w:pPr>
              <w:pStyle w:val="TableContents"/>
              <w:spacing w:after="46" w:line="240" w:lineRule="auto"/>
              <w:rPr>
                <w:sz w:val="20"/>
                <w:szCs w:val="20"/>
                <w:lang w:val="en-US"/>
              </w:rPr>
            </w:pPr>
            <w:r>
              <w:rPr>
                <w:sz w:val="20"/>
                <w:szCs w:val="20"/>
                <w:lang w:val="en-US"/>
              </w:rPr>
              <w:t>4753</w:t>
            </w:r>
          </w:p>
        </w:tc>
        <w:tc>
          <w:tcPr>
            <w:tcW w:w="2296" w:type="dxa"/>
            <w:tcBorders>
              <w:top w:val="single" w:sz="2" w:space="0" w:color="000001"/>
              <w:left w:val="single" w:sz="2" w:space="0" w:color="000001"/>
              <w:bottom w:val="single" w:sz="2" w:space="0" w:color="000001"/>
            </w:tcBorders>
            <w:shd w:val="clear" w:color="auto" w:fill="auto"/>
          </w:tcPr>
          <w:p w14:paraId="5C8FB4F9" w14:textId="7C17BFF7" w:rsidR="004E5E7B" w:rsidRPr="00CD2A8D" w:rsidRDefault="00CD2A8D" w:rsidP="004E5E7B">
            <w:pPr>
              <w:pStyle w:val="TableContents"/>
              <w:spacing w:after="46" w:line="240" w:lineRule="auto"/>
              <w:rPr>
                <w:sz w:val="20"/>
                <w:szCs w:val="20"/>
                <w:lang w:val="en-US"/>
              </w:rPr>
            </w:pPr>
            <w:r>
              <w:rPr>
                <w:sz w:val="20"/>
                <w:szCs w:val="20"/>
                <w:lang w:val="en-US"/>
              </w:rPr>
              <w:t>-44, -8, 6</w:t>
            </w:r>
          </w:p>
        </w:tc>
        <w:tc>
          <w:tcPr>
            <w:tcW w:w="713" w:type="dxa"/>
            <w:tcBorders>
              <w:top w:val="single" w:sz="2" w:space="0" w:color="000001"/>
              <w:left w:val="single" w:sz="2" w:space="0" w:color="000001"/>
              <w:bottom w:val="single" w:sz="2" w:space="0" w:color="000001"/>
            </w:tcBorders>
            <w:shd w:val="clear" w:color="auto" w:fill="auto"/>
          </w:tcPr>
          <w:p w14:paraId="101E915F" w14:textId="055A8908" w:rsidR="004E5E7B" w:rsidRPr="00CD2A8D" w:rsidRDefault="00CD2A8D" w:rsidP="004E5E7B">
            <w:pPr>
              <w:pStyle w:val="TableContents"/>
              <w:spacing w:after="46" w:line="240" w:lineRule="auto"/>
              <w:rPr>
                <w:sz w:val="20"/>
                <w:szCs w:val="20"/>
                <w:lang w:val="en-US"/>
              </w:rPr>
            </w:pPr>
            <w:r>
              <w:rPr>
                <w:sz w:val="20"/>
                <w:szCs w:val="20"/>
                <w:lang w:val="en-US"/>
              </w:rPr>
              <w:t>-5.82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CDB5810" w14:textId="21E591E1" w:rsidR="004E5E7B" w:rsidRPr="00CD2A8D" w:rsidRDefault="00CD2A8D" w:rsidP="004E5E7B">
            <w:pPr>
              <w:pStyle w:val="TableContents"/>
              <w:spacing w:after="46" w:line="240" w:lineRule="auto"/>
              <w:rPr>
                <w:sz w:val="20"/>
                <w:szCs w:val="20"/>
                <w:lang w:val="en-US"/>
              </w:rPr>
            </w:pPr>
            <w:r w:rsidRPr="00CD2A8D">
              <w:rPr>
                <w:sz w:val="20"/>
                <w:szCs w:val="20"/>
                <w:lang w:val="en-US"/>
              </w:rPr>
              <w:t>&lt;0.0001</w:t>
            </w:r>
          </w:p>
        </w:tc>
      </w:tr>
      <w:tr w:rsidR="004E5E7B" w:rsidRPr="00CD2A8D" w14:paraId="7BA76E79" w14:textId="77777777" w:rsidTr="00532035">
        <w:trPr>
          <w:trHeight w:val="283"/>
        </w:trPr>
        <w:tc>
          <w:tcPr>
            <w:tcW w:w="1410" w:type="dxa"/>
            <w:vMerge/>
            <w:tcBorders>
              <w:left w:val="single" w:sz="2" w:space="0" w:color="000001"/>
              <w:right w:val="single" w:sz="2" w:space="0" w:color="000001"/>
            </w:tcBorders>
            <w:vAlign w:val="bottom"/>
          </w:tcPr>
          <w:p w14:paraId="596A1B99" w14:textId="77777777" w:rsidR="004E5E7B" w:rsidRPr="00CD2A8D" w:rsidRDefault="004E5E7B"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56B1A914" w14:textId="6FCF39B9" w:rsidR="004E5E7B" w:rsidRPr="00CD2A8D" w:rsidRDefault="00CD2A8D" w:rsidP="004E5E7B">
            <w:pPr>
              <w:pStyle w:val="TableContents"/>
              <w:spacing w:after="46" w:line="240" w:lineRule="auto"/>
              <w:rPr>
                <w:sz w:val="20"/>
                <w:szCs w:val="20"/>
                <w:lang w:val="en-US"/>
              </w:rPr>
            </w:pPr>
            <w:r>
              <w:rPr>
                <w:sz w:val="20"/>
                <w:szCs w:val="20"/>
                <w:lang w:val="en-US"/>
              </w:rPr>
              <w:t>Left dmPFC / SMA / cingulate</w:t>
            </w:r>
            <w:r w:rsidR="006C264F">
              <w:rPr>
                <w:sz w:val="20"/>
                <w:szCs w:val="20"/>
                <w:lang w:val="en-US"/>
              </w:rPr>
              <w:t xml:space="preserve"> gyrus</w:t>
            </w:r>
          </w:p>
        </w:tc>
        <w:tc>
          <w:tcPr>
            <w:tcW w:w="517" w:type="dxa"/>
            <w:tcBorders>
              <w:top w:val="single" w:sz="2" w:space="0" w:color="000001"/>
              <w:left w:val="single" w:sz="2" w:space="0" w:color="000001"/>
              <w:bottom w:val="single" w:sz="2" w:space="0" w:color="000001"/>
              <w:right w:val="single" w:sz="2" w:space="0" w:color="000001"/>
            </w:tcBorders>
          </w:tcPr>
          <w:p w14:paraId="78B03EB3" w14:textId="2E87014D" w:rsidR="004E5E7B" w:rsidRPr="00CD2A8D" w:rsidRDefault="00CD2A8D" w:rsidP="004E5E7B">
            <w:pPr>
              <w:pStyle w:val="TableContents"/>
              <w:spacing w:after="46" w:line="240" w:lineRule="auto"/>
              <w:rPr>
                <w:sz w:val="20"/>
                <w:szCs w:val="20"/>
                <w:lang w:val="en-US"/>
              </w:rPr>
            </w:pPr>
            <w:r>
              <w:rPr>
                <w:sz w:val="20"/>
                <w:szCs w:val="20"/>
                <w:lang w:val="en-US"/>
              </w:rPr>
              <w:t>1490</w:t>
            </w:r>
          </w:p>
        </w:tc>
        <w:tc>
          <w:tcPr>
            <w:tcW w:w="2296" w:type="dxa"/>
            <w:tcBorders>
              <w:top w:val="single" w:sz="2" w:space="0" w:color="000001"/>
              <w:left w:val="single" w:sz="2" w:space="0" w:color="000001"/>
              <w:bottom w:val="single" w:sz="2" w:space="0" w:color="000001"/>
            </w:tcBorders>
            <w:shd w:val="clear" w:color="auto" w:fill="auto"/>
          </w:tcPr>
          <w:p w14:paraId="1C626273" w14:textId="123A43DD" w:rsidR="004E5E7B" w:rsidRPr="00CD2A8D" w:rsidRDefault="00CD2A8D" w:rsidP="004E5E7B">
            <w:pPr>
              <w:pStyle w:val="TableContents"/>
              <w:spacing w:after="46" w:line="240" w:lineRule="auto"/>
              <w:rPr>
                <w:sz w:val="20"/>
                <w:szCs w:val="20"/>
                <w:lang w:val="en-US"/>
              </w:rPr>
            </w:pPr>
            <w:r>
              <w:rPr>
                <w:sz w:val="20"/>
                <w:szCs w:val="20"/>
                <w:lang w:val="en-US"/>
              </w:rPr>
              <w:t>-2, 30, -10</w:t>
            </w:r>
          </w:p>
        </w:tc>
        <w:tc>
          <w:tcPr>
            <w:tcW w:w="713" w:type="dxa"/>
            <w:tcBorders>
              <w:top w:val="single" w:sz="2" w:space="0" w:color="000001"/>
              <w:left w:val="single" w:sz="2" w:space="0" w:color="000001"/>
              <w:bottom w:val="single" w:sz="2" w:space="0" w:color="000001"/>
            </w:tcBorders>
            <w:shd w:val="clear" w:color="auto" w:fill="auto"/>
          </w:tcPr>
          <w:p w14:paraId="05678E5A" w14:textId="0DFFF773" w:rsidR="004E5E7B" w:rsidRPr="00CD2A8D" w:rsidRDefault="00CD2A8D" w:rsidP="004E5E7B">
            <w:pPr>
              <w:pStyle w:val="TableContents"/>
              <w:spacing w:after="46" w:line="240" w:lineRule="auto"/>
              <w:rPr>
                <w:sz w:val="20"/>
                <w:szCs w:val="20"/>
                <w:lang w:val="en-US"/>
              </w:rPr>
            </w:pPr>
            <w:r>
              <w:rPr>
                <w:sz w:val="20"/>
                <w:szCs w:val="20"/>
                <w:lang w:val="en-US"/>
              </w:rPr>
              <w:t>-5.9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0CCCB7D" w14:textId="2668556D" w:rsidR="004E5E7B" w:rsidRPr="00CD2A8D" w:rsidRDefault="00CD2A8D" w:rsidP="004E5E7B">
            <w:pPr>
              <w:pStyle w:val="TableContents"/>
              <w:spacing w:after="46" w:line="240" w:lineRule="auto"/>
              <w:rPr>
                <w:sz w:val="20"/>
                <w:szCs w:val="20"/>
                <w:lang w:val="en-US"/>
              </w:rPr>
            </w:pPr>
            <w:r w:rsidRPr="00CD2A8D">
              <w:rPr>
                <w:sz w:val="20"/>
                <w:szCs w:val="20"/>
                <w:lang w:val="en-US"/>
              </w:rPr>
              <w:t>&lt;0.0001</w:t>
            </w:r>
          </w:p>
        </w:tc>
      </w:tr>
      <w:tr w:rsidR="004E5E7B" w:rsidRPr="00CD2A8D" w14:paraId="0A7C3885" w14:textId="77777777" w:rsidTr="00532035">
        <w:trPr>
          <w:trHeight w:val="283"/>
        </w:trPr>
        <w:tc>
          <w:tcPr>
            <w:tcW w:w="1410" w:type="dxa"/>
            <w:vMerge/>
            <w:tcBorders>
              <w:left w:val="single" w:sz="2" w:space="0" w:color="000001"/>
              <w:right w:val="single" w:sz="2" w:space="0" w:color="000001"/>
            </w:tcBorders>
            <w:vAlign w:val="bottom"/>
          </w:tcPr>
          <w:p w14:paraId="649344CD" w14:textId="77777777" w:rsidR="004E5E7B" w:rsidRPr="00CD2A8D" w:rsidRDefault="004E5E7B"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00C35AFF" w14:textId="47776242" w:rsidR="004E5E7B" w:rsidRPr="00CD2A8D" w:rsidRDefault="00CD2A8D" w:rsidP="004E5E7B">
            <w:pPr>
              <w:pStyle w:val="TableContents"/>
              <w:spacing w:after="46" w:line="240" w:lineRule="auto"/>
              <w:rPr>
                <w:sz w:val="20"/>
                <w:szCs w:val="20"/>
                <w:lang w:val="en-US"/>
              </w:rPr>
            </w:pPr>
            <w:r>
              <w:rPr>
                <w:sz w:val="20"/>
                <w:szCs w:val="20"/>
                <w:lang w:val="en-US"/>
              </w:rPr>
              <w:t>Right dmPFC / SMA / cingulate</w:t>
            </w:r>
            <w:r w:rsidR="006C264F">
              <w:rPr>
                <w:sz w:val="20"/>
                <w:szCs w:val="20"/>
                <w:lang w:val="en-US"/>
              </w:rPr>
              <w:t xml:space="preserve"> gyrus</w:t>
            </w:r>
          </w:p>
        </w:tc>
        <w:tc>
          <w:tcPr>
            <w:tcW w:w="517" w:type="dxa"/>
            <w:tcBorders>
              <w:top w:val="single" w:sz="2" w:space="0" w:color="000001"/>
              <w:left w:val="single" w:sz="2" w:space="0" w:color="000001"/>
              <w:bottom w:val="single" w:sz="2" w:space="0" w:color="000001"/>
              <w:right w:val="single" w:sz="2" w:space="0" w:color="000001"/>
            </w:tcBorders>
          </w:tcPr>
          <w:p w14:paraId="6186990A" w14:textId="519FB1B4" w:rsidR="004E5E7B" w:rsidRPr="00CD2A8D" w:rsidRDefault="00CD2A8D" w:rsidP="004E5E7B">
            <w:pPr>
              <w:pStyle w:val="TableContents"/>
              <w:spacing w:after="46" w:line="240" w:lineRule="auto"/>
              <w:rPr>
                <w:sz w:val="20"/>
                <w:szCs w:val="20"/>
                <w:lang w:val="en-US"/>
              </w:rPr>
            </w:pPr>
            <w:r>
              <w:rPr>
                <w:sz w:val="20"/>
                <w:szCs w:val="20"/>
                <w:lang w:val="en-US"/>
              </w:rPr>
              <w:t>924</w:t>
            </w:r>
          </w:p>
        </w:tc>
        <w:tc>
          <w:tcPr>
            <w:tcW w:w="2296" w:type="dxa"/>
            <w:tcBorders>
              <w:top w:val="single" w:sz="2" w:space="0" w:color="000001"/>
              <w:left w:val="single" w:sz="2" w:space="0" w:color="000001"/>
              <w:bottom w:val="single" w:sz="2" w:space="0" w:color="000001"/>
            </w:tcBorders>
            <w:shd w:val="clear" w:color="auto" w:fill="auto"/>
          </w:tcPr>
          <w:p w14:paraId="03A9FB84" w14:textId="420D4874" w:rsidR="004E5E7B" w:rsidRPr="00CD2A8D" w:rsidRDefault="00CD2A8D" w:rsidP="004E5E7B">
            <w:pPr>
              <w:pStyle w:val="TableContents"/>
              <w:spacing w:after="46" w:line="240" w:lineRule="auto"/>
              <w:rPr>
                <w:sz w:val="20"/>
                <w:szCs w:val="20"/>
                <w:lang w:val="en-US"/>
              </w:rPr>
            </w:pPr>
            <w:r>
              <w:rPr>
                <w:sz w:val="20"/>
                <w:szCs w:val="20"/>
                <w:lang w:val="en-US"/>
              </w:rPr>
              <w:t>2, -24, 34</w:t>
            </w:r>
          </w:p>
        </w:tc>
        <w:tc>
          <w:tcPr>
            <w:tcW w:w="713" w:type="dxa"/>
            <w:tcBorders>
              <w:top w:val="single" w:sz="2" w:space="0" w:color="000001"/>
              <w:left w:val="single" w:sz="2" w:space="0" w:color="000001"/>
              <w:bottom w:val="single" w:sz="2" w:space="0" w:color="000001"/>
            </w:tcBorders>
            <w:shd w:val="clear" w:color="auto" w:fill="auto"/>
          </w:tcPr>
          <w:p w14:paraId="2B229E97" w14:textId="1051936D" w:rsidR="004E5E7B" w:rsidRPr="00CD2A8D" w:rsidRDefault="00CD2A8D" w:rsidP="004E5E7B">
            <w:pPr>
              <w:pStyle w:val="TableContents"/>
              <w:spacing w:after="46" w:line="240" w:lineRule="auto"/>
              <w:rPr>
                <w:sz w:val="20"/>
                <w:szCs w:val="20"/>
                <w:lang w:val="en-US"/>
              </w:rPr>
            </w:pPr>
            <w:r>
              <w:rPr>
                <w:sz w:val="20"/>
                <w:szCs w:val="20"/>
                <w:lang w:val="en-US"/>
              </w:rPr>
              <w:t>-5.88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A2AE410" w14:textId="0BA1FA69" w:rsidR="004E5E7B" w:rsidRPr="00CD2A8D" w:rsidRDefault="00CD2A8D" w:rsidP="004E5E7B">
            <w:pPr>
              <w:pStyle w:val="TableContents"/>
              <w:spacing w:after="46" w:line="240" w:lineRule="auto"/>
              <w:rPr>
                <w:sz w:val="20"/>
                <w:szCs w:val="20"/>
                <w:lang w:val="en-US"/>
              </w:rPr>
            </w:pPr>
            <w:r w:rsidRPr="00CD2A8D">
              <w:rPr>
                <w:sz w:val="20"/>
                <w:szCs w:val="20"/>
                <w:lang w:val="en-US"/>
              </w:rPr>
              <w:t>&lt;0.0001</w:t>
            </w:r>
          </w:p>
        </w:tc>
      </w:tr>
      <w:tr w:rsidR="004E5E7B" w:rsidRPr="00CD2A8D" w14:paraId="38F59BF8" w14:textId="77777777" w:rsidTr="00532035">
        <w:trPr>
          <w:trHeight w:val="283"/>
        </w:trPr>
        <w:tc>
          <w:tcPr>
            <w:tcW w:w="1410" w:type="dxa"/>
            <w:vMerge/>
            <w:tcBorders>
              <w:left w:val="single" w:sz="2" w:space="0" w:color="000001"/>
              <w:right w:val="single" w:sz="2" w:space="0" w:color="000001"/>
            </w:tcBorders>
            <w:vAlign w:val="bottom"/>
          </w:tcPr>
          <w:p w14:paraId="54CEA945" w14:textId="77777777" w:rsidR="004E5E7B" w:rsidRPr="00CD2A8D" w:rsidRDefault="004E5E7B"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1740ACFC" w14:textId="139BDECA" w:rsidR="004E5E7B" w:rsidRPr="00CD2A8D" w:rsidRDefault="00CD2A8D" w:rsidP="004E5E7B">
            <w:pPr>
              <w:pStyle w:val="TableContents"/>
              <w:spacing w:after="46" w:line="240" w:lineRule="auto"/>
              <w:rPr>
                <w:sz w:val="20"/>
                <w:szCs w:val="20"/>
                <w:lang w:val="en-US"/>
              </w:rPr>
            </w:pPr>
            <w:r>
              <w:rPr>
                <w:sz w:val="20"/>
                <w:szCs w:val="20"/>
                <w:lang w:val="en-US"/>
              </w:rPr>
              <w:t>Right STG</w:t>
            </w:r>
          </w:p>
        </w:tc>
        <w:tc>
          <w:tcPr>
            <w:tcW w:w="517" w:type="dxa"/>
            <w:tcBorders>
              <w:top w:val="single" w:sz="2" w:space="0" w:color="000001"/>
              <w:left w:val="single" w:sz="2" w:space="0" w:color="000001"/>
              <w:bottom w:val="single" w:sz="2" w:space="0" w:color="000001"/>
              <w:right w:val="single" w:sz="2" w:space="0" w:color="000001"/>
            </w:tcBorders>
          </w:tcPr>
          <w:p w14:paraId="27390F1F" w14:textId="4339FAF9" w:rsidR="004E5E7B" w:rsidRPr="00CD2A8D" w:rsidRDefault="00CD2A8D" w:rsidP="004E5E7B">
            <w:pPr>
              <w:pStyle w:val="TableContents"/>
              <w:spacing w:after="46" w:line="240" w:lineRule="auto"/>
              <w:rPr>
                <w:sz w:val="20"/>
                <w:szCs w:val="20"/>
                <w:lang w:val="en-US"/>
              </w:rPr>
            </w:pPr>
            <w:r>
              <w:rPr>
                <w:sz w:val="20"/>
                <w:szCs w:val="20"/>
                <w:lang w:val="en-US"/>
              </w:rPr>
              <w:t>126</w:t>
            </w:r>
          </w:p>
        </w:tc>
        <w:tc>
          <w:tcPr>
            <w:tcW w:w="2296" w:type="dxa"/>
            <w:tcBorders>
              <w:top w:val="single" w:sz="2" w:space="0" w:color="000001"/>
              <w:left w:val="single" w:sz="2" w:space="0" w:color="000001"/>
              <w:bottom w:val="single" w:sz="2" w:space="0" w:color="000001"/>
            </w:tcBorders>
            <w:shd w:val="clear" w:color="auto" w:fill="auto"/>
          </w:tcPr>
          <w:p w14:paraId="5305EE5A" w14:textId="539C904E" w:rsidR="004E5E7B" w:rsidRPr="00CD2A8D" w:rsidRDefault="00CD2A8D" w:rsidP="004E5E7B">
            <w:pPr>
              <w:pStyle w:val="TableContents"/>
              <w:spacing w:after="46" w:line="240" w:lineRule="auto"/>
              <w:rPr>
                <w:sz w:val="20"/>
                <w:szCs w:val="20"/>
                <w:lang w:val="en-US"/>
              </w:rPr>
            </w:pPr>
            <w:r>
              <w:rPr>
                <w:sz w:val="20"/>
                <w:szCs w:val="20"/>
                <w:lang w:val="en-US"/>
              </w:rPr>
              <w:t>56, -10, -2</w:t>
            </w:r>
          </w:p>
        </w:tc>
        <w:tc>
          <w:tcPr>
            <w:tcW w:w="713" w:type="dxa"/>
            <w:tcBorders>
              <w:top w:val="single" w:sz="2" w:space="0" w:color="000001"/>
              <w:left w:val="single" w:sz="2" w:space="0" w:color="000001"/>
              <w:bottom w:val="single" w:sz="2" w:space="0" w:color="000001"/>
            </w:tcBorders>
            <w:shd w:val="clear" w:color="auto" w:fill="auto"/>
          </w:tcPr>
          <w:p w14:paraId="2595E796" w14:textId="45EFD974" w:rsidR="004E5E7B" w:rsidRPr="00CD2A8D" w:rsidRDefault="00CD2A8D" w:rsidP="004E5E7B">
            <w:pPr>
              <w:pStyle w:val="TableContents"/>
              <w:spacing w:after="46" w:line="240" w:lineRule="auto"/>
              <w:rPr>
                <w:sz w:val="20"/>
                <w:szCs w:val="20"/>
                <w:lang w:val="en-US"/>
              </w:rPr>
            </w:pPr>
            <w:r>
              <w:rPr>
                <w:sz w:val="20"/>
                <w:szCs w:val="20"/>
                <w:lang w:val="en-US"/>
              </w:rPr>
              <w:t>-4.4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2E226C2" w14:textId="1EB84A78" w:rsidR="004E5E7B" w:rsidRPr="00CD2A8D" w:rsidRDefault="00CD2A8D" w:rsidP="004E5E7B">
            <w:pPr>
              <w:pStyle w:val="TableContents"/>
              <w:spacing w:after="46" w:line="240" w:lineRule="auto"/>
              <w:rPr>
                <w:sz w:val="20"/>
                <w:szCs w:val="20"/>
                <w:lang w:val="en-US"/>
              </w:rPr>
            </w:pPr>
            <w:r>
              <w:rPr>
                <w:sz w:val="20"/>
                <w:szCs w:val="20"/>
                <w:lang w:val="en-US"/>
              </w:rPr>
              <w:t>0.036</w:t>
            </w:r>
          </w:p>
        </w:tc>
      </w:tr>
      <w:tr w:rsidR="004E5E7B" w:rsidRPr="00CD2A8D" w14:paraId="725C9835" w14:textId="77777777" w:rsidTr="00532035">
        <w:trPr>
          <w:trHeight w:val="283"/>
        </w:trPr>
        <w:tc>
          <w:tcPr>
            <w:tcW w:w="1410" w:type="dxa"/>
            <w:vMerge/>
            <w:tcBorders>
              <w:left w:val="single" w:sz="2" w:space="0" w:color="000001"/>
              <w:right w:val="single" w:sz="2" w:space="0" w:color="000001"/>
            </w:tcBorders>
            <w:vAlign w:val="bottom"/>
          </w:tcPr>
          <w:p w14:paraId="0EED1F79" w14:textId="77777777" w:rsidR="004E5E7B" w:rsidRPr="00CD2A8D" w:rsidRDefault="004E5E7B"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39DD2CD0" w14:textId="3276149D" w:rsidR="004E5E7B" w:rsidRPr="00CD2A8D" w:rsidRDefault="00CD2A8D" w:rsidP="004E5E7B">
            <w:pPr>
              <w:pStyle w:val="TableContents"/>
              <w:spacing w:after="46" w:line="240" w:lineRule="auto"/>
              <w:rPr>
                <w:sz w:val="20"/>
                <w:szCs w:val="20"/>
                <w:lang w:val="en-US"/>
              </w:rPr>
            </w:pPr>
            <w:r>
              <w:rPr>
                <w:sz w:val="20"/>
                <w:szCs w:val="20"/>
                <w:lang w:val="en-US"/>
              </w:rPr>
              <w:t>Right postcentral gyrus</w:t>
            </w:r>
          </w:p>
        </w:tc>
        <w:tc>
          <w:tcPr>
            <w:tcW w:w="517" w:type="dxa"/>
            <w:tcBorders>
              <w:top w:val="single" w:sz="2" w:space="0" w:color="000001"/>
              <w:left w:val="single" w:sz="2" w:space="0" w:color="000001"/>
              <w:bottom w:val="single" w:sz="2" w:space="0" w:color="000001"/>
              <w:right w:val="single" w:sz="2" w:space="0" w:color="000001"/>
            </w:tcBorders>
          </w:tcPr>
          <w:p w14:paraId="750D08D1" w14:textId="449D3937" w:rsidR="004E5E7B" w:rsidRPr="00CD2A8D" w:rsidRDefault="00CD2A8D" w:rsidP="004E5E7B">
            <w:pPr>
              <w:pStyle w:val="TableContents"/>
              <w:spacing w:after="46" w:line="240" w:lineRule="auto"/>
              <w:rPr>
                <w:sz w:val="20"/>
                <w:szCs w:val="20"/>
                <w:lang w:val="en-US"/>
              </w:rPr>
            </w:pPr>
            <w:r>
              <w:rPr>
                <w:sz w:val="20"/>
                <w:szCs w:val="20"/>
                <w:lang w:val="en-US"/>
              </w:rPr>
              <w:t>116</w:t>
            </w:r>
          </w:p>
        </w:tc>
        <w:tc>
          <w:tcPr>
            <w:tcW w:w="2296" w:type="dxa"/>
            <w:tcBorders>
              <w:top w:val="single" w:sz="2" w:space="0" w:color="000001"/>
              <w:left w:val="single" w:sz="2" w:space="0" w:color="000001"/>
              <w:bottom w:val="single" w:sz="2" w:space="0" w:color="000001"/>
            </w:tcBorders>
            <w:shd w:val="clear" w:color="auto" w:fill="auto"/>
          </w:tcPr>
          <w:p w14:paraId="1018314A" w14:textId="3F40C5F9" w:rsidR="004E5E7B" w:rsidRPr="00CD2A8D" w:rsidRDefault="00CD2A8D" w:rsidP="004E5E7B">
            <w:pPr>
              <w:pStyle w:val="TableContents"/>
              <w:spacing w:after="46" w:line="240" w:lineRule="auto"/>
              <w:rPr>
                <w:sz w:val="20"/>
                <w:szCs w:val="20"/>
                <w:lang w:val="en-US"/>
              </w:rPr>
            </w:pPr>
            <w:r>
              <w:rPr>
                <w:sz w:val="20"/>
                <w:szCs w:val="20"/>
                <w:lang w:val="en-US"/>
              </w:rPr>
              <w:t>56, -20, 38</w:t>
            </w:r>
          </w:p>
        </w:tc>
        <w:tc>
          <w:tcPr>
            <w:tcW w:w="713" w:type="dxa"/>
            <w:tcBorders>
              <w:top w:val="single" w:sz="2" w:space="0" w:color="000001"/>
              <w:left w:val="single" w:sz="2" w:space="0" w:color="000001"/>
              <w:bottom w:val="single" w:sz="2" w:space="0" w:color="000001"/>
            </w:tcBorders>
            <w:shd w:val="clear" w:color="auto" w:fill="auto"/>
          </w:tcPr>
          <w:p w14:paraId="0B27A500" w14:textId="3799795D" w:rsidR="004E5E7B" w:rsidRPr="00CD2A8D" w:rsidRDefault="00CD2A8D" w:rsidP="004E5E7B">
            <w:pPr>
              <w:pStyle w:val="TableContents"/>
              <w:spacing w:after="46" w:line="240" w:lineRule="auto"/>
              <w:rPr>
                <w:sz w:val="20"/>
                <w:szCs w:val="20"/>
                <w:lang w:val="en-US"/>
              </w:rPr>
            </w:pPr>
            <w:r>
              <w:rPr>
                <w:sz w:val="20"/>
                <w:szCs w:val="20"/>
                <w:lang w:val="en-US"/>
              </w:rPr>
              <w:t>-4.79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AF19E8F" w14:textId="44DBCCF5" w:rsidR="004E5E7B" w:rsidRPr="00CD2A8D" w:rsidRDefault="00CD2A8D" w:rsidP="004E5E7B">
            <w:pPr>
              <w:pStyle w:val="TableContents"/>
              <w:spacing w:after="46" w:line="240" w:lineRule="auto"/>
              <w:rPr>
                <w:sz w:val="20"/>
                <w:szCs w:val="20"/>
                <w:lang w:val="en-US"/>
              </w:rPr>
            </w:pPr>
            <w:r>
              <w:rPr>
                <w:sz w:val="20"/>
                <w:szCs w:val="20"/>
                <w:lang w:val="en-US"/>
              </w:rPr>
              <w:t>0.014</w:t>
            </w:r>
          </w:p>
        </w:tc>
      </w:tr>
      <w:tr w:rsidR="004E5E7B" w:rsidRPr="00CD2A8D" w14:paraId="6E1B4F19" w14:textId="77777777" w:rsidTr="00532035">
        <w:trPr>
          <w:trHeight w:val="283"/>
        </w:trPr>
        <w:tc>
          <w:tcPr>
            <w:tcW w:w="1410" w:type="dxa"/>
            <w:vMerge/>
            <w:tcBorders>
              <w:left w:val="single" w:sz="2" w:space="0" w:color="000001"/>
              <w:right w:val="single" w:sz="2" w:space="0" w:color="000001"/>
            </w:tcBorders>
            <w:vAlign w:val="bottom"/>
          </w:tcPr>
          <w:p w14:paraId="219C2AD4" w14:textId="77777777" w:rsidR="004E5E7B" w:rsidRPr="00CD2A8D" w:rsidRDefault="004E5E7B"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7F23CB46" w14:textId="08693DD1" w:rsidR="004E5E7B" w:rsidRPr="00CD2A8D" w:rsidRDefault="00CD2A8D" w:rsidP="004E5E7B">
            <w:pPr>
              <w:pStyle w:val="TableContents"/>
              <w:spacing w:after="46" w:line="240" w:lineRule="auto"/>
              <w:rPr>
                <w:sz w:val="20"/>
                <w:szCs w:val="20"/>
                <w:lang w:val="en-US"/>
              </w:rPr>
            </w:pPr>
            <w:r>
              <w:rPr>
                <w:sz w:val="20"/>
                <w:szCs w:val="20"/>
                <w:lang w:val="en-US"/>
              </w:rPr>
              <w:t>Right MTG</w:t>
            </w:r>
          </w:p>
        </w:tc>
        <w:tc>
          <w:tcPr>
            <w:tcW w:w="517" w:type="dxa"/>
            <w:tcBorders>
              <w:top w:val="single" w:sz="2" w:space="0" w:color="000001"/>
              <w:left w:val="single" w:sz="2" w:space="0" w:color="000001"/>
              <w:bottom w:val="single" w:sz="2" w:space="0" w:color="000001"/>
              <w:right w:val="single" w:sz="2" w:space="0" w:color="000001"/>
            </w:tcBorders>
          </w:tcPr>
          <w:p w14:paraId="1B3A287B" w14:textId="533FAE8E" w:rsidR="004E5E7B" w:rsidRPr="00CD2A8D" w:rsidRDefault="00CD2A8D" w:rsidP="004E5E7B">
            <w:pPr>
              <w:pStyle w:val="TableContents"/>
              <w:spacing w:after="46" w:line="240" w:lineRule="auto"/>
              <w:rPr>
                <w:sz w:val="20"/>
                <w:szCs w:val="20"/>
                <w:lang w:val="en-US"/>
              </w:rPr>
            </w:pPr>
            <w:r>
              <w:rPr>
                <w:sz w:val="20"/>
                <w:szCs w:val="20"/>
                <w:lang w:val="en-US"/>
              </w:rPr>
              <w:t>73</w:t>
            </w:r>
          </w:p>
        </w:tc>
        <w:tc>
          <w:tcPr>
            <w:tcW w:w="2296" w:type="dxa"/>
            <w:tcBorders>
              <w:top w:val="single" w:sz="2" w:space="0" w:color="000001"/>
              <w:left w:val="single" w:sz="2" w:space="0" w:color="000001"/>
              <w:bottom w:val="single" w:sz="2" w:space="0" w:color="000001"/>
            </w:tcBorders>
            <w:shd w:val="clear" w:color="auto" w:fill="auto"/>
          </w:tcPr>
          <w:p w14:paraId="212FA777" w14:textId="6EB32656" w:rsidR="004E5E7B" w:rsidRPr="00CD2A8D" w:rsidRDefault="00CD2A8D" w:rsidP="004E5E7B">
            <w:pPr>
              <w:pStyle w:val="TableContents"/>
              <w:spacing w:after="46" w:line="240" w:lineRule="auto"/>
              <w:rPr>
                <w:sz w:val="20"/>
                <w:szCs w:val="20"/>
                <w:lang w:val="en-US"/>
              </w:rPr>
            </w:pPr>
            <w:r>
              <w:rPr>
                <w:sz w:val="20"/>
                <w:szCs w:val="20"/>
                <w:lang w:val="en-US"/>
              </w:rPr>
              <w:t>54, -56, 18</w:t>
            </w:r>
          </w:p>
        </w:tc>
        <w:tc>
          <w:tcPr>
            <w:tcW w:w="713" w:type="dxa"/>
            <w:tcBorders>
              <w:top w:val="single" w:sz="2" w:space="0" w:color="000001"/>
              <w:left w:val="single" w:sz="2" w:space="0" w:color="000001"/>
              <w:bottom w:val="single" w:sz="2" w:space="0" w:color="000001"/>
            </w:tcBorders>
            <w:shd w:val="clear" w:color="auto" w:fill="auto"/>
          </w:tcPr>
          <w:p w14:paraId="3C383D39" w14:textId="425F07B7" w:rsidR="004E5E7B" w:rsidRPr="00CD2A8D" w:rsidRDefault="00CD2A8D" w:rsidP="004E5E7B">
            <w:pPr>
              <w:pStyle w:val="TableContents"/>
              <w:spacing w:after="46" w:line="240" w:lineRule="auto"/>
              <w:rPr>
                <w:sz w:val="20"/>
                <w:szCs w:val="20"/>
                <w:lang w:val="en-US"/>
              </w:rPr>
            </w:pPr>
            <w:r>
              <w:rPr>
                <w:sz w:val="20"/>
                <w:szCs w:val="20"/>
                <w:lang w:val="en-US"/>
              </w:rPr>
              <w:t>-4.378</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4918800" w14:textId="49D1AA0B" w:rsidR="004E5E7B" w:rsidRPr="00CD2A8D" w:rsidRDefault="00CD2A8D" w:rsidP="004E5E7B">
            <w:pPr>
              <w:pStyle w:val="TableContents"/>
              <w:spacing w:after="46" w:line="240" w:lineRule="auto"/>
              <w:rPr>
                <w:sz w:val="20"/>
                <w:szCs w:val="20"/>
                <w:lang w:val="en-US"/>
              </w:rPr>
            </w:pPr>
            <w:r>
              <w:rPr>
                <w:sz w:val="20"/>
                <w:szCs w:val="20"/>
                <w:lang w:val="en-US"/>
              </w:rPr>
              <w:t>0.033</w:t>
            </w:r>
          </w:p>
        </w:tc>
      </w:tr>
      <w:tr w:rsidR="004E5E7B" w:rsidRPr="00CD2A8D" w14:paraId="3CCA472C"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5AD35FBE" w14:textId="77777777" w:rsidR="004E5E7B" w:rsidRPr="00CD2A8D" w:rsidRDefault="004E5E7B"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7A0CE5BE" w14:textId="058C97DB" w:rsidR="004E5E7B" w:rsidRPr="00CD2A8D" w:rsidRDefault="00CD2A8D" w:rsidP="004E5E7B">
            <w:pPr>
              <w:pStyle w:val="TableContents"/>
              <w:spacing w:after="46" w:line="240" w:lineRule="auto"/>
              <w:rPr>
                <w:sz w:val="20"/>
                <w:szCs w:val="20"/>
                <w:lang w:val="en-US"/>
              </w:rPr>
            </w:pPr>
            <w:r>
              <w:rPr>
                <w:sz w:val="20"/>
                <w:szCs w:val="20"/>
                <w:lang w:val="en-US"/>
              </w:rPr>
              <w:t>Right precentral gyrus</w:t>
            </w:r>
          </w:p>
        </w:tc>
        <w:tc>
          <w:tcPr>
            <w:tcW w:w="517" w:type="dxa"/>
            <w:tcBorders>
              <w:top w:val="single" w:sz="2" w:space="0" w:color="000001"/>
              <w:left w:val="single" w:sz="2" w:space="0" w:color="000001"/>
              <w:bottom w:val="single" w:sz="2" w:space="0" w:color="000001"/>
              <w:right w:val="single" w:sz="2" w:space="0" w:color="000001"/>
            </w:tcBorders>
          </w:tcPr>
          <w:p w14:paraId="5BD6B58A" w14:textId="0C1EEBDA" w:rsidR="004E5E7B" w:rsidRPr="00CD2A8D" w:rsidRDefault="00CD2A8D" w:rsidP="004E5E7B">
            <w:pPr>
              <w:pStyle w:val="TableContents"/>
              <w:spacing w:after="46" w:line="240" w:lineRule="auto"/>
              <w:rPr>
                <w:sz w:val="20"/>
                <w:szCs w:val="20"/>
                <w:lang w:val="en-US"/>
              </w:rPr>
            </w:pPr>
            <w:r>
              <w:rPr>
                <w:sz w:val="20"/>
                <w:szCs w:val="20"/>
                <w:lang w:val="en-US"/>
              </w:rPr>
              <w:t>35</w:t>
            </w:r>
          </w:p>
        </w:tc>
        <w:tc>
          <w:tcPr>
            <w:tcW w:w="2296" w:type="dxa"/>
            <w:tcBorders>
              <w:top w:val="single" w:sz="2" w:space="0" w:color="000001"/>
              <w:left w:val="single" w:sz="2" w:space="0" w:color="000001"/>
              <w:bottom w:val="single" w:sz="2" w:space="0" w:color="000001"/>
            </w:tcBorders>
            <w:shd w:val="clear" w:color="auto" w:fill="auto"/>
          </w:tcPr>
          <w:p w14:paraId="56FF515D" w14:textId="10BA3E13" w:rsidR="004E5E7B" w:rsidRPr="00CD2A8D" w:rsidRDefault="00CD2A8D" w:rsidP="004E5E7B">
            <w:pPr>
              <w:pStyle w:val="TableContents"/>
              <w:spacing w:after="46" w:line="240" w:lineRule="auto"/>
              <w:rPr>
                <w:sz w:val="20"/>
                <w:szCs w:val="20"/>
                <w:lang w:val="en-US"/>
              </w:rPr>
            </w:pPr>
            <w:r>
              <w:rPr>
                <w:sz w:val="20"/>
                <w:szCs w:val="20"/>
                <w:lang w:val="en-US"/>
              </w:rPr>
              <w:t>38, -14, 46</w:t>
            </w:r>
          </w:p>
        </w:tc>
        <w:tc>
          <w:tcPr>
            <w:tcW w:w="713" w:type="dxa"/>
            <w:tcBorders>
              <w:top w:val="single" w:sz="2" w:space="0" w:color="000001"/>
              <w:left w:val="single" w:sz="2" w:space="0" w:color="000001"/>
              <w:bottom w:val="single" w:sz="2" w:space="0" w:color="000001"/>
            </w:tcBorders>
            <w:shd w:val="clear" w:color="auto" w:fill="auto"/>
          </w:tcPr>
          <w:p w14:paraId="1BE13BA6" w14:textId="61FF79C2" w:rsidR="004E5E7B" w:rsidRPr="00CD2A8D" w:rsidRDefault="00CD2A8D" w:rsidP="004E5E7B">
            <w:pPr>
              <w:pStyle w:val="TableContents"/>
              <w:spacing w:after="46" w:line="240" w:lineRule="auto"/>
              <w:rPr>
                <w:sz w:val="20"/>
                <w:szCs w:val="20"/>
                <w:lang w:val="en-US"/>
              </w:rPr>
            </w:pPr>
            <w:r>
              <w:rPr>
                <w:sz w:val="20"/>
                <w:szCs w:val="20"/>
                <w:lang w:val="en-US"/>
              </w:rPr>
              <w:t>-4.21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ABA0122" w14:textId="0424F67B" w:rsidR="004E5E7B" w:rsidRPr="00CD2A8D" w:rsidRDefault="00CD2A8D" w:rsidP="004E5E7B">
            <w:pPr>
              <w:pStyle w:val="TableContents"/>
              <w:spacing w:after="46" w:line="240" w:lineRule="auto"/>
              <w:rPr>
                <w:sz w:val="20"/>
                <w:szCs w:val="20"/>
                <w:lang w:val="en-US"/>
              </w:rPr>
            </w:pPr>
            <w:r>
              <w:rPr>
                <w:sz w:val="20"/>
                <w:szCs w:val="20"/>
                <w:lang w:val="en-US"/>
              </w:rPr>
              <w:t>0.043</w:t>
            </w:r>
          </w:p>
        </w:tc>
      </w:tr>
      <w:tr w:rsidR="004E5E7B" w:rsidRPr="00A03866" w14:paraId="62CC3C3C"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299656E8" w14:textId="4E232645" w:rsidR="004E5E7B" w:rsidRPr="00A03866" w:rsidRDefault="004E5E7B" w:rsidP="004E5E7B">
            <w:pPr>
              <w:pStyle w:val="TableContents"/>
              <w:spacing w:after="46" w:line="240" w:lineRule="auto"/>
              <w:rPr>
                <w:sz w:val="20"/>
                <w:szCs w:val="20"/>
                <w:lang w:val="en-GB"/>
              </w:rPr>
            </w:pPr>
            <w:r>
              <w:rPr>
                <w:sz w:val="20"/>
                <w:szCs w:val="20"/>
              </w:rPr>
              <w:t>100% medicated</w:t>
            </w:r>
            <w:r w:rsidR="006C264F">
              <w:rPr>
                <w:sz w:val="20"/>
                <w:szCs w:val="20"/>
              </w:rPr>
              <w:t xml:space="preserve"> (n=67)</w:t>
            </w:r>
          </w:p>
        </w:tc>
        <w:tc>
          <w:tcPr>
            <w:tcW w:w="3864" w:type="dxa"/>
            <w:tcBorders>
              <w:top w:val="single" w:sz="2" w:space="0" w:color="000001"/>
              <w:left w:val="single" w:sz="2" w:space="0" w:color="000001"/>
              <w:bottom w:val="single" w:sz="2" w:space="0" w:color="000001"/>
              <w:right w:val="single" w:sz="2" w:space="0" w:color="000001"/>
            </w:tcBorders>
          </w:tcPr>
          <w:p w14:paraId="32BB0C4F" w14:textId="12140673" w:rsidR="004E5E7B" w:rsidRPr="00A03866" w:rsidRDefault="006C264F" w:rsidP="004E5E7B">
            <w:pPr>
              <w:pStyle w:val="TableContents"/>
              <w:spacing w:after="46" w:line="240" w:lineRule="auto"/>
              <w:rPr>
                <w:sz w:val="20"/>
                <w:szCs w:val="20"/>
                <w:lang w:val="en-GB"/>
              </w:rPr>
            </w:pPr>
            <w:r w:rsidRPr="00CD2A8D">
              <w:rPr>
                <w:sz w:val="20"/>
                <w:szCs w:val="20"/>
                <w:lang w:val="en-US"/>
              </w:rPr>
              <w:t>Left rolandic operculum / insula / ST</w:t>
            </w:r>
            <w:r>
              <w:rPr>
                <w:sz w:val="20"/>
                <w:szCs w:val="20"/>
                <w:lang w:val="en-US"/>
              </w:rPr>
              <w:t>G</w:t>
            </w:r>
            <w:r w:rsidR="00BA0C6E">
              <w:rPr>
                <w:sz w:val="20"/>
                <w:szCs w:val="20"/>
                <w:lang w:val="en-US"/>
              </w:rPr>
              <w:t xml:space="preserve"> / IFG</w:t>
            </w:r>
          </w:p>
        </w:tc>
        <w:tc>
          <w:tcPr>
            <w:tcW w:w="517" w:type="dxa"/>
            <w:tcBorders>
              <w:top w:val="single" w:sz="2" w:space="0" w:color="000001"/>
              <w:left w:val="single" w:sz="2" w:space="0" w:color="000001"/>
              <w:bottom w:val="single" w:sz="2" w:space="0" w:color="000001"/>
              <w:right w:val="single" w:sz="2" w:space="0" w:color="000001"/>
            </w:tcBorders>
          </w:tcPr>
          <w:p w14:paraId="4CD41468" w14:textId="0F4CFDF6" w:rsidR="004E5E7B" w:rsidRPr="00A03866" w:rsidRDefault="006C264F" w:rsidP="004E5E7B">
            <w:pPr>
              <w:pStyle w:val="TableContents"/>
              <w:spacing w:after="46" w:line="240" w:lineRule="auto"/>
              <w:rPr>
                <w:sz w:val="20"/>
                <w:szCs w:val="20"/>
                <w:lang w:val="en-US"/>
              </w:rPr>
            </w:pPr>
            <w:r>
              <w:rPr>
                <w:sz w:val="20"/>
                <w:szCs w:val="20"/>
                <w:lang w:val="en-US"/>
              </w:rPr>
              <w:t>7492</w:t>
            </w:r>
          </w:p>
        </w:tc>
        <w:tc>
          <w:tcPr>
            <w:tcW w:w="2296" w:type="dxa"/>
            <w:tcBorders>
              <w:top w:val="single" w:sz="2" w:space="0" w:color="000001"/>
              <w:left w:val="single" w:sz="2" w:space="0" w:color="000001"/>
              <w:bottom w:val="single" w:sz="2" w:space="0" w:color="000001"/>
            </w:tcBorders>
            <w:shd w:val="clear" w:color="auto" w:fill="auto"/>
          </w:tcPr>
          <w:p w14:paraId="7D6BB5BE" w14:textId="2B7D0A28" w:rsidR="004E5E7B" w:rsidRPr="00A03866" w:rsidRDefault="006C264F" w:rsidP="004E5E7B">
            <w:pPr>
              <w:pStyle w:val="TableContents"/>
              <w:spacing w:after="46" w:line="240" w:lineRule="auto"/>
              <w:rPr>
                <w:sz w:val="20"/>
                <w:szCs w:val="20"/>
                <w:lang w:val="en-US"/>
              </w:rPr>
            </w:pPr>
            <w:r>
              <w:rPr>
                <w:sz w:val="20"/>
                <w:szCs w:val="20"/>
                <w:lang w:val="en-US"/>
              </w:rPr>
              <w:t>-44, 4, -10</w:t>
            </w:r>
          </w:p>
        </w:tc>
        <w:tc>
          <w:tcPr>
            <w:tcW w:w="713" w:type="dxa"/>
            <w:tcBorders>
              <w:top w:val="single" w:sz="2" w:space="0" w:color="000001"/>
              <w:left w:val="single" w:sz="2" w:space="0" w:color="000001"/>
              <w:bottom w:val="single" w:sz="2" w:space="0" w:color="000001"/>
            </w:tcBorders>
            <w:shd w:val="clear" w:color="auto" w:fill="auto"/>
          </w:tcPr>
          <w:p w14:paraId="28282FBD" w14:textId="62FC160E" w:rsidR="004E5E7B" w:rsidRPr="00A03866" w:rsidRDefault="006C264F" w:rsidP="004E5E7B">
            <w:pPr>
              <w:pStyle w:val="TableContents"/>
              <w:spacing w:after="46" w:line="240" w:lineRule="auto"/>
              <w:rPr>
                <w:sz w:val="20"/>
                <w:szCs w:val="20"/>
                <w:lang w:val="en-US"/>
              </w:rPr>
            </w:pPr>
            <w:r>
              <w:rPr>
                <w:sz w:val="20"/>
                <w:szCs w:val="20"/>
                <w:lang w:val="en-US"/>
              </w:rPr>
              <w:t>-10.088</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52E0D97" w14:textId="4681CE2E" w:rsidR="004E5E7B" w:rsidRPr="00A03866" w:rsidRDefault="006C264F" w:rsidP="004E5E7B">
            <w:pPr>
              <w:pStyle w:val="TableContents"/>
              <w:spacing w:after="46" w:line="240" w:lineRule="auto"/>
              <w:rPr>
                <w:sz w:val="20"/>
                <w:szCs w:val="20"/>
                <w:lang w:val="en-US"/>
              </w:rPr>
            </w:pPr>
            <w:r w:rsidRPr="00CD2A8D">
              <w:rPr>
                <w:sz w:val="20"/>
                <w:szCs w:val="20"/>
                <w:lang w:val="en-US"/>
              </w:rPr>
              <w:t>&lt;0.0001</w:t>
            </w:r>
          </w:p>
        </w:tc>
      </w:tr>
      <w:tr w:rsidR="004E5E7B" w:rsidRPr="00A03866" w14:paraId="123B9327" w14:textId="77777777" w:rsidTr="00532035">
        <w:trPr>
          <w:trHeight w:val="283"/>
        </w:trPr>
        <w:tc>
          <w:tcPr>
            <w:tcW w:w="1410" w:type="dxa"/>
            <w:vMerge/>
            <w:tcBorders>
              <w:left w:val="single" w:sz="2" w:space="0" w:color="000001"/>
              <w:right w:val="single" w:sz="2" w:space="0" w:color="000001"/>
            </w:tcBorders>
            <w:vAlign w:val="bottom"/>
          </w:tcPr>
          <w:p w14:paraId="7BE68195" w14:textId="77777777" w:rsidR="004E5E7B" w:rsidRDefault="004E5E7B"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5506220B" w14:textId="18EB9D25" w:rsidR="004E5E7B" w:rsidRPr="00A03866" w:rsidRDefault="006C264F" w:rsidP="004E5E7B">
            <w:pPr>
              <w:pStyle w:val="TableContents"/>
              <w:spacing w:after="46" w:line="240" w:lineRule="auto"/>
              <w:rPr>
                <w:sz w:val="20"/>
                <w:szCs w:val="20"/>
                <w:lang w:val="en-GB"/>
              </w:rPr>
            </w:pPr>
            <w:r>
              <w:rPr>
                <w:sz w:val="20"/>
                <w:szCs w:val="20"/>
                <w:lang w:val="en-GB"/>
              </w:rPr>
              <w:t>Right STG / insula</w:t>
            </w:r>
            <w:r w:rsidR="00BA0C6E">
              <w:rPr>
                <w:sz w:val="20"/>
                <w:szCs w:val="20"/>
                <w:lang w:val="en-GB"/>
              </w:rPr>
              <w:t xml:space="preserve"> / IFG</w:t>
            </w:r>
          </w:p>
        </w:tc>
        <w:tc>
          <w:tcPr>
            <w:tcW w:w="517" w:type="dxa"/>
            <w:tcBorders>
              <w:top w:val="single" w:sz="2" w:space="0" w:color="000001"/>
              <w:left w:val="single" w:sz="2" w:space="0" w:color="000001"/>
              <w:bottom w:val="single" w:sz="2" w:space="0" w:color="000001"/>
              <w:right w:val="single" w:sz="2" w:space="0" w:color="000001"/>
            </w:tcBorders>
          </w:tcPr>
          <w:p w14:paraId="6754F602" w14:textId="6A499404" w:rsidR="004E5E7B" w:rsidRPr="00A03866" w:rsidRDefault="006C264F" w:rsidP="004E5E7B">
            <w:pPr>
              <w:pStyle w:val="TableContents"/>
              <w:spacing w:after="46" w:line="240" w:lineRule="auto"/>
              <w:rPr>
                <w:sz w:val="20"/>
                <w:szCs w:val="20"/>
                <w:lang w:val="en-US"/>
              </w:rPr>
            </w:pPr>
            <w:r>
              <w:rPr>
                <w:sz w:val="20"/>
                <w:szCs w:val="20"/>
                <w:lang w:val="en-US"/>
              </w:rPr>
              <w:t>6427</w:t>
            </w:r>
          </w:p>
        </w:tc>
        <w:tc>
          <w:tcPr>
            <w:tcW w:w="2296" w:type="dxa"/>
            <w:tcBorders>
              <w:top w:val="single" w:sz="2" w:space="0" w:color="000001"/>
              <w:left w:val="single" w:sz="2" w:space="0" w:color="000001"/>
              <w:bottom w:val="single" w:sz="2" w:space="0" w:color="000001"/>
            </w:tcBorders>
            <w:shd w:val="clear" w:color="auto" w:fill="auto"/>
          </w:tcPr>
          <w:p w14:paraId="416E87CA" w14:textId="64238F46" w:rsidR="004E5E7B" w:rsidRPr="00A03866" w:rsidRDefault="006C264F" w:rsidP="004E5E7B">
            <w:pPr>
              <w:pStyle w:val="TableContents"/>
              <w:spacing w:after="46" w:line="240" w:lineRule="auto"/>
              <w:rPr>
                <w:sz w:val="20"/>
                <w:szCs w:val="20"/>
                <w:lang w:val="en-US"/>
              </w:rPr>
            </w:pPr>
            <w:r>
              <w:rPr>
                <w:sz w:val="20"/>
                <w:szCs w:val="20"/>
                <w:lang w:val="en-US"/>
              </w:rPr>
              <w:t>52, 8,-10</w:t>
            </w:r>
          </w:p>
        </w:tc>
        <w:tc>
          <w:tcPr>
            <w:tcW w:w="713" w:type="dxa"/>
            <w:tcBorders>
              <w:top w:val="single" w:sz="2" w:space="0" w:color="000001"/>
              <w:left w:val="single" w:sz="2" w:space="0" w:color="000001"/>
              <w:bottom w:val="single" w:sz="2" w:space="0" w:color="000001"/>
            </w:tcBorders>
            <w:shd w:val="clear" w:color="auto" w:fill="auto"/>
          </w:tcPr>
          <w:p w14:paraId="485C1AC9" w14:textId="090B1E9E" w:rsidR="004E5E7B" w:rsidRPr="00A03866" w:rsidRDefault="006C264F" w:rsidP="004E5E7B">
            <w:pPr>
              <w:pStyle w:val="TableContents"/>
              <w:spacing w:after="46" w:line="240" w:lineRule="auto"/>
              <w:rPr>
                <w:sz w:val="20"/>
                <w:szCs w:val="20"/>
                <w:lang w:val="en-US"/>
              </w:rPr>
            </w:pPr>
            <w:r>
              <w:rPr>
                <w:sz w:val="20"/>
                <w:szCs w:val="20"/>
                <w:lang w:val="en-US"/>
              </w:rPr>
              <w:t>-9.23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107C7906" w14:textId="7CCF91C6" w:rsidR="004E5E7B" w:rsidRPr="00A03866" w:rsidRDefault="006C264F" w:rsidP="004E5E7B">
            <w:pPr>
              <w:pStyle w:val="TableContents"/>
              <w:spacing w:after="46" w:line="240" w:lineRule="auto"/>
              <w:rPr>
                <w:sz w:val="20"/>
                <w:szCs w:val="20"/>
                <w:lang w:val="en-US"/>
              </w:rPr>
            </w:pPr>
            <w:r w:rsidRPr="00CD2A8D">
              <w:rPr>
                <w:sz w:val="20"/>
                <w:szCs w:val="20"/>
                <w:lang w:val="en-US"/>
              </w:rPr>
              <w:t>&lt;0.0001</w:t>
            </w:r>
          </w:p>
        </w:tc>
      </w:tr>
      <w:tr w:rsidR="004E5E7B" w:rsidRPr="00A03866" w14:paraId="1EBC453F"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7BCE8A55" w14:textId="77777777" w:rsidR="004E5E7B" w:rsidRDefault="004E5E7B"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3D9DD20B" w14:textId="26EB048F" w:rsidR="004E5E7B" w:rsidRPr="00A03866" w:rsidRDefault="006C264F" w:rsidP="004E5E7B">
            <w:pPr>
              <w:pStyle w:val="TableContents"/>
              <w:spacing w:after="46" w:line="240" w:lineRule="auto"/>
              <w:rPr>
                <w:sz w:val="20"/>
                <w:szCs w:val="20"/>
                <w:lang w:val="en-GB"/>
              </w:rPr>
            </w:pPr>
            <w:r>
              <w:rPr>
                <w:sz w:val="20"/>
                <w:szCs w:val="20"/>
                <w:lang w:val="en-GB"/>
              </w:rPr>
              <w:t>Bilateral dmPFC / cingulate gyri</w:t>
            </w:r>
          </w:p>
        </w:tc>
        <w:tc>
          <w:tcPr>
            <w:tcW w:w="517" w:type="dxa"/>
            <w:tcBorders>
              <w:top w:val="single" w:sz="2" w:space="0" w:color="000001"/>
              <w:left w:val="single" w:sz="2" w:space="0" w:color="000001"/>
              <w:bottom w:val="single" w:sz="2" w:space="0" w:color="000001"/>
              <w:right w:val="single" w:sz="2" w:space="0" w:color="000001"/>
            </w:tcBorders>
          </w:tcPr>
          <w:p w14:paraId="6A8FD0E0" w14:textId="215E3F6A" w:rsidR="004E5E7B" w:rsidRPr="00A03866" w:rsidRDefault="006C264F" w:rsidP="004E5E7B">
            <w:pPr>
              <w:pStyle w:val="TableContents"/>
              <w:spacing w:after="46" w:line="240" w:lineRule="auto"/>
              <w:rPr>
                <w:sz w:val="20"/>
                <w:szCs w:val="20"/>
                <w:lang w:val="en-US"/>
              </w:rPr>
            </w:pPr>
            <w:r>
              <w:rPr>
                <w:sz w:val="20"/>
                <w:szCs w:val="20"/>
                <w:lang w:val="en-US"/>
              </w:rPr>
              <w:t>5781</w:t>
            </w:r>
          </w:p>
        </w:tc>
        <w:tc>
          <w:tcPr>
            <w:tcW w:w="2296" w:type="dxa"/>
            <w:tcBorders>
              <w:top w:val="single" w:sz="2" w:space="0" w:color="000001"/>
              <w:left w:val="single" w:sz="2" w:space="0" w:color="000001"/>
              <w:bottom w:val="single" w:sz="2" w:space="0" w:color="000001"/>
            </w:tcBorders>
            <w:shd w:val="clear" w:color="auto" w:fill="auto"/>
          </w:tcPr>
          <w:p w14:paraId="2A4D1C42" w14:textId="6152516C" w:rsidR="004E5E7B" w:rsidRPr="00A03866" w:rsidRDefault="006C264F" w:rsidP="004E5E7B">
            <w:pPr>
              <w:pStyle w:val="TableContents"/>
              <w:spacing w:after="46" w:line="240" w:lineRule="auto"/>
              <w:rPr>
                <w:sz w:val="20"/>
                <w:szCs w:val="20"/>
                <w:lang w:val="en-US"/>
              </w:rPr>
            </w:pPr>
            <w:r>
              <w:rPr>
                <w:sz w:val="20"/>
                <w:szCs w:val="20"/>
                <w:lang w:val="en-US"/>
              </w:rPr>
              <w:t>0, 44, 34</w:t>
            </w:r>
          </w:p>
        </w:tc>
        <w:tc>
          <w:tcPr>
            <w:tcW w:w="713" w:type="dxa"/>
            <w:tcBorders>
              <w:top w:val="single" w:sz="2" w:space="0" w:color="000001"/>
              <w:left w:val="single" w:sz="2" w:space="0" w:color="000001"/>
              <w:bottom w:val="single" w:sz="2" w:space="0" w:color="000001"/>
            </w:tcBorders>
            <w:shd w:val="clear" w:color="auto" w:fill="auto"/>
          </w:tcPr>
          <w:p w14:paraId="6B41E59E" w14:textId="7C4CC367" w:rsidR="004E5E7B" w:rsidRPr="00A03866" w:rsidRDefault="006C264F" w:rsidP="004E5E7B">
            <w:pPr>
              <w:pStyle w:val="TableContents"/>
              <w:spacing w:after="46" w:line="240" w:lineRule="auto"/>
              <w:rPr>
                <w:sz w:val="20"/>
                <w:szCs w:val="20"/>
                <w:lang w:val="en-US"/>
              </w:rPr>
            </w:pPr>
            <w:r>
              <w:rPr>
                <w:sz w:val="20"/>
                <w:szCs w:val="20"/>
                <w:lang w:val="en-US"/>
              </w:rPr>
              <w:t>-8.75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A12CFD7" w14:textId="42185BAE" w:rsidR="004E5E7B" w:rsidRPr="00A03866" w:rsidRDefault="006C264F" w:rsidP="004E5E7B">
            <w:pPr>
              <w:pStyle w:val="TableContents"/>
              <w:spacing w:after="46" w:line="240" w:lineRule="auto"/>
              <w:rPr>
                <w:sz w:val="20"/>
                <w:szCs w:val="20"/>
                <w:lang w:val="en-US"/>
              </w:rPr>
            </w:pPr>
            <w:r w:rsidRPr="00CD2A8D">
              <w:rPr>
                <w:sz w:val="20"/>
                <w:szCs w:val="20"/>
                <w:lang w:val="en-US"/>
              </w:rPr>
              <w:t>&lt;0.0001</w:t>
            </w:r>
          </w:p>
        </w:tc>
      </w:tr>
      <w:tr w:rsidR="004E5E7B" w:rsidRPr="00A03866" w14:paraId="428C50C9" w14:textId="77777777" w:rsidTr="00532035">
        <w:trPr>
          <w:trHeight w:val="283"/>
        </w:trPr>
        <w:tc>
          <w:tcPr>
            <w:tcW w:w="1410" w:type="dxa"/>
            <w:tcBorders>
              <w:top w:val="single" w:sz="2" w:space="0" w:color="000001"/>
              <w:left w:val="single" w:sz="2" w:space="0" w:color="000001"/>
              <w:bottom w:val="single" w:sz="2" w:space="0" w:color="000001"/>
              <w:right w:val="single" w:sz="2" w:space="0" w:color="000001"/>
            </w:tcBorders>
            <w:vAlign w:val="bottom"/>
          </w:tcPr>
          <w:p w14:paraId="56AD98BB" w14:textId="01FF7EEC" w:rsidR="004E5E7B" w:rsidRPr="00A03866" w:rsidRDefault="004E5E7B" w:rsidP="004E5E7B">
            <w:pPr>
              <w:pStyle w:val="TableContents"/>
              <w:spacing w:after="46" w:line="240" w:lineRule="auto"/>
              <w:rPr>
                <w:sz w:val="20"/>
                <w:szCs w:val="20"/>
                <w:lang w:val="en-GB"/>
              </w:rPr>
            </w:pPr>
            <w:r>
              <w:rPr>
                <w:sz w:val="20"/>
                <w:szCs w:val="20"/>
              </w:rPr>
              <w:t>Illness Duration 0-2 years</w:t>
            </w:r>
            <w:r w:rsidR="00F64E19">
              <w:rPr>
                <w:sz w:val="20"/>
                <w:szCs w:val="20"/>
              </w:rPr>
              <w:t xml:space="preserve"> (n=20)</w:t>
            </w:r>
          </w:p>
        </w:tc>
        <w:tc>
          <w:tcPr>
            <w:tcW w:w="3864" w:type="dxa"/>
            <w:tcBorders>
              <w:top w:val="single" w:sz="2" w:space="0" w:color="000001"/>
              <w:left w:val="single" w:sz="2" w:space="0" w:color="000001"/>
              <w:bottom w:val="single" w:sz="2" w:space="0" w:color="000001"/>
              <w:right w:val="single" w:sz="2" w:space="0" w:color="000001"/>
            </w:tcBorders>
          </w:tcPr>
          <w:p w14:paraId="517CB52B" w14:textId="39742978" w:rsidR="004E5E7B" w:rsidRPr="00A03866" w:rsidRDefault="00F64E19" w:rsidP="004E5E7B">
            <w:pPr>
              <w:pStyle w:val="TableContents"/>
              <w:spacing w:after="46" w:line="240" w:lineRule="auto"/>
              <w:rPr>
                <w:sz w:val="20"/>
                <w:szCs w:val="20"/>
                <w:lang w:val="en-GB"/>
              </w:rPr>
            </w:pPr>
            <w:r>
              <w:rPr>
                <w:sz w:val="20"/>
                <w:szCs w:val="20"/>
                <w:lang w:val="en-GB"/>
              </w:rPr>
              <w:t>Left STG / insula</w:t>
            </w:r>
            <w:r w:rsidR="00BA0C6E">
              <w:rPr>
                <w:sz w:val="20"/>
                <w:szCs w:val="20"/>
                <w:lang w:val="en-GB"/>
              </w:rPr>
              <w:t xml:space="preserve"> / IFG</w:t>
            </w:r>
          </w:p>
        </w:tc>
        <w:tc>
          <w:tcPr>
            <w:tcW w:w="517" w:type="dxa"/>
            <w:tcBorders>
              <w:top w:val="single" w:sz="2" w:space="0" w:color="000001"/>
              <w:left w:val="single" w:sz="2" w:space="0" w:color="000001"/>
              <w:bottom w:val="single" w:sz="2" w:space="0" w:color="000001"/>
              <w:right w:val="single" w:sz="2" w:space="0" w:color="000001"/>
            </w:tcBorders>
          </w:tcPr>
          <w:p w14:paraId="383F0531" w14:textId="43585CEF" w:rsidR="004E5E7B" w:rsidRDefault="00F64E19" w:rsidP="004E5E7B">
            <w:pPr>
              <w:pStyle w:val="TableContents"/>
              <w:spacing w:after="46" w:line="240" w:lineRule="auto"/>
              <w:rPr>
                <w:sz w:val="20"/>
                <w:szCs w:val="20"/>
                <w:lang w:val="en-US"/>
              </w:rPr>
            </w:pPr>
            <w:r>
              <w:rPr>
                <w:sz w:val="20"/>
                <w:szCs w:val="20"/>
                <w:lang w:val="en-US"/>
              </w:rPr>
              <w:t>1839</w:t>
            </w:r>
          </w:p>
        </w:tc>
        <w:tc>
          <w:tcPr>
            <w:tcW w:w="2296" w:type="dxa"/>
            <w:tcBorders>
              <w:top w:val="single" w:sz="2" w:space="0" w:color="000001"/>
              <w:left w:val="single" w:sz="2" w:space="0" w:color="000001"/>
              <w:bottom w:val="single" w:sz="2" w:space="0" w:color="000001"/>
            </w:tcBorders>
            <w:shd w:val="clear" w:color="auto" w:fill="auto"/>
          </w:tcPr>
          <w:p w14:paraId="5CE45420" w14:textId="08864E5A" w:rsidR="004E5E7B" w:rsidRDefault="00F64E19" w:rsidP="004E5E7B">
            <w:pPr>
              <w:pStyle w:val="TableContents"/>
              <w:spacing w:after="46" w:line="240" w:lineRule="auto"/>
              <w:rPr>
                <w:sz w:val="20"/>
                <w:szCs w:val="20"/>
                <w:lang w:val="en-US"/>
              </w:rPr>
            </w:pPr>
            <w:r>
              <w:rPr>
                <w:sz w:val="20"/>
                <w:szCs w:val="20"/>
                <w:lang w:val="en-US"/>
              </w:rPr>
              <w:t>-48, -10, 0</w:t>
            </w:r>
          </w:p>
        </w:tc>
        <w:tc>
          <w:tcPr>
            <w:tcW w:w="713" w:type="dxa"/>
            <w:tcBorders>
              <w:top w:val="single" w:sz="2" w:space="0" w:color="000001"/>
              <w:left w:val="single" w:sz="2" w:space="0" w:color="000001"/>
              <w:bottom w:val="single" w:sz="2" w:space="0" w:color="000001"/>
            </w:tcBorders>
            <w:shd w:val="clear" w:color="auto" w:fill="auto"/>
          </w:tcPr>
          <w:p w14:paraId="3E7C463D" w14:textId="0EEA4D81" w:rsidR="004E5E7B" w:rsidRDefault="00F64E19" w:rsidP="004E5E7B">
            <w:pPr>
              <w:pStyle w:val="TableContents"/>
              <w:spacing w:after="46" w:line="240" w:lineRule="auto"/>
              <w:rPr>
                <w:sz w:val="20"/>
                <w:szCs w:val="20"/>
                <w:lang w:val="en-US"/>
              </w:rPr>
            </w:pPr>
            <w:r>
              <w:rPr>
                <w:sz w:val="20"/>
                <w:szCs w:val="20"/>
                <w:lang w:val="en-US"/>
              </w:rPr>
              <w:t>-5.709</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3C55CC53" w14:textId="16F1DC1A" w:rsidR="004E5E7B" w:rsidRPr="00A03866" w:rsidRDefault="00F64E19" w:rsidP="004E5E7B">
            <w:pPr>
              <w:pStyle w:val="TableContents"/>
              <w:spacing w:after="46" w:line="240" w:lineRule="auto"/>
              <w:rPr>
                <w:sz w:val="20"/>
                <w:szCs w:val="20"/>
                <w:lang w:val="en-US"/>
              </w:rPr>
            </w:pPr>
            <w:r w:rsidRPr="00CD2A8D">
              <w:rPr>
                <w:sz w:val="20"/>
                <w:szCs w:val="20"/>
                <w:lang w:val="en-US"/>
              </w:rPr>
              <w:t>&lt;0.0001</w:t>
            </w:r>
          </w:p>
        </w:tc>
      </w:tr>
      <w:tr w:rsidR="00F64E19" w:rsidRPr="00A03866" w14:paraId="091FA0B4"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19FAC60C" w14:textId="3F734B1B" w:rsidR="00F64E19" w:rsidRDefault="00F64E19" w:rsidP="00F64E19">
            <w:pPr>
              <w:pStyle w:val="TableContents"/>
              <w:spacing w:after="46" w:line="240" w:lineRule="auto"/>
              <w:rPr>
                <w:sz w:val="20"/>
                <w:szCs w:val="20"/>
              </w:rPr>
            </w:pPr>
            <w:r>
              <w:rPr>
                <w:sz w:val="20"/>
                <w:szCs w:val="20"/>
              </w:rPr>
              <w:t>Illness Duration 3-10 years (n=26)</w:t>
            </w:r>
          </w:p>
        </w:tc>
        <w:tc>
          <w:tcPr>
            <w:tcW w:w="3864" w:type="dxa"/>
            <w:tcBorders>
              <w:top w:val="single" w:sz="2" w:space="0" w:color="000001"/>
              <w:left w:val="single" w:sz="2" w:space="0" w:color="000001"/>
              <w:bottom w:val="single" w:sz="2" w:space="0" w:color="000001"/>
              <w:right w:val="single" w:sz="2" w:space="0" w:color="000001"/>
            </w:tcBorders>
          </w:tcPr>
          <w:p w14:paraId="448C67C4" w14:textId="571BAAA0" w:rsidR="00F64E19" w:rsidRPr="00A03866" w:rsidRDefault="0010063C" w:rsidP="004E5E7B">
            <w:pPr>
              <w:pStyle w:val="TableContents"/>
              <w:spacing w:after="46" w:line="240" w:lineRule="auto"/>
              <w:rPr>
                <w:sz w:val="20"/>
                <w:szCs w:val="20"/>
                <w:lang w:val="en-GB"/>
              </w:rPr>
            </w:pPr>
            <w:r w:rsidRPr="00CD2A8D">
              <w:rPr>
                <w:sz w:val="20"/>
                <w:szCs w:val="20"/>
                <w:lang w:val="en-US"/>
              </w:rPr>
              <w:t>Left rolandic operculum / insula / ST</w:t>
            </w:r>
            <w:r>
              <w:rPr>
                <w:sz w:val="20"/>
                <w:szCs w:val="20"/>
                <w:lang w:val="en-US"/>
              </w:rPr>
              <w:t>G</w:t>
            </w:r>
            <w:r w:rsidR="00BA0C6E">
              <w:rPr>
                <w:sz w:val="20"/>
                <w:szCs w:val="20"/>
                <w:lang w:val="en-US"/>
              </w:rPr>
              <w:t xml:space="preserve"> / IFG</w:t>
            </w:r>
          </w:p>
        </w:tc>
        <w:tc>
          <w:tcPr>
            <w:tcW w:w="517" w:type="dxa"/>
            <w:tcBorders>
              <w:top w:val="single" w:sz="2" w:space="0" w:color="000001"/>
              <w:left w:val="single" w:sz="2" w:space="0" w:color="000001"/>
              <w:bottom w:val="single" w:sz="2" w:space="0" w:color="000001"/>
              <w:right w:val="single" w:sz="2" w:space="0" w:color="000001"/>
            </w:tcBorders>
          </w:tcPr>
          <w:p w14:paraId="5975A6E3" w14:textId="7759C56B" w:rsidR="00F64E19" w:rsidRDefault="0010063C" w:rsidP="004E5E7B">
            <w:pPr>
              <w:pStyle w:val="TableContents"/>
              <w:spacing w:after="46" w:line="240" w:lineRule="auto"/>
              <w:rPr>
                <w:sz w:val="20"/>
                <w:szCs w:val="20"/>
                <w:lang w:val="en-US"/>
              </w:rPr>
            </w:pPr>
            <w:r>
              <w:rPr>
                <w:sz w:val="20"/>
                <w:szCs w:val="20"/>
                <w:lang w:val="en-US"/>
              </w:rPr>
              <w:t>6249</w:t>
            </w:r>
          </w:p>
        </w:tc>
        <w:tc>
          <w:tcPr>
            <w:tcW w:w="2296" w:type="dxa"/>
            <w:tcBorders>
              <w:top w:val="single" w:sz="2" w:space="0" w:color="000001"/>
              <w:left w:val="single" w:sz="2" w:space="0" w:color="000001"/>
              <w:bottom w:val="single" w:sz="2" w:space="0" w:color="000001"/>
            </w:tcBorders>
            <w:shd w:val="clear" w:color="auto" w:fill="auto"/>
          </w:tcPr>
          <w:p w14:paraId="119046C2" w14:textId="2B5BB394" w:rsidR="00F64E19" w:rsidRDefault="0010063C" w:rsidP="004E5E7B">
            <w:pPr>
              <w:pStyle w:val="TableContents"/>
              <w:spacing w:after="46" w:line="240" w:lineRule="auto"/>
              <w:rPr>
                <w:sz w:val="20"/>
                <w:szCs w:val="20"/>
                <w:lang w:val="en-US"/>
              </w:rPr>
            </w:pPr>
            <w:r>
              <w:rPr>
                <w:sz w:val="20"/>
                <w:szCs w:val="20"/>
                <w:lang w:val="en-US"/>
              </w:rPr>
              <w:t>-50, -4, 6</w:t>
            </w:r>
          </w:p>
        </w:tc>
        <w:tc>
          <w:tcPr>
            <w:tcW w:w="713" w:type="dxa"/>
            <w:tcBorders>
              <w:top w:val="single" w:sz="2" w:space="0" w:color="000001"/>
              <w:left w:val="single" w:sz="2" w:space="0" w:color="000001"/>
              <w:bottom w:val="single" w:sz="2" w:space="0" w:color="000001"/>
            </w:tcBorders>
            <w:shd w:val="clear" w:color="auto" w:fill="auto"/>
          </w:tcPr>
          <w:p w14:paraId="66F7305B" w14:textId="7EFDFE49" w:rsidR="00F64E19" w:rsidRDefault="0010063C" w:rsidP="004E5E7B">
            <w:pPr>
              <w:pStyle w:val="TableContents"/>
              <w:spacing w:after="46" w:line="240" w:lineRule="auto"/>
              <w:rPr>
                <w:sz w:val="20"/>
                <w:szCs w:val="20"/>
                <w:lang w:val="en-US"/>
              </w:rPr>
            </w:pPr>
            <w:r>
              <w:rPr>
                <w:sz w:val="20"/>
                <w:szCs w:val="20"/>
                <w:lang w:val="en-US"/>
              </w:rPr>
              <w:t>-10.13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3406EF85" w14:textId="737732F3" w:rsidR="00F64E19" w:rsidRPr="00A03866" w:rsidRDefault="0010063C" w:rsidP="004E5E7B">
            <w:pPr>
              <w:pStyle w:val="TableContents"/>
              <w:spacing w:after="46" w:line="240" w:lineRule="auto"/>
              <w:rPr>
                <w:sz w:val="20"/>
                <w:szCs w:val="20"/>
                <w:lang w:val="en-US"/>
              </w:rPr>
            </w:pPr>
            <w:r w:rsidRPr="00CD2A8D">
              <w:rPr>
                <w:sz w:val="20"/>
                <w:szCs w:val="20"/>
                <w:lang w:val="en-US"/>
              </w:rPr>
              <w:t>&lt;0.0001</w:t>
            </w:r>
          </w:p>
        </w:tc>
      </w:tr>
      <w:tr w:rsidR="00F64E19" w:rsidRPr="00A03866" w14:paraId="7E99192C" w14:textId="77777777" w:rsidTr="00532035">
        <w:trPr>
          <w:trHeight w:val="283"/>
        </w:trPr>
        <w:tc>
          <w:tcPr>
            <w:tcW w:w="1410" w:type="dxa"/>
            <w:vMerge/>
            <w:tcBorders>
              <w:left w:val="single" w:sz="2" w:space="0" w:color="000001"/>
              <w:right w:val="single" w:sz="2" w:space="0" w:color="000001"/>
            </w:tcBorders>
            <w:vAlign w:val="bottom"/>
          </w:tcPr>
          <w:p w14:paraId="6D4BDA5B" w14:textId="77777777" w:rsidR="00F64E19" w:rsidRDefault="00F64E1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1204BBF0" w14:textId="46B82594" w:rsidR="00F64E19" w:rsidRPr="00A03866" w:rsidRDefault="0010063C" w:rsidP="004E5E7B">
            <w:pPr>
              <w:pStyle w:val="TableContents"/>
              <w:spacing w:after="46" w:line="240" w:lineRule="auto"/>
              <w:rPr>
                <w:sz w:val="20"/>
                <w:szCs w:val="20"/>
                <w:lang w:val="en-GB"/>
              </w:rPr>
            </w:pPr>
            <w:r>
              <w:rPr>
                <w:sz w:val="20"/>
                <w:szCs w:val="20"/>
                <w:lang w:val="en-US"/>
              </w:rPr>
              <w:t>Right</w:t>
            </w:r>
            <w:r w:rsidRPr="00CD2A8D">
              <w:rPr>
                <w:sz w:val="20"/>
                <w:szCs w:val="20"/>
                <w:lang w:val="en-US"/>
              </w:rPr>
              <w:t xml:space="preserve"> rolandic operculum / insula / ST</w:t>
            </w:r>
            <w:r>
              <w:rPr>
                <w:sz w:val="20"/>
                <w:szCs w:val="20"/>
                <w:lang w:val="en-US"/>
              </w:rPr>
              <w:t>G</w:t>
            </w:r>
            <w:r w:rsidR="00BA0C6E">
              <w:rPr>
                <w:sz w:val="20"/>
                <w:szCs w:val="20"/>
                <w:lang w:val="en-US"/>
              </w:rPr>
              <w:t xml:space="preserve"> / IFG</w:t>
            </w:r>
          </w:p>
        </w:tc>
        <w:tc>
          <w:tcPr>
            <w:tcW w:w="517" w:type="dxa"/>
            <w:tcBorders>
              <w:top w:val="single" w:sz="2" w:space="0" w:color="000001"/>
              <w:left w:val="single" w:sz="2" w:space="0" w:color="000001"/>
              <w:bottom w:val="single" w:sz="2" w:space="0" w:color="000001"/>
              <w:right w:val="single" w:sz="2" w:space="0" w:color="000001"/>
            </w:tcBorders>
          </w:tcPr>
          <w:p w14:paraId="5AAAA8CC" w14:textId="06F0B757" w:rsidR="00F64E19" w:rsidRDefault="0010063C" w:rsidP="004E5E7B">
            <w:pPr>
              <w:pStyle w:val="TableContents"/>
              <w:spacing w:after="46" w:line="240" w:lineRule="auto"/>
              <w:rPr>
                <w:sz w:val="20"/>
                <w:szCs w:val="20"/>
                <w:lang w:val="en-US"/>
              </w:rPr>
            </w:pPr>
            <w:r>
              <w:rPr>
                <w:sz w:val="20"/>
                <w:szCs w:val="20"/>
                <w:lang w:val="en-US"/>
              </w:rPr>
              <w:t>4641</w:t>
            </w:r>
          </w:p>
        </w:tc>
        <w:tc>
          <w:tcPr>
            <w:tcW w:w="2296" w:type="dxa"/>
            <w:tcBorders>
              <w:top w:val="single" w:sz="2" w:space="0" w:color="000001"/>
              <w:left w:val="single" w:sz="2" w:space="0" w:color="000001"/>
              <w:bottom w:val="single" w:sz="2" w:space="0" w:color="000001"/>
            </w:tcBorders>
            <w:shd w:val="clear" w:color="auto" w:fill="auto"/>
          </w:tcPr>
          <w:p w14:paraId="601A864E" w14:textId="1C4285CF" w:rsidR="00F64E19" w:rsidRDefault="0010063C" w:rsidP="004E5E7B">
            <w:pPr>
              <w:pStyle w:val="TableContents"/>
              <w:spacing w:after="46" w:line="240" w:lineRule="auto"/>
              <w:rPr>
                <w:sz w:val="20"/>
                <w:szCs w:val="20"/>
                <w:lang w:val="en-US"/>
              </w:rPr>
            </w:pPr>
            <w:r>
              <w:rPr>
                <w:sz w:val="20"/>
                <w:szCs w:val="20"/>
                <w:lang w:val="en-US"/>
              </w:rPr>
              <w:t>50, 2, 0</w:t>
            </w:r>
          </w:p>
        </w:tc>
        <w:tc>
          <w:tcPr>
            <w:tcW w:w="713" w:type="dxa"/>
            <w:tcBorders>
              <w:top w:val="single" w:sz="2" w:space="0" w:color="000001"/>
              <w:left w:val="single" w:sz="2" w:space="0" w:color="000001"/>
              <w:bottom w:val="single" w:sz="2" w:space="0" w:color="000001"/>
            </w:tcBorders>
            <w:shd w:val="clear" w:color="auto" w:fill="auto"/>
          </w:tcPr>
          <w:p w14:paraId="749F4343" w14:textId="5EB2FA02" w:rsidR="00F64E19" w:rsidRDefault="0010063C" w:rsidP="004E5E7B">
            <w:pPr>
              <w:pStyle w:val="TableContents"/>
              <w:spacing w:after="46" w:line="240" w:lineRule="auto"/>
              <w:rPr>
                <w:sz w:val="20"/>
                <w:szCs w:val="20"/>
                <w:lang w:val="en-US"/>
              </w:rPr>
            </w:pPr>
            <w:r>
              <w:rPr>
                <w:sz w:val="20"/>
                <w:szCs w:val="20"/>
                <w:lang w:val="en-US"/>
              </w:rPr>
              <w:t>-9.18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1CE454E2" w14:textId="3EEA9CA6" w:rsidR="00F64E19" w:rsidRPr="00A03866" w:rsidRDefault="0010063C" w:rsidP="004E5E7B">
            <w:pPr>
              <w:pStyle w:val="TableContents"/>
              <w:spacing w:after="46" w:line="240" w:lineRule="auto"/>
              <w:rPr>
                <w:sz w:val="20"/>
                <w:szCs w:val="20"/>
                <w:lang w:val="en-US"/>
              </w:rPr>
            </w:pPr>
            <w:r w:rsidRPr="00CD2A8D">
              <w:rPr>
                <w:sz w:val="20"/>
                <w:szCs w:val="20"/>
                <w:lang w:val="en-US"/>
              </w:rPr>
              <w:t>&lt;0.0001</w:t>
            </w:r>
          </w:p>
        </w:tc>
      </w:tr>
      <w:tr w:rsidR="00F64E19" w:rsidRPr="00A03866" w14:paraId="039028C6" w14:textId="77777777" w:rsidTr="00532035">
        <w:trPr>
          <w:trHeight w:val="283"/>
        </w:trPr>
        <w:tc>
          <w:tcPr>
            <w:tcW w:w="1410" w:type="dxa"/>
            <w:vMerge/>
            <w:tcBorders>
              <w:left w:val="single" w:sz="2" w:space="0" w:color="000001"/>
              <w:right w:val="single" w:sz="2" w:space="0" w:color="000001"/>
            </w:tcBorders>
            <w:vAlign w:val="bottom"/>
          </w:tcPr>
          <w:p w14:paraId="227D3113" w14:textId="77777777" w:rsidR="00F64E19" w:rsidRDefault="00F64E1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37D07BD9" w14:textId="329E4C31" w:rsidR="00F64E19" w:rsidRPr="00A03866" w:rsidRDefault="0010063C" w:rsidP="004E5E7B">
            <w:pPr>
              <w:pStyle w:val="TableContents"/>
              <w:spacing w:after="46" w:line="240" w:lineRule="auto"/>
              <w:rPr>
                <w:sz w:val="20"/>
                <w:szCs w:val="20"/>
                <w:lang w:val="en-GB"/>
              </w:rPr>
            </w:pPr>
            <w:r>
              <w:rPr>
                <w:sz w:val="20"/>
                <w:szCs w:val="20"/>
                <w:lang w:val="en-GB"/>
              </w:rPr>
              <w:t>Left dmPFC / cingulate gyrus</w:t>
            </w:r>
          </w:p>
        </w:tc>
        <w:tc>
          <w:tcPr>
            <w:tcW w:w="517" w:type="dxa"/>
            <w:tcBorders>
              <w:top w:val="single" w:sz="2" w:space="0" w:color="000001"/>
              <w:left w:val="single" w:sz="2" w:space="0" w:color="000001"/>
              <w:bottom w:val="single" w:sz="2" w:space="0" w:color="000001"/>
              <w:right w:val="single" w:sz="2" w:space="0" w:color="000001"/>
            </w:tcBorders>
          </w:tcPr>
          <w:p w14:paraId="542BF46B" w14:textId="382329A3" w:rsidR="00F64E19" w:rsidRDefault="0010063C" w:rsidP="004E5E7B">
            <w:pPr>
              <w:pStyle w:val="TableContents"/>
              <w:spacing w:after="46" w:line="240" w:lineRule="auto"/>
              <w:rPr>
                <w:sz w:val="20"/>
                <w:szCs w:val="20"/>
                <w:lang w:val="en-US"/>
              </w:rPr>
            </w:pPr>
            <w:r>
              <w:rPr>
                <w:sz w:val="20"/>
                <w:szCs w:val="20"/>
                <w:lang w:val="en-US"/>
              </w:rPr>
              <w:t>1125</w:t>
            </w:r>
          </w:p>
        </w:tc>
        <w:tc>
          <w:tcPr>
            <w:tcW w:w="2296" w:type="dxa"/>
            <w:tcBorders>
              <w:top w:val="single" w:sz="2" w:space="0" w:color="000001"/>
              <w:left w:val="single" w:sz="2" w:space="0" w:color="000001"/>
              <w:bottom w:val="single" w:sz="2" w:space="0" w:color="000001"/>
            </w:tcBorders>
            <w:shd w:val="clear" w:color="auto" w:fill="auto"/>
          </w:tcPr>
          <w:p w14:paraId="354C9CBD" w14:textId="627EB3E3" w:rsidR="00F64E19" w:rsidRDefault="0010063C" w:rsidP="004E5E7B">
            <w:pPr>
              <w:pStyle w:val="TableContents"/>
              <w:spacing w:after="46" w:line="240" w:lineRule="auto"/>
              <w:rPr>
                <w:sz w:val="20"/>
                <w:szCs w:val="20"/>
                <w:lang w:val="en-US"/>
              </w:rPr>
            </w:pPr>
            <w:r>
              <w:rPr>
                <w:sz w:val="20"/>
                <w:szCs w:val="20"/>
                <w:lang w:val="en-US"/>
              </w:rPr>
              <w:t>-8, 52, -4</w:t>
            </w:r>
          </w:p>
        </w:tc>
        <w:tc>
          <w:tcPr>
            <w:tcW w:w="713" w:type="dxa"/>
            <w:tcBorders>
              <w:top w:val="single" w:sz="2" w:space="0" w:color="000001"/>
              <w:left w:val="single" w:sz="2" w:space="0" w:color="000001"/>
              <w:bottom w:val="single" w:sz="2" w:space="0" w:color="000001"/>
            </w:tcBorders>
            <w:shd w:val="clear" w:color="auto" w:fill="auto"/>
          </w:tcPr>
          <w:p w14:paraId="5725DFC4" w14:textId="4B145BBC" w:rsidR="00F64E19" w:rsidRDefault="0010063C" w:rsidP="004E5E7B">
            <w:pPr>
              <w:pStyle w:val="TableContents"/>
              <w:spacing w:after="46" w:line="240" w:lineRule="auto"/>
              <w:rPr>
                <w:sz w:val="20"/>
                <w:szCs w:val="20"/>
                <w:lang w:val="en-US"/>
              </w:rPr>
            </w:pPr>
            <w:r>
              <w:rPr>
                <w:sz w:val="20"/>
                <w:szCs w:val="20"/>
                <w:lang w:val="en-US"/>
              </w:rPr>
              <w:t>-5.86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3064BA0" w14:textId="3CEC6901" w:rsidR="00F64E19" w:rsidRPr="00A03866" w:rsidRDefault="0010063C" w:rsidP="004E5E7B">
            <w:pPr>
              <w:pStyle w:val="TableContents"/>
              <w:spacing w:after="46" w:line="240" w:lineRule="auto"/>
              <w:rPr>
                <w:sz w:val="20"/>
                <w:szCs w:val="20"/>
                <w:lang w:val="en-US"/>
              </w:rPr>
            </w:pPr>
            <w:r>
              <w:rPr>
                <w:sz w:val="20"/>
                <w:szCs w:val="20"/>
                <w:lang w:val="en-US"/>
              </w:rPr>
              <w:t>0.004</w:t>
            </w:r>
          </w:p>
        </w:tc>
      </w:tr>
      <w:tr w:rsidR="00F64E19" w:rsidRPr="00A03866" w14:paraId="066AD315" w14:textId="77777777" w:rsidTr="00532035">
        <w:trPr>
          <w:trHeight w:val="283"/>
        </w:trPr>
        <w:tc>
          <w:tcPr>
            <w:tcW w:w="1410" w:type="dxa"/>
            <w:vMerge/>
            <w:tcBorders>
              <w:left w:val="single" w:sz="2" w:space="0" w:color="000001"/>
              <w:right w:val="single" w:sz="2" w:space="0" w:color="000001"/>
            </w:tcBorders>
            <w:vAlign w:val="bottom"/>
          </w:tcPr>
          <w:p w14:paraId="547A5912" w14:textId="77777777" w:rsidR="00F64E19" w:rsidRDefault="00F64E1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74B7F156" w14:textId="78A9BFA2" w:rsidR="00F64E19" w:rsidRPr="00A03866" w:rsidRDefault="0010063C" w:rsidP="004E5E7B">
            <w:pPr>
              <w:pStyle w:val="TableContents"/>
              <w:spacing w:after="46" w:line="240" w:lineRule="auto"/>
              <w:rPr>
                <w:sz w:val="20"/>
                <w:szCs w:val="20"/>
                <w:lang w:val="en-GB"/>
              </w:rPr>
            </w:pPr>
            <w:r>
              <w:rPr>
                <w:sz w:val="20"/>
                <w:szCs w:val="20"/>
                <w:lang w:val="en-GB"/>
              </w:rPr>
              <w:t>Right SMA</w:t>
            </w:r>
          </w:p>
        </w:tc>
        <w:tc>
          <w:tcPr>
            <w:tcW w:w="517" w:type="dxa"/>
            <w:tcBorders>
              <w:top w:val="single" w:sz="2" w:space="0" w:color="000001"/>
              <w:left w:val="single" w:sz="2" w:space="0" w:color="000001"/>
              <w:bottom w:val="single" w:sz="2" w:space="0" w:color="000001"/>
              <w:right w:val="single" w:sz="2" w:space="0" w:color="000001"/>
            </w:tcBorders>
          </w:tcPr>
          <w:p w14:paraId="4FB25C5D" w14:textId="6C5F8F79" w:rsidR="00F64E19" w:rsidRDefault="0010063C" w:rsidP="004E5E7B">
            <w:pPr>
              <w:pStyle w:val="TableContents"/>
              <w:spacing w:after="46" w:line="240" w:lineRule="auto"/>
              <w:rPr>
                <w:sz w:val="20"/>
                <w:szCs w:val="20"/>
                <w:lang w:val="en-US"/>
              </w:rPr>
            </w:pPr>
            <w:r>
              <w:rPr>
                <w:sz w:val="20"/>
                <w:szCs w:val="20"/>
                <w:lang w:val="en-US"/>
              </w:rPr>
              <w:t>591</w:t>
            </w:r>
          </w:p>
        </w:tc>
        <w:tc>
          <w:tcPr>
            <w:tcW w:w="2296" w:type="dxa"/>
            <w:tcBorders>
              <w:top w:val="single" w:sz="2" w:space="0" w:color="000001"/>
              <w:left w:val="single" w:sz="2" w:space="0" w:color="000001"/>
              <w:bottom w:val="single" w:sz="2" w:space="0" w:color="000001"/>
            </w:tcBorders>
            <w:shd w:val="clear" w:color="auto" w:fill="auto"/>
          </w:tcPr>
          <w:p w14:paraId="088E39D3" w14:textId="05FE4F6F" w:rsidR="00F64E19" w:rsidRDefault="0010063C" w:rsidP="004E5E7B">
            <w:pPr>
              <w:pStyle w:val="TableContents"/>
              <w:spacing w:after="46" w:line="240" w:lineRule="auto"/>
              <w:rPr>
                <w:sz w:val="20"/>
                <w:szCs w:val="20"/>
                <w:lang w:val="en-US"/>
              </w:rPr>
            </w:pPr>
            <w:r>
              <w:rPr>
                <w:sz w:val="20"/>
                <w:szCs w:val="20"/>
                <w:lang w:val="en-US"/>
              </w:rPr>
              <w:t>4, 16, 48</w:t>
            </w:r>
          </w:p>
        </w:tc>
        <w:tc>
          <w:tcPr>
            <w:tcW w:w="713" w:type="dxa"/>
            <w:tcBorders>
              <w:top w:val="single" w:sz="2" w:space="0" w:color="000001"/>
              <w:left w:val="single" w:sz="2" w:space="0" w:color="000001"/>
              <w:bottom w:val="single" w:sz="2" w:space="0" w:color="000001"/>
            </w:tcBorders>
            <w:shd w:val="clear" w:color="auto" w:fill="auto"/>
          </w:tcPr>
          <w:p w14:paraId="534D058E" w14:textId="01C16057" w:rsidR="00F64E19" w:rsidRDefault="0010063C" w:rsidP="004E5E7B">
            <w:pPr>
              <w:pStyle w:val="TableContents"/>
              <w:spacing w:after="46" w:line="240" w:lineRule="auto"/>
              <w:rPr>
                <w:sz w:val="20"/>
                <w:szCs w:val="20"/>
                <w:lang w:val="en-US"/>
              </w:rPr>
            </w:pPr>
            <w:r>
              <w:rPr>
                <w:sz w:val="20"/>
                <w:szCs w:val="20"/>
                <w:lang w:val="en-US"/>
              </w:rPr>
              <w:t>-5.05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CDAF160" w14:textId="68C2630A" w:rsidR="00F64E19" w:rsidRPr="00A03866" w:rsidRDefault="0010063C" w:rsidP="004E5E7B">
            <w:pPr>
              <w:pStyle w:val="TableContents"/>
              <w:spacing w:after="46" w:line="240" w:lineRule="auto"/>
              <w:rPr>
                <w:sz w:val="20"/>
                <w:szCs w:val="20"/>
                <w:lang w:val="en-US"/>
              </w:rPr>
            </w:pPr>
            <w:r>
              <w:rPr>
                <w:sz w:val="20"/>
                <w:szCs w:val="20"/>
                <w:lang w:val="en-US"/>
              </w:rPr>
              <w:t>0.01</w:t>
            </w:r>
          </w:p>
        </w:tc>
      </w:tr>
      <w:tr w:rsidR="00F64E19" w:rsidRPr="00A03866" w14:paraId="3040EB7F" w14:textId="77777777" w:rsidTr="00532035">
        <w:trPr>
          <w:trHeight w:val="283"/>
        </w:trPr>
        <w:tc>
          <w:tcPr>
            <w:tcW w:w="1410" w:type="dxa"/>
            <w:vMerge/>
            <w:tcBorders>
              <w:left w:val="single" w:sz="2" w:space="0" w:color="000001"/>
              <w:right w:val="single" w:sz="2" w:space="0" w:color="000001"/>
            </w:tcBorders>
            <w:vAlign w:val="bottom"/>
          </w:tcPr>
          <w:p w14:paraId="2619A1CF" w14:textId="77777777" w:rsidR="00F64E19" w:rsidRDefault="00F64E1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40613D3E" w14:textId="2B5B847F" w:rsidR="00F64E19" w:rsidRPr="00A03866" w:rsidRDefault="0010063C" w:rsidP="004E5E7B">
            <w:pPr>
              <w:pStyle w:val="TableContents"/>
              <w:spacing w:after="46" w:line="240" w:lineRule="auto"/>
              <w:rPr>
                <w:sz w:val="20"/>
                <w:szCs w:val="20"/>
                <w:lang w:val="en-GB"/>
              </w:rPr>
            </w:pPr>
            <w:r>
              <w:rPr>
                <w:sz w:val="20"/>
                <w:szCs w:val="20"/>
                <w:lang w:val="en-GB"/>
              </w:rPr>
              <w:t>Right cingulate gyrus</w:t>
            </w:r>
          </w:p>
        </w:tc>
        <w:tc>
          <w:tcPr>
            <w:tcW w:w="517" w:type="dxa"/>
            <w:tcBorders>
              <w:top w:val="single" w:sz="2" w:space="0" w:color="000001"/>
              <w:left w:val="single" w:sz="2" w:space="0" w:color="000001"/>
              <w:bottom w:val="single" w:sz="2" w:space="0" w:color="000001"/>
              <w:right w:val="single" w:sz="2" w:space="0" w:color="000001"/>
            </w:tcBorders>
          </w:tcPr>
          <w:p w14:paraId="6D775275" w14:textId="73D30539" w:rsidR="00F64E19" w:rsidRDefault="0010063C" w:rsidP="004E5E7B">
            <w:pPr>
              <w:pStyle w:val="TableContents"/>
              <w:spacing w:after="46" w:line="240" w:lineRule="auto"/>
              <w:rPr>
                <w:sz w:val="20"/>
                <w:szCs w:val="20"/>
                <w:lang w:val="en-US"/>
              </w:rPr>
            </w:pPr>
            <w:r>
              <w:rPr>
                <w:sz w:val="20"/>
                <w:szCs w:val="20"/>
                <w:lang w:val="en-US"/>
              </w:rPr>
              <w:t>160</w:t>
            </w:r>
          </w:p>
        </w:tc>
        <w:tc>
          <w:tcPr>
            <w:tcW w:w="2296" w:type="dxa"/>
            <w:tcBorders>
              <w:top w:val="single" w:sz="2" w:space="0" w:color="000001"/>
              <w:left w:val="single" w:sz="2" w:space="0" w:color="000001"/>
              <w:bottom w:val="single" w:sz="2" w:space="0" w:color="000001"/>
            </w:tcBorders>
            <w:shd w:val="clear" w:color="auto" w:fill="auto"/>
          </w:tcPr>
          <w:p w14:paraId="15A331AA" w14:textId="686EF18C" w:rsidR="00F64E19" w:rsidRDefault="0010063C" w:rsidP="004E5E7B">
            <w:pPr>
              <w:pStyle w:val="TableContents"/>
              <w:spacing w:after="46" w:line="240" w:lineRule="auto"/>
              <w:rPr>
                <w:sz w:val="20"/>
                <w:szCs w:val="20"/>
                <w:lang w:val="en-US"/>
              </w:rPr>
            </w:pPr>
            <w:r>
              <w:rPr>
                <w:sz w:val="20"/>
                <w:szCs w:val="20"/>
                <w:lang w:val="en-US"/>
              </w:rPr>
              <w:t>10, -24, 40</w:t>
            </w:r>
          </w:p>
        </w:tc>
        <w:tc>
          <w:tcPr>
            <w:tcW w:w="713" w:type="dxa"/>
            <w:tcBorders>
              <w:top w:val="single" w:sz="2" w:space="0" w:color="000001"/>
              <w:left w:val="single" w:sz="2" w:space="0" w:color="000001"/>
              <w:bottom w:val="single" w:sz="2" w:space="0" w:color="000001"/>
            </w:tcBorders>
            <w:shd w:val="clear" w:color="auto" w:fill="auto"/>
          </w:tcPr>
          <w:p w14:paraId="30B5149C" w14:textId="6079258D" w:rsidR="00F64E19" w:rsidRDefault="0010063C" w:rsidP="004E5E7B">
            <w:pPr>
              <w:pStyle w:val="TableContents"/>
              <w:spacing w:after="46" w:line="240" w:lineRule="auto"/>
              <w:rPr>
                <w:sz w:val="20"/>
                <w:szCs w:val="20"/>
                <w:lang w:val="en-US"/>
              </w:rPr>
            </w:pPr>
            <w:r>
              <w:rPr>
                <w:sz w:val="20"/>
                <w:szCs w:val="20"/>
                <w:lang w:val="en-US"/>
              </w:rPr>
              <w:t>-5.92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DE473F3" w14:textId="5C71D992" w:rsidR="00F64E19" w:rsidRPr="00A03866" w:rsidRDefault="0010063C" w:rsidP="004E5E7B">
            <w:pPr>
              <w:pStyle w:val="TableContents"/>
              <w:spacing w:after="46" w:line="240" w:lineRule="auto"/>
              <w:rPr>
                <w:sz w:val="20"/>
                <w:szCs w:val="20"/>
                <w:lang w:val="en-US"/>
              </w:rPr>
            </w:pPr>
            <w:r>
              <w:rPr>
                <w:sz w:val="20"/>
                <w:szCs w:val="20"/>
                <w:lang w:val="en-US"/>
              </w:rPr>
              <w:t>0.02</w:t>
            </w:r>
          </w:p>
        </w:tc>
      </w:tr>
      <w:tr w:rsidR="00F64E19" w:rsidRPr="00A03866" w14:paraId="7036CB3D"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02DD4B52" w14:textId="77777777" w:rsidR="00F64E19" w:rsidRDefault="00F64E1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7E9F439B" w14:textId="54D048B8" w:rsidR="00F64E19" w:rsidRPr="00A03866" w:rsidRDefault="0010063C" w:rsidP="004E5E7B">
            <w:pPr>
              <w:pStyle w:val="TableContents"/>
              <w:spacing w:after="46" w:line="240" w:lineRule="auto"/>
              <w:rPr>
                <w:sz w:val="20"/>
                <w:szCs w:val="20"/>
                <w:lang w:val="en-GB"/>
              </w:rPr>
            </w:pPr>
            <w:r>
              <w:rPr>
                <w:sz w:val="20"/>
                <w:szCs w:val="20"/>
                <w:lang w:val="en-GB"/>
              </w:rPr>
              <w:t>Right MFG</w:t>
            </w:r>
          </w:p>
        </w:tc>
        <w:tc>
          <w:tcPr>
            <w:tcW w:w="517" w:type="dxa"/>
            <w:tcBorders>
              <w:top w:val="single" w:sz="2" w:space="0" w:color="000001"/>
              <w:left w:val="single" w:sz="2" w:space="0" w:color="000001"/>
              <w:bottom w:val="single" w:sz="2" w:space="0" w:color="000001"/>
              <w:right w:val="single" w:sz="2" w:space="0" w:color="000001"/>
            </w:tcBorders>
          </w:tcPr>
          <w:p w14:paraId="3EF181B4" w14:textId="2A45224A" w:rsidR="00F64E19" w:rsidRDefault="0010063C" w:rsidP="004E5E7B">
            <w:pPr>
              <w:pStyle w:val="TableContents"/>
              <w:spacing w:after="46" w:line="240" w:lineRule="auto"/>
              <w:rPr>
                <w:sz w:val="20"/>
                <w:szCs w:val="20"/>
                <w:lang w:val="en-US"/>
              </w:rPr>
            </w:pPr>
            <w:r>
              <w:rPr>
                <w:sz w:val="20"/>
                <w:szCs w:val="20"/>
                <w:lang w:val="en-US"/>
              </w:rPr>
              <w:t>21</w:t>
            </w:r>
          </w:p>
        </w:tc>
        <w:tc>
          <w:tcPr>
            <w:tcW w:w="2296" w:type="dxa"/>
            <w:tcBorders>
              <w:top w:val="single" w:sz="2" w:space="0" w:color="000001"/>
              <w:left w:val="single" w:sz="2" w:space="0" w:color="000001"/>
              <w:bottom w:val="single" w:sz="2" w:space="0" w:color="000001"/>
            </w:tcBorders>
            <w:shd w:val="clear" w:color="auto" w:fill="auto"/>
          </w:tcPr>
          <w:p w14:paraId="5209B2A0" w14:textId="5C89EC08" w:rsidR="00F64E19" w:rsidRDefault="0010063C" w:rsidP="004E5E7B">
            <w:pPr>
              <w:pStyle w:val="TableContents"/>
              <w:spacing w:after="46" w:line="240" w:lineRule="auto"/>
              <w:rPr>
                <w:sz w:val="20"/>
                <w:szCs w:val="20"/>
                <w:lang w:val="en-US"/>
              </w:rPr>
            </w:pPr>
            <w:r>
              <w:rPr>
                <w:sz w:val="20"/>
                <w:szCs w:val="20"/>
                <w:lang w:val="en-US"/>
              </w:rPr>
              <w:t>46, 48, 12</w:t>
            </w:r>
          </w:p>
        </w:tc>
        <w:tc>
          <w:tcPr>
            <w:tcW w:w="713" w:type="dxa"/>
            <w:tcBorders>
              <w:top w:val="single" w:sz="2" w:space="0" w:color="000001"/>
              <w:left w:val="single" w:sz="2" w:space="0" w:color="000001"/>
              <w:bottom w:val="single" w:sz="2" w:space="0" w:color="000001"/>
            </w:tcBorders>
            <w:shd w:val="clear" w:color="auto" w:fill="auto"/>
          </w:tcPr>
          <w:p w14:paraId="591694F7" w14:textId="5E9DF119" w:rsidR="00F64E19" w:rsidRDefault="0010063C" w:rsidP="004E5E7B">
            <w:pPr>
              <w:pStyle w:val="TableContents"/>
              <w:spacing w:after="46" w:line="240" w:lineRule="auto"/>
              <w:rPr>
                <w:sz w:val="20"/>
                <w:szCs w:val="20"/>
                <w:lang w:val="en-US"/>
              </w:rPr>
            </w:pPr>
            <w:r>
              <w:rPr>
                <w:sz w:val="20"/>
                <w:szCs w:val="20"/>
                <w:lang w:val="en-US"/>
              </w:rPr>
              <w:t>-3.86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25DB6B3" w14:textId="0609F4C3" w:rsidR="00F64E19" w:rsidRPr="00A03866" w:rsidRDefault="0010063C" w:rsidP="004E5E7B">
            <w:pPr>
              <w:pStyle w:val="TableContents"/>
              <w:spacing w:after="46" w:line="240" w:lineRule="auto"/>
              <w:rPr>
                <w:sz w:val="20"/>
                <w:szCs w:val="20"/>
                <w:lang w:val="en-US"/>
              </w:rPr>
            </w:pPr>
            <w:r>
              <w:rPr>
                <w:sz w:val="20"/>
                <w:szCs w:val="20"/>
                <w:lang w:val="en-US"/>
              </w:rPr>
              <w:t>0.042</w:t>
            </w:r>
          </w:p>
        </w:tc>
      </w:tr>
      <w:tr w:rsidR="00F64E19" w:rsidRPr="00BA0C6E" w14:paraId="251E86E6"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1B2A3FB7" w14:textId="20E8B6BE" w:rsidR="00F64E19" w:rsidRDefault="00F64E19" w:rsidP="00F64E19">
            <w:pPr>
              <w:pStyle w:val="TableContents"/>
              <w:spacing w:after="46" w:line="240" w:lineRule="auto"/>
              <w:rPr>
                <w:sz w:val="20"/>
                <w:szCs w:val="20"/>
              </w:rPr>
            </w:pPr>
            <w:r>
              <w:rPr>
                <w:sz w:val="20"/>
                <w:szCs w:val="20"/>
              </w:rPr>
              <w:t>Illness Duration &gt;10 years (n=41)</w:t>
            </w:r>
          </w:p>
        </w:tc>
        <w:tc>
          <w:tcPr>
            <w:tcW w:w="3864" w:type="dxa"/>
            <w:tcBorders>
              <w:top w:val="single" w:sz="2" w:space="0" w:color="000001"/>
              <w:left w:val="single" w:sz="2" w:space="0" w:color="000001"/>
              <w:bottom w:val="single" w:sz="2" w:space="0" w:color="000001"/>
              <w:right w:val="single" w:sz="2" w:space="0" w:color="000001"/>
            </w:tcBorders>
          </w:tcPr>
          <w:p w14:paraId="3EDB1A09" w14:textId="5850BC68" w:rsidR="00F64E19" w:rsidRPr="00BA0C6E" w:rsidRDefault="00BA0C6E" w:rsidP="004E5E7B">
            <w:pPr>
              <w:pStyle w:val="TableContents"/>
              <w:spacing w:after="46" w:line="240" w:lineRule="auto"/>
              <w:rPr>
                <w:sz w:val="20"/>
                <w:szCs w:val="20"/>
                <w:lang w:val="pt-PT"/>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76829AD7" w14:textId="3E43B817" w:rsidR="00F64E19" w:rsidRPr="00BA0C6E" w:rsidRDefault="00BA0C6E" w:rsidP="004E5E7B">
            <w:pPr>
              <w:pStyle w:val="TableContents"/>
              <w:spacing w:after="46" w:line="240" w:lineRule="auto"/>
              <w:rPr>
                <w:sz w:val="20"/>
                <w:szCs w:val="20"/>
                <w:lang w:val="pt-PT"/>
              </w:rPr>
            </w:pPr>
            <w:r>
              <w:rPr>
                <w:sz w:val="20"/>
                <w:szCs w:val="20"/>
                <w:lang w:val="pt-PT"/>
              </w:rPr>
              <w:t>4913</w:t>
            </w:r>
          </w:p>
        </w:tc>
        <w:tc>
          <w:tcPr>
            <w:tcW w:w="2296" w:type="dxa"/>
            <w:tcBorders>
              <w:top w:val="single" w:sz="2" w:space="0" w:color="000001"/>
              <w:left w:val="single" w:sz="2" w:space="0" w:color="000001"/>
              <w:bottom w:val="single" w:sz="2" w:space="0" w:color="000001"/>
            </w:tcBorders>
            <w:shd w:val="clear" w:color="auto" w:fill="auto"/>
          </w:tcPr>
          <w:p w14:paraId="0B7B2691" w14:textId="29D1CD94" w:rsidR="00F64E19" w:rsidRPr="00BA0C6E" w:rsidRDefault="003E6067" w:rsidP="004E5E7B">
            <w:pPr>
              <w:pStyle w:val="TableContents"/>
              <w:spacing w:after="46" w:line="240" w:lineRule="auto"/>
              <w:rPr>
                <w:sz w:val="20"/>
                <w:szCs w:val="20"/>
                <w:lang w:val="pt-PT"/>
              </w:rPr>
            </w:pPr>
            <w:r>
              <w:rPr>
                <w:sz w:val="20"/>
                <w:szCs w:val="20"/>
                <w:lang w:val="pt-PT"/>
              </w:rPr>
              <w:t>0, 48, 16</w:t>
            </w:r>
          </w:p>
        </w:tc>
        <w:tc>
          <w:tcPr>
            <w:tcW w:w="713" w:type="dxa"/>
            <w:tcBorders>
              <w:top w:val="single" w:sz="2" w:space="0" w:color="000001"/>
              <w:left w:val="single" w:sz="2" w:space="0" w:color="000001"/>
              <w:bottom w:val="single" w:sz="2" w:space="0" w:color="000001"/>
            </w:tcBorders>
            <w:shd w:val="clear" w:color="auto" w:fill="auto"/>
          </w:tcPr>
          <w:p w14:paraId="0E8330EA" w14:textId="1B2D4076" w:rsidR="00F64E19" w:rsidRPr="00BA0C6E" w:rsidRDefault="003E6067" w:rsidP="004E5E7B">
            <w:pPr>
              <w:pStyle w:val="TableContents"/>
              <w:spacing w:after="46" w:line="240" w:lineRule="auto"/>
              <w:rPr>
                <w:sz w:val="20"/>
                <w:szCs w:val="20"/>
                <w:lang w:val="pt-PT"/>
              </w:rPr>
            </w:pPr>
            <w:r>
              <w:rPr>
                <w:sz w:val="20"/>
                <w:szCs w:val="20"/>
                <w:lang w:val="pt-PT"/>
              </w:rPr>
              <w:t>-9.8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9F8493D" w14:textId="7981A214" w:rsidR="00F64E19" w:rsidRPr="00BA0C6E" w:rsidRDefault="003E6067" w:rsidP="004E5E7B">
            <w:pPr>
              <w:pStyle w:val="TableContents"/>
              <w:spacing w:after="46" w:line="240" w:lineRule="auto"/>
              <w:rPr>
                <w:sz w:val="20"/>
                <w:szCs w:val="20"/>
                <w:lang w:val="pt-PT"/>
              </w:rPr>
            </w:pPr>
            <w:r w:rsidRPr="00CD2A8D">
              <w:rPr>
                <w:sz w:val="20"/>
                <w:szCs w:val="20"/>
                <w:lang w:val="en-US"/>
              </w:rPr>
              <w:t>&lt;0.0001</w:t>
            </w:r>
          </w:p>
        </w:tc>
      </w:tr>
      <w:tr w:rsidR="00F64E19" w:rsidRPr="00BA0C6E" w14:paraId="6F6EC585" w14:textId="77777777" w:rsidTr="00532035">
        <w:trPr>
          <w:trHeight w:val="283"/>
        </w:trPr>
        <w:tc>
          <w:tcPr>
            <w:tcW w:w="1410" w:type="dxa"/>
            <w:vMerge/>
            <w:tcBorders>
              <w:left w:val="single" w:sz="2" w:space="0" w:color="000001"/>
              <w:right w:val="single" w:sz="2" w:space="0" w:color="000001"/>
            </w:tcBorders>
            <w:vAlign w:val="bottom"/>
          </w:tcPr>
          <w:p w14:paraId="0152F804" w14:textId="77777777" w:rsidR="00F64E19" w:rsidRPr="00BA0C6E" w:rsidRDefault="00F64E19" w:rsidP="004E5E7B">
            <w:pPr>
              <w:pStyle w:val="TableContents"/>
              <w:spacing w:after="46" w:line="240" w:lineRule="auto"/>
              <w:rPr>
                <w:sz w:val="20"/>
                <w:szCs w:val="20"/>
                <w:lang w:val="pt-PT"/>
              </w:rPr>
            </w:pPr>
          </w:p>
        </w:tc>
        <w:tc>
          <w:tcPr>
            <w:tcW w:w="3864" w:type="dxa"/>
            <w:tcBorders>
              <w:top w:val="single" w:sz="2" w:space="0" w:color="000001"/>
              <w:left w:val="single" w:sz="2" w:space="0" w:color="000001"/>
              <w:bottom w:val="single" w:sz="2" w:space="0" w:color="000001"/>
              <w:right w:val="single" w:sz="2" w:space="0" w:color="000001"/>
            </w:tcBorders>
          </w:tcPr>
          <w:p w14:paraId="670158CA" w14:textId="2E9C44DE" w:rsidR="00F64E19" w:rsidRPr="00BA0C6E" w:rsidRDefault="00BA0C6E" w:rsidP="004E5E7B">
            <w:pPr>
              <w:pStyle w:val="TableContents"/>
              <w:spacing w:after="46" w:line="240" w:lineRule="auto"/>
              <w:rPr>
                <w:sz w:val="20"/>
                <w:szCs w:val="20"/>
                <w:lang w:val="pt-PT"/>
              </w:rPr>
            </w:pPr>
            <w:r>
              <w:rPr>
                <w:sz w:val="20"/>
                <w:szCs w:val="20"/>
                <w:lang w:val="pt-PT"/>
              </w:rPr>
              <w:t>Left IFG / insula / STG</w:t>
            </w:r>
          </w:p>
        </w:tc>
        <w:tc>
          <w:tcPr>
            <w:tcW w:w="517" w:type="dxa"/>
            <w:tcBorders>
              <w:top w:val="single" w:sz="2" w:space="0" w:color="000001"/>
              <w:left w:val="single" w:sz="2" w:space="0" w:color="000001"/>
              <w:bottom w:val="single" w:sz="2" w:space="0" w:color="000001"/>
              <w:right w:val="single" w:sz="2" w:space="0" w:color="000001"/>
            </w:tcBorders>
          </w:tcPr>
          <w:p w14:paraId="39B82516" w14:textId="24633608" w:rsidR="00F64E19" w:rsidRPr="00BA0C6E" w:rsidRDefault="003E6067" w:rsidP="004E5E7B">
            <w:pPr>
              <w:pStyle w:val="TableContents"/>
              <w:spacing w:after="46" w:line="240" w:lineRule="auto"/>
              <w:rPr>
                <w:sz w:val="20"/>
                <w:szCs w:val="20"/>
                <w:lang w:val="pt-PT"/>
              </w:rPr>
            </w:pPr>
            <w:r>
              <w:rPr>
                <w:sz w:val="20"/>
                <w:szCs w:val="20"/>
                <w:lang w:val="pt-PT"/>
              </w:rPr>
              <w:t>2668</w:t>
            </w:r>
          </w:p>
        </w:tc>
        <w:tc>
          <w:tcPr>
            <w:tcW w:w="2296" w:type="dxa"/>
            <w:tcBorders>
              <w:top w:val="single" w:sz="2" w:space="0" w:color="000001"/>
              <w:left w:val="single" w:sz="2" w:space="0" w:color="000001"/>
              <w:bottom w:val="single" w:sz="2" w:space="0" w:color="000001"/>
            </w:tcBorders>
            <w:shd w:val="clear" w:color="auto" w:fill="auto"/>
          </w:tcPr>
          <w:p w14:paraId="68738AEA" w14:textId="26E453D6" w:rsidR="00F64E19" w:rsidRPr="00BA0C6E" w:rsidRDefault="003E6067" w:rsidP="004E5E7B">
            <w:pPr>
              <w:pStyle w:val="TableContents"/>
              <w:spacing w:after="46" w:line="240" w:lineRule="auto"/>
              <w:rPr>
                <w:sz w:val="20"/>
                <w:szCs w:val="20"/>
                <w:lang w:val="pt-PT"/>
              </w:rPr>
            </w:pPr>
            <w:r>
              <w:rPr>
                <w:sz w:val="20"/>
                <w:szCs w:val="20"/>
                <w:lang w:val="pt-PT"/>
              </w:rPr>
              <w:t>-46, 14, 0</w:t>
            </w:r>
          </w:p>
        </w:tc>
        <w:tc>
          <w:tcPr>
            <w:tcW w:w="713" w:type="dxa"/>
            <w:tcBorders>
              <w:top w:val="single" w:sz="2" w:space="0" w:color="000001"/>
              <w:left w:val="single" w:sz="2" w:space="0" w:color="000001"/>
              <w:bottom w:val="single" w:sz="2" w:space="0" w:color="000001"/>
            </w:tcBorders>
            <w:shd w:val="clear" w:color="auto" w:fill="auto"/>
          </w:tcPr>
          <w:p w14:paraId="33A52F9D" w14:textId="39F9C0DE" w:rsidR="00F64E19" w:rsidRPr="00BA0C6E" w:rsidRDefault="003E6067" w:rsidP="004E5E7B">
            <w:pPr>
              <w:pStyle w:val="TableContents"/>
              <w:spacing w:after="46" w:line="240" w:lineRule="auto"/>
              <w:rPr>
                <w:sz w:val="20"/>
                <w:szCs w:val="20"/>
                <w:lang w:val="pt-PT"/>
              </w:rPr>
            </w:pPr>
            <w:r>
              <w:rPr>
                <w:sz w:val="20"/>
                <w:szCs w:val="20"/>
                <w:lang w:val="pt-PT"/>
              </w:rPr>
              <w:t>-9.2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320767F" w14:textId="7D33DC16" w:rsidR="00F64E19" w:rsidRPr="00BA0C6E" w:rsidRDefault="003E6067" w:rsidP="004E5E7B">
            <w:pPr>
              <w:pStyle w:val="TableContents"/>
              <w:spacing w:after="46" w:line="240" w:lineRule="auto"/>
              <w:rPr>
                <w:sz w:val="20"/>
                <w:szCs w:val="20"/>
                <w:lang w:val="pt-PT"/>
              </w:rPr>
            </w:pPr>
            <w:r w:rsidRPr="00CD2A8D">
              <w:rPr>
                <w:sz w:val="20"/>
                <w:szCs w:val="20"/>
                <w:lang w:val="en-US"/>
              </w:rPr>
              <w:t>&lt;0.0001</w:t>
            </w:r>
          </w:p>
        </w:tc>
      </w:tr>
      <w:tr w:rsidR="00F64E19" w:rsidRPr="00BA0C6E" w14:paraId="130CF312"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531558FC" w14:textId="77777777" w:rsidR="00F64E19" w:rsidRPr="00BA0C6E" w:rsidRDefault="00F64E19" w:rsidP="004E5E7B">
            <w:pPr>
              <w:pStyle w:val="TableContents"/>
              <w:spacing w:after="46" w:line="240" w:lineRule="auto"/>
              <w:rPr>
                <w:sz w:val="20"/>
                <w:szCs w:val="20"/>
                <w:lang w:val="pt-PT"/>
              </w:rPr>
            </w:pPr>
          </w:p>
        </w:tc>
        <w:tc>
          <w:tcPr>
            <w:tcW w:w="3864" w:type="dxa"/>
            <w:tcBorders>
              <w:top w:val="single" w:sz="2" w:space="0" w:color="000001"/>
              <w:left w:val="single" w:sz="2" w:space="0" w:color="000001"/>
              <w:bottom w:val="single" w:sz="2" w:space="0" w:color="000001"/>
              <w:right w:val="single" w:sz="2" w:space="0" w:color="000001"/>
            </w:tcBorders>
          </w:tcPr>
          <w:p w14:paraId="750397C8" w14:textId="4F05AD29" w:rsidR="00F64E19" w:rsidRPr="00BA0C6E" w:rsidRDefault="00BA0C6E" w:rsidP="004E5E7B">
            <w:pPr>
              <w:pStyle w:val="TableContents"/>
              <w:spacing w:after="46" w:line="240" w:lineRule="auto"/>
              <w:rPr>
                <w:sz w:val="20"/>
                <w:szCs w:val="20"/>
                <w:lang w:val="en-US"/>
              </w:rPr>
            </w:pPr>
            <w:r>
              <w:rPr>
                <w:sz w:val="20"/>
                <w:szCs w:val="20"/>
                <w:lang w:val="en-US"/>
              </w:rPr>
              <w:t>Right</w:t>
            </w:r>
            <w:r w:rsidRPr="00CD2A8D">
              <w:rPr>
                <w:sz w:val="20"/>
                <w:szCs w:val="20"/>
                <w:lang w:val="en-US"/>
              </w:rPr>
              <w:t xml:space="preserve">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25E2C480" w14:textId="45FB75AF" w:rsidR="00F64E19" w:rsidRPr="00BA0C6E" w:rsidRDefault="003E6067" w:rsidP="004E5E7B">
            <w:pPr>
              <w:pStyle w:val="TableContents"/>
              <w:spacing w:after="46" w:line="240" w:lineRule="auto"/>
              <w:rPr>
                <w:sz w:val="20"/>
                <w:szCs w:val="20"/>
                <w:lang w:val="en-US"/>
              </w:rPr>
            </w:pPr>
            <w:r>
              <w:rPr>
                <w:sz w:val="20"/>
                <w:szCs w:val="20"/>
                <w:lang w:val="en-US"/>
              </w:rPr>
              <w:t>1748</w:t>
            </w:r>
          </w:p>
        </w:tc>
        <w:tc>
          <w:tcPr>
            <w:tcW w:w="2296" w:type="dxa"/>
            <w:tcBorders>
              <w:top w:val="single" w:sz="2" w:space="0" w:color="000001"/>
              <w:left w:val="single" w:sz="2" w:space="0" w:color="000001"/>
              <w:bottom w:val="single" w:sz="2" w:space="0" w:color="000001"/>
            </w:tcBorders>
            <w:shd w:val="clear" w:color="auto" w:fill="auto"/>
          </w:tcPr>
          <w:p w14:paraId="07992B42" w14:textId="59CCCFE5" w:rsidR="00F64E19" w:rsidRPr="00BA0C6E" w:rsidRDefault="003E6067" w:rsidP="004E5E7B">
            <w:pPr>
              <w:pStyle w:val="TableContents"/>
              <w:spacing w:after="46" w:line="240" w:lineRule="auto"/>
              <w:rPr>
                <w:sz w:val="20"/>
                <w:szCs w:val="20"/>
                <w:lang w:val="en-US"/>
              </w:rPr>
            </w:pPr>
            <w:r>
              <w:rPr>
                <w:sz w:val="20"/>
                <w:szCs w:val="20"/>
                <w:lang w:val="en-US"/>
              </w:rPr>
              <w:t>44, 14, -14</w:t>
            </w:r>
          </w:p>
        </w:tc>
        <w:tc>
          <w:tcPr>
            <w:tcW w:w="713" w:type="dxa"/>
            <w:tcBorders>
              <w:top w:val="single" w:sz="2" w:space="0" w:color="000001"/>
              <w:left w:val="single" w:sz="2" w:space="0" w:color="000001"/>
              <w:bottom w:val="single" w:sz="2" w:space="0" w:color="000001"/>
            </w:tcBorders>
            <w:shd w:val="clear" w:color="auto" w:fill="auto"/>
          </w:tcPr>
          <w:p w14:paraId="1A1D44C4" w14:textId="54B5E1B6" w:rsidR="00F64E19" w:rsidRPr="00BA0C6E" w:rsidRDefault="003E6067" w:rsidP="004E5E7B">
            <w:pPr>
              <w:pStyle w:val="TableContents"/>
              <w:spacing w:after="46" w:line="240" w:lineRule="auto"/>
              <w:rPr>
                <w:sz w:val="20"/>
                <w:szCs w:val="20"/>
                <w:lang w:val="en-US"/>
              </w:rPr>
            </w:pPr>
            <w:r>
              <w:rPr>
                <w:sz w:val="20"/>
                <w:szCs w:val="20"/>
                <w:lang w:val="en-US"/>
              </w:rPr>
              <w:t>-8.34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FE3D91C" w14:textId="498F3DE4" w:rsidR="00F64E19" w:rsidRPr="00BA0C6E" w:rsidRDefault="003E6067"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2F72F986"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5F2EA8B1" w14:textId="16F2081D" w:rsidR="00041829" w:rsidRDefault="00041829" w:rsidP="00041829">
            <w:pPr>
              <w:pStyle w:val="TableContents"/>
              <w:spacing w:after="46" w:line="240" w:lineRule="auto"/>
              <w:rPr>
                <w:sz w:val="20"/>
                <w:szCs w:val="20"/>
              </w:rPr>
            </w:pPr>
            <w:r>
              <w:rPr>
                <w:sz w:val="20"/>
                <w:szCs w:val="20"/>
              </w:rPr>
              <w:t>PANSS Total High (n=36)</w:t>
            </w:r>
          </w:p>
        </w:tc>
        <w:tc>
          <w:tcPr>
            <w:tcW w:w="3864" w:type="dxa"/>
            <w:tcBorders>
              <w:top w:val="single" w:sz="2" w:space="0" w:color="000001"/>
              <w:left w:val="single" w:sz="2" w:space="0" w:color="000001"/>
              <w:bottom w:val="single" w:sz="2" w:space="0" w:color="000001"/>
              <w:right w:val="single" w:sz="2" w:space="0" w:color="000001"/>
            </w:tcBorders>
          </w:tcPr>
          <w:p w14:paraId="1C0A74CE" w14:textId="45B0371B" w:rsidR="00041829" w:rsidRPr="00A03866" w:rsidRDefault="00041829" w:rsidP="004E5E7B">
            <w:pPr>
              <w:pStyle w:val="TableContents"/>
              <w:spacing w:after="46" w:line="240" w:lineRule="auto"/>
              <w:rPr>
                <w:sz w:val="20"/>
                <w:szCs w:val="20"/>
                <w:lang w:val="en-GB"/>
              </w:rPr>
            </w:pPr>
            <w:r w:rsidRPr="00CD2A8D">
              <w:rPr>
                <w:sz w:val="20"/>
                <w:szCs w:val="20"/>
                <w:lang w:val="en-US"/>
              </w:rPr>
              <w:t>Left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582FC8E5" w14:textId="367CEF40" w:rsidR="00041829" w:rsidRDefault="00041829" w:rsidP="004E5E7B">
            <w:pPr>
              <w:pStyle w:val="TableContents"/>
              <w:spacing w:after="46" w:line="240" w:lineRule="auto"/>
              <w:rPr>
                <w:sz w:val="20"/>
                <w:szCs w:val="20"/>
                <w:lang w:val="en-US"/>
              </w:rPr>
            </w:pPr>
            <w:r>
              <w:rPr>
                <w:sz w:val="20"/>
                <w:szCs w:val="20"/>
                <w:lang w:val="en-US"/>
              </w:rPr>
              <w:t>8905</w:t>
            </w:r>
          </w:p>
        </w:tc>
        <w:tc>
          <w:tcPr>
            <w:tcW w:w="2296" w:type="dxa"/>
            <w:tcBorders>
              <w:top w:val="single" w:sz="2" w:space="0" w:color="000001"/>
              <w:left w:val="single" w:sz="2" w:space="0" w:color="000001"/>
              <w:bottom w:val="single" w:sz="2" w:space="0" w:color="000001"/>
            </w:tcBorders>
            <w:shd w:val="clear" w:color="auto" w:fill="auto"/>
          </w:tcPr>
          <w:p w14:paraId="3C3ACCA9" w14:textId="2885D59D" w:rsidR="00041829" w:rsidRDefault="00041829" w:rsidP="004E5E7B">
            <w:pPr>
              <w:pStyle w:val="TableContents"/>
              <w:spacing w:after="46" w:line="240" w:lineRule="auto"/>
              <w:rPr>
                <w:sz w:val="20"/>
                <w:szCs w:val="20"/>
                <w:lang w:val="en-US"/>
              </w:rPr>
            </w:pPr>
            <w:r>
              <w:rPr>
                <w:sz w:val="20"/>
                <w:szCs w:val="20"/>
                <w:lang w:val="en-US"/>
              </w:rPr>
              <w:t>-48, -22, 12</w:t>
            </w:r>
          </w:p>
        </w:tc>
        <w:tc>
          <w:tcPr>
            <w:tcW w:w="713" w:type="dxa"/>
            <w:tcBorders>
              <w:top w:val="single" w:sz="2" w:space="0" w:color="000001"/>
              <w:left w:val="single" w:sz="2" w:space="0" w:color="000001"/>
              <w:bottom w:val="single" w:sz="2" w:space="0" w:color="000001"/>
            </w:tcBorders>
            <w:shd w:val="clear" w:color="auto" w:fill="auto"/>
          </w:tcPr>
          <w:p w14:paraId="36CA5692" w14:textId="2F7357A2" w:rsidR="00041829" w:rsidRDefault="00041829" w:rsidP="004E5E7B">
            <w:pPr>
              <w:pStyle w:val="TableContents"/>
              <w:spacing w:after="46" w:line="240" w:lineRule="auto"/>
              <w:rPr>
                <w:sz w:val="20"/>
                <w:szCs w:val="20"/>
                <w:lang w:val="en-US"/>
              </w:rPr>
            </w:pPr>
            <w:r>
              <w:rPr>
                <w:sz w:val="20"/>
                <w:szCs w:val="20"/>
                <w:lang w:val="en-US"/>
              </w:rPr>
              <w:t>-9.352</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B67FD74" w14:textId="30DB3A9B" w:rsidR="00041829" w:rsidRPr="00A03866" w:rsidRDefault="00041829"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7DBEEFA3" w14:textId="77777777" w:rsidTr="00532035">
        <w:trPr>
          <w:trHeight w:val="283"/>
        </w:trPr>
        <w:tc>
          <w:tcPr>
            <w:tcW w:w="1410" w:type="dxa"/>
            <w:vMerge/>
            <w:tcBorders>
              <w:left w:val="single" w:sz="2" w:space="0" w:color="000001"/>
              <w:right w:val="single" w:sz="2" w:space="0" w:color="000001"/>
            </w:tcBorders>
            <w:vAlign w:val="bottom"/>
          </w:tcPr>
          <w:p w14:paraId="1015AF0E"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2AE9701F" w14:textId="365279C1" w:rsidR="00041829" w:rsidRPr="00A03866" w:rsidRDefault="00041829"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587F2C67" w14:textId="0529AD6F" w:rsidR="00041829" w:rsidRDefault="00041829" w:rsidP="004E5E7B">
            <w:pPr>
              <w:pStyle w:val="TableContents"/>
              <w:spacing w:after="46" w:line="240" w:lineRule="auto"/>
              <w:rPr>
                <w:sz w:val="20"/>
                <w:szCs w:val="20"/>
                <w:lang w:val="en-US"/>
              </w:rPr>
            </w:pPr>
            <w:r>
              <w:rPr>
                <w:sz w:val="20"/>
                <w:szCs w:val="20"/>
                <w:lang w:val="en-US"/>
              </w:rPr>
              <w:t>8271</w:t>
            </w:r>
          </w:p>
        </w:tc>
        <w:tc>
          <w:tcPr>
            <w:tcW w:w="2296" w:type="dxa"/>
            <w:tcBorders>
              <w:top w:val="single" w:sz="2" w:space="0" w:color="000001"/>
              <w:left w:val="single" w:sz="2" w:space="0" w:color="000001"/>
              <w:bottom w:val="single" w:sz="2" w:space="0" w:color="000001"/>
            </w:tcBorders>
            <w:shd w:val="clear" w:color="auto" w:fill="auto"/>
          </w:tcPr>
          <w:p w14:paraId="21D74EC6" w14:textId="70EE328E" w:rsidR="00041829" w:rsidRDefault="00041829" w:rsidP="004E5E7B">
            <w:pPr>
              <w:pStyle w:val="TableContents"/>
              <w:spacing w:after="46" w:line="240" w:lineRule="auto"/>
              <w:rPr>
                <w:sz w:val="20"/>
                <w:szCs w:val="20"/>
                <w:lang w:val="en-US"/>
              </w:rPr>
            </w:pPr>
            <w:r>
              <w:rPr>
                <w:sz w:val="20"/>
                <w:szCs w:val="20"/>
                <w:lang w:val="en-US"/>
              </w:rPr>
              <w:t>-6, -28, 44</w:t>
            </w:r>
          </w:p>
        </w:tc>
        <w:tc>
          <w:tcPr>
            <w:tcW w:w="713" w:type="dxa"/>
            <w:tcBorders>
              <w:top w:val="single" w:sz="2" w:space="0" w:color="000001"/>
              <w:left w:val="single" w:sz="2" w:space="0" w:color="000001"/>
              <w:bottom w:val="single" w:sz="2" w:space="0" w:color="000001"/>
            </w:tcBorders>
            <w:shd w:val="clear" w:color="auto" w:fill="auto"/>
          </w:tcPr>
          <w:p w14:paraId="5BF5D639" w14:textId="3ACC06C8" w:rsidR="00041829" w:rsidRDefault="00041829" w:rsidP="004E5E7B">
            <w:pPr>
              <w:pStyle w:val="TableContents"/>
              <w:spacing w:after="46" w:line="240" w:lineRule="auto"/>
              <w:rPr>
                <w:sz w:val="20"/>
                <w:szCs w:val="20"/>
                <w:lang w:val="en-US"/>
              </w:rPr>
            </w:pPr>
            <w:r>
              <w:rPr>
                <w:sz w:val="20"/>
                <w:szCs w:val="20"/>
                <w:lang w:val="en-US"/>
              </w:rPr>
              <w:t>-7.0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1282FD0" w14:textId="65642300" w:rsidR="00041829" w:rsidRPr="00A03866" w:rsidRDefault="00041829"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483991AF" w14:textId="77777777" w:rsidTr="00532035">
        <w:trPr>
          <w:trHeight w:val="283"/>
        </w:trPr>
        <w:tc>
          <w:tcPr>
            <w:tcW w:w="1410" w:type="dxa"/>
            <w:vMerge/>
            <w:tcBorders>
              <w:left w:val="single" w:sz="2" w:space="0" w:color="000001"/>
              <w:right w:val="single" w:sz="2" w:space="0" w:color="000001"/>
            </w:tcBorders>
            <w:vAlign w:val="bottom"/>
          </w:tcPr>
          <w:p w14:paraId="61D9C05A"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79B52AD6" w14:textId="023F1422" w:rsidR="00041829" w:rsidRPr="00A03866" w:rsidRDefault="00041829" w:rsidP="004E5E7B">
            <w:pPr>
              <w:pStyle w:val="TableContents"/>
              <w:spacing w:after="46" w:line="240" w:lineRule="auto"/>
              <w:rPr>
                <w:sz w:val="20"/>
                <w:szCs w:val="20"/>
                <w:lang w:val="en-GB"/>
              </w:rPr>
            </w:pPr>
            <w:r>
              <w:rPr>
                <w:sz w:val="20"/>
                <w:szCs w:val="20"/>
                <w:lang w:val="en-US"/>
              </w:rPr>
              <w:t>Right</w:t>
            </w:r>
            <w:r w:rsidRPr="00CD2A8D">
              <w:rPr>
                <w:sz w:val="20"/>
                <w:szCs w:val="20"/>
                <w:lang w:val="en-US"/>
              </w:rPr>
              <w:t xml:space="preserve">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36395465" w14:textId="38B810C1" w:rsidR="00041829" w:rsidRDefault="00041829" w:rsidP="004E5E7B">
            <w:pPr>
              <w:pStyle w:val="TableContents"/>
              <w:spacing w:after="46" w:line="240" w:lineRule="auto"/>
              <w:rPr>
                <w:sz w:val="20"/>
                <w:szCs w:val="20"/>
                <w:lang w:val="en-US"/>
              </w:rPr>
            </w:pPr>
            <w:r>
              <w:rPr>
                <w:sz w:val="20"/>
                <w:szCs w:val="20"/>
                <w:lang w:val="en-US"/>
              </w:rPr>
              <w:t>2806</w:t>
            </w:r>
          </w:p>
        </w:tc>
        <w:tc>
          <w:tcPr>
            <w:tcW w:w="2296" w:type="dxa"/>
            <w:tcBorders>
              <w:top w:val="single" w:sz="2" w:space="0" w:color="000001"/>
              <w:left w:val="single" w:sz="2" w:space="0" w:color="000001"/>
              <w:bottom w:val="single" w:sz="2" w:space="0" w:color="000001"/>
            </w:tcBorders>
            <w:shd w:val="clear" w:color="auto" w:fill="auto"/>
          </w:tcPr>
          <w:p w14:paraId="50677BE2" w14:textId="7BDE8207" w:rsidR="00041829" w:rsidRDefault="00041829" w:rsidP="004E5E7B">
            <w:pPr>
              <w:pStyle w:val="TableContents"/>
              <w:spacing w:after="46" w:line="240" w:lineRule="auto"/>
              <w:rPr>
                <w:sz w:val="20"/>
                <w:szCs w:val="20"/>
                <w:lang w:val="en-US"/>
              </w:rPr>
            </w:pPr>
            <w:r>
              <w:rPr>
                <w:sz w:val="20"/>
                <w:szCs w:val="20"/>
                <w:lang w:val="en-US"/>
              </w:rPr>
              <w:t>54, -10, -8</w:t>
            </w:r>
          </w:p>
        </w:tc>
        <w:tc>
          <w:tcPr>
            <w:tcW w:w="713" w:type="dxa"/>
            <w:tcBorders>
              <w:top w:val="single" w:sz="2" w:space="0" w:color="000001"/>
              <w:left w:val="single" w:sz="2" w:space="0" w:color="000001"/>
              <w:bottom w:val="single" w:sz="2" w:space="0" w:color="000001"/>
            </w:tcBorders>
            <w:shd w:val="clear" w:color="auto" w:fill="auto"/>
          </w:tcPr>
          <w:p w14:paraId="2D087B19" w14:textId="276A43FB" w:rsidR="00041829" w:rsidRDefault="00041829" w:rsidP="004E5E7B">
            <w:pPr>
              <w:pStyle w:val="TableContents"/>
              <w:spacing w:after="46" w:line="240" w:lineRule="auto"/>
              <w:rPr>
                <w:sz w:val="20"/>
                <w:szCs w:val="20"/>
                <w:lang w:val="en-US"/>
              </w:rPr>
            </w:pPr>
            <w:r>
              <w:rPr>
                <w:sz w:val="20"/>
                <w:szCs w:val="20"/>
                <w:lang w:val="en-US"/>
              </w:rPr>
              <w:t>-7.78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39673A6F" w14:textId="4D9F96E8" w:rsidR="00041829" w:rsidRPr="00A03866" w:rsidRDefault="00041829"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7BB9B79C" w14:textId="77777777" w:rsidTr="00532035">
        <w:trPr>
          <w:trHeight w:val="283"/>
        </w:trPr>
        <w:tc>
          <w:tcPr>
            <w:tcW w:w="1410" w:type="dxa"/>
            <w:vMerge/>
            <w:tcBorders>
              <w:left w:val="single" w:sz="2" w:space="0" w:color="000001"/>
              <w:right w:val="single" w:sz="2" w:space="0" w:color="000001"/>
            </w:tcBorders>
            <w:vAlign w:val="bottom"/>
          </w:tcPr>
          <w:p w14:paraId="7CF56004"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6C716DBD" w14:textId="5B41FB46" w:rsidR="00041829" w:rsidRPr="00A03866" w:rsidRDefault="00041829" w:rsidP="004E5E7B">
            <w:pPr>
              <w:pStyle w:val="TableContents"/>
              <w:spacing w:after="46" w:line="240" w:lineRule="auto"/>
              <w:rPr>
                <w:sz w:val="20"/>
                <w:szCs w:val="20"/>
                <w:lang w:val="en-GB"/>
              </w:rPr>
            </w:pPr>
            <w:r>
              <w:rPr>
                <w:sz w:val="20"/>
                <w:szCs w:val="20"/>
                <w:lang w:val="en-GB"/>
              </w:rPr>
              <w:t>Right MFG</w:t>
            </w:r>
          </w:p>
        </w:tc>
        <w:tc>
          <w:tcPr>
            <w:tcW w:w="517" w:type="dxa"/>
            <w:tcBorders>
              <w:top w:val="single" w:sz="2" w:space="0" w:color="000001"/>
              <w:left w:val="single" w:sz="2" w:space="0" w:color="000001"/>
              <w:bottom w:val="single" w:sz="2" w:space="0" w:color="000001"/>
              <w:right w:val="single" w:sz="2" w:space="0" w:color="000001"/>
            </w:tcBorders>
          </w:tcPr>
          <w:p w14:paraId="568BE844" w14:textId="43A9ED39" w:rsidR="00041829" w:rsidRDefault="00041829" w:rsidP="004E5E7B">
            <w:pPr>
              <w:pStyle w:val="TableContents"/>
              <w:spacing w:after="46" w:line="240" w:lineRule="auto"/>
              <w:rPr>
                <w:sz w:val="20"/>
                <w:szCs w:val="20"/>
                <w:lang w:val="en-US"/>
              </w:rPr>
            </w:pPr>
            <w:r>
              <w:rPr>
                <w:sz w:val="20"/>
                <w:szCs w:val="20"/>
                <w:lang w:val="en-US"/>
              </w:rPr>
              <w:t>478</w:t>
            </w:r>
          </w:p>
        </w:tc>
        <w:tc>
          <w:tcPr>
            <w:tcW w:w="2296" w:type="dxa"/>
            <w:tcBorders>
              <w:top w:val="single" w:sz="2" w:space="0" w:color="000001"/>
              <w:left w:val="single" w:sz="2" w:space="0" w:color="000001"/>
              <w:bottom w:val="single" w:sz="2" w:space="0" w:color="000001"/>
            </w:tcBorders>
            <w:shd w:val="clear" w:color="auto" w:fill="auto"/>
          </w:tcPr>
          <w:p w14:paraId="505A553D" w14:textId="4251F2C1" w:rsidR="00041829" w:rsidRDefault="00041829" w:rsidP="004E5E7B">
            <w:pPr>
              <w:pStyle w:val="TableContents"/>
              <w:spacing w:after="46" w:line="240" w:lineRule="auto"/>
              <w:rPr>
                <w:sz w:val="20"/>
                <w:szCs w:val="20"/>
                <w:lang w:val="en-US"/>
              </w:rPr>
            </w:pPr>
            <w:r>
              <w:rPr>
                <w:sz w:val="20"/>
                <w:szCs w:val="20"/>
                <w:lang w:val="en-US"/>
              </w:rPr>
              <w:t>46, 44, 8</w:t>
            </w:r>
          </w:p>
        </w:tc>
        <w:tc>
          <w:tcPr>
            <w:tcW w:w="713" w:type="dxa"/>
            <w:tcBorders>
              <w:top w:val="single" w:sz="2" w:space="0" w:color="000001"/>
              <w:left w:val="single" w:sz="2" w:space="0" w:color="000001"/>
              <w:bottom w:val="single" w:sz="2" w:space="0" w:color="000001"/>
            </w:tcBorders>
            <w:shd w:val="clear" w:color="auto" w:fill="auto"/>
          </w:tcPr>
          <w:p w14:paraId="3484EB83" w14:textId="5D370C82" w:rsidR="00041829" w:rsidRDefault="00041829" w:rsidP="004E5E7B">
            <w:pPr>
              <w:pStyle w:val="TableContents"/>
              <w:spacing w:after="46" w:line="240" w:lineRule="auto"/>
              <w:rPr>
                <w:sz w:val="20"/>
                <w:szCs w:val="20"/>
                <w:lang w:val="en-US"/>
              </w:rPr>
            </w:pPr>
            <w:r>
              <w:rPr>
                <w:sz w:val="20"/>
                <w:szCs w:val="20"/>
                <w:lang w:val="en-US"/>
              </w:rPr>
              <w:t>-6.27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A4BDF12" w14:textId="7E6D2F4C" w:rsidR="00041829" w:rsidRPr="00A03866" w:rsidRDefault="00041829"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2B88AA02" w14:textId="77777777" w:rsidTr="00532035">
        <w:trPr>
          <w:trHeight w:val="283"/>
        </w:trPr>
        <w:tc>
          <w:tcPr>
            <w:tcW w:w="1410" w:type="dxa"/>
            <w:vMerge/>
            <w:tcBorders>
              <w:left w:val="single" w:sz="2" w:space="0" w:color="000001"/>
              <w:right w:val="single" w:sz="2" w:space="0" w:color="000001"/>
            </w:tcBorders>
            <w:vAlign w:val="bottom"/>
          </w:tcPr>
          <w:p w14:paraId="392FDDFA"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7C639203" w14:textId="26EF636F" w:rsidR="00041829" w:rsidRPr="00A03866" w:rsidRDefault="00041829" w:rsidP="004E5E7B">
            <w:pPr>
              <w:pStyle w:val="TableContents"/>
              <w:spacing w:after="46" w:line="240" w:lineRule="auto"/>
              <w:rPr>
                <w:sz w:val="20"/>
                <w:szCs w:val="20"/>
                <w:lang w:val="en-GB"/>
              </w:rPr>
            </w:pPr>
            <w:r>
              <w:rPr>
                <w:sz w:val="20"/>
                <w:szCs w:val="20"/>
                <w:lang w:val="en-GB"/>
              </w:rPr>
              <w:t>Right precentral / postcentral gyri</w:t>
            </w:r>
          </w:p>
        </w:tc>
        <w:tc>
          <w:tcPr>
            <w:tcW w:w="517" w:type="dxa"/>
            <w:tcBorders>
              <w:top w:val="single" w:sz="2" w:space="0" w:color="000001"/>
              <w:left w:val="single" w:sz="2" w:space="0" w:color="000001"/>
              <w:bottom w:val="single" w:sz="2" w:space="0" w:color="000001"/>
              <w:right w:val="single" w:sz="2" w:space="0" w:color="000001"/>
            </w:tcBorders>
          </w:tcPr>
          <w:p w14:paraId="12E58743" w14:textId="2024F070" w:rsidR="00041829" w:rsidRDefault="00041829" w:rsidP="004E5E7B">
            <w:pPr>
              <w:pStyle w:val="TableContents"/>
              <w:spacing w:after="46" w:line="240" w:lineRule="auto"/>
              <w:rPr>
                <w:sz w:val="20"/>
                <w:szCs w:val="20"/>
                <w:lang w:val="en-US"/>
              </w:rPr>
            </w:pPr>
            <w:r>
              <w:rPr>
                <w:sz w:val="20"/>
                <w:szCs w:val="20"/>
                <w:lang w:val="en-US"/>
              </w:rPr>
              <w:t>114</w:t>
            </w:r>
          </w:p>
        </w:tc>
        <w:tc>
          <w:tcPr>
            <w:tcW w:w="2296" w:type="dxa"/>
            <w:tcBorders>
              <w:top w:val="single" w:sz="2" w:space="0" w:color="000001"/>
              <w:left w:val="single" w:sz="2" w:space="0" w:color="000001"/>
              <w:bottom w:val="single" w:sz="2" w:space="0" w:color="000001"/>
            </w:tcBorders>
            <w:shd w:val="clear" w:color="auto" w:fill="auto"/>
          </w:tcPr>
          <w:p w14:paraId="0A82C6B9" w14:textId="0226B33D" w:rsidR="00041829" w:rsidRDefault="00041829" w:rsidP="004E5E7B">
            <w:pPr>
              <w:pStyle w:val="TableContents"/>
              <w:spacing w:after="46" w:line="240" w:lineRule="auto"/>
              <w:rPr>
                <w:sz w:val="20"/>
                <w:szCs w:val="20"/>
                <w:lang w:val="en-US"/>
              </w:rPr>
            </w:pPr>
            <w:r>
              <w:rPr>
                <w:sz w:val="20"/>
                <w:szCs w:val="20"/>
                <w:lang w:val="en-US"/>
              </w:rPr>
              <w:t>56, -18, 38</w:t>
            </w:r>
          </w:p>
        </w:tc>
        <w:tc>
          <w:tcPr>
            <w:tcW w:w="713" w:type="dxa"/>
            <w:tcBorders>
              <w:top w:val="single" w:sz="2" w:space="0" w:color="000001"/>
              <w:left w:val="single" w:sz="2" w:space="0" w:color="000001"/>
              <w:bottom w:val="single" w:sz="2" w:space="0" w:color="000001"/>
            </w:tcBorders>
            <w:shd w:val="clear" w:color="auto" w:fill="auto"/>
          </w:tcPr>
          <w:p w14:paraId="560E4F38" w14:textId="17E2746D" w:rsidR="00041829" w:rsidRDefault="00041829" w:rsidP="004E5E7B">
            <w:pPr>
              <w:pStyle w:val="TableContents"/>
              <w:spacing w:after="46" w:line="240" w:lineRule="auto"/>
              <w:rPr>
                <w:sz w:val="20"/>
                <w:szCs w:val="20"/>
                <w:lang w:val="en-US"/>
              </w:rPr>
            </w:pPr>
            <w:r>
              <w:rPr>
                <w:sz w:val="20"/>
                <w:szCs w:val="20"/>
                <w:lang w:val="en-US"/>
              </w:rPr>
              <w:t>-4.59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E01F108" w14:textId="0722222D" w:rsidR="00041829" w:rsidRPr="00A03866" w:rsidRDefault="00041829" w:rsidP="004E5E7B">
            <w:pPr>
              <w:pStyle w:val="TableContents"/>
              <w:spacing w:after="46" w:line="240" w:lineRule="auto"/>
              <w:rPr>
                <w:sz w:val="20"/>
                <w:szCs w:val="20"/>
                <w:lang w:val="en-US"/>
              </w:rPr>
            </w:pPr>
            <w:r>
              <w:rPr>
                <w:sz w:val="20"/>
                <w:szCs w:val="20"/>
                <w:lang w:val="en-US"/>
              </w:rPr>
              <w:t>0.025</w:t>
            </w:r>
          </w:p>
        </w:tc>
      </w:tr>
      <w:tr w:rsidR="00041829" w:rsidRPr="00A03866" w14:paraId="67AE9281" w14:textId="77777777" w:rsidTr="00532035">
        <w:trPr>
          <w:trHeight w:val="283"/>
        </w:trPr>
        <w:tc>
          <w:tcPr>
            <w:tcW w:w="1410" w:type="dxa"/>
            <w:vMerge/>
            <w:tcBorders>
              <w:left w:val="single" w:sz="2" w:space="0" w:color="000001"/>
              <w:right w:val="single" w:sz="2" w:space="0" w:color="000001"/>
            </w:tcBorders>
            <w:vAlign w:val="bottom"/>
          </w:tcPr>
          <w:p w14:paraId="2A604F64"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4BD267AC" w14:textId="4B36A9ED" w:rsidR="00041829" w:rsidRPr="00A03866" w:rsidRDefault="00041829" w:rsidP="004E5E7B">
            <w:pPr>
              <w:pStyle w:val="TableContents"/>
              <w:spacing w:after="46" w:line="240" w:lineRule="auto"/>
              <w:rPr>
                <w:sz w:val="20"/>
                <w:szCs w:val="20"/>
                <w:lang w:val="en-GB"/>
              </w:rPr>
            </w:pPr>
            <w:r>
              <w:rPr>
                <w:sz w:val="20"/>
                <w:szCs w:val="20"/>
                <w:lang w:val="en-GB"/>
              </w:rPr>
              <w:t>Left supramarginal gyrus</w:t>
            </w:r>
          </w:p>
        </w:tc>
        <w:tc>
          <w:tcPr>
            <w:tcW w:w="517" w:type="dxa"/>
            <w:tcBorders>
              <w:top w:val="single" w:sz="2" w:space="0" w:color="000001"/>
              <w:left w:val="single" w:sz="2" w:space="0" w:color="000001"/>
              <w:bottom w:val="single" w:sz="2" w:space="0" w:color="000001"/>
              <w:right w:val="single" w:sz="2" w:space="0" w:color="000001"/>
            </w:tcBorders>
          </w:tcPr>
          <w:p w14:paraId="61E0221A" w14:textId="7CBB8869" w:rsidR="00041829" w:rsidRDefault="00041829" w:rsidP="004E5E7B">
            <w:pPr>
              <w:pStyle w:val="TableContents"/>
              <w:spacing w:after="46" w:line="240" w:lineRule="auto"/>
              <w:rPr>
                <w:sz w:val="20"/>
                <w:szCs w:val="20"/>
                <w:lang w:val="en-US"/>
              </w:rPr>
            </w:pPr>
            <w:r>
              <w:rPr>
                <w:sz w:val="20"/>
                <w:szCs w:val="20"/>
                <w:lang w:val="en-US"/>
              </w:rPr>
              <w:t>62</w:t>
            </w:r>
          </w:p>
        </w:tc>
        <w:tc>
          <w:tcPr>
            <w:tcW w:w="2296" w:type="dxa"/>
            <w:tcBorders>
              <w:top w:val="single" w:sz="2" w:space="0" w:color="000001"/>
              <w:left w:val="single" w:sz="2" w:space="0" w:color="000001"/>
              <w:bottom w:val="single" w:sz="2" w:space="0" w:color="000001"/>
            </w:tcBorders>
            <w:shd w:val="clear" w:color="auto" w:fill="auto"/>
          </w:tcPr>
          <w:p w14:paraId="6E891982" w14:textId="34571042" w:rsidR="00041829" w:rsidRDefault="00041829" w:rsidP="004E5E7B">
            <w:pPr>
              <w:pStyle w:val="TableContents"/>
              <w:spacing w:after="46" w:line="240" w:lineRule="auto"/>
              <w:rPr>
                <w:sz w:val="20"/>
                <w:szCs w:val="20"/>
                <w:lang w:val="en-US"/>
              </w:rPr>
            </w:pPr>
            <w:r>
              <w:rPr>
                <w:sz w:val="20"/>
                <w:szCs w:val="20"/>
                <w:lang w:val="en-US"/>
              </w:rPr>
              <w:t>-58, -46, 34</w:t>
            </w:r>
          </w:p>
        </w:tc>
        <w:tc>
          <w:tcPr>
            <w:tcW w:w="713" w:type="dxa"/>
            <w:tcBorders>
              <w:top w:val="single" w:sz="2" w:space="0" w:color="000001"/>
              <w:left w:val="single" w:sz="2" w:space="0" w:color="000001"/>
              <w:bottom w:val="single" w:sz="2" w:space="0" w:color="000001"/>
            </w:tcBorders>
            <w:shd w:val="clear" w:color="auto" w:fill="auto"/>
          </w:tcPr>
          <w:p w14:paraId="1CA476CE" w14:textId="2EC4824C" w:rsidR="00041829" w:rsidRDefault="00041829" w:rsidP="004E5E7B">
            <w:pPr>
              <w:pStyle w:val="TableContents"/>
              <w:spacing w:after="46" w:line="240" w:lineRule="auto"/>
              <w:rPr>
                <w:sz w:val="20"/>
                <w:szCs w:val="20"/>
                <w:lang w:val="en-US"/>
              </w:rPr>
            </w:pPr>
            <w:r>
              <w:rPr>
                <w:sz w:val="20"/>
                <w:szCs w:val="20"/>
                <w:lang w:val="en-US"/>
              </w:rPr>
              <w:t>-3.999</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C6E89EF" w14:textId="6964826C" w:rsidR="00041829" w:rsidRPr="00A03866" w:rsidRDefault="00041829" w:rsidP="004E5E7B">
            <w:pPr>
              <w:pStyle w:val="TableContents"/>
              <w:spacing w:after="46" w:line="240" w:lineRule="auto"/>
              <w:rPr>
                <w:sz w:val="20"/>
                <w:szCs w:val="20"/>
                <w:lang w:val="en-US"/>
              </w:rPr>
            </w:pPr>
            <w:r>
              <w:rPr>
                <w:sz w:val="20"/>
                <w:szCs w:val="20"/>
                <w:lang w:val="en-US"/>
              </w:rPr>
              <w:t>0.033</w:t>
            </w:r>
          </w:p>
        </w:tc>
      </w:tr>
      <w:tr w:rsidR="00041829" w:rsidRPr="00A03866" w14:paraId="37A9A457" w14:textId="77777777" w:rsidTr="00532035">
        <w:trPr>
          <w:trHeight w:val="283"/>
        </w:trPr>
        <w:tc>
          <w:tcPr>
            <w:tcW w:w="1410" w:type="dxa"/>
            <w:vMerge/>
            <w:tcBorders>
              <w:left w:val="single" w:sz="2" w:space="0" w:color="000001"/>
              <w:right w:val="single" w:sz="2" w:space="0" w:color="000001"/>
            </w:tcBorders>
            <w:vAlign w:val="bottom"/>
          </w:tcPr>
          <w:p w14:paraId="197A35CD"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006EADB4" w14:textId="61CE4906" w:rsidR="00041829" w:rsidRPr="00A03866" w:rsidRDefault="00041829" w:rsidP="004E5E7B">
            <w:pPr>
              <w:pStyle w:val="TableContents"/>
              <w:spacing w:after="46" w:line="240" w:lineRule="auto"/>
              <w:rPr>
                <w:sz w:val="20"/>
                <w:szCs w:val="20"/>
                <w:lang w:val="en-GB"/>
              </w:rPr>
            </w:pPr>
            <w:r>
              <w:rPr>
                <w:sz w:val="20"/>
                <w:szCs w:val="20"/>
                <w:lang w:val="en-GB"/>
              </w:rPr>
              <w:t>Left supramarginal gyrus</w:t>
            </w:r>
          </w:p>
        </w:tc>
        <w:tc>
          <w:tcPr>
            <w:tcW w:w="517" w:type="dxa"/>
            <w:tcBorders>
              <w:top w:val="single" w:sz="2" w:space="0" w:color="000001"/>
              <w:left w:val="single" w:sz="2" w:space="0" w:color="000001"/>
              <w:bottom w:val="single" w:sz="2" w:space="0" w:color="000001"/>
              <w:right w:val="single" w:sz="2" w:space="0" w:color="000001"/>
            </w:tcBorders>
          </w:tcPr>
          <w:p w14:paraId="310A8229" w14:textId="397957AC" w:rsidR="00041829" w:rsidRDefault="00041829" w:rsidP="004E5E7B">
            <w:pPr>
              <w:pStyle w:val="TableContents"/>
              <w:spacing w:after="46" w:line="240" w:lineRule="auto"/>
              <w:rPr>
                <w:sz w:val="20"/>
                <w:szCs w:val="20"/>
                <w:lang w:val="en-US"/>
              </w:rPr>
            </w:pPr>
            <w:r>
              <w:rPr>
                <w:sz w:val="20"/>
                <w:szCs w:val="20"/>
                <w:lang w:val="en-US"/>
              </w:rPr>
              <w:t>30</w:t>
            </w:r>
          </w:p>
        </w:tc>
        <w:tc>
          <w:tcPr>
            <w:tcW w:w="2296" w:type="dxa"/>
            <w:tcBorders>
              <w:top w:val="single" w:sz="2" w:space="0" w:color="000001"/>
              <w:left w:val="single" w:sz="2" w:space="0" w:color="000001"/>
              <w:bottom w:val="single" w:sz="2" w:space="0" w:color="000001"/>
            </w:tcBorders>
            <w:shd w:val="clear" w:color="auto" w:fill="auto"/>
          </w:tcPr>
          <w:p w14:paraId="7B301DB8" w14:textId="413E1B51" w:rsidR="00041829" w:rsidRDefault="00041829" w:rsidP="004E5E7B">
            <w:pPr>
              <w:pStyle w:val="TableContents"/>
              <w:spacing w:after="46" w:line="240" w:lineRule="auto"/>
              <w:rPr>
                <w:sz w:val="20"/>
                <w:szCs w:val="20"/>
                <w:lang w:val="en-US"/>
              </w:rPr>
            </w:pPr>
            <w:r>
              <w:rPr>
                <w:sz w:val="20"/>
                <w:szCs w:val="20"/>
                <w:lang w:val="en-US"/>
              </w:rPr>
              <w:t>-48, -42, 26</w:t>
            </w:r>
          </w:p>
        </w:tc>
        <w:tc>
          <w:tcPr>
            <w:tcW w:w="713" w:type="dxa"/>
            <w:tcBorders>
              <w:top w:val="single" w:sz="2" w:space="0" w:color="000001"/>
              <w:left w:val="single" w:sz="2" w:space="0" w:color="000001"/>
              <w:bottom w:val="single" w:sz="2" w:space="0" w:color="000001"/>
            </w:tcBorders>
            <w:shd w:val="clear" w:color="auto" w:fill="auto"/>
          </w:tcPr>
          <w:p w14:paraId="7FF12017" w14:textId="1A793429" w:rsidR="00041829" w:rsidRDefault="00041829" w:rsidP="004E5E7B">
            <w:pPr>
              <w:pStyle w:val="TableContents"/>
              <w:spacing w:after="46" w:line="240" w:lineRule="auto"/>
              <w:rPr>
                <w:sz w:val="20"/>
                <w:szCs w:val="20"/>
                <w:lang w:val="en-US"/>
              </w:rPr>
            </w:pPr>
            <w:r>
              <w:rPr>
                <w:sz w:val="20"/>
                <w:szCs w:val="20"/>
                <w:lang w:val="en-US"/>
              </w:rPr>
              <w:t>-3.76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069031F" w14:textId="1B652D1C" w:rsidR="00041829" w:rsidRPr="00A03866" w:rsidRDefault="00041829" w:rsidP="004E5E7B">
            <w:pPr>
              <w:pStyle w:val="TableContents"/>
              <w:spacing w:after="46" w:line="240" w:lineRule="auto"/>
              <w:rPr>
                <w:sz w:val="20"/>
                <w:szCs w:val="20"/>
                <w:lang w:val="en-US"/>
              </w:rPr>
            </w:pPr>
            <w:r>
              <w:rPr>
                <w:sz w:val="20"/>
                <w:szCs w:val="20"/>
                <w:lang w:val="en-US"/>
              </w:rPr>
              <w:t>0.045</w:t>
            </w:r>
          </w:p>
        </w:tc>
      </w:tr>
      <w:tr w:rsidR="00041829" w:rsidRPr="00A03866" w14:paraId="38588CA4"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2154E90D"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517D5889" w14:textId="47A2ACFD" w:rsidR="00041829" w:rsidRPr="00A03866" w:rsidRDefault="00041829" w:rsidP="004E5E7B">
            <w:pPr>
              <w:pStyle w:val="TableContents"/>
              <w:spacing w:after="46" w:line="240" w:lineRule="auto"/>
              <w:rPr>
                <w:sz w:val="20"/>
                <w:szCs w:val="20"/>
                <w:lang w:val="en-GB"/>
              </w:rPr>
            </w:pPr>
            <w:r>
              <w:rPr>
                <w:sz w:val="20"/>
                <w:szCs w:val="20"/>
                <w:lang w:val="en-GB"/>
              </w:rPr>
              <w:t>Right SFG (dorsolateral)</w:t>
            </w:r>
          </w:p>
        </w:tc>
        <w:tc>
          <w:tcPr>
            <w:tcW w:w="517" w:type="dxa"/>
            <w:tcBorders>
              <w:top w:val="single" w:sz="2" w:space="0" w:color="000001"/>
              <w:left w:val="single" w:sz="2" w:space="0" w:color="000001"/>
              <w:bottom w:val="single" w:sz="2" w:space="0" w:color="000001"/>
              <w:right w:val="single" w:sz="2" w:space="0" w:color="000001"/>
            </w:tcBorders>
          </w:tcPr>
          <w:p w14:paraId="50BA5E2E" w14:textId="3D90AE34" w:rsidR="00041829" w:rsidRDefault="00041829" w:rsidP="004E5E7B">
            <w:pPr>
              <w:pStyle w:val="TableContents"/>
              <w:spacing w:after="46" w:line="240" w:lineRule="auto"/>
              <w:rPr>
                <w:sz w:val="20"/>
                <w:szCs w:val="20"/>
                <w:lang w:val="en-US"/>
              </w:rPr>
            </w:pPr>
            <w:r>
              <w:rPr>
                <w:sz w:val="20"/>
                <w:szCs w:val="20"/>
                <w:lang w:val="en-US"/>
              </w:rPr>
              <w:t>22</w:t>
            </w:r>
          </w:p>
        </w:tc>
        <w:tc>
          <w:tcPr>
            <w:tcW w:w="2296" w:type="dxa"/>
            <w:tcBorders>
              <w:top w:val="single" w:sz="2" w:space="0" w:color="000001"/>
              <w:left w:val="single" w:sz="2" w:space="0" w:color="000001"/>
              <w:bottom w:val="single" w:sz="2" w:space="0" w:color="000001"/>
            </w:tcBorders>
            <w:shd w:val="clear" w:color="auto" w:fill="auto"/>
          </w:tcPr>
          <w:p w14:paraId="18BBDF75" w14:textId="76DE99E5" w:rsidR="00041829" w:rsidRDefault="00041829" w:rsidP="004E5E7B">
            <w:pPr>
              <w:pStyle w:val="TableContents"/>
              <w:spacing w:after="46" w:line="240" w:lineRule="auto"/>
              <w:rPr>
                <w:sz w:val="20"/>
                <w:szCs w:val="20"/>
                <w:lang w:val="en-US"/>
              </w:rPr>
            </w:pPr>
            <w:r>
              <w:rPr>
                <w:sz w:val="20"/>
                <w:szCs w:val="20"/>
                <w:lang w:val="en-US"/>
              </w:rPr>
              <w:t>24, 44, 34</w:t>
            </w:r>
          </w:p>
        </w:tc>
        <w:tc>
          <w:tcPr>
            <w:tcW w:w="713" w:type="dxa"/>
            <w:tcBorders>
              <w:top w:val="single" w:sz="2" w:space="0" w:color="000001"/>
              <w:left w:val="single" w:sz="2" w:space="0" w:color="000001"/>
              <w:bottom w:val="single" w:sz="2" w:space="0" w:color="000001"/>
            </w:tcBorders>
            <w:shd w:val="clear" w:color="auto" w:fill="auto"/>
          </w:tcPr>
          <w:p w14:paraId="7A784FAF" w14:textId="0B762F89" w:rsidR="00041829" w:rsidRDefault="00041829" w:rsidP="004E5E7B">
            <w:pPr>
              <w:pStyle w:val="TableContents"/>
              <w:spacing w:after="46" w:line="240" w:lineRule="auto"/>
              <w:rPr>
                <w:sz w:val="20"/>
                <w:szCs w:val="20"/>
                <w:lang w:val="en-US"/>
              </w:rPr>
            </w:pPr>
            <w:r>
              <w:rPr>
                <w:sz w:val="20"/>
                <w:szCs w:val="20"/>
                <w:lang w:val="en-US"/>
              </w:rPr>
              <w:t>-3.38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495F803" w14:textId="0A9DB614" w:rsidR="00041829" w:rsidRPr="00A03866" w:rsidRDefault="00041829" w:rsidP="004E5E7B">
            <w:pPr>
              <w:pStyle w:val="TableContents"/>
              <w:spacing w:after="46" w:line="240" w:lineRule="auto"/>
              <w:rPr>
                <w:sz w:val="20"/>
                <w:szCs w:val="20"/>
                <w:lang w:val="en-US"/>
              </w:rPr>
            </w:pPr>
            <w:r>
              <w:rPr>
                <w:sz w:val="20"/>
                <w:szCs w:val="20"/>
                <w:lang w:val="en-US"/>
              </w:rPr>
              <w:t>0.047</w:t>
            </w:r>
          </w:p>
        </w:tc>
      </w:tr>
      <w:tr w:rsidR="00041829" w:rsidRPr="00A03866" w14:paraId="20844880"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7DBF7BBD" w14:textId="7BA4CB9C" w:rsidR="00041829" w:rsidRDefault="00041829" w:rsidP="00041829">
            <w:pPr>
              <w:pStyle w:val="TableContents"/>
              <w:spacing w:after="46" w:line="240" w:lineRule="auto"/>
              <w:rPr>
                <w:sz w:val="20"/>
                <w:szCs w:val="20"/>
              </w:rPr>
            </w:pPr>
            <w:r>
              <w:rPr>
                <w:sz w:val="20"/>
                <w:szCs w:val="20"/>
              </w:rPr>
              <w:t>PANSS Total Low (n=36)</w:t>
            </w:r>
          </w:p>
        </w:tc>
        <w:tc>
          <w:tcPr>
            <w:tcW w:w="3864" w:type="dxa"/>
            <w:tcBorders>
              <w:top w:val="single" w:sz="2" w:space="0" w:color="000001"/>
              <w:left w:val="single" w:sz="2" w:space="0" w:color="000001"/>
              <w:bottom w:val="single" w:sz="2" w:space="0" w:color="000001"/>
              <w:right w:val="single" w:sz="2" w:space="0" w:color="000001"/>
            </w:tcBorders>
          </w:tcPr>
          <w:p w14:paraId="35FAFEDE" w14:textId="110F950D" w:rsidR="00041829" w:rsidRPr="00A03866" w:rsidRDefault="00A26CF9" w:rsidP="004E5E7B">
            <w:pPr>
              <w:pStyle w:val="TableContents"/>
              <w:spacing w:after="46" w:line="240" w:lineRule="auto"/>
              <w:rPr>
                <w:sz w:val="20"/>
                <w:szCs w:val="20"/>
                <w:lang w:val="en-GB"/>
              </w:rPr>
            </w:pPr>
            <w:r>
              <w:rPr>
                <w:sz w:val="20"/>
                <w:szCs w:val="20"/>
                <w:lang w:val="pt-PT"/>
              </w:rPr>
              <w:t>Left IFG / insula / STG</w:t>
            </w:r>
          </w:p>
        </w:tc>
        <w:tc>
          <w:tcPr>
            <w:tcW w:w="517" w:type="dxa"/>
            <w:tcBorders>
              <w:top w:val="single" w:sz="2" w:space="0" w:color="000001"/>
              <w:left w:val="single" w:sz="2" w:space="0" w:color="000001"/>
              <w:bottom w:val="single" w:sz="2" w:space="0" w:color="000001"/>
              <w:right w:val="single" w:sz="2" w:space="0" w:color="000001"/>
            </w:tcBorders>
          </w:tcPr>
          <w:p w14:paraId="79105234" w14:textId="4D2B7BCA" w:rsidR="00041829" w:rsidRDefault="00AF6582" w:rsidP="004E5E7B">
            <w:pPr>
              <w:pStyle w:val="TableContents"/>
              <w:spacing w:after="46" w:line="240" w:lineRule="auto"/>
              <w:rPr>
                <w:sz w:val="20"/>
                <w:szCs w:val="20"/>
                <w:lang w:val="en-US"/>
              </w:rPr>
            </w:pPr>
            <w:r>
              <w:rPr>
                <w:sz w:val="20"/>
                <w:szCs w:val="20"/>
                <w:lang w:val="en-US"/>
              </w:rPr>
              <w:t>9640</w:t>
            </w:r>
          </w:p>
        </w:tc>
        <w:tc>
          <w:tcPr>
            <w:tcW w:w="2296" w:type="dxa"/>
            <w:tcBorders>
              <w:top w:val="single" w:sz="2" w:space="0" w:color="000001"/>
              <w:left w:val="single" w:sz="2" w:space="0" w:color="000001"/>
              <w:bottom w:val="single" w:sz="2" w:space="0" w:color="000001"/>
            </w:tcBorders>
            <w:shd w:val="clear" w:color="auto" w:fill="auto"/>
          </w:tcPr>
          <w:p w14:paraId="022E80A4" w14:textId="62D671AF" w:rsidR="00041829" w:rsidRDefault="00AF6582" w:rsidP="004E5E7B">
            <w:pPr>
              <w:pStyle w:val="TableContents"/>
              <w:spacing w:after="46" w:line="240" w:lineRule="auto"/>
              <w:rPr>
                <w:sz w:val="20"/>
                <w:szCs w:val="20"/>
                <w:lang w:val="en-US"/>
              </w:rPr>
            </w:pPr>
            <w:r>
              <w:rPr>
                <w:sz w:val="20"/>
                <w:szCs w:val="20"/>
                <w:lang w:val="en-US"/>
              </w:rPr>
              <w:t>-44, 16, -12</w:t>
            </w:r>
          </w:p>
        </w:tc>
        <w:tc>
          <w:tcPr>
            <w:tcW w:w="713" w:type="dxa"/>
            <w:tcBorders>
              <w:top w:val="single" w:sz="2" w:space="0" w:color="000001"/>
              <w:left w:val="single" w:sz="2" w:space="0" w:color="000001"/>
              <w:bottom w:val="single" w:sz="2" w:space="0" w:color="000001"/>
            </w:tcBorders>
            <w:shd w:val="clear" w:color="auto" w:fill="auto"/>
          </w:tcPr>
          <w:p w14:paraId="4D09CED9" w14:textId="0AF4F4A6" w:rsidR="00041829" w:rsidRDefault="00AF6582" w:rsidP="004E5E7B">
            <w:pPr>
              <w:pStyle w:val="TableContents"/>
              <w:spacing w:after="46" w:line="240" w:lineRule="auto"/>
              <w:rPr>
                <w:sz w:val="20"/>
                <w:szCs w:val="20"/>
                <w:lang w:val="en-US"/>
              </w:rPr>
            </w:pPr>
            <w:r>
              <w:rPr>
                <w:sz w:val="20"/>
                <w:szCs w:val="20"/>
                <w:lang w:val="en-US"/>
              </w:rPr>
              <w:t>-7.2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C512850" w14:textId="7B671CA1" w:rsidR="00041829" w:rsidRPr="00A03866" w:rsidRDefault="00AF6582"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0121658D" w14:textId="77777777" w:rsidTr="00532035">
        <w:trPr>
          <w:trHeight w:val="283"/>
        </w:trPr>
        <w:tc>
          <w:tcPr>
            <w:tcW w:w="1410" w:type="dxa"/>
            <w:vMerge/>
            <w:tcBorders>
              <w:left w:val="single" w:sz="2" w:space="0" w:color="000001"/>
              <w:right w:val="single" w:sz="2" w:space="0" w:color="000001"/>
            </w:tcBorders>
            <w:vAlign w:val="bottom"/>
          </w:tcPr>
          <w:p w14:paraId="18D666E9" w14:textId="77777777" w:rsidR="00041829" w:rsidRDefault="00041829"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7436B855" w14:textId="1496927E" w:rsidR="00041829" w:rsidRPr="00A03866" w:rsidRDefault="00A26CF9" w:rsidP="004E5E7B">
            <w:pPr>
              <w:pStyle w:val="TableContents"/>
              <w:spacing w:after="46" w:line="240" w:lineRule="auto"/>
              <w:rPr>
                <w:sz w:val="20"/>
                <w:szCs w:val="20"/>
                <w:lang w:val="en-GB"/>
              </w:rPr>
            </w:pPr>
            <w:r>
              <w:rPr>
                <w:sz w:val="20"/>
                <w:szCs w:val="20"/>
                <w:lang w:val="en-GB"/>
              </w:rPr>
              <w:t>Right insula / STG / supramarginal gyrus / IFG</w:t>
            </w:r>
          </w:p>
        </w:tc>
        <w:tc>
          <w:tcPr>
            <w:tcW w:w="517" w:type="dxa"/>
            <w:tcBorders>
              <w:top w:val="single" w:sz="2" w:space="0" w:color="000001"/>
              <w:left w:val="single" w:sz="2" w:space="0" w:color="000001"/>
              <w:bottom w:val="single" w:sz="2" w:space="0" w:color="000001"/>
              <w:right w:val="single" w:sz="2" w:space="0" w:color="000001"/>
            </w:tcBorders>
          </w:tcPr>
          <w:p w14:paraId="724A7DDA" w14:textId="7C569CDF" w:rsidR="00041829" w:rsidRDefault="00AF6582" w:rsidP="004E5E7B">
            <w:pPr>
              <w:pStyle w:val="TableContents"/>
              <w:spacing w:after="46" w:line="240" w:lineRule="auto"/>
              <w:rPr>
                <w:sz w:val="20"/>
                <w:szCs w:val="20"/>
                <w:lang w:val="en-US"/>
              </w:rPr>
            </w:pPr>
            <w:r>
              <w:rPr>
                <w:sz w:val="20"/>
                <w:szCs w:val="20"/>
                <w:lang w:val="en-US"/>
              </w:rPr>
              <w:t>6113</w:t>
            </w:r>
          </w:p>
        </w:tc>
        <w:tc>
          <w:tcPr>
            <w:tcW w:w="2296" w:type="dxa"/>
            <w:tcBorders>
              <w:top w:val="single" w:sz="2" w:space="0" w:color="000001"/>
              <w:left w:val="single" w:sz="2" w:space="0" w:color="000001"/>
              <w:bottom w:val="single" w:sz="2" w:space="0" w:color="000001"/>
            </w:tcBorders>
            <w:shd w:val="clear" w:color="auto" w:fill="auto"/>
          </w:tcPr>
          <w:p w14:paraId="2ECB0078" w14:textId="0860AD12" w:rsidR="00041829" w:rsidRDefault="00AF6582" w:rsidP="004E5E7B">
            <w:pPr>
              <w:pStyle w:val="TableContents"/>
              <w:spacing w:after="46" w:line="240" w:lineRule="auto"/>
              <w:rPr>
                <w:sz w:val="20"/>
                <w:szCs w:val="20"/>
                <w:lang w:val="en-US"/>
              </w:rPr>
            </w:pPr>
            <w:r>
              <w:rPr>
                <w:sz w:val="20"/>
                <w:szCs w:val="20"/>
                <w:lang w:val="en-US"/>
              </w:rPr>
              <w:t>48, 12, -6</w:t>
            </w:r>
          </w:p>
        </w:tc>
        <w:tc>
          <w:tcPr>
            <w:tcW w:w="713" w:type="dxa"/>
            <w:tcBorders>
              <w:top w:val="single" w:sz="2" w:space="0" w:color="000001"/>
              <w:left w:val="single" w:sz="2" w:space="0" w:color="000001"/>
              <w:bottom w:val="single" w:sz="2" w:space="0" w:color="000001"/>
            </w:tcBorders>
            <w:shd w:val="clear" w:color="auto" w:fill="auto"/>
          </w:tcPr>
          <w:p w14:paraId="3CDDC134" w14:textId="6F641918" w:rsidR="00041829" w:rsidRDefault="00AF6582" w:rsidP="004E5E7B">
            <w:pPr>
              <w:pStyle w:val="TableContents"/>
              <w:spacing w:after="46" w:line="240" w:lineRule="auto"/>
              <w:rPr>
                <w:sz w:val="20"/>
                <w:szCs w:val="20"/>
                <w:lang w:val="en-US"/>
              </w:rPr>
            </w:pPr>
            <w:r>
              <w:rPr>
                <w:sz w:val="20"/>
                <w:szCs w:val="20"/>
                <w:lang w:val="en-US"/>
              </w:rPr>
              <w:t>-8.57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249B7EB" w14:textId="3DC24247" w:rsidR="00041829" w:rsidRPr="00A03866" w:rsidRDefault="00AF6582" w:rsidP="004E5E7B">
            <w:pPr>
              <w:pStyle w:val="TableContents"/>
              <w:spacing w:after="46" w:line="240" w:lineRule="auto"/>
              <w:rPr>
                <w:sz w:val="20"/>
                <w:szCs w:val="20"/>
                <w:lang w:val="en-US"/>
              </w:rPr>
            </w:pPr>
            <w:r w:rsidRPr="00CD2A8D">
              <w:rPr>
                <w:sz w:val="20"/>
                <w:szCs w:val="20"/>
                <w:lang w:val="en-US"/>
              </w:rPr>
              <w:t>&lt;0.0001</w:t>
            </w:r>
          </w:p>
        </w:tc>
      </w:tr>
      <w:tr w:rsidR="00041829" w:rsidRPr="00A03866" w14:paraId="46A6B6AF"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44BF31B5" w14:textId="77777777" w:rsidR="00041829" w:rsidRPr="00A26CF9" w:rsidRDefault="00041829"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75E2D533" w14:textId="23A5F09E" w:rsidR="00041829" w:rsidRPr="00A03866" w:rsidRDefault="00AF6582"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1A1A0DAD" w14:textId="59A02DC5" w:rsidR="00041829" w:rsidRDefault="00AF6582" w:rsidP="004E5E7B">
            <w:pPr>
              <w:pStyle w:val="TableContents"/>
              <w:spacing w:after="46" w:line="240" w:lineRule="auto"/>
              <w:rPr>
                <w:sz w:val="20"/>
                <w:szCs w:val="20"/>
                <w:lang w:val="en-US"/>
              </w:rPr>
            </w:pPr>
            <w:r>
              <w:rPr>
                <w:sz w:val="20"/>
                <w:szCs w:val="20"/>
                <w:lang w:val="en-US"/>
              </w:rPr>
              <w:t>5676</w:t>
            </w:r>
          </w:p>
        </w:tc>
        <w:tc>
          <w:tcPr>
            <w:tcW w:w="2296" w:type="dxa"/>
            <w:tcBorders>
              <w:top w:val="single" w:sz="2" w:space="0" w:color="000001"/>
              <w:left w:val="single" w:sz="2" w:space="0" w:color="000001"/>
              <w:bottom w:val="single" w:sz="2" w:space="0" w:color="000001"/>
            </w:tcBorders>
            <w:shd w:val="clear" w:color="auto" w:fill="auto"/>
          </w:tcPr>
          <w:p w14:paraId="748B5AF8" w14:textId="3FA28A9B" w:rsidR="00041829" w:rsidRDefault="00AF6582" w:rsidP="004E5E7B">
            <w:pPr>
              <w:pStyle w:val="TableContents"/>
              <w:spacing w:after="46" w:line="240" w:lineRule="auto"/>
              <w:rPr>
                <w:sz w:val="20"/>
                <w:szCs w:val="20"/>
                <w:lang w:val="en-US"/>
              </w:rPr>
            </w:pPr>
            <w:r>
              <w:rPr>
                <w:sz w:val="20"/>
                <w:szCs w:val="20"/>
                <w:lang w:val="en-US"/>
              </w:rPr>
              <w:t>2, 48, 12</w:t>
            </w:r>
          </w:p>
        </w:tc>
        <w:tc>
          <w:tcPr>
            <w:tcW w:w="713" w:type="dxa"/>
            <w:tcBorders>
              <w:top w:val="single" w:sz="2" w:space="0" w:color="000001"/>
              <w:left w:val="single" w:sz="2" w:space="0" w:color="000001"/>
              <w:bottom w:val="single" w:sz="2" w:space="0" w:color="000001"/>
            </w:tcBorders>
            <w:shd w:val="clear" w:color="auto" w:fill="auto"/>
          </w:tcPr>
          <w:p w14:paraId="212DD3FB" w14:textId="71876D71" w:rsidR="00041829" w:rsidRDefault="00AF6582" w:rsidP="004E5E7B">
            <w:pPr>
              <w:pStyle w:val="TableContents"/>
              <w:spacing w:after="46" w:line="240" w:lineRule="auto"/>
              <w:rPr>
                <w:sz w:val="20"/>
                <w:szCs w:val="20"/>
                <w:lang w:val="en-US"/>
              </w:rPr>
            </w:pPr>
            <w:r>
              <w:rPr>
                <w:sz w:val="20"/>
                <w:szCs w:val="20"/>
                <w:lang w:val="en-US"/>
              </w:rPr>
              <w:t>-7.80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62A0FA2" w14:textId="607565F2" w:rsidR="00041829" w:rsidRPr="00A03866" w:rsidRDefault="00AF6582"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3E38A59A"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142BF627" w14:textId="3AAE4D26" w:rsidR="004639F4" w:rsidRDefault="004639F4" w:rsidP="004639F4">
            <w:pPr>
              <w:pStyle w:val="TableContents"/>
              <w:spacing w:after="46" w:line="240" w:lineRule="auto"/>
              <w:rPr>
                <w:sz w:val="20"/>
                <w:szCs w:val="20"/>
              </w:rPr>
            </w:pPr>
            <w:r>
              <w:rPr>
                <w:sz w:val="20"/>
                <w:szCs w:val="20"/>
              </w:rPr>
              <w:lastRenderedPageBreak/>
              <w:t>PANSS Pos High (n=36)</w:t>
            </w:r>
          </w:p>
        </w:tc>
        <w:tc>
          <w:tcPr>
            <w:tcW w:w="3864" w:type="dxa"/>
            <w:tcBorders>
              <w:top w:val="single" w:sz="2" w:space="0" w:color="000001"/>
              <w:left w:val="single" w:sz="2" w:space="0" w:color="000001"/>
              <w:bottom w:val="single" w:sz="2" w:space="0" w:color="000001"/>
              <w:right w:val="single" w:sz="2" w:space="0" w:color="000001"/>
            </w:tcBorders>
          </w:tcPr>
          <w:p w14:paraId="758F0151" w14:textId="5F69FDDA" w:rsidR="004639F4" w:rsidRPr="00A03866" w:rsidRDefault="00052EE4" w:rsidP="004E5E7B">
            <w:pPr>
              <w:pStyle w:val="TableContents"/>
              <w:spacing w:after="46" w:line="240" w:lineRule="auto"/>
              <w:rPr>
                <w:sz w:val="20"/>
                <w:szCs w:val="20"/>
                <w:lang w:val="en-GB"/>
              </w:rPr>
            </w:pPr>
            <w:r w:rsidRPr="00CD2A8D">
              <w:rPr>
                <w:sz w:val="20"/>
                <w:szCs w:val="20"/>
                <w:lang w:val="en-US"/>
              </w:rPr>
              <w:t>Left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0A3287C0" w14:textId="31F53D4C" w:rsidR="004639F4" w:rsidRDefault="00052EE4" w:rsidP="004E5E7B">
            <w:pPr>
              <w:pStyle w:val="TableContents"/>
              <w:spacing w:after="46" w:line="240" w:lineRule="auto"/>
              <w:rPr>
                <w:sz w:val="20"/>
                <w:szCs w:val="20"/>
                <w:lang w:val="en-US"/>
              </w:rPr>
            </w:pPr>
            <w:r>
              <w:rPr>
                <w:sz w:val="20"/>
                <w:szCs w:val="20"/>
                <w:lang w:val="en-US"/>
              </w:rPr>
              <w:t>7896</w:t>
            </w:r>
          </w:p>
        </w:tc>
        <w:tc>
          <w:tcPr>
            <w:tcW w:w="2296" w:type="dxa"/>
            <w:tcBorders>
              <w:top w:val="single" w:sz="2" w:space="0" w:color="000001"/>
              <w:left w:val="single" w:sz="2" w:space="0" w:color="000001"/>
              <w:bottom w:val="single" w:sz="2" w:space="0" w:color="000001"/>
            </w:tcBorders>
            <w:shd w:val="clear" w:color="auto" w:fill="auto"/>
          </w:tcPr>
          <w:p w14:paraId="4F8E8606" w14:textId="2F10DBED" w:rsidR="004639F4" w:rsidRDefault="00052EE4" w:rsidP="004E5E7B">
            <w:pPr>
              <w:pStyle w:val="TableContents"/>
              <w:spacing w:after="46" w:line="240" w:lineRule="auto"/>
              <w:rPr>
                <w:sz w:val="20"/>
                <w:szCs w:val="20"/>
                <w:lang w:val="en-US"/>
              </w:rPr>
            </w:pPr>
            <w:r>
              <w:rPr>
                <w:sz w:val="20"/>
                <w:szCs w:val="20"/>
                <w:lang w:val="en-US"/>
              </w:rPr>
              <w:t>-52, -10, 6</w:t>
            </w:r>
          </w:p>
        </w:tc>
        <w:tc>
          <w:tcPr>
            <w:tcW w:w="713" w:type="dxa"/>
            <w:tcBorders>
              <w:top w:val="single" w:sz="2" w:space="0" w:color="000001"/>
              <w:left w:val="single" w:sz="2" w:space="0" w:color="000001"/>
              <w:bottom w:val="single" w:sz="2" w:space="0" w:color="000001"/>
            </w:tcBorders>
            <w:shd w:val="clear" w:color="auto" w:fill="auto"/>
          </w:tcPr>
          <w:p w14:paraId="29B873A4" w14:textId="71425E3A" w:rsidR="004639F4" w:rsidRDefault="00052EE4" w:rsidP="004E5E7B">
            <w:pPr>
              <w:pStyle w:val="TableContents"/>
              <w:spacing w:after="46" w:line="240" w:lineRule="auto"/>
              <w:rPr>
                <w:sz w:val="20"/>
                <w:szCs w:val="20"/>
                <w:lang w:val="en-US"/>
              </w:rPr>
            </w:pPr>
            <w:r>
              <w:rPr>
                <w:sz w:val="20"/>
                <w:szCs w:val="20"/>
                <w:lang w:val="en-US"/>
              </w:rPr>
              <w:t>-10.19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4391DCA" w14:textId="29D36AD1" w:rsidR="004639F4" w:rsidRPr="00A03866" w:rsidRDefault="00052EE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5DBCED40" w14:textId="77777777" w:rsidTr="00532035">
        <w:trPr>
          <w:trHeight w:val="283"/>
        </w:trPr>
        <w:tc>
          <w:tcPr>
            <w:tcW w:w="1410" w:type="dxa"/>
            <w:vMerge/>
            <w:tcBorders>
              <w:left w:val="single" w:sz="2" w:space="0" w:color="000001"/>
              <w:right w:val="single" w:sz="2" w:space="0" w:color="000001"/>
            </w:tcBorders>
            <w:vAlign w:val="bottom"/>
          </w:tcPr>
          <w:p w14:paraId="70AF92C4" w14:textId="77777777" w:rsidR="004639F4" w:rsidRDefault="004639F4"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1A9E6D3B" w14:textId="32EEB782" w:rsidR="004639F4" w:rsidRPr="00A03866" w:rsidRDefault="00052EE4"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4AD12602" w14:textId="351E633B" w:rsidR="004639F4" w:rsidRDefault="00052EE4" w:rsidP="004E5E7B">
            <w:pPr>
              <w:pStyle w:val="TableContents"/>
              <w:spacing w:after="46" w:line="240" w:lineRule="auto"/>
              <w:rPr>
                <w:sz w:val="20"/>
                <w:szCs w:val="20"/>
                <w:lang w:val="en-US"/>
              </w:rPr>
            </w:pPr>
            <w:r>
              <w:rPr>
                <w:sz w:val="20"/>
                <w:szCs w:val="20"/>
                <w:lang w:val="en-US"/>
              </w:rPr>
              <w:t>7854</w:t>
            </w:r>
          </w:p>
        </w:tc>
        <w:tc>
          <w:tcPr>
            <w:tcW w:w="2296" w:type="dxa"/>
            <w:tcBorders>
              <w:top w:val="single" w:sz="2" w:space="0" w:color="000001"/>
              <w:left w:val="single" w:sz="2" w:space="0" w:color="000001"/>
              <w:bottom w:val="single" w:sz="2" w:space="0" w:color="000001"/>
            </w:tcBorders>
            <w:shd w:val="clear" w:color="auto" w:fill="auto"/>
          </w:tcPr>
          <w:p w14:paraId="54ABEFB2" w14:textId="32159973" w:rsidR="004639F4" w:rsidRDefault="00052EE4" w:rsidP="004E5E7B">
            <w:pPr>
              <w:pStyle w:val="TableContents"/>
              <w:spacing w:after="46" w:line="240" w:lineRule="auto"/>
              <w:rPr>
                <w:sz w:val="20"/>
                <w:szCs w:val="20"/>
                <w:lang w:val="en-US"/>
              </w:rPr>
            </w:pPr>
            <w:r>
              <w:rPr>
                <w:sz w:val="20"/>
                <w:szCs w:val="20"/>
                <w:lang w:val="en-US"/>
              </w:rPr>
              <w:t>-8, 52, -4</w:t>
            </w:r>
          </w:p>
        </w:tc>
        <w:tc>
          <w:tcPr>
            <w:tcW w:w="713" w:type="dxa"/>
            <w:tcBorders>
              <w:top w:val="single" w:sz="2" w:space="0" w:color="000001"/>
              <w:left w:val="single" w:sz="2" w:space="0" w:color="000001"/>
              <w:bottom w:val="single" w:sz="2" w:space="0" w:color="000001"/>
            </w:tcBorders>
            <w:shd w:val="clear" w:color="auto" w:fill="auto"/>
          </w:tcPr>
          <w:p w14:paraId="631758C1" w14:textId="702210BC" w:rsidR="004639F4" w:rsidRDefault="00052EE4" w:rsidP="004E5E7B">
            <w:pPr>
              <w:pStyle w:val="TableContents"/>
              <w:spacing w:after="46" w:line="240" w:lineRule="auto"/>
              <w:rPr>
                <w:sz w:val="20"/>
                <w:szCs w:val="20"/>
                <w:lang w:val="en-US"/>
              </w:rPr>
            </w:pPr>
            <w:r>
              <w:rPr>
                <w:sz w:val="20"/>
                <w:szCs w:val="20"/>
                <w:lang w:val="en-US"/>
              </w:rPr>
              <w:t>-7.589</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11B4BCD5" w14:textId="2EB5AC45" w:rsidR="004639F4" w:rsidRPr="00A03866" w:rsidRDefault="00052EE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0D0ED050" w14:textId="77777777" w:rsidTr="00532035">
        <w:trPr>
          <w:trHeight w:val="283"/>
        </w:trPr>
        <w:tc>
          <w:tcPr>
            <w:tcW w:w="1410" w:type="dxa"/>
            <w:vMerge/>
            <w:tcBorders>
              <w:left w:val="single" w:sz="2" w:space="0" w:color="000001"/>
              <w:right w:val="single" w:sz="2" w:space="0" w:color="000001"/>
            </w:tcBorders>
            <w:vAlign w:val="bottom"/>
          </w:tcPr>
          <w:p w14:paraId="3CD11C35" w14:textId="77777777" w:rsidR="004639F4" w:rsidRDefault="004639F4"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3D33F61F" w14:textId="79339FFB" w:rsidR="004639F4" w:rsidRPr="00A03866" w:rsidRDefault="00052EE4" w:rsidP="004E5E7B">
            <w:pPr>
              <w:pStyle w:val="TableContents"/>
              <w:spacing w:after="46" w:line="240" w:lineRule="auto"/>
              <w:rPr>
                <w:sz w:val="20"/>
                <w:szCs w:val="20"/>
                <w:lang w:val="en-GB"/>
              </w:rPr>
            </w:pPr>
            <w:r>
              <w:rPr>
                <w:sz w:val="20"/>
                <w:szCs w:val="20"/>
                <w:lang w:val="en-US"/>
              </w:rPr>
              <w:t>Right</w:t>
            </w:r>
            <w:r w:rsidRPr="00CD2A8D">
              <w:rPr>
                <w:sz w:val="20"/>
                <w:szCs w:val="20"/>
                <w:lang w:val="en-US"/>
              </w:rPr>
              <w:t xml:space="preserve">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0D75C713" w14:textId="3003FB78" w:rsidR="004639F4" w:rsidRDefault="00052EE4" w:rsidP="004E5E7B">
            <w:pPr>
              <w:pStyle w:val="TableContents"/>
              <w:spacing w:after="46" w:line="240" w:lineRule="auto"/>
              <w:rPr>
                <w:sz w:val="20"/>
                <w:szCs w:val="20"/>
                <w:lang w:val="en-US"/>
              </w:rPr>
            </w:pPr>
            <w:r>
              <w:rPr>
                <w:sz w:val="20"/>
                <w:szCs w:val="20"/>
                <w:lang w:val="en-US"/>
              </w:rPr>
              <w:t>4782</w:t>
            </w:r>
          </w:p>
        </w:tc>
        <w:tc>
          <w:tcPr>
            <w:tcW w:w="2296" w:type="dxa"/>
            <w:tcBorders>
              <w:top w:val="single" w:sz="2" w:space="0" w:color="000001"/>
              <w:left w:val="single" w:sz="2" w:space="0" w:color="000001"/>
              <w:bottom w:val="single" w:sz="2" w:space="0" w:color="000001"/>
            </w:tcBorders>
            <w:shd w:val="clear" w:color="auto" w:fill="auto"/>
          </w:tcPr>
          <w:p w14:paraId="7A62E623" w14:textId="59D5BC79" w:rsidR="004639F4" w:rsidRDefault="00052EE4" w:rsidP="004E5E7B">
            <w:pPr>
              <w:pStyle w:val="TableContents"/>
              <w:spacing w:after="46" w:line="240" w:lineRule="auto"/>
              <w:rPr>
                <w:sz w:val="20"/>
                <w:szCs w:val="20"/>
                <w:lang w:val="en-US"/>
              </w:rPr>
            </w:pPr>
            <w:r>
              <w:rPr>
                <w:sz w:val="20"/>
                <w:szCs w:val="20"/>
                <w:lang w:val="en-US"/>
              </w:rPr>
              <w:t>52, 16, -6</w:t>
            </w:r>
          </w:p>
        </w:tc>
        <w:tc>
          <w:tcPr>
            <w:tcW w:w="713" w:type="dxa"/>
            <w:tcBorders>
              <w:top w:val="single" w:sz="2" w:space="0" w:color="000001"/>
              <w:left w:val="single" w:sz="2" w:space="0" w:color="000001"/>
              <w:bottom w:val="single" w:sz="2" w:space="0" w:color="000001"/>
            </w:tcBorders>
            <w:shd w:val="clear" w:color="auto" w:fill="auto"/>
          </w:tcPr>
          <w:p w14:paraId="3F23BC6F" w14:textId="00DE2CC0" w:rsidR="004639F4" w:rsidRDefault="00052EE4" w:rsidP="004E5E7B">
            <w:pPr>
              <w:pStyle w:val="TableContents"/>
              <w:spacing w:after="46" w:line="240" w:lineRule="auto"/>
              <w:rPr>
                <w:sz w:val="20"/>
                <w:szCs w:val="20"/>
                <w:lang w:val="en-US"/>
              </w:rPr>
            </w:pPr>
            <w:r>
              <w:rPr>
                <w:sz w:val="20"/>
                <w:szCs w:val="20"/>
                <w:lang w:val="en-US"/>
              </w:rPr>
              <w:t>-7.64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900C191" w14:textId="0A9E8C77" w:rsidR="004639F4" w:rsidRPr="00A03866" w:rsidRDefault="00052EE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08E60C0E" w14:textId="77777777" w:rsidTr="00532035">
        <w:trPr>
          <w:trHeight w:val="283"/>
        </w:trPr>
        <w:tc>
          <w:tcPr>
            <w:tcW w:w="1410" w:type="dxa"/>
            <w:vMerge/>
            <w:tcBorders>
              <w:left w:val="single" w:sz="2" w:space="0" w:color="000001"/>
              <w:right w:val="single" w:sz="2" w:space="0" w:color="000001"/>
            </w:tcBorders>
            <w:vAlign w:val="bottom"/>
          </w:tcPr>
          <w:p w14:paraId="606368D5" w14:textId="77777777" w:rsidR="004639F4" w:rsidRDefault="004639F4"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60B98EB7" w14:textId="6089985B" w:rsidR="004639F4" w:rsidRPr="00A03866" w:rsidRDefault="00052EE4" w:rsidP="004E5E7B">
            <w:pPr>
              <w:pStyle w:val="TableContents"/>
              <w:spacing w:after="46" w:line="240" w:lineRule="auto"/>
              <w:rPr>
                <w:sz w:val="20"/>
                <w:szCs w:val="20"/>
                <w:lang w:val="en-GB"/>
              </w:rPr>
            </w:pPr>
            <w:r>
              <w:rPr>
                <w:sz w:val="20"/>
                <w:szCs w:val="20"/>
                <w:lang w:val="en-GB"/>
              </w:rPr>
              <w:t>Bilateral thalamus</w:t>
            </w:r>
          </w:p>
        </w:tc>
        <w:tc>
          <w:tcPr>
            <w:tcW w:w="517" w:type="dxa"/>
            <w:tcBorders>
              <w:top w:val="single" w:sz="2" w:space="0" w:color="000001"/>
              <w:left w:val="single" w:sz="2" w:space="0" w:color="000001"/>
              <w:bottom w:val="single" w:sz="2" w:space="0" w:color="000001"/>
              <w:right w:val="single" w:sz="2" w:space="0" w:color="000001"/>
            </w:tcBorders>
          </w:tcPr>
          <w:p w14:paraId="49A4EC6E" w14:textId="36E174E1" w:rsidR="004639F4" w:rsidRDefault="00052EE4" w:rsidP="004E5E7B">
            <w:pPr>
              <w:pStyle w:val="TableContents"/>
              <w:spacing w:after="46" w:line="240" w:lineRule="auto"/>
              <w:rPr>
                <w:sz w:val="20"/>
                <w:szCs w:val="20"/>
                <w:lang w:val="en-US"/>
              </w:rPr>
            </w:pPr>
            <w:r>
              <w:rPr>
                <w:sz w:val="20"/>
                <w:szCs w:val="20"/>
                <w:lang w:val="en-US"/>
              </w:rPr>
              <w:t>469</w:t>
            </w:r>
          </w:p>
        </w:tc>
        <w:tc>
          <w:tcPr>
            <w:tcW w:w="2296" w:type="dxa"/>
            <w:tcBorders>
              <w:top w:val="single" w:sz="2" w:space="0" w:color="000001"/>
              <w:left w:val="single" w:sz="2" w:space="0" w:color="000001"/>
              <w:bottom w:val="single" w:sz="2" w:space="0" w:color="000001"/>
            </w:tcBorders>
            <w:shd w:val="clear" w:color="auto" w:fill="auto"/>
          </w:tcPr>
          <w:p w14:paraId="570F0BA8" w14:textId="492B08CD" w:rsidR="004639F4" w:rsidRDefault="00052EE4" w:rsidP="004E5E7B">
            <w:pPr>
              <w:pStyle w:val="TableContents"/>
              <w:spacing w:after="46" w:line="240" w:lineRule="auto"/>
              <w:rPr>
                <w:sz w:val="20"/>
                <w:szCs w:val="20"/>
                <w:lang w:val="en-US"/>
              </w:rPr>
            </w:pPr>
            <w:r>
              <w:rPr>
                <w:sz w:val="20"/>
                <w:szCs w:val="20"/>
                <w:lang w:val="en-US"/>
              </w:rPr>
              <w:t>-4, -12, 4</w:t>
            </w:r>
          </w:p>
        </w:tc>
        <w:tc>
          <w:tcPr>
            <w:tcW w:w="713" w:type="dxa"/>
            <w:tcBorders>
              <w:top w:val="single" w:sz="2" w:space="0" w:color="000001"/>
              <w:left w:val="single" w:sz="2" w:space="0" w:color="000001"/>
              <w:bottom w:val="single" w:sz="2" w:space="0" w:color="000001"/>
            </w:tcBorders>
            <w:shd w:val="clear" w:color="auto" w:fill="auto"/>
          </w:tcPr>
          <w:p w14:paraId="773F01BF" w14:textId="6CEBD092" w:rsidR="004639F4" w:rsidRDefault="00052EE4" w:rsidP="004E5E7B">
            <w:pPr>
              <w:pStyle w:val="TableContents"/>
              <w:spacing w:after="46" w:line="240" w:lineRule="auto"/>
              <w:rPr>
                <w:sz w:val="20"/>
                <w:szCs w:val="20"/>
                <w:lang w:val="en-US"/>
              </w:rPr>
            </w:pPr>
            <w:r>
              <w:rPr>
                <w:sz w:val="20"/>
                <w:szCs w:val="20"/>
                <w:lang w:val="en-US"/>
              </w:rPr>
              <w:t>-6.71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732F4CC" w14:textId="33BC298A" w:rsidR="004639F4" w:rsidRPr="00A03866" w:rsidRDefault="00052EE4" w:rsidP="004E5E7B">
            <w:pPr>
              <w:pStyle w:val="TableContents"/>
              <w:spacing w:after="46" w:line="240" w:lineRule="auto"/>
              <w:rPr>
                <w:sz w:val="20"/>
                <w:szCs w:val="20"/>
                <w:lang w:val="en-US"/>
              </w:rPr>
            </w:pPr>
            <w:r>
              <w:rPr>
                <w:sz w:val="20"/>
                <w:szCs w:val="20"/>
                <w:lang w:val="en-US"/>
              </w:rPr>
              <w:t>0.002</w:t>
            </w:r>
          </w:p>
        </w:tc>
      </w:tr>
      <w:tr w:rsidR="004639F4" w:rsidRPr="00A03866" w14:paraId="6525661A"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42F980E9" w14:textId="77777777" w:rsidR="004639F4" w:rsidRDefault="004639F4"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78D34109" w14:textId="7A4C8EAE" w:rsidR="004639F4" w:rsidRPr="00A03866" w:rsidRDefault="00052EE4" w:rsidP="004E5E7B">
            <w:pPr>
              <w:pStyle w:val="TableContents"/>
              <w:spacing w:after="46" w:line="240" w:lineRule="auto"/>
              <w:rPr>
                <w:sz w:val="20"/>
                <w:szCs w:val="20"/>
                <w:lang w:val="en-GB"/>
              </w:rPr>
            </w:pPr>
            <w:r>
              <w:rPr>
                <w:sz w:val="20"/>
                <w:szCs w:val="20"/>
                <w:lang w:val="en-GB"/>
              </w:rPr>
              <w:t>Right angular gyrus</w:t>
            </w:r>
          </w:p>
        </w:tc>
        <w:tc>
          <w:tcPr>
            <w:tcW w:w="517" w:type="dxa"/>
            <w:tcBorders>
              <w:top w:val="single" w:sz="2" w:space="0" w:color="000001"/>
              <w:left w:val="single" w:sz="2" w:space="0" w:color="000001"/>
              <w:bottom w:val="single" w:sz="2" w:space="0" w:color="000001"/>
              <w:right w:val="single" w:sz="2" w:space="0" w:color="000001"/>
            </w:tcBorders>
          </w:tcPr>
          <w:p w14:paraId="5B72E0AB" w14:textId="2B6D0401" w:rsidR="004639F4" w:rsidRDefault="00052EE4" w:rsidP="004E5E7B">
            <w:pPr>
              <w:pStyle w:val="TableContents"/>
              <w:spacing w:after="46" w:line="240" w:lineRule="auto"/>
              <w:rPr>
                <w:sz w:val="20"/>
                <w:szCs w:val="20"/>
                <w:lang w:val="en-US"/>
              </w:rPr>
            </w:pPr>
            <w:r>
              <w:rPr>
                <w:sz w:val="20"/>
                <w:szCs w:val="20"/>
                <w:lang w:val="en-US"/>
              </w:rPr>
              <w:t>457</w:t>
            </w:r>
          </w:p>
        </w:tc>
        <w:tc>
          <w:tcPr>
            <w:tcW w:w="2296" w:type="dxa"/>
            <w:tcBorders>
              <w:top w:val="single" w:sz="2" w:space="0" w:color="000001"/>
              <w:left w:val="single" w:sz="2" w:space="0" w:color="000001"/>
              <w:bottom w:val="single" w:sz="2" w:space="0" w:color="000001"/>
            </w:tcBorders>
            <w:shd w:val="clear" w:color="auto" w:fill="auto"/>
          </w:tcPr>
          <w:p w14:paraId="6121D743" w14:textId="574753E1" w:rsidR="004639F4" w:rsidRDefault="00052EE4" w:rsidP="004E5E7B">
            <w:pPr>
              <w:pStyle w:val="TableContents"/>
              <w:spacing w:after="46" w:line="240" w:lineRule="auto"/>
              <w:rPr>
                <w:sz w:val="20"/>
                <w:szCs w:val="20"/>
                <w:lang w:val="en-US"/>
              </w:rPr>
            </w:pPr>
            <w:r>
              <w:rPr>
                <w:sz w:val="20"/>
                <w:szCs w:val="20"/>
                <w:lang w:val="en-US"/>
              </w:rPr>
              <w:t>52, -54, 32</w:t>
            </w:r>
          </w:p>
        </w:tc>
        <w:tc>
          <w:tcPr>
            <w:tcW w:w="713" w:type="dxa"/>
            <w:tcBorders>
              <w:top w:val="single" w:sz="2" w:space="0" w:color="000001"/>
              <w:left w:val="single" w:sz="2" w:space="0" w:color="000001"/>
              <w:bottom w:val="single" w:sz="2" w:space="0" w:color="000001"/>
            </w:tcBorders>
            <w:shd w:val="clear" w:color="auto" w:fill="auto"/>
          </w:tcPr>
          <w:p w14:paraId="6A4C08B1" w14:textId="52CFF9A7" w:rsidR="004639F4" w:rsidRDefault="00052EE4" w:rsidP="004E5E7B">
            <w:pPr>
              <w:pStyle w:val="TableContents"/>
              <w:spacing w:after="46" w:line="240" w:lineRule="auto"/>
              <w:rPr>
                <w:sz w:val="20"/>
                <w:szCs w:val="20"/>
                <w:lang w:val="en-US"/>
              </w:rPr>
            </w:pPr>
            <w:r>
              <w:rPr>
                <w:sz w:val="20"/>
                <w:szCs w:val="20"/>
                <w:lang w:val="en-US"/>
              </w:rPr>
              <w:t>-5.12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1F668F6" w14:textId="7F7F69F3" w:rsidR="004639F4" w:rsidRPr="00A03866" w:rsidRDefault="00052EE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5A1DC62E"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6BBFFD16" w14:textId="5DBE15A0" w:rsidR="004639F4" w:rsidRDefault="004639F4" w:rsidP="004639F4">
            <w:pPr>
              <w:pStyle w:val="TableContents"/>
              <w:spacing w:after="46" w:line="240" w:lineRule="auto"/>
              <w:rPr>
                <w:sz w:val="20"/>
                <w:szCs w:val="20"/>
              </w:rPr>
            </w:pPr>
            <w:r>
              <w:rPr>
                <w:sz w:val="20"/>
                <w:szCs w:val="20"/>
              </w:rPr>
              <w:t>PANSS Pos Low (n=35)</w:t>
            </w:r>
          </w:p>
        </w:tc>
        <w:tc>
          <w:tcPr>
            <w:tcW w:w="3864" w:type="dxa"/>
            <w:tcBorders>
              <w:top w:val="single" w:sz="2" w:space="0" w:color="000001"/>
              <w:left w:val="single" w:sz="2" w:space="0" w:color="000001"/>
              <w:bottom w:val="single" w:sz="2" w:space="0" w:color="000001"/>
              <w:right w:val="single" w:sz="2" w:space="0" w:color="000001"/>
            </w:tcBorders>
          </w:tcPr>
          <w:p w14:paraId="3F5D2FCD" w14:textId="5FF3F36E" w:rsidR="004639F4" w:rsidRPr="00A03866" w:rsidRDefault="00556254" w:rsidP="004E5E7B">
            <w:pPr>
              <w:pStyle w:val="TableContents"/>
              <w:spacing w:after="46" w:line="240" w:lineRule="auto"/>
              <w:rPr>
                <w:sz w:val="20"/>
                <w:szCs w:val="20"/>
                <w:lang w:val="en-GB"/>
              </w:rPr>
            </w:pPr>
            <w:r>
              <w:rPr>
                <w:sz w:val="20"/>
                <w:szCs w:val="20"/>
                <w:lang w:val="en-GB"/>
              </w:rPr>
              <w:t>Right insula / STG / supramarginal gyrus / IFG</w:t>
            </w:r>
          </w:p>
        </w:tc>
        <w:tc>
          <w:tcPr>
            <w:tcW w:w="517" w:type="dxa"/>
            <w:tcBorders>
              <w:top w:val="single" w:sz="2" w:space="0" w:color="000001"/>
              <w:left w:val="single" w:sz="2" w:space="0" w:color="000001"/>
              <w:bottom w:val="single" w:sz="2" w:space="0" w:color="000001"/>
              <w:right w:val="single" w:sz="2" w:space="0" w:color="000001"/>
            </w:tcBorders>
          </w:tcPr>
          <w:p w14:paraId="74FF9A38" w14:textId="796FC20D" w:rsidR="004639F4" w:rsidRDefault="00427F17" w:rsidP="004E5E7B">
            <w:pPr>
              <w:pStyle w:val="TableContents"/>
              <w:spacing w:after="46" w:line="240" w:lineRule="auto"/>
              <w:rPr>
                <w:sz w:val="20"/>
                <w:szCs w:val="20"/>
                <w:lang w:val="en-US"/>
              </w:rPr>
            </w:pPr>
            <w:r>
              <w:rPr>
                <w:sz w:val="20"/>
                <w:szCs w:val="20"/>
                <w:lang w:val="en-US"/>
              </w:rPr>
              <w:t>6976</w:t>
            </w:r>
          </w:p>
        </w:tc>
        <w:tc>
          <w:tcPr>
            <w:tcW w:w="2296" w:type="dxa"/>
            <w:tcBorders>
              <w:top w:val="single" w:sz="2" w:space="0" w:color="000001"/>
              <w:left w:val="single" w:sz="2" w:space="0" w:color="000001"/>
              <w:bottom w:val="single" w:sz="2" w:space="0" w:color="000001"/>
            </w:tcBorders>
            <w:shd w:val="clear" w:color="auto" w:fill="auto"/>
          </w:tcPr>
          <w:p w14:paraId="0CCC52E1" w14:textId="5FBD7060" w:rsidR="004639F4" w:rsidRDefault="00427F17" w:rsidP="004E5E7B">
            <w:pPr>
              <w:pStyle w:val="TableContents"/>
              <w:spacing w:after="46" w:line="240" w:lineRule="auto"/>
              <w:rPr>
                <w:sz w:val="20"/>
                <w:szCs w:val="20"/>
                <w:lang w:val="en-US"/>
              </w:rPr>
            </w:pPr>
            <w:r>
              <w:rPr>
                <w:sz w:val="20"/>
                <w:szCs w:val="20"/>
                <w:lang w:val="en-US"/>
              </w:rPr>
              <w:t>50, 6, -10</w:t>
            </w:r>
          </w:p>
        </w:tc>
        <w:tc>
          <w:tcPr>
            <w:tcW w:w="713" w:type="dxa"/>
            <w:tcBorders>
              <w:top w:val="single" w:sz="2" w:space="0" w:color="000001"/>
              <w:left w:val="single" w:sz="2" w:space="0" w:color="000001"/>
              <w:bottom w:val="single" w:sz="2" w:space="0" w:color="000001"/>
            </w:tcBorders>
            <w:shd w:val="clear" w:color="auto" w:fill="auto"/>
          </w:tcPr>
          <w:p w14:paraId="15943105" w14:textId="1FEE8A7F" w:rsidR="004639F4" w:rsidRDefault="00427F17" w:rsidP="004E5E7B">
            <w:pPr>
              <w:pStyle w:val="TableContents"/>
              <w:spacing w:after="46" w:line="240" w:lineRule="auto"/>
              <w:rPr>
                <w:sz w:val="20"/>
                <w:szCs w:val="20"/>
                <w:lang w:val="en-US"/>
              </w:rPr>
            </w:pPr>
            <w:r>
              <w:rPr>
                <w:sz w:val="20"/>
                <w:szCs w:val="20"/>
                <w:lang w:val="en-US"/>
              </w:rPr>
              <w:t>-7.73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12957E4" w14:textId="61B31D2B" w:rsidR="004639F4" w:rsidRPr="00A03866" w:rsidRDefault="0055625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63C1429C" w14:textId="77777777" w:rsidTr="00532035">
        <w:trPr>
          <w:trHeight w:val="283"/>
        </w:trPr>
        <w:tc>
          <w:tcPr>
            <w:tcW w:w="1410" w:type="dxa"/>
            <w:vMerge/>
            <w:tcBorders>
              <w:left w:val="single" w:sz="2" w:space="0" w:color="000001"/>
              <w:right w:val="single" w:sz="2" w:space="0" w:color="000001"/>
            </w:tcBorders>
            <w:vAlign w:val="bottom"/>
          </w:tcPr>
          <w:p w14:paraId="19E2E1AE" w14:textId="77777777" w:rsidR="004639F4" w:rsidRPr="00556254" w:rsidRDefault="004639F4"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2FF88F14" w14:textId="317E4492" w:rsidR="004639F4" w:rsidRPr="00A03866" w:rsidRDefault="00556254" w:rsidP="004E5E7B">
            <w:pPr>
              <w:pStyle w:val="TableContents"/>
              <w:spacing w:after="46" w:line="240" w:lineRule="auto"/>
              <w:rPr>
                <w:sz w:val="20"/>
                <w:szCs w:val="20"/>
                <w:lang w:val="en-GB"/>
              </w:rPr>
            </w:pPr>
            <w:r>
              <w:rPr>
                <w:sz w:val="20"/>
                <w:szCs w:val="20"/>
                <w:lang w:val="en-GB"/>
              </w:rPr>
              <w:t>Left STG / insula / IFG / cerebellum</w:t>
            </w:r>
          </w:p>
        </w:tc>
        <w:tc>
          <w:tcPr>
            <w:tcW w:w="517" w:type="dxa"/>
            <w:tcBorders>
              <w:top w:val="single" w:sz="2" w:space="0" w:color="000001"/>
              <w:left w:val="single" w:sz="2" w:space="0" w:color="000001"/>
              <w:bottom w:val="single" w:sz="2" w:space="0" w:color="000001"/>
              <w:right w:val="single" w:sz="2" w:space="0" w:color="000001"/>
            </w:tcBorders>
          </w:tcPr>
          <w:p w14:paraId="6D95B4F3" w14:textId="734AA77B" w:rsidR="004639F4" w:rsidRDefault="00427F17" w:rsidP="004E5E7B">
            <w:pPr>
              <w:pStyle w:val="TableContents"/>
              <w:spacing w:after="46" w:line="240" w:lineRule="auto"/>
              <w:rPr>
                <w:sz w:val="20"/>
                <w:szCs w:val="20"/>
                <w:lang w:val="en-US"/>
              </w:rPr>
            </w:pPr>
            <w:r>
              <w:rPr>
                <w:sz w:val="20"/>
                <w:szCs w:val="20"/>
                <w:lang w:val="en-US"/>
              </w:rPr>
              <w:t>6343</w:t>
            </w:r>
          </w:p>
        </w:tc>
        <w:tc>
          <w:tcPr>
            <w:tcW w:w="2296" w:type="dxa"/>
            <w:tcBorders>
              <w:top w:val="single" w:sz="2" w:space="0" w:color="000001"/>
              <w:left w:val="single" w:sz="2" w:space="0" w:color="000001"/>
              <w:bottom w:val="single" w:sz="2" w:space="0" w:color="000001"/>
            </w:tcBorders>
            <w:shd w:val="clear" w:color="auto" w:fill="auto"/>
          </w:tcPr>
          <w:p w14:paraId="234BC172" w14:textId="085E97DA" w:rsidR="004639F4" w:rsidRDefault="00427F17" w:rsidP="004E5E7B">
            <w:pPr>
              <w:pStyle w:val="TableContents"/>
              <w:spacing w:after="46" w:line="240" w:lineRule="auto"/>
              <w:rPr>
                <w:sz w:val="20"/>
                <w:szCs w:val="20"/>
                <w:lang w:val="en-US"/>
              </w:rPr>
            </w:pPr>
            <w:r>
              <w:rPr>
                <w:sz w:val="20"/>
                <w:szCs w:val="20"/>
                <w:lang w:val="en-US"/>
              </w:rPr>
              <w:t>-44, 4, -12</w:t>
            </w:r>
          </w:p>
        </w:tc>
        <w:tc>
          <w:tcPr>
            <w:tcW w:w="713" w:type="dxa"/>
            <w:tcBorders>
              <w:top w:val="single" w:sz="2" w:space="0" w:color="000001"/>
              <w:left w:val="single" w:sz="2" w:space="0" w:color="000001"/>
              <w:bottom w:val="single" w:sz="2" w:space="0" w:color="000001"/>
            </w:tcBorders>
            <w:shd w:val="clear" w:color="auto" w:fill="auto"/>
          </w:tcPr>
          <w:p w14:paraId="2C48ECEF" w14:textId="1155C87C" w:rsidR="004639F4" w:rsidRDefault="00427F17" w:rsidP="004E5E7B">
            <w:pPr>
              <w:pStyle w:val="TableContents"/>
              <w:spacing w:after="46" w:line="240" w:lineRule="auto"/>
              <w:rPr>
                <w:sz w:val="20"/>
                <w:szCs w:val="20"/>
                <w:lang w:val="en-US"/>
              </w:rPr>
            </w:pPr>
            <w:r>
              <w:rPr>
                <w:sz w:val="20"/>
                <w:szCs w:val="20"/>
                <w:lang w:val="en-US"/>
              </w:rPr>
              <w:t>-7.2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4B66159" w14:textId="2F72EFE3" w:rsidR="004639F4" w:rsidRPr="00A03866" w:rsidRDefault="0055625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2CB5E68C" w14:textId="77777777" w:rsidTr="00532035">
        <w:trPr>
          <w:trHeight w:val="283"/>
        </w:trPr>
        <w:tc>
          <w:tcPr>
            <w:tcW w:w="1410" w:type="dxa"/>
            <w:vMerge/>
            <w:tcBorders>
              <w:left w:val="single" w:sz="2" w:space="0" w:color="000001"/>
              <w:right w:val="single" w:sz="2" w:space="0" w:color="000001"/>
            </w:tcBorders>
            <w:vAlign w:val="bottom"/>
          </w:tcPr>
          <w:p w14:paraId="50B709B1" w14:textId="77777777" w:rsidR="004639F4" w:rsidRPr="00556254" w:rsidRDefault="004639F4"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18FBBB65" w14:textId="2645ACF0" w:rsidR="004639F4" w:rsidRPr="00A03866" w:rsidRDefault="00556254"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0C50E158" w14:textId="53149A38" w:rsidR="004639F4" w:rsidRDefault="00427F17" w:rsidP="004E5E7B">
            <w:pPr>
              <w:pStyle w:val="TableContents"/>
              <w:spacing w:after="46" w:line="240" w:lineRule="auto"/>
              <w:rPr>
                <w:sz w:val="20"/>
                <w:szCs w:val="20"/>
                <w:lang w:val="en-US"/>
              </w:rPr>
            </w:pPr>
            <w:r>
              <w:rPr>
                <w:sz w:val="20"/>
                <w:szCs w:val="20"/>
                <w:lang w:val="en-US"/>
              </w:rPr>
              <w:t>4261</w:t>
            </w:r>
          </w:p>
        </w:tc>
        <w:tc>
          <w:tcPr>
            <w:tcW w:w="2296" w:type="dxa"/>
            <w:tcBorders>
              <w:top w:val="single" w:sz="2" w:space="0" w:color="000001"/>
              <w:left w:val="single" w:sz="2" w:space="0" w:color="000001"/>
              <w:bottom w:val="single" w:sz="2" w:space="0" w:color="000001"/>
            </w:tcBorders>
            <w:shd w:val="clear" w:color="auto" w:fill="auto"/>
          </w:tcPr>
          <w:p w14:paraId="15E1A3AB" w14:textId="1356F6AB" w:rsidR="004639F4" w:rsidRDefault="00427F17" w:rsidP="004E5E7B">
            <w:pPr>
              <w:pStyle w:val="TableContents"/>
              <w:spacing w:after="46" w:line="240" w:lineRule="auto"/>
              <w:rPr>
                <w:sz w:val="20"/>
                <w:szCs w:val="20"/>
                <w:lang w:val="en-US"/>
              </w:rPr>
            </w:pPr>
            <w:r>
              <w:rPr>
                <w:sz w:val="20"/>
                <w:szCs w:val="20"/>
                <w:lang w:val="en-US"/>
              </w:rPr>
              <w:t>2, 36, 20</w:t>
            </w:r>
          </w:p>
        </w:tc>
        <w:tc>
          <w:tcPr>
            <w:tcW w:w="713" w:type="dxa"/>
            <w:tcBorders>
              <w:top w:val="single" w:sz="2" w:space="0" w:color="000001"/>
              <w:left w:val="single" w:sz="2" w:space="0" w:color="000001"/>
              <w:bottom w:val="single" w:sz="2" w:space="0" w:color="000001"/>
            </w:tcBorders>
            <w:shd w:val="clear" w:color="auto" w:fill="auto"/>
          </w:tcPr>
          <w:p w14:paraId="0C50A187" w14:textId="104EDB0B" w:rsidR="004639F4" w:rsidRDefault="00427F17" w:rsidP="004E5E7B">
            <w:pPr>
              <w:pStyle w:val="TableContents"/>
              <w:spacing w:after="46" w:line="240" w:lineRule="auto"/>
              <w:rPr>
                <w:sz w:val="20"/>
                <w:szCs w:val="20"/>
                <w:lang w:val="en-US"/>
              </w:rPr>
            </w:pPr>
            <w:r>
              <w:rPr>
                <w:sz w:val="20"/>
                <w:szCs w:val="20"/>
                <w:lang w:val="en-US"/>
              </w:rPr>
              <w:t>-7.43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C5179AF" w14:textId="67699534" w:rsidR="004639F4" w:rsidRPr="00A03866" w:rsidRDefault="00556254" w:rsidP="004E5E7B">
            <w:pPr>
              <w:pStyle w:val="TableContents"/>
              <w:spacing w:after="46" w:line="240" w:lineRule="auto"/>
              <w:rPr>
                <w:sz w:val="20"/>
                <w:szCs w:val="20"/>
                <w:lang w:val="en-US"/>
              </w:rPr>
            </w:pPr>
            <w:r w:rsidRPr="00CD2A8D">
              <w:rPr>
                <w:sz w:val="20"/>
                <w:szCs w:val="20"/>
                <w:lang w:val="en-US"/>
              </w:rPr>
              <w:t>&lt;0.0001</w:t>
            </w:r>
          </w:p>
        </w:tc>
      </w:tr>
      <w:tr w:rsidR="004639F4" w:rsidRPr="00A03866" w14:paraId="20FEC018"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5A820F12" w14:textId="77777777" w:rsidR="004639F4" w:rsidRPr="00556254" w:rsidRDefault="004639F4"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4A890BD1" w14:textId="7EE2DE1F" w:rsidR="004639F4" w:rsidRPr="00A03866" w:rsidRDefault="00556254" w:rsidP="004E5E7B">
            <w:pPr>
              <w:pStyle w:val="TableContents"/>
              <w:spacing w:after="46" w:line="240" w:lineRule="auto"/>
              <w:rPr>
                <w:sz w:val="20"/>
                <w:szCs w:val="20"/>
                <w:lang w:val="en-GB"/>
              </w:rPr>
            </w:pPr>
            <w:r>
              <w:rPr>
                <w:sz w:val="20"/>
                <w:szCs w:val="20"/>
                <w:lang w:val="en-GB"/>
              </w:rPr>
              <w:t>Left MTG</w:t>
            </w:r>
          </w:p>
        </w:tc>
        <w:tc>
          <w:tcPr>
            <w:tcW w:w="517" w:type="dxa"/>
            <w:tcBorders>
              <w:top w:val="single" w:sz="2" w:space="0" w:color="000001"/>
              <w:left w:val="single" w:sz="2" w:space="0" w:color="000001"/>
              <w:bottom w:val="single" w:sz="2" w:space="0" w:color="000001"/>
              <w:right w:val="single" w:sz="2" w:space="0" w:color="000001"/>
            </w:tcBorders>
          </w:tcPr>
          <w:p w14:paraId="06972872" w14:textId="7D2EFA5B" w:rsidR="004639F4" w:rsidRDefault="00427F17" w:rsidP="004E5E7B">
            <w:pPr>
              <w:pStyle w:val="TableContents"/>
              <w:spacing w:after="46" w:line="240" w:lineRule="auto"/>
              <w:rPr>
                <w:sz w:val="20"/>
                <w:szCs w:val="20"/>
                <w:lang w:val="en-US"/>
              </w:rPr>
            </w:pPr>
            <w:r>
              <w:rPr>
                <w:sz w:val="20"/>
                <w:szCs w:val="20"/>
                <w:lang w:val="en-US"/>
              </w:rPr>
              <w:t>646</w:t>
            </w:r>
          </w:p>
        </w:tc>
        <w:tc>
          <w:tcPr>
            <w:tcW w:w="2296" w:type="dxa"/>
            <w:tcBorders>
              <w:top w:val="single" w:sz="2" w:space="0" w:color="000001"/>
              <w:left w:val="single" w:sz="2" w:space="0" w:color="000001"/>
              <w:bottom w:val="single" w:sz="2" w:space="0" w:color="000001"/>
            </w:tcBorders>
            <w:shd w:val="clear" w:color="auto" w:fill="auto"/>
          </w:tcPr>
          <w:p w14:paraId="6FF756E2" w14:textId="6978C9A6" w:rsidR="004639F4" w:rsidRDefault="00427F17" w:rsidP="004E5E7B">
            <w:pPr>
              <w:pStyle w:val="TableContents"/>
              <w:spacing w:after="46" w:line="240" w:lineRule="auto"/>
              <w:rPr>
                <w:sz w:val="20"/>
                <w:szCs w:val="20"/>
                <w:lang w:val="en-US"/>
              </w:rPr>
            </w:pPr>
            <w:r>
              <w:rPr>
                <w:sz w:val="20"/>
                <w:szCs w:val="20"/>
                <w:lang w:val="en-US"/>
              </w:rPr>
              <w:t>-58, -32, 0</w:t>
            </w:r>
          </w:p>
        </w:tc>
        <w:tc>
          <w:tcPr>
            <w:tcW w:w="713" w:type="dxa"/>
            <w:tcBorders>
              <w:top w:val="single" w:sz="2" w:space="0" w:color="000001"/>
              <w:left w:val="single" w:sz="2" w:space="0" w:color="000001"/>
              <w:bottom w:val="single" w:sz="2" w:space="0" w:color="000001"/>
            </w:tcBorders>
            <w:shd w:val="clear" w:color="auto" w:fill="auto"/>
          </w:tcPr>
          <w:p w14:paraId="7ECD0227" w14:textId="6771238D" w:rsidR="004639F4" w:rsidRDefault="00427F17" w:rsidP="004E5E7B">
            <w:pPr>
              <w:pStyle w:val="TableContents"/>
              <w:spacing w:after="46" w:line="240" w:lineRule="auto"/>
              <w:rPr>
                <w:sz w:val="20"/>
                <w:szCs w:val="20"/>
                <w:lang w:val="en-US"/>
              </w:rPr>
            </w:pPr>
            <w:r>
              <w:rPr>
                <w:sz w:val="20"/>
                <w:szCs w:val="20"/>
                <w:lang w:val="en-US"/>
              </w:rPr>
              <w:t>-4.56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19D87B4C" w14:textId="312EDD5A" w:rsidR="004639F4" w:rsidRPr="00A03866" w:rsidRDefault="00427F17" w:rsidP="004E5E7B">
            <w:pPr>
              <w:pStyle w:val="TableContents"/>
              <w:spacing w:after="46" w:line="240" w:lineRule="auto"/>
              <w:rPr>
                <w:sz w:val="20"/>
                <w:szCs w:val="20"/>
                <w:lang w:val="en-US"/>
              </w:rPr>
            </w:pPr>
            <w:r>
              <w:rPr>
                <w:sz w:val="20"/>
                <w:szCs w:val="20"/>
                <w:lang w:val="en-US"/>
              </w:rPr>
              <w:t>0.008</w:t>
            </w:r>
          </w:p>
        </w:tc>
      </w:tr>
      <w:tr w:rsidR="00A4549D" w:rsidRPr="00A03866" w14:paraId="644A0A57"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066C87FA" w14:textId="1DFF89E3" w:rsidR="00A4549D" w:rsidRDefault="00A4549D" w:rsidP="00A4549D">
            <w:pPr>
              <w:pStyle w:val="TableContents"/>
              <w:spacing w:after="46" w:line="240" w:lineRule="auto"/>
              <w:rPr>
                <w:sz w:val="20"/>
                <w:szCs w:val="20"/>
              </w:rPr>
            </w:pPr>
            <w:r>
              <w:rPr>
                <w:sz w:val="20"/>
                <w:szCs w:val="20"/>
              </w:rPr>
              <w:t>PANSS Neg High</w:t>
            </w:r>
            <w:r w:rsidR="005B2583">
              <w:rPr>
                <w:sz w:val="20"/>
                <w:szCs w:val="20"/>
              </w:rPr>
              <w:t xml:space="preserve"> (n=36)</w:t>
            </w:r>
          </w:p>
        </w:tc>
        <w:tc>
          <w:tcPr>
            <w:tcW w:w="3864" w:type="dxa"/>
            <w:tcBorders>
              <w:top w:val="single" w:sz="2" w:space="0" w:color="000001"/>
              <w:left w:val="single" w:sz="2" w:space="0" w:color="000001"/>
              <w:bottom w:val="single" w:sz="2" w:space="0" w:color="000001"/>
              <w:right w:val="single" w:sz="2" w:space="0" w:color="000001"/>
            </w:tcBorders>
          </w:tcPr>
          <w:p w14:paraId="0CA94556" w14:textId="6D1208CC" w:rsidR="00A4549D" w:rsidRPr="00A03866" w:rsidRDefault="00532035" w:rsidP="004E5E7B">
            <w:pPr>
              <w:pStyle w:val="TableContents"/>
              <w:spacing w:after="46" w:line="240" w:lineRule="auto"/>
              <w:rPr>
                <w:sz w:val="20"/>
                <w:szCs w:val="20"/>
                <w:lang w:val="en-GB"/>
              </w:rPr>
            </w:pPr>
            <w:r w:rsidRPr="00CD2A8D">
              <w:rPr>
                <w:sz w:val="20"/>
                <w:szCs w:val="20"/>
                <w:lang w:val="en-US"/>
              </w:rPr>
              <w:t>Left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54D59A9B" w14:textId="13D18D19" w:rsidR="00A4549D" w:rsidRDefault="00AB6CAF" w:rsidP="004E5E7B">
            <w:pPr>
              <w:pStyle w:val="TableContents"/>
              <w:spacing w:after="46" w:line="240" w:lineRule="auto"/>
              <w:rPr>
                <w:sz w:val="20"/>
                <w:szCs w:val="20"/>
                <w:lang w:val="en-US"/>
              </w:rPr>
            </w:pPr>
            <w:r>
              <w:rPr>
                <w:sz w:val="20"/>
                <w:szCs w:val="20"/>
                <w:lang w:val="en-US"/>
              </w:rPr>
              <w:t>6597</w:t>
            </w:r>
          </w:p>
        </w:tc>
        <w:tc>
          <w:tcPr>
            <w:tcW w:w="2296" w:type="dxa"/>
            <w:tcBorders>
              <w:top w:val="single" w:sz="2" w:space="0" w:color="000001"/>
              <w:left w:val="single" w:sz="2" w:space="0" w:color="000001"/>
              <w:bottom w:val="single" w:sz="2" w:space="0" w:color="000001"/>
            </w:tcBorders>
            <w:shd w:val="clear" w:color="auto" w:fill="auto"/>
          </w:tcPr>
          <w:p w14:paraId="21990626" w14:textId="410DE96B" w:rsidR="00A4549D" w:rsidRDefault="00AB6CAF" w:rsidP="004E5E7B">
            <w:pPr>
              <w:pStyle w:val="TableContents"/>
              <w:spacing w:after="46" w:line="240" w:lineRule="auto"/>
              <w:rPr>
                <w:sz w:val="20"/>
                <w:szCs w:val="20"/>
                <w:lang w:val="en-US"/>
              </w:rPr>
            </w:pPr>
            <w:r>
              <w:rPr>
                <w:sz w:val="20"/>
                <w:szCs w:val="20"/>
                <w:lang w:val="en-US"/>
              </w:rPr>
              <w:t>-52, 10, -12</w:t>
            </w:r>
          </w:p>
        </w:tc>
        <w:tc>
          <w:tcPr>
            <w:tcW w:w="713" w:type="dxa"/>
            <w:tcBorders>
              <w:top w:val="single" w:sz="2" w:space="0" w:color="000001"/>
              <w:left w:val="single" w:sz="2" w:space="0" w:color="000001"/>
              <w:bottom w:val="single" w:sz="2" w:space="0" w:color="000001"/>
            </w:tcBorders>
            <w:shd w:val="clear" w:color="auto" w:fill="auto"/>
          </w:tcPr>
          <w:p w14:paraId="068DB17B" w14:textId="2A8E7FB8" w:rsidR="00A4549D" w:rsidRDefault="00AB6CAF" w:rsidP="004E5E7B">
            <w:pPr>
              <w:pStyle w:val="TableContents"/>
              <w:spacing w:after="46" w:line="240" w:lineRule="auto"/>
              <w:rPr>
                <w:sz w:val="20"/>
                <w:szCs w:val="20"/>
                <w:lang w:val="en-US"/>
              </w:rPr>
            </w:pPr>
            <w:r>
              <w:rPr>
                <w:sz w:val="20"/>
                <w:szCs w:val="20"/>
                <w:lang w:val="en-US"/>
              </w:rPr>
              <w:t>-8.98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4DE6EB7" w14:textId="0A3EC5B1"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0A74E27F" w14:textId="77777777" w:rsidTr="00532035">
        <w:trPr>
          <w:trHeight w:val="283"/>
        </w:trPr>
        <w:tc>
          <w:tcPr>
            <w:tcW w:w="1410" w:type="dxa"/>
            <w:vMerge/>
            <w:tcBorders>
              <w:left w:val="single" w:sz="2" w:space="0" w:color="000001"/>
              <w:right w:val="single" w:sz="2" w:space="0" w:color="000001"/>
            </w:tcBorders>
            <w:vAlign w:val="bottom"/>
          </w:tcPr>
          <w:p w14:paraId="015B1F2A" w14:textId="77777777" w:rsidR="00A4549D" w:rsidRDefault="00A4549D"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1FC73A51" w14:textId="2C610D69" w:rsidR="00A4549D" w:rsidRPr="00A03866" w:rsidRDefault="00532035" w:rsidP="004E5E7B">
            <w:pPr>
              <w:pStyle w:val="TableContents"/>
              <w:spacing w:after="46" w:line="240" w:lineRule="auto"/>
              <w:rPr>
                <w:sz w:val="20"/>
                <w:szCs w:val="20"/>
                <w:lang w:val="en-GB"/>
              </w:rPr>
            </w:pPr>
            <w:r>
              <w:rPr>
                <w:sz w:val="20"/>
                <w:szCs w:val="20"/>
                <w:lang w:val="en-GB"/>
              </w:rPr>
              <w:t>Right STG / postcentral gyrus / rolandic operculum</w:t>
            </w:r>
          </w:p>
        </w:tc>
        <w:tc>
          <w:tcPr>
            <w:tcW w:w="517" w:type="dxa"/>
            <w:tcBorders>
              <w:top w:val="single" w:sz="2" w:space="0" w:color="000001"/>
              <w:left w:val="single" w:sz="2" w:space="0" w:color="000001"/>
              <w:bottom w:val="single" w:sz="2" w:space="0" w:color="000001"/>
              <w:right w:val="single" w:sz="2" w:space="0" w:color="000001"/>
            </w:tcBorders>
          </w:tcPr>
          <w:p w14:paraId="391507C6" w14:textId="0CF06816" w:rsidR="00A4549D" w:rsidRDefault="00AB6CAF" w:rsidP="004E5E7B">
            <w:pPr>
              <w:pStyle w:val="TableContents"/>
              <w:spacing w:after="46" w:line="240" w:lineRule="auto"/>
              <w:rPr>
                <w:sz w:val="20"/>
                <w:szCs w:val="20"/>
                <w:lang w:val="en-US"/>
              </w:rPr>
            </w:pPr>
            <w:r>
              <w:rPr>
                <w:sz w:val="20"/>
                <w:szCs w:val="20"/>
                <w:lang w:val="en-US"/>
              </w:rPr>
              <w:t>4625</w:t>
            </w:r>
          </w:p>
        </w:tc>
        <w:tc>
          <w:tcPr>
            <w:tcW w:w="2296" w:type="dxa"/>
            <w:tcBorders>
              <w:top w:val="single" w:sz="2" w:space="0" w:color="000001"/>
              <w:left w:val="single" w:sz="2" w:space="0" w:color="000001"/>
              <w:bottom w:val="single" w:sz="2" w:space="0" w:color="000001"/>
            </w:tcBorders>
            <w:shd w:val="clear" w:color="auto" w:fill="auto"/>
          </w:tcPr>
          <w:p w14:paraId="76D80DCE" w14:textId="04F7E302" w:rsidR="00A4549D" w:rsidRDefault="00AB6CAF" w:rsidP="004E5E7B">
            <w:pPr>
              <w:pStyle w:val="TableContents"/>
              <w:spacing w:after="46" w:line="240" w:lineRule="auto"/>
              <w:rPr>
                <w:sz w:val="20"/>
                <w:szCs w:val="20"/>
                <w:lang w:val="en-US"/>
              </w:rPr>
            </w:pPr>
            <w:r>
              <w:rPr>
                <w:sz w:val="20"/>
                <w:szCs w:val="20"/>
                <w:lang w:val="en-US"/>
              </w:rPr>
              <w:t>54, -10, -8</w:t>
            </w:r>
          </w:p>
        </w:tc>
        <w:tc>
          <w:tcPr>
            <w:tcW w:w="713" w:type="dxa"/>
            <w:tcBorders>
              <w:top w:val="single" w:sz="2" w:space="0" w:color="000001"/>
              <w:left w:val="single" w:sz="2" w:space="0" w:color="000001"/>
              <w:bottom w:val="single" w:sz="2" w:space="0" w:color="000001"/>
            </w:tcBorders>
            <w:shd w:val="clear" w:color="auto" w:fill="auto"/>
          </w:tcPr>
          <w:p w14:paraId="59969C4F" w14:textId="326D4955" w:rsidR="00A4549D" w:rsidRDefault="00AB6CAF" w:rsidP="004E5E7B">
            <w:pPr>
              <w:pStyle w:val="TableContents"/>
              <w:spacing w:after="46" w:line="240" w:lineRule="auto"/>
              <w:rPr>
                <w:sz w:val="20"/>
                <w:szCs w:val="20"/>
                <w:lang w:val="en-US"/>
              </w:rPr>
            </w:pPr>
            <w:r>
              <w:rPr>
                <w:sz w:val="20"/>
                <w:szCs w:val="20"/>
                <w:lang w:val="en-US"/>
              </w:rPr>
              <w:t>-8.93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1F761F0" w14:textId="2532CE60"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3BEF111D" w14:textId="77777777" w:rsidTr="00532035">
        <w:trPr>
          <w:trHeight w:val="283"/>
        </w:trPr>
        <w:tc>
          <w:tcPr>
            <w:tcW w:w="1410" w:type="dxa"/>
            <w:vMerge/>
            <w:tcBorders>
              <w:left w:val="single" w:sz="2" w:space="0" w:color="000001"/>
              <w:right w:val="single" w:sz="2" w:space="0" w:color="000001"/>
            </w:tcBorders>
            <w:vAlign w:val="bottom"/>
          </w:tcPr>
          <w:p w14:paraId="23E42BE2" w14:textId="77777777" w:rsidR="00A4549D" w:rsidRPr="00532035" w:rsidRDefault="00A4549D"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0374548C" w14:textId="2B7C397C" w:rsidR="00A4549D" w:rsidRPr="00A03866" w:rsidRDefault="00532035"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20DC315D" w14:textId="3B6E3AF9" w:rsidR="00A4549D" w:rsidRDefault="00AB6CAF" w:rsidP="004E5E7B">
            <w:pPr>
              <w:pStyle w:val="TableContents"/>
              <w:spacing w:after="46" w:line="240" w:lineRule="auto"/>
              <w:rPr>
                <w:sz w:val="20"/>
                <w:szCs w:val="20"/>
                <w:lang w:val="en-US"/>
              </w:rPr>
            </w:pPr>
            <w:r>
              <w:rPr>
                <w:sz w:val="20"/>
                <w:szCs w:val="20"/>
                <w:lang w:val="en-US"/>
              </w:rPr>
              <w:t>5110</w:t>
            </w:r>
          </w:p>
        </w:tc>
        <w:tc>
          <w:tcPr>
            <w:tcW w:w="2296" w:type="dxa"/>
            <w:tcBorders>
              <w:top w:val="single" w:sz="2" w:space="0" w:color="000001"/>
              <w:left w:val="single" w:sz="2" w:space="0" w:color="000001"/>
              <w:bottom w:val="single" w:sz="2" w:space="0" w:color="000001"/>
            </w:tcBorders>
            <w:shd w:val="clear" w:color="auto" w:fill="auto"/>
          </w:tcPr>
          <w:p w14:paraId="3A5E8099" w14:textId="7260C875" w:rsidR="00A4549D" w:rsidRDefault="00AB6CAF" w:rsidP="004E5E7B">
            <w:pPr>
              <w:pStyle w:val="TableContents"/>
              <w:spacing w:after="46" w:line="240" w:lineRule="auto"/>
              <w:rPr>
                <w:sz w:val="20"/>
                <w:szCs w:val="20"/>
                <w:lang w:val="en-US"/>
              </w:rPr>
            </w:pPr>
            <w:r>
              <w:rPr>
                <w:sz w:val="20"/>
                <w:szCs w:val="20"/>
                <w:lang w:val="en-US"/>
              </w:rPr>
              <w:t>4, -20, 44</w:t>
            </w:r>
          </w:p>
        </w:tc>
        <w:tc>
          <w:tcPr>
            <w:tcW w:w="713" w:type="dxa"/>
            <w:tcBorders>
              <w:top w:val="single" w:sz="2" w:space="0" w:color="000001"/>
              <w:left w:val="single" w:sz="2" w:space="0" w:color="000001"/>
              <w:bottom w:val="single" w:sz="2" w:space="0" w:color="000001"/>
            </w:tcBorders>
            <w:shd w:val="clear" w:color="auto" w:fill="auto"/>
          </w:tcPr>
          <w:p w14:paraId="56782FD1" w14:textId="7334C9BC" w:rsidR="00A4549D" w:rsidRDefault="00AB6CAF" w:rsidP="004E5E7B">
            <w:pPr>
              <w:pStyle w:val="TableContents"/>
              <w:spacing w:after="46" w:line="240" w:lineRule="auto"/>
              <w:rPr>
                <w:sz w:val="20"/>
                <w:szCs w:val="20"/>
                <w:lang w:val="en-US"/>
              </w:rPr>
            </w:pPr>
            <w:r>
              <w:rPr>
                <w:sz w:val="20"/>
                <w:szCs w:val="20"/>
                <w:lang w:val="en-US"/>
              </w:rPr>
              <w:t>-6.34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BCF54A4" w14:textId="2923FFC2"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7FBD7109"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6070BAA7" w14:textId="77777777" w:rsidR="00A4549D" w:rsidRPr="00532035" w:rsidRDefault="00A4549D"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5FB59532" w14:textId="586BADD3" w:rsidR="00A4549D" w:rsidRPr="00A03866" w:rsidRDefault="00532035" w:rsidP="004E5E7B">
            <w:pPr>
              <w:pStyle w:val="TableContents"/>
              <w:spacing w:after="46" w:line="240" w:lineRule="auto"/>
              <w:rPr>
                <w:sz w:val="20"/>
                <w:szCs w:val="20"/>
                <w:lang w:val="en-GB"/>
              </w:rPr>
            </w:pPr>
            <w:r>
              <w:rPr>
                <w:sz w:val="20"/>
                <w:szCs w:val="20"/>
                <w:lang w:val="en-GB"/>
              </w:rPr>
              <w:t>Right IFG</w:t>
            </w:r>
          </w:p>
        </w:tc>
        <w:tc>
          <w:tcPr>
            <w:tcW w:w="517" w:type="dxa"/>
            <w:tcBorders>
              <w:top w:val="single" w:sz="2" w:space="0" w:color="000001"/>
              <w:left w:val="single" w:sz="2" w:space="0" w:color="000001"/>
              <w:bottom w:val="single" w:sz="2" w:space="0" w:color="000001"/>
              <w:right w:val="single" w:sz="2" w:space="0" w:color="000001"/>
            </w:tcBorders>
          </w:tcPr>
          <w:p w14:paraId="54299B05" w14:textId="08544A46" w:rsidR="00A4549D" w:rsidRDefault="00AB6CAF" w:rsidP="004E5E7B">
            <w:pPr>
              <w:pStyle w:val="TableContents"/>
              <w:spacing w:after="46" w:line="240" w:lineRule="auto"/>
              <w:rPr>
                <w:sz w:val="20"/>
                <w:szCs w:val="20"/>
                <w:lang w:val="en-US"/>
              </w:rPr>
            </w:pPr>
            <w:r>
              <w:rPr>
                <w:sz w:val="20"/>
                <w:szCs w:val="20"/>
                <w:lang w:val="en-US"/>
              </w:rPr>
              <w:t>295</w:t>
            </w:r>
          </w:p>
        </w:tc>
        <w:tc>
          <w:tcPr>
            <w:tcW w:w="2296" w:type="dxa"/>
            <w:tcBorders>
              <w:top w:val="single" w:sz="2" w:space="0" w:color="000001"/>
              <w:left w:val="single" w:sz="2" w:space="0" w:color="000001"/>
              <w:bottom w:val="single" w:sz="2" w:space="0" w:color="000001"/>
            </w:tcBorders>
            <w:shd w:val="clear" w:color="auto" w:fill="auto"/>
          </w:tcPr>
          <w:p w14:paraId="5B2CF252" w14:textId="74EE2D76" w:rsidR="00A4549D" w:rsidRDefault="00AB6CAF" w:rsidP="004E5E7B">
            <w:pPr>
              <w:pStyle w:val="TableContents"/>
              <w:spacing w:after="46" w:line="240" w:lineRule="auto"/>
              <w:rPr>
                <w:sz w:val="20"/>
                <w:szCs w:val="20"/>
                <w:lang w:val="en-US"/>
              </w:rPr>
            </w:pPr>
            <w:r>
              <w:rPr>
                <w:sz w:val="20"/>
                <w:szCs w:val="20"/>
                <w:lang w:val="en-US"/>
              </w:rPr>
              <w:t>50, 12, 30</w:t>
            </w:r>
          </w:p>
        </w:tc>
        <w:tc>
          <w:tcPr>
            <w:tcW w:w="713" w:type="dxa"/>
            <w:tcBorders>
              <w:top w:val="single" w:sz="2" w:space="0" w:color="000001"/>
              <w:left w:val="single" w:sz="2" w:space="0" w:color="000001"/>
              <w:bottom w:val="single" w:sz="2" w:space="0" w:color="000001"/>
            </w:tcBorders>
            <w:shd w:val="clear" w:color="auto" w:fill="auto"/>
          </w:tcPr>
          <w:p w14:paraId="66591605" w14:textId="53AE1ECB" w:rsidR="00A4549D" w:rsidRDefault="00AB6CAF" w:rsidP="004E5E7B">
            <w:pPr>
              <w:pStyle w:val="TableContents"/>
              <w:spacing w:after="46" w:line="240" w:lineRule="auto"/>
              <w:rPr>
                <w:sz w:val="20"/>
                <w:szCs w:val="20"/>
                <w:lang w:val="en-US"/>
              </w:rPr>
            </w:pPr>
            <w:r>
              <w:rPr>
                <w:sz w:val="20"/>
                <w:szCs w:val="20"/>
                <w:lang w:val="en-US"/>
              </w:rPr>
              <w:t>-6.8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2AE9CAE" w14:textId="651788DF"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050E96CC" w14:textId="77777777" w:rsidTr="00532035">
        <w:trPr>
          <w:trHeight w:val="283"/>
        </w:trPr>
        <w:tc>
          <w:tcPr>
            <w:tcW w:w="1410" w:type="dxa"/>
            <w:vMerge w:val="restart"/>
            <w:tcBorders>
              <w:top w:val="single" w:sz="2" w:space="0" w:color="000001"/>
              <w:left w:val="single" w:sz="2" w:space="0" w:color="000001"/>
              <w:right w:val="single" w:sz="2" w:space="0" w:color="000001"/>
            </w:tcBorders>
          </w:tcPr>
          <w:p w14:paraId="7E5D92BB" w14:textId="1BFF3C54" w:rsidR="00A4549D" w:rsidRDefault="00A4549D" w:rsidP="00A4549D">
            <w:pPr>
              <w:pStyle w:val="TableContents"/>
              <w:spacing w:after="46" w:line="240" w:lineRule="auto"/>
              <w:rPr>
                <w:sz w:val="20"/>
                <w:szCs w:val="20"/>
              </w:rPr>
            </w:pPr>
            <w:r>
              <w:rPr>
                <w:sz w:val="20"/>
                <w:szCs w:val="20"/>
              </w:rPr>
              <w:t>PANSS Neg Low</w:t>
            </w:r>
            <w:r w:rsidR="005B2583">
              <w:rPr>
                <w:sz w:val="20"/>
                <w:szCs w:val="20"/>
              </w:rPr>
              <w:t xml:space="preserve"> (n=35)</w:t>
            </w:r>
          </w:p>
        </w:tc>
        <w:tc>
          <w:tcPr>
            <w:tcW w:w="3864" w:type="dxa"/>
            <w:tcBorders>
              <w:top w:val="single" w:sz="2" w:space="0" w:color="000001"/>
              <w:left w:val="single" w:sz="2" w:space="0" w:color="000001"/>
              <w:bottom w:val="single" w:sz="2" w:space="0" w:color="000001"/>
              <w:right w:val="single" w:sz="2" w:space="0" w:color="000001"/>
            </w:tcBorders>
          </w:tcPr>
          <w:p w14:paraId="66D307D1" w14:textId="11406442" w:rsidR="00A4549D" w:rsidRPr="00A03866" w:rsidRDefault="00AB6CAF"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48DFCEBE" w14:textId="02B70495" w:rsidR="00A4549D" w:rsidRDefault="00561142" w:rsidP="004E5E7B">
            <w:pPr>
              <w:pStyle w:val="TableContents"/>
              <w:spacing w:after="46" w:line="240" w:lineRule="auto"/>
              <w:rPr>
                <w:sz w:val="20"/>
                <w:szCs w:val="20"/>
                <w:lang w:val="en-US"/>
              </w:rPr>
            </w:pPr>
            <w:r>
              <w:rPr>
                <w:sz w:val="20"/>
                <w:szCs w:val="20"/>
                <w:lang w:val="en-US"/>
              </w:rPr>
              <w:t>6633</w:t>
            </w:r>
          </w:p>
        </w:tc>
        <w:tc>
          <w:tcPr>
            <w:tcW w:w="2296" w:type="dxa"/>
            <w:tcBorders>
              <w:top w:val="single" w:sz="2" w:space="0" w:color="000001"/>
              <w:left w:val="single" w:sz="2" w:space="0" w:color="000001"/>
              <w:bottom w:val="single" w:sz="2" w:space="0" w:color="000001"/>
            </w:tcBorders>
            <w:shd w:val="clear" w:color="auto" w:fill="auto"/>
          </w:tcPr>
          <w:p w14:paraId="4D0B257D" w14:textId="6C6FFF80" w:rsidR="00A4549D" w:rsidRDefault="00561142" w:rsidP="004E5E7B">
            <w:pPr>
              <w:pStyle w:val="TableContents"/>
              <w:spacing w:after="46" w:line="240" w:lineRule="auto"/>
              <w:rPr>
                <w:sz w:val="20"/>
                <w:szCs w:val="20"/>
                <w:lang w:val="en-US"/>
              </w:rPr>
            </w:pPr>
            <w:r>
              <w:rPr>
                <w:sz w:val="20"/>
                <w:szCs w:val="20"/>
                <w:lang w:val="en-US"/>
              </w:rPr>
              <w:t>-2, 44, -6</w:t>
            </w:r>
          </w:p>
        </w:tc>
        <w:tc>
          <w:tcPr>
            <w:tcW w:w="713" w:type="dxa"/>
            <w:tcBorders>
              <w:top w:val="single" w:sz="2" w:space="0" w:color="000001"/>
              <w:left w:val="single" w:sz="2" w:space="0" w:color="000001"/>
              <w:bottom w:val="single" w:sz="2" w:space="0" w:color="000001"/>
            </w:tcBorders>
            <w:shd w:val="clear" w:color="auto" w:fill="auto"/>
          </w:tcPr>
          <w:p w14:paraId="3FAA1DC7" w14:textId="1AAEE368" w:rsidR="00A4549D" w:rsidRDefault="00561142" w:rsidP="004E5E7B">
            <w:pPr>
              <w:pStyle w:val="TableContents"/>
              <w:spacing w:after="46" w:line="240" w:lineRule="auto"/>
              <w:rPr>
                <w:sz w:val="20"/>
                <w:szCs w:val="20"/>
                <w:lang w:val="en-US"/>
              </w:rPr>
            </w:pPr>
            <w:r>
              <w:rPr>
                <w:sz w:val="20"/>
                <w:szCs w:val="20"/>
                <w:lang w:val="en-US"/>
              </w:rPr>
              <w:t>-8.958</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C452E4F" w14:textId="4234B56A"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1EA009AF" w14:textId="77777777" w:rsidTr="00532035">
        <w:trPr>
          <w:trHeight w:val="283"/>
        </w:trPr>
        <w:tc>
          <w:tcPr>
            <w:tcW w:w="1410" w:type="dxa"/>
            <w:vMerge/>
            <w:tcBorders>
              <w:left w:val="single" w:sz="2" w:space="0" w:color="000001"/>
              <w:right w:val="single" w:sz="2" w:space="0" w:color="000001"/>
            </w:tcBorders>
            <w:vAlign w:val="bottom"/>
          </w:tcPr>
          <w:p w14:paraId="24426621" w14:textId="77777777" w:rsidR="00A4549D" w:rsidRDefault="00A4549D"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2254B710" w14:textId="5754A8B2" w:rsidR="00A4549D" w:rsidRPr="00A03866" w:rsidRDefault="00AB6CAF" w:rsidP="004E5E7B">
            <w:pPr>
              <w:pStyle w:val="TableContents"/>
              <w:spacing w:after="46" w:line="240" w:lineRule="auto"/>
              <w:rPr>
                <w:sz w:val="20"/>
                <w:szCs w:val="20"/>
                <w:lang w:val="en-GB"/>
              </w:rPr>
            </w:pPr>
            <w:r>
              <w:rPr>
                <w:sz w:val="20"/>
                <w:szCs w:val="20"/>
                <w:lang w:val="en-GB"/>
              </w:rPr>
              <w:t>Left insula / STG / hippocampus / amygdala</w:t>
            </w:r>
          </w:p>
        </w:tc>
        <w:tc>
          <w:tcPr>
            <w:tcW w:w="517" w:type="dxa"/>
            <w:tcBorders>
              <w:top w:val="single" w:sz="2" w:space="0" w:color="000001"/>
              <w:left w:val="single" w:sz="2" w:space="0" w:color="000001"/>
              <w:bottom w:val="single" w:sz="2" w:space="0" w:color="000001"/>
              <w:right w:val="single" w:sz="2" w:space="0" w:color="000001"/>
            </w:tcBorders>
          </w:tcPr>
          <w:p w14:paraId="26FFA7B2" w14:textId="7F920CEC" w:rsidR="00A4549D" w:rsidRDefault="00561142" w:rsidP="004E5E7B">
            <w:pPr>
              <w:pStyle w:val="TableContents"/>
              <w:spacing w:after="46" w:line="240" w:lineRule="auto"/>
              <w:rPr>
                <w:sz w:val="20"/>
                <w:szCs w:val="20"/>
                <w:lang w:val="en-US"/>
              </w:rPr>
            </w:pPr>
            <w:r>
              <w:rPr>
                <w:sz w:val="20"/>
                <w:szCs w:val="20"/>
                <w:lang w:val="en-US"/>
              </w:rPr>
              <w:t>8126</w:t>
            </w:r>
          </w:p>
        </w:tc>
        <w:tc>
          <w:tcPr>
            <w:tcW w:w="2296" w:type="dxa"/>
            <w:tcBorders>
              <w:top w:val="single" w:sz="2" w:space="0" w:color="000001"/>
              <w:left w:val="single" w:sz="2" w:space="0" w:color="000001"/>
              <w:bottom w:val="single" w:sz="2" w:space="0" w:color="000001"/>
            </w:tcBorders>
            <w:shd w:val="clear" w:color="auto" w:fill="auto"/>
          </w:tcPr>
          <w:p w14:paraId="38D12B0F" w14:textId="007D1D29" w:rsidR="00A4549D" w:rsidRDefault="00561142" w:rsidP="004E5E7B">
            <w:pPr>
              <w:pStyle w:val="TableContents"/>
              <w:spacing w:after="46" w:line="240" w:lineRule="auto"/>
              <w:rPr>
                <w:sz w:val="20"/>
                <w:szCs w:val="20"/>
                <w:lang w:val="en-US"/>
              </w:rPr>
            </w:pPr>
            <w:r>
              <w:rPr>
                <w:sz w:val="20"/>
                <w:szCs w:val="20"/>
                <w:lang w:val="en-US"/>
              </w:rPr>
              <w:t>-36, 22, -2</w:t>
            </w:r>
          </w:p>
        </w:tc>
        <w:tc>
          <w:tcPr>
            <w:tcW w:w="713" w:type="dxa"/>
            <w:tcBorders>
              <w:top w:val="single" w:sz="2" w:space="0" w:color="000001"/>
              <w:left w:val="single" w:sz="2" w:space="0" w:color="000001"/>
              <w:bottom w:val="single" w:sz="2" w:space="0" w:color="000001"/>
            </w:tcBorders>
            <w:shd w:val="clear" w:color="auto" w:fill="auto"/>
          </w:tcPr>
          <w:p w14:paraId="4B6DBEA8" w14:textId="64F79EF0" w:rsidR="00A4549D" w:rsidRDefault="00561142" w:rsidP="004E5E7B">
            <w:pPr>
              <w:pStyle w:val="TableContents"/>
              <w:spacing w:after="46" w:line="240" w:lineRule="auto"/>
              <w:rPr>
                <w:sz w:val="20"/>
                <w:szCs w:val="20"/>
                <w:lang w:val="en-US"/>
              </w:rPr>
            </w:pPr>
            <w:r>
              <w:rPr>
                <w:sz w:val="20"/>
                <w:szCs w:val="20"/>
                <w:lang w:val="en-US"/>
              </w:rPr>
              <w:t>-7.65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C381590" w14:textId="7B207E2C"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7DDE079A" w14:textId="77777777" w:rsidTr="00532035">
        <w:trPr>
          <w:trHeight w:val="283"/>
        </w:trPr>
        <w:tc>
          <w:tcPr>
            <w:tcW w:w="1410" w:type="dxa"/>
            <w:vMerge/>
            <w:tcBorders>
              <w:left w:val="single" w:sz="2" w:space="0" w:color="000001"/>
              <w:right w:val="single" w:sz="2" w:space="0" w:color="000001"/>
            </w:tcBorders>
            <w:vAlign w:val="bottom"/>
          </w:tcPr>
          <w:p w14:paraId="2CC62538" w14:textId="77777777" w:rsidR="00A4549D" w:rsidRPr="00AB6CAF" w:rsidRDefault="00A4549D"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488EACB6" w14:textId="08C11DF8" w:rsidR="00A4549D" w:rsidRPr="00A03866" w:rsidRDefault="00AB6CAF" w:rsidP="004E5E7B">
            <w:pPr>
              <w:pStyle w:val="TableContents"/>
              <w:spacing w:after="46" w:line="240" w:lineRule="auto"/>
              <w:rPr>
                <w:sz w:val="20"/>
                <w:szCs w:val="20"/>
                <w:lang w:val="en-GB"/>
              </w:rPr>
            </w:pPr>
            <w:r>
              <w:rPr>
                <w:sz w:val="20"/>
                <w:szCs w:val="20"/>
                <w:lang w:val="en-US"/>
              </w:rPr>
              <w:t>Right</w:t>
            </w:r>
            <w:r w:rsidRPr="00CD2A8D">
              <w:rPr>
                <w:sz w:val="20"/>
                <w:szCs w:val="20"/>
                <w:lang w:val="en-US"/>
              </w:rPr>
              <w:t xml:space="preserve"> rolandic operculum / insula / ST</w:t>
            </w:r>
            <w:r>
              <w:rPr>
                <w:sz w:val="20"/>
                <w:szCs w:val="20"/>
                <w:lang w:val="en-US"/>
              </w:rPr>
              <w:t>G / IFG</w:t>
            </w:r>
          </w:p>
        </w:tc>
        <w:tc>
          <w:tcPr>
            <w:tcW w:w="517" w:type="dxa"/>
            <w:tcBorders>
              <w:top w:val="single" w:sz="2" w:space="0" w:color="000001"/>
              <w:left w:val="single" w:sz="2" w:space="0" w:color="000001"/>
              <w:bottom w:val="single" w:sz="2" w:space="0" w:color="000001"/>
              <w:right w:val="single" w:sz="2" w:space="0" w:color="000001"/>
            </w:tcBorders>
          </w:tcPr>
          <w:p w14:paraId="24849404" w14:textId="79C89638" w:rsidR="00A4549D" w:rsidRDefault="00561142" w:rsidP="004E5E7B">
            <w:pPr>
              <w:pStyle w:val="TableContents"/>
              <w:spacing w:after="46" w:line="240" w:lineRule="auto"/>
              <w:rPr>
                <w:sz w:val="20"/>
                <w:szCs w:val="20"/>
                <w:lang w:val="en-US"/>
              </w:rPr>
            </w:pPr>
            <w:r>
              <w:rPr>
                <w:sz w:val="20"/>
                <w:szCs w:val="20"/>
                <w:lang w:val="en-US"/>
              </w:rPr>
              <w:t>5346</w:t>
            </w:r>
          </w:p>
        </w:tc>
        <w:tc>
          <w:tcPr>
            <w:tcW w:w="2296" w:type="dxa"/>
            <w:tcBorders>
              <w:top w:val="single" w:sz="2" w:space="0" w:color="000001"/>
              <w:left w:val="single" w:sz="2" w:space="0" w:color="000001"/>
              <w:bottom w:val="single" w:sz="2" w:space="0" w:color="000001"/>
            </w:tcBorders>
            <w:shd w:val="clear" w:color="auto" w:fill="auto"/>
          </w:tcPr>
          <w:p w14:paraId="0D2F2563" w14:textId="1C929CDF" w:rsidR="00A4549D" w:rsidRDefault="00561142" w:rsidP="004E5E7B">
            <w:pPr>
              <w:pStyle w:val="TableContents"/>
              <w:spacing w:after="46" w:line="240" w:lineRule="auto"/>
              <w:rPr>
                <w:sz w:val="20"/>
                <w:szCs w:val="20"/>
                <w:lang w:val="en-US"/>
              </w:rPr>
            </w:pPr>
            <w:r>
              <w:rPr>
                <w:sz w:val="20"/>
                <w:szCs w:val="20"/>
                <w:lang w:val="en-US"/>
              </w:rPr>
              <w:t>44, 14, -14</w:t>
            </w:r>
          </w:p>
        </w:tc>
        <w:tc>
          <w:tcPr>
            <w:tcW w:w="713" w:type="dxa"/>
            <w:tcBorders>
              <w:top w:val="single" w:sz="2" w:space="0" w:color="000001"/>
              <w:left w:val="single" w:sz="2" w:space="0" w:color="000001"/>
              <w:bottom w:val="single" w:sz="2" w:space="0" w:color="000001"/>
            </w:tcBorders>
            <w:shd w:val="clear" w:color="auto" w:fill="auto"/>
          </w:tcPr>
          <w:p w14:paraId="64BA08D3" w14:textId="2F6FAFC0" w:rsidR="00A4549D" w:rsidRDefault="00561142" w:rsidP="004E5E7B">
            <w:pPr>
              <w:pStyle w:val="TableContents"/>
              <w:spacing w:after="46" w:line="240" w:lineRule="auto"/>
              <w:rPr>
                <w:sz w:val="20"/>
                <w:szCs w:val="20"/>
                <w:lang w:val="en-US"/>
              </w:rPr>
            </w:pPr>
            <w:r>
              <w:rPr>
                <w:sz w:val="20"/>
                <w:szCs w:val="20"/>
                <w:lang w:val="en-US"/>
              </w:rPr>
              <w:t>-7.79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FF179E4" w14:textId="28954696" w:rsidR="00A4549D" w:rsidRPr="00A03866" w:rsidRDefault="00AB6CAF" w:rsidP="004E5E7B">
            <w:pPr>
              <w:pStyle w:val="TableContents"/>
              <w:spacing w:after="46" w:line="240" w:lineRule="auto"/>
              <w:rPr>
                <w:sz w:val="20"/>
                <w:szCs w:val="20"/>
                <w:lang w:val="en-US"/>
              </w:rPr>
            </w:pPr>
            <w:r w:rsidRPr="00CD2A8D">
              <w:rPr>
                <w:sz w:val="20"/>
                <w:szCs w:val="20"/>
                <w:lang w:val="en-US"/>
              </w:rPr>
              <w:t>&lt;0.0001</w:t>
            </w:r>
          </w:p>
        </w:tc>
      </w:tr>
      <w:tr w:rsidR="00A4549D" w:rsidRPr="00A03866" w14:paraId="0C9B8CA4" w14:textId="77777777" w:rsidTr="00532035">
        <w:trPr>
          <w:trHeight w:val="283"/>
        </w:trPr>
        <w:tc>
          <w:tcPr>
            <w:tcW w:w="1410" w:type="dxa"/>
            <w:vMerge/>
            <w:tcBorders>
              <w:left w:val="single" w:sz="2" w:space="0" w:color="000001"/>
              <w:right w:val="single" w:sz="2" w:space="0" w:color="000001"/>
            </w:tcBorders>
            <w:vAlign w:val="bottom"/>
          </w:tcPr>
          <w:p w14:paraId="6F151121" w14:textId="77777777" w:rsidR="00A4549D" w:rsidRPr="00AB6CAF" w:rsidRDefault="00A4549D"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163F075E" w14:textId="1EBCCFC4" w:rsidR="00A4549D" w:rsidRPr="00A03866" w:rsidRDefault="00AB6CAF" w:rsidP="004E5E7B">
            <w:pPr>
              <w:pStyle w:val="TableContents"/>
              <w:spacing w:after="46" w:line="240" w:lineRule="auto"/>
              <w:rPr>
                <w:sz w:val="20"/>
                <w:szCs w:val="20"/>
                <w:lang w:val="en-GB"/>
              </w:rPr>
            </w:pPr>
            <w:r>
              <w:rPr>
                <w:sz w:val="20"/>
                <w:szCs w:val="20"/>
                <w:lang w:val="en-GB"/>
              </w:rPr>
              <w:t>Right fusiform gyrus</w:t>
            </w:r>
          </w:p>
        </w:tc>
        <w:tc>
          <w:tcPr>
            <w:tcW w:w="517" w:type="dxa"/>
            <w:tcBorders>
              <w:top w:val="single" w:sz="2" w:space="0" w:color="000001"/>
              <w:left w:val="single" w:sz="2" w:space="0" w:color="000001"/>
              <w:bottom w:val="single" w:sz="2" w:space="0" w:color="000001"/>
              <w:right w:val="single" w:sz="2" w:space="0" w:color="000001"/>
            </w:tcBorders>
          </w:tcPr>
          <w:p w14:paraId="0B0A55AD" w14:textId="684738FA" w:rsidR="00A4549D" w:rsidRDefault="00561142" w:rsidP="004E5E7B">
            <w:pPr>
              <w:pStyle w:val="TableContents"/>
              <w:spacing w:after="46" w:line="240" w:lineRule="auto"/>
              <w:rPr>
                <w:sz w:val="20"/>
                <w:szCs w:val="20"/>
                <w:lang w:val="en-US"/>
              </w:rPr>
            </w:pPr>
            <w:r>
              <w:rPr>
                <w:sz w:val="20"/>
                <w:szCs w:val="20"/>
                <w:lang w:val="en-US"/>
              </w:rPr>
              <w:t>30</w:t>
            </w:r>
          </w:p>
        </w:tc>
        <w:tc>
          <w:tcPr>
            <w:tcW w:w="2296" w:type="dxa"/>
            <w:tcBorders>
              <w:top w:val="single" w:sz="2" w:space="0" w:color="000001"/>
              <w:left w:val="single" w:sz="2" w:space="0" w:color="000001"/>
              <w:bottom w:val="single" w:sz="2" w:space="0" w:color="000001"/>
            </w:tcBorders>
            <w:shd w:val="clear" w:color="auto" w:fill="auto"/>
          </w:tcPr>
          <w:p w14:paraId="26858DFD" w14:textId="17C9B4BB" w:rsidR="00A4549D" w:rsidRDefault="00561142" w:rsidP="004E5E7B">
            <w:pPr>
              <w:pStyle w:val="TableContents"/>
              <w:spacing w:after="46" w:line="240" w:lineRule="auto"/>
              <w:rPr>
                <w:sz w:val="20"/>
                <w:szCs w:val="20"/>
                <w:lang w:val="en-US"/>
              </w:rPr>
            </w:pPr>
            <w:r>
              <w:rPr>
                <w:sz w:val="20"/>
                <w:szCs w:val="20"/>
                <w:lang w:val="en-US"/>
              </w:rPr>
              <w:t>24, -38, -16</w:t>
            </w:r>
          </w:p>
        </w:tc>
        <w:tc>
          <w:tcPr>
            <w:tcW w:w="713" w:type="dxa"/>
            <w:tcBorders>
              <w:top w:val="single" w:sz="2" w:space="0" w:color="000001"/>
              <w:left w:val="single" w:sz="2" w:space="0" w:color="000001"/>
              <w:bottom w:val="single" w:sz="2" w:space="0" w:color="000001"/>
            </w:tcBorders>
            <w:shd w:val="clear" w:color="auto" w:fill="auto"/>
          </w:tcPr>
          <w:p w14:paraId="6CA4E8F7" w14:textId="6FA8E2E7" w:rsidR="00A4549D" w:rsidRDefault="00561142" w:rsidP="004E5E7B">
            <w:pPr>
              <w:pStyle w:val="TableContents"/>
              <w:spacing w:after="46" w:line="240" w:lineRule="auto"/>
              <w:rPr>
                <w:sz w:val="20"/>
                <w:szCs w:val="20"/>
                <w:lang w:val="en-US"/>
              </w:rPr>
            </w:pPr>
            <w:r>
              <w:rPr>
                <w:sz w:val="20"/>
                <w:szCs w:val="20"/>
                <w:lang w:val="en-US"/>
              </w:rPr>
              <w:t>-6.70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D8A4591" w14:textId="74C2ACF3" w:rsidR="00A4549D" w:rsidRPr="00A03866" w:rsidRDefault="00561142" w:rsidP="004E5E7B">
            <w:pPr>
              <w:pStyle w:val="TableContents"/>
              <w:spacing w:after="46" w:line="240" w:lineRule="auto"/>
              <w:rPr>
                <w:sz w:val="20"/>
                <w:szCs w:val="20"/>
                <w:lang w:val="en-US"/>
              </w:rPr>
            </w:pPr>
            <w:r>
              <w:rPr>
                <w:sz w:val="20"/>
                <w:szCs w:val="20"/>
                <w:lang w:val="en-US"/>
              </w:rPr>
              <w:t>0.023</w:t>
            </w:r>
          </w:p>
        </w:tc>
      </w:tr>
      <w:tr w:rsidR="00A4549D" w:rsidRPr="00A03866" w14:paraId="2C8A68F2" w14:textId="77777777" w:rsidTr="00532035">
        <w:trPr>
          <w:trHeight w:val="283"/>
        </w:trPr>
        <w:tc>
          <w:tcPr>
            <w:tcW w:w="1410" w:type="dxa"/>
            <w:vMerge/>
            <w:tcBorders>
              <w:left w:val="single" w:sz="2" w:space="0" w:color="000001"/>
              <w:bottom w:val="single" w:sz="2" w:space="0" w:color="000001"/>
              <w:right w:val="single" w:sz="2" w:space="0" w:color="000001"/>
            </w:tcBorders>
            <w:vAlign w:val="bottom"/>
          </w:tcPr>
          <w:p w14:paraId="78743AD6" w14:textId="77777777" w:rsidR="00A4549D" w:rsidRPr="00AB6CAF" w:rsidRDefault="00A4549D"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1E021782" w14:textId="6E73EC39" w:rsidR="00A4549D" w:rsidRPr="00A03866" w:rsidRDefault="00AB6CAF" w:rsidP="004E5E7B">
            <w:pPr>
              <w:pStyle w:val="TableContents"/>
              <w:spacing w:after="46" w:line="240" w:lineRule="auto"/>
              <w:rPr>
                <w:sz w:val="20"/>
                <w:szCs w:val="20"/>
                <w:lang w:val="en-GB"/>
              </w:rPr>
            </w:pPr>
            <w:r>
              <w:rPr>
                <w:sz w:val="20"/>
                <w:szCs w:val="20"/>
                <w:lang w:val="en-GB"/>
              </w:rPr>
              <w:t>Left MFG</w:t>
            </w:r>
          </w:p>
        </w:tc>
        <w:tc>
          <w:tcPr>
            <w:tcW w:w="517" w:type="dxa"/>
            <w:tcBorders>
              <w:top w:val="single" w:sz="2" w:space="0" w:color="000001"/>
              <w:left w:val="single" w:sz="2" w:space="0" w:color="000001"/>
              <w:bottom w:val="single" w:sz="2" w:space="0" w:color="000001"/>
              <w:right w:val="single" w:sz="2" w:space="0" w:color="000001"/>
            </w:tcBorders>
          </w:tcPr>
          <w:p w14:paraId="514CA221" w14:textId="08DAEE82" w:rsidR="00A4549D" w:rsidRDefault="00561142" w:rsidP="004E5E7B">
            <w:pPr>
              <w:pStyle w:val="TableContents"/>
              <w:spacing w:after="46" w:line="240" w:lineRule="auto"/>
              <w:rPr>
                <w:sz w:val="20"/>
                <w:szCs w:val="20"/>
                <w:lang w:val="en-US"/>
              </w:rPr>
            </w:pPr>
            <w:r>
              <w:rPr>
                <w:sz w:val="20"/>
                <w:szCs w:val="20"/>
                <w:lang w:val="en-US"/>
              </w:rPr>
              <w:t>19</w:t>
            </w:r>
          </w:p>
        </w:tc>
        <w:tc>
          <w:tcPr>
            <w:tcW w:w="2296" w:type="dxa"/>
            <w:tcBorders>
              <w:top w:val="single" w:sz="2" w:space="0" w:color="000001"/>
              <w:left w:val="single" w:sz="2" w:space="0" w:color="000001"/>
              <w:bottom w:val="single" w:sz="2" w:space="0" w:color="000001"/>
            </w:tcBorders>
            <w:shd w:val="clear" w:color="auto" w:fill="auto"/>
          </w:tcPr>
          <w:p w14:paraId="03F4A5E8" w14:textId="11385414" w:rsidR="00A4549D" w:rsidRDefault="00561142" w:rsidP="004E5E7B">
            <w:pPr>
              <w:pStyle w:val="TableContents"/>
              <w:spacing w:after="46" w:line="240" w:lineRule="auto"/>
              <w:rPr>
                <w:sz w:val="20"/>
                <w:szCs w:val="20"/>
                <w:lang w:val="en-US"/>
              </w:rPr>
            </w:pPr>
            <w:r>
              <w:rPr>
                <w:sz w:val="20"/>
                <w:szCs w:val="20"/>
                <w:lang w:val="en-US"/>
              </w:rPr>
              <w:t>-34, 56, -4</w:t>
            </w:r>
          </w:p>
        </w:tc>
        <w:tc>
          <w:tcPr>
            <w:tcW w:w="713" w:type="dxa"/>
            <w:tcBorders>
              <w:top w:val="single" w:sz="2" w:space="0" w:color="000001"/>
              <w:left w:val="single" w:sz="2" w:space="0" w:color="000001"/>
              <w:bottom w:val="single" w:sz="2" w:space="0" w:color="000001"/>
            </w:tcBorders>
            <w:shd w:val="clear" w:color="auto" w:fill="auto"/>
          </w:tcPr>
          <w:p w14:paraId="5B8D678F" w14:textId="5FFCEAAF" w:rsidR="00A4549D" w:rsidRDefault="00561142" w:rsidP="004E5E7B">
            <w:pPr>
              <w:pStyle w:val="TableContents"/>
              <w:spacing w:after="46" w:line="240" w:lineRule="auto"/>
              <w:rPr>
                <w:sz w:val="20"/>
                <w:szCs w:val="20"/>
                <w:lang w:val="en-US"/>
              </w:rPr>
            </w:pPr>
            <w:r>
              <w:rPr>
                <w:sz w:val="20"/>
                <w:szCs w:val="20"/>
                <w:lang w:val="en-US"/>
              </w:rPr>
              <w:t>-5.14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ACAAE37" w14:textId="7E2A5A16" w:rsidR="00A4549D" w:rsidRPr="00A03866" w:rsidRDefault="00561142" w:rsidP="004E5E7B">
            <w:pPr>
              <w:pStyle w:val="TableContents"/>
              <w:spacing w:after="46" w:line="240" w:lineRule="auto"/>
              <w:rPr>
                <w:sz w:val="20"/>
                <w:szCs w:val="20"/>
                <w:lang w:val="en-US"/>
              </w:rPr>
            </w:pPr>
            <w:r>
              <w:rPr>
                <w:sz w:val="20"/>
                <w:szCs w:val="20"/>
                <w:lang w:val="en-US"/>
              </w:rPr>
              <w:t>0.044</w:t>
            </w:r>
          </w:p>
        </w:tc>
      </w:tr>
      <w:tr w:rsidR="00FB0728" w:rsidRPr="00A03866" w14:paraId="1C4E1E2F" w14:textId="77777777" w:rsidTr="00FB0728">
        <w:trPr>
          <w:trHeight w:val="283"/>
        </w:trPr>
        <w:tc>
          <w:tcPr>
            <w:tcW w:w="1410" w:type="dxa"/>
            <w:vMerge w:val="restart"/>
            <w:tcBorders>
              <w:top w:val="single" w:sz="2" w:space="0" w:color="000001"/>
              <w:left w:val="single" w:sz="2" w:space="0" w:color="000001"/>
              <w:right w:val="single" w:sz="2" w:space="0" w:color="000001"/>
            </w:tcBorders>
          </w:tcPr>
          <w:p w14:paraId="33598AEF" w14:textId="33473E6A" w:rsidR="00FB0728" w:rsidRDefault="00FB0728" w:rsidP="00FB0728">
            <w:pPr>
              <w:pStyle w:val="TableContents"/>
              <w:spacing w:after="46" w:line="240" w:lineRule="auto"/>
              <w:rPr>
                <w:sz w:val="20"/>
                <w:szCs w:val="20"/>
              </w:rPr>
            </w:pPr>
            <w:r>
              <w:rPr>
                <w:sz w:val="20"/>
                <w:szCs w:val="20"/>
              </w:rPr>
              <w:t>PANSS Gen High</w:t>
            </w:r>
            <w:r w:rsidR="00B06FBA">
              <w:rPr>
                <w:sz w:val="20"/>
                <w:szCs w:val="20"/>
              </w:rPr>
              <w:t xml:space="preserve"> (n=32)</w:t>
            </w:r>
          </w:p>
        </w:tc>
        <w:tc>
          <w:tcPr>
            <w:tcW w:w="3864" w:type="dxa"/>
            <w:tcBorders>
              <w:top w:val="single" w:sz="2" w:space="0" w:color="000001"/>
              <w:left w:val="single" w:sz="2" w:space="0" w:color="000001"/>
              <w:bottom w:val="single" w:sz="2" w:space="0" w:color="000001"/>
              <w:right w:val="single" w:sz="2" w:space="0" w:color="000001"/>
            </w:tcBorders>
          </w:tcPr>
          <w:p w14:paraId="0D33BA4F" w14:textId="21BC7EE9" w:rsidR="00FB0728" w:rsidRPr="00A03866" w:rsidRDefault="00A853F7" w:rsidP="004E5E7B">
            <w:pPr>
              <w:pStyle w:val="TableContents"/>
              <w:spacing w:after="46" w:line="240" w:lineRule="auto"/>
              <w:rPr>
                <w:sz w:val="20"/>
                <w:szCs w:val="20"/>
                <w:lang w:val="en-GB"/>
              </w:rPr>
            </w:pPr>
            <w:r w:rsidRPr="00CD2A8D">
              <w:rPr>
                <w:sz w:val="20"/>
                <w:szCs w:val="20"/>
                <w:lang w:val="en-US"/>
              </w:rPr>
              <w:t>Left rolandic operculum / insula / ST</w:t>
            </w:r>
            <w:r>
              <w:rPr>
                <w:sz w:val="20"/>
                <w:szCs w:val="20"/>
                <w:lang w:val="en-US"/>
              </w:rPr>
              <w:t>G</w:t>
            </w:r>
          </w:p>
        </w:tc>
        <w:tc>
          <w:tcPr>
            <w:tcW w:w="517" w:type="dxa"/>
            <w:tcBorders>
              <w:top w:val="single" w:sz="2" w:space="0" w:color="000001"/>
              <w:left w:val="single" w:sz="2" w:space="0" w:color="000001"/>
              <w:bottom w:val="single" w:sz="2" w:space="0" w:color="000001"/>
              <w:right w:val="single" w:sz="2" w:space="0" w:color="000001"/>
            </w:tcBorders>
          </w:tcPr>
          <w:p w14:paraId="147F271E" w14:textId="6E3ECC32" w:rsidR="00FB0728" w:rsidRDefault="00A853F7" w:rsidP="004E5E7B">
            <w:pPr>
              <w:pStyle w:val="TableContents"/>
              <w:spacing w:after="46" w:line="240" w:lineRule="auto"/>
              <w:rPr>
                <w:sz w:val="20"/>
                <w:szCs w:val="20"/>
                <w:lang w:val="en-US"/>
              </w:rPr>
            </w:pPr>
            <w:r>
              <w:rPr>
                <w:sz w:val="20"/>
                <w:szCs w:val="20"/>
                <w:lang w:val="en-US"/>
              </w:rPr>
              <w:t>7506</w:t>
            </w:r>
          </w:p>
        </w:tc>
        <w:tc>
          <w:tcPr>
            <w:tcW w:w="2296" w:type="dxa"/>
            <w:tcBorders>
              <w:top w:val="single" w:sz="2" w:space="0" w:color="000001"/>
              <w:left w:val="single" w:sz="2" w:space="0" w:color="000001"/>
              <w:bottom w:val="single" w:sz="2" w:space="0" w:color="000001"/>
            </w:tcBorders>
            <w:shd w:val="clear" w:color="auto" w:fill="auto"/>
          </w:tcPr>
          <w:p w14:paraId="6D0C6923" w14:textId="033BBC05" w:rsidR="00FB0728" w:rsidRDefault="00A853F7" w:rsidP="004E5E7B">
            <w:pPr>
              <w:pStyle w:val="TableContents"/>
              <w:spacing w:after="46" w:line="240" w:lineRule="auto"/>
              <w:rPr>
                <w:sz w:val="20"/>
                <w:szCs w:val="20"/>
                <w:lang w:val="en-US"/>
              </w:rPr>
            </w:pPr>
            <w:r>
              <w:rPr>
                <w:sz w:val="20"/>
                <w:szCs w:val="20"/>
                <w:lang w:val="en-US"/>
              </w:rPr>
              <w:t>-48, -20, 12</w:t>
            </w:r>
          </w:p>
        </w:tc>
        <w:tc>
          <w:tcPr>
            <w:tcW w:w="713" w:type="dxa"/>
            <w:tcBorders>
              <w:top w:val="single" w:sz="2" w:space="0" w:color="000001"/>
              <w:left w:val="single" w:sz="2" w:space="0" w:color="000001"/>
              <w:bottom w:val="single" w:sz="2" w:space="0" w:color="000001"/>
            </w:tcBorders>
            <w:shd w:val="clear" w:color="auto" w:fill="auto"/>
          </w:tcPr>
          <w:p w14:paraId="102A493F" w14:textId="4C6B78BA" w:rsidR="00FB0728" w:rsidRDefault="00A853F7" w:rsidP="004E5E7B">
            <w:pPr>
              <w:pStyle w:val="TableContents"/>
              <w:spacing w:after="46" w:line="240" w:lineRule="auto"/>
              <w:rPr>
                <w:sz w:val="20"/>
                <w:szCs w:val="20"/>
                <w:lang w:val="en-US"/>
              </w:rPr>
            </w:pPr>
            <w:r>
              <w:rPr>
                <w:sz w:val="20"/>
                <w:szCs w:val="20"/>
                <w:lang w:val="en-US"/>
              </w:rPr>
              <w:t>-9.59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148AE28" w14:textId="57630D00" w:rsidR="00FB0728" w:rsidRPr="00A03866" w:rsidRDefault="00A853F7" w:rsidP="004E5E7B">
            <w:pPr>
              <w:pStyle w:val="TableContents"/>
              <w:spacing w:after="46" w:line="240" w:lineRule="auto"/>
              <w:rPr>
                <w:sz w:val="20"/>
                <w:szCs w:val="20"/>
                <w:lang w:val="en-US"/>
              </w:rPr>
            </w:pPr>
            <w:r w:rsidRPr="00CD2A8D">
              <w:rPr>
                <w:sz w:val="20"/>
                <w:szCs w:val="20"/>
                <w:lang w:val="en-US"/>
              </w:rPr>
              <w:t>&lt;0.0001</w:t>
            </w:r>
          </w:p>
        </w:tc>
      </w:tr>
      <w:tr w:rsidR="00FB0728" w:rsidRPr="00A03866" w14:paraId="1E5ECE01" w14:textId="77777777" w:rsidTr="00A15ECB">
        <w:trPr>
          <w:trHeight w:val="283"/>
        </w:trPr>
        <w:tc>
          <w:tcPr>
            <w:tcW w:w="1410" w:type="dxa"/>
            <w:vMerge/>
            <w:tcBorders>
              <w:left w:val="single" w:sz="2" w:space="0" w:color="000001"/>
              <w:right w:val="single" w:sz="2" w:space="0" w:color="000001"/>
            </w:tcBorders>
            <w:vAlign w:val="bottom"/>
          </w:tcPr>
          <w:p w14:paraId="288CFDB0" w14:textId="77777777" w:rsidR="00FB0728" w:rsidRDefault="00FB0728"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43ED12AB" w14:textId="4A50F989" w:rsidR="00FB0728" w:rsidRPr="00A03866" w:rsidRDefault="00A853F7"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78F1F9C4" w14:textId="230D6398" w:rsidR="00FB0728" w:rsidRDefault="00A853F7" w:rsidP="004E5E7B">
            <w:pPr>
              <w:pStyle w:val="TableContents"/>
              <w:spacing w:after="46" w:line="240" w:lineRule="auto"/>
              <w:rPr>
                <w:sz w:val="20"/>
                <w:szCs w:val="20"/>
                <w:lang w:val="en-US"/>
              </w:rPr>
            </w:pPr>
            <w:r>
              <w:rPr>
                <w:sz w:val="20"/>
                <w:szCs w:val="20"/>
                <w:lang w:val="en-US"/>
              </w:rPr>
              <w:t>5516</w:t>
            </w:r>
          </w:p>
        </w:tc>
        <w:tc>
          <w:tcPr>
            <w:tcW w:w="2296" w:type="dxa"/>
            <w:tcBorders>
              <w:top w:val="single" w:sz="2" w:space="0" w:color="000001"/>
              <w:left w:val="single" w:sz="2" w:space="0" w:color="000001"/>
              <w:bottom w:val="single" w:sz="2" w:space="0" w:color="000001"/>
            </w:tcBorders>
            <w:shd w:val="clear" w:color="auto" w:fill="auto"/>
          </w:tcPr>
          <w:p w14:paraId="7607D7A0" w14:textId="5F9F8358" w:rsidR="00FB0728" w:rsidRDefault="00A853F7" w:rsidP="004E5E7B">
            <w:pPr>
              <w:pStyle w:val="TableContents"/>
              <w:spacing w:after="46" w:line="240" w:lineRule="auto"/>
              <w:rPr>
                <w:sz w:val="20"/>
                <w:szCs w:val="20"/>
                <w:lang w:val="en-US"/>
              </w:rPr>
            </w:pPr>
            <w:r>
              <w:rPr>
                <w:sz w:val="20"/>
                <w:szCs w:val="20"/>
                <w:lang w:val="en-US"/>
              </w:rPr>
              <w:t>-6, -26, 42</w:t>
            </w:r>
          </w:p>
        </w:tc>
        <w:tc>
          <w:tcPr>
            <w:tcW w:w="713" w:type="dxa"/>
            <w:tcBorders>
              <w:top w:val="single" w:sz="2" w:space="0" w:color="000001"/>
              <w:left w:val="single" w:sz="2" w:space="0" w:color="000001"/>
              <w:bottom w:val="single" w:sz="2" w:space="0" w:color="000001"/>
            </w:tcBorders>
            <w:shd w:val="clear" w:color="auto" w:fill="auto"/>
          </w:tcPr>
          <w:p w14:paraId="25E8060B" w14:textId="25639E84" w:rsidR="00FB0728" w:rsidRDefault="00A853F7" w:rsidP="004E5E7B">
            <w:pPr>
              <w:pStyle w:val="TableContents"/>
              <w:spacing w:after="46" w:line="240" w:lineRule="auto"/>
              <w:rPr>
                <w:sz w:val="20"/>
                <w:szCs w:val="20"/>
                <w:lang w:val="en-US"/>
              </w:rPr>
            </w:pPr>
            <w:r>
              <w:rPr>
                <w:sz w:val="20"/>
                <w:szCs w:val="20"/>
                <w:lang w:val="en-US"/>
              </w:rPr>
              <w:t>-6.78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13CA3A5" w14:textId="0DF6A859" w:rsidR="00FB0728" w:rsidRPr="00A03866" w:rsidRDefault="00A853F7" w:rsidP="004E5E7B">
            <w:pPr>
              <w:pStyle w:val="TableContents"/>
              <w:spacing w:after="46" w:line="240" w:lineRule="auto"/>
              <w:rPr>
                <w:sz w:val="20"/>
                <w:szCs w:val="20"/>
                <w:lang w:val="en-US"/>
              </w:rPr>
            </w:pPr>
            <w:r w:rsidRPr="00CD2A8D">
              <w:rPr>
                <w:sz w:val="20"/>
                <w:szCs w:val="20"/>
                <w:lang w:val="en-US"/>
              </w:rPr>
              <w:t>&lt;0.0001</w:t>
            </w:r>
          </w:p>
        </w:tc>
      </w:tr>
      <w:tr w:rsidR="00FB0728" w:rsidRPr="00A03866" w14:paraId="6F9EE1E7" w14:textId="77777777" w:rsidTr="00A15ECB">
        <w:trPr>
          <w:trHeight w:val="283"/>
        </w:trPr>
        <w:tc>
          <w:tcPr>
            <w:tcW w:w="1410" w:type="dxa"/>
            <w:vMerge/>
            <w:tcBorders>
              <w:left w:val="single" w:sz="2" w:space="0" w:color="000001"/>
              <w:right w:val="single" w:sz="2" w:space="0" w:color="000001"/>
            </w:tcBorders>
            <w:vAlign w:val="bottom"/>
          </w:tcPr>
          <w:p w14:paraId="1FEC9382" w14:textId="77777777" w:rsidR="00FB0728" w:rsidRDefault="00FB0728"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51E3A583" w14:textId="07844FF3" w:rsidR="00FB0728" w:rsidRPr="00A03866" w:rsidRDefault="00A853F7" w:rsidP="004E5E7B">
            <w:pPr>
              <w:pStyle w:val="TableContents"/>
              <w:spacing w:after="46" w:line="240" w:lineRule="auto"/>
              <w:rPr>
                <w:sz w:val="20"/>
                <w:szCs w:val="20"/>
                <w:lang w:val="en-GB"/>
              </w:rPr>
            </w:pPr>
            <w:r>
              <w:rPr>
                <w:sz w:val="20"/>
                <w:szCs w:val="20"/>
                <w:lang w:val="en-GB"/>
              </w:rPr>
              <w:t>Right STG / postcentral gyrus</w:t>
            </w:r>
          </w:p>
        </w:tc>
        <w:tc>
          <w:tcPr>
            <w:tcW w:w="517" w:type="dxa"/>
            <w:tcBorders>
              <w:top w:val="single" w:sz="2" w:space="0" w:color="000001"/>
              <w:left w:val="single" w:sz="2" w:space="0" w:color="000001"/>
              <w:bottom w:val="single" w:sz="2" w:space="0" w:color="000001"/>
              <w:right w:val="single" w:sz="2" w:space="0" w:color="000001"/>
            </w:tcBorders>
          </w:tcPr>
          <w:p w14:paraId="255170C7" w14:textId="61052863" w:rsidR="00FB0728" w:rsidRDefault="00A853F7" w:rsidP="004E5E7B">
            <w:pPr>
              <w:pStyle w:val="TableContents"/>
              <w:spacing w:after="46" w:line="240" w:lineRule="auto"/>
              <w:rPr>
                <w:sz w:val="20"/>
                <w:szCs w:val="20"/>
                <w:lang w:val="en-US"/>
              </w:rPr>
            </w:pPr>
            <w:r>
              <w:rPr>
                <w:sz w:val="20"/>
                <w:szCs w:val="20"/>
                <w:lang w:val="en-US"/>
              </w:rPr>
              <w:t>1537</w:t>
            </w:r>
          </w:p>
        </w:tc>
        <w:tc>
          <w:tcPr>
            <w:tcW w:w="2296" w:type="dxa"/>
            <w:tcBorders>
              <w:top w:val="single" w:sz="2" w:space="0" w:color="000001"/>
              <w:left w:val="single" w:sz="2" w:space="0" w:color="000001"/>
              <w:bottom w:val="single" w:sz="2" w:space="0" w:color="000001"/>
            </w:tcBorders>
            <w:shd w:val="clear" w:color="auto" w:fill="auto"/>
          </w:tcPr>
          <w:p w14:paraId="40604222" w14:textId="02F7B6CC" w:rsidR="00FB0728" w:rsidRDefault="00A853F7" w:rsidP="004E5E7B">
            <w:pPr>
              <w:pStyle w:val="TableContents"/>
              <w:spacing w:after="46" w:line="240" w:lineRule="auto"/>
              <w:rPr>
                <w:sz w:val="20"/>
                <w:szCs w:val="20"/>
                <w:lang w:val="en-US"/>
              </w:rPr>
            </w:pPr>
            <w:r>
              <w:rPr>
                <w:sz w:val="20"/>
                <w:szCs w:val="20"/>
                <w:lang w:val="en-US"/>
              </w:rPr>
              <w:t>54, -10, -8</w:t>
            </w:r>
          </w:p>
        </w:tc>
        <w:tc>
          <w:tcPr>
            <w:tcW w:w="713" w:type="dxa"/>
            <w:tcBorders>
              <w:top w:val="single" w:sz="2" w:space="0" w:color="000001"/>
              <w:left w:val="single" w:sz="2" w:space="0" w:color="000001"/>
              <w:bottom w:val="single" w:sz="2" w:space="0" w:color="000001"/>
            </w:tcBorders>
            <w:shd w:val="clear" w:color="auto" w:fill="auto"/>
          </w:tcPr>
          <w:p w14:paraId="47D5E2E6" w14:textId="67E04247" w:rsidR="00FB0728" w:rsidRDefault="00A853F7" w:rsidP="004E5E7B">
            <w:pPr>
              <w:pStyle w:val="TableContents"/>
              <w:spacing w:after="46" w:line="240" w:lineRule="auto"/>
              <w:rPr>
                <w:sz w:val="20"/>
                <w:szCs w:val="20"/>
                <w:lang w:val="en-US"/>
              </w:rPr>
            </w:pPr>
            <w:r>
              <w:rPr>
                <w:sz w:val="20"/>
                <w:szCs w:val="20"/>
                <w:lang w:val="en-US"/>
              </w:rPr>
              <w:t>-8.62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36E7582" w14:textId="4AA50EA9" w:rsidR="00FB0728" w:rsidRPr="00A03866" w:rsidRDefault="00A853F7" w:rsidP="004E5E7B">
            <w:pPr>
              <w:pStyle w:val="TableContents"/>
              <w:spacing w:after="46" w:line="240" w:lineRule="auto"/>
              <w:rPr>
                <w:sz w:val="20"/>
                <w:szCs w:val="20"/>
                <w:lang w:val="en-US"/>
              </w:rPr>
            </w:pPr>
            <w:r w:rsidRPr="00CD2A8D">
              <w:rPr>
                <w:sz w:val="20"/>
                <w:szCs w:val="20"/>
                <w:lang w:val="en-US"/>
              </w:rPr>
              <w:t>&lt;0.0001</w:t>
            </w:r>
          </w:p>
        </w:tc>
      </w:tr>
      <w:tr w:rsidR="00FB0728" w:rsidRPr="00A03866" w14:paraId="7B36035D" w14:textId="77777777" w:rsidTr="00A15ECB">
        <w:trPr>
          <w:trHeight w:val="283"/>
        </w:trPr>
        <w:tc>
          <w:tcPr>
            <w:tcW w:w="1410" w:type="dxa"/>
            <w:vMerge/>
            <w:tcBorders>
              <w:left w:val="single" w:sz="2" w:space="0" w:color="000001"/>
              <w:bottom w:val="single" w:sz="2" w:space="0" w:color="000001"/>
              <w:right w:val="single" w:sz="2" w:space="0" w:color="000001"/>
            </w:tcBorders>
            <w:vAlign w:val="bottom"/>
          </w:tcPr>
          <w:p w14:paraId="5EAEB8B6" w14:textId="77777777" w:rsidR="00FB0728" w:rsidRDefault="00FB0728" w:rsidP="004E5E7B">
            <w:pPr>
              <w:pStyle w:val="TableContents"/>
              <w:spacing w:after="46" w:line="240" w:lineRule="auto"/>
              <w:rPr>
                <w:sz w:val="20"/>
                <w:szCs w:val="20"/>
              </w:rPr>
            </w:pPr>
          </w:p>
        </w:tc>
        <w:tc>
          <w:tcPr>
            <w:tcW w:w="3864" w:type="dxa"/>
            <w:tcBorders>
              <w:top w:val="single" w:sz="2" w:space="0" w:color="000001"/>
              <w:left w:val="single" w:sz="2" w:space="0" w:color="000001"/>
              <w:bottom w:val="single" w:sz="2" w:space="0" w:color="000001"/>
              <w:right w:val="single" w:sz="2" w:space="0" w:color="000001"/>
            </w:tcBorders>
          </w:tcPr>
          <w:p w14:paraId="6FF0FE3F" w14:textId="2827CAC2" w:rsidR="00FB0728" w:rsidRPr="00A03866" w:rsidRDefault="00A853F7" w:rsidP="004E5E7B">
            <w:pPr>
              <w:pStyle w:val="TableContents"/>
              <w:spacing w:after="46" w:line="240" w:lineRule="auto"/>
              <w:rPr>
                <w:sz w:val="20"/>
                <w:szCs w:val="20"/>
                <w:lang w:val="en-GB"/>
              </w:rPr>
            </w:pPr>
            <w:r>
              <w:rPr>
                <w:sz w:val="20"/>
                <w:szCs w:val="20"/>
                <w:lang w:val="en-GB"/>
              </w:rPr>
              <w:t>Right MFG</w:t>
            </w:r>
          </w:p>
        </w:tc>
        <w:tc>
          <w:tcPr>
            <w:tcW w:w="517" w:type="dxa"/>
            <w:tcBorders>
              <w:top w:val="single" w:sz="2" w:space="0" w:color="000001"/>
              <w:left w:val="single" w:sz="2" w:space="0" w:color="000001"/>
              <w:bottom w:val="single" w:sz="2" w:space="0" w:color="000001"/>
              <w:right w:val="single" w:sz="2" w:space="0" w:color="000001"/>
            </w:tcBorders>
          </w:tcPr>
          <w:p w14:paraId="0B56B8D1" w14:textId="52A0EA1F" w:rsidR="00FB0728" w:rsidRDefault="00A853F7" w:rsidP="004E5E7B">
            <w:pPr>
              <w:pStyle w:val="TableContents"/>
              <w:spacing w:after="46" w:line="240" w:lineRule="auto"/>
              <w:rPr>
                <w:sz w:val="20"/>
                <w:szCs w:val="20"/>
                <w:lang w:val="en-US"/>
              </w:rPr>
            </w:pPr>
            <w:r>
              <w:rPr>
                <w:sz w:val="20"/>
                <w:szCs w:val="20"/>
                <w:lang w:val="en-US"/>
              </w:rPr>
              <w:t>10</w:t>
            </w:r>
          </w:p>
        </w:tc>
        <w:tc>
          <w:tcPr>
            <w:tcW w:w="2296" w:type="dxa"/>
            <w:tcBorders>
              <w:top w:val="single" w:sz="2" w:space="0" w:color="000001"/>
              <w:left w:val="single" w:sz="2" w:space="0" w:color="000001"/>
              <w:bottom w:val="single" w:sz="2" w:space="0" w:color="000001"/>
            </w:tcBorders>
            <w:shd w:val="clear" w:color="auto" w:fill="auto"/>
          </w:tcPr>
          <w:p w14:paraId="18FCDC35" w14:textId="614BCFC5" w:rsidR="00FB0728" w:rsidRDefault="00A853F7" w:rsidP="004E5E7B">
            <w:pPr>
              <w:pStyle w:val="TableContents"/>
              <w:spacing w:after="46" w:line="240" w:lineRule="auto"/>
              <w:rPr>
                <w:sz w:val="20"/>
                <w:szCs w:val="20"/>
                <w:lang w:val="en-US"/>
              </w:rPr>
            </w:pPr>
            <w:r>
              <w:rPr>
                <w:sz w:val="20"/>
                <w:szCs w:val="20"/>
                <w:lang w:val="en-US"/>
              </w:rPr>
              <w:t>46, 44, 10</w:t>
            </w:r>
          </w:p>
        </w:tc>
        <w:tc>
          <w:tcPr>
            <w:tcW w:w="713" w:type="dxa"/>
            <w:tcBorders>
              <w:top w:val="single" w:sz="2" w:space="0" w:color="000001"/>
              <w:left w:val="single" w:sz="2" w:space="0" w:color="000001"/>
              <w:bottom w:val="single" w:sz="2" w:space="0" w:color="000001"/>
            </w:tcBorders>
            <w:shd w:val="clear" w:color="auto" w:fill="auto"/>
          </w:tcPr>
          <w:p w14:paraId="37988C29" w14:textId="522BED0F" w:rsidR="00FB0728" w:rsidRDefault="00A853F7" w:rsidP="004E5E7B">
            <w:pPr>
              <w:pStyle w:val="TableContents"/>
              <w:spacing w:after="46" w:line="240" w:lineRule="auto"/>
              <w:rPr>
                <w:sz w:val="20"/>
                <w:szCs w:val="20"/>
                <w:lang w:val="en-US"/>
              </w:rPr>
            </w:pPr>
            <w:r>
              <w:rPr>
                <w:sz w:val="20"/>
                <w:szCs w:val="20"/>
                <w:lang w:val="en-US"/>
              </w:rPr>
              <w:t>-5.56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245CF7E" w14:textId="165D860B" w:rsidR="00FB0728" w:rsidRPr="00A03866" w:rsidRDefault="00A853F7" w:rsidP="004E5E7B">
            <w:pPr>
              <w:pStyle w:val="TableContents"/>
              <w:spacing w:after="46" w:line="240" w:lineRule="auto"/>
              <w:rPr>
                <w:sz w:val="20"/>
                <w:szCs w:val="20"/>
                <w:lang w:val="en-US"/>
              </w:rPr>
            </w:pPr>
            <w:r>
              <w:rPr>
                <w:sz w:val="20"/>
                <w:szCs w:val="20"/>
                <w:lang w:val="en-US"/>
              </w:rPr>
              <w:t>0.035</w:t>
            </w:r>
          </w:p>
        </w:tc>
      </w:tr>
      <w:tr w:rsidR="00FB0728" w:rsidRPr="00A03866" w14:paraId="3598A98B" w14:textId="77777777" w:rsidTr="00FB0728">
        <w:trPr>
          <w:trHeight w:val="283"/>
        </w:trPr>
        <w:tc>
          <w:tcPr>
            <w:tcW w:w="1410" w:type="dxa"/>
            <w:vMerge w:val="restart"/>
            <w:tcBorders>
              <w:top w:val="single" w:sz="2" w:space="0" w:color="000001"/>
              <w:left w:val="single" w:sz="2" w:space="0" w:color="000001"/>
              <w:right w:val="single" w:sz="2" w:space="0" w:color="000001"/>
            </w:tcBorders>
          </w:tcPr>
          <w:p w14:paraId="1A23A75A" w14:textId="1CBE8B23" w:rsidR="00FB0728" w:rsidRDefault="00FB0728" w:rsidP="00FB0728">
            <w:pPr>
              <w:pStyle w:val="TableContents"/>
              <w:spacing w:after="46" w:line="240" w:lineRule="auto"/>
              <w:rPr>
                <w:sz w:val="20"/>
                <w:szCs w:val="20"/>
              </w:rPr>
            </w:pPr>
            <w:r>
              <w:rPr>
                <w:sz w:val="20"/>
                <w:szCs w:val="20"/>
              </w:rPr>
              <w:t>PANSS Gen Low</w:t>
            </w:r>
            <w:r w:rsidR="00B06FBA">
              <w:rPr>
                <w:sz w:val="20"/>
                <w:szCs w:val="20"/>
              </w:rPr>
              <w:t xml:space="preserve"> (n=36)</w:t>
            </w:r>
          </w:p>
        </w:tc>
        <w:tc>
          <w:tcPr>
            <w:tcW w:w="3864" w:type="dxa"/>
            <w:tcBorders>
              <w:top w:val="single" w:sz="2" w:space="0" w:color="000001"/>
              <w:left w:val="single" w:sz="2" w:space="0" w:color="000001"/>
              <w:bottom w:val="single" w:sz="2" w:space="0" w:color="000001"/>
              <w:right w:val="single" w:sz="2" w:space="0" w:color="000001"/>
            </w:tcBorders>
          </w:tcPr>
          <w:p w14:paraId="64D7E356" w14:textId="09C5CAF9" w:rsidR="00FB0728" w:rsidRPr="00A03866" w:rsidRDefault="00747EC7" w:rsidP="004E5E7B">
            <w:pPr>
              <w:pStyle w:val="TableContents"/>
              <w:spacing w:after="46" w:line="240" w:lineRule="auto"/>
              <w:rPr>
                <w:sz w:val="20"/>
                <w:szCs w:val="20"/>
                <w:lang w:val="en-GB"/>
              </w:rPr>
            </w:pPr>
            <w:r>
              <w:rPr>
                <w:sz w:val="20"/>
                <w:szCs w:val="20"/>
                <w:lang w:val="en-GB"/>
              </w:rPr>
              <w:t>Left insula / STG / cerebellum / amygdala</w:t>
            </w:r>
          </w:p>
        </w:tc>
        <w:tc>
          <w:tcPr>
            <w:tcW w:w="517" w:type="dxa"/>
            <w:tcBorders>
              <w:top w:val="single" w:sz="2" w:space="0" w:color="000001"/>
              <w:left w:val="single" w:sz="2" w:space="0" w:color="000001"/>
              <w:bottom w:val="single" w:sz="2" w:space="0" w:color="000001"/>
              <w:right w:val="single" w:sz="2" w:space="0" w:color="000001"/>
            </w:tcBorders>
          </w:tcPr>
          <w:p w14:paraId="49394A8F" w14:textId="526409B0" w:rsidR="00FB0728" w:rsidRDefault="00747EC7" w:rsidP="004E5E7B">
            <w:pPr>
              <w:pStyle w:val="TableContents"/>
              <w:spacing w:after="46" w:line="240" w:lineRule="auto"/>
              <w:rPr>
                <w:sz w:val="20"/>
                <w:szCs w:val="20"/>
                <w:lang w:val="en-US"/>
              </w:rPr>
            </w:pPr>
            <w:r>
              <w:rPr>
                <w:sz w:val="20"/>
                <w:szCs w:val="20"/>
                <w:lang w:val="en-US"/>
              </w:rPr>
              <w:t>8810</w:t>
            </w:r>
          </w:p>
        </w:tc>
        <w:tc>
          <w:tcPr>
            <w:tcW w:w="2296" w:type="dxa"/>
            <w:tcBorders>
              <w:top w:val="single" w:sz="2" w:space="0" w:color="000001"/>
              <w:left w:val="single" w:sz="2" w:space="0" w:color="000001"/>
              <w:bottom w:val="single" w:sz="2" w:space="0" w:color="000001"/>
            </w:tcBorders>
            <w:shd w:val="clear" w:color="auto" w:fill="auto"/>
          </w:tcPr>
          <w:p w14:paraId="35EE3481" w14:textId="37BE2C06" w:rsidR="00FB0728" w:rsidRDefault="00747EC7" w:rsidP="004E5E7B">
            <w:pPr>
              <w:pStyle w:val="TableContents"/>
              <w:spacing w:after="46" w:line="240" w:lineRule="auto"/>
              <w:rPr>
                <w:sz w:val="20"/>
                <w:szCs w:val="20"/>
                <w:lang w:val="en-US"/>
              </w:rPr>
            </w:pPr>
            <w:r>
              <w:rPr>
                <w:sz w:val="20"/>
                <w:szCs w:val="20"/>
                <w:lang w:val="en-US"/>
              </w:rPr>
              <w:t>-38, 20, -4</w:t>
            </w:r>
          </w:p>
        </w:tc>
        <w:tc>
          <w:tcPr>
            <w:tcW w:w="713" w:type="dxa"/>
            <w:tcBorders>
              <w:top w:val="single" w:sz="2" w:space="0" w:color="000001"/>
              <w:left w:val="single" w:sz="2" w:space="0" w:color="000001"/>
              <w:bottom w:val="single" w:sz="2" w:space="0" w:color="000001"/>
            </w:tcBorders>
            <w:shd w:val="clear" w:color="auto" w:fill="auto"/>
          </w:tcPr>
          <w:p w14:paraId="0E610990" w14:textId="573A9A0D" w:rsidR="00FB0728" w:rsidRDefault="00747EC7" w:rsidP="004E5E7B">
            <w:pPr>
              <w:pStyle w:val="TableContents"/>
              <w:spacing w:after="46" w:line="240" w:lineRule="auto"/>
              <w:rPr>
                <w:sz w:val="20"/>
                <w:szCs w:val="20"/>
                <w:lang w:val="en-US"/>
              </w:rPr>
            </w:pPr>
            <w:r>
              <w:rPr>
                <w:sz w:val="20"/>
                <w:szCs w:val="20"/>
                <w:lang w:val="en-US"/>
              </w:rPr>
              <w:t>-6.57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3BB8A4D7" w14:textId="00BCAE46" w:rsidR="00FB0728" w:rsidRPr="00A03866" w:rsidRDefault="00BC1452" w:rsidP="004E5E7B">
            <w:pPr>
              <w:pStyle w:val="TableContents"/>
              <w:spacing w:after="46" w:line="240" w:lineRule="auto"/>
              <w:rPr>
                <w:sz w:val="20"/>
                <w:szCs w:val="20"/>
                <w:lang w:val="en-US"/>
              </w:rPr>
            </w:pPr>
            <w:r w:rsidRPr="00CD2A8D">
              <w:rPr>
                <w:sz w:val="20"/>
                <w:szCs w:val="20"/>
                <w:lang w:val="en-US"/>
              </w:rPr>
              <w:t>&lt;0.0001</w:t>
            </w:r>
          </w:p>
        </w:tc>
      </w:tr>
      <w:tr w:rsidR="00FB0728" w:rsidRPr="00A03866" w14:paraId="3CD0D41F" w14:textId="77777777" w:rsidTr="007F511B">
        <w:trPr>
          <w:trHeight w:val="283"/>
        </w:trPr>
        <w:tc>
          <w:tcPr>
            <w:tcW w:w="1410" w:type="dxa"/>
            <w:vMerge/>
            <w:tcBorders>
              <w:left w:val="single" w:sz="2" w:space="0" w:color="000001"/>
              <w:right w:val="single" w:sz="2" w:space="0" w:color="000001"/>
            </w:tcBorders>
            <w:vAlign w:val="bottom"/>
          </w:tcPr>
          <w:p w14:paraId="5E77C456" w14:textId="77777777" w:rsidR="00FB0728" w:rsidRPr="00747EC7" w:rsidRDefault="00FB0728"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33B3F7C0" w14:textId="2943CF8A" w:rsidR="00FB0728" w:rsidRPr="00A03866" w:rsidRDefault="00747EC7" w:rsidP="004E5E7B">
            <w:pPr>
              <w:pStyle w:val="TableContents"/>
              <w:spacing w:after="46" w:line="240" w:lineRule="auto"/>
              <w:rPr>
                <w:sz w:val="20"/>
                <w:szCs w:val="20"/>
                <w:lang w:val="en-GB"/>
              </w:rPr>
            </w:pPr>
            <w:r w:rsidRPr="00BA0C6E">
              <w:rPr>
                <w:sz w:val="20"/>
                <w:szCs w:val="20"/>
                <w:lang w:val="pt-PT"/>
              </w:rPr>
              <w:t>Bilateral dmPFC / SMA / cingulate g</w:t>
            </w:r>
            <w:r>
              <w:rPr>
                <w:sz w:val="20"/>
                <w:szCs w:val="20"/>
                <w:lang w:val="pt-PT"/>
              </w:rPr>
              <w:t>yri</w:t>
            </w:r>
          </w:p>
        </w:tc>
        <w:tc>
          <w:tcPr>
            <w:tcW w:w="517" w:type="dxa"/>
            <w:tcBorders>
              <w:top w:val="single" w:sz="2" w:space="0" w:color="000001"/>
              <w:left w:val="single" w:sz="2" w:space="0" w:color="000001"/>
              <w:bottom w:val="single" w:sz="2" w:space="0" w:color="000001"/>
              <w:right w:val="single" w:sz="2" w:space="0" w:color="000001"/>
            </w:tcBorders>
          </w:tcPr>
          <w:p w14:paraId="1A3458CB" w14:textId="78503654" w:rsidR="00FB0728" w:rsidRDefault="00747EC7" w:rsidP="004E5E7B">
            <w:pPr>
              <w:pStyle w:val="TableContents"/>
              <w:spacing w:after="46" w:line="240" w:lineRule="auto"/>
              <w:rPr>
                <w:sz w:val="20"/>
                <w:szCs w:val="20"/>
                <w:lang w:val="en-US"/>
              </w:rPr>
            </w:pPr>
            <w:r>
              <w:rPr>
                <w:sz w:val="20"/>
                <w:szCs w:val="20"/>
                <w:lang w:val="en-US"/>
              </w:rPr>
              <w:t>5642</w:t>
            </w:r>
          </w:p>
        </w:tc>
        <w:tc>
          <w:tcPr>
            <w:tcW w:w="2296" w:type="dxa"/>
            <w:tcBorders>
              <w:top w:val="single" w:sz="2" w:space="0" w:color="000001"/>
              <w:left w:val="single" w:sz="2" w:space="0" w:color="000001"/>
              <w:bottom w:val="single" w:sz="2" w:space="0" w:color="000001"/>
            </w:tcBorders>
            <w:shd w:val="clear" w:color="auto" w:fill="auto"/>
          </w:tcPr>
          <w:p w14:paraId="653F27A1" w14:textId="637DD06D" w:rsidR="00FB0728" w:rsidRDefault="00BC1452" w:rsidP="004E5E7B">
            <w:pPr>
              <w:pStyle w:val="TableContents"/>
              <w:spacing w:after="46" w:line="240" w:lineRule="auto"/>
              <w:rPr>
                <w:sz w:val="20"/>
                <w:szCs w:val="20"/>
                <w:lang w:val="en-US"/>
              </w:rPr>
            </w:pPr>
            <w:r>
              <w:rPr>
                <w:sz w:val="20"/>
                <w:szCs w:val="20"/>
                <w:lang w:val="en-US"/>
              </w:rPr>
              <w:t>2, 44, -6</w:t>
            </w:r>
          </w:p>
        </w:tc>
        <w:tc>
          <w:tcPr>
            <w:tcW w:w="713" w:type="dxa"/>
            <w:tcBorders>
              <w:top w:val="single" w:sz="2" w:space="0" w:color="000001"/>
              <w:left w:val="single" w:sz="2" w:space="0" w:color="000001"/>
              <w:bottom w:val="single" w:sz="2" w:space="0" w:color="000001"/>
            </w:tcBorders>
            <w:shd w:val="clear" w:color="auto" w:fill="auto"/>
          </w:tcPr>
          <w:p w14:paraId="42E03B0F" w14:textId="182FB273" w:rsidR="00FB0728" w:rsidRDefault="00BC1452" w:rsidP="004E5E7B">
            <w:pPr>
              <w:pStyle w:val="TableContents"/>
              <w:spacing w:after="46" w:line="240" w:lineRule="auto"/>
              <w:rPr>
                <w:sz w:val="20"/>
                <w:szCs w:val="20"/>
                <w:lang w:val="en-US"/>
              </w:rPr>
            </w:pPr>
            <w:r>
              <w:rPr>
                <w:sz w:val="20"/>
                <w:szCs w:val="20"/>
                <w:lang w:val="en-US"/>
              </w:rPr>
              <w:t>-7.732</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F4673AF" w14:textId="6176530C" w:rsidR="00FB0728" w:rsidRPr="00A03866" w:rsidRDefault="00BC1452" w:rsidP="004E5E7B">
            <w:pPr>
              <w:pStyle w:val="TableContents"/>
              <w:spacing w:after="46" w:line="240" w:lineRule="auto"/>
              <w:rPr>
                <w:sz w:val="20"/>
                <w:szCs w:val="20"/>
                <w:lang w:val="en-US"/>
              </w:rPr>
            </w:pPr>
            <w:r w:rsidRPr="00CD2A8D">
              <w:rPr>
                <w:sz w:val="20"/>
                <w:szCs w:val="20"/>
                <w:lang w:val="en-US"/>
              </w:rPr>
              <w:t>&lt;0.0001</w:t>
            </w:r>
          </w:p>
        </w:tc>
      </w:tr>
      <w:tr w:rsidR="00FB0728" w:rsidRPr="00747EC7" w14:paraId="7CCA182E" w14:textId="77777777" w:rsidTr="007F511B">
        <w:trPr>
          <w:trHeight w:val="283"/>
        </w:trPr>
        <w:tc>
          <w:tcPr>
            <w:tcW w:w="1410" w:type="dxa"/>
            <w:vMerge/>
            <w:tcBorders>
              <w:left w:val="single" w:sz="2" w:space="0" w:color="000001"/>
              <w:bottom w:val="single" w:sz="2" w:space="0" w:color="000001"/>
              <w:right w:val="single" w:sz="2" w:space="0" w:color="000001"/>
            </w:tcBorders>
            <w:vAlign w:val="bottom"/>
          </w:tcPr>
          <w:p w14:paraId="5854108F" w14:textId="77777777" w:rsidR="00FB0728" w:rsidRPr="00747EC7" w:rsidRDefault="00FB0728" w:rsidP="004E5E7B">
            <w:pPr>
              <w:pStyle w:val="TableContents"/>
              <w:spacing w:after="46" w:line="240" w:lineRule="auto"/>
              <w:rPr>
                <w:sz w:val="20"/>
                <w:szCs w:val="20"/>
                <w:lang w:val="en-US"/>
              </w:rPr>
            </w:pPr>
          </w:p>
        </w:tc>
        <w:tc>
          <w:tcPr>
            <w:tcW w:w="3864" w:type="dxa"/>
            <w:tcBorders>
              <w:top w:val="single" w:sz="2" w:space="0" w:color="000001"/>
              <w:left w:val="single" w:sz="2" w:space="0" w:color="000001"/>
              <w:bottom w:val="single" w:sz="2" w:space="0" w:color="000001"/>
              <w:right w:val="single" w:sz="2" w:space="0" w:color="000001"/>
            </w:tcBorders>
          </w:tcPr>
          <w:p w14:paraId="2C0C2A13" w14:textId="4B2F1F89" w:rsidR="00FB0728" w:rsidRPr="00747EC7" w:rsidRDefault="00747EC7" w:rsidP="004E5E7B">
            <w:pPr>
              <w:pStyle w:val="TableContents"/>
              <w:spacing w:after="46" w:line="240" w:lineRule="auto"/>
              <w:rPr>
                <w:sz w:val="20"/>
                <w:szCs w:val="20"/>
                <w:lang w:val="en-US"/>
              </w:rPr>
            </w:pPr>
            <w:r w:rsidRPr="00747EC7">
              <w:rPr>
                <w:sz w:val="20"/>
                <w:szCs w:val="20"/>
                <w:lang w:val="en-US"/>
              </w:rPr>
              <w:t>Right rolandic operculum / insula / ST</w:t>
            </w:r>
            <w:r>
              <w:rPr>
                <w:sz w:val="20"/>
                <w:szCs w:val="20"/>
                <w:lang w:val="en-US"/>
              </w:rPr>
              <w:t>G</w:t>
            </w:r>
          </w:p>
        </w:tc>
        <w:tc>
          <w:tcPr>
            <w:tcW w:w="517" w:type="dxa"/>
            <w:tcBorders>
              <w:top w:val="single" w:sz="2" w:space="0" w:color="000001"/>
              <w:left w:val="single" w:sz="2" w:space="0" w:color="000001"/>
              <w:bottom w:val="single" w:sz="2" w:space="0" w:color="000001"/>
              <w:right w:val="single" w:sz="2" w:space="0" w:color="000001"/>
            </w:tcBorders>
          </w:tcPr>
          <w:p w14:paraId="69B6D27F" w14:textId="01C5910D" w:rsidR="00FB0728" w:rsidRPr="00747EC7" w:rsidRDefault="00BC1452" w:rsidP="004E5E7B">
            <w:pPr>
              <w:pStyle w:val="TableContents"/>
              <w:spacing w:after="46" w:line="240" w:lineRule="auto"/>
              <w:rPr>
                <w:sz w:val="20"/>
                <w:szCs w:val="20"/>
                <w:lang w:val="en-US"/>
              </w:rPr>
            </w:pPr>
            <w:r>
              <w:rPr>
                <w:sz w:val="20"/>
                <w:szCs w:val="20"/>
                <w:lang w:val="en-US"/>
              </w:rPr>
              <w:t>5344</w:t>
            </w:r>
          </w:p>
        </w:tc>
        <w:tc>
          <w:tcPr>
            <w:tcW w:w="2296" w:type="dxa"/>
            <w:tcBorders>
              <w:top w:val="single" w:sz="2" w:space="0" w:color="000001"/>
              <w:left w:val="single" w:sz="2" w:space="0" w:color="000001"/>
              <w:bottom w:val="single" w:sz="2" w:space="0" w:color="000001"/>
            </w:tcBorders>
            <w:shd w:val="clear" w:color="auto" w:fill="auto"/>
          </w:tcPr>
          <w:p w14:paraId="25B649CD" w14:textId="308EE023" w:rsidR="00FB0728" w:rsidRPr="00747EC7" w:rsidRDefault="00BC1452" w:rsidP="004E5E7B">
            <w:pPr>
              <w:pStyle w:val="TableContents"/>
              <w:spacing w:after="46" w:line="240" w:lineRule="auto"/>
              <w:rPr>
                <w:sz w:val="20"/>
                <w:szCs w:val="20"/>
                <w:lang w:val="en-US"/>
              </w:rPr>
            </w:pPr>
            <w:r>
              <w:rPr>
                <w:sz w:val="20"/>
                <w:szCs w:val="20"/>
                <w:lang w:val="en-US"/>
              </w:rPr>
              <w:t>50, 12, -8</w:t>
            </w:r>
          </w:p>
        </w:tc>
        <w:tc>
          <w:tcPr>
            <w:tcW w:w="713" w:type="dxa"/>
            <w:tcBorders>
              <w:top w:val="single" w:sz="2" w:space="0" w:color="000001"/>
              <w:left w:val="single" w:sz="2" w:space="0" w:color="000001"/>
              <w:bottom w:val="single" w:sz="2" w:space="0" w:color="000001"/>
            </w:tcBorders>
            <w:shd w:val="clear" w:color="auto" w:fill="auto"/>
          </w:tcPr>
          <w:p w14:paraId="5D39F405" w14:textId="1974DAD7" w:rsidR="00FB0728" w:rsidRPr="00747EC7" w:rsidRDefault="00BC1452" w:rsidP="004E5E7B">
            <w:pPr>
              <w:pStyle w:val="TableContents"/>
              <w:spacing w:after="46" w:line="240" w:lineRule="auto"/>
              <w:rPr>
                <w:sz w:val="20"/>
                <w:szCs w:val="20"/>
                <w:lang w:val="en-US"/>
              </w:rPr>
            </w:pPr>
            <w:r>
              <w:rPr>
                <w:sz w:val="20"/>
                <w:szCs w:val="20"/>
                <w:lang w:val="en-US"/>
              </w:rPr>
              <w:t>-7.87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135346A6" w14:textId="135CE63B" w:rsidR="00FB0728" w:rsidRPr="00747EC7" w:rsidRDefault="00BC1452" w:rsidP="004E5E7B">
            <w:pPr>
              <w:pStyle w:val="TableContents"/>
              <w:spacing w:after="46" w:line="240" w:lineRule="auto"/>
              <w:rPr>
                <w:sz w:val="20"/>
                <w:szCs w:val="20"/>
                <w:lang w:val="en-US"/>
              </w:rPr>
            </w:pPr>
            <w:r w:rsidRPr="00CD2A8D">
              <w:rPr>
                <w:sz w:val="20"/>
                <w:szCs w:val="20"/>
                <w:lang w:val="en-US"/>
              </w:rPr>
              <w:t>&lt;0.0001</w:t>
            </w:r>
          </w:p>
        </w:tc>
      </w:tr>
    </w:tbl>
    <w:p w14:paraId="51EE2B54" w14:textId="46F1FA0A" w:rsidR="00FB482C" w:rsidRPr="00C4082E" w:rsidRDefault="00C4082E" w:rsidP="00F37A3F">
      <w:pPr>
        <w:rPr>
          <w:sz w:val="18"/>
          <w:szCs w:val="18"/>
          <w:lang w:val="en-US"/>
        </w:rPr>
      </w:pPr>
      <w:r w:rsidRPr="00C4082E">
        <w:rPr>
          <w:sz w:val="18"/>
          <w:szCs w:val="18"/>
          <w:lang w:val="en-US"/>
        </w:rPr>
        <w:t>Abbreviations</w:t>
      </w:r>
      <w:r w:rsidR="00D176C7">
        <w:rPr>
          <w:sz w:val="18"/>
          <w:szCs w:val="18"/>
          <w:lang w:val="en-US"/>
        </w:rPr>
        <w:t xml:space="preserve">: </w:t>
      </w:r>
      <w:r w:rsidRPr="00C4082E">
        <w:rPr>
          <w:sz w:val="18"/>
          <w:szCs w:val="18"/>
          <w:lang w:val="en-US"/>
        </w:rPr>
        <w:t>Ke, cluster extent; MNI, Montreal Neurological Institute; SDM, Signed Differential Mapping; P, p-value</w:t>
      </w:r>
      <w:r>
        <w:rPr>
          <w:sz w:val="18"/>
          <w:szCs w:val="18"/>
          <w:lang w:val="en-US"/>
        </w:rPr>
        <w:t xml:space="preserve">; </w:t>
      </w:r>
      <w:r w:rsidR="00D176C7">
        <w:rPr>
          <w:sz w:val="18"/>
          <w:szCs w:val="18"/>
          <w:lang w:val="en-US"/>
        </w:rPr>
        <w:t xml:space="preserve">n, number of data-sets included; </w:t>
      </w:r>
      <w:r w:rsidRPr="00C4082E">
        <w:rPr>
          <w:sz w:val="18"/>
          <w:szCs w:val="18"/>
          <w:lang w:val="en-US"/>
        </w:rPr>
        <w:t>PANSS, The Positive and Negative Syndrome Scale.</w:t>
      </w:r>
    </w:p>
    <w:p w14:paraId="670ED5F6" w14:textId="77777777" w:rsidR="00FB482C" w:rsidRDefault="00FB482C">
      <w:pPr>
        <w:rPr>
          <w:lang w:val="en-US"/>
        </w:rPr>
      </w:pPr>
      <w:r>
        <w:rPr>
          <w:lang w:val="en-US"/>
        </w:rPr>
        <w:br w:type="page"/>
      </w:r>
    </w:p>
    <w:p w14:paraId="3F332565" w14:textId="3BB1F412" w:rsidR="00FB482C" w:rsidRDefault="00FB482C" w:rsidP="00FB482C">
      <w:pPr>
        <w:jc w:val="both"/>
        <w:rPr>
          <w:lang w:val="en-US"/>
        </w:rPr>
      </w:pPr>
      <w:r>
        <w:rPr>
          <w:b/>
          <w:lang w:val="en-US"/>
        </w:rPr>
        <w:lastRenderedPageBreak/>
        <w:t xml:space="preserve">Supplementary </w:t>
      </w:r>
      <w:r w:rsidRPr="00D74C47">
        <w:rPr>
          <w:b/>
          <w:lang w:val="en-US"/>
        </w:rPr>
        <w:t xml:space="preserve">Table </w:t>
      </w:r>
      <w:r w:rsidR="00CC33CA">
        <w:rPr>
          <w:b/>
          <w:lang w:val="en-US"/>
        </w:rPr>
        <w:t>8</w:t>
      </w:r>
      <w:r w:rsidRPr="00D74C47">
        <w:rPr>
          <w:b/>
          <w:lang w:val="en-US"/>
        </w:rPr>
        <w:t>.</w:t>
      </w:r>
      <w:r w:rsidRPr="005F022F">
        <w:rPr>
          <w:lang w:val="en-US"/>
        </w:rPr>
        <w:t xml:space="preserve"> </w:t>
      </w:r>
      <w:r w:rsidRPr="00A03866">
        <w:t xml:space="preserve">Results of the </w:t>
      </w:r>
      <w:r>
        <w:t xml:space="preserve">subgroup exploratory </w:t>
      </w:r>
      <w:r>
        <w:rPr>
          <w:lang w:val="en-US"/>
        </w:rPr>
        <w:t xml:space="preserve">task-based </w:t>
      </w:r>
      <w:r w:rsidRPr="00A03866">
        <w:rPr>
          <w:lang w:val="en-US"/>
        </w:rPr>
        <w:t>meta-analys</w:t>
      </w:r>
      <w:r>
        <w:rPr>
          <w:lang w:val="en-US"/>
        </w:rPr>
        <w:t>e</w:t>
      </w:r>
      <w:r w:rsidRPr="00A03866">
        <w:rPr>
          <w:lang w:val="en-US"/>
        </w:rPr>
        <w:t xml:space="preserve">s with </w:t>
      </w:r>
      <w:r>
        <w:rPr>
          <w:lang w:val="en-US"/>
        </w:rPr>
        <w:t xml:space="preserve">neurocognitive </w:t>
      </w:r>
      <w:r w:rsidRPr="00A03866">
        <w:rPr>
          <w:lang w:val="en-US"/>
        </w:rPr>
        <w:t xml:space="preserve">fMRI studies </w:t>
      </w:r>
      <w:r w:rsidRPr="00A03866">
        <w:t xml:space="preserve">for the </w:t>
      </w:r>
      <w:r w:rsidR="00607A52">
        <w:t>Patients &gt; Controls (positive sign in SDM-Z) and the Controls</w:t>
      </w:r>
      <w:r w:rsidRPr="00A03866">
        <w:t xml:space="preserve"> &gt; Patients </w:t>
      </w:r>
      <w:r w:rsidR="00607A52">
        <w:t xml:space="preserve">(negative sign in SDM-Z) </w:t>
      </w:r>
      <w:r w:rsidRPr="00A03866">
        <w:t>contrast</w:t>
      </w:r>
      <w:r w:rsidR="00607A52">
        <w:t>s</w:t>
      </w:r>
      <w:r w:rsidRPr="005F022F">
        <w:rPr>
          <w:lang w:val="en-US"/>
        </w:rPr>
        <w:t>.</w:t>
      </w:r>
    </w:p>
    <w:tbl>
      <w:tblPr>
        <w:tblW w:w="9575" w:type="dxa"/>
        <w:tblInd w:w="8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1472"/>
        <w:gridCol w:w="3802"/>
        <w:gridCol w:w="517"/>
        <w:gridCol w:w="2296"/>
        <w:gridCol w:w="713"/>
        <w:gridCol w:w="775"/>
      </w:tblGrid>
      <w:tr w:rsidR="00FB482C" w:rsidRPr="00A03866" w14:paraId="285C8293" w14:textId="77777777" w:rsidTr="00060191">
        <w:trPr>
          <w:trHeight w:val="283"/>
        </w:trPr>
        <w:tc>
          <w:tcPr>
            <w:tcW w:w="1472" w:type="dxa"/>
            <w:tcBorders>
              <w:top w:val="single" w:sz="2" w:space="0" w:color="000001"/>
              <w:left w:val="single" w:sz="2" w:space="0" w:color="000001"/>
              <w:bottom w:val="single" w:sz="2" w:space="0" w:color="000001"/>
              <w:right w:val="single" w:sz="2" w:space="0" w:color="000001"/>
            </w:tcBorders>
          </w:tcPr>
          <w:p w14:paraId="34D8BD9B" w14:textId="77777777" w:rsidR="00FB482C" w:rsidRPr="004E5E7B" w:rsidRDefault="00FB482C" w:rsidP="007F2047">
            <w:pPr>
              <w:pStyle w:val="TableContents"/>
              <w:spacing w:after="46" w:line="240" w:lineRule="auto"/>
              <w:rPr>
                <w:b/>
                <w:bCs/>
              </w:rPr>
            </w:pPr>
            <w:r w:rsidRPr="004E5E7B">
              <w:rPr>
                <w:b/>
                <w:bCs/>
              </w:rPr>
              <w:t>Subgroup</w:t>
            </w:r>
          </w:p>
        </w:tc>
        <w:tc>
          <w:tcPr>
            <w:tcW w:w="3802" w:type="dxa"/>
            <w:tcBorders>
              <w:top w:val="single" w:sz="2" w:space="0" w:color="000001"/>
              <w:left w:val="single" w:sz="2" w:space="0" w:color="000001"/>
              <w:bottom w:val="single" w:sz="2" w:space="0" w:color="000001"/>
              <w:right w:val="single" w:sz="2" w:space="0" w:color="000001"/>
            </w:tcBorders>
          </w:tcPr>
          <w:p w14:paraId="79EEB5F4" w14:textId="77777777" w:rsidR="00FB482C" w:rsidRPr="004E5E7B" w:rsidRDefault="00FB482C" w:rsidP="007F2047">
            <w:pPr>
              <w:pStyle w:val="TableContents"/>
              <w:spacing w:after="46" w:line="240" w:lineRule="auto"/>
              <w:rPr>
                <w:b/>
                <w:bCs/>
              </w:rPr>
            </w:pPr>
            <w:r w:rsidRPr="004E5E7B">
              <w:rPr>
                <w:b/>
                <w:bCs/>
              </w:rPr>
              <w:t>Cluster</w:t>
            </w:r>
          </w:p>
        </w:tc>
        <w:tc>
          <w:tcPr>
            <w:tcW w:w="517" w:type="dxa"/>
            <w:tcBorders>
              <w:top w:val="single" w:sz="2" w:space="0" w:color="000001"/>
              <w:left w:val="single" w:sz="2" w:space="0" w:color="000001"/>
              <w:bottom w:val="single" w:sz="2" w:space="0" w:color="000001"/>
              <w:right w:val="single" w:sz="2" w:space="0" w:color="000001"/>
            </w:tcBorders>
          </w:tcPr>
          <w:p w14:paraId="55C738E4" w14:textId="77777777" w:rsidR="00FB482C" w:rsidRPr="004E5E7B" w:rsidRDefault="00FB482C" w:rsidP="007F2047">
            <w:pPr>
              <w:pStyle w:val="TableContents"/>
              <w:spacing w:after="46" w:line="240" w:lineRule="auto"/>
              <w:rPr>
                <w:b/>
                <w:bCs/>
              </w:rPr>
            </w:pPr>
            <w:r w:rsidRPr="004E5E7B">
              <w:rPr>
                <w:b/>
                <w:bCs/>
                <w:lang w:val="en-US"/>
              </w:rPr>
              <w:t>Ke</w:t>
            </w:r>
          </w:p>
        </w:tc>
        <w:tc>
          <w:tcPr>
            <w:tcW w:w="2296" w:type="dxa"/>
            <w:tcBorders>
              <w:top w:val="single" w:sz="2" w:space="0" w:color="000001"/>
              <w:left w:val="single" w:sz="2" w:space="0" w:color="000001"/>
              <w:bottom w:val="single" w:sz="2" w:space="0" w:color="000001"/>
            </w:tcBorders>
            <w:shd w:val="clear" w:color="auto" w:fill="auto"/>
          </w:tcPr>
          <w:p w14:paraId="56DE685B" w14:textId="77777777" w:rsidR="00FB482C" w:rsidRPr="004E5E7B" w:rsidRDefault="00FB482C" w:rsidP="007F2047">
            <w:pPr>
              <w:pStyle w:val="TableContents"/>
              <w:spacing w:after="46" w:line="240" w:lineRule="auto"/>
            </w:pPr>
            <w:r w:rsidRPr="004E5E7B">
              <w:rPr>
                <w:b/>
                <w:bCs/>
              </w:rPr>
              <w:t>MNI coordinates (x, y, z)</w:t>
            </w:r>
          </w:p>
        </w:tc>
        <w:tc>
          <w:tcPr>
            <w:tcW w:w="713" w:type="dxa"/>
            <w:tcBorders>
              <w:top w:val="single" w:sz="2" w:space="0" w:color="000001"/>
              <w:left w:val="single" w:sz="2" w:space="0" w:color="000001"/>
              <w:bottom w:val="single" w:sz="2" w:space="0" w:color="000001"/>
            </w:tcBorders>
            <w:shd w:val="clear" w:color="auto" w:fill="auto"/>
          </w:tcPr>
          <w:p w14:paraId="2D56499F" w14:textId="77777777" w:rsidR="00FB482C" w:rsidRPr="004E5E7B" w:rsidRDefault="00FB482C" w:rsidP="007F2047">
            <w:pPr>
              <w:pStyle w:val="TableContents"/>
              <w:spacing w:after="46" w:line="240" w:lineRule="auto"/>
              <w:rPr>
                <w:b/>
                <w:bCs/>
                <w:lang w:val="en-US"/>
              </w:rPr>
            </w:pPr>
            <w:r w:rsidRPr="004E5E7B">
              <w:rPr>
                <w:b/>
                <w:bCs/>
                <w:lang w:val="en-US"/>
              </w:rPr>
              <w:t>SDM-Z</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2531514" w14:textId="77777777" w:rsidR="00FB482C" w:rsidRPr="004E5E7B" w:rsidRDefault="00FB482C" w:rsidP="007F2047">
            <w:pPr>
              <w:pStyle w:val="TableContents"/>
              <w:spacing w:after="46" w:line="240" w:lineRule="auto"/>
              <w:rPr>
                <w:b/>
                <w:bCs/>
                <w:lang w:val="en-US"/>
              </w:rPr>
            </w:pPr>
            <w:r w:rsidRPr="004E5E7B">
              <w:rPr>
                <w:b/>
                <w:bCs/>
                <w:lang w:val="en-US"/>
              </w:rPr>
              <w:t>Voxel P</w:t>
            </w:r>
          </w:p>
        </w:tc>
      </w:tr>
      <w:tr w:rsidR="00FB482C" w:rsidRPr="00A03866" w14:paraId="2D06F79A" w14:textId="77777777" w:rsidTr="00060191">
        <w:trPr>
          <w:trHeight w:val="283"/>
        </w:trPr>
        <w:tc>
          <w:tcPr>
            <w:tcW w:w="1472" w:type="dxa"/>
            <w:vMerge w:val="restart"/>
            <w:tcBorders>
              <w:top w:val="single" w:sz="2" w:space="0" w:color="000001"/>
              <w:left w:val="single" w:sz="2" w:space="0" w:color="000001"/>
              <w:right w:val="single" w:sz="2" w:space="0" w:color="000001"/>
            </w:tcBorders>
          </w:tcPr>
          <w:p w14:paraId="4A727C60" w14:textId="644A22F7" w:rsidR="00FB482C" w:rsidRPr="00A03866" w:rsidRDefault="00FB482C" w:rsidP="007F2047">
            <w:pPr>
              <w:pStyle w:val="TableContents"/>
              <w:spacing w:after="46" w:line="240" w:lineRule="auto"/>
              <w:rPr>
                <w:sz w:val="20"/>
                <w:szCs w:val="20"/>
                <w:lang w:val="en-GB"/>
              </w:rPr>
            </w:pPr>
            <w:r>
              <w:rPr>
                <w:sz w:val="20"/>
                <w:szCs w:val="20"/>
              </w:rPr>
              <w:t>100% medicated (n=</w:t>
            </w:r>
            <w:r w:rsidR="00F70815">
              <w:rPr>
                <w:sz w:val="20"/>
                <w:szCs w:val="20"/>
              </w:rPr>
              <w:t>93</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251A3E14" w14:textId="2B48DD22" w:rsidR="00FB482C" w:rsidRPr="00A03866" w:rsidRDefault="00705BE2" w:rsidP="007F2047">
            <w:pPr>
              <w:pStyle w:val="TableContents"/>
              <w:spacing w:after="46" w:line="240" w:lineRule="auto"/>
              <w:rPr>
                <w:sz w:val="20"/>
                <w:szCs w:val="20"/>
                <w:lang w:val="en-GB"/>
              </w:rPr>
            </w:pPr>
            <w:r>
              <w:rPr>
                <w:sz w:val="20"/>
                <w:szCs w:val="20"/>
                <w:lang w:val="en-GB"/>
              </w:rPr>
              <w:t xml:space="preserve">Bilateral </w:t>
            </w:r>
            <w:r w:rsidR="002B0EE8">
              <w:rPr>
                <w:sz w:val="20"/>
                <w:szCs w:val="20"/>
                <w:lang w:val="en-GB"/>
              </w:rPr>
              <w:t xml:space="preserve">dmPFC / </w:t>
            </w:r>
            <w:r>
              <w:rPr>
                <w:sz w:val="20"/>
                <w:szCs w:val="20"/>
                <w:lang w:val="en-GB"/>
              </w:rPr>
              <w:t>SMA</w:t>
            </w:r>
          </w:p>
        </w:tc>
        <w:tc>
          <w:tcPr>
            <w:tcW w:w="517" w:type="dxa"/>
            <w:tcBorders>
              <w:top w:val="single" w:sz="2" w:space="0" w:color="000001"/>
              <w:left w:val="single" w:sz="2" w:space="0" w:color="000001"/>
              <w:bottom w:val="single" w:sz="2" w:space="0" w:color="000001"/>
              <w:right w:val="single" w:sz="2" w:space="0" w:color="000001"/>
            </w:tcBorders>
          </w:tcPr>
          <w:p w14:paraId="7ACC3883" w14:textId="2A6EBA1F" w:rsidR="00FB482C" w:rsidRPr="00A03866" w:rsidRDefault="00705BE2" w:rsidP="007F2047">
            <w:pPr>
              <w:pStyle w:val="TableContents"/>
              <w:spacing w:after="46" w:line="240" w:lineRule="auto"/>
              <w:rPr>
                <w:sz w:val="20"/>
                <w:szCs w:val="20"/>
                <w:lang w:val="en-US"/>
              </w:rPr>
            </w:pPr>
            <w:r>
              <w:rPr>
                <w:sz w:val="20"/>
                <w:szCs w:val="20"/>
                <w:lang w:val="en-US"/>
              </w:rPr>
              <w:t>153</w:t>
            </w:r>
          </w:p>
        </w:tc>
        <w:tc>
          <w:tcPr>
            <w:tcW w:w="2296" w:type="dxa"/>
            <w:tcBorders>
              <w:top w:val="single" w:sz="2" w:space="0" w:color="000001"/>
              <w:left w:val="single" w:sz="2" w:space="0" w:color="000001"/>
              <w:bottom w:val="single" w:sz="2" w:space="0" w:color="000001"/>
            </w:tcBorders>
            <w:shd w:val="clear" w:color="auto" w:fill="auto"/>
          </w:tcPr>
          <w:p w14:paraId="07A10316" w14:textId="441D33EC" w:rsidR="00FB482C" w:rsidRPr="00A03866" w:rsidRDefault="00705BE2" w:rsidP="007F2047">
            <w:pPr>
              <w:pStyle w:val="TableContents"/>
              <w:spacing w:after="46" w:line="240" w:lineRule="auto"/>
              <w:rPr>
                <w:sz w:val="20"/>
                <w:szCs w:val="20"/>
                <w:lang w:val="en-US"/>
              </w:rPr>
            </w:pPr>
            <w:r>
              <w:rPr>
                <w:sz w:val="20"/>
                <w:szCs w:val="20"/>
                <w:lang w:val="en-US"/>
              </w:rPr>
              <w:t>0, 22, 50</w:t>
            </w:r>
          </w:p>
        </w:tc>
        <w:tc>
          <w:tcPr>
            <w:tcW w:w="713" w:type="dxa"/>
            <w:tcBorders>
              <w:top w:val="single" w:sz="2" w:space="0" w:color="000001"/>
              <w:left w:val="single" w:sz="2" w:space="0" w:color="000001"/>
              <w:bottom w:val="single" w:sz="2" w:space="0" w:color="000001"/>
            </w:tcBorders>
            <w:shd w:val="clear" w:color="auto" w:fill="auto"/>
          </w:tcPr>
          <w:p w14:paraId="47002275" w14:textId="5D8AC12A" w:rsidR="00FB482C" w:rsidRPr="00A03866" w:rsidRDefault="00705BE2" w:rsidP="007F2047">
            <w:pPr>
              <w:pStyle w:val="TableContents"/>
              <w:spacing w:after="46" w:line="240" w:lineRule="auto"/>
              <w:rPr>
                <w:sz w:val="20"/>
                <w:szCs w:val="20"/>
                <w:lang w:val="en-US"/>
              </w:rPr>
            </w:pPr>
            <w:r>
              <w:rPr>
                <w:sz w:val="20"/>
                <w:szCs w:val="20"/>
                <w:lang w:val="en-US"/>
              </w:rPr>
              <w:t>-4.66</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B36B692" w14:textId="3FF9DF31" w:rsidR="00FB482C" w:rsidRPr="00A03866" w:rsidRDefault="00705BE2" w:rsidP="007F2047">
            <w:pPr>
              <w:pStyle w:val="TableContents"/>
              <w:spacing w:after="46" w:line="240" w:lineRule="auto"/>
              <w:rPr>
                <w:sz w:val="20"/>
                <w:szCs w:val="20"/>
                <w:lang w:val="en-US"/>
              </w:rPr>
            </w:pPr>
            <w:r>
              <w:rPr>
                <w:sz w:val="20"/>
                <w:szCs w:val="20"/>
                <w:lang w:val="en-US"/>
              </w:rPr>
              <w:t>0.004</w:t>
            </w:r>
          </w:p>
        </w:tc>
      </w:tr>
      <w:tr w:rsidR="00FB482C" w:rsidRPr="00A03866" w14:paraId="541D197D" w14:textId="77777777" w:rsidTr="00060191">
        <w:trPr>
          <w:trHeight w:val="283"/>
        </w:trPr>
        <w:tc>
          <w:tcPr>
            <w:tcW w:w="1472" w:type="dxa"/>
            <w:vMerge/>
            <w:tcBorders>
              <w:left w:val="single" w:sz="2" w:space="0" w:color="000001"/>
              <w:right w:val="single" w:sz="2" w:space="0" w:color="000001"/>
            </w:tcBorders>
            <w:vAlign w:val="bottom"/>
          </w:tcPr>
          <w:p w14:paraId="7F558C75" w14:textId="77777777" w:rsidR="00FB482C" w:rsidRDefault="00FB482C" w:rsidP="007F2047">
            <w:pPr>
              <w:pStyle w:val="TableContents"/>
              <w:spacing w:after="46" w:line="240" w:lineRule="auto"/>
              <w:rPr>
                <w:sz w:val="20"/>
                <w:szCs w:val="20"/>
              </w:rPr>
            </w:pPr>
          </w:p>
        </w:tc>
        <w:tc>
          <w:tcPr>
            <w:tcW w:w="3802" w:type="dxa"/>
            <w:tcBorders>
              <w:top w:val="single" w:sz="2" w:space="0" w:color="000001"/>
              <w:left w:val="single" w:sz="2" w:space="0" w:color="000001"/>
              <w:bottom w:val="single" w:sz="2" w:space="0" w:color="000001"/>
              <w:right w:val="single" w:sz="2" w:space="0" w:color="000001"/>
            </w:tcBorders>
          </w:tcPr>
          <w:p w14:paraId="0FFA6994" w14:textId="13D85D34" w:rsidR="00FB482C" w:rsidRPr="00A03866" w:rsidRDefault="00705BE2" w:rsidP="007F2047">
            <w:pPr>
              <w:pStyle w:val="TableContents"/>
              <w:spacing w:after="46" w:line="240" w:lineRule="auto"/>
              <w:rPr>
                <w:sz w:val="20"/>
                <w:szCs w:val="20"/>
                <w:lang w:val="en-GB"/>
              </w:rPr>
            </w:pPr>
            <w:r>
              <w:rPr>
                <w:sz w:val="20"/>
                <w:szCs w:val="20"/>
                <w:lang w:val="en-GB"/>
              </w:rPr>
              <w:t>Right IFG</w:t>
            </w:r>
          </w:p>
        </w:tc>
        <w:tc>
          <w:tcPr>
            <w:tcW w:w="517" w:type="dxa"/>
            <w:tcBorders>
              <w:top w:val="single" w:sz="2" w:space="0" w:color="000001"/>
              <w:left w:val="single" w:sz="2" w:space="0" w:color="000001"/>
              <w:bottom w:val="single" w:sz="2" w:space="0" w:color="000001"/>
              <w:right w:val="single" w:sz="2" w:space="0" w:color="000001"/>
            </w:tcBorders>
          </w:tcPr>
          <w:p w14:paraId="14B11D06" w14:textId="31EA25E4" w:rsidR="00FB482C" w:rsidRPr="00A03866" w:rsidRDefault="00705BE2" w:rsidP="007F2047">
            <w:pPr>
              <w:pStyle w:val="TableContents"/>
              <w:spacing w:after="46" w:line="240" w:lineRule="auto"/>
              <w:rPr>
                <w:sz w:val="20"/>
                <w:szCs w:val="20"/>
                <w:lang w:val="en-US"/>
              </w:rPr>
            </w:pPr>
            <w:r>
              <w:rPr>
                <w:sz w:val="20"/>
                <w:szCs w:val="20"/>
                <w:lang w:val="en-US"/>
              </w:rPr>
              <w:t>13</w:t>
            </w:r>
          </w:p>
        </w:tc>
        <w:tc>
          <w:tcPr>
            <w:tcW w:w="2296" w:type="dxa"/>
            <w:tcBorders>
              <w:top w:val="single" w:sz="2" w:space="0" w:color="000001"/>
              <w:left w:val="single" w:sz="2" w:space="0" w:color="000001"/>
              <w:bottom w:val="single" w:sz="2" w:space="0" w:color="000001"/>
            </w:tcBorders>
            <w:shd w:val="clear" w:color="auto" w:fill="auto"/>
          </w:tcPr>
          <w:p w14:paraId="69B322E1" w14:textId="240CB434" w:rsidR="00FB482C" w:rsidRPr="00A03866" w:rsidRDefault="00705BE2" w:rsidP="007F2047">
            <w:pPr>
              <w:pStyle w:val="TableContents"/>
              <w:spacing w:after="46" w:line="240" w:lineRule="auto"/>
              <w:rPr>
                <w:sz w:val="20"/>
                <w:szCs w:val="20"/>
                <w:lang w:val="en-US"/>
              </w:rPr>
            </w:pPr>
            <w:r>
              <w:rPr>
                <w:sz w:val="20"/>
                <w:szCs w:val="20"/>
                <w:lang w:val="en-US"/>
              </w:rPr>
              <w:t>42, 10, 32</w:t>
            </w:r>
          </w:p>
        </w:tc>
        <w:tc>
          <w:tcPr>
            <w:tcW w:w="713" w:type="dxa"/>
            <w:tcBorders>
              <w:top w:val="single" w:sz="2" w:space="0" w:color="000001"/>
              <w:left w:val="single" w:sz="2" w:space="0" w:color="000001"/>
              <w:bottom w:val="single" w:sz="2" w:space="0" w:color="000001"/>
            </w:tcBorders>
            <w:shd w:val="clear" w:color="auto" w:fill="auto"/>
          </w:tcPr>
          <w:p w14:paraId="184DF851" w14:textId="406759EC" w:rsidR="00FB482C" w:rsidRPr="00A03866" w:rsidRDefault="00705BE2" w:rsidP="007F2047">
            <w:pPr>
              <w:pStyle w:val="TableContents"/>
              <w:spacing w:after="46" w:line="240" w:lineRule="auto"/>
              <w:rPr>
                <w:sz w:val="20"/>
                <w:szCs w:val="20"/>
                <w:lang w:val="en-US"/>
              </w:rPr>
            </w:pPr>
            <w:r>
              <w:rPr>
                <w:sz w:val="20"/>
                <w:szCs w:val="20"/>
                <w:lang w:val="en-US"/>
              </w:rPr>
              <w:t>-4.418</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23C0875" w14:textId="4F7B9752" w:rsidR="00FB482C" w:rsidRPr="00A03866" w:rsidRDefault="00705BE2" w:rsidP="007F2047">
            <w:pPr>
              <w:pStyle w:val="TableContents"/>
              <w:spacing w:after="46" w:line="240" w:lineRule="auto"/>
              <w:rPr>
                <w:sz w:val="20"/>
                <w:szCs w:val="20"/>
                <w:lang w:val="en-US"/>
              </w:rPr>
            </w:pPr>
            <w:r>
              <w:rPr>
                <w:sz w:val="20"/>
                <w:szCs w:val="20"/>
                <w:lang w:val="en-US"/>
              </w:rPr>
              <w:t>0.04</w:t>
            </w:r>
          </w:p>
        </w:tc>
      </w:tr>
      <w:tr w:rsidR="00FB482C" w:rsidRPr="00A03866" w14:paraId="34FE410A" w14:textId="77777777" w:rsidTr="00060191">
        <w:trPr>
          <w:trHeight w:val="283"/>
        </w:trPr>
        <w:tc>
          <w:tcPr>
            <w:tcW w:w="1472" w:type="dxa"/>
            <w:vMerge/>
            <w:tcBorders>
              <w:left w:val="single" w:sz="2" w:space="0" w:color="000001"/>
              <w:bottom w:val="single" w:sz="2" w:space="0" w:color="000001"/>
              <w:right w:val="single" w:sz="2" w:space="0" w:color="000001"/>
            </w:tcBorders>
            <w:vAlign w:val="bottom"/>
          </w:tcPr>
          <w:p w14:paraId="7B67B7F6" w14:textId="77777777" w:rsidR="00FB482C" w:rsidRDefault="00FB482C" w:rsidP="007F2047">
            <w:pPr>
              <w:pStyle w:val="TableContents"/>
              <w:spacing w:after="46" w:line="240" w:lineRule="auto"/>
              <w:rPr>
                <w:sz w:val="20"/>
                <w:szCs w:val="20"/>
              </w:rPr>
            </w:pPr>
          </w:p>
        </w:tc>
        <w:tc>
          <w:tcPr>
            <w:tcW w:w="3802" w:type="dxa"/>
            <w:tcBorders>
              <w:top w:val="single" w:sz="2" w:space="0" w:color="000001"/>
              <w:left w:val="single" w:sz="2" w:space="0" w:color="000001"/>
              <w:bottom w:val="single" w:sz="2" w:space="0" w:color="000001"/>
              <w:right w:val="single" w:sz="2" w:space="0" w:color="000001"/>
            </w:tcBorders>
          </w:tcPr>
          <w:p w14:paraId="55094A42" w14:textId="7AD05E55" w:rsidR="00FB482C" w:rsidRPr="00A03866" w:rsidRDefault="00705BE2" w:rsidP="007F2047">
            <w:pPr>
              <w:pStyle w:val="TableContents"/>
              <w:spacing w:after="46" w:line="240" w:lineRule="auto"/>
              <w:rPr>
                <w:sz w:val="20"/>
                <w:szCs w:val="20"/>
                <w:lang w:val="en-GB"/>
              </w:rPr>
            </w:pPr>
            <w:r>
              <w:rPr>
                <w:sz w:val="20"/>
                <w:szCs w:val="20"/>
                <w:lang w:val="en-GB"/>
              </w:rPr>
              <w:t>Right IFG</w:t>
            </w:r>
          </w:p>
        </w:tc>
        <w:tc>
          <w:tcPr>
            <w:tcW w:w="517" w:type="dxa"/>
            <w:tcBorders>
              <w:top w:val="single" w:sz="2" w:space="0" w:color="000001"/>
              <w:left w:val="single" w:sz="2" w:space="0" w:color="000001"/>
              <w:bottom w:val="single" w:sz="2" w:space="0" w:color="000001"/>
              <w:right w:val="single" w:sz="2" w:space="0" w:color="000001"/>
            </w:tcBorders>
          </w:tcPr>
          <w:p w14:paraId="6072A369" w14:textId="2A0FF308" w:rsidR="00FB482C" w:rsidRPr="00A03866" w:rsidRDefault="00705BE2" w:rsidP="007F2047">
            <w:pPr>
              <w:pStyle w:val="TableContents"/>
              <w:spacing w:after="46" w:line="240" w:lineRule="auto"/>
              <w:rPr>
                <w:sz w:val="20"/>
                <w:szCs w:val="20"/>
                <w:lang w:val="en-US"/>
              </w:rPr>
            </w:pPr>
            <w:r>
              <w:rPr>
                <w:sz w:val="20"/>
                <w:szCs w:val="20"/>
                <w:lang w:val="en-US"/>
              </w:rPr>
              <w:t>11</w:t>
            </w:r>
          </w:p>
        </w:tc>
        <w:tc>
          <w:tcPr>
            <w:tcW w:w="2296" w:type="dxa"/>
            <w:tcBorders>
              <w:top w:val="single" w:sz="2" w:space="0" w:color="000001"/>
              <w:left w:val="single" w:sz="2" w:space="0" w:color="000001"/>
              <w:bottom w:val="single" w:sz="2" w:space="0" w:color="000001"/>
            </w:tcBorders>
            <w:shd w:val="clear" w:color="auto" w:fill="auto"/>
          </w:tcPr>
          <w:p w14:paraId="28F3E064" w14:textId="7BEB10E0" w:rsidR="00FB482C" w:rsidRPr="00A03866" w:rsidRDefault="00705BE2" w:rsidP="007F2047">
            <w:pPr>
              <w:pStyle w:val="TableContents"/>
              <w:spacing w:after="46" w:line="240" w:lineRule="auto"/>
              <w:rPr>
                <w:sz w:val="20"/>
                <w:szCs w:val="20"/>
                <w:lang w:val="en-US"/>
              </w:rPr>
            </w:pPr>
            <w:r>
              <w:rPr>
                <w:sz w:val="20"/>
                <w:szCs w:val="20"/>
                <w:lang w:val="en-US"/>
              </w:rPr>
              <w:t>50, 18, 26</w:t>
            </w:r>
          </w:p>
        </w:tc>
        <w:tc>
          <w:tcPr>
            <w:tcW w:w="713" w:type="dxa"/>
            <w:tcBorders>
              <w:top w:val="single" w:sz="2" w:space="0" w:color="000001"/>
              <w:left w:val="single" w:sz="2" w:space="0" w:color="000001"/>
              <w:bottom w:val="single" w:sz="2" w:space="0" w:color="000001"/>
            </w:tcBorders>
            <w:shd w:val="clear" w:color="auto" w:fill="auto"/>
          </w:tcPr>
          <w:p w14:paraId="2EF42FBA" w14:textId="6DE91EC5" w:rsidR="00FB482C" w:rsidRPr="00A03866" w:rsidRDefault="00705BE2" w:rsidP="007F2047">
            <w:pPr>
              <w:pStyle w:val="TableContents"/>
              <w:spacing w:after="46" w:line="240" w:lineRule="auto"/>
              <w:rPr>
                <w:sz w:val="20"/>
                <w:szCs w:val="20"/>
                <w:lang w:val="en-US"/>
              </w:rPr>
            </w:pPr>
            <w:r>
              <w:rPr>
                <w:sz w:val="20"/>
                <w:szCs w:val="20"/>
                <w:lang w:val="en-US"/>
              </w:rPr>
              <w:t>-4.27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8D7AC6A" w14:textId="0A7E81AD" w:rsidR="00FB482C" w:rsidRPr="00A03866" w:rsidRDefault="00705BE2" w:rsidP="007F2047">
            <w:pPr>
              <w:pStyle w:val="TableContents"/>
              <w:spacing w:after="46" w:line="240" w:lineRule="auto"/>
              <w:rPr>
                <w:sz w:val="20"/>
                <w:szCs w:val="20"/>
                <w:lang w:val="en-US"/>
              </w:rPr>
            </w:pPr>
            <w:r>
              <w:rPr>
                <w:sz w:val="20"/>
                <w:szCs w:val="20"/>
                <w:lang w:val="en-US"/>
              </w:rPr>
              <w:t>0.04</w:t>
            </w:r>
          </w:p>
        </w:tc>
      </w:tr>
      <w:tr w:rsidR="00FB482C" w:rsidRPr="00A03866" w14:paraId="16C89ECA" w14:textId="77777777" w:rsidTr="00060191">
        <w:trPr>
          <w:trHeight w:val="283"/>
        </w:trPr>
        <w:tc>
          <w:tcPr>
            <w:tcW w:w="1472" w:type="dxa"/>
            <w:tcBorders>
              <w:top w:val="single" w:sz="2" w:space="0" w:color="000001"/>
              <w:left w:val="single" w:sz="2" w:space="0" w:color="000001"/>
              <w:bottom w:val="single" w:sz="2" w:space="0" w:color="000001"/>
              <w:right w:val="single" w:sz="2" w:space="0" w:color="000001"/>
            </w:tcBorders>
            <w:vAlign w:val="bottom"/>
          </w:tcPr>
          <w:p w14:paraId="1911F101" w14:textId="15CAF68B" w:rsidR="00FB482C" w:rsidRPr="00A03866" w:rsidRDefault="00FB482C" w:rsidP="007F2047">
            <w:pPr>
              <w:pStyle w:val="TableContents"/>
              <w:spacing w:after="46" w:line="240" w:lineRule="auto"/>
              <w:rPr>
                <w:sz w:val="20"/>
                <w:szCs w:val="20"/>
                <w:lang w:val="en-GB"/>
              </w:rPr>
            </w:pPr>
            <w:r>
              <w:rPr>
                <w:sz w:val="20"/>
                <w:szCs w:val="20"/>
              </w:rPr>
              <w:t>Illness Duration 0-2 years (n=</w:t>
            </w:r>
            <w:r w:rsidR="00F70815">
              <w:rPr>
                <w:sz w:val="20"/>
                <w:szCs w:val="20"/>
              </w:rPr>
              <w:t>14</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60577B11" w14:textId="3AFC433F" w:rsidR="00FB482C" w:rsidRPr="00A03866" w:rsidRDefault="00705BE2" w:rsidP="007F2047">
            <w:pPr>
              <w:pStyle w:val="TableContents"/>
              <w:spacing w:after="46" w:line="240" w:lineRule="auto"/>
              <w:rPr>
                <w:sz w:val="20"/>
                <w:szCs w:val="20"/>
                <w:lang w:val="en-GB"/>
              </w:rPr>
            </w:pPr>
            <w:r>
              <w:rPr>
                <w:sz w:val="20"/>
                <w:szCs w:val="20"/>
                <w:lang w:val="en-GB"/>
              </w:rPr>
              <w:t>Right superior parietal gyrus</w:t>
            </w:r>
          </w:p>
        </w:tc>
        <w:tc>
          <w:tcPr>
            <w:tcW w:w="517" w:type="dxa"/>
            <w:tcBorders>
              <w:top w:val="single" w:sz="2" w:space="0" w:color="000001"/>
              <w:left w:val="single" w:sz="2" w:space="0" w:color="000001"/>
              <w:bottom w:val="single" w:sz="2" w:space="0" w:color="000001"/>
              <w:right w:val="single" w:sz="2" w:space="0" w:color="000001"/>
            </w:tcBorders>
          </w:tcPr>
          <w:p w14:paraId="171934DD" w14:textId="6CBCFAAE" w:rsidR="00FB482C" w:rsidRDefault="00705BE2" w:rsidP="007F2047">
            <w:pPr>
              <w:pStyle w:val="TableContents"/>
              <w:spacing w:after="46" w:line="240" w:lineRule="auto"/>
              <w:rPr>
                <w:sz w:val="20"/>
                <w:szCs w:val="20"/>
                <w:lang w:val="en-US"/>
              </w:rPr>
            </w:pPr>
            <w:r>
              <w:rPr>
                <w:sz w:val="20"/>
                <w:szCs w:val="20"/>
                <w:lang w:val="en-US"/>
              </w:rPr>
              <w:t>220</w:t>
            </w:r>
          </w:p>
        </w:tc>
        <w:tc>
          <w:tcPr>
            <w:tcW w:w="2296" w:type="dxa"/>
            <w:tcBorders>
              <w:top w:val="single" w:sz="2" w:space="0" w:color="000001"/>
              <w:left w:val="single" w:sz="2" w:space="0" w:color="000001"/>
              <w:bottom w:val="single" w:sz="2" w:space="0" w:color="000001"/>
            </w:tcBorders>
            <w:shd w:val="clear" w:color="auto" w:fill="auto"/>
          </w:tcPr>
          <w:p w14:paraId="3D0DB529" w14:textId="337727EF" w:rsidR="00FB482C" w:rsidRDefault="00705BE2" w:rsidP="007F2047">
            <w:pPr>
              <w:pStyle w:val="TableContents"/>
              <w:spacing w:after="46" w:line="240" w:lineRule="auto"/>
              <w:rPr>
                <w:sz w:val="20"/>
                <w:szCs w:val="20"/>
                <w:lang w:val="en-US"/>
              </w:rPr>
            </w:pPr>
            <w:r>
              <w:rPr>
                <w:sz w:val="20"/>
                <w:szCs w:val="20"/>
                <w:lang w:val="en-US"/>
              </w:rPr>
              <w:t>22, -66, 50</w:t>
            </w:r>
          </w:p>
        </w:tc>
        <w:tc>
          <w:tcPr>
            <w:tcW w:w="713" w:type="dxa"/>
            <w:tcBorders>
              <w:top w:val="single" w:sz="2" w:space="0" w:color="000001"/>
              <w:left w:val="single" w:sz="2" w:space="0" w:color="000001"/>
              <w:bottom w:val="single" w:sz="2" w:space="0" w:color="000001"/>
            </w:tcBorders>
            <w:shd w:val="clear" w:color="auto" w:fill="auto"/>
          </w:tcPr>
          <w:p w14:paraId="51EBCC8C" w14:textId="1A967F24" w:rsidR="00FB482C" w:rsidRDefault="00705BE2" w:rsidP="007F2047">
            <w:pPr>
              <w:pStyle w:val="TableContents"/>
              <w:spacing w:after="46" w:line="240" w:lineRule="auto"/>
              <w:rPr>
                <w:sz w:val="20"/>
                <w:szCs w:val="20"/>
                <w:lang w:val="en-US"/>
              </w:rPr>
            </w:pPr>
            <w:r>
              <w:rPr>
                <w:sz w:val="20"/>
                <w:szCs w:val="20"/>
                <w:lang w:val="en-US"/>
              </w:rPr>
              <w:t>-5.762</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E12EADA" w14:textId="526DBB9C" w:rsidR="00FB482C" w:rsidRPr="00A03866" w:rsidRDefault="00705BE2" w:rsidP="007F2047">
            <w:pPr>
              <w:pStyle w:val="TableContents"/>
              <w:spacing w:after="46" w:line="240" w:lineRule="auto"/>
              <w:rPr>
                <w:sz w:val="20"/>
                <w:szCs w:val="20"/>
                <w:lang w:val="en-US"/>
              </w:rPr>
            </w:pPr>
            <w:r>
              <w:rPr>
                <w:sz w:val="20"/>
                <w:szCs w:val="20"/>
                <w:lang w:val="en-US"/>
              </w:rPr>
              <w:t>0.002</w:t>
            </w:r>
          </w:p>
        </w:tc>
      </w:tr>
      <w:tr w:rsidR="00FB482C" w:rsidRPr="00BA0C6E" w14:paraId="7F835BE2" w14:textId="77777777" w:rsidTr="00060191">
        <w:trPr>
          <w:trHeight w:val="283"/>
        </w:trPr>
        <w:tc>
          <w:tcPr>
            <w:tcW w:w="1472" w:type="dxa"/>
            <w:vMerge w:val="restart"/>
            <w:tcBorders>
              <w:top w:val="single" w:sz="2" w:space="0" w:color="000001"/>
              <w:left w:val="single" w:sz="2" w:space="0" w:color="000001"/>
              <w:right w:val="single" w:sz="2" w:space="0" w:color="000001"/>
            </w:tcBorders>
          </w:tcPr>
          <w:p w14:paraId="32A5CD2D" w14:textId="13150A77" w:rsidR="00FB482C" w:rsidRDefault="00FB482C" w:rsidP="007F2047">
            <w:pPr>
              <w:pStyle w:val="TableContents"/>
              <w:spacing w:after="46" w:line="240" w:lineRule="auto"/>
              <w:rPr>
                <w:sz w:val="20"/>
                <w:szCs w:val="20"/>
              </w:rPr>
            </w:pPr>
            <w:r>
              <w:rPr>
                <w:sz w:val="20"/>
                <w:szCs w:val="20"/>
              </w:rPr>
              <w:t>Illness Duration &gt;10 years (n=</w:t>
            </w:r>
            <w:r w:rsidR="00F70815">
              <w:rPr>
                <w:sz w:val="20"/>
                <w:szCs w:val="20"/>
              </w:rPr>
              <w:t>51</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1DBD0739" w14:textId="00E60F23" w:rsidR="00FB482C" w:rsidRPr="00BA0C6E" w:rsidRDefault="00060191" w:rsidP="007F2047">
            <w:pPr>
              <w:pStyle w:val="TableContents"/>
              <w:spacing w:after="46" w:line="240" w:lineRule="auto"/>
              <w:rPr>
                <w:sz w:val="20"/>
                <w:szCs w:val="20"/>
                <w:lang w:val="pt-PT"/>
              </w:rPr>
            </w:pPr>
            <w:r>
              <w:rPr>
                <w:sz w:val="20"/>
                <w:szCs w:val="20"/>
                <w:lang w:val="pt-PT"/>
              </w:rPr>
              <w:t xml:space="preserve">Bilateral </w:t>
            </w:r>
            <w:r w:rsidR="0063099C">
              <w:rPr>
                <w:sz w:val="20"/>
                <w:szCs w:val="20"/>
                <w:lang w:val="pt-PT"/>
              </w:rPr>
              <w:t>vmPFC</w:t>
            </w:r>
          </w:p>
        </w:tc>
        <w:tc>
          <w:tcPr>
            <w:tcW w:w="517" w:type="dxa"/>
            <w:tcBorders>
              <w:top w:val="single" w:sz="2" w:space="0" w:color="000001"/>
              <w:left w:val="single" w:sz="2" w:space="0" w:color="000001"/>
              <w:bottom w:val="single" w:sz="2" w:space="0" w:color="000001"/>
              <w:right w:val="single" w:sz="2" w:space="0" w:color="000001"/>
            </w:tcBorders>
          </w:tcPr>
          <w:p w14:paraId="77CAE14E" w14:textId="42923AD5" w:rsidR="00FB482C" w:rsidRPr="00BA0C6E" w:rsidRDefault="00060191" w:rsidP="007F2047">
            <w:pPr>
              <w:pStyle w:val="TableContents"/>
              <w:spacing w:after="46" w:line="240" w:lineRule="auto"/>
              <w:rPr>
                <w:sz w:val="20"/>
                <w:szCs w:val="20"/>
                <w:lang w:val="pt-PT"/>
              </w:rPr>
            </w:pPr>
            <w:r>
              <w:rPr>
                <w:sz w:val="20"/>
                <w:szCs w:val="20"/>
                <w:lang w:val="pt-PT"/>
              </w:rPr>
              <w:t>330</w:t>
            </w:r>
          </w:p>
        </w:tc>
        <w:tc>
          <w:tcPr>
            <w:tcW w:w="2296" w:type="dxa"/>
            <w:tcBorders>
              <w:top w:val="single" w:sz="2" w:space="0" w:color="000001"/>
              <w:left w:val="single" w:sz="2" w:space="0" w:color="000001"/>
              <w:bottom w:val="single" w:sz="2" w:space="0" w:color="000001"/>
            </w:tcBorders>
            <w:shd w:val="clear" w:color="auto" w:fill="auto"/>
          </w:tcPr>
          <w:p w14:paraId="3D32781B" w14:textId="70A817B0" w:rsidR="00FB482C" w:rsidRPr="00BA0C6E" w:rsidRDefault="00060191" w:rsidP="007F2047">
            <w:pPr>
              <w:pStyle w:val="TableContents"/>
              <w:spacing w:after="46" w:line="240" w:lineRule="auto"/>
              <w:rPr>
                <w:sz w:val="20"/>
                <w:szCs w:val="20"/>
                <w:lang w:val="pt-PT"/>
              </w:rPr>
            </w:pPr>
            <w:r>
              <w:rPr>
                <w:sz w:val="20"/>
                <w:szCs w:val="20"/>
                <w:lang w:val="pt-PT"/>
              </w:rPr>
              <w:t>4, 48, 0</w:t>
            </w:r>
          </w:p>
        </w:tc>
        <w:tc>
          <w:tcPr>
            <w:tcW w:w="713" w:type="dxa"/>
            <w:tcBorders>
              <w:top w:val="single" w:sz="2" w:space="0" w:color="000001"/>
              <w:left w:val="single" w:sz="2" w:space="0" w:color="000001"/>
              <w:bottom w:val="single" w:sz="2" w:space="0" w:color="000001"/>
            </w:tcBorders>
            <w:shd w:val="clear" w:color="auto" w:fill="auto"/>
          </w:tcPr>
          <w:p w14:paraId="54366692" w14:textId="7583185A" w:rsidR="00FB482C" w:rsidRPr="00BA0C6E" w:rsidRDefault="00060191" w:rsidP="007F2047">
            <w:pPr>
              <w:pStyle w:val="TableContents"/>
              <w:spacing w:after="46" w:line="240" w:lineRule="auto"/>
              <w:rPr>
                <w:sz w:val="20"/>
                <w:szCs w:val="20"/>
                <w:lang w:val="pt-PT"/>
              </w:rPr>
            </w:pPr>
            <w:r>
              <w:rPr>
                <w:sz w:val="20"/>
                <w:szCs w:val="20"/>
                <w:lang w:val="pt-PT"/>
              </w:rPr>
              <w:t>4.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609C2CF" w14:textId="07FE025E" w:rsidR="00FB482C" w:rsidRPr="00BA0C6E" w:rsidRDefault="00060191" w:rsidP="007F2047">
            <w:pPr>
              <w:pStyle w:val="TableContents"/>
              <w:spacing w:after="46" w:line="240" w:lineRule="auto"/>
              <w:rPr>
                <w:sz w:val="20"/>
                <w:szCs w:val="20"/>
                <w:lang w:val="pt-PT"/>
              </w:rPr>
            </w:pPr>
            <w:r>
              <w:rPr>
                <w:sz w:val="20"/>
                <w:szCs w:val="20"/>
                <w:lang w:val="pt-PT"/>
              </w:rPr>
              <w:t>0.005</w:t>
            </w:r>
          </w:p>
        </w:tc>
      </w:tr>
      <w:tr w:rsidR="00FB482C" w:rsidRPr="00BA0C6E" w14:paraId="257163E1" w14:textId="77777777" w:rsidTr="00060191">
        <w:trPr>
          <w:trHeight w:val="189"/>
        </w:trPr>
        <w:tc>
          <w:tcPr>
            <w:tcW w:w="1472" w:type="dxa"/>
            <w:vMerge/>
            <w:tcBorders>
              <w:left w:val="single" w:sz="2" w:space="0" w:color="000001"/>
              <w:right w:val="single" w:sz="2" w:space="0" w:color="000001"/>
            </w:tcBorders>
            <w:vAlign w:val="bottom"/>
          </w:tcPr>
          <w:p w14:paraId="6D68E163" w14:textId="77777777" w:rsidR="00FB482C" w:rsidRPr="00BA0C6E" w:rsidRDefault="00FB482C" w:rsidP="007F2047">
            <w:pPr>
              <w:pStyle w:val="TableContents"/>
              <w:spacing w:after="46" w:line="240" w:lineRule="auto"/>
              <w:rPr>
                <w:sz w:val="20"/>
                <w:szCs w:val="20"/>
                <w:lang w:val="pt-PT"/>
              </w:rPr>
            </w:pPr>
          </w:p>
        </w:tc>
        <w:tc>
          <w:tcPr>
            <w:tcW w:w="3802" w:type="dxa"/>
            <w:tcBorders>
              <w:top w:val="single" w:sz="2" w:space="0" w:color="000001"/>
              <w:left w:val="single" w:sz="2" w:space="0" w:color="000001"/>
              <w:bottom w:val="single" w:sz="2" w:space="0" w:color="000001"/>
              <w:right w:val="single" w:sz="2" w:space="0" w:color="000001"/>
            </w:tcBorders>
          </w:tcPr>
          <w:p w14:paraId="6B9B8F91" w14:textId="59F5787A" w:rsidR="00FB482C" w:rsidRPr="00BA0C6E" w:rsidRDefault="00060191" w:rsidP="007F2047">
            <w:pPr>
              <w:pStyle w:val="TableContents"/>
              <w:spacing w:after="46" w:line="240" w:lineRule="auto"/>
              <w:rPr>
                <w:sz w:val="20"/>
                <w:szCs w:val="20"/>
                <w:lang w:val="pt-PT"/>
              </w:rPr>
            </w:pPr>
            <w:r>
              <w:rPr>
                <w:sz w:val="20"/>
                <w:szCs w:val="20"/>
                <w:lang w:val="pt-PT"/>
              </w:rPr>
              <w:t xml:space="preserve">Bilateral </w:t>
            </w:r>
            <w:r w:rsidR="0063099C">
              <w:rPr>
                <w:sz w:val="20"/>
                <w:szCs w:val="20"/>
                <w:lang w:val="pt-PT"/>
              </w:rPr>
              <w:t xml:space="preserve">dmPFC / </w:t>
            </w:r>
            <w:r>
              <w:rPr>
                <w:sz w:val="20"/>
                <w:szCs w:val="20"/>
                <w:lang w:val="pt-PT"/>
              </w:rPr>
              <w:t>SMA</w:t>
            </w:r>
          </w:p>
        </w:tc>
        <w:tc>
          <w:tcPr>
            <w:tcW w:w="517" w:type="dxa"/>
            <w:tcBorders>
              <w:top w:val="single" w:sz="2" w:space="0" w:color="000001"/>
              <w:left w:val="single" w:sz="2" w:space="0" w:color="000001"/>
              <w:bottom w:val="single" w:sz="2" w:space="0" w:color="000001"/>
              <w:right w:val="single" w:sz="2" w:space="0" w:color="000001"/>
            </w:tcBorders>
          </w:tcPr>
          <w:p w14:paraId="49DFB093" w14:textId="62FFD72A" w:rsidR="00FB482C" w:rsidRPr="00BA0C6E" w:rsidRDefault="00060191" w:rsidP="007F2047">
            <w:pPr>
              <w:pStyle w:val="TableContents"/>
              <w:spacing w:after="46" w:line="240" w:lineRule="auto"/>
              <w:rPr>
                <w:sz w:val="20"/>
                <w:szCs w:val="20"/>
                <w:lang w:val="pt-PT"/>
              </w:rPr>
            </w:pPr>
            <w:r>
              <w:rPr>
                <w:sz w:val="20"/>
                <w:szCs w:val="20"/>
                <w:lang w:val="pt-PT"/>
              </w:rPr>
              <w:t>408</w:t>
            </w:r>
          </w:p>
        </w:tc>
        <w:tc>
          <w:tcPr>
            <w:tcW w:w="2296" w:type="dxa"/>
            <w:tcBorders>
              <w:top w:val="single" w:sz="2" w:space="0" w:color="000001"/>
              <w:left w:val="single" w:sz="2" w:space="0" w:color="000001"/>
              <w:bottom w:val="single" w:sz="2" w:space="0" w:color="000001"/>
            </w:tcBorders>
            <w:shd w:val="clear" w:color="auto" w:fill="auto"/>
          </w:tcPr>
          <w:p w14:paraId="2585DDD5" w14:textId="644FEB28" w:rsidR="00FB482C" w:rsidRPr="00BA0C6E" w:rsidRDefault="00060191" w:rsidP="007F2047">
            <w:pPr>
              <w:pStyle w:val="TableContents"/>
              <w:spacing w:after="46" w:line="240" w:lineRule="auto"/>
              <w:rPr>
                <w:sz w:val="20"/>
                <w:szCs w:val="20"/>
                <w:lang w:val="pt-PT"/>
              </w:rPr>
            </w:pPr>
            <w:r>
              <w:rPr>
                <w:sz w:val="20"/>
                <w:szCs w:val="20"/>
                <w:lang w:val="pt-PT"/>
              </w:rPr>
              <w:t>-2, 24, 50</w:t>
            </w:r>
          </w:p>
        </w:tc>
        <w:tc>
          <w:tcPr>
            <w:tcW w:w="713" w:type="dxa"/>
            <w:tcBorders>
              <w:top w:val="single" w:sz="2" w:space="0" w:color="000001"/>
              <w:left w:val="single" w:sz="2" w:space="0" w:color="000001"/>
              <w:bottom w:val="single" w:sz="2" w:space="0" w:color="000001"/>
            </w:tcBorders>
            <w:shd w:val="clear" w:color="auto" w:fill="auto"/>
          </w:tcPr>
          <w:p w14:paraId="1B9BF379" w14:textId="7BF995EF" w:rsidR="00FB482C" w:rsidRPr="00BA0C6E" w:rsidRDefault="00060191" w:rsidP="007F2047">
            <w:pPr>
              <w:pStyle w:val="TableContents"/>
              <w:spacing w:after="46" w:line="240" w:lineRule="auto"/>
              <w:rPr>
                <w:sz w:val="20"/>
                <w:szCs w:val="20"/>
                <w:lang w:val="pt-PT"/>
              </w:rPr>
            </w:pPr>
            <w:r>
              <w:rPr>
                <w:sz w:val="20"/>
                <w:szCs w:val="20"/>
                <w:lang w:val="pt-PT"/>
              </w:rPr>
              <w:t>-5.664</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8D81A2F" w14:textId="7EE3B26E" w:rsidR="00FB482C" w:rsidRPr="00BA0C6E" w:rsidRDefault="00060191" w:rsidP="007F2047">
            <w:pPr>
              <w:pStyle w:val="TableContents"/>
              <w:spacing w:after="46" w:line="240" w:lineRule="auto"/>
              <w:rPr>
                <w:sz w:val="20"/>
                <w:szCs w:val="20"/>
                <w:lang w:val="pt-PT"/>
              </w:rPr>
            </w:pPr>
            <w:r w:rsidRPr="00CD2A8D">
              <w:rPr>
                <w:sz w:val="20"/>
                <w:szCs w:val="20"/>
                <w:lang w:val="en-US"/>
              </w:rPr>
              <w:t>&lt;0.0001</w:t>
            </w:r>
          </w:p>
        </w:tc>
      </w:tr>
      <w:tr w:rsidR="00FB482C" w:rsidRPr="00A03866" w14:paraId="00A82BEE" w14:textId="77777777" w:rsidTr="00060191">
        <w:trPr>
          <w:trHeight w:val="283"/>
        </w:trPr>
        <w:tc>
          <w:tcPr>
            <w:tcW w:w="1472" w:type="dxa"/>
            <w:tcBorders>
              <w:top w:val="single" w:sz="2" w:space="0" w:color="000001"/>
              <w:left w:val="single" w:sz="2" w:space="0" w:color="000001"/>
              <w:right w:val="single" w:sz="2" w:space="0" w:color="000001"/>
            </w:tcBorders>
          </w:tcPr>
          <w:p w14:paraId="1FC9289D" w14:textId="760BA24C" w:rsidR="00FB482C" w:rsidRDefault="00FB482C" w:rsidP="007F2047">
            <w:pPr>
              <w:pStyle w:val="TableContents"/>
              <w:spacing w:after="46" w:line="240" w:lineRule="auto"/>
              <w:rPr>
                <w:sz w:val="20"/>
                <w:szCs w:val="20"/>
              </w:rPr>
            </w:pPr>
            <w:r>
              <w:rPr>
                <w:sz w:val="20"/>
                <w:szCs w:val="20"/>
              </w:rPr>
              <w:t>PANSS Total High (n=3</w:t>
            </w:r>
            <w:r w:rsidR="00F70815">
              <w:rPr>
                <w:sz w:val="20"/>
                <w:szCs w:val="20"/>
              </w:rPr>
              <w:t>4</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0327E32F" w14:textId="4F8B7060" w:rsidR="00FB482C" w:rsidRPr="00A03866" w:rsidRDefault="00060191" w:rsidP="007F2047">
            <w:pPr>
              <w:pStyle w:val="TableContents"/>
              <w:spacing w:after="46" w:line="240" w:lineRule="auto"/>
              <w:rPr>
                <w:sz w:val="20"/>
                <w:szCs w:val="20"/>
                <w:lang w:val="en-GB"/>
              </w:rPr>
            </w:pPr>
            <w:r>
              <w:rPr>
                <w:sz w:val="20"/>
                <w:szCs w:val="20"/>
                <w:lang w:val="en-GB"/>
              </w:rPr>
              <w:t>Left precentral gyrus</w:t>
            </w:r>
          </w:p>
        </w:tc>
        <w:tc>
          <w:tcPr>
            <w:tcW w:w="517" w:type="dxa"/>
            <w:tcBorders>
              <w:top w:val="single" w:sz="2" w:space="0" w:color="000001"/>
              <w:left w:val="single" w:sz="2" w:space="0" w:color="000001"/>
              <w:bottom w:val="single" w:sz="2" w:space="0" w:color="000001"/>
              <w:right w:val="single" w:sz="2" w:space="0" w:color="000001"/>
            </w:tcBorders>
          </w:tcPr>
          <w:p w14:paraId="2C4334E1" w14:textId="781F779F" w:rsidR="00FB482C" w:rsidRDefault="00060191" w:rsidP="007F2047">
            <w:pPr>
              <w:pStyle w:val="TableContents"/>
              <w:spacing w:after="46" w:line="240" w:lineRule="auto"/>
              <w:rPr>
                <w:sz w:val="20"/>
                <w:szCs w:val="20"/>
                <w:lang w:val="en-US"/>
              </w:rPr>
            </w:pPr>
            <w:r>
              <w:rPr>
                <w:sz w:val="20"/>
                <w:szCs w:val="20"/>
                <w:lang w:val="en-US"/>
              </w:rPr>
              <w:t>32</w:t>
            </w:r>
          </w:p>
        </w:tc>
        <w:tc>
          <w:tcPr>
            <w:tcW w:w="2296" w:type="dxa"/>
            <w:tcBorders>
              <w:top w:val="single" w:sz="2" w:space="0" w:color="000001"/>
              <w:left w:val="single" w:sz="2" w:space="0" w:color="000001"/>
              <w:bottom w:val="single" w:sz="2" w:space="0" w:color="000001"/>
            </w:tcBorders>
            <w:shd w:val="clear" w:color="auto" w:fill="auto"/>
          </w:tcPr>
          <w:p w14:paraId="29505510" w14:textId="24858E58" w:rsidR="00FB482C" w:rsidRDefault="00060191" w:rsidP="007F2047">
            <w:pPr>
              <w:pStyle w:val="TableContents"/>
              <w:spacing w:after="46" w:line="240" w:lineRule="auto"/>
              <w:rPr>
                <w:sz w:val="20"/>
                <w:szCs w:val="20"/>
                <w:lang w:val="en-US"/>
              </w:rPr>
            </w:pPr>
            <w:r>
              <w:rPr>
                <w:sz w:val="20"/>
                <w:szCs w:val="20"/>
                <w:lang w:val="en-US"/>
              </w:rPr>
              <w:t>-46, -4, 48</w:t>
            </w:r>
          </w:p>
        </w:tc>
        <w:tc>
          <w:tcPr>
            <w:tcW w:w="713" w:type="dxa"/>
            <w:tcBorders>
              <w:top w:val="single" w:sz="2" w:space="0" w:color="000001"/>
              <w:left w:val="single" w:sz="2" w:space="0" w:color="000001"/>
              <w:bottom w:val="single" w:sz="2" w:space="0" w:color="000001"/>
            </w:tcBorders>
            <w:shd w:val="clear" w:color="auto" w:fill="auto"/>
          </w:tcPr>
          <w:p w14:paraId="09DC0F92" w14:textId="66B0F7B5" w:rsidR="00FB482C" w:rsidRDefault="00060191" w:rsidP="007F2047">
            <w:pPr>
              <w:pStyle w:val="TableContents"/>
              <w:spacing w:after="46" w:line="240" w:lineRule="auto"/>
              <w:rPr>
                <w:sz w:val="20"/>
                <w:szCs w:val="20"/>
                <w:lang w:val="en-US"/>
              </w:rPr>
            </w:pPr>
            <w:r>
              <w:rPr>
                <w:sz w:val="20"/>
                <w:szCs w:val="20"/>
                <w:lang w:val="en-US"/>
              </w:rPr>
              <w:t>-5.12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5A4E15D3" w14:textId="55EA6DEA" w:rsidR="00FB482C" w:rsidRPr="00A03866" w:rsidRDefault="00060191" w:rsidP="007F2047">
            <w:pPr>
              <w:pStyle w:val="TableContents"/>
              <w:spacing w:after="46" w:line="240" w:lineRule="auto"/>
              <w:rPr>
                <w:sz w:val="20"/>
                <w:szCs w:val="20"/>
                <w:lang w:val="en-US"/>
              </w:rPr>
            </w:pPr>
            <w:r>
              <w:rPr>
                <w:sz w:val="20"/>
                <w:szCs w:val="20"/>
                <w:lang w:val="en-US"/>
              </w:rPr>
              <w:t>0.022</w:t>
            </w:r>
          </w:p>
        </w:tc>
      </w:tr>
      <w:tr w:rsidR="00FB482C" w:rsidRPr="00A03866" w14:paraId="5C8D7D72" w14:textId="77777777" w:rsidTr="00060191">
        <w:trPr>
          <w:trHeight w:val="283"/>
        </w:trPr>
        <w:tc>
          <w:tcPr>
            <w:tcW w:w="1472" w:type="dxa"/>
            <w:tcBorders>
              <w:top w:val="single" w:sz="2" w:space="0" w:color="000001"/>
              <w:left w:val="single" w:sz="2" w:space="0" w:color="000001"/>
              <w:right w:val="single" w:sz="2" w:space="0" w:color="000001"/>
            </w:tcBorders>
          </w:tcPr>
          <w:p w14:paraId="0A49FBA7" w14:textId="31AD71F8" w:rsidR="00FB482C" w:rsidRDefault="00FB482C" w:rsidP="007F2047">
            <w:pPr>
              <w:pStyle w:val="TableContents"/>
              <w:spacing w:after="46" w:line="240" w:lineRule="auto"/>
              <w:rPr>
                <w:sz w:val="20"/>
                <w:szCs w:val="20"/>
              </w:rPr>
            </w:pPr>
            <w:r>
              <w:rPr>
                <w:sz w:val="20"/>
                <w:szCs w:val="20"/>
              </w:rPr>
              <w:t>PANSS Total Low (n=3</w:t>
            </w:r>
            <w:r w:rsidR="00F70815">
              <w:rPr>
                <w:sz w:val="20"/>
                <w:szCs w:val="20"/>
              </w:rPr>
              <w:t>3</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5347FD13" w14:textId="3A91A3F4" w:rsidR="00FB482C" w:rsidRPr="00A03866" w:rsidRDefault="004719EB" w:rsidP="007F2047">
            <w:pPr>
              <w:pStyle w:val="TableContents"/>
              <w:spacing w:after="46" w:line="240" w:lineRule="auto"/>
              <w:rPr>
                <w:sz w:val="20"/>
                <w:szCs w:val="20"/>
                <w:lang w:val="en-GB"/>
              </w:rPr>
            </w:pPr>
            <w:r>
              <w:rPr>
                <w:sz w:val="20"/>
                <w:szCs w:val="20"/>
                <w:lang w:val="en-GB"/>
              </w:rPr>
              <w:t>Bilateral median / posterior cingulate gyri</w:t>
            </w:r>
          </w:p>
        </w:tc>
        <w:tc>
          <w:tcPr>
            <w:tcW w:w="517" w:type="dxa"/>
            <w:tcBorders>
              <w:top w:val="single" w:sz="2" w:space="0" w:color="000001"/>
              <w:left w:val="single" w:sz="2" w:space="0" w:color="000001"/>
              <w:bottom w:val="single" w:sz="2" w:space="0" w:color="000001"/>
              <w:right w:val="single" w:sz="2" w:space="0" w:color="000001"/>
            </w:tcBorders>
          </w:tcPr>
          <w:p w14:paraId="0BC49FB7" w14:textId="64CC8732" w:rsidR="00FB482C" w:rsidRDefault="004719EB" w:rsidP="007F2047">
            <w:pPr>
              <w:pStyle w:val="TableContents"/>
              <w:spacing w:after="46" w:line="240" w:lineRule="auto"/>
              <w:rPr>
                <w:sz w:val="20"/>
                <w:szCs w:val="20"/>
                <w:lang w:val="en-US"/>
              </w:rPr>
            </w:pPr>
            <w:r>
              <w:rPr>
                <w:sz w:val="20"/>
                <w:szCs w:val="20"/>
                <w:lang w:val="en-US"/>
              </w:rPr>
              <w:t>163</w:t>
            </w:r>
          </w:p>
        </w:tc>
        <w:tc>
          <w:tcPr>
            <w:tcW w:w="2296" w:type="dxa"/>
            <w:tcBorders>
              <w:top w:val="single" w:sz="2" w:space="0" w:color="000001"/>
              <w:left w:val="single" w:sz="2" w:space="0" w:color="000001"/>
              <w:bottom w:val="single" w:sz="2" w:space="0" w:color="000001"/>
            </w:tcBorders>
            <w:shd w:val="clear" w:color="auto" w:fill="auto"/>
          </w:tcPr>
          <w:p w14:paraId="112FF2D8" w14:textId="76AAAB9B" w:rsidR="00FB482C" w:rsidRDefault="004719EB" w:rsidP="007F2047">
            <w:pPr>
              <w:pStyle w:val="TableContents"/>
              <w:spacing w:after="46" w:line="240" w:lineRule="auto"/>
              <w:rPr>
                <w:sz w:val="20"/>
                <w:szCs w:val="20"/>
                <w:lang w:val="en-US"/>
              </w:rPr>
            </w:pPr>
            <w:r>
              <w:rPr>
                <w:sz w:val="20"/>
                <w:szCs w:val="20"/>
                <w:lang w:val="en-US"/>
              </w:rPr>
              <w:t>0, -42, 34</w:t>
            </w:r>
          </w:p>
        </w:tc>
        <w:tc>
          <w:tcPr>
            <w:tcW w:w="713" w:type="dxa"/>
            <w:tcBorders>
              <w:top w:val="single" w:sz="2" w:space="0" w:color="000001"/>
              <w:left w:val="single" w:sz="2" w:space="0" w:color="000001"/>
              <w:bottom w:val="single" w:sz="2" w:space="0" w:color="000001"/>
            </w:tcBorders>
            <w:shd w:val="clear" w:color="auto" w:fill="auto"/>
          </w:tcPr>
          <w:p w14:paraId="77840741" w14:textId="112CECBA" w:rsidR="00FB482C" w:rsidRDefault="004719EB" w:rsidP="007F2047">
            <w:pPr>
              <w:pStyle w:val="TableContents"/>
              <w:spacing w:after="46" w:line="240" w:lineRule="auto"/>
              <w:rPr>
                <w:sz w:val="20"/>
                <w:szCs w:val="20"/>
                <w:lang w:val="en-US"/>
              </w:rPr>
            </w:pPr>
            <w:r>
              <w:rPr>
                <w:sz w:val="20"/>
                <w:szCs w:val="20"/>
                <w:lang w:val="en-US"/>
              </w:rPr>
              <w:t>4.187</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1F17510F" w14:textId="1B3A831D" w:rsidR="00FB482C" w:rsidRPr="00A03866" w:rsidRDefault="004719EB" w:rsidP="007F2047">
            <w:pPr>
              <w:pStyle w:val="TableContents"/>
              <w:spacing w:after="46" w:line="240" w:lineRule="auto"/>
              <w:rPr>
                <w:sz w:val="20"/>
                <w:szCs w:val="20"/>
                <w:lang w:val="en-US"/>
              </w:rPr>
            </w:pPr>
            <w:r>
              <w:rPr>
                <w:sz w:val="20"/>
                <w:szCs w:val="20"/>
                <w:lang w:val="en-US"/>
              </w:rPr>
              <w:t>0.006</w:t>
            </w:r>
          </w:p>
        </w:tc>
      </w:tr>
      <w:tr w:rsidR="00FB482C" w:rsidRPr="00A03866" w14:paraId="03A20B2C" w14:textId="77777777" w:rsidTr="00060191">
        <w:trPr>
          <w:trHeight w:val="283"/>
        </w:trPr>
        <w:tc>
          <w:tcPr>
            <w:tcW w:w="1472" w:type="dxa"/>
            <w:tcBorders>
              <w:top w:val="single" w:sz="2" w:space="0" w:color="000001"/>
              <w:left w:val="single" w:sz="2" w:space="0" w:color="000001"/>
              <w:right w:val="single" w:sz="2" w:space="0" w:color="000001"/>
            </w:tcBorders>
          </w:tcPr>
          <w:p w14:paraId="6F29132D" w14:textId="670389D5" w:rsidR="00FB482C" w:rsidRDefault="00FB482C" w:rsidP="007F2047">
            <w:pPr>
              <w:pStyle w:val="TableContents"/>
              <w:spacing w:after="46" w:line="240" w:lineRule="auto"/>
              <w:rPr>
                <w:sz w:val="20"/>
                <w:szCs w:val="20"/>
              </w:rPr>
            </w:pPr>
            <w:r>
              <w:rPr>
                <w:sz w:val="20"/>
                <w:szCs w:val="20"/>
              </w:rPr>
              <w:t>PANSS Pos Low (n=</w:t>
            </w:r>
            <w:r w:rsidR="00F70815">
              <w:rPr>
                <w:sz w:val="20"/>
                <w:szCs w:val="20"/>
              </w:rPr>
              <w:t>29</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15D19152" w14:textId="0EF066FE" w:rsidR="00FB482C" w:rsidRPr="00A03866" w:rsidRDefault="00F01C15" w:rsidP="007F2047">
            <w:pPr>
              <w:pStyle w:val="TableContents"/>
              <w:spacing w:after="46" w:line="240" w:lineRule="auto"/>
              <w:rPr>
                <w:sz w:val="20"/>
                <w:szCs w:val="20"/>
                <w:lang w:val="en-GB"/>
              </w:rPr>
            </w:pPr>
            <w:r>
              <w:rPr>
                <w:sz w:val="20"/>
                <w:szCs w:val="20"/>
                <w:lang w:val="en-GB"/>
              </w:rPr>
              <w:t>Right rolandic operculum</w:t>
            </w:r>
          </w:p>
        </w:tc>
        <w:tc>
          <w:tcPr>
            <w:tcW w:w="517" w:type="dxa"/>
            <w:tcBorders>
              <w:top w:val="single" w:sz="2" w:space="0" w:color="000001"/>
              <w:left w:val="single" w:sz="2" w:space="0" w:color="000001"/>
              <w:bottom w:val="single" w:sz="2" w:space="0" w:color="000001"/>
              <w:right w:val="single" w:sz="2" w:space="0" w:color="000001"/>
            </w:tcBorders>
          </w:tcPr>
          <w:p w14:paraId="23C0C6E4" w14:textId="4CA17DB7" w:rsidR="00FB482C" w:rsidRDefault="00F01C15" w:rsidP="007F2047">
            <w:pPr>
              <w:pStyle w:val="TableContents"/>
              <w:spacing w:after="46" w:line="240" w:lineRule="auto"/>
              <w:rPr>
                <w:sz w:val="20"/>
                <w:szCs w:val="20"/>
                <w:lang w:val="en-US"/>
              </w:rPr>
            </w:pPr>
            <w:r>
              <w:rPr>
                <w:sz w:val="20"/>
                <w:szCs w:val="20"/>
                <w:lang w:val="en-US"/>
              </w:rPr>
              <w:t>355</w:t>
            </w:r>
          </w:p>
        </w:tc>
        <w:tc>
          <w:tcPr>
            <w:tcW w:w="2296" w:type="dxa"/>
            <w:tcBorders>
              <w:top w:val="single" w:sz="2" w:space="0" w:color="000001"/>
              <w:left w:val="single" w:sz="2" w:space="0" w:color="000001"/>
              <w:bottom w:val="single" w:sz="2" w:space="0" w:color="000001"/>
            </w:tcBorders>
            <w:shd w:val="clear" w:color="auto" w:fill="auto"/>
          </w:tcPr>
          <w:p w14:paraId="359AD2F9" w14:textId="00175E55" w:rsidR="00FB482C" w:rsidRDefault="00F01C15" w:rsidP="007F2047">
            <w:pPr>
              <w:pStyle w:val="TableContents"/>
              <w:spacing w:after="46" w:line="240" w:lineRule="auto"/>
              <w:rPr>
                <w:sz w:val="20"/>
                <w:szCs w:val="20"/>
                <w:lang w:val="en-US"/>
              </w:rPr>
            </w:pPr>
            <w:r>
              <w:rPr>
                <w:sz w:val="20"/>
                <w:szCs w:val="20"/>
                <w:lang w:val="en-US"/>
              </w:rPr>
              <w:t>58, -16, 16</w:t>
            </w:r>
          </w:p>
        </w:tc>
        <w:tc>
          <w:tcPr>
            <w:tcW w:w="713" w:type="dxa"/>
            <w:tcBorders>
              <w:top w:val="single" w:sz="2" w:space="0" w:color="000001"/>
              <w:left w:val="single" w:sz="2" w:space="0" w:color="000001"/>
              <w:bottom w:val="single" w:sz="2" w:space="0" w:color="000001"/>
            </w:tcBorders>
            <w:shd w:val="clear" w:color="auto" w:fill="auto"/>
          </w:tcPr>
          <w:p w14:paraId="0F9C7280" w14:textId="6A499A1C" w:rsidR="00FB482C" w:rsidRDefault="00F01C15" w:rsidP="007F2047">
            <w:pPr>
              <w:pStyle w:val="TableContents"/>
              <w:spacing w:after="46" w:line="240" w:lineRule="auto"/>
              <w:rPr>
                <w:sz w:val="20"/>
                <w:szCs w:val="20"/>
                <w:lang w:val="en-US"/>
              </w:rPr>
            </w:pPr>
            <w:r>
              <w:rPr>
                <w:sz w:val="20"/>
                <w:szCs w:val="20"/>
                <w:lang w:val="en-US"/>
              </w:rPr>
              <w:t>4.419</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FE15C62" w14:textId="656FB447" w:rsidR="00FB482C" w:rsidRPr="00A03866" w:rsidRDefault="00F01C15" w:rsidP="007F2047">
            <w:pPr>
              <w:pStyle w:val="TableContents"/>
              <w:spacing w:after="46" w:line="240" w:lineRule="auto"/>
              <w:rPr>
                <w:sz w:val="20"/>
                <w:szCs w:val="20"/>
                <w:lang w:val="en-US"/>
              </w:rPr>
            </w:pPr>
            <w:r>
              <w:rPr>
                <w:sz w:val="20"/>
                <w:szCs w:val="20"/>
                <w:lang w:val="en-US"/>
              </w:rPr>
              <w:t>0.008</w:t>
            </w:r>
          </w:p>
        </w:tc>
      </w:tr>
      <w:tr w:rsidR="00FB482C" w:rsidRPr="00A03866" w14:paraId="0446FFBC" w14:textId="77777777" w:rsidTr="00060191">
        <w:trPr>
          <w:trHeight w:val="283"/>
        </w:trPr>
        <w:tc>
          <w:tcPr>
            <w:tcW w:w="1472" w:type="dxa"/>
            <w:vMerge w:val="restart"/>
            <w:tcBorders>
              <w:top w:val="single" w:sz="2" w:space="0" w:color="000001"/>
              <w:left w:val="single" w:sz="2" w:space="0" w:color="000001"/>
              <w:right w:val="single" w:sz="2" w:space="0" w:color="000001"/>
            </w:tcBorders>
          </w:tcPr>
          <w:p w14:paraId="1570462A" w14:textId="7C27A29E" w:rsidR="00FB482C" w:rsidRDefault="00FB482C" w:rsidP="007F2047">
            <w:pPr>
              <w:pStyle w:val="TableContents"/>
              <w:spacing w:after="46" w:line="240" w:lineRule="auto"/>
              <w:rPr>
                <w:sz w:val="20"/>
                <w:szCs w:val="20"/>
              </w:rPr>
            </w:pPr>
            <w:r>
              <w:rPr>
                <w:sz w:val="20"/>
                <w:szCs w:val="20"/>
              </w:rPr>
              <w:t>PANSS Neg Low (n=</w:t>
            </w:r>
            <w:r w:rsidR="00F70815">
              <w:rPr>
                <w:sz w:val="20"/>
                <w:szCs w:val="20"/>
              </w:rPr>
              <w:t>29</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0F40829E" w14:textId="3A029EB5" w:rsidR="00FB482C" w:rsidRPr="00A03866" w:rsidRDefault="00F01C15" w:rsidP="007F2047">
            <w:pPr>
              <w:pStyle w:val="TableContents"/>
              <w:spacing w:after="46" w:line="240" w:lineRule="auto"/>
              <w:rPr>
                <w:sz w:val="20"/>
                <w:szCs w:val="20"/>
                <w:lang w:val="en-GB"/>
              </w:rPr>
            </w:pPr>
            <w:r>
              <w:rPr>
                <w:sz w:val="20"/>
                <w:szCs w:val="20"/>
                <w:lang w:val="en-GB"/>
              </w:rPr>
              <w:t>Right rolandic operculum</w:t>
            </w:r>
          </w:p>
        </w:tc>
        <w:tc>
          <w:tcPr>
            <w:tcW w:w="517" w:type="dxa"/>
            <w:tcBorders>
              <w:top w:val="single" w:sz="2" w:space="0" w:color="000001"/>
              <w:left w:val="single" w:sz="2" w:space="0" w:color="000001"/>
              <w:bottom w:val="single" w:sz="2" w:space="0" w:color="000001"/>
              <w:right w:val="single" w:sz="2" w:space="0" w:color="000001"/>
            </w:tcBorders>
          </w:tcPr>
          <w:p w14:paraId="38DF9435" w14:textId="764A5A28" w:rsidR="00FB482C" w:rsidRDefault="00F01C15" w:rsidP="007F2047">
            <w:pPr>
              <w:pStyle w:val="TableContents"/>
              <w:spacing w:after="46" w:line="240" w:lineRule="auto"/>
              <w:rPr>
                <w:sz w:val="20"/>
                <w:szCs w:val="20"/>
                <w:lang w:val="en-US"/>
              </w:rPr>
            </w:pPr>
            <w:r>
              <w:rPr>
                <w:sz w:val="20"/>
                <w:szCs w:val="20"/>
                <w:lang w:val="en-US"/>
              </w:rPr>
              <w:t>127</w:t>
            </w:r>
          </w:p>
        </w:tc>
        <w:tc>
          <w:tcPr>
            <w:tcW w:w="2296" w:type="dxa"/>
            <w:tcBorders>
              <w:top w:val="single" w:sz="2" w:space="0" w:color="000001"/>
              <w:left w:val="single" w:sz="2" w:space="0" w:color="000001"/>
              <w:bottom w:val="single" w:sz="2" w:space="0" w:color="000001"/>
            </w:tcBorders>
            <w:shd w:val="clear" w:color="auto" w:fill="auto"/>
          </w:tcPr>
          <w:p w14:paraId="7445808E" w14:textId="2DFE7096" w:rsidR="00FB482C" w:rsidRDefault="00F01C15" w:rsidP="007F2047">
            <w:pPr>
              <w:pStyle w:val="TableContents"/>
              <w:spacing w:after="46" w:line="240" w:lineRule="auto"/>
              <w:rPr>
                <w:sz w:val="20"/>
                <w:szCs w:val="20"/>
                <w:lang w:val="en-US"/>
              </w:rPr>
            </w:pPr>
            <w:r>
              <w:rPr>
                <w:sz w:val="20"/>
                <w:szCs w:val="20"/>
                <w:lang w:val="en-US"/>
              </w:rPr>
              <w:t>56, -14, 10</w:t>
            </w:r>
          </w:p>
        </w:tc>
        <w:tc>
          <w:tcPr>
            <w:tcW w:w="713" w:type="dxa"/>
            <w:tcBorders>
              <w:top w:val="single" w:sz="2" w:space="0" w:color="000001"/>
              <w:left w:val="single" w:sz="2" w:space="0" w:color="000001"/>
              <w:bottom w:val="single" w:sz="2" w:space="0" w:color="000001"/>
            </w:tcBorders>
            <w:shd w:val="clear" w:color="auto" w:fill="auto"/>
          </w:tcPr>
          <w:p w14:paraId="2961B67B" w14:textId="5C2C4003" w:rsidR="00FB482C" w:rsidRDefault="00F01C15" w:rsidP="007F2047">
            <w:pPr>
              <w:pStyle w:val="TableContents"/>
              <w:spacing w:after="46" w:line="240" w:lineRule="auto"/>
              <w:rPr>
                <w:sz w:val="20"/>
                <w:szCs w:val="20"/>
                <w:lang w:val="en-US"/>
              </w:rPr>
            </w:pPr>
            <w:r>
              <w:rPr>
                <w:sz w:val="20"/>
                <w:szCs w:val="20"/>
                <w:lang w:val="en-US"/>
              </w:rPr>
              <w:t>4.592</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4A25FEE" w14:textId="18D602D6" w:rsidR="00FB482C" w:rsidRPr="00A03866" w:rsidRDefault="00F01C15" w:rsidP="007F2047">
            <w:pPr>
              <w:pStyle w:val="TableContents"/>
              <w:spacing w:after="46" w:line="240" w:lineRule="auto"/>
              <w:rPr>
                <w:sz w:val="20"/>
                <w:szCs w:val="20"/>
                <w:lang w:val="en-US"/>
              </w:rPr>
            </w:pPr>
            <w:r>
              <w:rPr>
                <w:sz w:val="20"/>
                <w:szCs w:val="20"/>
                <w:lang w:val="en-US"/>
              </w:rPr>
              <w:t>0.019</w:t>
            </w:r>
          </w:p>
        </w:tc>
      </w:tr>
      <w:tr w:rsidR="00FB482C" w:rsidRPr="00A03866" w14:paraId="7D55507C" w14:textId="77777777" w:rsidTr="00060191">
        <w:trPr>
          <w:trHeight w:val="283"/>
        </w:trPr>
        <w:tc>
          <w:tcPr>
            <w:tcW w:w="1472" w:type="dxa"/>
            <w:vMerge/>
            <w:tcBorders>
              <w:left w:val="single" w:sz="2" w:space="0" w:color="000001"/>
              <w:right w:val="single" w:sz="2" w:space="0" w:color="000001"/>
            </w:tcBorders>
            <w:vAlign w:val="bottom"/>
          </w:tcPr>
          <w:p w14:paraId="32CD93B5" w14:textId="77777777" w:rsidR="00FB482C" w:rsidRDefault="00FB482C" w:rsidP="007F2047">
            <w:pPr>
              <w:pStyle w:val="TableContents"/>
              <w:spacing w:after="46" w:line="240" w:lineRule="auto"/>
              <w:rPr>
                <w:sz w:val="20"/>
                <w:szCs w:val="20"/>
              </w:rPr>
            </w:pPr>
          </w:p>
        </w:tc>
        <w:tc>
          <w:tcPr>
            <w:tcW w:w="3802" w:type="dxa"/>
            <w:tcBorders>
              <w:top w:val="single" w:sz="2" w:space="0" w:color="000001"/>
              <w:left w:val="single" w:sz="2" w:space="0" w:color="000001"/>
              <w:bottom w:val="single" w:sz="2" w:space="0" w:color="000001"/>
              <w:right w:val="single" w:sz="2" w:space="0" w:color="000001"/>
            </w:tcBorders>
          </w:tcPr>
          <w:p w14:paraId="13A85A60" w14:textId="136BB763" w:rsidR="00FB482C" w:rsidRPr="00A03866" w:rsidRDefault="00F01C15" w:rsidP="007F2047">
            <w:pPr>
              <w:pStyle w:val="TableContents"/>
              <w:spacing w:after="46" w:line="240" w:lineRule="auto"/>
              <w:rPr>
                <w:sz w:val="20"/>
                <w:szCs w:val="20"/>
                <w:lang w:val="en-GB"/>
              </w:rPr>
            </w:pPr>
            <w:r>
              <w:rPr>
                <w:sz w:val="20"/>
                <w:szCs w:val="20"/>
                <w:lang w:val="en-GB"/>
              </w:rPr>
              <w:t>Bilateral median / posterior cingulate gyri</w:t>
            </w:r>
          </w:p>
        </w:tc>
        <w:tc>
          <w:tcPr>
            <w:tcW w:w="517" w:type="dxa"/>
            <w:tcBorders>
              <w:top w:val="single" w:sz="2" w:space="0" w:color="000001"/>
              <w:left w:val="single" w:sz="2" w:space="0" w:color="000001"/>
              <w:bottom w:val="single" w:sz="2" w:space="0" w:color="000001"/>
              <w:right w:val="single" w:sz="2" w:space="0" w:color="000001"/>
            </w:tcBorders>
          </w:tcPr>
          <w:p w14:paraId="3C9FE3A0" w14:textId="60780923" w:rsidR="00FB482C" w:rsidRDefault="00F01C15" w:rsidP="007F2047">
            <w:pPr>
              <w:pStyle w:val="TableContents"/>
              <w:spacing w:after="46" w:line="240" w:lineRule="auto"/>
              <w:rPr>
                <w:sz w:val="20"/>
                <w:szCs w:val="20"/>
                <w:lang w:val="en-US"/>
              </w:rPr>
            </w:pPr>
            <w:r>
              <w:rPr>
                <w:sz w:val="20"/>
                <w:szCs w:val="20"/>
                <w:lang w:val="en-US"/>
              </w:rPr>
              <w:t>106</w:t>
            </w:r>
          </w:p>
        </w:tc>
        <w:tc>
          <w:tcPr>
            <w:tcW w:w="2296" w:type="dxa"/>
            <w:tcBorders>
              <w:top w:val="single" w:sz="2" w:space="0" w:color="000001"/>
              <w:left w:val="single" w:sz="2" w:space="0" w:color="000001"/>
              <w:bottom w:val="single" w:sz="2" w:space="0" w:color="000001"/>
            </w:tcBorders>
            <w:shd w:val="clear" w:color="auto" w:fill="auto"/>
          </w:tcPr>
          <w:p w14:paraId="5CEC474B" w14:textId="0A565AE2" w:rsidR="00FB482C" w:rsidRDefault="00F01C15" w:rsidP="007F2047">
            <w:pPr>
              <w:pStyle w:val="TableContents"/>
              <w:spacing w:after="46" w:line="240" w:lineRule="auto"/>
              <w:rPr>
                <w:sz w:val="20"/>
                <w:szCs w:val="20"/>
                <w:lang w:val="en-US"/>
              </w:rPr>
            </w:pPr>
            <w:r>
              <w:rPr>
                <w:sz w:val="20"/>
                <w:szCs w:val="20"/>
                <w:lang w:val="en-US"/>
              </w:rPr>
              <w:t>0, -36, 36</w:t>
            </w:r>
          </w:p>
        </w:tc>
        <w:tc>
          <w:tcPr>
            <w:tcW w:w="713" w:type="dxa"/>
            <w:tcBorders>
              <w:top w:val="single" w:sz="2" w:space="0" w:color="000001"/>
              <w:left w:val="single" w:sz="2" w:space="0" w:color="000001"/>
              <w:bottom w:val="single" w:sz="2" w:space="0" w:color="000001"/>
            </w:tcBorders>
            <w:shd w:val="clear" w:color="auto" w:fill="auto"/>
          </w:tcPr>
          <w:p w14:paraId="6F77DDBD" w14:textId="56CD7434" w:rsidR="00FB482C" w:rsidRDefault="00F01C15" w:rsidP="007F2047">
            <w:pPr>
              <w:pStyle w:val="TableContents"/>
              <w:spacing w:after="46" w:line="240" w:lineRule="auto"/>
              <w:rPr>
                <w:sz w:val="20"/>
                <w:szCs w:val="20"/>
                <w:lang w:val="en-US"/>
              </w:rPr>
            </w:pPr>
            <w:r>
              <w:rPr>
                <w:sz w:val="20"/>
                <w:szCs w:val="20"/>
                <w:lang w:val="en-US"/>
              </w:rPr>
              <w:t>3.972</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4827F2A" w14:textId="6E07B266" w:rsidR="00FB482C" w:rsidRPr="00A03866" w:rsidRDefault="00F01C15" w:rsidP="007F2047">
            <w:pPr>
              <w:pStyle w:val="TableContents"/>
              <w:spacing w:after="46" w:line="240" w:lineRule="auto"/>
              <w:rPr>
                <w:sz w:val="20"/>
                <w:szCs w:val="20"/>
                <w:lang w:val="en-US"/>
              </w:rPr>
            </w:pPr>
            <w:r>
              <w:rPr>
                <w:sz w:val="20"/>
                <w:szCs w:val="20"/>
                <w:lang w:val="en-US"/>
              </w:rPr>
              <w:t>0.031</w:t>
            </w:r>
          </w:p>
        </w:tc>
      </w:tr>
      <w:tr w:rsidR="0067345E" w:rsidRPr="00747EC7" w14:paraId="7E14254C" w14:textId="77777777" w:rsidTr="0067345E">
        <w:trPr>
          <w:trHeight w:val="283"/>
        </w:trPr>
        <w:tc>
          <w:tcPr>
            <w:tcW w:w="1472" w:type="dxa"/>
            <w:vMerge w:val="restart"/>
            <w:tcBorders>
              <w:left w:val="single" w:sz="2" w:space="0" w:color="000001"/>
              <w:right w:val="single" w:sz="2" w:space="0" w:color="000001"/>
            </w:tcBorders>
          </w:tcPr>
          <w:p w14:paraId="0F70DEAC" w14:textId="395C62EF" w:rsidR="0067345E" w:rsidRPr="00747EC7" w:rsidRDefault="0067345E" w:rsidP="0067345E">
            <w:pPr>
              <w:pStyle w:val="TableContents"/>
              <w:spacing w:after="46" w:line="240" w:lineRule="auto"/>
              <w:rPr>
                <w:sz w:val="20"/>
                <w:szCs w:val="20"/>
                <w:lang w:val="en-US"/>
              </w:rPr>
            </w:pPr>
            <w:r>
              <w:rPr>
                <w:sz w:val="20"/>
                <w:szCs w:val="20"/>
                <w:lang w:val="en-US"/>
              </w:rPr>
              <w:t>AV (n=15)</w:t>
            </w:r>
          </w:p>
        </w:tc>
        <w:tc>
          <w:tcPr>
            <w:tcW w:w="3802" w:type="dxa"/>
            <w:tcBorders>
              <w:top w:val="single" w:sz="2" w:space="0" w:color="000001"/>
              <w:left w:val="single" w:sz="2" w:space="0" w:color="000001"/>
              <w:bottom w:val="single" w:sz="2" w:space="0" w:color="000001"/>
              <w:right w:val="single" w:sz="2" w:space="0" w:color="000001"/>
            </w:tcBorders>
          </w:tcPr>
          <w:p w14:paraId="781B28A6" w14:textId="2FC16696" w:rsidR="0067345E" w:rsidRPr="00747EC7" w:rsidRDefault="0067345E" w:rsidP="007F2047">
            <w:pPr>
              <w:pStyle w:val="TableContents"/>
              <w:spacing w:after="46" w:line="240" w:lineRule="auto"/>
              <w:rPr>
                <w:sz w:val="20"/>
                <w:szCs w:val="20"/>
                <w:lang w:val="en-US"/>
              </w:rPr>
            </w:pPr>
            <w:r>
              <w:rPr>
                <w:sz w:val="20"/>
                <w:szCs w:val="20"/>
                <w:lang w:val="en-US"/>
              </w:rPr>
              <w:t>Bilateral dmPFC / cingulate gyri</w:t>
            </w:r>
          </w:p>
        </w:tc>
        <w:tc>
          <w:tcPr>
            <w:tcW w:w="517" w:type="dxa"/>
            <w:tcBorders>
              <w:top w:val="single" w:sz="2" w:space="0" w:color="000001"/>
              <w:left w:val="single" w:sz="2" w:space="0" w:color="000001"/>
              <w:bottom w:val="single" w:sz="2" w:space="0" w:color="000001"/>
              <w:right w:val="single" w:sz="2" w:space="0" w:color="000001"/>
            </w:tcBorders>
          </w:tcPr>
          <w:p w14:paraId="44F3630A" w14:textId="69461B32" w:rsidR="0067345E" w:rsidRPr="00747EC7" w:rsidRDefault="0067345E" w:rsidP="007F2047">
            <w:pPr>
              <w:pStyle w:val="TableContents"/>
              <w:spacing w:after="46" w:line="240" w:lineRule="auto"/>
              <w:rPr>
                <w:sz w:val="20"/>
                <w:szCs w:val="20"/>
                <w:lang w:val="en-US"/>
              </w:rPr>
            </w:pPr>
            <w:r>
              <w:rPr>
                <w:sz w:val="20"/>
                <w:szCs w:val="20"/>
                <w:lang w:val="en-US"/>
              </w:rPr>
              <w:t>684</w:t>
            </w:r>
          </w:p>
        </w:tc>
        <w:tc>
          <w:tcPr>
            <w:tcW w:w="2296" w:type="dxa"/>
            <w:tcBorders>
              <w:top w:val="single" w:sz="2" w:space="0" w:color="000001"/>
              <w:left w:val="single" w:sz="2" w:space="0" w:color="000001"/>
              <w:bottom w:val="single" w:sz="2" w:space="0" w:color="000001"/>
            </w:tcBorders>
            <w:shd w:val="clear" w:color="auto" w:fill="auto"/>
          </w:tcPr>
          <w:p w14:paraId="482B3E7D" w14:textId="0D18AA39" w:rsidR="0067345E" w:rsidRPr="00747EC7" w:rsidRDefault="0067345E" w:rsidP="007F2047">
            <w:pPr>
              <w:pStyle w:val="TableContents"/>
              <w:spacing w:after="46" w:line="240" w:lineRule="auto"/>
              <w:rPr>
                <w:sz w:val="20"/>
                <w:szCs w:val="20"/>
                <w:lang w:val="en-US"/>
              </w:rPr>
            </w:pPr>
            <w:r>
              <w:rPr>
                <w:sz w:val="20"/>
                <w:szCs w:val="20"/>
                <w:lang w:val="en-US"/>
              </w:rPr>
              <w:t>-6, 12, 34</w:t>
            </w:r>
          </w:p>
        </w:tc>
        <w:tc>
          <w:tcPr>
            <w:tcW w:w="713" w:type="dxa"/>
            <w:tcBorders>
              <w:top w:val="single" w:sz="2" w:space="0" w:color="000001"/>
              <w:left w:val="single" w:sz="2" w:space="0" w:color="000001"/>
              <w:bottom w:val="single" w:sz="2" w:space="0" w:color="000001"/>
            </w:tcBorders>
            <w:shd w:val="clear" w:color="auto" w:fill="auto"/>
          </w:tcPr>
          <w:p w14:paraId="3E0922AB" w14:textId="1FD0932C" w:rsidR="0067345E" w:rsidRPr="00747EC7" w:rsidRDefault="0067345E" w:rsidP="007F2047">
            <w:pPr>
              <w:pStyle w:val="TableContents"/>
              <w:spacing w:after="46" w:line="240" w:lineRule="auto"/>
              <w:rPr>
                <w:sz w:val="20"/>
                <w:szCs w:val="20"/>
                <w:lang w:val="en-US"/>
              </w:rPr>
            </w:pPr>
            <w:r>
              <w:rPr>
                <w:sz w:val="20"/>
                <w:szCs w:val="20"/>
                <w:lang w:val="en-US"/>
              </w:rPr>
              <w:t>-3.858</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7F83CB1D" w14:textId="7615C8CC" w:rsidR="0067345E" w:rsidRPr="00747EC7" w:rsidRDefault="0067345E" w:rsidP="007F2047">
            <w:pPr>
              <w:pStyle w:val="TableContents"/>
              <w:spacing w:after="46" w:line="240" w:lineRule="auto"/>
              <w:rPr>
                <w:sz w:val="20"/>
                <w:szCs w:val="20"/>
                <w:lang w:val="en-US"/>
              </w:rPr>
            </w:pPr>
            <w:r>
              <w:rPr>
                <w:sz w:val="20"/>
                <w:szCs w:val="20"/>
                <w:lang w:val="en-US"/>
              </w:rPr>
              <w:t>0.007</w:t>
            </w:r>
          </w:p>
        </w:tc>
      </w:tr>
      <w:tr w:rsidR="0067345E" w:rsidRPr="00747EC7" w14:paraId="7F8B22E8" w14:textId="77777777" w:rsidTr="0067345E">
        <w:trPr>
          <w:trHeight w:val="283"/>
        </w:trPr>
        <w:tc>
          <w:tcPr>
            <w:tcW w:w="1472" w:type="dxa"/>
            <w:vMerge/>
            <w:tcBorders>
              <w:left w:val="single" w:sz="2" w:space="0" w:color="000001"/>
              <w:right w:val="single" w:sz="2" w:space="0" w:color="000001"/>
            </w:tcBorders>
            <w:vAlign w:val="bottom"/>
          </w:tcPr>
          <w:p w14:paraId="6C27C55F" w14:textId="77777777" w:rsidR="0067345E" w:rsidRDefault="0067345E" w:rsidP="007F2047">
            <w:pPr>
              <w:pStyle w:val="TableContents"/>
              <w:spacing w:after="46" w:line="240" w:lineRule="auto"/>
              <w:rPr>
                <w:sz w:val="20"/>
                <w:szCs w:val="20"/>
                <w:lang w:val="en-US"/>
              </w:rPr>
            </w:pPr>
          </w:p>
        </w:tc>
        <w:tc>
          <w:tcPr>
            <w:tcW w:w="3802" w:type="dxa"/>
            <w:tcBorders>
              <w:top w:val="single" w:sz="2" w:space="0" w:color="000001"/>
              <w:left w:val="single" w:sz="2" w:space="0" w:color="000001"/>
              <w:bottom w:val="single" w:sz="2" w:space="0" w:color="000001"/>
              <w:right w:val="single" w:sz="2" w:space="0" w:color="000001"/>
            </w:tcBorders>
          </w:tcPr>
          <w:p w14:paraId="4CCBCA6B" w14:textId="417619E9" w:rsidR="0067345E" w:rsidRPr="00747EC7" w:rsidRDefault="0067345E" w:rsidP="007F2047">
            <w:pPr>
              <w:pStyle w:val="TableContents"/>
              <w:spacing w:after="46" w:line="240" w:lineRule="auto"/>
              <w:rPr>
                <w:sz w:val="20"/>
                <w:szCs w:val="20"/>
                <w:lang w:val="en-US"/>
              </w:rPr>
            </w:pPr>
            <w:r>
              <w:rPr>
                <w:sz w:val="20"/>
                <w:szCs w:val="20"/>
                <w:lang w:val="en-US"/>
              </w:rPr>
              <w:t>Left MTG</w:t>
            </w:r>
          </w:p>
        </w:tc>
        <w:tc>
          <w:tcPr>
            <w:tcW w:w="517" w:type="dxa"/>
            <w:tcBorders>
              <w:top w:val="single" w:sz="2" w:space="0" w:color="000001"/>
              <w:left w:val="single" w:sz="2" w:space="0" w:color="000001"/>
              <w:bottom w:val="single" w:sz="2" w:space="0" w:color="000001"/>
              <w:right w:val="single" w:sz="2" w:space="0" w:color="000001"/>
            </w:tcBorders>
          </w:tcPr>
          <w:p w14:paraId="41213CEB" w14:textId="2EC7B2F6" w:rsidR="0067345E" w:rsidRPr="00747EC7" w:rsidRDefault="0067345E" w:rsidP="007F2047">
            <w:pPr>
              <w:pStyle w:val="TableContents"/>
              <w:spacing w:after="46" w:line="240" w:lineRule="auto"/>
              <w:rPr>
                <w:sz w:val="20"/>
                <w:szCs w:val="20"/>
                <w:lang w:val="en-US"/>
              </w:rPr>
            </w:pPr>
            <w:r>
              <w:rPr>
                <w:sz w:val="20"/>
                <w:szCs w:val="20"/>
                <w:lang w:val="en-US"/>
              </w:rPr>
              <w:t>142</w:t>
            </w:r>
          </w:p>
        </w:tc>
        <w:tc>
          <w:tcPr>
            <w:tcW w:w="2296" w:type="dxa"/>
            <w:tcBorders>
              <w:top w:val="single" w:sz="2" w:space="0" w:color="000001"/>
              <w:left w:val="single" w:sz="2" w:space="0" w:color="000001"/>
              <w:bottom w:val="single" w:sz="2" w:space="0" w:color="000001"/>
            </w:tcBorders>
            <w:shd w:val="clear" w:color="auto" w:fill="auto"/>
          </w:tcPr>
          <w:p w14:paraId="332AD93D" w14:textId="30EEA687" w:rsidR="0067345E" w:rsidRPr="00747EC7" w:rsidRDefault="0067345E" w:rsidP="007F2047">
            <w:pPr>
              <w:pStyle w:val="TableContents"/>
              <w:spacing w:after="46" w:line="240" w:lineRule="auto"/>
              <w:rPr>
                <w:sz w:val="20"/>
                <w:szCs w:val="20"/>
                <w:lang w:val="en-US"/>
              </w:rPr>
            </w:pPr>
            <w:r>
              <w:rPr>
                <w:sz w:val="20"/>
                <w:szCs w:val="20"/>
                <w:lang w:val="en-US"/>
              </w:rPr>
              <w:t>-60, -34, 4</w:t>
            </w:r>
          </w:p>
        </w:tc>
        <w:tc>
          <w:tcPr>
            <w:tcW w:w="713" w:type="dxa"/>
            <w:tcBorders>
              <w:top w:val="single" w:sz="2" w:space="0" w:color="000001"/>
              <w:left w:val="single" w:sz="2" w:space="0" w:color="000001"/>
              <w:bottom w:val="single" w:sz="2" w:space="0" w:color="000001"/>
            </w:tcBorders>
            <w:shd w:val="clear" w:color="auto" w:fill="auto"/>
          </w:tcPr>
          <w:p w14:paraId="0DDCD926" w14:textId="67EA1770" w:rsidR="0067345E" w:rsidRPr="00747EC7" w:rsidRDefault="0067345E" w:rsidP="007F2047">
            <w:pPr>
              <w:pStyle w:val="TableContents"/>
              <w:spacing w:after="46" w:line="240" w:lineRule="auto"/>
              <w:rPr>
                <w:sz w:val="20"/>
                <w:szCs w:val="20"/>
                <w:lang w:val="en-US"/>
              </w:rPr>
            </w:pPr>
            <w:r>
              <w:rPr>
                <w:sz w:val="20"/>
                <w:szCs w:val="20"/>
                <w:lang w:val="en-US"/>
              </w:rPr>
              <w:t>-4.15</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C832E11" w14:textId="6D51F99F" w:rsidR="0067345E" w:rsidRPr="00747EC7" w:rsidRDefault="0067345E" w:rsidP="007F2047">
            <w:pPr>
              <w:pStyle w:val="TableContents"/>
              <w:spacing w:after="46" w:line="240" w:lineRule="auto"/>
              <w:rPr>
                <w:sz w:val="20"/>
                <w:szCs w:val="20"/>
                <w:lang w:val="en-US"/>
              </w:rPr>
            </w:pPr>
            <w:r>
              <w:rPr>
                <w:sz w:val="20"/>
                <w:szCs w:val="20"/>
                <w:lang w:val="en-US"/>
              </w:rPr>
              <w:t>0.008</w:t>
            </w:r>
          </w:p>
        </w:tc>
      </w:tr>
      <w:tr w:rsidR="0067345E" w:rsidRPr="00747EC7" w14:paraId="12C97E13" w14:textId="77777777" w:rsidTr="0067345E">
        <w:trPr>
          <w:trHeight w:val="283"/>
        </w:trPr>
        <w:tc>
          <w:tcPr>
            <w:tcW w:w="1472" w:type="dxa"/>
            <w:vMerge/>
            <w:tcBorders>
              <w:left w:val="single" w:sz="2" w:space="0" w:color="000001"/>
              <w:right w:val="single" w:sz="2" w:space="0" w:color="000001"/>
            </w:tcBorders>
            <w:vAlign w:val="bottom"/>
          </w:tcPr>
          <w:p w14:paraId="211BDDB9" w14:textId="77777777" w:rsidR="0067345E" w:rsidRDefault="0067345E" w:rsidP="007F2047">
            <w:pPr>
              <w:pStyle w:val="TableContents"/>
              <w:spacing w:after="46" w:line="240" w:lineRule="auto"/>
              <w:rPr>
                <w:sz w:val="20"/>
                <w:szCs w:val="20"/>
                <w:lang w:val="en-US"/>
              </w:rPr>
            </w:pPr>
          </w:p>
        </w:tc>
        <w:tc>
          <w:tcPr>
            <w:tcW w:w="3802" w:type="dxa"/>
            <w:tcBorders>
              <w:top w:val="single" w:sz="2" w:space="0" w:color="000001"/>
              <w:left w:val="single" w:sz="2" w:space="0" w:color="000001"/>
              <w:bottom w:val="single" w:sz="2" w:space="0" w:color="000001"/>
              <w:right w:val="single" w:sz="2" w:space="0" w:color="000001"/>
            </w:tcBorders>
          </w:tcPr>
          <w:p w14:paraId="4515C591" w14:textId="1CE66329" w:rsidR="0067345E" w:rsidRPr="00747EC7" w:rsidRDefault="0067345E" w:rsidP="007F2047">
            <w:pPr>
              <w:pStyle w:val="TableContents"/>
              <w:spacing w:after="46" w:line="240" w:lineRule="auto"/>
              <w:rPr>
                <w:sz w:val="20"/>
                <w:szCs w:val="20"/>
                <w:lang w:val="en-US"/>
              </w:rPr>
            </w:pPr>
            <w:r>
              <w:rPr>
                <w:sz w:val="20"/>
                <w:szCs w:val="20"/>
                <w:lang w:val="en-US"/>
              </w:rPr>
              <w:t>Left precentral / postcentral gyri</w:t>
            </w:r>
          </w:p>
        </w:tc>
        <w:tc>
          <w:tcPr>
            <w:tcW w:w="517" w:type="dxa"/>
            <w:tcBorders>
              <w:top w:val="single" w:sz="2" w:space="0" w:color="000001"/>
              <w:left w:val="single" w:sz="2" w:space="0" w:color="000001"/>
              <w:bottom w:val="single" w:sz="2" w:space="0" w:color="000001"/>
              <w:right w:val="single" w:sz="2" w:space="0" w:color="000001"/>
            </w:tcBorders>
          </w:tcPr>
          <w:p w14:paraId="6F4930D4" w14:textId="0C10EBC8" w:rsidR="0067345E" w:rsidRPr="00747EC7" w:rsidRDefault="0067345E" w:rsidP="007F2047">
            <w:pPr>
              <w:pStyle w:val="TableContents"/>
              <w:spacing w:after="46" w:line="240" w:lineRule="auto"/>
              <w:rPr>
                <w:sz w:val="20"/>
                <w:szCs w:val="20"/>
                <w:lang w:val="en-US"/>
              </w:rPr>
            </w:pPr>
            <w:r>
              <w:rPr>
                <w:sz w:val="20"/>
                <w:szCs w:val="20"/>
                <w:lang w:val="en-US"/>
              </w:rPr>
              <w:t>64</w:t>
            </w:r>
          </w:p>
        </w:tc>
        <w:tc>
          <w:tcPr>
            <w:tcW w:w="2296" w:type="dxa"/>
            <w:tcBorders>
              <w:top w:val="single" w:sz="2" w:space="0" w:color="000001"/>
              <w:left w:val="single" w:sz="2" w:space="0" w:color="000001"/>
              <w:bottom w:val="single" w:sz="2" w:space="0" w:color="000001"/>
            </w:tcBorders>
            <w:shd w:val="clear" w:color="auto" w:fill="auto"/>
          </w:tcPr>
          <w:p w14:paraId="65E31718" w14:textId="6EE94937" w:rsidR="0067345E" w:rsidRPr="00747EC7" w:rsidRDefault="0067345E" w:rsidP="007F2047">
            <w:pPr>
              <w:pStyle w:val="TableContents"/>
              <w:spacing w:after="46" w:line="240" w:lineRule="auto"/>
              <w:rPr>
                <w:sz w:val="20"/>
                <w:szCs w:val="20"/>
                <w:lang w:val="en-US"/>
              </w:rPr>
            </w:pPr>
            <w:r>
              <w:rPr>
                <w:sz w:val="20"/>
                <w:szCs w:val="20"/>
                <w:lang w:val="en-US"/>
              </w:rPr>
              <w:t>-58, -2, 28</w:t>
            </w:r>
          </w:p>
        </w:tc>
        <w:tc>
          <w:tcPr>
            <w:tcW w:w="713" w:type="dxa"/>
            <w:tcBorders>
              <w:top w:val="single" w:sz="2" w:space="0" w:color="000001"/>
              <w:left w:val="single" w:sz="2" w:space="0" w:color="000001"/>
              <w:bottom w:val="single" w:sz="2" w:space="0" w:color="000001"/>
            </w:tcBorders>
            <w:shd w:val="clear" w:color="auto" w:fill="auto"/>
          </w:tcPr>
          <w:p w14:paraId="53F9EB14" w14:textId="32DD4F09" w:rsidR="0067345E" w:rsidRPr="00747EC7" w:rsidRDefault="0067345E" w:rsidP="007F2047">
            <w:pPr>
              <w:pStyle w:val="TableContents"/>
              <w:spacing w:after="46" w:line="240" w:lineRule="auto"/>
              <w:rPr>
                <w:sz w:val="20"/>
                <w:szCs w:val="20"/>
                <w:lang w:val="en-US"/>
              </w:rPr>
            </w:pPr>
            <w:r>
              <w:rPr>
                <w:sz w:val="20"/>
                <w:szCs w:val="20"/>
                <w:lang w:val="en-US"/>
              </w:rPr>
              <w:t>-4.17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35BC45AB" w14:textId="0A13B94B" w:rsidR="0067345E" w:rsidRPr="00747EC7" w:rsidRDefault="0067345E" w:rsidP="007F2047">
            <w:pPr>
              <w:pStyle w:val="TableContents"/>
              <w:spacing w:after="46" w:line="240" w:lineRule="auto"/>
              <w:rPr>
                <w:sz w:val="20"/>
                <w:szCs w:val="20"/>
                <w:lang w:val="en-US"/>
              </w:rPr>
            </w:pPr>
            <w:r>
              <w:rPr>
                <w:sz w:val="20"/>
                <w:szCs w:val="20"/>
                <w:lang w:val="en-US"/>
              </w:rPr>
              <w:t>0.013</w:t>
            </w:r>
          </w:p>
        </w:tc>
      </w:tr>
      <w:tr w:rsidR="0067345E" w:rsidRPr="00747EC7" w14:paraId="598546DB" w14:textId="77777777" w:rsidTr="00060191">
        <w:trPr>
          <w:trHeight w:val="283"/>
        </w:trPr>
        <w:tc>
          <w:tcPr>
            <w:tcW w:w="1472" w:type="dxa"/>
            <w:vMerge/>
            <w:tcBorders>
              <w:left w:val="single" w:sz="2" w:space="0" w:color="000001"/>
              <w:bottom w:val="single" w:sz="2" w:space="0" w:color="000001"/>
              <w:right w:val="single" w:sz="2" w:space="0" w:color="000001"/>
            </w:tcBorders>
            <w:vAlign w:val="bottom"/>
          </w:tcPr>
          <w:p w14:paraId="0C446B21" w14:textId="77777777" w:rsidR="0067345E" w:rsidRDefault="0067345E" w:rsidP="007F2047">
            <w:pPr>
              <w:pStyle w:val="TableContents"/>
              <w:spacing w:after="46" w:line="240" w:lineRule="auto"/>
              <w:rPr>
                <w:sz w:val="20"/>
                <w:szCs w:val="20"/>
                <w:lang w:val="en-US"/>
              </w:rPr>
            </w:pPr>
          </w:p>
        </w:tc>
        <w:tc>
          <w:tcPr>
            <w:tcW w:w="3802" w:type="dxa"/>
            <w:tcBorders>
              <w:top w:val="single" w:sz="2" w:space="0" w:color="000001"/>
              <w:left w:val="single" w:sz="2" w:space="0" w:color="000001"/>
              <w:bottom w:val="single" w:sz="2" w:space="0" w:color="000001"/>
              <w:right w:val="single" w:sz="2" w:space="0" w:color="000001"/>
            </w:tcBorders>
          </w:tcPr>
          <w:p w14:paraId="37CE831E" w14:textId="73134AAB" w:rsidR="0067345E" w:rsidRPr="00747EC7" w:rsidRDefault="0067345E" w:rsidP="007F2047">
            <w:pPr>
              <w:pStyle w:val="TableContents"/>
              <w:spacing w:after="46" w:line="240" w:lineRule="auto"/>
              <w:rPr>
                <w:sz w:val="20"/>
                <w:szCs w:val="20"/>
                <w:lang w:val="en-US"/>
              </w:rPr>
            </w:pPr>
            <w:r>
              <w:rPr>
                <w:sz w:val="20"/>
                <w:szCs w:val="20"/>
                <w:lang w:val="en-US"/>
              </w:rPr>
              <w:t>Left STG</w:t>
            </w:r>
          </w:p>
        </w:tc>
        <w:tc>
          <w:tcPr>
            <w:tcW w:w="517" w:type="dxa"/>
            <w:tcBorders>
              <w:top w:val="single" w:sz="2" w:space="0" w:color="000001"/>
              <w:left w:val="single" w:sz="2" w:space="0" w:color="000001"/>
              <w:bottom w:val="single" w:sz="2" w:space="0" w:color="000001"/>
              <w:right w:val="single" w:sz="2" w:space="0" w:color="000001"/>
            </w:tcBorders>
          </w:tcPr>
          <w:p w14:paraId="0888DD3C" w14:textId="7FABC5F6" w:rsidR="0067345E" w:rsidRPr="00747EC7" w:rsidRDefault="0067345E" w:rsidP="007F2047">
            <w:pPr>
              <w:pStyle w:val="TableContents"/>
              <w:spacing w:after="46" w:line="240" w:lineRule="auto"/>
              <w:rPr>
                <w:sz w:val="20"/>
                <w:szCs w:val="20"/>
                <w:lang w:val="en-US"/>
              </w:rPr>
            </w:pPr>
            <w:r>
              <w:rPr>
                <w:sz w:val="20"/>
                <w:szCs w:val="20"/>
                <w:lang w:val="en-US"/>
              </w:rPr>
              <w:t>20</w:t>
            </w:r>
          </w:p>
        </w:tc>
        <w:tc>
          <w:tcPr>
            <w:tcW w:w="2296" w:type="dxa"/>
            <w:tcBorders>
              <w:top w:val="single" w:sz="2" w:space="0" w:color="000001"/>
              <w:left w:val="single" w:sz="2" w:space="0" w:color="000001"/>
              <w:bottom w:val="single" w:sz="2" w:space="0" w:color="000001"/>
            </w:tcBorders>
            <w:shd w:val="clear" w:color="auto" w:fill="auto"/>
          </w:tcPr>
          <w:p w14:paraId="059BF748" w14:textId="388777F1" w:rsidR="0067345E" w:rsidRPr="00747EC7" w:rsidRDefault="0067345E" w:rsidP="007F2047">
            <w:pPr>
              <w:pStyle w:val="TableContents"/>
              <w:spacing w:after="46" w:line="240" w:lineRule="auto"/>
              <w:rPr>
                <w:sz w:val="20"/>
                <w:szCs w:val="20"/>
                <w:lang w:val="en-US"/>
              </w:rPr>
            </w:pPr>
            <w:r>
              <w:rPr>
                <w:sz w:val="20"/>
                <w:szCs w:val="20"/>
                <w:lang w:val="en-US"/>
              </w:rPr>
              <w:t>-60, -38, 18</w:t>
            </w:r>
          </w:p>
        </w:tc>
        <w:tc>
          <w:tcPr>
            <w:tcW w:w="713" w:type="dxa"/>
            <w:tcBorders>
              <w:top w:val="single" w:sz="2" w:space="0" w:color="000001"/>
              <w:left w:val="single" w:sz="2" w:space="0" w:color="000001"/>
              <w:bottom w:val="single" w:sz="2" w:space="0" w:color="000001"/>
            </w:tcBorders>
            <w:shd w:val="clear" w:color="auto" w:fill="auto"/>
          </w:tcPr>
          <w:p w14:paraId="4B6A2646" w14:textId="089132FA" w:rsidR="0067345E" w:rsidRPr="00747EC7" w:rsidRDefault="0067345E" w:rsidP="007F2047">
            <w:pPr>
              <w:pStyle w:val="TableContents"/>
              <w:spacing w:after="46" w:line="240" w:lineRule="auto"/>
              <w:rPr>
                <w:sz w:val="20"/>
                <w:szCs w:val="20"/>
                <w:lang w:val="en-US"/>
              </w:rPr>
            </w:pPr>
            <w:r>
              <w:rPr>
                <w:sz w:val="20"/>
                <w:szCs w:val="20"/>
                <w:lang w:val="en-US"/>
              </w:rPr>
              <w:t>-3.488</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24B3035" w14:textId="689D2369" w:rsidR="0067345E" w:rsidRPr="00747EC7" w:rsidRDefault="0067345E" w:rsidP="007F2047">
            <w:pPr>
              <w:pStyle w:val="TableContents"/>
              <w:spacing w:after="46" w:line="240" w:lineRule="auto"/>
              <w:rPr>
                <w:sz w:val="20"/>
                <w:szCs w:val="20"/>
                <w:lang w:val="en-US"/>
              </w:rPr>
            </w:pPr>
            <w:r>
              <w:rPr>
                <w:sz w:val="20"/>
                <w:szCs w:val="20"/>
                <w:lang w:val="en-US"/>
              </w:rPr>
              <w:t>0.047</w:t>
            </w:r>
          </w:p>
        </w:tc>
      </w:tr>
    </w:tbl>
    <w:p w14:paraId="7BE5D4D9" w14:textId="2ECB875D" w:rsidR="00C4082E" w:rsidRPr="00C4082E" w:rsidRDefault="00C4082E" w:rsidP="00C4082E">
      <w:pPr>
        <w:rPr>
          <w:sz w:val="18"/>
          <w:szCs w:val="18"/>
          <w:lang w:val="en-US"/>
        </w:rPr>
      </w:pPr>
      <w:r w:rsidRPr="00C4082E">
        <w:rPr>
          <w:sz w:val="18"/>
          <w:szCs w:val="18"/>
          <w:lang w:val="en-US"/>
        </w:rPr>
        <w:t>Abbreviations: Ke, cluster extent; MNI, Montreal Neurological Institute; SDM, Signed Differential Mapping; P, p-value</w:t>
      </w:r>
      <w:r>
        <w:rPr>
          <w:sz w:val="18"/>
          <w:szCs w:val="18"/>
          <w:lang w:val="en-US"/>
        </w:rPr>
        <w:t xml:space="preserve">; </w:t>
      </w:r>
      <w:r w:rsidR="00D176C7">
        <w:rPr>
          <w:sz w:val="18"/>
          <w:szCs w:val="18"/>
          <w:lang w:val="en-US"/>
        </w:rPr>
        <w:t xml:space="preserve">n, number of data-sets included; </w:t>
      </w:r>
      <w:r w:rsidRPr="00C4082E">
        <w:rPr>
          <w:sz w:val="18"/>
          <w:szCs w:val="18"/>
          <w:lang w:val="en-US"/>
        </w:rPr>
        <w:t>PANSS, The Positive and Negative Syndrome Scale</w:t>
      </w:r>
      <w:r>
        <w:rPr>
          <w:sz w:val="18"/>
          <w:szCs w:val="18"/>
          <w:lang w:val="en-US"/>
        </w:rPr>
        <w:t>; AV, attention/vigilance</w:t>
      </w:r>
      <w:r w:rsidRPr="00C4082E">
        <w:rPr>
          <w:sz w:val="18"/>
          <w:szCs w:val="18"/>
          <w:lang w:val="en-US"/>
        </w:rPr>
        <w:t>.</w:t>
      </w:r>
    </w:p>
    <w:p w14:paraId="3E19A05A" w14:textId="77777777" w:rsidR="00F37A3F" w:rsidRPr="00747EC7" w:rsidRDefault="00F37A3F" w:rsidP="00F37A3F">
      <w:pPr>
        <w:rPr>
          <w:lang w:val="en-US"/>
        </w:rPr>
      </w:pPr>
    </w:p>
    <w:p w14:paraId="5BE5CE9C" w14:textId="77777777" w:rsidR="007B6F76" w:rsidRDefault="007B6F76">
      <w:pPr>
        <w:rPr>
          <w:lang w:val="en-US"/>
        </w:rPr>
      </w:pPr>
      <w:r>
        <w:rPr>
          <w:lang w:val="en-US"/>
        </w:rPr>
        <w:br w:type="page"/>
      </w:r>
    </w:p>
    <w:p w14:paraId="7C5E73B7" w14:textId="47187842" w:rsidR="007B6F76" w:rsidRDefault="007B6F76" w:rsidP="007B6F76">
      <w:pPr>
        <w:jc w:val="both"/>
        <w:rPr>
          <w:lang w:val="en-US"/>
        </w:rPr>
      </w:pPr>
      <w:r>
        <w:rPr>
          <w:b/>
          <w:lang w:val="en-US"/>
        </w:rPr>
        <w:lastRenderedPageBreak/>
        <w:t xml:space="preserve">Supplementary </w:t>
      </w:r>
      <w:r w:rsidRPr="00D74C47">
        <w:rPr>
          <w:b/>
          <w:lang w:val="en-US"/>
        </w:rPr>
        <w:t xml:space="preserve">Table </w:t>
      </w:r>
      <w:r>
        <w:rPr>
          <w:b/>
          <w:lang w:val="en-US"/>
        </w:rPr>
        <w:t>9</w:t>
      </w:r>
      <w:r w:rsidRPr="00D74C47">
        <w:rPr>
          <w:b/>
          <w:lang w:val="en-US"/>
        </w:rPr>
        <w:t>.</w:t>
      </w:r>
      <w:r w:rsidRPr="005F022F">
        <w:rPr>
          <w:lang w:val="en-US"/>
        </w:rPr>
        <w:t xml:space="preserve"> </w:t>
      </w:r>
      <w:r w:rsidRPr="00A03866">
        <w:t xml:space="preserve">Results of the </w:t>
      </w:r>
      <w:r>
        <w:t xml:space="preserve">subgroup exploratory </w:t>
      </w:r>
      <w:r>
        <w:rPr>
          <w:lang w:val="en-US"/>
        </w:rPr>
        <w:t xml:space="preserve">task-based </w:t>
      </w:r>
      <w:r w:rsidRPr="00A03866">
        <w:rPr>
          <w:lang w:val="en-US"/>
        </w:rPr>
        <w:t>meta-analys</w:t>
      </w:r>
      <w:r>
        <w:rPr>
          <w:lang w:val="en-US"/>
        </w:rPr>
        <w:t>e</w:t>
      </w:r>
      <w:r w:rsidRPr="00A03866">
        <w:rPr>
          <w:lang w:val="en-US"/>
        </w:rPr>
        <w:t xml:space="preserve">s with </w:t>
      </w:r>
      <w:r>
        <w:rPr>
          <w:lang w:val="en-US"/>
        </w:rPr>
        <w:t xml:space="preserve">social cognitive </w:t>
      </w:r>
      <w:r w:rsidRPr="00A03866">
        <w:rPr>
          <w:lang w:val="en-US"/>
        </w:rPr>
        <w:t xml:space="preserve">fMRI studies </w:t>
      </w:r>
      <w:r w:rsidRPr="00A03866">
        <w:t xml:space="preserve">for the </w:t>
      </w:r>
      <w:r>
        <w:t>Controls</w:t>
      </w:r>
      <w:r w:rsidRPr="00A03866">
        <w:t xml:space="preserve"> &gt; Patients contrast</w:t>
      </w:r>
      <w:r w:rsidRPr="005F022F">
        <w:rPr>
          <w:lang w:val="en-US"/>
        </w:rPr>
        <w:t>.</w:t>
      </w:r>
    </w:p>
    <w:tbl>
      <w:tblPr>
        <w:tblW w:w="9575" w:type="dxa"/>
        <w:tblInd w:w="8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1472"/>
        <w:gridCol w:w="3802"/>
        <w:gridCol w:w="517"/>
        <w:gridCol w:w="2296"/>
        <w:gridCol w:w="713"/>
        <w:gridCol w:w="775"/>
      </w:tblGrid>
      <w:tr w:rsidR="007B6F76" w:rsidRPr="00A03866" w14:paraId="14004767" w14:textId="77777777" w:rsidTr="007F2047">
        <w:trPr>
          <w:trHeight w:val="283"/>
        </w:trPr>
        <w:tc>
          <w:tcPr>
            <w:tcW w:w="1472" w:type="dxa"/>
            <w:tcBorders>
              <w:top w:val="single" w:sz="2" w:space="0" w:color="000001"/>
              <w:left w:val="single" w:sz="2" w:space="0" w:color="000001"/>
              <w:bottom w:val="single" w:sz="2" w:space="0" w:color="000001"/>
              <w:right w:val="single" w:sz="2" w:space="0" w:color="000001"/>
            </w:tcBorders>
          </w:tcPr>
          <w:p w14:paraId="2323FBCB" w14:textId="77777777" w:rsidR="007B6F76" w:rsidRPr="004E5E7B" w:rsidRDefault="007B6F76" w:rsidP="007F2047">
            <w:pPr>
              <w:pStyle w:val="TableContents"/>
              <w:spacing w:after="46" w:line="240" w:lineRule="auto"/>
              <w:rPr>
                <w:b/>
                <w:bCs/>
              </w:rPr>
            </w:pPr>
            <w:r w:rsidRPr="004E5E7B">
              <w:rPr>
                <w:b/>
                <w:bCs/>
              </w:rPr>
              <w:t>Subgroup</w:t>
            </w:r>
          </w:p>
        </w:tc>
        <w:tc>
          <w:tcPr>
            <w:tcW w:w="3802" w:type="dxa"/>
            <w:tcBorders>
              <w:top w:val="single" w:sz="2" w:space="0" w:color="000001"/>
              <w:left w:val="single" w:sz="2" w:space="0" w:color="000001"/>
              <w:bottom w:val="single" w:sz="2" w:space="0" w:color="000001"/>
              <w:right w:val="single" w:sz="2" w:space="0" w:color="000001"/>
            </w:tcBorders>
          </w:tcPr>
          <w:p w14:paraId="367F4E86" w14:textId="77777777" w:rsidR="007B6F76" w:rsidRPr="004E5E7B" w:rsidRDefault="007B6F76" w:rsidP="007F2047">
            <w:pPr>
              <w:pStyle w:val="TableContents"/>
              <w:spacing w:after="46" w:line="240" w:lineRule="auto"/>
              <w:rPr>
                <w:b/>
                <w:bCs/>
              </w:rPr>
            </w:pPr>
            <w:r w:rsidRPr="004E5E7B">
              <w:rPr>
                <w:b/>
                <w:bCs/>
              </w:rPr>
              <w:t>Cluster</w:t>
            </w:r>
          </w:p>
        </w:tc>
        <w:tc>
          <w:tcPr>
            <w:tcW w:w="517" w:type="dxa"/>
            <w:tcBorders>
              <w:top w:val="single" w:sz="2" w:space="0" w:color="000001"/>
              <w:left w:val="single" w:sz="2" w:space="0" w:color="000001"/>
              <w:bottom w:val="single" w:sz="2" w:space="0" w:color="000001"/>
              <w:right w:val="single" w:sz="2" w:space="0" w:color="000001"/>
            </w:tcBorders>
          </w:tcPr>
          <w:p w14:paraId="4CF431DC" w14:textId="77777777" w:rsidR="007B6F76" w:rsidRPr="004E5E7B" w:rsidRDefault="007B6F76" w:rsidP="007F2047">
            <w:pPr>
              <w:pStyle w:val="TableContents"/>
              <w:spacing w:after="46" w:line="240" w:lineRule="auto"/>
              <w:rPr>
                <w:b/>
                <w:bCs/>
              </w:rPr>
            </w:pPr>
            <w:r w:rsidRPr="004E5E7B">
              <w:rPr>
                <w:b/>
                <w:bCs/>
                <w:lang w:val="en-US"/>
              </w:rPr>
              <w:t>Ke</w:t>
            </w:r>
          </w:p>
        </w:tc>
        <w:tc>
          <w:tcPr>
            <w:tcW w:w="2296" w:type="dxa"/>
            <w:tcBorders>
              <w:top w:val="single" w:sz="2" w:space="0" w:color="000001"/>
              <w:left w:val="single" w:sz="2" w:space="0" w:color="000001"/>
              <w:bottom w:val="single" w:sz="2" w:space="0" w:color="000001"/>
            </w:tcBorders>
            <w:shd w:val="clear" w:color="auto" w:fill="auto"/>
          </w:tcPr>
          <w:p w14:paraId="4F29B431" w14:textId="77777777" w:rsidR="007B6F76" w:rsidRPr="004E5E7B" w:rsidRDefault="007B6F76" w:rsidP="007F2047">
            <w:pPr>
              <w:pStyle w:val="TableContents"/>
              <w:spacing w:after="46" w:line="240" w:lineRule="auto"/>
            </w:pPr>
            <w:r w:rsidRPr="004E5E7B">
              <w:rPr>
                <w:b/>
                <w:bCs/>
              </w:rPr>
              <w:t>MNI coordinates (x, y, z)</w:t>
            </w:r>
          </w:p>
        </w:tc>
        <w:tc>
          <w:tcPr>
            <w:tcW w:w="713" w:type="dxa"/>
            <w:tcBorders>
              <w:top w:val="single" w:sz="2" w:space="0" w:color="000001"/>
              <w:left w:val="single" w:sz="2" w:space="0" w:color="000001"/>
              <w:bottom w:val="single" w:sz="2" w:space="0" w:color="000001"/>
            </w:tcBorders>
            <w:shd w:val="clear" w:color="auto" w:fill="auto"/>
          </w:tcPr>
          <w:p w14:paraId="0DF28B87" w14:textId="77777777" w:rsidR="007B6F76" w:rsidRPr="004E5E7B" w:rsidRDefault="007B6F76" w:rsidP="007F2047">
            <w:pPr>
              <w:pStyle w:val="TableContents"/>
              <w:spacing w:after="46" w:line="240" w:lineRule="auto"/>
              <w:rPr>
                <w:b/>
                <w:bCs/>
                <w:lang w:val="en-US"/>
              </w:rPr>
            </w:pPr>
            <w:r w:rsidRPr="004E5E7B">
              <w:rPr>
                <w:b/>
                <w:bCs/>
                <w:lang w:val="en-US"/>
              </w:rPr>
              <w:t>SDM-Z</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CDF77B6" w14:textId="77777777" w:rsidR="007B6F76" w:rsidRPr="004E5E7B" w:rsidRDefault="007B6F76" w:rsidP="007F2047">
            <w:pPr>
              <w:pStyle w:val="TableContents"/>
              <w:spacing w:after="46" w:line="240" w:lineRule="auto"/>
              <w:rPr>
                <w:b/>
                <w:bCs/>
                <w:lang w:val="en-US"/>
              </w:rPr>
            </w:pPr>
            <w:r w:rsidRPr="004E5E7B">
              <w:rPr>
                <w:b/>
                <w:bCs/>
                <w:lang w:val="en-US"/>
              </w:rPr>
              <w:t>Voxel P</w:t>
            </w:r>
          </w:p>
        </w:tc>
      </w:tr>
      <w:tr w:rsidR="007B6F76" w:rsidRPr="00A03866" w14:paraId="5D60E95A" w14:textId="77777777" w:rsidTr="007F2047">
        <w:trPr>
          <w:trHeight w:val="283"/>
        </w:trPr>
        <w:tc>
          <w:tcPr>
            <w:tcW w:w="1472" w:type="dxa"/>
            <w:tcBorders>
              <w:top w:val="single" w:sz="2" w:space="0" w:color="000001"/>
              <w:left w:val="single" w:sz="2" w:space="0" w:color="000001"/>
              <w:right w:val="single" w:sz="2" w:space="0" w:color="000001"/>
            </w:tcBorders>
          </w:tcPr>
          <w:p w14:paraId="72FF61AF" w14:textId="5B9DE36B" w:rsidR="007B6F76" w:rsidRDefault="007B6F76" w:rsidP="007F2047">
            <w:pPr>
              <w:pStyle w:val="TableContents"/>
              <w:spacing w:after="46" w:line="240" w:lineRule="auto"/>
              <w:rPr>
                <w:sz w:val="20"/>
                <w:szCs w:val="20"/>
              </w:rPr>
            </w:pPr>
            <w:r>
              <w:rPr>
                <w:sz w:val="20"/>
                <w:szCs w:val="20"/>
              </w:rPr>
              <w:t xml:space="preserve">PANSS Pos </w:t>
            </w:r>
            <w:r w:rsidR="00663C26">
              <w:rPr>
                <w:sz w:val="20"/>
                <w:szCs w:val="20"/>
              </w:rPr>
              <w:t>High</w:t>
            </w:r>
            <w:r>
              <w:rPr>
                <w:sz w:val="20"/>
                <w:szCs w:val="20"/>
              </w:rPr>
              <w:t xml:space="preserve"> (n=2</w:t>
            </w:r>
            <w:r w:rsidR="00663C26">
              <w:rPr>
                <w:sz w:val="20"/>
                <w:szCs w:val="20"/>
              </w:rPr>
              <w:t>7</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4A536ACA" w14:textId="4CDAC273" w:rsidR="007B6F76" w:rsidRPr="00A03866" w:rsidRDefault="006A6D29" w:rsidP="007F2047">
            <w:pPr>
              <w:pStyle w:val="TableContents"/>
              <w:spacing w:after="46" w:line="240" w:lineRule="auto"/>
              <w:rPr>
                <w:sz w:val="20"/>
                <w:szCs w:val="20"/>
                <w:lang w:val="en-GB"/>
              </w:rPr>
            </w:pPr>
            <w:r>
              <w:rPr>
                <w:sz w:val="20"/>
                <w:szCs w:val="20"/>
                <w:lang w:val="en-GB"/>
              </w:rPr>
              <w:t>Right IFG</w:t>
            </w:r>
          </w:p>
        </w:tc>
        <w:tc>
          <w:tcPr>
            <w:tcW w:w="517" w:type="dxa"/>
            <w:tcBorders>
              <w:top w:val="single" w:sz="2" w:space="0" w:color="000001"/>
              <w:left w:val="single" w:sz="2" w:space="0" w:color="000001"/>
              <w:bottom w:val="single" w:sz="2" w:space="0" w:color="000001"/>
              <w:right w:val="single" w:sz="2" w:space="0" w:color="000001"/>
            </w:tcBorders>
          </w:tcPr>
          <w:p w14:paraId="7D3496BA" w14:textId="020FDEE1" w:rsidR="007B6F76" w:rsidRDefault="006A6D29" w:rsidP="007F2047">
            <w:pPr>
              <w:pStyle w:val="TableContents"/>
              <w:spacing w:after="46" w:line="240" w:lineRule="auto"/>
              <w:rPr>
                <w:sz w:val="20"/>
                <w:szCs w:val="20"/>
                <w:lang w:val="en-US"/>
              </w:rPr>
            </w:pPr>
            <w:r>
              <w:rPr>
                <w:sz w:val="20"/>
                <w:szCs w:val="20"/>
                <w:lang w:val="en-US"/>
              </w:rPr>
              <w:t>49</w:t>
            </w:r>
          </w:p>
        </w:tc>
        <w:tc>
          <w:tcPr>
            <w:tcW w:w="2296" w:type="dxa"/>
            <w:tcBorders>
              <w:top w:val="single" w:sz="2" w:space="0" w:color="000001"/>
              <w:left w:val="single" w:sz="2" w:space="0" w:color="000001"/>
              <w:bottom w:val="single" w:sz="2" w:space="0" w:color="000001"/>
            </w:tcBorders>
            <w:shd w:val="clear" w:color="auto" w:fill="auto"/>
          </w:tcPr>
          <w:p w14:paraId="65876B7C" w14:textId="2B7F1763" w:rsidR="007B6F76" w:rsidRDefault="006A6D29" w:rsidP="007F2047">
            <w:pPr>
              <w:pStyle w:val="TableContents"/>
              <w:spacing w:after="46" w:line="240" w:lineRule="auto"/>
              <w:rPr>
                <w:sz w:val="20"/>
                <w:szCs w:val="20"/>
                <w:lang w:val="en-US"/>
              </w:rPr>
            </w:pPr>
            <w:r>
              <w:rPr>
                <w:sz w:val="20"/>
                <w:szCs w:val="20"/>
                <w:lang w:val="en-US"/>
              </w:rPr>
              <w:t>50, 34, 10</w:t>
            </w:r>
          </w:p>
        </w:tc>
        <w:tc>
          <w:tcPr>
            <w:tcW w:w="713" w:type="dxa"/>
            <w:tcBorders>
              <w:top w:val="single" w:sz="2" w:space="0" w:color="000001"/>
              <w:left w:val="single" w:sz="2" w:space="0" w:color="000001"/>
              <w:bottom w:val="single" w:sz="2" w:space="0" w:color="000001"/>
            </w:tcBorders>
            <w:shd w:val="clear" w:color="auto" w:fill="auto"/>
          </w:tcPr>
          <w:p w14:paraId="17334F16" w14:textId="52DCF920" w:rsidR="007B6F76" w:rsidRDefault="006A6D29" w:rsidP="007F2047">
            <w:pPr>
              <w:pStyle w:val="TableContents"/>
              <w:spacing w:after="46" w:line="240" w:lineRule="auto"/>
              <w:rPr>
                <w:sz w:val="20"/>
                <w:szCs w:val="20"/>
                <w:lang w:val="en-US"/>
              </w:rPr>
            </w:pPr>
            <w:r>
              <w:rPr>
                <w:sz w:val="20"/>
                <w:szCs w:val="20"/>
                <w:lang w:val="en-US"/>
              </w:rPr>
              <w:t>-4.129</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266DCD12" w14:textId="22330CCE" w:rsidR="007B6F76" w:rsidRPr="00A03866" w:rsidRDefault="006A6D29" w:rsidP="007F2047">
            <w:pPr>
              <w:pStyle w:val="TableContents"/>
              <w:spacing w:after="46" w:line="240" w:lineRule="auto"/>
              <w:rPr>
                <w:sz w:val="20"/>
                <w:szCs w:val="20"/>
                <w:lang w:val="en-US"/>
              </w:rPr>
            </w:pPr>
            <w:r>
              <w:rPr>
                <w:sz w:val="20"/>
                <w:szCs w:val="20"/>
                <w:lang w:val="en-US"/>
              </w:rPr>
              <w:t>0.018</w:t>
            </w:r>
          </w:p>
        </w:tc>
      </w:tr>
      <w:tr w:rsidR="007B6F76" w:rsidRPr="00A03866" w14:paraId="0427EC20" w14:textId="77777777" w:rsidTr="007F2047">
        <w:trPr>
          <w:trHeight w:val="283"/>
        </w:trPr>
        <w:tc>
          <w:tcPr>
            <w:tcW w:w="1472" w:type="dxa"/>
            <w:vMerge w:val="restart"/>
            <w:tcBorders>
              <w:top w:val="single" w:sz="2" w:space="0" w:color="000001"/>
              <w:left w:val="single" w:sz="2" w:space="0" w:color="000001"/>
              <w:right w:val="single" w:sz="2" w:space="0" w:color="000001"/>
            </w:tcBorders>
          </w:tcPr>
          <w:p w14:paraId="69E51C47" w14:textId="683FF5A4" w:rsidR="007B6F76" w:rsidRDefault="007B6F76" w:rsidP="007F2047">
            <w:pPr>
              <w:pStyle w:val="TableContents"/>
              <w:spacing w:after="46" w:line="240" w:lineRule="auto"/>
              <w:rPr>
                <w:sz w:val="20"/>
                <w:szCs w:val="20"/>
              </w:rPr>
            </w:pPr>
            <w:r>
              <w:rPr>
                <w:sz w:val="20"/>
                <w:szCs w:val="20"/>
              </w:rPr>
              <w:t xml:space="preserve">PANSS Neg </w:t>
            </w:r>
            <w:r w:rsidR="00663C26">
              <w:rPr>
                <w:sz w:val="20"/>
                <w:szCs w:val="20"/>
              </w:rPr>
              <w:t xml:space="preserve">High </w:t>
            </w:r>
            <w:r>
              <w:rPr>
                <w:sz w:val="20"/>
                <w:szCs w:val="20"/>
              </w:rPr>
              <w:t>(n=2</w:t>
            </w:r>
            <w:r w:rsidR="00663C26">
              <w:rPr>
                <w:sz w:val="20"/>
                <w:szCs w:val="20"/>
              </w:rPr>
              <w:t>5</w:t>
            </w:r>
            <w:r>
              <w:rPr>
                <w:sz w:val="20"/>
                <w:szCs w:val="20"/>
              </w:rPr>
              <w:t>)</w:t>
            </w:r>
          </w:p>
        </w:tc>
        <w:tc>
          <w:tcPr>
            <w:tcW w:w="3802" w:type="dxa"/>
            <w:tcBorders>
              <w:top w:val="single" w:sz="2" w:space="0" w:color="000001"/>
              <w:left w:val="single" w:sz="2" w:space="0" w:color="000001"/>
              <w:bottom w:val="single" w:sz="2" w:space="0" w:color="000001"/>
              <w:right w:val="single" w:sz="2" w:space="0" w:color="000001"/>
            </w:tcBorders>
          </w:tcPr>
          <w:p w14:paraId="157AAFEE" w14:textId="5ADAC17D" w:rsidR="007B6F76" w:rsidRPr="00A03866" w:rsidRDefault="006A6D29" w:rsidP="007F2047">
            <w:pPr>
              <w:pStyle w:val="TableContents"/>
              <w:spacing w:after="46" w:line="240" w:lineRule="auto"/>
              <w:rPr>
                <w:sz w:val="20"/>
                <w:szCs w:val="20"/>
                <w:lang w:val="en-GB"/>
              </w:rPr>
            </w:pPr>
            <w:r>
              <w:rPr>
                <w:sz w:val="20"/>
                <w:szCs w:val="20"/>
                <w:lang w:val="en-GB"/>
              </w:rPr>
              <w:t>Right angular gyrus</w:t>
            </w:r>
          </w:p>
        </w:tc>
        <w:tc>
          <w:tcPr>
            <w:tcW w:w="517" w:type="dxa"/>
            <w:tcBorders>
              <w:top w:val="single" w:sz="2" w:space="0" w:color="000001"/>
              <w:left w:val="single" w:sz="2" w:space="0" w:color="000001"/>
              <w:bottom w:val="single" w:sz="2" w:space="0" w:color="000001"/>
              <w:right w:val="single" w:sz="2" w:space="0" w:color="000001"/>
            </w:tcBorders>
          </w:tcPr>
          <w:p w14:paraId="1EBBF2AA" w14:textId="450A4803" w:rsidR="007B6F76" w:rsidRDefault="006A6D29" w:rsidP="007F2047">
            <w:pPr>
              <w:pStyle w:val="TableContents"/>
              <w:spacing w:after="46" w:line="240" w:lineRule="auto"/>
              <w:rPr>
                <w:sz w:val="20"/>
                <w:szCs w:val="20"/>
                <w:lang w:val="en-US"/>
              </w:rPr>
            </w:pPr>
            <w:r>
              <w:rPr>
                <w:sz w:val="20"/>
                <w:szCs w:val="20"/>
                <w:lang w:val="en-US"/>
              </w:rPr>
              <w:t>126</w:t>
            </w:r>
          </w:p>
        </w:tc>
        <w:tc>
          <w:tcPr>
            <w:tcW w:w="2296" w:type="dxa"/>
            <w:tcBorders>
              <w:top w:val="single" w:sz="2" w:space="0" w:color="000001"/>
              <w:left w:val="single" w:sz="2" w:space="0" w:color="000001"/>
              <w:bottom w:val="single" w:sz="2" w:space="0" w:color="000001"/>
            </w:tcBorders>
            <w:shd w:val="clear" w:color="auto" w:fill="auto"/>
          </w:tcPr>
          <w:p w14:paraId="2B5915E3" w14:textId="201CF6C1" w:rsidR="007B6F76" w:rsidRDefault="006A6D29" w:rsidP="007F2047">
            <w:pPr>
              <w:pStyle w:val="TableContents"/>
              <w:spacing w:after="46" w:line="240" w:lineRule="auto"/>
              <w:rPr>
                <w:sz w:val="20"/>
                <w:szCs w:val="20"/>
                <w:lang w:val="en-US"/>
              </w:rPr>
            </w:pPr>
            <w:r>
              <w:rPr>
                <w:sz w:val="20"/>
                <w:szCs w:val="20"/>
                <w:lang w:val="en-US"/>
              </w:rPr>
              <w:t>54, -52, 34</w:t>
            </w:r>
          </w:p>
        </w:tc>
        <w:tc>
          <w:tcPr>
            <w:tcW w:w="713" w:type="dxa"/>
            <w:tcBorders>
              <w:top w:val="single" w:sz="2" w:space="0" w:color="000001"/>
              <w:left w:val="single" w:sz="2" w:space="0" w:color="000001"/>
              <w:bottom w:val="single" w:sz="2" w:space="0" w:color="000001"/>
            </w:tcBorders>
            <w:shd w:val="clear" w:color="auto" w:fill="auto"/>
          </w:tcPr>
          <w:p w14:paraId="13A96CCD" w14:textId="502C3DC0" w:rsidR="007B6F76" w:rsidRDefault="006A6D29" w:rsidP="007F2047">
            <w:pPr>
              <w:pStyle w:val="TableContents"/>
              <w:spacing w:after="46" w:line="240" w:lineRule="auto"/>
              <w:rPr>
                <w:sz w:val="20"/>
                <w:szCs w:val="20"/>
                <w:lang w:val="en-US"/>
              </w:rPr>
            </w:pPr>
            <w:r>
              <w:rPr>
                <w:sz w:val="20"/>
                <w:szCs w:val="20"/>
                <w:lang w:val="en-US"/>
              </w:rPr>
              <w:t>-4.06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65BFA4F3" w14:textId="27C1DB19" w:rsidR="007B6F76" w:rsidRPr="00A03866" w:rsidRDefault="006A6D29" w:rsidP="007F2047">
            <w:pPr>
              <w:pStyle w:val="TableContents"/>
              <w:spacing w:after="46" w:line="240" w:lineRule="auto"/>
              <w:rPr>
                <w:sz w:val="20"/>
                <w:szCs w:val="20"/>
                <w:lang w:val="en-US"/>
              </w:rPr>
            </w:pPr>
            <w:r w:rsidRPr="00CD2A8D">
              <w:rPr>
                <w:sz w:val="20"/>
                <w:szCs w:val="20"/>
                <w:lang w:val="en-US"/>
              </w:rPr>
              <w:t>&lt;0.0001</w:t>
            </w:r>
          </w:p>
        </w:tc>
      </w:tr>
      <w:tr w:rsidR="007B6F76" w:rsidRPr="00A03866" w14:paraId="233F8456" w14:textId="77777777" w:rsidTr="007F2047">
        <w:trPr>
          <w:trHeight w:val="283"/>
        </w:trPr>
        <w:tc>
          <w:tcPr>
            <w:tcW w:w="1472" w:type="dxa"/>
            <w:vMerge/>
            <w:tcBorders>
              <w:left w:val="single" w:sz="2" w:space="0" w:color="000001"/>
              <w:right w:val="single" w:sz="2" w:space="0" w:color="000001"/>
            </w:tcBorders>
            <w:vAlign w:val="bottom"/>
          </w:tcPr>
          <w:p w14:paraId="0A9A460B" w14:textId="77777777" w:rsidR="007B6F76" w:rsidRDefault="007B6F76" w:rsidP="007F2047">
            <w:pPr>
              <w:pStyle w:val="TableContents"/>
              <w:spacing w:after="46" w:line="240" w:lineRule="auto"/>
              <w:rPr>
                <w:sz w:val="20"/>
                <w:szCs w:val="20"/>
              </w:rPr>
            </w:pPr>
          </w:p>
        </w:tc>
        <w:tc>
          <w:tcPr>
            <w:tcW w:w="3802" w:type="dxa"/>
            <w:tcBorders>
              <w:top w:val="single" w:sz="2" w:space="0" w:color="000001"/>
              <w:left w:val="single" w:sz="2" w:space="0" w:color="000001"/>
              <w:bottom w:val="single" w:sz="2" w:space="0" w:color="000001"/>
              <w:right w:val="single" w:sz="2" w:space="0" w:color="000001"/>
            </w:tcBorders>
          </w:tcPr>
          <w:p w14:paraId="5B7DD33C" w14:textId="68F278A5" w:rsidR="007B6F76" w:rsidRPr="00A03866" w:rsidRDefault="006A6D29" w:rsidP="007F2047">
            <w:pPr>
              <w:pStyle w:val="TableContents"/>
              <w:spacing w:after="46" w:line="240" w:lineRule="auto"/>
              <w:rPr>
                <w:sz w:val="20"/>
                <w:szCs w:val="20"/>
                <w:lang w:val="en-GB"/>
              </w:rPr>
            </w:pPr>
            <w:r>
              <w:rPr>
                <w:sz w:val="20"/>
                <w:szCs w:val="20"/>
                <w:lang w:val="en-GB"/>
              </w:rPr>
              <w:t>Right MOG</w:t>
            </w:r>
          </w:p>
        </w:tc>
        <w:tc>
          <w:tcPr>
            <w:tcW w:w="517" w:type="dxa"/>
            <w:tcBorders>
              <w:top w:val="single" w:sz="2" w:space="0" w:color="000001"/>
              <w:left w:val="single" w:sz="2" w:space="0" w:color="000001"/>
              <w:bottom w:val="single" w:sz="2" w:space="0" w:color="000001"/>
              <w:right w:val="single" w:sz="2" w:space="0" w:color="000001"/>
            </w:tcBorders>
          </w:tcPr>
          <w:p w14:paraId="051D8A54" w14:textId="027505F4" w:rsidR="007B6F76" w:rsidRDefault="006A6D29" w:rsidP="007F2047">
            <w:pPr>
              <w:pStyle w:val="TableContents"/>
              <w:spacing w:after="46" w:line="240" w:lineRule="auto"/>
              <w:rPr>
                <w:sz w:val="20"/>
                <w:szCs w:val="20"/>
                <w:lang w:val="en-US"/>
              </w:rPr>
            </w:pPr>
            <w:r>
              <w:rPr>
                <w:sz w:val="20"/>
                <w:szCs w:val="20"/>
                <w:lang w:val="en-US"/>
              </w:rPr>
              <w:t>40</w:t>
            </w:r>
          </w:p>
        </w:tc>
        <w:tc>
          <w:tcPr>
            <w:tcW w:w="2296" w:type="dxa"/>
            <w:tcBorders>
              <w:top w:val="single" w:sz="2" w:space="0" w:color="000001"/>
              <w:left w:val="single" w:sz="2" w:space="0" w:color="000001"/>
              <w:bottom w:val="single" w:sz="2" w:space="0" w:color="000001"/>
            </w:tcBorders>
            <w:shd w:val="clear" w:color="auto" w:fill="auto"/>
          </w:tcPr>
          <w:p w14:paraId="595070B6" w14:textId="45E5D524" w:rsidR="007B6F76" w:rsidRDefault="006A6D29" w:rsidP="007F2047">
            <w:pPr>
              <w:pStyle w:val="TableContents"/>
              <w:spacing w:after="46" w:line="240" w:lineRule="auto"/>
              <w:rPr>
                <w:sz w:val="20"/>
                <w:szCs w:val="20"/>
                <w:lang w:val="en-US"/>
              </w:rPr>
            </w:pPr>
            <w:r>
              <w:rPr>
                <w:sz w:val="20"/>
                <w:szCs w:val="20"/>
                <w:lang w:val="en-US"/>
              </w:rPr>
              <w:t>38, -70, 36</w:t>
            </w:r>
          </w:p>
        </w:tc>
        <w:tc>
          <w:tcPr>
            <w:tcW w:w="713" w:type="dxa"/>
            <w:tcBorders>
              <w:top w:val="single" w:sz="2" w:space="0" w:color="000001"/>
              <w:left w:val="single" w:sz="2" w:space="0" w:color="000001"/>
              <w:bottom w:val="single" w:sz="2" w:space="0" w:color="000001"/>
            </w:tcBorders>
            <w:shd w:val="clear" w:color="auto" w:fill="auto"/>
          </w:tcPr>
          <w:p w14:paraId="7E00D8CB" w14:textId="64C7A392" w:rsidR="007B6F76" w:rsidRDefault="006A6D29" w:rsidP="007F2047">
            <w:pPr>
              <w:pStyle w:val="TableContents"/>
              <w:spacing w:after="46" w:line="240" w:lineRule="auto"/>
              <w:rPr>
                <w:sz w:val="20"/>
                <w:szCs w:val="20"/>
                <w:lang w:val="en-US"/>
              </w:rPr>
            </w:pPr>
            <w:r>
              <w:rPr>
                <w:sz w:val="20"/>
                <w:szCs w:val="20"/>
                <w:lang w:val="en-US"/>
              </w:rPr>
              <w:t>-4.093</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0189EC6B" w14:textId="236F5EFE" w:rsidR="007B6F76" w:rsidRPr="00A03866" w:rsidRDefault="006A6D29" w:rsidP="007F2047">
            <w:pPr>
              <w:pStyle w:val="TableContents"/>
              <w:spacing w:after="46" w:line="240" w:lineRule="auto"/>
              <w:rPr>
                <w:sz w:val="20"/>
                <w:szCs w:val="20"/>
                <w:lang w:val="en-US"/>
              </w:rPr>
            </w:pPr>
            <w:r>
              <w:rPr>
                <w:sz w:val="20"/>
                <w:szCs w:val="20"/>
                <w:lang w:val="en-US"/>
              </w:rPr>
              <w:t>0.024</w:t>
            </w:r>
          </w:p>
        </w:tc>
      </w:tr>
      <w:tr w:rsidR="007B6F76" w:rsidRPr="00747EC7" w14:paraId="1836213B" w14:textId="77777777" w:rsidTr="007F2047">
        <w:trPr>
          <w:trHeight w:val="283"/>
        </w:trPr>
        <w:tc>
          <w:tcPr>
            <w:tcW w:w="1472" w:type="dxa"/>
            <w:tcBorders>
              <w:left w:val="single" w:sz="2" w:space="0" w:color="000001"/>
              <w:right w:val="single" w:sz="2" w:space="0" w:color="000001"/>
            </w:tcBorders>
          </w:tcPr>
          <w:p w14:paraId="56C4AB50" w14:textId="0FF50A8B" w:rsidR="007B6F76" w:rsidRPr="00747EC7" w:rsidRDefault="00663C26" w:rsidP="007F2047">
            <w:pPr>
              <w:pStyle w:val="TableContents"/>
              <w:spacing w:after="46" w:line="240" w:lineRule="auto"/>
              <w:rPr>
                <w:sz w:val="20"/>
                <w:szCs w:val="20"/>
                <w:lang w:val="en-US"/>
              </w:rPr>
            </w:pPr>
            <w:r>
              <w:rPr>
                <w:sz w:val="20"/>
                <w:szCs w:val="20"/>
                <w:lang w:val="en-US"/>
              </w:rPr>
              <w:t>TM</w:t>
            </w:r>
            <w:r w:rsidR="007B6F76">
              <w:rPr>
                <w:sz w:val="20"/>
                <w:szCs w:val="20"/>
                <w:lang w:val="en-US"/>
              </w:rPr>
              <w:t xml:space="preserve"> (n=15)</w:t>
            </w:r>
          </w:p>
        </w:tc>
        <w:tc>
          <w:tcPr>
            <w:tcW w:w="3802" w:type="dxa"/>
            <w:tcBorders>
              <w:top w:val="single" w:sz="2" w:space="0" w:color="000001"/>
              <w:left w:val="single" w:sz="2" w:space="0" w:color="000001"/>
              <w:bottom w:val="single" w:sz="2" w:space="0" w:color="000001"/>
              <w:right w:val="single" w:sz="2" w:space="0" w:color="000001"/>
            </w:tcBorders>
          </w:tcPr>
          <w:p w14:paraId="51ECF9C2" w14:textId="583D2F17" w:rsidR="007B6F76" w:rsidRPr="00747EC7" w:rsidRDefault="00B15271" w:rsidP="007F2047">
            <w:pPr>
              <w:pStyle w:val="TableContents"/>
              <w:spacing w:after="46" w:line="240" w:lineRule="auto"/>
              <w:rPr>
                <w:sz w:val="20"/>
                <w:szCs w:val="20"/>
                <w:lang w:val="en-US"/>
              </w:rPr>
            </w:pPr>
            <w:r>
              <w:rPr>
                <w:sz w:val="20"/>
                <w:szCs w:val="20"/>
                <w:lang w:val="en-US"/>
              </w:rPr>
              <w:t>Right MTG</w:t>
            </w:r>
          </w:p>
        </w:tc>
        <w:tc>
          <w:tcPr>
            <w:tcW w:w="517" w:type="dxa"/>
            <w:tcBorders>
              <w:top w:val="single" w:sz="2" w:space="0" w:color="000001"/>
              <w:left w:val="single" w:sz="2" w:space="0" w:color="000001"/>
              <w:bottom w:val="single" w:sz="2" w:space="0" w:color="000001"/>
              <w:right w:val="single" w:sz="2" w:space="0" w:color="000001"/>
            </w:tcBorders>
          </w:tcPr>
          <w:p w14:paraId="0B3679F8" w14:textId="60696E4F" w:rsidR="007B6F76" w:rsidRPr="00747EC7" w:rsidRDefault="00B15271" w:rsidP="007F2047">
            <w:pPr>
              <w:pStyle w:val="TableContents"/>
              <w:spacing w:after="46" w:line="240" w:lineRule="auto"/>
              <w:rPr>
                <w:sz w:val="20"/>
                <w:szCs w:val="20"/>
                <w:lang w:val="en-US"/>
              </w:rPr>
            </w:pPr>
            <w:r>
              <w:rPr>
                <w:sz w:val="20"/>
                <w:szCs w:val="20"/>
                <w:lang w:val="en-US"/>
              </w:rPr>
              <w:t>24</w:t>
            </w:r>
          </w:p>
        </w:tc>
        <w:tc>
          <w:tcPr>
            <w:tcW w:w="2296" w:type="dxa"/>
            <w:tcBorders>
              <w:top w:val="single" w:sz="2" w:space="0" w:color="000001"/>
              <w:left w:val="single" w:sz="2" w:space="0" w:color="000001"/>
              <w:bottom w:val="single" w:sz="2" w:space="0" w:color="000001"/>
            </w:tcBorders>
            <w:shd w:val="clear" w:color="auto" w:fill="auto"/>
          </w:tcPr>
          <w:p w14:paraId="43F1E78D" w14:textId="7D326CBA" w:rsidR="007B6F76" w:rsidRPr="00747EC7" w:rsidRDefault="00B15271" w:rsidP="007F2047">
            <w:pPr>
              <w:pStyle w:val="TableContents"/>
              <w:spacing w:after="46" w:line="240" w:lineRule="auto"/>
              <w:rPr>
                <w:sz w:val="20"/>
                <w:szCs w:val="20"/>
                <w:lang w:val="en-US"/>
              </w:rPr>
            </w:pPr>
            <w:r>
              <w:rPr>
                <w:sz w:val="20"/>
                <w:szCs w:val="20"/>
                <w:lang w:val="en-US"/>
              </w:rPr>
              <w:t>48, -58, 16</w:t>
            </w:r>
          </w:p>
        </w:tc>
        <w:tc>
          <w:tcPr>
            <w:tcW w:w="713" w:type="dxa"/>
            <w:tcBorders>
              <w:top w:val="single" w:sz="2" w:space="0" w:color="000001"/>
              <w:left w:val="single" w:sz="2" w:space="0" w:color="000001"/>
              <w:bottom w:val="single" w:sz="2" w:space="0" w:color="000001"/>
            </w:tcBorders>
            <w:shd w:val="clear" w:color="auto" w:fill="auto"/>
          </w:tcPr>
          <w:p w14:paraId="324CD880" w14:textId="04DA4791" w:rsidR="007B6F76" w:rsidRPr="00747EC7" w:rsidRDefault="00B15271" w:rsidP="007F2047">
            <w:pPr>
              <w:pStyle w:val="TableContents"/>
              <w:spacing w:after="46" w:line="240" w:lineRule="auto"/>
              <w:rPr>
                <w:sz w:val="20"/>
                <w:szCs w:val="20"/>
                <w:lang w:val="en-US"/>
              </w:rPr>
            </w:pPr>
            <w:r>
              <w:rPr>
                <w:sz w:val="20"/>
                <w:szCs w:val="20"/>
                <w:lang w:val="en-US"/>
              </w:rPr>
              <w:t>-3.451</w:t>
            </w:r>
          </w:p>
        </w:tc>
        <w:tc>
          <w:tcPr>
            <w:tcW w:w="775" w:type="dxa"/>
            <w:tcBorders>
              <w:top w:val="single" w:sz="2" w:space="0" w:color="000001"/>
              <w:left w:val="single" w:sz="2" w:space="0" w:color="000001"/>
              <w:bottom w:val="single" w:sz="2" w:space="0" w:color="000001"/>
              <w:right w:val="single" w:sz="2" w:space="0" w:color="000001"/>
            </w:tcBorders>
            <w:shd w:val="clear" w:color="auto" w:fill="auto"/>
          </w:tcPr>
          <w:p w14:paraId="491A7CE4" w14:textId="566B8B22" w:rsidR="007B6F76" w:rsidRPr="00747EC7" w:rsidRDefault="00B15271" w:rsidP="007F2047">
            <w:pPr>
              <w:pStyle w:val="TableContents"/>
              <w:spacing w:after="46" w:line="240" w:lineRule="auto"/>
              <w:rPr>
                <w:sz w:val="20"/>
                <w:szCs w:val="20"/>
                <w:lang w:val="en-US"/>
              </w:rPr>
            </w:pPr>
            <w:r>
              <w:rPr>
                <w:sz w:val="20"/>
                <w:szCs w:val="20"/>
                <w:lang w:val="en-US"/>
              </w:rPr>
              <w:t>0.037</w:t>
            </w:r>
          </w:p>
        </w:tc>
      </w:tr>
    </w:tbl>
    <w:p w14:paraId="593C92E1" w14:textId="5114D1A0" w:rsidR="00C4082E" w:rsidRPr="00C4082E" w:rsidRDefault="00C4082E" w:rsidP="00C4082E">
      <w:pPr>
        <w:rPr>
          <w:sz w:val="18"/>
          <w:szCs w:val="18"/>
          <w:lang w:val="en-US"/>
        </w:rPr>
      </w:pPr>
      <w:r w:rsidRPr="00C4082E">
        <w:rPr>
          <w:sz w:val="18"/>
          <w:szCs w:val="18"/>
          <w:lang w:val="en-US"/>
        </w:rPr>
        <w:t>Abbreviations: Ke, cluster extent; MNI, Montreal Neurological Institute; SDM, Signed Differential Mapping; P, p-value</w:t>
      </w:r>
      <w:r>
        <w:rPr>
          <w:sz w:val="18"/>
          <w:szCs w:val="18"/>
          <w:lang w:val="en-US"/>
        </w:rPr>
        <w:t xml:space="preserve">; </w:t>
      </w:r>
      <w:r w:rsidR="00D176C7">
        <w:rPr>
          <w:sz w:val="18"/>
          <w:szCs w:val="18"/>
          <w:lang w:val="en-US"/>
        </w:rPr>
        <w:t xml:space="preserve">n, number of data-sets included; </w:t>
      </w:r>
      <w:r w:rsidRPr="00C4082E">
        <w:rPr>
          <w:sz w:val="18"/>
          <w:szCs w:val="18"/>
          <w:lang w:val="en-US"/>
        </w:rPr>
        <w:t>PANSS, The Positive and Negative Syndrome Scale</w:t>
      </w:r>
      <w:r>
        <w:rPr>
          <w:sz w:val="18"/>
          <w:szCs w:val="18"/>
          <w:lang w:val="en-US"/>
        </w:rPr>
        <w:t>; TM, theory of mind</w:t>
      </w:r>
      <w:r w:rsidRPr="00C4082E">
        <w:rPr>
          <w:sz w:val="18"/>
          <w:szCs w:val="18"/>
          <w:lang w:val="en-US"/>
        </w:rPr>
        <w:t>.</w:t>
      </w:r>
    </w:p>
    <w:p w14:paraId="1DA32BEC" w14:textId="77777777" w:rsidR="005531BA" w:rsidRDefault="005531BA">
      <w:pPr>
        <w:rPr>
          <w:lang w:val="en-US"/>
        </w:rPr>
      </w:pPr>
      <w:r>
        <w:rPr>
          <w:lang w:val="en-US"/>
        </w:rPr>
        <w:br w:type="page"/>
      </w:r>
    </w:p>
    <w:p w14:paraId="120F9186" w14:textId="60EF0C15" w:rsidR="005531BA" w:rsidRDefault="005531BA" w:rsidP="005531BA">
      <w:pPr>
        <w:jc w:val="both"/>
        <w:rPr>
          <w:lang w:val="en-US"/>
        </w:rPr>
      </w:pPr>
      <w:r>
        <w:rPr>
          <w:b/>
          <w:lang w:val="en-US"/>
        </w:rPr>
        <w:lastRenderedPageBreak/>
        <w:t xml:space="preserve">Supplementary </w:t>
      </w:r>
      <w:r w:rsidRPr="00D74C47">
        <w:rPr>
          <w:b/>
          <w:lang w:val="en-US"/>
        </w:rPr>
        <w:t xml:space="preserve">Table </w:t>
      </w:r>
      <w:r>
        <w:rPr>
          <w:b/>
          <w:lang w:val="en-US"/>
        </w:rPr>
        <w:t>10</w:t>
      </w:r>
      <w:r w:rsidRPr="00D74C47">
        <w:rPr>
          <w:b/>
          <w:lang w:val="en-US"/>
        </w:rPr>
        <w:t>.</w:t>
      </w:r>
      <w:r w:rsidRPr="005F022F">
        <w:rPr>
          <w:lang w:val="en-US"/>
        </w:rPr>
        <w:t xml:space="preserve"> </w:t>
      </w:r>
      <w:r w:rsidRPr="00A03866">
        <w:t xml:space="preserve">Results of the </w:t>
      </w:r>
      <w:r>
        <w:t xml:space="preserve">subgroup exploratory </w:t>
      </w:r>
      <w:r>
        <w:rPr>
          <w:lang w:val="en-US"/>
        </w:rPr>
        <w:t xml:space="preserve">multimodal </w:t>
      </w:r>
      <w:r w:rsidRPr="00A03866">
        <w:rPr>
          <w:lang w:val="en-US"/>
        </w:rPr>
        <w:t>meta-analys</w:t>
      </w:r>
      <w:r>
        <w:rPr>
          <w:lang w:val="en-US"/>
        </w:rPr>
        <w:t>e</w:t>
      </w:r>
      <w:r w:rsidRPr="00A03866">
        <w:rPr>
          <w:lang w:val="en-US"/>
        </w:rPr>
        <w:t>s</w:t>
      </w:r>
      <w:r w:rsidRPr="005F022F">
        <w:rPr>
          <w:lang w:val="en-US"/>
        </w:rPr>
        <w:t>.</w:t>
      </w:r>
    </w:p>
    <w:tbl>
      <w:tblPr>
        <w:tblW w:w="9429" w:type="dxa"/>
        <w:tblInd w:w="8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val="0000" w:firstRow="0" w:lastRow="0" w:firstColumn="0" w:lastColumn="0" w:noHBand="0" w:noVBand="0"/>
      </w:tblPr>
      <w:tblGrid>
        <w:gridCol w:w="1472"/>
        <w:gridCol w:w="1492"/>
        <w:gridCol w:w="2729"/>
        <w:gridCol w:w="456"/>
        <w:gridCol w:w="1701"/>
        <w:gridCol w:w="811"/>
        <w:gridCol w:w="768"/>
      </w:tblGrid>
      <w:tr w:rsidR="00925AC5" w:rsidRPr="00A03866" w14:paraId="32F2DBCA" w14:textId="77777777" w:rsidTr="00A37C71">
        <w:trPr>
          <w:trHeight w:val="287"/>
        </w:trPr>
        <w:tc>
          <w:tcPr>
            <w:tcW w:w="1472" w:type="dxa"/>
            <w:tcBorders>
              <w:top w:val="single" w:sz="2" w:space="0" w:color="000001"/>
              <w:left w:val="single" w:sz="2" w:space="0" w:color="000001"/>
              <w:bottom w:val="single" w:sz="2" w:space="0" w:color="000001"/>
              <w:right w:val="single" w:sz="2" w:space="0" w:color="000001"/>
            </w:tcBorders>
          </w:tcPr>
          <w:p w14:paraId="033C54CB" w14:textId="1F249172" w:rsidR="005531BA" w:rsidRDefault="005531BA" w:rsidP="00D87186">
            <w:pPr>
              <w:pStyle w:val="TableContents"/>
              <w:spacing w:after="46" w:line="240" w:lineRule="auto"/>
              <w:rPr>
                <w:b/>
                <w:bCs/>
              </w:rPr>
            </w:pPr>
            <w:r>
              <w:rPr>
                <w:b/>
                <w:bCs/>
              </w:rPr>
              <w:t>Multimodal meta-analysis</w:t>
            </w:r>
          </w:p>
        </w:tc>
        <w:tc>
          <w:tcPr>
            <w:tcW w:w="1492" w:type="dxa"/>
            <w:tcBorders>
              <w:top w:val="single" w:sz="2" w:space="0" w:color="000001"/>
              <w:left w:val="single" w:sz="2" w:space="0" w:color="000001"/>
              <w:bottom w:val="single" w:sz="2" w:space="0" w:color="000001"/>
              <w:right w:val="single" w:sz="2" w:space="0" w:color="000001"/>
            </w:tcBorders>
          </w:tcPr>
          <w:p w14:paraId="7A4E8E54" w14:textId="1F869137" w:rsidR="005531BA" w:rsidRPr="004E5E7B" w:rsidRDefault="005531BA" w:rsidP="00D87186">
            <w:pPr>
              <w:pStyle w:val="TableContents"/>
              <w:spacing w:after="46" w:line="240" w:lineRule="auto"/>
              <w:rPr>
                <w:b/>
                <w:bCs/>
              </w:rPr>
            </w:pPr>
            <w:r>
              <w:rPr>
                <w:b/>
                <w:bCs/>
              </w:rPr>
              <w:t>Subgroup</w:t>
            </w:r>
          </w:p>
        </w:tc>
        <w:tc>
          <w:tcPr>
            <w:tcW w:w="2729" w:type="dxa"/>
            <w:tcBorders>
              <w:top w:val="single" w:sz="2" w:space="0" w:color="000001"/>
              <w:left w:val="single" w:sz="2" w:space="0" w:color="000001"/>
              <w:bottom w:val="single" w:sz="2" w:space="0" w:color="000001"/>
              <w:right w:val="single" w:sz="2" w:space="0" w:color="000001"/>
            </w:tcBorders>
          </w:tcPr>
          <w:p w14:paraId="32B725C0" w14:textId="77777777" w:rsidR="005531BA" w:rsidRPr="004E5E7B" w:rsidRDefault="005531BA" w:rsidP="00D87186">
            <w:pPr>
              <w:pStyle w:val="TableContents"/>
              <w:spacing w:after="46" w:line="240" w:lineRule="auto"/>
              <w:rPr>
                <w:b/>
                <w:bCs/>
              </w:rPr>
            </w:pPr>
            <w:r w:rsidRPr="004E5E7B">
              <w:rPr>
                <w:b/>
                <w:bCs/>
              </w:rPr>
              <w:t>Cluster</w:t>
            </w:r>
          </w:p>
        </w:tc>
        <w:tc>
          <w:tcPr>
            <w:tcW w:w="456" w:type="dxa"/>
            <w:tcBorders>
              <w:top w:val="single" w:sz="2" w:space="0" w:color="000001"/>
              <w:left w:val="single" w:sz="2" w:space="0" w:color="000001"/>
              <w:bottom w:val="single" w:sz="2" w:space="0" w:color="000001"/>
              <w:right w:val="single" w:sz="2" w:space="0" w:color="000001"/>
            </w:tcBorders>
          </w:tcPr>
          <w:p w14:paraId="37300CB2" w14:textId="77777777" w:rsidR="005531BA" w:rsidRPr="004E5E7B" w:rsidRDefault="005531BA" w:rsidP="00D87186">
            <w:pPr>
              <w:pStyle w:val="TableContents"/>
              <w:spacing w:after="46" w:line="240" w:lineRule="auto"/>
              <w:rPr>
                <w:b/>
                <w:bCs/>
              </w:rPr>
            </w:pPr>
            <w:r w:rsidRPr="004E5E7B">
              <w:rPr>
                <w:b/>
                <w:bCs/>
                <w:lang w:val="en-US"/>
              </w:rPr>
              <w:t>Ke</w:t>
            </w:r>
          </w:p>
        </w:tc>
        <w:tc>
          <w:tcPr>
            <w:tcW w:w="1701" w:type="dxa"/>
            <w:tcBorders>
              <w:top w:val="single" w:sz="2" w:space="0" w:color="000001"/>
              <w:left w:val="single" w:sz="2" w:space="0" w:color="000001"/>
              <w:bottom w:val="single" w:sz="2" w:space="0" w:color="000001"/>
            </w:tcBorders>
            <w:shd w:val="clear" w:color="auto" w:fill="auto"/>
          </w:tcPr>
          <w:p w14:paraId="4963C941" w14:textId="77777777" w:rsidR="005531BA" w:rsidRPr="004E5E7B" w:rsidRDefault="005531BA" w:rsidP="00D87186">
            <w:pPr>
              <w:pStyle w:val="TableContents"/>
              <w:spacing w:after="46" w:line="240" w:lineRule="auto"/>
            </w:pPr>
            <w:r w:rsidRPr="004E5E7B">
              <w:rPr>
                <w:b/>
                <w:bCs/>
              </w:rPr>
              <w:t>MNI coordinates (x, y, z)</w:t>
            </w:r>
          </w:p>
        </w:tc>
        <w:tc>
          <w:tcPr>
            <w:tcW w:w="811" w:type="dxa"/>
            <w:tcBorders>
              <w:top w:val="single" w:sz="2" w:space="0" w:color="000001"/>
              <w:left w:val="single" w:sz="2" w:space="0" w:color="000001"/>
              <w:bottom w:val="single" w:sz="2" w:space="0" w:color="000001"/>
            </w:tcBorders>
            <w:shd w:val="clear" w:color="auto" w:fill="auto"/>
          </w:tcPr>
          <w:p w14:paraId="142C8C1F" w14:textId="560B1B2E" w:rsidR="005531BA" w:rsidRPr="004E5E7B" w:rsidRDefault="005531BA" w:rsidP="00D87186">
            <w:pPr>
              <w:pStyle w:val="TableContents"/>
              <w:spacing w:after="46" w:line="240" w:lineRule="auto"/>
              <w:rPr>
                <w:b/>
                <w:bCs/>
                <w:lang w:val="en-US"/>
              </w:rPr>
            </w:pPr>
            <w:r w:rsidRPr="004E5E7B">
              <w:rPr>
                <w:b/>
                <w:bCs/>
                <w:lang w:val="en-US"/>
              </w:rPr>
              <w:t>SDM-Z</w:t>
            </w:r>
            <w:r w:rsidR="00A37C71">
              <w:rPr>
                <w:b/>
                <w:bCs/>
                <w:lang w:val="en-US"/>
              </w:rPr>
              <w:t>*</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0C083C02" w14:textId="77777777" w:rsidR="005531BA" w:rsidRPr="004E5E7B" w:rsidRDefault="005531BA" w:rsidP="00D87186">
            <w:pPr>
              <w:pStyle w:val="TableContents"/>
              <w:spacing w:after="46" w:line="240" w:lineRule="auto"/>
              <w:rPr>
                <w:b/>
                <w:bCs/>
                <w:lang w:val="en-US"/>
              </w:rPr>
            </w:pPr>
            <w:r w:rsidRPr="004E5E7B">
              <w:rPr>
                <w:b/>
                <w:bCs/>
                <w:lang w:val="en-US"/>
              </w:rPr>
              <w:t>Voxel P</w:t>
            </w:r>
          </w:p>
        </w:tc>
      </w:tr>
      <w:tr w:rsidR="00C74E8F" w:rsidRPr="00A03866" w14:paraId="4DE1E391" w14:textId="77777777" w:rsidTr="00A37C71">
        <w:trPr>
          <w:trHeight w:val="287"/>
        </w:trPr>
        <w:tc>
          <w:tcPr>
            <w:tcW w:w="1472" w:type="dxa"/>
            <w:vMerge w:val="restart"/>
            <w:tcBorders>
              <w:top w:val="single" w:sz="2" w:space="0" w:color="000001"/>
              <w:left w:val="single" w:sz="2" w:space="0" w:color="000001"/>
              <w:right w:val="single" w:sz="2" w:space="0" w:color="000001"/>
            </w:tcBorders>
          </w:tcPr>
          <w:p w14:paraId="1DFB5312" w14:textId="652C23D5" w:rsidR="00C74E8F" w:rsidRDefault="00C74E8F" w:rsidP="00D87186">
            <w:pPr>
              <w:pStyle w:val="TableContents"/>
              <w:spacing w:after="46" w:line="240" w:lineRule="auto"/>
              <w:rPr>
                <w:sz w:val="20"/>
                <w:szCs w:val="20"/>
              </w:rPr>
            </w:pPr>
            <w:r>
              <w:rPr>
                <w:sz w:val="20"/>
                <w:szCs w:val="20"/>
              </w:rPr>
              <w:t xml:space="preserve">VBM </w:t>
            </w:r>
            <w:r>
              <w:rPr>
                <w:sz w:val="20"/>
                <w:szCs w:val="20"/>
                <w:lang w:val="en-US"/>
              </w:rPr>
              <w:t xml:space="preserve">– </w:t>
            </w:r>
            <w:r>
              <w:rPr>
                <w:sz w:val="20"/>
                <w:szCs w:val="20"/>
              </w:rPr>
              <w:t>Neurocognitive</w:t>
            </w:r>
          </w:p>
        </w:tc>
        <w:tc>
          <w:tcPr>
            <w:tcW w:w="1492" w:type="dxa"/>
            <w:vMerge w:val="restart"/>
            <w:tcBorders>
              <w:top w:val="single" w:sz="2" w:space="0" w:color="000001"/>
              <w:left w:val="single" w:sz="2" w:space="0" w:color="000001"/>
              <w:right w:val="single" w:sz="2" w:space="0" w:color="000001"/>
            </w:tcBorders>
          </w:tcPr>
          <w:p w14:paraId="29E69DAA" w14:textId="076575F7" w:rsidR="00C74E8F" w:rsidRDefault="00C74E8F" w:rsidP="00D87186">
            <w:pPr>
              <w:pStyle w:val="TableContents"/>
              <w:spacing w:after="46" w:line="240" w:lineRule="auto"/>
              <w:rPr>
                <w:sz w:val="20"/>
                <w:szCs w:val="20"/>
              </w:rPr>
            </w:pPr>
            <w:r>
              <w:rPr>
                <w:sz w:val="20"/>
                <w:szCs w:val="20"/>
              </w:rPr>
              <w:t xml:space="preserve">100% medicated </w:t>
            </w:r>
          </w:p>
        </w:tc>
        <w:tc>
          <w:tcPr>
            <w:tcW w:w="2729" w:type="dxa"/>
            <w:tcBorders>
              <w:top w:val="single" w:sz="2" w:space="0" w:color="000001"/>
              <w:left w:val="single" w:sz="2" w:space="0" w:color="000001"/>
              <w:bottom w:val="single" w:sz="2" w:space="0" w:color="000001"/>
              <w:right w:val="single" w:sz="2" w:space="0" w:color="000001"/>
            </w:tcBorders>
          </w:tcPr>
          <w:p w14:paraId="0F3B4EF7" w14:textId="5D0413C6" w:rsidR="00C74E8F" w:rsidRPr="00A03866" w:rsidRDefault="00C74E8F" w:rsidP="00D87186">
            <w:pPr>
              <w:pStyle w:val="TableContents"/>
              <w:spacing w:after="46" w:line="240" w:lineRule="auto"/>
              <w:rPr>
                <w:sz w:val="20"/>
                <w:szCs w:val="20"/>
                <w:lang w:val="en-GB"/>
              </w:rPr>
            </w:pPr>
            <w:r>
              <w:rPr>
                <w:sz w:val="20"/>
                <w:szCs w:val="20"/>
                <w:lang w:val="en-GB"/>
              </w:rPr>
              <w:t xml:space="preserve">Left </w:t>
            </w:r>
            <w:r w:rsidR="00F75C58">
              <w:rPr>
                <w:sz w:val="20"/>
                <w:szCs w:val="20"/>
                <w:lang w:val="en-GB"/>
              </w:rPr>
              <w:t xml:space="preserve">dmPFC / </w:t>
            </w:r>
            <w:r>
              <w:rPr>
                <w:sz w:val="20"/>
                <w:szCs w:val="20"/>
                <w:lang w:val="en-GB"/>
              </w:rPr>
              <w:t>SMA</w:t>
            </w:r>
          </w:p>
        </w:tc>
        <w:tc>
          <w:tcPr>
            <w:tcW w:w="456" w:type="dxa"/>
            <w:tcBorders>
              <w:top w:val="single" w:sz="2" w:space="0" w:color="000001"/>
              <w:left w:val="single" w:sz="2" w:space="0" w:color="000001"/>
              <w:bottom w:val="single" w:sz="2" w:space="0" w:color="000001"/>
              <w:right w:val="single" w:sz="2" w:space="0" w:color="000001"/>
            </w:tcBorders>
          </w:tcPr>
          <w:p w14:paraId="715102CA" w14:textId="474834BE" w:rsidR="00C74E8F" w:rsidRDefault="00C74E8F" w:rsidP="00D87186">
            <w:pPr>
              <w:pStyle w:val="TableContents"/>
              <w:spacing w:after="46" w:line="240" w:lineRule="auto"/>
              <w:rPr>
                <w:sz w:val="20"/>
                <w:szCs w:val="20"/>
                <w:lang w:val="en-US"/>
              </w:rPr>
            </w:pPr>
            <w:r>
              <w:rPr>
                <w:sz w:val="20"/>
                <w:szCs w:val="20"/>
                <w:lang w:val="en-US"/>
              </w:rPr>
              <w:t>66</w:t>
            </w:r>
          </w:p>
        </w:tc>
        <w:tc>
          <w:tcPr>
            <w:tcW w:w="1701" w:type="dxa"/>
            <w:tcBorders>
              <w:top w:val="single" w:sz="2" w:space="0" w:color="000001"/>
              <w:left w:val="single" w:sz="2" w:space="0" w:color="000001"/>
              <w:bottom w:val="single" w:sz="2" w:space="0" w:color="000001"/>
            </w:tcBorders>
            <w:shd w:val="clear" w:color="auto" w:fill="auto"/>
          </w:tcPr>
          <w:p w14:paraId="4BE4EDE7" w14:textId="60D13FAA" w:rsidR="00C74E8F" w:rsidRDefault="00C74E8F" w:rsidP="00D87186">
            <w:pPr>
              <w:pStyle w:val="TableContents"/>
              <w:spacing w:after="46" w:line="240" w:lineRule="auto"/>
              <w:rPr>
                <w:sz w:val="20"/>
                <w:szCs w:val="20"/>
                <w:lang w:val="en-US"/>
              </w:rPr>
            </w:pPr>
            <w:r>
              <w:rPr>
                <w:sz w:val="20"/>
                <w:szCs w:val="20"/>
                <w:lang w:val="en-US"/>
              </w:rPr>
              <w:t>-4, 24, 48</w:t>
            </w:r>
          </w:p>
        </w:tc>
        <w:tc>
          <w:tcPr>
            <w:tcW w:w="811" w:type="dxa"/>
            <w:tcBorders>
              <w:top w:val="single" w:sz="2" w:space="0" w:color="000001"/>
              <w:left w:val="single" w:sz="2" w:space="0" w:color="000001"/>
              <w:bottom w:val="single" w:sz="2" w:space="0" w:color="000001"/>
            </w:tcBorders>
            <w:shd w:val="clear" w:color="auto" w:fill="auto"/>
          </w:tcPr>
          <w:p w14:paraId="28878DC3" w14:textId="72EE1361" w:rsidR="00C74E8F" w:rsidRDefault="00C74E8F" w:rsidP="00D87186">
            <w:pPr>
              <w:pStyle w:val="TableContents"/>
              <w:spacing w:after="46" w:line="240" w:lineRule="auto"/>
              <w:rPr>
                <w:sz w:val="20"/>
                <w:szCs w:val="20"/>
                <w:lang w:val="en-US"/>
              </w:rPr>
            </w:pPr>
            <w:r>
              <w:rPr>
                <w:sz w:val="20"/>
                <w:szCs w:val="20"/>
                <w:lang w:val="en-US"/>
              </w:rPr>
              <w:t>-4.26</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73563952" w14:textId="7FF53BB6" w:rsidR="00C74E8F" w:rsidRPr="00A03866" w:rsidRDefault="00C74E8F" w:rsidP="00D87186">
            <w:pPr>
              <w:pStyle w:val="TableContents"/>
              <w:spacing w:after="46" w:line="240" w:lineRule="auto"/>
              <w:rPr>
                <w:sz w:val="20"/>
                <w:szCs w:val="20"/>
                <w:lang w:val="en-US"/>
              </w:rPr>
            </w:pPr>
            <w:r>
              <w:rPr>
                <w:sz w:val="20"/>
                <w:szCs w:val="20"/>
                <w:lang w:val="en-US"/>
              </w:rPr>
              <w:t>0.005</w:t>
            </w:r>
          </w:p>
        </w:tc>
      </w:tr>
      <w:tr w:rsidR="00C74E8F" w:rsidRPr="00A03866" w14:paraId="1815A28C" w14:textId="77777777" w:rsidTr="00A37C71">
        <w:trPr>
          <w:trHeight w:val="287"/>
        </w:trPr>
        <w:tc>
          <w:tcPr>
            <w:tcW w:w="1472" w:type="dxa"/>
            <w:vMerge/>
            <w:tcBorders>
              <w:left w:val="single" w:sz="2" w:space="0" w:color="000001"/>
              <w:right w:val="single" w:sz="2" w:space="0" w:color="000001"/>
            </w:tcBorders>
          </w:tcPr>
          <w:p w14:paraId="76A09425" w14:textId="77777777" w:rsidR="00C74E8F" w:rsidRDefault="00C74E8F" w:rsidP="00D87186">
            <w:pPr>
              <w:pStyle w:val="TableContents"/>
              <w:spacing w:after="46" w:line="240" w:lineRule="auto"/>
              <w:rPr>
                <w:sz w:val="20"/>
                <w:szCs w:val="20"/>
              </w:rPr>
            </w:pPr>
          </w:p>
        </w:tc>
        <w:tc>
          <w:tcPr>
            <w:tcW w:w="1492" w:type="dxa"/>
            <w:vMerge/>
            <w:tcBorders>
              <w:left w:val="single" w:sz="2" w:space="0" w:color="000001"/>
              <w:right w:val="single" w:sz="2" w:space="0" w:color="000001"/>
            </w:tcBorders>
          </w:tcPr>
          <w:p w14:paraId="09604E60" w14:textId="77777777" w:rsidR="00C74E8F" w:rsidRDefault="00C74E8F" w:rsidP="00D87186">
            <w:pPr>
              <w:pStyle w:val="TableContents"/>
              <w:spacing w:after="46" w:line="240" w:lineRule="auto"/>
              <w:rPr>
                <w:sz w:val="20"/>
                <w:szCs w:val="20"/>
              </w:rPr>
            </w:pPr>
          </w:p>
        </w:tc>
        <w:tc>
          <w:tcPr>
            <w:tcW w:w="2729" w:type="dxa"/>
            <w:tcBorders>
              <w:top w:val="single" w:sz="2" w:space="0" w:color="000001"/>
              <w:left w:val="single" w:sz="2" w:space="0" w:color="000001"/>
              <w:bottom w:val="single" w:sz="2" w:space="0" w:color="000001"/>
              <w:right w:val="single" w:sz="2" w:space="0" w:color="000001"/>
            </w:tcBorders>
          </w:tcPr>
          <w:p w14:paraId="4EAB60F6" w14:textId="5FF5E083" w:rsidR="00C74E8F" w:rsidRPr="00A03866" w:rsidRDefault="00C74E8F" w:rsidP="00D87186">
            <w:pPr>
              <w:pStyle w:val="TableContents"/>
              <w:spacing w:after="46" w:line="240" w:lineRule="auto"/>
              <w:rPr>
                <w:sz w:val="20"/>
                <w:szCs w:val="20"/>
                <w:lang w:val="en-GB"/>
              </w:rPr>
            </w:pPr>
            <w:r>
              <w:rPr>
                <w:sz w:val="20"/>
                <w:szCs w:val="20"/>
                <w:lang w:val="en-GB"/>
              </w:rPr>
              <w:t>Right IFG</w:t>
            </w:r>
          </w:p>
        </w:tc>
        <w:tc>
          <w:tcPr>
            <w:tcW w:w="456" w:type="dxa"/>
            <w:tcBorders>
              <w:top w:val="single" w:sz="2" w:space="0" w:color="000001"/>
              <w:left w:val="single" w:sz="2" w:space="0" w:color="000001"/>
              <w:bottom w:val="single" w:sz="2" w:space="0" w:color="000001"/>
              <w:right w:val="single" w:sz="2" w:space="0" w:color="000001"/>
            </w:tcBorders>
          </w:tcPr>
          <w:p w14:paraId="1FB39E07" w14:textId="7A8F6FAC" w:rsidR="00C74E8F" w:rsidRDefault="00C74E8F" w:rsidP="00D87186">
            <w:pPr>
              <w:pStyle w:val="TableContents"/>
              <w:spacing w:after="46" w:line="240" w:lineRule="auto"/>
              <w:rPr>
                <w:sz w:val="20"/>
                <w:szCs w:val="20"/>
                <w:lang w:val="en-US"/>
              </w:rPr>
            </w:pPr>
            <w:r>
              <w:rPr>
                <w:sz w:val="20"/>
                <w:szCs w:val="20"/>
                <w:lang w:val="en-US"/>
              </w:rPr>
              <w:t>11</w:t>
            </w:r>
          </w:p>
        </w:tc>
        <w:tc>
          <w:tcPr>
            <w:tcW w:w="1701" w:type="dxa"/>
            <w:tcBorders>
              <w:top w:val="single" w:sz="2" w:space="0" w:color="000001"/>
              <w:left w:val="single" w:sz="2" w:space="0" w:color="000001"/>
              <w:bottom w:val="single" w:sz="2" w:space="0" w:color="000001"/>
            </w:tcBorders>
            <w:shd w:val="clear" w:color="auto" w:fill="auto"/>
          </w:tcPr>
          <w:p w14:paraId="48C23228" w14:textId="751CB372" w:rsidR="00C74E8F" w:rsidRDefault="00C74E8F" w:rsidP="00D87186">
            <w:pPr>
              <w:pStyle w:val="TableContents"/>
              <w:spacing w:after="46" w:line="240" w:lineRule="auto"/>
              <w:rPr>
                <w:sz w:val="20"/>
                <w:szCs w:val="20"/>
                <w:lang w:val="en-US"/>
              </w:rPr>
            </w:pPr>
            <w:r>
              <w:rPr>
                <w:sz w:val="20"/>
                <w:szCs w:val="20"/>
                <w:lang w:val="en-US"/>
              </w:rPr>
              <w:t>50, 18, 26</w:t>
            </w:r>
          </w:p>
        </w:tc>
        <w:tc>
          <w:tcPr>
            <w:tcW w:w="811" w:type="dxa"/>
            <w:tcBorders>
              <w:top w:val="single" w:sz="2" w:space="0" w:color="000001"/>
              <w:left w:val="single" w:sz="2" w:space="0" w:color="000001"/>
              <w:bottom w:val="single" w:sz="2" w:space="0" w:color="000001"/>
            </w:tcBorders>
            <w:shd w:val="clear" w:color="auto" w:fill="auto"/>
          </w:tcPr>
          <w:p w14:paraId="5D0B0A89" w14:textId="3B290144" w:rsidR="00C74E8F" w:rsidRDefault="00C74E8F" w:rsidP="00D87186">
            <w:pPr>
              <w:pStyle w:val="TableContents"/>
              <w:spacing w:after="46" w:line="240" w:lineRule="auto"/>
              <w:rPr>
                <w:sz w:val="20"/>
                <w:szCs w:val="20"/>
                <w:lang w:val="en-US"/>
              </w:rPr>
            </w:pPr>
            <w:r>
              <w:rPr>
                <w:sz w:val="20"/>
                <w:szCs w:val="20"/>
                <w:lang w:val="en-US"/>
              </w:rPr>
              <w:t>-4.274</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0BA01A17" w14:textId="55EFA64F" w:rsidR="00C74E8F" w:rsidRPr="00A03866" w:rsidRDefault="00C74E8F" w:rsidP="00D87186">
            <w:pPr>
              <w:pStyle w:val="TableContents"/>
              <w:spacing w:after="46" w:line="240" w:lineRule="auto"/>
              <w:rPr>
                <w:sz w:val="20"/>
                <w:szCs w:val="20"/>
                <w:lang w:val="en-US"/>
              </w:rPr>
            </w:pPr>
            <w:r>
              <w:rPr>
                <w:sz w:val="20"/>
                <w:szCs w:val="20"/>
                <w:lang w:val="en-US"/>
              </w:rPr>
              <w:t>0.04</w:t>
            </w:r>
          </w:p>
        </w:tc>
      </w:tr>
      <w:tr w:rsidR="00C74E8F" w:rsidRPr="00A03866" w14:paraId="52D6008A" w14:textId="77777777" w:rsidTr="00A37C71">
        <w:trPr>
          <w:trHeight w:val="287"/>
        </w:trPr>
        <w:tc>
          <w:tcPr>
            <w:tcW w:w="1472" w:type="dxa"/>
            <w:vMerge/>
            <w:tcBorders>
              <w:left w:val="single" w:sz="2" w:space="0" w:color="000001"/>
              <w:right w:val="single" w:sz="2" w:space="0" w:color="000001"/>
            </w:tcBorders>
          </w:tcPr>
          <w:p w14:paraId="3BDAAA55" w14:textId="77777777" w:rsidR="00C74E8F" w:rsidRPr="005531BA" w:rsidRDefault="00C74E8F" w:rsidP="00D87186">
            <w:pPr>
              <w:pStyle w:val="TableContents"/>
              <w:spacing w:after="46" w:line="240" w:lineRule="auto"/>
              <w:rPr>
                <w:sz w:val="20"/>
                <w:szCs w:val="20"/>
                <w:lang w:val="en-US"/>
              </w:rPr>
            </w:pPr>
          </w:p>
        </w:tc>
        <w:tc>
          <w:tcPr>
            <w:tcW w:w="1492" w:type="dxa"/>
            <w:tcBorders>
              <w:top w:val="single" w:sz="2" w:space="0" w:color="000001"/>
              <w:left w:val="single" w:sz="2" w:space="0" w:color="000001"/>
              <w:right w:val="single" w:sz="2" w:space="0" w:color="000001"/>
            </w:tcBorders>
          </w:tcPr>
          <w:p w14:paraId="6DE4175A" w14:textId="04E08189" w:rsidR="00C74E8F" w:rsidRPr="005531BA" w:rsidRDefault="00C74E8F" w:rsidP="00D87186">
            <w:pPr>
              <w:pStyle w:val="TableContents"/>
              <w:spacing w:after="46" w:line="240" w:lineRule="auto"/>
              <w:rPr>
                <w:sz w:val="20"/>
                <w:szCs w:val="20"/>
                <w:lang w:val="en-US"/>
              </w:rPr>
            </w:pPr>
            <w:r w:rsidRPr="005531BA">
              <w:rPr>
                <w:sz w:val="20"/>
                <w:szCs w:val="20"/>
                <w:lang w:val="en-US"/>
              </w:rPr>
              <w:t>Illness Duration &gt;10 years</w:t>
            </w:r>
          </w:p>
        </w:tc>
        <w:tc>
          <w:tcPr>
            <w:tcW w:w="2729" w:type="dxa"/>
            <w:tcBorders>
              <w:top w:val="single" w:sz="2" w:space="0" w:color="000001"/>
              <w:left w:val="single" w:sz="2" w:space="0" w:color="000001"/>
              <w:bottom w:val="single" w:sz="2" w:space="0" w:color="000001"/>
              <w:right w:val="single" w:sz="2" w:space="0" w:color="000001"/>
            </w:tcBorders>
          </w:tcPr>
          <w:p w14:paraId="6260C431" w14:textId="0197479A" w:rsidR="00C74E8F" w:rsidRPr="00A03866" w:rsidRDefault="00C74E8F" w:rsidP="00D87186">
            <w:pPr>
              <w:pStyle w:val="TableContents"/>
              <w:spacing w:after="46" w:line="240" w:lineRule="auto"/>
              <w:rPr>
                <w:sz w:val="20"/>
                <w:szCs w:val="20"/>
                <w:lang w:val="en-GB"/>
              </w:rPr>
            </w:pPr>
            <w:r>
              <w:rPr>
                <w:sz w:val="20"/>
                <w:szCs w:val="20"/>
                <w:lang w:val="en-GB"/>
              </w:rPr>
              <w:t xml:space="preserve">Bilateral </w:t>
            </w:r>
            <w:r w:rsidR="00F75C58">
              <w:rPr>
                <w:sz w:val="20"/>
                <w:szCs w:val="20"/>
                <w:lang w:val="en-GB"/>
              </w:rPr>
              <w:t>v</w:t>
            </w:r>
            <w:r>
              <w:rPr>
                <w:sz w:val="20"/>
                <w:szCs w:val="20"/>
                <w:lang w:val="en-GB"/>
              </w:rPr>
              <w:t>mPFC</w:t>
            </w:r>
          </w:p>
        </w:tc>
        <w:tc>
          <w:tcPr>
            <w:tcW w:w="456" w:type="dxa"/>
            <w:tcBorders>
              <w:top w:val="single" w:sz="2" w:space="0" w:color="000001"/>
              <w:left w:val="single" w:sz="2" w:space="0" w:color="000001"/>
              <w:bottom w:val="single" w:sz="2" w:space="0" w:color="000001"/>
              <w:right w:val="single" w:sz="2" w:space="0" w:color="000001"/>
            </w:tcBorders>
          </w:tcPr>
          <w:p w14:paraId="3553663D" w14:textId="10482960" w:rsidR="00C74E8F" w:rsidRDefault="00C74E8F" w:rsidP="00D87186">
            <w:pPr>
              <w:pStyle w:val="TableContents"/>
              <w:spacing w:after="46" w:line="240" w:lineRule="auto"/>
              <w:rPr>
                <w:sz w:val="20"/>
                <w:szCs w:val="20"/>
                <w:lang w:val="en-US"/>
              </w:rPr>
            </w:pPr>
            <w:r>
              <w:rPr>
                <w:sz w:val="20"/>
                <w:szCs w:val="20"/>
                <w:lang w:val="en-US"/>
              </w:rPr>
              <w:t>326</w:t>
            </w:r>
          </w:p>
        </w:tc>
        <w:tc>
          <w:tcPr>
            <w:tcW w:w="1701" w:type="dxa"/>
            <w:tcBorders>
              <w:top w:val="single" w:sz="2" w:space="0" w:color="000001"/>
              <w:left w:val="single" w:sz="2" w:space="0" w:color="000001"/>
              <w:bottom w:val="single" w:sz="2" w:space="0" w:color="000001"/>
            </w:tcBorders>
            <w:shd w:val="clear" w:color="auto" w:fill="auto"/>
          </w:tcPr>
          <w:p w14:paraId="5B861537" w14:textId="32D002C4" w:rsidR="00C74E8F" w:rsidRDefault="00C74E8F" w:rsidP="00D87186">
            <w:pPr>
              <w:pStyle w:val="TableContents"/>
              <w:spacing w:after="46" w:line="240" w:lineRule="auto"/>
              <w:rPr>
                <w:sz w:val="20"/>
                <w:szCs w:val="20"/>
                <w:lang w:val="en-US"/>
              </w:rPr>
            </w:pPr>
            <w:r>
              <w:rPr>
                <w:sz w:val="20"/>
                <w:szCs w:val="20"/>
                <w:lang w:val="en-US"/>
              </w:rPr>
              <w:t>4, 48, 0</w:t>
            </w:r>
          </w:p>
        </w:tc>
        <w:tc>
          <w:tcPr>
            <w:tcW w:w="811" w:type="dxa"/>
            <w:tcBorders>
              <w:top w:val="single" w:sz="2" w:space="0" w:color="000001"/>
              <w:left w:val="single" w:sz="2" w:space="0" w:color="000001"/>
              <w:bottom w:val="single" w:sz="2" w:space="0" w:color="000001"/>
            </w:tcBorders>
            <w:shd w:val="clear" w:color="auto" w:fill="auto"/>
          </w:tcPr>
          <w:p w14:paraId="41E8BDC4" w14:textId="751440AA" w:rsidR="00C74E8F" w:rsidRDefault="00C74E8F" w:rsidP="00D87186">
            <w:pPr>
              <w:pStyle w:val="TableContents"/>
              <w:spacing w:after="46" w:line="240" w:lineRule="auto"/>
              <w:rPr>
                <w:sz w:val="20"/>
                <w:szCs w:val="20"/>
                <w:lang w:val="en-US"/>
              </w:rPr>
            </w:pPr>
            <w:r>
              <w:rPr>
                <w:sz w:val="20"/>
                <w:szCs w:val="20"/>
                <w:lang w:val="en-US"/>
              </w:rPr>
              <w:t>4.3</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18C4D96E" w14:textId="3332B2CA" w:rsidR="00C74E8F" w:rsidRPr="00A03866" w:rsidRDefault="00C74E8F" w:rsidP="00D87186">
            <w:pPr>
              <w:pStyle w:val="TableContents"/>
              <w:spacing w:after="46" w:line="240" w:lineRule="auto"/>
              <w:rPr>
                <w:sz w:val="20"/>
                <w:szCs w:val="20"/>
                <w:lang w:val="en-US"/>
              </w:rPr>
            </w:pPr>
            <w:r>
              <w:rPr>
                <w:sz w:val="20"/>
                <w:szCs w:val="20"/>
                <w:lang w:val="en-US"/>
              </w:rPr>
              <w:t>0.005</w:t>
            </w:r>
          </w:p>
        </w:tc>
      </w:tr>
      <w:tr w:rsidR="00C74E8F" w:rsidRPr="005531BA" w14:paraId="1ADD0E5E" w14:textId="77777777" w:rsidTr="00A37C71">
        <w:trPr>
          <w:trHeight w:val="287"/>
        </w:trPr>
        <w:tc>
          <w:tcPr>
            <w:tcW w:w="1472" w:type="dxa"/>
            <w:vMerge/>
            <w:tcBorders>
              <w:left w:val="single" w:sz="2" w:space="0" w:color="000001"/>
              <w:right w:val="single" w:sz="2" w:space="0" w:color="000001"/>
            </w:tcBorders>
          </w:tcPr>
          <w:p w14:paraId="410EE633" w14:textId="77777777" w:rsidR="00C74E8F" w:rsidRPr="005531BA" w:rsidRDefault="00C74E8F" w:rsidP="00D87186">
            <w:pPr>
              <w:pStyle w:val="TableContents"/>
              <w:spacing w:after="46" w:line="240" w:lineRule="auto"/>
              <w:rPr>
                <w:sz w:val="20"/>
                <w:szCs w:val="20"/>
                <w:lang w:val="en-US"/>
              </w:rPr>
            </w:pPr>
          </w:p>
        </w:tc>
        <w:tc>
          <w:tcPr>
            <w:tcW w:w="1492" w:type="dxa"/>
            <w:tcBorders>
              <w:left w:val="single" w:sz="2" w:space="0" w:color="000001"/>
              <w:right w:val="single" w:sz="2" w:space="0" w:color="000001"/>
            </w:tcBorders>
          </w:tcPr>
          <w:p w14:paraId="117A7BA7" w14:textId="395B6451" w:rsidR="00C74E8F" w:rsidRPr="005531BA" w:rsidRDefault="00C74E8F" w:rsidP="00D87186">
            <w:pPr>
              <w:pStyle w:val="TableContents"/>
              <w:spacing w:after="46" w:line="240" w:lineRule="auto"/>
              <w:rPr>
                <w:sz w:val="20"/>
                <w:szCs w:val="20"/>
                <w:lang w:val="en-US"/>
              </w:rPr>
            </w:pPr>
            <w:r w:rsidRPr="005531BA">
              <w:rPr>
                <w:sz w:val="20"/>
                <w:szCs w:val="20"/>
                <w:lang w:val="en-US"/>
              </w:rPr>
              <w:t>PANSS Pos Low</w:t>
            </w:r>
          </w:p>
        </w:tc>
        <w:tc>
          <w:tcPr>
            <w:tcW w:w="2729" w:type="dxa"/>
            <w:tcBorders>
              <w:top w:val="single" w:sz="2" w:space="0" w:color="000001"/>
              <w:left w:val="single" w:sz="2" w:space="0" w:color="000001"/>
              <w:bottom w:val="single" w:sz="2" w:space="0" w:color="000001"/>
              <w:right w:val="single" w:sz="2" w:space="0" w:color="000001"/>
            </w:tcBorders>
          </w:tcPr>
          <w:p w14:paraId="22E679B4" w14:textId="2FDC2786" w:rsidR="00C74E8F" w:rsidRPr="005531BA" w:rsidRDefault="00C74E8F" w:rsidP="00D87186">
            <w:pPr>
              <w:pStyle w:val="TableContents"/>
              <w:spacing w:after="46" w:line="240" w:lineRule="auto"/>
              <w:rPr>
                <w:sz w:val="20"/>
                <w:szCs w:val="20"/>
                <w:lang w:val="en-US"/>
              </w:rPr>
            </w:pPr>
            <w:r>
              <w:rPr>
                <w:sz w:val="20"/>
                <w:szCs w:val="20"/>
                <w:lang w:val="en-US"/>
              </w:rPr>
              <w:t>Right rolandic operculum</w:t>
            </w:r>
          </w:p>
        </w:tc>
        <w:tc>
          <w:tcPr>
            <w:tcW w:w="456" w:type="dxa"/>
            <w:tcBorders>
              <w:top w:val="single" w:sz="2" w:space="0" w:color="000001"/>
              <w:left w:val="single" w:sz="2" w:space="0" w:color="000001"/>
              <w:bottom w:val="single" w:sz="2" w:space="0" w:color="000001"/>
              <w:right w:val="single" w:sz="2" w:space="0" w:color="000001"/>
            </w:tcBorders>
          </w:tcPr>
          <w:p w14:paraId="7ED7C587" w14:textId="1B8274AA" w:rsidR="00C74E8F" w:rsidRPr="005531BA" w:rsidRDefault="00C74E8F" w:rsidP="00D87186">
            <w:pPr>
              <w:pStyle w:val="TableContents"/>
              <w:spacing w:after="46" w:line="240" w:lineRule="auto"/>
              <w:rPr>
                <w:sz w:val="20"/>
                <w:szCs w:val="20"/>
                <w:lang w:val="en-US"/>
              </w:rPr>
            </w:pPr>
            <w:r>
              <w:rPr>
                <w:sz w:val="20"/>
                <w:szCs w:val="20"/>
                <w:lang w:val="en-US"/>
              </w:rPr>
              <w:t>351</w:t>
            </w:r>
          </w:p>
        </w:tc>
        <w:tc>
          <w:tcPr>
            <w:tcW w:w="1701" w:type="dxa"/>
            <w:tcBorders>
              <w:top w:val="single" w:sz="2" w:space="0" w:color="000001"/>
              <w:left w:val="single" w:sz="2" w:space="0" w:color="000001"/>
              <w:bottom w:val="single" w:sz="2" w:space="0" w:color="000001"/>
            </w:tcBorders>
            <w:shd w:val="clear" w:color="auto" w:fill="auto"/>
          </w:tcPr>
          <w:p w14:paraId="36C1D5C3" w14:textId="15EFCD85" w:rsidR="00C74E8F" w:rsidRPr="005531BA" w:rsidRDefault="00C74E8F" w:rsidP="00D87186">
            <w:pPr>
              <w:pStyle w:val="TableContents"/>
              <w:spacing w:after="46" w:line="240" w:lineRule="auto"/>
              <w:rPr>
                <w:sz w:val="20"/>
                <w:szCs w:val="20"/>
                <w:lang w:val="en-US"/>
              </w:rPr>
            </w:pPr>
            <w:r>
              <w:rPr>
                <w:sz w:val="20"/>
                <w:szCs w:val="20"/>
                <w:lang w:val="en-US"/>
              </w:rPr>
              <w:t>64, -18, 16</w:t>
            </w:r>
          </w:p>
        </w:tc>
        <w:tc>
          <w:tcPr>
            <w:tcW w:w="811" w:type="dxa"/>
            <w:tcBorders>
              <w:top w:val="single" w:sz="2" w:space="0" w:color="000001"/>
              <w:left w:val="single" w:sz="2" w:space="0" w:color="000001"/>
              <w:bottom w:val="single" w:sz="2" w:space="0" w:color="000001"/>
            </w:tcBorders>
            <w:shd w:val="clear" w:color="auto" w:fill="auto"/>
          </w:tcPr>
          <w:p w14:paraId="45326E49" w14:textId="11D6491C" w:rsidR="00C74E8F" w:rsidRPr="005531BA" w:rsidRDefault="00C74E8F" w:rsidP="00D87186">
            <w:pPr>
              <w:pStyle w:val="TableContents"/>
              <w:spacing w:after="46" w:line="240" w:lineRule="auto"/>
              <w:rPr>
                <w:sz w:val="20"/>
                <w:szCs w:val="20"/>
                <w:lang w:val="en-US"/>
              </w:rPr>
            </w:pPr>
            <w:r>
              <w:rPr>
                <w:sz w:val="20"/>
                <w:szCs w:val="20"/>
                <w:lang w:val="en-US"/>
              </w:rPr>
              <w:t>4.169</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3ABDB532" w14:textId="604EC184" w:rsidR="00C74E8F" w:rsidRPr="005531BA" w:rsidRDefault="00C74E8F" w:rsidP="00D87186">
            <w:pPr>
              <w:pStyle w:val="TableContents"/>
              <w:spacing w:after="46" w:line="240" w:lineRule="auto"/>
              <w:rPr>
                <w:sz w:val="20"/>
                <w:szCs w:val="20"/>
                <w:lang w:val="en-US"/>
              </w:rPr>
            </w:pPr>
            <w:r>
              <w:rPr>
                <w:sz w:val="20"/>
                <w:szCs w:val="20"/>
                <w:lang w:val="en-US"/>
              </w:rPr>
              <w:t>0.008</w:t>
            </w:r>
          </w:p>
        </w:tc>
      </w:tr>
      <w:tr w:rsidR="00C74E8F" w:rsidRPr="005531BA" w14:paraId="04947AB9" w14:textId="77777777" w:rsidTr="00A37C71">
        <w:trPr>
          <w:trHeight w:val="287"/>
        </w:trPr>
        <w:tc>
          <w:tcPr>
            <w:tcW w:w="1472" w:type="dxa"/>
            <w:vMerge/>
            <w:tcBorders>
              <w:left w:val="single" w:sz="2" w:space="0" w:color="000001"/>
              <w:right w:val="single" w:sz="2" w:space="0" w:color="000001"/>
            </w:tcBorders>
          </w:tcPr>
          <w:p w14:paraId="29D58E6D" w14:textId="77777777" w:rsidR="00C74E8F" w:rsidRPr="005531BA" w:rsidRDefault="00C74E8F" w:rsidP="00D87186">
            <w:pPr>
              <w:pStyle w:val="TableContents"/>
              <w:spacing w:after="46" w:line="240" w:lineRule="auto"/>
              <w:rPr>
                <w:sz w:val="20"/>
                <w:szCs w:val="20"/>
                <w:lang w:val="en-US"/>
              </w:rPr>
            </w:pPr>
          </w:p>
        </w:tc>
        <w:tc>
          <w:tcPr>
            <w:tcW w:w="1492" w:type="dxa"/>
            <w:tcBorders>
              <w:left w:val="single" w:sz="2" w:space="0" w:color="000001"/>
              <w:right w:val="single" w:sz="2" w:space="0" w:color="000001"/>
            </w:tcBorders>
          </w:tcPr>
          <w:p w14:paraId="1883761C" w14:textId="437FCFB5" w:rsidR="00C74E8F" w:rsidRPr="005531BA" w:rsidRDefault="00C74E8F" w:rsidP="00D87186">
            <w:pPr>
              <w:pStyle w:val="TableContents"/>
              <w:spacing w:after="46" w:line="240" w:lineRule="auto"/>
              <w:rPr>
                <w:sz w:val="20"/>
                <w:szCs w:val="20"/>
                <w:lang w:val="en-US"/>
              </w:rPr>
            </w:pPr>
            <w:r w:rsidRPr="005531BA">
              <w:rPr>
                <w:sz w:val="20"/>
                <w:szCs w:val="20"/>
                <w:lang w:val="en-US"/>
              </w:rPr>
              <w:t xml:space="preserve">PANSS </w:t>
            </w:r>
            <w:r>
              <w:rPr>
                <w:sz w:val="20"/>
                <w:szCs w:val="20"/>
                <w:lang w:val="en-US"/>
              </w:rPr>
              <w:t>Neg</w:t>
            </w:r>
            <w:r w:rsidRPr="005531BA">
              <w:rPr>
                <w:sz w:val="20"/>
                <w:szCs w:val="20"/>
                <w:lang w:val="en-US"/>
              </w:rPr>
              <w:t xml:space="preserve"> Low</w:t>
            </w:r>
          </w:p>
        </w:tc>
        <w:tc>
          <w:tcPr>
            <w:tcW w:w="2729" w:type="dxa"/>
            <w:tcBorders>
              <w:top w:val="single" w:sz="2" w:space="0" w:color="000001"/>
              <w:left w:val="single" w:sz="2" w:space="0" w:color="000001"/>
              <w:bottom w:val="single" w:sz="2" w:space="0" w:color="000001"/>
              <w:right w:val="single" w:sz="2" w:space="0" w:color="000001"/>
            </w:tcBorders>
          </w:tcPr>
          <w:p w14:paraId="0656C53A" w14:textId="026BDEE3" w:rsidR="00C74E8F" w:rsidRPr="005531BA" w:rsidRDefault="00C74E8F" w:rsidP="00D87186">
            <w:pPr>
              <w:pStyle w:val="TableContents"/>
              <w:spacing w:after="46" w:line="240" w:lineRule="auto"/>
              <w:rPr>
                <w:sz w:val="20"/>
                <w:szCs w:val="20"/>
                <w:lang w:val="en-US"/>
              </w:rPr>
            </w:pPr>
            <w:r>
              <w:rPr>
                <w:sz w:val="20"/>
                <w:szCs w:val="20"/>
                <w:lang w:val="en-US"/>
              </w:rPr>
              <w:t>Right rolandic operculum</w:t>
            </w:r>
          </w:p>
        </w:tc>
        <w:tc>
          <w:tcPr>
            <w:tcW w:w="456" w:type="dxa"/>
            <w:tcBorders>
              <w:top w:val="single" w:sz="2" w:space="0" w:color="000001"/>
              <w:left w:val="single" w:sz="2" w:space="0" w:color="000001"/>
              <w:bottom w:val="single" w:sz="2" w:space="0" w:color="000001"/>
              <w:right w:val="single" w:sz="2" w:space="0" w:color="000001"/>
            </w:tcBorders>
          </w:tcPr>
          <w:p w14:paraId="49D8E643" w14:textId="1083A330" w:rsidR="00C74E8F" w:rsidRPr="005531BA" w:rsidRDefault="00C74E8F" w:rsidP="00D87186">
            <w:pPr>
              <w:pStyle w:val="TableContents"/>
              <w:spacing w:after="46" w:line="240" w:lineRule="auto"/>
              <w:rPr>
                <w:sz w:val="20"/>
                <w:szCs w:val="20"/>
                <w:lang w:val="en-US"/>
              </w:rPr>
            </w:pPr>
            <w:r>
              <w:rPr>
                <w:sz w:val="20"/>
                <w:szCs w:val="20"/>
                <w:lang w:val="en-US"/>
              </w:rPr>
              <w:t>63</w:t>
            </w:r>
          </w:p>
        </w:tc>
        <w:tc>
          <w:tcPr>
            <w:tcW w:w="1701" w:type="dxa"/>
            <w:tcBorders>
              <w:top w:val="single" w:sz="2" w:space="0" w:color="000001"/>
              <w:left w:val="single" w:sz="2" w:space="0" w:color="000001"/>
              <w:bottom w:val="single" w:sz="2" w:space="0" w:color="000001"/>
            </w:tcBorders>
            <w:shd w:val="clear" w:color="auto" w:fill="auto"/>
          </w:tcPr>
          <w:p w14:paraId="210667EA" w14:textId="31D64208" w:rsidR="00C74E8F" w:rsidRPr="005531BA" w:rsidRDefault="00C74E8F" w:rsidP="00D87186">
            <w:pPr>
              <w:pStyle w:val="TableContents"/>
              <w:spacing w:after="46" w:line="240" w:lineRule="auto"/>
              <w:rPr>
                <w:sz w:val="20"/>
                <w:szCs w:val="20"/>
                <w:lang w:val="en-US"/>
              </w:rPr>
            </w:pPr>
            <w:r>
              <w:rPr>
                <w:sz w:val="20"/>
                <w:szCs w:val="20"/>
                <w:lang w:val="en-US"/>
              </w:rPr>
              <w:t>62, -12, 8</w:t>
            </w:r>
          </w:p>
        </w:tc>
        <w:tc>
          <w:tcPr>
            <w:tcW w:w="811" w:type="dxa"/>
            <w:tcBorders>
              <w:top w:val="single" w:sz="2" w:space="0" w:color="000001"/>
              <w:left w:val="single" w:sz="2" w:space="0" w:color="000001"/>
              <w:bottom w:val="single" w:sz="2" w:space="0" w:color="000001"/>
            </w:tcBorders>
            <w:shd w:val="clear" w:color="auto" w:fill="auto"/>
          </w:tcPr>
          <w:p w14:paraId="0DCD521B" w14:textId="41E754A1" w:rsidR="00C74E8F" w:rsidRPr="005531BA" w:rsidRDefault="00C74E8F" w:rsidP="00D87186">
            <w:pPr>
              <w:pStyle w:val="TableContents"/>
              <w:spacing w:after="46" w:line="240" w:lineRule="auto"/>
              <w:rPr>
                <w:sz w:val="20"/>
                <w:szCs w:val="20"/>
                <w:lang w:val="en-US"/>
              </w:rPr>
            </w:pPr>
            <w:r>
              <w:rPr>
                <w:sz w:val="20"/>
                <w:szCs w:val="20"/>
                <w:lang w:val="en-US"/>
              </w:rPr>
              <w:t>4.008</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18D37DF9" w14:textId="23A71FE0" w:rsidR="00C74E8F" w:rsidRPr="005531BA" w:rsidRDefault="00C74E8F" w:rsidP="00D87186">
            <w:pPr>
              <w:pStyle w:val="TableContents"/>
              <w:spacing w:after="46" w:line="240" w:lineRule="auto"/>
              <w:rPr>
                <w:sz w:val="20"/>
                <w:szCs w:val="20"/>
                <w:lang w:val="en-US"/>
              </w:rPr>
            </w:pPr>
            <w:r>
              <w:rPr>
                <w:sz w:val="20"/>
                <w:szCs w:val="20"/>
                <w:lang w:val="en-US"/>
              </w:rPr>
              <w:t>0.025</w:t>
            </w:r>
          </w:p>
        </w:tc>
      </w:tr>
      <w:tr w:rsidR="00925AC5" w:rsidRPr="005531BA" w14:paraId="0BDB859C" w14:textId="77777777" w:rsidTr="00A37C71">
        <w:trPr>
          <w:trHeight w:val="287"/>
        </w:trPr>
        <w:tc>
          <w:tcPr>
            <w:tcW w:w="1472" w:type="dxa"/>
            <w:vMerge/>
            <w:tcBorders>
              <w:left w:val="single" w:sz="2" w:space="0" w:color="000001"/>
              <w:right w:val="single" w:sz="2" w:space="0" w:color="000001"/>
            </w:tcBorders>
          </w:tcPr>
          <w:p w14:paraId="3D0938CF" w14:textId="77777777" w:rsidR="00925AC5" w:rsidRPr="005531BA" w:rsidRDefault="00925AC5" w:rsidP="00925AC5">
            <w:pPr>
              <w:pStyle w:val="TableContents"/>
              <w:spacing w:after="46" w:line="240" w:lineRule="auto"/>
              <w:rPr>
                <w:sz w:val="20"/>
                <w:szCs w:val="20"/>
                <w:lang w:val="en-US"/>
              </w:rPr>
            </w:pPr>
          </w:p>
        </w:tc>
        <w:tc>
          <w:tcPr>
            <w:tcW w:w="1492" w:type="dxa"/>
            <w:vMerge w:val="restart"/>
            <w:tcBorders>
              <w:left w:val="single" w:sz="2" w:space="0" w:color="000001"/>
              <w:right w:val="single" w:sz="2" w:space="0" w:color="000001"/>
            </w:tcBorders>
          </w:tcPr>
          <w:p w14:paraId="397F27DD" w14:textId="32E5B63E" w:rsidR="00925AC5" w:rsidRPr="005531BA" w:rsidRDefault="00925AC5" w:rsidP="00925AC5">
            <w:pPr>
              <w:pStyle w:val="TableContents"/>
              <w:spacing w:after="46" w:line="240" w:lineRule="auto"/>
              <w:rPr>
                <w:sz w:val="20"/>
                <w:szCs w:val="20"/>
                <w:lang w:val="en-US"/>
              </w:rPr>
            </w:pPr>
            <w:r>
              <w:rPr>
                <w:sz w:val="20"/>
                <w:szCs w:val="20"/>
                <w:lang w:val="en-US"/>
              </w:rPr>
              <w:t>AV</w:t>
            </w:r>
          </w:p>
        </w:tc>
        <w:tc>
          <w:tcPr>
            <w:tcW w:w="2729" w:type="dxa"/>
            <w:tcBorders>
              <w:top w:val="single" w:sz="2" w:space="0" w:color="000001"/>
              <w:left w:val="single" w:sz="2" w:space="0" w:color="000001"/>
              <w:bottom w:val="single" w:sz="2" w:space="0" w:color="000001"/>
              <w:right w:val="single" w:sz="2" w:space="0" w:color="000001"/>
            </w:tcBorders>
          </w:tcPr>
          <w:p w14:paraId="5E291988" w14:textId="7E43E409" w:rsidR="00925AC5" w:rsidRPr="005531BA" w:rsidRDefault="00925AC5" w:rsidP="00925AC5">
            <w:pPr>
              <w:pStyle w:val="TableContents"/>
              <w:spacing w:after="46" w:line="240" w:lineRule="auto"/>
              <w:rPr>
                <w:sz w:val="20"/>
                <w:szCs w:val="20"/>
                <w:lang w:val="en-US"/>
              </w:rPr>
            </w:pPr>
            <w:r>
              <w:rPr>
                <w:sz w:val="20"/>
                <w:szCs w:val="20"/>
                <w:lang w:val="en-US"/>
              </w:rPr>
              <w:t>Bilateral cingulate gyri</w:t>
            </w:r>
          </w:p>
        </w:tc>
        <w:tc>
          <w:tcPr>
            <w:tcW w:w="456" w:type="dxa"/>
            <w:tcBorders>
              <w:top w:val="single" w:sz="2" w:space="0" w:color="000001"/>
              <w:left w:val="single" w:sz="2" w:space="0" w:color="000001"/>
              <w:bottom w:val="single" w:sz="2" w:space="0" w:color="000001"/>
              <w:right w:val="single" w:sz="2" w:space="0" w:color="000001"/>
            </w:tcBorders>
          </w:tcPr>
          <w:p w14:paraId="69C564D9" w14:textId="3C9D9614" w:rsidR="00925AC5" w:rsidRPr="005531BA" w:rsidRDefault="00925AC5" w:rsidP="00925AC5">
            <w:pPr>
              <w:pStyle w:val="TableContents"/>
              <w:spacing w:after="46" w:line="240" w:lineRule="auto"/>
              <w:rPr>
                <w:sz w:val="20"/>
                <w:szCs w:val="20"/>
                <w:lang w:val="en-US"/>
              </w:rPr>
            </w:pPr>
            <w:r>
              <w:rPr>
                <w:sz w:val="20"/>
                <w:szCs w:val="20"/>
                <w:lang w:val="en-US"/>
              </w:rPr>
              <w:t>684</w:t>
            </w:r>
          </w:p>
        </w:tc>
        <w:tc>
          <w:tcPr>
            <w:tcW w:w="1701" w:type="dxa"/>
            <w:tcBorders>
              <w:top w:val="single" w:sz="2" w:space="0" w:color="000001"/>
              <w:left w:val="single" w:sz="2" w:space="0" w:color="000001"/>
              <w:bottom w:val="single" w:sz="2" w:space="0" w:color="000001"/>
            </w:tcBorders>
            <w:shd w:val="clear" w:color="auto" w:fill="auto"/>
          </w:tcPr>
          <w:p w14:paraId="54BACEFE" w14:textId="0E3897C8" w:rsidR="00925AC5" w:rsidRPr="005531BA" w:rsidRDefault="00925AC5" w:rsidP="00925AC5">
            <w:pPr>
              <w:pStyle w:val="TableContents"/>
              <w:spacing w:after="46" w:line="240" w:lineRule="auto"/>
              <w:rPr>
                <w:sz w:val="20"/>
                <w:szCs w:val="20"/>
                <w:lang w:val="en-US"/>
              </w:rPr>
            </w:pPr>
            <w:r>
              <w:rPr>
                <w:sz w:val="20"/>
                <w:szCs w:val="20"/>
                <w:lang w:val="en-US"/>
              </w:rPr>
              <w:t>-6, 12, 34</w:t>
            </w:r>
          </w:p>
        </w:tc>
        <w:tc>
          <w:tcPr>
            <w:tcW w:w="811" w:type="dxa"/>
            <w:tcBorders>
              <w:top w:val="single" w:sz="2" w:space="0" w:color="000001"/>
              <w:left w:val="single" w:sz="2" w:space="0" w:color="000001"/>
              <w:bottom w:val="single" w:sz="2" w:space="0" w:color="000001"/>
            </w:tcBorders>
            <w:shd w:val="clear" w:color="auto" w:fill="auto"/>
          </w:tcPr>
          <w:p w14:paraId="1DA3D146" w14:textId="6E32132E" w:rsidR="00925AC5" w:rsidRPr="005531BA" w:rsidRDefault="00925AC5" w:rsidP="00925AC5">
            <w:pPr>
              <w:pStyle w:val="TableContents"/>
              <w:spacing w:after="46" w:line="240" w:lineRule="auto"/>
              <w:rPr>
                <w:sz w:val="20"/>
                <w:szCs w:val="20"/>
                <w:lang w:val="en-US"/>
              </w:rPr>
            </w:pPr>
            <w:r>
              <w:rPr>
                <w:sz w:val="20"/>
                <w:szCs w:val="20"/>
                <w:lang w:val="en-US"/>
              </w:rPr>
              <w:t>-3.858</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30A02C98" w14:textId="2677451F" w:rsidR="00925AC5" w:rsidRPr="005531BA" w:rsidRDefault="00925AC5" w:rsidP="00925AC5">
            <w:pPr>
              <w:pStyle w:val="TableContents"/>
              <w:spacing w:after="46" w:line="240" w:lineRule="auto"/>
              <w:rPr>
                <w:sz w:val="20"/>
                <w:szCs w:val="20"/>
                <w:lang w:val="en-US"/>
              </w:rPr>
            </w:pPr>
            <w:r>
              <w:rPr>
                <w:sz w:val="20"/>
                <w:szCs w:val="20"/>
                <w:lang w:val="en-US"/>
              </w:rPr>
              <w:t>0.007</w:t>
            </w:r>
          </w:p>
        </w:tc>
      </w:tr>
      <w:tr w:rsidR="00925AC5" w:rsidRPr="005531BA" w14:paraId="1BDA83FA" w14:textId="77777777" w:rsidTr="00A37C71">
        <w:trPr>
          <w:trHeight w:val="287"/>
        </w:trPr>
        <w:tc>
          <w:tcPr>
            <w:tcW w:w="1472" w:type="dxa"/>
            <w:vMerge/>
            <w:tcBorders>
              <w:left w:val="single" w:sz="2" w:space="0" w:color="000001"/>
              <w:right w:val="single" w:sz="2" w:space="0" w:color="000001"/>
            </w:tcBorders>
          </w:tcPr>
          <w:p w14:paraId="01774D38" w14:textId="77777777" w:rsidR="00925AC5" w:rsidRPr="005531BA" w:rsidRDefault="00925AC5" w:rsidP="00925AC5">
            <w:pPr>
              <w:pStyle w:val="TableContents"/>
              <w:spacing w:after="46" w:line="240" w:lineRule="auto"/>
              <w:rPr>
                <w:sz w:val="20"/>
                <w:szCs w:val="20"/>
                <w:lang w:val="en-US"/>
              </w:rPr>
            </w:pPr>
          </w:p>
        </w:tc>
        <w:tc>
          <w:tcPr>
            <w:tcW w:w="1492" w:type="dxa"/>
            <w:vMerge/>
            <w:tcBorders>
              <w:left w:val="single" w:sz="2" w:space="0" w:color="000001"/>
              <w:right w:val="single" w:sz="2" w:space="0" w:color="000001"/>
            </w:tcBorders>
          </w:tcPr>
          <w:p w14:paraId="58DA10AB" w14:textId="77777777" w:rsidR="00925AC5" w:rsidRDefault="00925AC5" w:rsidP="00925AC5">
            <w:pPr>
              <w:pStyle w:val="TableContents"/>
              <w:spacing w:after="46" w:line="240" w:lineRule="auto"/>
              <w:rPr>
                <w:sz w:val="20"/>
                <w:szCs w:val="20"/>
                <w:lang w:val="en-US"/>
              </w:rPr>
            </w:pPr>
          </w:p>
        </w:tc>
        <w:tc>
          <w:tcPr>
            <w:tcW w:w="2729" w:type="dxa"/>
            <w:tcBorders>
              <w:top w:val="single" w:sz="2" w:space="0" w:color="000001"/>
              <w:left w:val="single" w:sz="2" w:space="0" w:color="000001"/>
              <w:bottom w:val="single" w:sz="2" w:space="0" w:color="000001"/>
              <w:right w:val="single" w:sz="2" w:space="0" w:color="000001"/>
            </w:tcBorders>
          </w:tcPr>
          <w:p w14:paraId="40BE5A39" w14:textId="78A64553" w:rsidR="00925AC5" w:rsidRPr="005531BA" w:rsidRDefault="00925AC5" w:rsidP="00925AC5">
            <w:pPr>
              <w:pStyle w:val="TableContents"/>
              <w:spacing w:after="46" w:line="240" w:lineRule="auto"/>
              <w:rPr>
                <w:sz w:val="20"/>
                <w:szCs w:val="20"/>
                <w:lang w:val="en-US"/>
              </w:rPr>
            </w:pPr>
            <w:r>
              <w:rPr>
                <w:sz w:val="20"/>
                <w:szCs w:val="20"/>
                <w:lang w:val="en-US"/>
              </w:rPr>
              <w:t>Left MTG</w:t>
            </w:r>
          </w:p>
        </w:tc>
        <w:tc>
          <w:tcPr>
            <w:tcW w:w="456" w:type="dxa"/>
            <w:tcBorders>
              <w:top w:val="single" w:sz="2" w:space="0" w:color="000001"/>
              <w:left w:val="single" w:sz="2" w:space="0" w:color="000001"/>
              <w:bottom w:val="single" w:sz="2" w:space="0" w:color="000001"/>
              <w:right w:val="single" w:sz="2" w:space="0" w:color="000001"/>
            </w:tcBorders>
          </w:tcPr>
          <w:p w14:paraId="61980370" w14:textId="4D468961" w:rsidR="00925AC5" w:rsidRPr="005531BA" w:rsidRDefault="00925AC5" w:rsidP="00925AC5">
            <w:pPr>
              <w:pStyle w:val="TableContents"/>
              <w:spacing w:after="46" w:line="240" w:lineRule="auto"/>
              <w:rPr>
                <w:sz w:val="20"/>
                <w:szCs w:val="20"/>
                <w:lang w:val="en-US"/>
              </w:rPr>
            </w:pPr>
            <w:r>
              <w:rPr>
                <w:sz w:val="20"/>
                <w:szCs w:val="20"/>
                <w:lang w:val="en-US"/>
              </w:rPr>
              <w:t>128</w:t>
            </w:r>
          </w:p>
        </w:tc>
        <w:tc>
          <w:tcPr>
            <w:tcW w:w="1701" w:type="dxa"/>
            <w:tcBorders>
              <w:top w:val="single" w:sz="2" w:space="0" w:color="000001"/>
              <w:left w:val="single" w:sz="2" w:space="0" w:color="000001"/>
              <w:bottom w:val="single" w:sz="2" w:space="0" w:color="000001"/>
            </w:tcBorders>
            <w:shd w:val="clear" w:color="auto" w:fill="auto"/>
          </w:tcPr>
          <w:p w14:paraId="1FC8CB83" w14:textId="2B87D300" w:rsidR="00925AC5" w:rsidRPr="005531BA" w:rsidRDefault="00925AC5" w:rsidP="00925AC5">
            <w:pPr>
              <w:pStyle w:val="TableContents"/>
              <w:spacing w:after="46" w:line="240" w:lineRule="auto"/>
              <w:rPr>
                <w:sz w:val="20"/>
                <w:szCs w:val="20"/>
                <w:lang w:val="en-US"/>
              </w:rPr>
            </w:pPr>
            <w:r>
              <w:rPr>
                <w:sz w:val="20"/>
                <w:szCs w:val="20"/>
                <w:lang w:val="en-US"/>
              </w:rPr>
              <w:t>-60, -34, 4</w:t>
            </w:r>
          </w:p>
        </w:tc>
        <w:tc>
          <w:tcPr>
            <w:tcW w:w="811" w:type="dxa"/>
            <w:tcBorders>
              <w:top w:val="single" w:sz="2" w:space="0" w:color="000001"/>
              <w:left w:val="single" w:sz="2" w:space="0" w:color="000001"/>
              <w:bottom w:val="single" w:sz="2" w:space="0" w:color="000001"/>
            </w:tcBorders>
            <w:shd w:val="clear" w:color="auto" w:fill="auto"/>
          </w:tcPr>
          <w:p w14:paraId="753422AC" w14:textId="593E57F8" w:rsidR="00925AC5" w:rsidRPr="005531BA" w:rsidRDefault="00925AC5" w:rsidP="00925AC5">
            <w:pPr>
              <w:pStyle w:val="TableContents"/>
              <w:spacing w:after="46" w:line="240" w:lineRule="auto"/>
              <w:rPr>
                <w:sz w:val="20"/>
                <w:szCs w:val="20"/>
                <w:lang w:val="en-US"/>
              </w:rPr>
            </w:pPr>
            <w:r>
              <w:rPr>
                <w:sz w:val="20"/>
                <w:szCs w:val="20"/>
                <w:lang w:val="en-US"/>
              </w:rPr>
              <w:t>-4.15</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6C2328A0" w14:textId="7755060D" w:rsidR="00925AC5" w:rsidRPr="005531BA" w:rsidRDefault="00925AC5" w:rsidP="00925AC5">
            <w:pPr>
              <w:pStyle w:val="TableContents"/>
              <w:spacing w:after="46" w:line="240" w:lineRule="auto"/>
              <w:rPr>
                <w:sz w:val="20"/>
                <w:szCs w:val="20"/>
                <w:lang w:val="en-US"/>
              </w:rPr>
            </w:pPr>
            <w:r>
              <w:rPr>
                <w:sz w:val="20"/>
                <w:szCs w:val="20"/>
                <w:lang w:val="en-US"/>
              </w:rPr>
              <w:t>0.008</w:t>
            </w:r>
          </w:p>
        </w:tc>
      </w:tr>
      <w:tr w:rsidR="00925AC5" w:rsidRPr="005531BA" w14:paraId="77E54B35" w14:textId="77777777" w:rsidTr="00A37C71">
        <w:trPr>
          <w:trHeight w:val="287"/>
        </w:trPr>
        <w:tc>
          <w:tcPr>
            <w:tcW w:w="1472" w:type="dxa"/>
            <w:vMerge/>
            <w:tcBorders>
              <w:left w:val="single" w:sz="2" w:space="0" w:color="000001"/>
              <w:right w:val="single" w:sz="2" w:space="0" w:color="000001"/>
            </w:tcBorders>
          </w:tcPr>
          <w:p w14:paraId="2EAD07CE" w14:textId="77777777" w:rsidR="00925AC5" w:rsidRPr="005531BA" w:rsidRDefault="00925AC5" w:rsidP="00925AC5">
            <w:pPr>
              <w:pStyle w:val="TableContents"/>
              <w:spacing w:after="46" w:line="240" w:lineRule="auto"/>
              <w:rPr>
                <w:sz w:val="20"/>
                <w:szCs w:val="20"/>
                <w:lang w:val="en-US"/>
              </w:rPr>
            </w:pPr>
          </w:p>
        </w:tc>
        <w:tc>
          <w:tcPr>
            <w:tcW w:w="1492" w:type="dxa"/>
            <w:vMerge/>
            <w:tcBorders>
              <w:left w:val="single" w:sz="2" w:space="0" w:color="000001"/>
              <w:right w:val="single" w:sz="2" w:space="0" w:color="000001"/>
            </w:tcBorders>
          </w:tcPr>
          <w:p w14:paraId="3F112FD2" w14:textId="77777777" w:rsidR="00925AC5" w:rsidRDefault="00925AC5" w:rsidP="00925AC5">
            <w:pPr>
              <w:pStyle w:val="TableContents"/>
              <w:spacing w:after="46" w:line="240" w:lineRule="auto"/>
              <w:rPr>
                <w:sz w:val="20"/>
                <w:szCs w:val="20"/>
                <w:lang w:val="en-US"/>
              </w:rPr>
            </w:pPr>
          </w:p>
        </w:tc>
        <w:tc>
          <w:tcPr>
            <w:tcW w:w="2729" w:type="dxa"/>
            <w:tcBorders>
              <w:top w:val="single" w:sz="2" w:space="0" w:color="000001"/>
              <w:left w:val="single" w:sz="2" w:space="0" w:color="000001"/>
              <w:bottom w:val="single" w:sz="2" w:space="0" w:color="000001"/>
              <w:right w:val="single" w:sz="2" w:space="0" w:color="000001"/>
            </w:tcBorders>
          </w:tcPr>
          <w:p w14:paraId="116457CB" w14:textId="1DBE8434" w:rsidR="00925AC5" w:rsidRPr="005531BA" w:rsidRDefault="00925AC5" w:rsidP="00925AC5">
            <w:pPr>
              <w:pStyle w:val="TableContents"/>
              <w:spacing w:after="46" w:line="240" w:lineRule="auto"/>
              <w:rPr>
                <w:sz w:val="20"/>
                <w:szCs w:val="20"/>
                <w:lang w:val="en-US"/>
              </w:rPr>
            </w:pPr>
            <w:r>
              <w:rPr>
                <w:sz w:val="20"/>
                <w:szCs w:val="20"/>
                <w:lang w:val="en-US"/>
              </w:rPr>
              <w:t>Left precentral / postcentral gyri</w:t>
            </w:r>
          </w:p>
        </w:tc>
        <w:tc>
          <w:tcPr>
            <w:tcW w:w="456" w:type="dxa"/>
            <w:tcBorders>
              <w:top w:val="single" w:sz="2" w:space="0" w:color="000001"/>
              <w:left w:val="single" w:sz="2" w:space="0" w:color="000001"/>
              <w:bottom w:val="single" w:sz="2" w:space="0" w:color="000001"/>
              <w:right w:val="single" w:sz="2" w:space="0" w:color="000001"/>
            </w:tcBorders>
          </w:tcPr>
          <w:p w14:paraId="5188CBAE" w14:textId="15DA16F4" w:rsidR="00925AC5" w:rsidRPr="005531BA" w:rsidRDefault="00925AC5" w:rsidP="00925AC5">
            <w:pPr>
              <w:pStyle w:val="TableContents"/>
              <w:spacing w:after="46" w:line="240" w:lineRule="auto"/>
              <w:rPr>
                <w:sz w:val="20"/>
                <w:szCs w:val="20"/>
                <w:lang w:val="en-US"/>
              </w:rPr>
            </w:pPr>
            <w:r>
              <w:rPr>
                <w:sz w:val="20"/>
                <w:szCs w:val="20"/>
                <w:lang w:val="en-US"/>
              </w:rPr>
              <w:t>42</w:t>
            </w:r>
          </w:p>
        </w:tc>
        <w:tc>
          <w:tcPr>
            <w:tcW w:w="1701" w:type="dxa"/>
            <w:tcBorders>
              <w:top w:val="single" w:sz="2" w:space="0" w:color="000001"/>
              <w:left w:val="single" w:sz="2" w:space="0" w:color="000001"/>
              <w:bottom w:val="single" w:sz="2" w:space="0" w:color="000001"/>
            </w:tcBorders>
            <w:shd w:val="clear" w:color="auto" w:fill="auto"/>
          </w:tcPr>
          <w:p w14:paraId="07FAB040" w14:textId="53548B02" w:rsidR="00925AC5" w:rsidRPr="005531BA" w:rsidRDefault="00436591" w:rsidP="00925AC5">
            <w:pPr>
              <w:pStyle w:val="TableContents"/>
              <w:spacing w:after="46" w:line="240" w:lineRule="auto"/>
              <w:rPr>
                <w:sz w:val="20"/>
                <w:szCs w:val="20"/>
                <w:lang w:val="en-US"/>
              </w:rPr>
            </w:pPr>
            <w:r>
              <w:rPr>
                <w:sz w:val="20"/>
                <w:szCs w:val="20"/>
                <w:lang w:val="en-US"/>
              </w:rPr>
              <w:t>-58, 0, 30</w:t>
            </w:r>
          </w:p>
        </w:tc>
        <w:tc>
          <w:tcPr>
            <w:tcW w:w="811" w:type="dxa"/>
            <w:tcBorders>
              <w:top w:val="single" w:sz="2" w:space="0" w:color="000001"/>
              <w:left w:val="single" w:sz="2" w:space="0" w:color="000001"/>
              <w:bottom w:val="single" w:sz="2" w:space="0" w:color="000001"/>
            </w:tcBorders>
            <w:shd w:val="clear" w:color="auto" w:fill="auto"/>
          </w:tcPr>
          <w:p w14:paraId="37483927" w14:textId="2729FB26" w:rsidR="00925AC5" w:rsidRPr="005531BA" w:rsidRDefault="00436591" w:rsidP="00925AC5">
            <w:pPr>
              <w:pStyle w:val="TableContents"/>
              <w:spacing w:after="46" w:line="240" w:lineRule="auto"/>
              <w:rPr>
                <w:sz w:val="20"/>
                <w:szCs w:val="20"/>
                <w:lang w:val="en-US"/>
              </w:rPr>
            </w:pPr>
            <w:r>
              <w:rPr>
                <w:sz w:val="20"/>
                <w:szCs w:val="20"/>
                <w:lang w:val="en-US"/>
              </w:rPr>
              <w:t>-3.768</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68C565F5" w14:textId="7B72775D" w:rsidR="00925AC5" w:rsidRPr="005531BA" w:rsidRDefault="00436591" w:rsidP="00925AC5">
            <w:pPr>
              <w:pStyle w:val="TableContents"/>
              <w:spacing w:after="46" w:line="240" w:lineRule="auto"/>
              <w:rPr>
                <w:sz w:val="20"/>
                <w:szCs w:val="20"/>
                <w:lang w:val="en-US"/>
              </w:rPr>
            </w:pPr>
            <w:r>
              <w:rPr>
                <w:sz w:val="20"/>
                <w:szCs w:val="20"/>
                <w:lang w:val="en-US"/>
              </w:rPr>
              <w:t>0.018</w:t>
            </w:r>
          </w:p>
        </w:tc>
      </w:tr>
      <w:tr w:rsidR="00925AC5" w:rsidRPr="005531BA" w14:paraId="4BA04752" w14:textId="77777777" w:rsidTr="00A37C71">
        <w:trPr>
          <w:trHeight w:val="287"/>
        </w:trPr>
        <w:tc>
          <w:tcPr>
            <w:tcW w:w="1472" w:type="dxa"/>
            <w:vMerge/>
            <w:tcBorders>
              <w:left w:val="single" w:sz="2" w:space="0" w:color="000001"/>
              <w:right w:val="single" w:sz="2" w:space="0" w:color="000001"/>
            </w:tcBorders>
          </w:tcPr>
          <w:p w14:paraId="3E9210E4" w14:textId="77777777" w:rsidR="00925AC5" w:rsidRPr="005531BA" w:rsidRDefault="00925AC5" w:rsidP="00925AC5">
            <w:pPr>
              <w:pStyle w:val="TableContents"/>
              <w:spacing w:after="46" w:line="240" w:lineRule="auto"/>
              <w:rPr>
                <w:sz w:val="20"/>
                <w:szCs w:val="20"/>
                <w:lang w:val="en-US"/>
              </w:rPr>
            </w:pPr>
          </w:p>
        </w:tc>
        <w:tc>
          <w:tcPr>
            <w:tcW w:w="1492" w:type="dxa"/>
            <w:vMerge/>
            <w:tcBorders>
              <w:left w:val="single" w:sz="2" w:space="0" w:color="000001"/>
              <w:right w:val="single" w:sz="2" w:space="0" w:color="000001"/>
            </w:tcBorders>
          </w:tcPr>
          <w:p w14:paraId="049EC550" w14:textId="77777777" w:rsidR="00925AC5" w:rsidRDefault="00925AC5" w:rsidP="00925AC5">
            <w:pPr>
              <w:pStyle w:val="TableContents"/>
              <w:spacing w:after="46" w:line="240" w:lineRule="auto"/>
              <w:rPr>
                <w:sz w:val="20"/>
                <w:szCs w:val="20"/>
                <w:lang w:val="en-US"/>
              </w:rPr>
            </w:pPr>
          </w:p>
        </w:tc>
        <w:tc>
          <w:tcPr>
            <w:tcW w:w="2729" w:type="dxa"/>
            <w:tcBorders>
              <w:top w:val="single" w:sz="2" w:space="0" w:color="000001"/>
              <w:left w:val="single" w:sz="2" w:space="0" w:color="000001"/>
              <w:bottom w:val="single" w:sz="2" w:space="0" w:color="000001"/>
              <w:right w:val="single" w:sz="2" w:space="0" w:color="000001"/>
            </w:tcBorders>
          </w:tcPr>
          <w:p w14:paraId="5A04304E" w14:textId="30E28CE4" w:rsidR="00925AC5" w:rsidRPr="005531BA" w:rsidRDefault="00925AC5" w:rsidP="00925AC5">
            <w:pPr>
              <w:pStyle w:val="TableContents"/>
              <w:spacing w:after="46" w:line="240" w:lineRule="auto"/>
              <w:rPr>
                <w:sz w:val="20"/>
                <w:szCs w:val="20"/>
                <w:lang w:val="en-US"/>
              </w:rPr>
            </w:pPr>
            <w:r>
              <w:rPr>
                <w:sz w:val="20"/>
                <w:szCs w:val="20"/>
                <w:lang w:val="en-US"/>
              </w:rPr>
              <w:t>Left STG</w:t>
            </w:r>
          </w:p>
        </w:tc>
        <w:tc>
          <w:tcPr>
            <w:tcW w:w="456" w:type="dxa"/>
            <w:tcBorders>
              <w:top w:val="single" w:sz="2" w:space="0" w:color="000001"/>
              <w:left w:val="single" w:sz="2" w:space="0" w:color="000001"/>
              <w:bottom w:val="single" w:sz="2" w:space="0" w:color="000001"/>
              <w:right w:val="single" w:sz="2" w:space="0" w:color="000001"/>
            </w:tcBorders>
          </w:tcPr>
          <w:p w14:paraId="6DBDFA8C" w14:textId="28C039CC" w:rsidR="00925AC5" w:rsidRPr="005531BA" w:rsidRDefault="00436591" w:rsidP="00925AC5">
            <w:pPr>
              <w:pStyle w:val="TableContents"/>
              <w:spacing w:after="46" w:line="240" w:lineRule="auto"/>
              <w:rPr>
                <w:sz w:val="20"/>
                <w:szCs w:val="20"/>
                <w:lang w:val="en-US"/>
              </w:rPr>
            </w:pPr>
            <w:r>
              <w:rPr>
                <w:sz w:val="20"/>
                <w:szCs w:val="20"/>
                <w:lang w:val="en-US"/>
              </w:rPr>
              <w:t>12</w:t>
            </w:r>
          </w:p>
        </w:tc>
        <w:tc>
          <w:tcPr>
            <w:tcW w:w="1701" w:type="dxa"/>
            <w:tcBorders>
              <w:top w:val="single" w:sz="2" w:space="0" w:color="000001"/>
              <w:left w:val="single" w:sz="2" w:space="0" w:color="000001"/>
              <w:bottom w:val="single" w:sz="2" w:space="0" w:color="000001"/>
            </w:tcBorders>
            <w:shd w:val="clear" w:color="auto" w:fill="auto"/>
          </w:tcPr>
          <w:p w14:paraId="2C41C160" w14:textId="65C065ED" w:rsidR="00925AC5" w:rsidRPr="005531BA" w:rsidRDefault="00436591" w:rsidP="00925AC5">
            <w:pPr>
              <w:pStyle w:val="TableContents"/>
              <w:spacing w:after="46" w:line="240" w:lineRule="auto"/>
              <w:rPr>
                <w:sz w:val="20"/>
                <w:szCs w:val="20"/>
                <w:lang w:val="en-US"/>
              </w:rPr>
            </w:pPr>
            <w:r>
              <w:rPr>
                <w:sz w:val="20"/>
                <w:szCs w:val="20"/>
                <w:lang w:val="en-US"/>
              </w:rPr>
              <w:t>-56, -38, 16</w:t>
            </w:r>
          </w:p>
        </w:tc>
        <w:tc>
          <w:tcPr>
            <w:tcW w:w="811" w:type="dxa"/>
            <w:tcBorders>
              <w:top w:val="single" w:sz="2" w:space="0" w:color="000001"/>
              <w:left w:val="single" w:sz="2" w:space="0" w:color="000001"/>
              <w:bottom w:val="single" w:sz="2" w:space="0" w:color="000001"/>
            </w:tcBorders>
            <w:shd w:val="clear" w:color="auto" w:fill="auto"/>
          </w:tcPr>
          <w:p w14:paraId="71A444BB" w14:textId="1CC922D4" w:rsidR="00925AC5" w:rsidRPr="005531BA" w:rsidRDefault="00436591" w:rsidP="00925AC5">
            <w:pPr>
              <w:pStyle w:val="TableContents"/>
              <w:spacing w:after="46" w:line="240" w:lineRule="auto"/>
              <w:rPr>
                <w:sz w:val="20"/>
                <w:szCs w:val="20"/>
                <w:lang w:val="en-US"/>
              </w:rPr>
            </w:pPr>
            <w:r>
              <w:rPr>
                <w:sz w:val="20"/>
                <w:szCs w:val="20"/>
                <w:lang w:val="en-US"/>
              </w:rPr>
              <w:t>-3.473</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45EDB75D" w14:textId="2C480AEA" w:rsidR="00925AC5" w:rsidRPr="005531BA" w:rsidRDefault="00436591" w:rsidP="00925AC5">
            <w:pPr>
              <w:pStyle w:val="TableContents"/>
              <w:spacing w:after="46" w:line="240" w:lineRule="auto"/>
              <w:rPr>
                <w:sz w:val="20"/>
                <w:szCs w:val="20"/>
                <w:lang w:val="en-US"/>
              </w:rPr>
            </w:pPr>
            <w:r>
              <w:rPr>
                <w:sz w:val="20"/>
                <w:szCs w:val="20"/>
                <w:lang w:val="en-US"/>
              </w:rPr>
              <w:t>0.047</w:t>
            </w:r>
          </w:p>
        </w:tc>
      </w:tr>
      <w:tr w:rsidR="00925AC5" w:rsidRPr="005531BA" w14:paraId="54D5680B" w14:textId="77777777" w:rsidTr="00A37C71">
        <w:trPr>
          <w:trHeight w:val="287"/>
        </w:trPr>
        <w:tc>
          <w:tcPr>
            <w:tcW w:w="1472" w:type="dxa"/>
            <w:vMerge w:val="restart"/>
            <w:tcBorders>
              <w:left w:val="single" w:sz="2" w:space="0" w:color="000001"/>
              <w:right w:val="single" w:sz="2" w:space="0" w:color="000001"/>
            </w:tcBorders>
          </w:tcPr>
          <w:p w14:paraId="6B8B2394" w14:textId="2EEF2616" w:rsidR="00925AC5" w:rsidRPr="005531BA" w:rsidRDefault="00925AC5" w:rsidP="00925AC5">
            <w:pPr>
              <w:pStyle w:val="TableContents"/>
              <w:spacing w:after="46" w:line="240" w:lineRule="auto"/>
              <w:rPr>
                <w:sz w:val="20"/>
                <w:szCs w:val="20"/>
                <w:lang w:val="en-US"/>
              </w:rPr>
            </w:pPr>
            <w:r>
              <w:rPr>
                <w:sz w:val="20"/>
                <w:szCs w:val="20"/>
                <w:lang w:val="en-US"/>
              </w:rPr>
              <w:t>VBM – Social cognitive</w:t>
            </w:r>
          </w:p>
        </w:tc>
        <w:tc>
          <w:tcPr>
            <w:tcW w:w="1492" w:type="dxa"/>
            <w:tcBorders>
              <w:left w:val="single" w:sz="2" w:space="0" w:color="000001"/>
              <w:right w:val="single" w:sz="2" w:space="0" w:color="000001"/>
            </w:tcBorders>
          </w:tcPr>
          <w:p w14:paraId="53E0C63F" w14:textId="03A4145D" w:rsidR="00925AC5" w:rsidRDefault="00925AC5" w:rsidP="00925AC5">
            <w:pPr>
              <w:pStyle w:val="TableContents"/>
              <w:spacing w:after="46" w:line="240" w:lineRule="auto"/>
              <w:rPr>
                <w:sz w:val="20"/>
                <w:szCs w:val="20"/>
                <w:lang w:val="en-US"/>
              </w:rPr>
            </w:pPr>
            <w:r w:rsidRPr="005531BA">
              <w:rPr>
                <w:sz w:val="20"/>
                <w:szCs w:val="20"/>
                <w:lang w:val="en-US"/>
              </w:rPr>
              <w:t xml:space="preserve">PANSS Pos </w:t>
            </w:r>
            <w:r>
              <w:rPr>
                <w:sz w:val="20"/>
                <w:szCs w:val="20"/>
                <w:lang w:val="en-US"/>
              </w:rPr>
              <w:t>High</w:t>
            </w:r>
          </w:p>
        </w:tc>
        <w:tc>
          <w:tcPr>
            <w:tcW w:w="2729" w:type="dxa"/>
            <w:tcBorders>
              <w:top w:val="single" w:sz="2" w:space="0" w:color="000001"/>
              <w:left w:val="single" w:sz="2" w:space="0" w:color="000001"/>
              <w:bottom w:val="single" w:sz="2" w:space="0" w:color="000001"/>
              <w:right w:val="single" w:sz="2" w:space="0" w:color="000001"/>
            </w:tcBorders>
          </w:tcPr>
          <w:p w14:paraId="712244DD" w14:textId="5FE5387B" w:rsidR="00925AC5" w:rsidRPr="005531BA" w:rsidRDefault="00686A9A" w:rsidP="00925AC5">
            <w:pPr>
              <w:pStyle w:val="TableContents"/>
              <w:spacing w:after="46" w:line="240" w:lineRule="auto"/>
              <w:rPr>
                <w:sz w:val="20"/>
                <w:szCs w:val="20"/>
                <w:lang w:val="en-US"/>
              </w:rPr>
            </w:pPr>
            <w:r>
              <w:rPr>
                <w:sz w:val="20"/>
                <w:szCs w:val="20"/>
                <w:lang w:val="en-US"/>
              </w:rPr>
              <w:t>Right IFG</w:t>
            </w:r>
          </w:p>
        </w:tc>
        <w:tc>
          <w:tcPr>
            <w:tcW w:w="456" w:type="dxa"/>
            <w:tcBorders>
              <w:top w:val="single" w:sz="2" w:space="0" w:color="000001"/>
              <w:left w:val="single" w:sz="2" w:space="0" w:color="000001"/>
              <w:bottom w:val="single" w:sz="2" w:space="0" w:color="000001"/>
              <w:right w:val="single" w:sz="2" w:space="0" w:color="000001"/>
            </w:tcBorders>
          </w:tcPr>
          <w:p w14:paraId="4AB8B44B" w14:textId="6B2267E9" w:rsidR="00925AC5" w:rsidRPr="005531BA" w:rsidRDefault="00686A9A" w:rsidP="00925AC5">
            <w:pPr>
              <w:pStyle w:val="TableContents"/>
              <w:spacing w:after="46" w:line="240" w:lineRule="auto"/>
              <w:rPr>
                <w:sz w:val="20"/>
                <w:szCs w:val="20"/>
                <w:lang w:val="en-US"/>
              </w:rPr>
            </w:pPr>
            <w:r>
              <w:rPr>
                <w:sz w:val="20"/>
                <w:szCs w:val="20"/>
                <w:lang w:val="en-US"/>
              </w:rPr>
              <w:t>47</w:t>
            </w:r>
          </w:p>
        </w:tc>
        <w:tc>
          <w:tcPr>
            <w:tcW w:w="1701" w:type="dxa"/>
            <w:tcBorders>
              <w:top w:val="single" w:sz="2" w:space="0" w:color="000001"/>
              <w:left w:val="single" w:sz="2" w:space="0" w:color="000001"/>
              <w:bottom w:val="single" w:sz="2" w:space="0" w:color="000001"/>
            </w:tcBorders>
            <w:shd w:val="clear" w:color="auto" w:fill="auto"/>
          </w:tcPr>
          <w:p w14:paraId="2AE96B34" w14:textId="216396C6" w:rsidR="00925AC5" w:rsidRPr="005531BA" w:rsidRDefault="00686A9A" w:rsidP="00925AC5">
            <w:pPr>
              <w:pStyle w:val="TableContents"/>
              <w:spacing w:after="46" w:line="240" w:lineRule="auto"/>
              <w:rPr>
                <w:sz w:val="20"/>
                <w:szCs w:val="20"/>
                <w:lang w:val="en-US"/>
              </w:rPr>
            </w:pPr>
            <w:r>
              <w:rPr>
                <w:sz w:val="20"/>
                <w:szCs w:val="20"/>
                <w:lang w:val="en-US"/>
              </w:rPr>
              <w:t>50, 34, 10</w:t>
            </w:r>
          </w:p>
        </w:tc>
        <w:tc>
          <w:tcPr>
            <w:tcW w:w="811" w:type="dxa"/>
            <w:tcBorders>
              <w:top w:val="single" w:sz="2" w:space="0" w:color="000001"/>
              <w:left w:val="single" w:sz="2" w:space="0" w:color="000001"/>
              <w:bottom w:val="single" w:sz="2" w:space="0" w:color="000001"/>
            </w:tcBorders>
            <w:shd w:val="clear" w:color="auto" w:fill="auto"/>
          </w:tcPr>
          <w:p w14:paraId="57C26814" w14:textId="1784AD36" w:rsidR="00925AC5" w:rsidRPr="005531BA" w:rsidRDefault="00686A9A" w:rsidP="00925AC5">
            <w:pPr>
              <w:pStyle w:val="TableContents"/>
              <w:spacing w:after="46" w:line="240" w:lineRule="auto"/>
              <w:rPr>
                <w:sz w:val="20"/>
                <w:szCs w:val="20"/>
                <w:lang w:val="en-US"/>
              </w:rPr>
            </w:pPr>
            <w:r>
              <w:rPr>
                <w:sz w:val="20"/>
                <w:szCs w:val="20"/>
                <w:lang w:val="en-US"/>
              </w:rPr>
              <w:t>-4.129</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581FBE53" w14:textId="541D53FE" w:rsidR="00925AC5" w:rsidRPr="005531BA" w:rsidRDefault="00686A9A" w:rsidP="00925AC5">
            <w:pPr>
              <w:pStyle w:val="TableContents"/>
              <w:spacing w:after="46" w:line="240" w:lineRule="auto"/>
              <w:rPr>
                <w:sz w:val="20"/>
                <w:szCs w:val="20"/>
                <w:lang w:val="en-US"/>
              </w:rPr>
            </w:pPr>
            <w:r>
              <w:rPr>
                <w:sz w:val="20"/>
                <w:szCs w:val="20"/>
                <w:lang w:val="en-US"/>
              </w:rPr>
              <w:t>0.018</w:t>
            </w:r>
          </w:p>
        </w:tc>
      </w:tr>
      <w:tr w:rsidR="00925AC5" w:rsidRPr="005531BA" w14:paraId="67BD5589" w14:textId="77777777" w:rsidTr="00A37C71">
        <w:trPr>
          <w:trHeight w:val="287"/>
        </w:trPr>
        <w:tc>
          <w:tcPr>
            <w:tcW w:w="1472" w:type="dxa"/>
            <w:vMerge/>
            <w:tcBorders>
              <w:left w:val="single" w:sz="2" w:space="0" w:color="000001"/>
              <w:right w:val="single" w:sz="2" w:space="0" w:color="000001"/>
            </w:tcBorders>
          </w:tcPr>
          <w:p w14:paraId="617A8845" w14:textId="77777777" w:rsidR="00925AC5" w:rsidRPr="005531BA" w:rsidRDefault="00925AC5" w:rsidP="00925AC5">
            <w:pPr>
              <w:pStyle w:val="TableContents"/>
              <w:spacing w:after="46" w:line="240" w:lineRule="auto"/>
              <w:rPr>
                <w:sz w:val="20"/>
                <w:szCs w:val="20"/>
                <w:lang w:val="en-US"/>
              </w:rPr>
            </w:pPr>
          </w:p>
        </w:tc>
        <w:tc>
          <w:tcPr>
            <w:tcW w:w="1492" w:type="dxa"/>
            <w:tcBorders>
              <w:left w:val="single" w:sz="2" w:space="0" w:color="000001"/>
              <w:right w:val="single" w:sz="2" w:space="0" w:color="000001"/>
            </w:tcBorders>
          </w:tcPr>
          <w:p w14:paraId="34CA984F" w14:textId="544E32D6" w:rsidR="00925AC5" w:rsidRDefault="00925AC5" w:rsidP="00925AC5">
            <w:pPr>
              <w:pStyle w:val="TableContents"/>
              <w:spacing w:after="46" w:line="240" w:lineRule="auto"/>
              <w:rPr>
                <w:sz w:val="20"/>
                <w:szCs w:val="20"/>
                <w:lang w:val="en-US"/>
              </w:rPr>
            </w:pPr>
            <w:r>
              <w:rPr>
                <w:sz w:val="20"/>
                <w:szCs w:val="20"/>
                <w:lang w:val="en-US"/>
              </w:rPr>
              <w:t>TM</w:t>
            </w:r>
          </w:p>
        </w:tc>
        <w:tc>
          <w:tcPr>
            <w:tcW w:w="2729" w:type="dxa"/>
            <w:tcBorders>
              <w:top w:val="single" w:sz="2" w:space="0" w:color="000001"/>
              <w:left w:val="single" w:sz="2" w:space="0" w:color="000001"/>
              <w:bottom w:val="single" w:sz="2" w:space="0" w:color="000001"/>
              <w:right w:val="single" w:sz="2" w:space="0" w:color="000001"/>
            </w:tcBorders>
          </w:tcPr>
          <w:p w14:paraId="5B41CEFD" w14:textId="3F9CF54E" w:rsidR="00925AC5" w:rsidRPr="005531BA" w:rsidRDefault="00686A9A" w:rsidP="00925AC5">
            <w:pPr>
              <w:pStyle w:val="TableContents"/>
              <w:spacing w:after="46" w:line="240" w:lineRule="auto"/>
              <w:rPr>
                <w:sz w:val="20"/>
                <w:szCs w:val="20"/>
                <w:lang w:val="en-US"/>
              </w:rPr>
            </w:pPr>
            <w:r>
              <w:rPr>
                <w:sz w:val="20"/>
                <w:szCs w:val="20"/>
                <w:lang w:val="en-US"/>
              </w:rPr>
              <w:t>Right MTG</w:t>
            </w:r>
          </w:p>
        </w:tc>
        <w:tc>
          <w:tcPr>
            <w:tcW w:w="456" w:type="dxa"/>
            <w:tcBorders>
              <w:top w:val="single" w:sz="2" w:space="0" w:color="000001"/>
              <w:left w:val="single" w:sz="2" w:space="0" w:color="000001"/>
              <w:bottom w:val="single" w:sz="2" w:space="0" w:color="000001"/>
              <w:right w:val="single" w:sz="2" w:space="0" w:color="000001"/>
            </w:tcBorders>
          </w:tcPr>
          <w:p w14:paraId="06AE93E9" w14:textId="34B6D91C" w:rsidR="00925AC5" w:rsidRPr="005531BA" w:rsidRDefault="00686A9A" w:rsidP="00925AC5">
            <w:pPr>
              <w:pStyle w:val="TableContents"/>
              <w:spacing w:after="46" w:line="240" w:lineRule="auto"/>
              <w:rPr>
                <w:sz w:val="20"/>
                <w:szCs w:val="20"/>
                <w:lang w:val="en-US"/>
              </w:rPr>
            </w:pPr>
            <w:r>
              <w:rPr>
                <w:sz w:val="20"/>
                <w:szCs w:val="20"/>
                <w:lang w:val="en-US"/>
              </w:rPr>
              <w:t>18</w:t>
            </w:r>
          </w:p>
        </w:tc>
        <w:tc>
          <w:tcPr>
            <w:tcW w:w="1701" w:type="dxa"/>
            <w:tcBorders>
              <w:top w:val="single" w:sz="2" w:space="0" w:color="000001"/>
              <w:left w:val="single" w:sz="2" w:space="0" w:color="000001"/>
              <w:bottom w:val="single" w:sz="2" w:space="0" w:color="000001"/>
            </w:tcBorders>
            <w:shd w:val="clear" w:color="auto" w:fill="auto"/>
          </w:tcPr>
          <w:p w14:paraId="726CF682" w14:textId="73CBC839" w:rsidR="00925AC5" w:rsidRPr="005531BA" w:rsidRDefault="00686A9A" w:rsidP="00925AC5">
            <w:pPr>
              <w:pStyle w:val="TableContents"/>
              <w:spacing w:after="46" w:line="240" w:lineRule="auto"/>
              <w:rPr>
                <w:sz w:val="20"/>
                <w:szCs w:val="20"/>
                <w:lang w:val="en-US"/>
              </w:rPr>
            </w:pPr>
            <w:r>
              <w:rPr>
                <w:sz w:val="20"/>
                <w:szCs w:val="20"/>
                <w:lang w:val="en-US"/>
              </w:rPr>
              <w:t>50, -58, 16</w:t>
            </w:r>
          </w:p>
        </w:tc>
        <w:tc>
          <w:tcPr>
            <w:tcW w:w="811" w:type="dxa"/>
            <w:tcBorders>
              <w:top w:val="single" w:sz="2" w:space="0" w:color="000001"/>
              <w:left w:val="single" w:sz="2" w:space="0" w:color="000001"/>
              <w:bottom w:val="single" w:sz="2" w:space="0" w:color="000001"/>
            </w:tcBorders>
            <w:shd w:val="clear" w:color="auto" w:fill="auto"/>
          </w:tcPr>
          <w:p w14:paraId="5939C127" w14:textId="1C0845A0" w:rsidR="00925AC5" w:rsidRPr="005531BA" w:rsidRDefault="00686A9A" w:rsidP="00925AC5">
            <w:pPr>
              <w:pStyle w:val="TableContents"/>
              <w:spacing w:after="46" w:line="240" w:lineRule="auto"/>
              <w:rPr>
                <w:sz w:val="20"/>
                <w:szCs w:val="20"/>
                <w:lang w:val="en-US"/>
              </w:rPr>
            </w:pPr>
            <w:r>
              <w:rPr>
                <w:sz w:val="20"/>
                <w:szCs w:val="20"/>
                <w:lang w:val="en-US"/>
              </w:rPr>
              <w:t>-3.426</w:t>
            </w:r>
          </w:p>
        </w:tc>
        <w:tc>
          <w:tcPr>
            <w:tcW w:w="768" w:type="dxa"/>
            <w:tcBorders>
              <w:top w:val="single" w:sz="2" w:space="0" w:color="000001"/>
              <w:left w:val="single" w:sz="2" w:space="0" w:color="000001"/>
              <w:bottom w:val="single" w:sz="2" w:space="0" w:color="000001"/>
              <w:right w:val="single" w:sz="2" w:space="0" w:color="000001"/>
            </w:tcBorders>
            <w:shd w:val="clear" w:color="auto" w:fill="auto"/>
          </w:tcPr>
          <w:p w14:paraId="17B3CC9D" w14:textId="49F128C7" w:rsidR="00925AC5" w:rsidRPr="005531BA" w:rsidRDefault="00686A9A" w:rsidP="00925AC5">
            <w:pPr>
              <w:pStyle w:val="TableContents"/>
              <w:spacing w:after="46" w:line="240" w:lineRule="auto"/>
              <w:rPr>
                <w:sz w:val="20"/>
                <w:szCs w:val="20"/>
                <w:lang w:val="en-US"/>
              </w:rPr>
            </w:pPr>
            <w:r>
              <w:rPr>
                <w:sz w:val="20"/>
                <w:szCs w:val="20"/>
                <w:lang w:val="en-US"/>
              </w:rPr>
              <w:t>0.037</w:t>
            </w:r>
          </w:p>
        </w:tc>
      </w:tr>
    </w:tbl>
    <w:p w14:paraId="2D7CDF67" w14:textId="3EF54416" w:rsidR="005531BA" w:rsidRPr="00C4082E" w:rsidRDefault="005531BA" w:rsidP="00DE056E">
      <w:pPr>
        <w:jc w:val="both"/>
        <w:rPr>
          <w:sz w:val="18"/>
          <w:szCs w:val="18"/>
          <w:lang w:val="en-US"/>
        </w:rPr>
      </w:pPr>
      <w:r w:rsidRPr="00C4082E">
        <w:rPr>
          <w:sz w:val="18"/>
          <w:szCs w:val="18"/>
          <w:lang w:val="en-US"/>
        </w:rPr>
        <w:t>Abbreviations: Ke, cluster extent; MNI, Montreal Neurological Institute; SDM, Signed Differential Mapping; P, p-value</w:t>
      </w:r>
      <w:r>
        <w:rPr>
          <w:sz w:val="18"/>
          <w:szCs w:val="18"/>
          <w:lang w:val="en-US"/>
        </w:rPr>
        <w:t xml:space="preserve">; </w:t>
      </w:r>
      <w:r w:rsidR="00344386">
        <w:rPr>
          <w:sz w:val="18"/>
          <w:szCs w:val="18"/>
          <w:lang w:val="en-US"/>
        </w:rPr>
        <w:t xml:space="preserve">VBM, voxel-based morphometry; </w:t>
      </w:r>
      <w:r w:rsidRPr="00C4082E">
        <w:rPr>
          <w:sz w:val="18"/>
          <w:szCs w:val="18"/>
          <w:lang w:val="en-US"/>
        </w:rPr>
        <w:t>PANSS, The Positive and Negative Syndrome Scale</w:t>
      </w:r>
      <w:r>
        <w:rPr>
          <w:sz w:val="18"/>
          <w:szCs w:val="18"/>
          <w:lang w:val="en-US"/>
        </w:rPr>
        <w:t xml:space="preserve">; </w:t>
      </w:r>
      <w:r w:rsidR="00344386">
        <w:rPr>
          <w:sz w:val="18"/>
          <w:szCs w:val="18"/>
          <w:lang w:val="en-US"/>
        </w:rPr>
        <w:t xml:space="preserve">AV, attention/vigilance; </w:t>
      </w:r>
      <w:r>
        <w:rPr>
          <w:sz w:val="18"/>
          <w:szCs w:val="18"/>
          <w:lang w:val="en-US"/>
        </w:rPr>
        <w:t>TM, theory of mind</w:t>
      </w:r>
      <w:r w:rsidRPr="00C4082E">
        <w:rPr>
          <w:sz w:val="18"/>
          <w:szCs w:val="18"/>
          <w:lang w:val="en-US"/>
        </w:rPr>
        <w:t>.</w:t>
      </w:r>
      <w:r w:rsidR="00A37C71">
        <w:rPr>
          <w:sz w:val="18"/>
          <w:szCs w:val="18"/>
          <w:lang w:val="en-US"/>
        </w:rPr>
        <w:t xml:space="preserve"> *A negative SDM-Z sign represents both GMV and activation decreases, while a positive SDM-Z sign represents GMV decreases coupled with activation </w:t>
      </w:r>
      <w:r w:rsidR="00FE4143">
        <w:rPr>
          <w:sz w:val="18"/>
          <w:szCs w:val="18"/>
          <w:lang w:val="en-US"/>
        </w:rPr>
        <w:t>increases</w:t>
      </w:r>
      <w:r w:rsidR="00A37C71">
        <w:rPr>
          <w:sz w:val="18"/>
          <w:szCs w:val="18"/>
          <w:lang w:val="en-US"/>
        </w:rPr>
        <w:t>.</w:t>
      </w:r>
    </w:p>
    <w:p w14:paraId="55FE8E92" w14:textId="6ED5DD99" w:rsidR="007B6F76" w:rsidRDefault="007B6F76">
      <w:pPr>
        <w:rPr>
          <w:lang w:val="en-US"/>
        </w:rPr>
      </w:pPr>
      <w:r>
        <w:rPr>
          <w:lang w:val="en-US"/>
        </w:rPr>
        <w:br w:type="page"/>
      </w:r>
    </w:p>
    <w:p w14:paraId="6C12E88A" w14:textId="77777777" w:rsidR="004E5E7B" w:rsidRPr="00747EC7" w:rsidRDefault="004E5E7B" w:rsidP="00F37A3F">
      <w:pPr>
        <w:rPr>
          <w:lang w:val="en-US"/>
        </w:rPr>
        <w:sectPr w:rsidR="004E5E7B" w:rsidRPr="00747EC7" w:rsidSect="00F36F79">
          <w:pgSz w:w="11906" w:h="16838"/>
          <w:pgMar w:top="1134" w:right="1134" w:bottom="1134" w:left="1134" w:header="709" w:footer="709" w:gutter="0"/>
          <w:cols w:space="708"/>
          <w:docGrid w:linePitch="360"/>
        </w:sectPr>
      </w:pPr>
    </w:p>
    <w:p w14:paraId="0A5D3BAA" w14:textId="14472CB4" w:rsidR="008E6726" w:rsidRDefault="00AB4F28" w:rsidP="00AB4F28">
      <w:pPr>
        <w:spacing w:line="360" w:lineRule="auto"/>
        <w:jc w:val="both"/>
        <w:rPr>
          <w:lang w:val="en-US"/>
        </w:rPr>
      </w:pPr>
      <w:r>
        <w:rPr>
          <w:lang w:val="en-US"/>
        </w:rPr>
        <w:lastRenderedPageBreak/>
        <w:t>REFERENCES</w:t>
      </w:r>
    </w:p>
    <w:p w14:paraId="0A668DC4" w14:textId="44219850" w:rsidR="00D92B10" w:rsidRPr="00D92B10" w:rsidRDefault="00AB4F28" w:rsidP="00D92B10">
      <w:pPr>
        <w:widowControl w:val="0"/>
        <w:autoSpaceDE w:val="0"/>
        <w:autoSpaceDN w:val="0"/>
        <w:adjustRightInd w:val="0"/>
        <w:spacing w:line="36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D92B10" w:rsidRPr="00D92B10">
        <w:rPr>
          <w:rFonts w:ascii="Calibri" w:hAnsi="Calibri" w:cs="Calibri"/>
          <w:noProof/>
          <w:szCs w:val="24"/>
        </w:rPr>
        <w:t xml:space="preserve">Amann, B. L., Canales-Rodríguez, E. J., Madre, M., Radua, J., Monte, G., Alonso-Lana, S., … Pomarol-Clotet, E. (2016). Brain structural changes in schizoaffective disorder compared to schizophrenia and bipolar disorder. </w:t>
      </w:r>
      <w:r w:rsidR="00D92B10" w:rsidRPr="00D92B10">
        <w:rPr>
          <w:rFonts w:ascii="Calibri" w:hAnsi="Calibri" w:cs="Calibri"/>
          <w:i/>
          <w:iCs/>
          <w:noProof/>
          <w:szCs w:val="24"/>
        </w:rPr>
        <w:t>Acta Psychiatrica Scandinavica</w:t>
      </w:r>
      <w:r w:rsidR="00D92B10" w:rsidRPr="00D92B10">
        <w:rPr>
          <w:rFonts w:ascii="Calibri" w:hAnsi="Calibri" w:cs="Calibri"/>
          <w:noProof/>
          <w:szCs w:val="24"/>
        </w:rPr>
        <w:t xml:space="preserve">, </w:t>
      </w:r>
      <w:r w:rsidR="00D92B10" w:rsidRPr="00D92B10">
        <w:rPr>
          <w:rFonts w:ascii="Calibri" w:hAnsi="Calibri" w:cs="Calibri"/>
          <w:i/>
          <w:iCs/>
          <w:noProof/>
          <w:szCs w:val="24"/>
        </w:rPr>
        <w:t>133</w:t>
      </w:r>
      <w:r w:rsidR="00D92B10" w:rsidRPr="00D92B10">
        <w:rPr>
          <w:rFonts w:ascii="Calibri" w:hAnsi="Calibri" w:cs="Calibri"/>
          <w:noProof/>
          <w:szCs w:val="24"/>
        </w:rPr>
        <w:t>(1), 23–33. https://doi.org/10.1111/acps.12440</w:t>
      </w:r>
    </w:p>
    <w:p w14:paraId="1B5950C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Ananth, H., Popescu, I., Critchley, H. D., Good, C. D., Frackowiak, R. S. J., &amp; Dolan, R. J. (2002). Cortical and subcortical gray matter abnormalities in schizophrenia determined through structural magnetic resonance imaging with optimized volumetric voxel-based morphometry.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59</w:t>
      </w:r>
      <w:r w:rsidRPr="00D92B10">
        <w:rPr>
          <w:rFonts w:ascii="Calibri" w:hAnsi="Calibri" w:cs="Calibri"/>
          <w:noProof/>
          <w:szCs w:val="24"/>
        </w:rPr>
        <w:t>(9), 1497–1505. https://doi.org/10.1176/appi.ajp.159.9.1497</w:t>
      </w:r>
    </w:p>
    <w:p w14:paraId="4C7C9B1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Anderson, V. M., Goldstein, M. E., Kydd, R. R., &amp; Russell, B. R. (2015). Extensive gray matter volume reduction in treatment-resistant schizophrenia. </w:t>
      </w:r>
      <w:r w:rsidRPr="00D92B10">
        <w:rPr>
          <w:rFonts w:ascii="Calibri" w:hAnsi="Calibri" w:cs="Calibri"/>
          <w:i/>
          <w:iCs/>
          <w:noProof/>
          <w:szCs w:val="24"/>
        </w:rPr>
        <w:t>International Journal of Neuropsychopharmacology</w:t>
      </w:r>
      <w:r w:rsidRPr="00D92B10">
        <w:rPr>
          <w:rFonts w:ascii="Calibri" w:hAnsi="Calibri" w:cs="Calibri"/>
          <w:noProof/>
          <w:szCs w:val="24"/>
        </w:rPr>
        <w:t>. https://doi.org/10.1093/ijnp/pyv016</w:t>
      </w:r>
    </w:p>
    <w:p w14:paraId="63568F0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Anticevic, A., Repovs, G., &amp; Barch, D. M. (2011). Working Memory Encoding and Maintenance Deficits in Schizophrenia: Neural Evidence for Activation and Deactivation Abnormalities.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9</w:t>
      </w:r>
      <w:r w:rsidRPr="00D92B10">
        <w:rPr>
          <w:rFonts w:ascii="Calibri" w:hAnsi="Calibri" w:cs="Calibri"/>
          <w:noProof/>
          <w:szCs w:val="24"/>
        </w:rPr>
        <w:t>(1), 168–178. Retrieved from https://www.ncbi.nlm.nih.gov/pmc/articles/PMC3523909/</w:t>
      </w:r>
    </w:p>
    <w:p w14:paraId="0ABAF3C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Anticevic, A., Repovs, G., Corlett, P. R., &amp; Barch, D. M. (2011). Negative and nonemotional interference with visual working memory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70</w:t>
      </w:r>
      <w:r w:rsidRPr="00D92B10">
        <w:rPr>
          <w:rFonts w:ascii="Calibri" w:hAnsi="Calibri" w:cs="Calibri"/>
          <w:noProof/>
          <w:szCs w:val="24"/>
        </w:rPr>
        <w:t>(12), 1159–1168. https://doi.org/10.1016/j.biopsych.2011.07.010</w:t>
      </w:r>
    </w:p>
    <w:p w14:paraId="41274ED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Arce, E., Leland, D. S., Miller, D. A., Simmons, A. N., Winternheimer, K. C., &amp; Paulus, M. P. (2006). Individuals with schizophrenia present hypo- and hyperactivation during implicit cueing in an inhibitory task.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32</w:t>
      </w:r>
      <w:r w:rsidRPr="00D92B10">
        <w:rPr>
          <w:rFonts w:ascii="Calibri" w:hAnsi="Calibri" w:cs="Calibri"/>
          <w:noProof/>
          <w:szCs w:val="24"/>
        </w:rPr>
        <w:t>(2), 704–713. https://doi.org/10.1016/j.neuroimage.2006.04.189</w:t>
      </w:r>
    </w:p>
    <w:p w14:paraId="1C0892B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Asami, T., Bouix, S., Whitford, T. J., Shenton, M. E., Salisbury, D. F., &amp; McCarley, R. W. (2012). Longitudinal loss of gray matter volume in patients with first-episode schizophrenia: DARTEL automated analysis and ROI validation.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59</w:t>
      </w:r>
      <w:r w:rsidRPr="00D92B10">
        <w:rPr>
          <w:rFonts w:ascii="Calibri" w:hAnsi="Calibri" w:cs="Calibri"/>
          <w:noProof/>
          <w:szCs w:val="24"/>
        </w:rPr>
        <w:t>(2), 986–996. https://doi.org/10.1016/j.neuroimage.2011.08.066</w:t>
      </w:r>
    </w:p>
    <w:p w14:paraId="0FF1D6B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aas, D., Aleman, A., Vink, M., Ramsey, N. F., de Haan, E. H. F., &amp; Kahn, R. S. (2008). Evidence of altered cortical and amygdala activation during social decision-making in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40</w:t>
      </w:r>
      <w:r w:rsidRPr="00D92B10">
        <w:rPr>
          <w:rFonts w:ascii="Calibri" w:hAnsi="Calibri" w:cs="Calibri"/>
          <w:noProof/>
          <w:szCs w:val="24"/>
        </w:rPr>
        <w:t>(2), 719–727. https://doi.org/10.1016/j.neuroimage.2007.12.039</w:t>
      </w:r>
    </w:p>
    <w:p w14:paraId="4BC8037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ackes, V., Kellermann, T., Voss, B., Krämer, J., Depner, C., Schneider, F., &amp; Habel, U. (2011). Neural correlates of the attention network test in schizophrenia.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61</w:t>
      </w:r>
      <w:r w:rsidRPr="00D92B10">
        <w:rPr>
          <w:rFonts w:ascii="Calibri" w:hAnsi="Calibri" w:cs="Calibri"/>
          <w:noProof/>
          <w:szCs w:val="24"/>
        </w:rPr>
        <w:t>(SUPPL. 2), S155–S160. https://doi.org/10.1007/s00406-011-0264-9</w:t>
      </w:r>
    </w:p>
    <w:p w14:paraId="5339371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arch, D. M., Csernansky, J. G., Conturo, T., &amp; Snyder, A. Z. (2002). Working and long-term memory deficits in schizophrenia: Is there a common prefrontal mechanism? </w:t>
      </w:r>
      <w:r w:rsidRPr="00D92B10">
        <w:rPr>
          <w:rFonts w:ascii="Calibri" w:hAnsi="Calibri" w:cs="Calibri"/>
          <w:i/>
          <w:iCs/>
          <w:noProof/>
          <w:szCs w:val="24"/>
        </w:rPr>
        <w:t>Journal of Abnormal Psychology</w:t>
      </w:r>
      <w:r w:rsidRPr="00D92B10">
        <w:rPr>
          <w:rFonts w:ascii="Calibri" w:hAnsi="Calibri" w:cs="Calibri"/>
          <w:noProof/>
          <w:szCs w:val="24"/>
        </w:rPr>
        <w:t xml:space="preserve">, </w:t>
      </w:r>
      <w:r w:rsidRPr="00D92B10">
        <w:rPr>
          <w:rFonts w:ascii="Calibri" w:hAnsi="Calibri" w:cs="Calibri"/>
          <w:i/>
          <w:iCs/>
          <w:noProof/>
          <w:szCs w:val="24"/>
        </w:rPr>
        <w:t>111</w:t>
      </w:r>
      <w:r w:rsidRPr="00D92B10">
        <w:rPr>
          <w:rFonts w:ascii="Calibri" w:hAnsi="Calibri" w:cs="Calibri"/>
          <w:noProof/>
          <w:szCs w:val="24"/>
        </w:rPr>
        <w:t>(3), 478–494. https://doi.org/10.1037/0021-843X.111.3.478</w:t>
      </w:r>
    </w:p>
    <w:p w14:paraId="5503E8F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Bassitt, D. P., Neto, M. R. L., De Castro, C. C., &amp; Busatto, G. F. (2007). Insight and regional brain volumes in schizophrenia.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57</w:t>
      </w:r>
      <w:r w:rsidRPr="00D92B10">
        <w:rPr>
          <w:rFonts w:ascii="Calibri" w:hAnsi="Calibri" w:cs="Calibri"/>
          <w:noProof/>
          <w:szCs w:val="24"/>
        </w:rPr>
        <w:t>(1), 58–62. https://doi.org/10.1007/s00406-006-0685-z</w:t>
      </w:r>
    </w:p>
    <w:p w14:paraId="120D23A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ecerril, K., &amp; Barch, D. (2011). Influence of Emotional Processing on Working Memory in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7</w:t>
      </w:r>
      <w:r w:rsidRPr="00D92B10">
        <w:rPr>
          <w:rFonts w:ascii="Calibri" w:hAnsi="Calibri" w:cs="Calibri"/>
          <w:noProof/>
          <w:szCs w:val="24"/>
        </w:rPr>
        <w:t>(5), 1027–1038. https://doi.org/10.1093/schbul/sbq009</w:t>
      </w:r>
    </w:p>
    <w:p w14:paraId="1D1C671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ecerril, K. E., Repovs, G., &amp; Barch, D. M. (2011). Error processing network dynamics in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54</w:t>
      </w:r>
      <w:r w:rsidRPr="00D92B10">
        <w:rPr>
          <w:rFonts w:ascii="Calibri" w:hAnsi="Calibri" w:cs="Calibri"/>
          <w:noProof/>
          <w:szCs w:val="24"/>
        </w:rPr>
        <w:t>(2), 1495–1505. https://doi.org/10.1016/j.neuroimage.2010.09.046</w:t>
      </w:r>
    </w:p>
    <w:p w14:paraId="65AB155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ergé, D., Carmona, S., Rovira, M., Bulbena, A., Salgado, P., &amp; Vilarroya, O. (2011). Gray matter volume deficits and correlation with insight and negative symptoms in first-psychotic-episode subjects. </w:t>
      </w:r>
      <w:r w:rsidRPr="00D92B10">
        <w:rPr>
          <w:rFonts w:ascii="Calibri" w:hAnsi="Calibri" w:cs="Calibri"/>
          <w:i/>
          <w:iCs/>
          <w:noProof/>
          <w:szCs w:val="24"/>
        </w:rPr>
        <w:t>Acta Psychiatrica Scandinavica</w:t>
      </w:r>
      <w:r w:rsidRPr="00D92B10">
        <w:rPr>
          <w:rFonts w:ascii="Calibri" w:hAnsi="Calibri" w:cs="Calibri"/>
          <w:noProof/>
          <w:szCs w:val="24"/>
        </w:rPr>
        <w:t xml:space="preserve">, </w:t>
      </w:r>
      <w:r w:rsidRPr="00D92B10">
        <w:rPr>
          <w:rFonts w:ascii="Calibri" w:hAnsi="Calibri" w:cs="Calibri"/>
          <w:i/>
          <w:iCs/>
          <w:noProof/>
          <w:szCs w:val="24"/>
        </w:rPr>
        <w:t>123</w:t>
      </w:r>
      <w:r w:rsidRPr="00D92B10">
        <w:rPr>
          <w:rFonts w:ascii="Calibri" w:hAnsi="Calibri" w:cs="Calibri"/>
          <w:noProof/>
          <w:szCs w:val="24"/>
        </w:rPr>
        <w:t>(6), 431–439. https://doi.org/10.1111/j.1600-0447.2010.01635.x</w:t>
      </w:r>
    </w:p>
    <w:p w14:paraId="6F5EE22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ertolino, A., Caforio, G., Petruzzella, V., Latorre, V., Rubino, V., Dimalta, S., … Scarabino, T. (2006). Prefrontal dysfunction in schizophrenia controlling for COMT Val158Met genotype and working memory performance.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47</w:t>
      </w:r>
      <w:r w:rsidRPr="00D92B10">
        <w:rPr>
          <w:rFonts w:ascii="Calibri" w:hAnsi="Calibri" w:cs="Calibri"/>
          <w:noProof/>
          <w:szCs w:val="24"/>
        </w:rPr>
        <w:t>(2–3), 221–226. https://doi.org/10.1016/j.pscychresns.2006.04.001</w:t>
      </w:r>
    </w:p>
    <w:p w14:paraId="2617D94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liksted, V., Frith, C., Videbech, P., Fagerlund, B., Emborg, C., Simonsen, A., … Campbell-Meiklejohn, D. (2019). Hyper- and Hypomentalizing in Patients with First-Episode Schizophrenia: fMRI and  Behavioral Studies.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2), 377–385. https://doi.org/10.1093/schbul/sby027</w:t>
      </w:r>
    </w:p>
    <w:p w14:paraId="7BF829A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oksman, K., Théberge, J., Williamson, P., Drost, D. J., Malla, A., Densmore, M., … Neufeld, R. W. J. (2005). A 4.0-T fMRI study of brain connectivity during word fluency in first-episode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75</w:t>
      </w:r>
      <w:r w:rsidRPr="00D92B10">
        <w:rPr>
          <w:rFonts w:ascii="Calibri" w:hAnsi="Calibri" w:cs="Calibri"/>
          <w:noProof/>
          <w:szCs w:val="24"/>
        </w:rPr>
        <w:t>(2–3), 247–263. https://doi.org/10.1016/j.schres.2004.09.025</w:t>
      </w:r>
    </w:p>
    <w:p w14:paraId="7A63AF5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onilha, L., Molnar, C., Horner, M. D., Anderson, B., Forster, L., George, M. S., &amp; Nahas, Z. (2008). Neurocognitive deficits and prefrontal cortical atrophy in patients with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01</w:t>
      </w:r>
      <w:r w:rsidRPr="00D92B10">
        <w:rPr>
          <w:rFonts w:ascii="Calibri" w:hAnsi="Calibri" w:cs="Calibri"/>
          <w:noProof/>
          <w:szCs w:val="24"/>
        </w:rPr>
        <w:t>(1–3), 142–151. https://doi.org/10.1016/j.schres.2007.11.023</w:t>
      </w:r>
    </w:p>
    <w:p w14:paraId="5D4B2A4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onner-Jackson, A., Haut, K., Csernansky, J. G., &amp; Barch, D. M. (2005). The influence of encoding strategy on episodic memory and cortical activity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58</w:t>
      </w:r>
      <w:r w:rsidRPr="00D92B10">
        <w:rPr>
          <w:rFonts w:ascii="Calibri" w:hAnsi="Calibri" w:cs="Calibri"/>
          <w:noProof/>
          <w:szCs w:val="24"/>
        </w:rPr>
        <w:t>(1), 47–55. https://doi.org/10.1016/j.biopsych.2005.05.011</w:t>
      </w:r>
    </w:p>
    <w:p w14:paraId="27A18EC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or, J., Brunelin, J., Sappey-Marinier, D., Ibarrola, D., d’Amato, T., Suaud-Chagny, M. F., &amp; Saoud, M. (2011). Thalamus abnormalities during working memory in schizophrenia. An fMRI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25</w:t>
      </w:r>
      <w:r w:rsidRPr="00D92B10">
        <w:rPr>
          <w:rFonts w:ascii="Calibri" w:hAnsi="Calibri" w:cs="Calibri"/>
          <w:noProof/>
          <w:szCs w:val="24"/>
        </w:rPr>
        <w:t>(1), 49–53. https://doi.org/10.1016/j.schres.2010.10.018</w:t>
      </w:r>
    </w:p>
    <w:p w14:paraId="7BEF4FD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ose, S. K., Mackinnon, T., Mehta, M. A., Turkheimer, F. E., Howes, O. D., Selvaraj, S., … Grasby, P. M. (2009). The effect of ageing on grey and white matter reductions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12</w:t>
      </w:r>
      <w:r w:rsidRPr="00D92B10">
        <w:rPr>
          <w:rFonts w:ascii="Calibri" w:hAnsi="Calibri" w:cs="Calibri"/>
          <w:noProof/>
          <w:szCs w:val="24"/>
        </w:rPr>
        <w:t>(1–3), 7–13. https://doi.org/10.1016/j.schres.2009.04.023</w:t>
      </w:r>
    </w:p>
    <w:p w14:paraId="26D6EC5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Brown, G. G., Lee, J. S., Strigo, I. A., Caligiuri, M. P., Meloy, M. J., &amp; Lohr, J. (2011). Voxel-based morphometry of patients with schizophrenia or bipolar I disorder: A matched control study.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94</w:t>
      </w:r>
      <w:r w:rsidRPr="00D92B10">
        <w:rPr>
          <w:rFonts w:ascii="Calibri" w:hAnsi="Calibri" w:cs="Calibri"/>
          <w:noProof/>
          <w:szCs w:val="24"/>
        </w:rPr>
        <w:t>(2), 149–156. https://doi.org/10.1016/j.pscychresns.2011.05.005</w:t>
      </w:r>
    </w:p>
    <w:p w14:paraId="1E3645A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Burrer, A., Caravaggio, F., Manoliu, A., Plitman, E., Gütter, K., Habermeyer, B., … Kirschner, M. (2020). Apathy is not associated with reduced ventral striatal volume in patients with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223</w:t>
      </w:r>
      <w:r w:rsidRPr="00D92B10">
        <w:rPr>
          <w:rFonts w:ascii="Calibri" w:hAnsi="Calibri" w:cs="Calibri"/>
          <w:noProof/>
          <w:szCs w:val="24"/>
        </w:rPr>
        <w:t>, 279–288. https://doi.org/10.1016/j.schres.2020.08.018</w:t>
      </w:r>
    </w:p>
    <w:p w14:paraId="231A4B3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allicott, J. H., Bertolino, A., Mattay, V. S., Langheim, F. J. P., Duyn, J., Coppola, R., … Weinberger, D. R. (2000). Physiological Dysfunction of the Dorsolateral Prefrontal Cortex in Schizophrenia Revisited. </w:t>
      </w:r>
      <w:r w:rsidRPr="00D92B10">
        <w:rPr>
          <w:rFonts w:ascii="Calibri" w:hAnsi="Calibri" w:cs="Calibri"/>
          <w:i/>
          <w:iCs/>
          <w:noProof/>
          <w:szCs w:val="24"/>
        </w:rPr>
        <w:t>Cerebral Cortex</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11), 1078–1092. https://doi.org/10.1093/cercor/10.11.1078</w:t>
      </w:r>
    </w:p>
    <w:p w14:paraId="42C558D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ancel, A., Comte, M., Truillet, R., Boukezzi, S., Rousseau, P. F., Zendjidjian, X. Y., … Fakra, E. (2015). Childhood neglect predicts disorganization in schizophrenia through grey matter decrease in dorsolateral prefrontal cortex. </w:t>
      </w:r>
      <w:r w:rsidRPr="00D92B10">
        <w:rPr>
          <w:rFonts w:ascii="Calibri" w:hAnsi="Calibri" w:cs="Calibri"/>
          <w:i/>
          <w:iCs/>
          <w:noProof/>
          <w:szCs w:val="24"/>
        </w:rPr>
        <w:t>Acta Psychiatrica Scandinavica</w:t>
      </w:r>
      <w:r w:rsidRPr="00D92B10">
        <w:rPr>
          <w:rFonts w:ascii="Calibri" w:hAnsi="Calibri" w:cs="Calibri"/>
          <w:noProof/>
          <w:szCs w:val="24"/>
        </w:rPr>
        <w:t>. https://doi.org/10.1111/acps.12455</w:t>
      </w:r>
    </w:p>
    <w:p w14:paraId="27EF4A9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ascella, N. G., Fieldstone, S. C., Rao, V. A., Pearlson, G. D., Sawa, A., &amp; Schretlen, D. J. (2010). Gray-matter abnormalities in deficit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20</w:t>
      </w:r>
      <w:r w:rsidRPr="00D92B10">
        <w:rPr>
          <w:rFonts w:ascii="Calibri" w:hAnsi="Calibri" w:cs="Calibri"/>
          <w:noProof/>
          <w:szCs w:val="24"/>
        </w:rPr>
        <w:t>(1–3), 63–70. https://doi.org/10.1016/j.schres.2010.03.039</w:t>
      </w:r>
    </w:p>
    <w:p w14:paraId="220C513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hakirova, G., Whalley, H. C., Thomson, P. A., Hennah, W., Moorhead, T. W. J. J., Welch, K. A., … McIntosh, A. M. (2011). The effects of DISC1 risk variants on brain activation in controls, patients with  bipolar disorder and patients with schizophrenia. </w:t>
      </w:r>
      <w:r w:rsidRPr="00D92B10">
        <w:rPr>
          <w:rFonts w:ascii="Calibri" w:hAnsi="Calibri" w:cs="Calibri"/>
          <w:i/>
          <w:iCs/>
          <w:noProof/>
          <w:szCs w:val="24"/>
        </w:rPr>
        <w:t>Psychiatry Research</w:t>
      </w:r>
      <w:r w:rsidRPr="00D92B10">
        <w:rPr>
          <w:rFonts w:ascii="Calibri" w:hAnsi="Calibri" w:cs="Calibri"/>
          <w:noProof/>
          <w:szCs w:val="24"/>
        </w:rPr>
        <w:t xml:space="preserve">, </w:t>
      </w:r>
      <w:r w:rsidRPr="00D92B10">
        <w:rPr>
          <w:rFonts w:ascii="Calibri" w:hAnsi="Calibri" w:cs="Calibri"/>
          <w:i/>
          <w:iCs/>
          <w:noProof/>
          <w:szCs w:val="24"/>
        </w:rPr>
        <w:t>192</w:t>
      </w:r>
      <w:r w:rsidRPr="00D92B10">
        <w:rPr>
          <w:rFonts w:ascii="Calibri" w:hAnsi="Calibri" w:cs="Calibri"/>
          <w:noProof/>
          <w:szCs w:val="24"/>
        </w:rPr>
        <w:t>(1), 20–28. https://doi.org/10.1016/j.pscychresns.2011.01.015</w:t>
      </w:r>
    </w:p>
    <w:p w14:paraId="4D93F80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hen, X. J., Wang, Y., Wang, Y., Yang, T. X., Zou, L. Q., Huang, J., … Chan, R. C. K. (2016). Neural correlates of prospective memory impairments in schizophrenia. </w:t>
      </w:r>
      <w:r w:rsidRPr="00D92B10">
        <w:rPr>
          <w:rFonts w:ascii="Calibri" w:hAnsi="Calibri" w:cs="Calibri"/>
          <w:i/>
          <w:iCs/>
          <w:noProof/>
          <w:szCs w:val="24"/>
        </w:rPr>
        <w:t>Neuropsychology</w:t>
      </w:r>
      <w:r w:rsidRPr="00D92B10">
        <w:rPr>
          <w:rFonts w:ascii="Calibri" w:hAnsi="Calibri" w:cs="Calibri"/>
          <w:noProof/>
          <w:szCs w:val="24"/>
        </w:rPr>
        <w:t>. https://doi.org/10.1037/neu0000225</w:t>
      </w:r>
    </w:p>
    <w:p w14:paraId="409F10F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hoi, J. S., Park, J. Y., Jung, M. H., Jang, J. H., Kang, D. H., Jung, W. H., … Kwon, J. S. (2012). Phase-specific brain change of spatial working memory processing in genetic and ultra-high risk groups of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8</w:t>
      </w:r>
      <w:r w:rsidRPr="00D92B10">
        <w:rPr>
          <w:rFonts w:ascii="Calibri" w:hAnsi="Calibri" w:cs="Calibri"/>
          <w:noProof/>
          <w:szCs w:val="24"/>
        </w:rPr>
        <w:t>(6), 1189–1199. https://doi.org/10.1093/schbul/sbr038</w:t>
      </w:r>
    </w:p>
    <w:p w14:paraId="315AA73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hoi, J. W., Jeong, B. S., &amp; Kim, J.-W. (2008). Dysfunction of the left dorsolateral prefrontal cortex is primarily responsible for impaired attentional processing in schizophrenia. </w:t>
      </w:r>
      <w:r w:rsidRPr="00D92B10">
        <w:rPr>
          <w:rFonts w:ascii="Calibri" w:hAnsi="Calibri" w:cs="Calibri"/>
          <w:i/>
          <w:iCs/>
          <w:noProof/>
          <w:szCs w:val="24"/>
        </w:rPr>
        <w:t>Psychiatry Investigation</w:t>
      </w:r>
      <w:r w:rsidRPr="00D92B10">
        <w:rPr>
          <w:rFonts w:ascii="Calibri" w:hAnsi="Calibri" w:cs="Calibri"/>
          <w:noProof/>
          <w:szCs w:val="24"/>
        </w:rPr>
        <w:t xml:space="preserve">, </w:t>
      </w:r>
      <w:r w:rsidRPr="00D92B10">
        <w:rPr>
          <w:rFonts w:ascii="Calibri" w:hAnsi="Calibri" w:cs="Calibri"/>
          <w:i/>
          <w:iCs/>
          <w:noProof/>
          <w:szCs w:val="24"/>
        </w:rPr>
        <w:t>5</w:t>
      </w:r>
      <w:r w:rsidRPr="00D92B10">
        <w:rPr>
          <w:rFonts w:ascii="Calibri" w:hAnsi="Calibri" w:cs="Calibri"/>
          <w:noProof/>
          <w:szCs w:val="24"/>
        </w:rPr>
        <w:t>(1), 52–59. https://doi.org/10.4306/pi.2008.5.1.52</w:t>
      </w:r>
    </w:p>
    <w:p w14:paraId="7DCD36B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hua, S. E., Cheung, C., Cheung, V., Tsang, J. T. K., Chen, E. Y. H., Wong, J. C. H., … McAlonan, G. M. (2007). Cerebral grey, white matter and csf in never-medicated, first-episode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89</w:t>
      </w:r>
      <w:r w:rsidRPr="00D92B10">
        <w:rPr>
          <w:rFonts w:ascii="Calibri" w:hAnsi="Calibri" w:cs="Calibri"/>
          <w:noProof/>
          <w:szCs w:val="24"/>
        </w:rPr>
        <w:t>(1–3), 12–21. https://doi.org/10.1016/j.schres.2006.09.009</w:t>
      </w:r>
    </w:p>
    <w:p w14:paraId="44B875C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ieslik, E. C., Müller, V. I., Kellermann, T. S., Grefkes, C., Halfter, S., &amp; Eickhoff, S. B. (2013). Shifted neuronal </w:t>
      </w:r>
      <w:r w:rsidRPr="00D92B10">
        <w:rPr>
          <w:rFonts w:ascii="Calibri" w:hAnsi="Calibri" w:cs="Calibri"/>
          <w:noProof/>
          <w:szCs w:val="24"/>
        </w:rPr>
        <w:lastRenderedPageBreak/>
        <w:t xml:space="preserve">balance during stimulus–response integration in schizophrenia: an fMRI study. </w:t>
      </w:r>
      <w:r w:rsidRPr="00D92B10">
        <w:rPr>
          <w:rFonts w:ascii="Calibri" w:hAnsi="Calibri" w:cs="Calibri"/>
          <w:i/>
          <w:iCs/>
          <w:noProof/>
          <w:szCs w:val="24"/>
        </w:rPr>
        <w:t>Brain Structure and Function</w:t>
      </w:r>
      <w:r w:rsidRPr="00D92B10">
        <w:rPr>
          <w:rFonts w:ascii="Calibri" w:hAnsi="Calibri" w:cs="Calibri"/>
          <w:noProof/>
          <w:szCs w:val="24"/>
        </w:rPr>
        <w:t xml:space="preserve">, </w:t>
      </w:r>
      <w:r w:rsidRPr="00D92B10">
        <w:rPr>
          <w:rFonts w:ascii="Calibri" w:hAnsi="Calibri" w:cs="Calibri"/>
          <w:i/>
          <w:iCs/>
          <w:noProof/>
          <w:szCs w:val="24"/>
        </w:rPr>
        <w:t>220</w:t>
      </w:r>
      <w:r w:rsidRPr="00D92B10">
        <w:rPr>
          <w:rFonts w:ascii="Calibri" w:hAnsi="Calibri" w:cs="Calibri"/>
          <w:noProof/>
          <w:szCs w:val="24"/>
        </w:rPr>
        <w:t>(1), 249–261. https://doi.org/10.1007/s00429-013-0652-1</w:t>
      </w:r>
    </w:p>
    <w:p w14:paraId="738C0E3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ohen, M., Johnston, P., Ehlkes, T., Fulham, R., Ward, P., Thienel, R., … Schall, U. (2015). Functional magnetic resonance brain imaging of executive cognitive performance in young first-episode schizophrenia patients and age-matched long-term cannabis users. </w:t>
      </w:r>
      <w:r w:rsidRPr="00D92B10">
        <w:rPr>
          <w:rFonts w:ascii="Calibri" w:hAnsi="Calibri" w:cs="Calibri"/>
          <w:i/>
          <w:iCs/>
          <w:noProof/>
          <w:szCs w:val="24"/>
        </w:rPr>
        <w:t>Neurology Psychiatry and Brain Research</w:t>
      </w:r>
      <w:r w:rsidRPr="00D92B10">
        <w:rPr>
          <w:rFonts w:ascii="Calibri" w:hAnsi="Calibri" w:cs="Calibri"/>
          <w:noProof/>
          <w:szCs w:val="24"/>
        </w:rPr>
        <w:t xml:space="preserve">, </w:t>
      </w:r>
      <w:r w:rsidRPr="00D92B10">
        <w:rPr>
          <w:rFonts w:ascii="Calibri" w:hAnsi="Calibri" w:cs="Calibri"/>
          <w:i/>
          <w:iCs/>
          <w:noProof/>
          <w:szCs w:val="24"/>
        </w:rPr>
        <w:t>21</w:t>
      </w:r>
      <w:r w:rsidRPr="00D92B10">
        <w:rPr>
          <w:rFonts w:ascii="Calibri" w:hAnsi="Calibri" w:cs="Calibri"/>
          <w:noProof/>
          <w:szCs w:val="24"/>
        </w:rPr>
        <w:t>(1), 51–63. https://doi.org/10.1016/j.npbr.2014.09.002</w:t>
      </w:r>
    </w:p>
    <w:p w14:paraId="5F0A3E8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ollier, A. K., Wolf, D. H., Valdez, J. N., Gur, R. E., &amp; Gur, R. C. (2014). Subsequent memory effects in schizophrenia. </w:t>
      </w:r>
      <w:r w:rsidRPr="00D92B10">
        <w:rPr>
          <w:rFonts w:ascii="Calibri" w:hAnsi="Calibri" w:cs="Calibri"/>
          <w:i/>
          <w:iCs/>
          <w:noProof/>
          <w:szCs w:val="24"/>
        </w:rPr>
        <w:t>Psychiatry Research: Neuroimaging</w:t>
      </w:r>
      <w:r w:rsidRPr="00D92B10">
        <w:rPr>
          <w:rFonts w:ascii="Calibri" w:hAnsi="Calibri" w:cs="Calibri"/>
          <w:noProof/>
          <w:szCs w:val="24"/>
        </w:rPr>
        <w:t>. https://doi.org/10.1016/j.pscychresns.2014.10.012</w:t>
      </w:r>
    </w:p>
    <w:p w14:paraId="270DA64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ooke, M. A., Fannon, D., Kuipers, E., Peters, E., Williams, S. C., &amp; Kumari, V. (2008). Neurological basis of poor insight in psychosis: A voxel-based MRI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03</w:t>
      </w:r>
      <w:r w:rsidRPr="00D92B10">
        <w:rPr>
          <w:rFonts w:ascii="Calibri" w:hAnsi="Calibri" w:cs="Calibri"/>
          <w:noProof/>
          <w:szCs w:val="24"/>
        </w:rPr>
        <w:t>(1–3), 40–51. https://doi.org/10.1016/j.schres.2008.04.022</w:t>
      </w:r>
    </w:p>
    <w:p w14:paraId="51B08E1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ostafreda, S. G., Fu, C. H. Y., Picchioni, M., Toulopoulou, T., McDonald, C., Kravariti, E., … McGuire, P. K. (2011). Pattern of neural responses to verbal fluency shows diagnostic specificity for  schizophrenia and bipolar disorder. </w:t>
      </w:r>
      <w:r w:rsidRPr="00D92B10">
        <w:rPr>
          <w:rFonts w:ascii="Calibri" w:hAnsi="Calibri" w:cs="Calibri"/>
          <w:i/>
          <w:iCs/>
          <w:noProof/>
          <w:szCs w:val="24"/>
        </w:rPr>
        <w:t>BMC Psychiatry</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 18. https://doi.org/10.1186/1471-244X-11-18</w:t>
      </w:r>
    </w:p>
    <w:p w14:paraId="7D48E1B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uervo-Lombard, C., Lemogne, C., Gierski, F., Béra-Potelle, C., Tran, E., Portefaix, C., … Limosin, F. (2012). Neural basis of autobiographical memory retrieval in schizophrenia. </w:t>
      </w:r>
      <w:r w:rsidRPr="00D92B10">
        <w:rPr>
          <w:rFonts w:ascii="Calibri" w:hAnsi="Calibri" w:cs="Calibri"/>
          <w:i/>
          <w:iCs/>
          <w:noProof/>
          <w:szCs w:val="24"/>
        </w:rPr>
        <w:t>British Journal of Psychiatry</w:t>
      </w:r>
      <w:r w:rsidRPr="00D92B10">
        <w:rPr>
          <w:rFonts w:ascii="Calibri" w:hAnsi="Calibri" w:cs="Calibri"/>
          <w:noProof/>
          <w:szCs w:val="24"/>
        </w:rPr>
        <w:t xml:space="preserve">, </w:t>
      </w:r>
      <w:r w:rsidRPr="00D92B10">
        <w:rPr>
          <w:rFonts w:ascii="Calibri" w:hAnsi="Calibri" w:cs="Calibri"/>
          <w:i/>
          <w:iCs/>
          <w:noProof/>
          <w:szCs w:val="24"/>
        </w:rPr>
        <w:t>201</w:t>
      </w:r>
      <w:r w:rsidRPr="00D92B10">
        <w:rPr>
          <w:rFonts w:ascii="Calibri" w:hAnsi="Calibri" w:cs="Calibri"/>
          <w:noProof/>
          <w:szCs w:val="24"/>
        </w:rPr>
        <w:t>(6), 473–480. https://doi.org/10.1192/bjp.bp.111.099820</w:t>
      </w:r>
    </w:p>
    <w:p w14:paraId="700770D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Cui, L., Li, M., Deng, W., Guo, W., Ma, X., Huang, C., … Li, T. (2011). Overlapping clusters of gray matter deficits in paranoid schizophrenia and psychotic bipolar mania with family history. </w:t>
      </w:r>
      <w:r w:rsidRPr="00D92B10">
        <w:rPr>
          <w:rFonts w:ascii="Calibri" w:hAnsi="Calibri" w:cs="Calibri"/>
          <w:i/>
          <w:iCs/>
          <w:noProof/>
          <w:szCs w:val="24"/>
        </w:rPr>
        <w:t>Neuroscience Letters</w:t>
      </w:r>
      <w:r w:rsidRPr="00D92B10">
        <w:rPr>
          <w:rFonts w:ascii="Calibri" w:hAnsi="Calibri" w:cs="Calibri"/>
          <w:noProof/>
          <w:szCs w:val="24"/>
        </w:rPr>
        <w:t xml:space="preserve">, </w:t>
      </w:r>
      <w:r w:rsidRPr="00D92B10">
        <w:rPr>
          <w:rFonts w:ascii="Calibri" w:hAnsi="Calibri" w:cs="Calibri"/>
          <w:i/>
          <w:iCs/>
          <w:noProof/>
          <w:szCs w:val="24"/>
        </w:rPr>
        <w:t>489</w:t>
      </w:r>
      <w:r w:rsidRPr="00D92B10">
        <w:rPr>
          <w:rFonts w:ascii="Calibri" w:hAnsi="Calibri" w:cs="Calibri"/>
          <w:noProof/>
          <w:szCs w:val="24"/>
        </w:rPr>
        <w:t>(2), 94–98. https://doi.org/10.1016/j.neulet.2010.11.073</w:t>
      </w:r>
    </w:p>
    <w:p w14:paraId="68808F4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ehaene, S., Artiges, E., Naccache, L., Martelli, C., Viard, A., Schürhoff, F., … Martinot, J. L. (2003). Conscious and subliminal conflicts in normal subjects and patients with schizophrenia: The role of the anterior cingulate. </w:t>
      </w:r>
      <w:r w:rsidRPr="00D92B10">
        <w:rPr>
          <w:rFonts w:ascii="Calibri" w:hAnsi="Calibri" w:cs="Calibri"/>
          <w:i/>
          <w:iCs/>
          <w:noProof/>
          <w:szCs w:val="24"/>
        </w:rPr>
        <w:t>Proceedings of the National Academy of Sciences of the United States of America</w:t>
      </w:r>
      <w:r w:rsidRPr="00D92B10">
        <w:rPr>
          <w:rFonts w:ascii="Calibri" w:hAnsi="Calibri" w:cs="Calibri"/>
          <w:noProof/>
          <w:szCs w:val="24"/>
        </w:rPr>
        <w:t xml:space="preserve">, </w:t>
      </w:r>
      <w:r w:rsidRPr="00D92B10">
        <w:rPr>
          <w:rFonts w:ascii="Calibri" w:hAnsi="Calibri" w:cs="Calibri"/>
          <w:i/>
          <w:iCs/>
          <w:noProof/>
          <w:szCs w:val="24"/>
        </w:rPr>
        <w:t>100</w:t>
      </w:r>
      <w:r w:rsidRPr="00D92B10">
        <w:rPr>
          <w:rFonts w:ascii="Calibri" w:hAnsi="Calibri" w:cs="Calibri"/>
          <w:noProof/>
          <w:szCs w:val="24"/>
        </w:rPr>
        <w:t>(23), 13722–13727. https://doi.org/10.1073/pnas.2235214100</w:t>
      </w:r>
    </w:p>
    <w:p w14:paraId="27060A1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elvecchio, G., Lorandi, A., Perilini, C., Barillari, M., Ruggeri, M., Altamura, A. C., … Brambilla, P. (2017). Brain anatomy of symptom stratification in schizophrenia: A voxel based morphometry study. </w:t>
      </w:r>
      <w:r w:rsidRPr="00D92B10">
        <w:rPr>
          <w:rFonts w:ascii="Calibri" w:hAnsi="Calibri" w:cs="Calibri"/>
          <w:i/>
          <w:iCs/>
          <w:noProof/>
          <w:szCs w:val="24"/>
        </w:rPr>
        <w:t>European Psychiatry</w:t>
      </w:r>
      <w:r w:rsidRPr="00D92B10">
        <w:rPr>
          <w:rFonts w:ascii="Calibri" w:hAnsi="Calibri" w:cs="Calibri"/>
          <w:noProof/>
          <w:szCs w:val="24"/>
        </w:rPr>
        <w:t xml:space="preserve">, </w:t>
      </w:r>
      <w:r w:rsidRPr="00D92B10">
        <w:rPr>
          <w:rFonts w:ascii="Calibri" w:hAnsi="Calibri" w:cs="Calibri"/>
          <w:i/>
          <w:iCs/>
          <w:noProof/>
          <w:szCs w:val="24"/>
        </w:rPr>
        <w:t>41</w:t>
      </w:r>
      <w:r w:rsidRPr="00D92B10">
        <w:rPr>
          <w:rFonts w:ascii="Calibri" w:hAnsi="Calibri" w:cs="Calibri"/>
          <w:noProof/>
          <w:szCs w:val="24"/>
        </w:rPr>
        <w:t>, 303–364. https://doi.org/10.1016/j.eurpsy.2017.02.311</w:t>
      </w:r>
    </w:p>
    <w:p w14:paraId="2DBDBFA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erntl, B., Finkelmeyer, A., Voss, B., Eickhoff, S. B., Kellermann, T., Schneider, F., &amp; Habel, U. (2012). Neural correlates of the core facets of empathy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36</w:t>
      </w:r>
      <w:r w:rsidRPr="00D92B10">
        <w:rPr>
          <w:rFonts w:ascii="Calibri" w:hAnsi="Calibri" w:cs="Calibri"/>
          <w:noProof/>
          <w:szCs w:val="24"/>
        </w:rPr>
        <w:t>(1–3), 70–81. https://doi.org/10.1016/j.schres.2011.12.018</w:t>
      </w:r>
    </w:p>
    <w:p w14:paraId="636EB62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iaz, M. T., He, G., Gadde, S., Bellion, C., Belger, A., Voyvodic, J. T., &amp; Mccarthy, G. (2011). The influence of </w:t>
      </w:r>
      <w:r w:rsidRPr="00D92B10">
        <w:rPr>
          <w:rFonts w:ascii="Calibri" w:hAnsi="Calibri" w:cs="Calibri"/>
          <w:noProof/>
          <w:szCs w:val="24"/>
        </w:rPr>
        <w:lastRenderedPageBreak/>
        <w:t xml:space="preserve">emotional distraction on verbal working memory: An fMRI investigation comparing individuals with schizophrenia and healthy adults.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9), 1184–1193. https://doi.org/10.1016/j.jpsychires.2011.02.008.The</w:t>
      </w:r>
    </w:p>
    <w:p w14:paraId="294E9E0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ietz, M. J., Zhou, Y., Veddum, L., Frith, C. D., &amp; Bliksted, V. F. (2020). Aberrant effective connectivity is associated with positive symptoms in first-episode schizophrenia.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28</w:t>
      </w:r>
      <w:r w:rsidRPr="00D92B10">
        <w:rPr>
          <w:rFonts w:ascii="Calibri" w:hAnsi="Calibri" w:cs="Calibri"/>
          <w:noProof/>
          <w:szCs w:val="24"/>
        </w:rPr>
        <w:t>. https://doi.org/10.1016/j.nicl.2020.102444</w:t>
      </w:r>
    </w:p>
    <w:p w14:paraId="481164A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ollfus, S., Razafimandimby, A., Maiza, O., Lebain, P., Brazo, P., Beaucousin, V., … Tzourio-Mazoyer, N. (2008). Functional deficit in the medial prefrontal cortex during a language comprehension task in patients with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99</w:t>
      </w:r>
      <w:r w:rsidRPr="00D92B10">
        <w:rPr>
          <w:rFonts w:ascii="Calibri" w:hAnsi="Calibri" w:cs="Calibri"/>
          <w:noProof/>
          <w:szCs w:val="24"/>
        </w:rPr>
        <w:t>(1–3), 304–311. https://doi.org/10.1016/j.schres.2007.11.016</w:t>
      </w:r>
    </w:p>
    <w:p w14:paraId="5E4F735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onohoe, G., Rose, E., Frodl, T., Morris, D., Spoletini, I., Adriano, F., … Spalletta, G. (2011). ZNF804A risk allele is associated with relatively intact gray matter volume in patients with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54</w:t>
      </w:r>
      <w:r w:rsidRPr="00D92B10">
        <w:rPr>
          <w:rFonts w:ascii="Calibri" w:hAnsi="Calibri" w:cs="Calibri"/>
          <w:noProof/>
          <w:szCs w:val="24"/>
        </w:rPr>
        <w:t>(3), 2132–2137. https://doi.org/10.1016/j.neuroimage.2010.09.089</w:t>
      </w:r>
    </w:p>
    <w:p w14:paraId="2909E46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Dzafic, I., Burianová, H., Martin, A. K., &amp; Mowry, B. (2018). Neural correlates of dynamic emotion perception in schizophrenia and the influence of prior expectations.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202</w:t>
      </w:r>
      <w:r w:rsidRPr="00D92B10">
        <w:rPr>
          <w:rFonts w:ascii="Calibri" w:hAnsi="Calibri" w:cs="Calibri"/>
          <w:noProof/>
          <w:szCs w:val="24"/>
        </w:rPr>
        <w:t>, 129–137. https://doi.org/10.1016/j.schres.2018.06.015</w:t>
      </w:r>
    </w:p>
    <w:p w14:paraId="7B8BCB3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bisch, S. J. H., Salone, A., Ferri, F., De Berardis, D., Romani, G. L., Ferro, F. M., &amp; Gallese, V. (2013). Out of touch with reality? Social perception in first-episode schizophrenia. </w:t>
      </w:r>
      <w:r w:rsidRPr="00D92B10">
        <w:rPr>
          <w:rFonts w:ascii="Calibri" w:hAnsi="Calibri" w:cs="Calibri"/>
          <w:i/>
          <w:iCs/>
          <w:noProof/>
          <w:szCs w:val="24"/>
        </w:rPr>
        <w:t>Social Cognitive and Affective Neuroscience</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4), 394–403. https://doi.org/10.1093/scan/nss012</w:t>
      </w:r>
    </w:p>
    <w:p w14:paraId="3CFFAC4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diri Arachchi, W., Peng, Y., Zhang, X., Qin, W., Zhuo, C., Yu, C., &amp; Liang, M. (2020). A Systematic Characterization of Structural Brain Changes in Schizophrenia. </w:t>
      </w:r>
      <w:r w:rsidRPr="00D92B10">
        <w:rPr>
          <w:rFonts w:ascii="Calibri" w:hAnsi="Calibri" w:cs="Calibri"/>
          <w:i/>
          <w:iCs/>
          <w:noProof/>
          <w:szCs w:val="24"/>
        </w:rPr>
        <w:t>Neuroscience Bulletin</w:t>
      </w:r>
      <w:r w:rsidRPr="00D92B10">
        <w:rPr>
          <w:rFonts w:ascii="Calibri" w:hAnsi="Calibri" w:cs="Calibri"/>
          <w:noProof/>
          <w:szCs w:val="24"/>
        </w:rPr>
        <w:t xml:space="preserve">, </w:t>
      </w:r>
      <w:r w:rsidRPr="00D92B10">
        <w:rPr>
          <w:rFonts w:ascii="Calibri" w:hAnsi="Calibri" w:cs="Calibri"/>
          <w:i/>
          <w:iCs/>
          <w:noProof/>
          <w:szCs w:val="24"/>
        </w:rPr>
        <w:t>36</w:t>
      </w:r>
      <w:r w:rsidRPr="00D92B10">
        <w:rPr>
          <w:rFonts w:ascii="Calibri" w:hAnsi="Calibri" w:cs="Calibri"/>
          <w:noProof/>
          <w:szCs w:val="24"/>
        </w:rPr>
        <w:t>(10), 1107–1122. https://doi.org/10.1007/s12264-020-00520-8</w:t>
      </w:r>
    </w:p>
    <w:p w14:paraId="3780517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ich, T. S., Nee, D. E., Insel, C., Malapani, C., &amp; Smith, E. E. (2014). Neural correlates of impaired cognitive control over working memory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76</w:t>
      </w:r>
      <w:r w:rsidRPr="00D92B10">
        <w:rPr>
          <w:rFonts w:ascii="Calibri" w:hAnsi="Calibri" w:cs="Calibri"/>
          <w:noProof/>
          <w:szCs w:val="24"/>
        </w:rPr>
        <w:t>(2), 146–153. https://doi.org/10.1016/j.biopsych.2013.09.032</w:t>
      </w:r>
    </w:p>
    <w:p w14:paraId="50C32FB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llison-Wright, I., Nathan, P. J., Bullmore, E. T., Zaman, R., Dudas, R. B., Agius, M., … Cannon, D. M. (2014). Distribution of tract deficits in schizophrenia. </w:t>
      </w:r>
      <w:r w:rsidRPr="00D92B10">
        <w:rPr>
          <w:rFonts w:ascii="Calibri" w:hAnsi="Calibri" w:cs="Calibri"/>
          <w:i/>
          <w:iCs/>
          <w:noProof/>
          <w:szCs w:val="24"/>
        </w:rPr>
        <w:t>BMC Psychiatry</w:t>
      </w:r>
      <w:r w:rsidRPr="00D92B10">
        <w:rPr>
          <w:rFonts w:ascii="Calibri" w:hAnsi="Calibri" w:cs="Calibri"/>
          <w:noProof/>
          <w:szCs w:val="24"/>
        </w:rPr>
        <w:t xml:space="preserve">, </w:t>
      </w:r>
      <w:r w:rsidRPr="00D92B10">
        <w:rPr>
          <w:rFonts w:ascii="Calibri" w:hAnsi="Calibri" w:cs="Calibri"/>
          <w:i/>
          <w:iCs/>
          <w:noProof/>
          <w:szCs w:val="24"/>
        </w:rPr>
        <w:t>14</w:t>
      </w:r>
      <w:r w:rsidRPr="00D92B10">
        <w:rPr>
          <w:rFonts w:ascii="Calibri" w:hAnsi="Calibri" w:cs="Calibri"/>
          <w:noProof/>
          <w:szCs w:val="24"/>
        </w:rPr>
        <w:t>(1), 99. https://doi.org/10.1186/1471-244X-14-99</w:t>
      </w:r>
    </w:p>
    <w:p w14:paraId="6B0AF46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ryilmaz, H., Tanner, A. S., Ho, N. F., Nitenson, A. Z., Silverstein, N. J., Petruzzi, L. J., … Roffman, J. L. (2016). Disrupted Working Memory Circuitry in Schizophrenia: Disentangling fMRI Markers of Core Pathology vs Other Aspects of Impaired Performance. </w:t>
      </w:r>
      <w:r w:rsidRPr="00D92B10">
        <w:rPr>
          <w:rFonts w:ascii="Calibri" w:hAnsi="Calibri" w:cs="Calibri"/>
          <w:i/>
          <w:iCs/>
          <w:noProof/>
          <w:szCs w:val="24"/>
        </w:rPr>
        <w:t>Neuropsychopharmacology</w:t>
      </w:r>
      <w:r w:rsidRPr="00D92B10">
        <w:rPr>
          <w:rFonts w:ascii="Calibri" w:hAnsi="Calibri" w:cs="Calibri"/>
          <w:noProof/>
          <w:szCs w:val="24"/>
        </w:rPr>
        <w:t>. https://doi.org/10.1038/npp.2016.55</w:t>
      </w:r>
    </w:p>
    <w:p w14:paraId="1E4FA4C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Esslinger, C., Gruppe, H., Danos, P., Lis, S., Broll, J., Wiltink, J., … Kirsch, P. (2007). Influence of vigilance and learning on prefrontal activation in schizophrenia. </w:t>
      </w:r>
      <w:r w:rsidRPr="00D92B10">
        <w:rPr>
          <w:rFonts w:ascii="Calibri" w:hAnsi="Calibri" w:cs="Calibri"/>
          <w:i/>
          <w:iCs/>
          <w:noProof/>
          <w:szCs w:val="24"/>
        </w:rPr>
        <w:t>Neuropsychobiology</w:t>
      </w:r>
      <w:r w:rsidRPr="00D92B10">
        <w:rPr>
          <w:rFonts w:ascii="Calibri" w:hAnsi="Calibri" w:cs="Calibri"/>
          <w:noProof/>
          <w:szCs w:val="24"/>
        </w:rPr>
        <w:t xml:space="preserve">, </w:t>
      </w:r>
      <w:r w:rsidRPr="00D92B10">
        <w:rPr>
          <w:rFonts w:ascii="Calibri" w:hAnsi="Calibri" w:cs="Calibri"/>
          <w:i/>
          <w:iCs/>
          <w:noProof/>
          <w:szCs w:val="24"/>
        </w:rPr>
        <w:t>55</w:t>
      </w:r>
      <w:r w:rsidRPr="00D92B10">
        <w:rPr>
          <w:rFonts w:ascii="Calibri" w:hAnsi="Calibri" w:cs="Calibri"/>
          <w:noProof/>
          <w:szCs w:val="24"/>
        </w:rPr>
        <w:t>(3–4), 194–202. https://doi.org/10.1159/000108378</w:t>
      </w:r>
    </w:p>
    <w:p w14:paraId="707071E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ttinger, U., Williams, S. C. R., Fannon, D., Premkumar, P., Kuipers, E., Möller, H.-J., &amp; Kumari, V. (2011). Functional magnetic resonance imaging of a parametric working memory task in schizophrenia: relationship with performance and effects of antipsychotic treatment. </w:t>
      </w:r>
      <w:r w:rsidRPr="00D92B10">
        <w:rPr>
          <w:rFonts w:ascii="Calibri" w:hAnsi="Calibri" w:cs="Calibri"/>
          <w:i/>
          <w:iCs/>
          <w:noProof/>
          <w:szCs w:val="24"/>
        </w:rPr>
        <w:t>Psychopharmacology</w:t>
      </w:r>
      <w:r w:rsidRPr="00D92B10">
        <w:rPr>
          <w:rFonts w:ascii="Calibri" w:hAnsi="Calibri" w:cs="Calibri"/>
          <w:noProof/>
          <w:szCs w:val="24"/>
        </w:rPr>
        <w:t xml:space="preserve">, </w:t>
      </w:r>
      <w:r w:rsidRPr="00D92B10">
        <w:rPr>
          <w:rFonts w:ascii="Calibri" w:hAnsi="Calibri" w:cs="Calibri"/>
          <w:i/>
          <w:iCs/>
          <w:noProof/>
          <w:szCs w:val="24"/>
        </w:rPr>
        <w:t>216</w:t>
      </w:r>
      <w:r w:rsidRPr="00D92B10">
        <w:rPr>
          <w:rFonts w:ascii="Calibri" w:hAnsi="Calibri" w:cs="Calibri"/>
          <w:noProof/>
          <w:szCs w:val="24"/>
        </w:rPr>
        <w:t>(1), 17–27. https://doi.org/10.1007/s00213-011-2214-7</w:t>
      </w:r>
    </w:p>
    <w:p w14:paraId="24CF8DE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uler, M., Thoma, R. J., Gangestad, S. W., Cañive, J. M., &amp; Yeo, R. A. (2009). The Impact of developmental instability on voxel-based morphometry analyses of neuroanatomical abnormalities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15</w:t>
      </w:r>
      <w:r w:rsidRPr="00D92B10">
        <w:rPr>
          <w:rFonts w:ascii="Calibri" w:hAnsi="Calibri" w:cs="Calibri"/>
          <w:noProof/>
          <w:szCs w:val="24"/>
        </w:rPr>
        <w:t>(1), 1–7. https://doi.org/10.1016/j.schres.2009.08.014</w:t>
      </w:r>
    </w:p>
    <w:p w14:paraId="4984AE9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Eyler, L. T., Jeste, D. V., &amp; Brown, G. G. (2008). Brain response abnormalities during verbal learning among patients with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62</w:t>
      </w:r>
      <w:r w:rsidRPr="00D92B10">
        <w:rPr>
          <w:rFonts w:ascii="Calibri" w:hAnsi="Calibri" w:cs="Calibri"/>
          <w:noProof/>
          <w:szCs w:val="24"/>
        </w:rPr>
        <w:t>(1), 11–25. https://doi.org/10.1016/j.pscychresns.2007.03.009</w:t>
      </w:r>
    </w:p>
    <w:p w14:paraId="022B9DF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assbender, C., Scangos, K., Lesh, T. A., &amp; Carter, C. S. (2014). RT distributional analysis of cognitive-control-related brain activity in first-episode schizophrenia. </w:t>
      </w:r>
      <w:r w:rsidRPr="00D92B10">
        <w:rPr>
          <w:rFonts w:ascii="Calibri" w:hAnsi="Calibri" w:cs="Calibri"/>
          <w:i/>
          <w:iCs/>
          <w:noProof/>
          <w:szCs w:val="24"/>
        </w:rPr>
        <w:t>Cognitive, Affective and Behavioral Neuroscience</w:t>
      </w:r>
      <w:r w:rsidRPr="00D92B10">
        <w:rPr>
          <w:rFonts w:ascii="Calibri" w:hAnsi="Calibri" w:cs="Calibri"/>
          <w:noProof/>
          <w:szCs w:val="24"/>
        </w:rPr>
        <w:t xml:space="preserve">, </w:t>
      </w:r>
      <w:r w:rsidRPr="00D92B10">
        <w:rPr>
          <w:rFonts w:ascii="Calibri" w:hAnsi="Calibri" w:cs="Calibri"/>
          <w:i/>
          <w:iCs/>
          <w:noProof/>
          <w:szCs w:val="24"/>
        </w:rPr>
        <w:t>14</w:t>
      </w:r>
      <w:r w:rsidRPr="00D92B10">
        <w:rPr>
          <w:rFonts w:ascii="Calibri" w:hAnsi="Calibri" w:cs="Calibri"/>
          <w:noProof/>
          <w:szCs w:val="24"/>
        </w:rPr>
        <w:t>(1), 175–188. https://doi.org/10.1038/jid.2014.371</w:t>
      </w:r>
    </w:p>
    <w:p w14:paraId="5E58F4C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atjó-Vilas, M., Pomarol-Clotet, E., Salvador, R., Monté, G. C., Gomar, J. J., Sarró, S., … Fañanás, L. (2012). Effect of the interleukin-1β gene on dorsolateral prefrontal cortex function in schizophrenia: A genetic neuroimaging study.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72</w:t>
      </w:r>
      <w:r w:rsidRPr="00D92B10">
        <w:rPr>
          <w:rFonts w:ascii="Calibri" w:hAnsi="Calibri" w:cs="Calibri"/>
          <w:noProof/>
          <w:szCs w:val="24"/>
        </w:rPr>
        <w:t>(9), 758–765. https://doi.org/10.1016/j.biopsych.2012.04.035</w:t>
      </w:r>
    </w:p>
    <w:p w14:paraId="15B2AE5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erri, F., Costantini, M., Salone, A., Ebisch, S., De Berardis, D., Mazzola, V., … Gallese, V. (2014). Binding action and emotion in first-episode schizophrenia. </w:t>
      </w:r>
      <w:r w:rsidRPr="00D92B10">
        <w:rPr>
          <w:rFonts w:ascii="Calibri" w:hAnsi="Calibri" w:cs="Calibri"/>
          <w:i/>
          <w:iCs/>
          <w:noProof/>
          <w:szCs w:val="24"/>
        </w:rPr>
        <w:t>Psychopathology</w:t>
      </w:r>
      <w:r w:rsidRPr="00D92B10">
        <w:rPr>
          <w:rFonts w:ascii="Calibri" w:hAnsi="Calibri" w:cs="Calibri"/>
          <w:noProof/>
          <w:szCs w:val="24"/>
        </w:rPr>
        <w:t xml:space="preserve">, </w:t>
      </w:r>
      <w:r w:rsidRPr="00D92B10">
        <w:rPr>
          <w:rFonts w:ascii="Calibri" w:hAnsi="Calibri" w:cs="Calibri"/>
          <w:i/>
          <w:iCs/>
          <w:noProof/>
          <w:szCs w:val="24"/>
        </w:rPr>
        <w:t>47</w:t>
      </w:r>
      <w:r w:rsidRPr="00D92B10">
        <w:rPr>
          <w:rFonts w:ascii="Calibri" w:hAnsi="Calibri" w:cs="Calibri"/>
          <w:noProof/>
          <w:szCs w:val="24"/>
        </w:rPr>
        <w:t>(6), 394–407. https://doi.org/10.1159/000366133</w:t>
      </w:r>
    </w:p>
    <w:p w14:paraId="02D8083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olley, B. S., Astur, R., Jagannathan, K., Calhoun, V. D., &amp; Pearlson, G. D. (2010). Anomalous neural circuit function in schizophrenia during a virtual Morris water task.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49</w:t>
      </w:r>
      <w:r w:rsidRPr="00D92B10">
        <w:rPr>
          <w:rFonts w:ascii="Calibri" w:hAnsi="Calibri" w:cs="Calibri"/>
          <w:noProof/>
          <w:szCs w:val="24"/>
        </w:rPr>
        <w:t>(4), 3373–3384. https://doi.org/10.1016/j.neuroimage.2009.11.034</w:t>
      </w:r>
    </w:p>
    <w:p w14:paraId="34C0FFE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rascarelli, M., Tognin, S., Mirigliani, A., Parente, F., Buzzanca, A., Torti, M. C., … Fusar-Poli, P. (2015). Medial frontal gyrus alterations in schizophrenia: Relationship with duration of illness and executive dysfunction.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31</w:t>
      </w:r>
      <w:r w:rsidRPr="00D92B10">
        <w:rPr>
          <w:rFonts w:ascii="Calibri" w:hAnsi="Calibri" w:cs="Calibri"/>
          <w:noProof/>
          <w:szCs w:val="24"/>
        </w:rPr>
        <w:t>(2), 103–110. https://doi.org/10.1016/j.pscychresns.2014.10.017</w:t>
      </w:r>
    </w:p>
    <w:p w14:paraId="6B26F2E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uentes-Claramonte, P, López-Araquistain, L., Sarró, S., Sans-Sansa, B., Ortiz-Gil, J., Maristany, T., … Pomarol-Clotet, E. (2020). Brain functional correlates of formal thought disorder in schizophrenia: </w:t>
      </w:r>
      <w:r w:rsidRPr="00D92B10">
        <w:rPr>
          <w:rFonts w:ascii="Calibri" w:hAnsi="Calibri" w:cs="Calibri"/>
          <w:noProof/>
          <w:szCs w:val="24"/>
        </w:rPr>
        <w:lastRenderedPageBreak/>
        <w:t xml:space="preserve">Examining the frontal/dysexecutive hypothesis. </w:t>
      </w:r>
      <w:r w:rsidRPr="00D92B10">
        <w:rPr>
          <w:rFonts w:ascii="Calibri" w:hAnsi="Calibri" w:cs="Calibri"/>
          <w:i/>
          <w:iCs/>
          <w:noProof/>
          <w:szCs w:val="24"/>
        </w:rPr>
        <w:t>Psychological Medicine</w:t>
      </w:r>
      <w:r w:rsidRPr="00D92B10">
        <w:rPr>
          <w:rFonts w:ascii="Calibri" w:hAnsi="Calibri" w:cs="Calibri"/>
          <w:noProof/>
          <w:szCs w:val="24"/>
        </w:rPr>
        <w:t>. https://doi.org/10.1017/S0033291720001063</w:t>
      </w:r>
    </w:p>
    <w:p w14:paraId="5042580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uentes-Claramonte, Paola, Martin-Subero, M., Salgado-Pineda, P., Santo-Angles, A., Argila-Plaza, I., Salavert, J., … Salvador, R. (2020). Brain imaging correlates of self- and other-reflection in schizophrenia.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25</w:t>
      </w:r>
      <w:r w:rsidRPr="00D92B10">
        <w:rPr>
          <w:rFonts w:ascii="Calibri" w:hAnsi="Calibri" w:cs="Calibri"/>
          <w:noProof/>
          <w:szCs w:val="24"/>
        </w:rPr>
        <w:t>, 102134. https://doi.org/10.1016/j.nicl.2019.102134</w:t>
      </w:r>
    </w:p>
    <w:p w14:paraId="1C38983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ukuta, H., Ito, I., Tateno, A., Nogami, T., Taiji, Y., Arakawa, R., … Okubo, Y. (2013). Effects of menopause on brain structural changes in schizophrenia. </w:t>
      </w:r>
      <w:r w:rsidRPr="00D92B10">
        <w:rPr>
          <w:rFonts w:ascii="Calibri" w:hAnsi="Calibri" w:cs="Calibri"/>
          <w:i/>
          <w:iCs/>
          <w:noProof/>
          <w:szCs w:val="24"/>
        </w:rPr>
        <w:t>Psychiatry and Clinical Neurosciences</w:t>
      </w:r>
      <w:r w:rsidRPr="00D92B10">
        <w:rPr>
          <w:rFonts w:ascii="Calibri" w:hAnsi="Calibri" w:cs="Calibri"/>
          <w:noProof/>
          <w:szCs w:val="24"/>
        </w:rPr>
        <w:t xml:space="preserve">, </w:t>
      </w:r>
      <w:r w:rsidRPr="00D92B10">
        <w:rPr>
          <w:rFonts w:ascii="Calibri" w:hAnsi="Calibri" w:cs="Calibri"/>
          <w:i/>
          <w:iCs/>
          <w:noProof/>
          <w:szCs w:val="24"/>
        </w:rPr>
        <w:t>67</w:t>
      </w:r>
      <w:r w:rsidRPr="00D92B10">
        <w:rPr>
          <w:rFonts w:ascii="Calibri" w:hAnsi="Calibri" w:cs="Calibri"/>
          <w:noProof/>
          <w:szCs w:val="24"/>
        </w:rPr>
        <w:t>(1), 3–11. https://doi.org/10.1111/pcn.12003</w:t>
      </w:r>
    </w:p>
    <w:p w14:paraId="4233E68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Furuichi, A., Kawasaki, Y., Takahashi, T., Nakamura, K., Tanino, R., Noguchi, K., … Suzuki, M. (2019). Altered neural basis of self-reflective processing in schizophrenia: An fMRI study. </w:t>
      </w:r>
      <w:r w:rsidRPr="00D92B10">
        <w:rPr>
          <w:rFonts w:ascii="Calibri" w:hAnsi="Calibri" w:cs="Calibri"/>
          <w:i/>
          <w:iCs/>
          <w:noProof/>
          <w:szCs w:val="24"/>
        </w:rPr>
        <w:t>Asian Journal of Psychiatry</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 53–60. https://doi.org/10.1016/j.ajp.2019.08.007</w:t>
      </w:r>
    </w:p>
    <w:p w14:paraId="5C2052A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arcía-Martí, G., Aguilar, E. J., Lull, J. J., Martí-Bonmatí, L., Escartí, M. J., Manjón, J. V., … Sanjuán, J. (2008). Schizophrenia with auditory hallucinations: A voxel-based morphometry study. </w:t>
      </w:r>
      <w:r w:rsidRPr="00D92B10">
        <w:rPr>
          <w:rFonts w:ascii="Calibri" w:hAnsi="Calibri" w:cs="Calibri"/>
          <w:i/>
          <w:iCs/>
          <w:noProof/>
          <w:szCs w:val="24"/>
        </w:rPr>
        <w:t>Progress in Neuro-Psychopharmacology and Biological Psychiatry</w:t>
      </w:r>
      <w:r w:rsidRPr="00D92B10">
        <w:rPr>
          <w:rFonts w:ascii="Calibri" w:hAnsi="Calibri" w:cs="Calibri"/>
          <w:noProof/>
          <w:szCs w:val="24"/>
        </w:rPr>
        <w:t xml:space="preserve">, </w:t>
      </w:r>
      <w:r w:rsidRPr="00D92B10">
        <w:rPr>
          <w:rFonts w:ascii="Calibri" w:hAnsi="Calibri" w:cs="Calibri"/>
          <w:i/>
          <w:iCs/>
          <w:noProof/>
          <w:szCs w:val="24"/>
        </w:rPr>
        <w:t>32</w:t>
      </w:r>
      <w:r w:rsidRPr="00D92B10">
        <w:rPr>
          <w:rFonts w:ascii="Calibri" w:hAnsi="Calibri" w:cs="Calibri"/>
          <w:noProof/>
          <w:szCs w:val="24"/>
        </w:rPr>
        <w:t>(1), 72–80. https://doi.org/10.1016/j.pnpbp.2007.07.014</w:t>
      </w:r>
    </w:p>
    <w:p w14:paraId="5F101A6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arrison, J. R., Fernandez-Egea, E., Zaman, R., Agius, M., &amp; Simons, J. S. (2017). Reality monitoring impairment in schizophrenia reflects specific prefrontal cortex dysfunction. </w:t>
      </w:r>
      <w:r w:rsidRPr="00D92B10">
        <w:rPr>
          <w:rFonts w:ascii="Calibri" w:hAnsi="Calibri" w:cs="Calibri"/>
          <w:i/>
          <w:iCs/>
          <w:noProof/>
          <w:szCs w:val="24"/>
        </w:rPr>
        <w:t>NeuroImage: Clinical</w:t>
      </w:r>
      <w:r w:rsidRPr="00D92B10">
        <w:rPr>
          <w:rFonts w:ascii="Calibri" w:hAnsi="Calibri" w:cs="Calibri"/>
          <w:noProof/>
          <w:szCs w:val="24"/>
        </w:rPr>
        <w:t>. https://doi.org/10.1016/j.nicl.2017.01.028</w:t>
      </w:r>
    </w:p>
    <w:p w14:paraId="07D0ADD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eisler, D., Walton, E., Naylor, M., Roessner, V., Lim, K. O., Charles Schulz, S., … Ehrlich, S. (2015). Brain structure and function correlates of cognitive subtypes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34</w:t>
      </w:r>
      <w:r w:rsidRPr="00D92B10">
        <w:rPr>
          <w:rFonts w:ascii="Calibri" w:hAnsi="Calibri" w:cs="Calibri"/>
          <w:noProof/>
          <w:szCs w:val="24"/>
        </w:rPr>
        <w:t>(1), 74–83. https://doi.org/10.1016/j.pscychresns.2015.08.008</w:t>
      </w:r>
    </w:p>
    <w:p w14:paraId="6BA8F5B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illeen, J., Shergill, S. S., &amp; Kapur, S. (2015). Impaired subjective well-being in schizophrenia is associated with reduced anterior cingulate activity during reward processing.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3), 589–600. https://doi.org/10.1017/S0033291714001718</w:t>
      </w:r>
    </w:p>
    <w:p w14:paraId="4BE6DED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radin, V. B., Waiter, G., Kumar, P., Stickle, C., Milders, M., Matthews, K., … Steele, J. D. (2012). Abnormal neural responses to social exclusion in schizophrenia.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7</w:t>
      </w:r>
      <w:r w:rsidRPr="00D92B10">
        <w:rPr>
          <w:rFonts w:ascii="Calibri" w:hAnsi="Calibri" w:cs="Calibri"/>
          <w:noProof/>
          <w:szCs w:val="24"/>
        </w:rPr>
        <w:t>(8), 42608. https://doi.org/10.1371/journal.pone.0042608</w:t>
      </w:r>
    </w:p>
    <w:p w14:paraId="7300DAD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rot, S., Légaré, V. P., Lipp, O., Soulières, I., Dolcos, F., &amp; Luck, D. (2017). Abnormal prefrontal and parietal activity linked to deficient active binding in working memory in schizophrenia. </w:t>
      </w:r>
      <w:r w:rsidRPr="00D92B10">
        <w:rPr>
          <w:rFonts w:ascii="Calibri" w:hAnsi="Calibri" w:cs="Calibri"/>
          <w:i/>
          <w:iCs/>
          <w:noProof/>
          <w:szCs w:val="24"/>
        </w:rPr>
        <w:t>Schizophrenia Research</w:t>
      </w:r>
      <w:r w:rsidRPr="00D92B10">
        <w:rPr>
          <w:rFonts w:ascii="Calibri" w:hAnsi="Calibri" w:cs="Calibri"/>
          <w:noProof/>
          <w:szCs w:val="24"/>
        </w:rPr>
        <w:t>. https://doi.org/10.1016/j.schres.2017.01.021</w:t>
      </w:r>
    </w:p>
    <w:p w14:paraId="02D75A8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errero-Pedraza, A., McKenna, P. J., Gomar, J. J., Sarró, S., Salvador, R., Amann, B., … Pomarol-Clotet, E. (2012). First-episode psychosis is characterized by failure of deactivation but not by hypo- or </w:t>
      </w:r>
      <w:r w:rsidRPr="00D92B10">
        <w:rPr>
          <w:rFonts w:ascii="Calibri" w:hAnsi="Calibri" w:cs="Calibri"/>
          <w:noProof/>
          <w:szCs w:val="24"/>
        </w:rPr>
        <w:lastRenderedPageBreak/>
        <w:t xml:space="preserve">hyperfrontality.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2</w:t>
      </w:r>
      <w:r w:rsidRPr="00D92B10">
        <w:rPr>
          <w:rFonts w:ascii="Calibri" w:hAnsi="Calibri" w:cs="Calibri"/>
          <w:noProof/>
          <w:szCs w:val="24"/>
        </w:rPr>
        <w:t>(1), 73–84. https://doi.org/10.1017/S0033291711001073</w:t>
      </w:r>
    </w:p>
    <w:p w14:paraId="1AB95F7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imond, S., Hawco, C., &amp; Lepage, M. (2017). Prefrontal activity and impaired memory encoding strategies in schizophrenia. </w:t>
      </w:r>
      <w:r w:rsidRPr="00D92B10">
        <w:rPr>
          <w:rFonts w:ascii="Calibri" w:hAnsi="Calibri" w:cs="Calibri"/>
          <w:i/>
          <w:iCs/>
          <w:noProof/>
          <w:szCs w:val="24"/>
        </w:rPr>
        <w:t>Journal of Psychiatric Research</w:t>
      </w:r>
      <w:r w:rsidRPr="00D92B10">
        <w:rPr>
          <w:rFonts w:ascii="Calibri" w:hAnsi="Calibri" w:cs="Calibri"/>
          <w:noProof/>
          <w:szCs w:val="24"/>
        </w:rPr>
        <w:t>. https://doi.org/10.1016/j.jpsychires.2017.02.024</w:t>
      </w:r>
    </w:p>
    <w:p w14:paraId="548F167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imond, S., Padani, S., Lutz, O., Eack, S., Thermenos, H., &amp; Keshavan, M. (2018). Impaired regulation of emotional distractors during working memory load in schizophrenia.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101</w:t>
      </w:r>
      <w:r w:rsidRPr="00D92B10">
        <w:rPr>
          <w:rFonts w:ascii="Calibri" w:hAnsi="Calibri" w:cs="Calibri"/>
          <w:noProof/>
          <w:szCs w:val="24"/>
        </w:rPr>
        <w:t>(May 2017), 14–20. https://doi.org/10.1016/j.jpsychires.2018.02.028</w:t>
      </w:r>
    </w:p>
    <w:p w14:paraId="105DCEB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ller, Y., Tononi, G., &amp; Postle, B. R. (2012). Conserved Functional Connectivity but Impaired Effective Connectivity of Thalamocortical Circuitry in Schizophrenia. </w:t>
      </w:r>
      <w:r w:rsidRPr="00D92B10">
        <w:rPr>
          <w:rFonts w:ascii="Calibri" w:hAnsi="Calibri" w:cs="Calibri"/>
          <w:i/>
          <w:iCs/>
          <w:noProof/>
          <w:szCs w:val="24"/>
        </w:rPr>
        <w:t>Brain Connectivity</w:t>
      </w:r>
      <w:r w:rsidRPr="00D92B10">
        <w:rPr>
          <w:rFonts w:ascii="Calibri" w:hAnsi="Calibri" w:cs="Calibri"/>
          <w:noProof/>
          <w:szCs w:val="24"/>
        </w:rPr>
        <w:t xml:space="preserve">, </w:t>
      </w:r>
      <w:r w:rsidRPr="00D92B10">
        <w:rPr>
          <w:rFonts w:ascii="Calibri" w:hAnsi="Calibri" w:cs="Calibri"/>
          <w:i/>
          <w:iCs/>
          <w:noProof/>
          <w:szCs w:val="24"/>
        </w:rPr>
        <w:t>2</w:t>
      </w:r>
      <w:r w:rsidRPr="00D92B10">
        <w:rPr>
          <w:rFonts w:ascii="Calibri" w:hAnsi="Calibri" w:cs="Calibri"/>
          <w:noProof/>
          <w:szCs w:val="24"/>
        </w:rPr>
        <w:t>(6), 311–319. https://doi.org/10.1089/brain.2012.0100</w:t>
      </w:r>
    </w:p>
    <w:p w14:paraId="79D0032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o, Q., Tang, Y., Li, H., Zhang, T., Li, J., Sheng, J., … Wang, J. (2014). Both volumetry and functional connectivity of Heschl’s gyrus are associated with auditory P300 in first episode schizophrenia. </w:t>
      </w:r>
      <w:r w:rsidRPr="00D92B10">
        <w:rPr>
          <w:rFonts w:ascii="Calibri" w:hAnsi="Calibri" w:cs="Calibri"/>
          <w:i/>
          <w:iCs/>
          <w:noProof/>
          <w:szCs w:val="24"/>
        </w:rPr>
        <w:t>Schizophrenia Research</w:t>
      </w:r>
      <w:r w:rsidRPr="00D92B10">
        <w:rPr>
          <w:rFonts w:ascii="Calibri" w:hAnsi="Calibri" w:cs="Calibri"/>
          <w:noProof/>
          <w:szCs w:val="24"/>
        </w:rPr>
        <w:t>. https://doi.org/10.1016/j.schres.2014.10.006</w:t>
      </w:r>
    </w:p>
    <w:p w14:paraId="3C1572E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o, W., Liu, F., Liu, J., Yu, L., Zhang, J., Zhang, Z., … Zhao, J. (2015). Abnormal causal connectivity by structural deficits in first-episode, drug-naive schizophrenia at rest. </w:t>
      </w:r>
      <w:r w:rsidRPr="00D92B10">
        <w:rPr>
          <w:rFonts w:ascii="Calibri" w:hAnsi="Calibri" w:cs="Calibri"/>
          <w:i/>
          <w:iCs/>
          <w:noProof/>
          <w:szCs w:val="24"/>
        </w:rPr>
        <w:t>Schizophrenia Bulletin</w:t>
      </w:r>
      <w:r w:rsidRPr="00D92B10">
        <w:rPr>
          <w:rFonts w:ascii="Calibri" w:hAnsi="Calibri" w:cs="Calibri"/>
          <w:noProof/>
          <w:szCs w:val="24"/>
        </w:rPr>
        <w:t>. https://doi.org/10.1093/schbul/sbu126</w:t>
      </w:r>
    </w:p>
    <w:p w14:paraId="1DE6582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Guse, B., Falkai, P., Gruber, O., Whalley, H., Gibson, L., Hasan, A., … Wobrock, T. (2013). The effect of long-term high frequency repetitive transcranial magnetic stimulation on working memory in schizophrenia and healthy controls-A randomized placebo-controlled, double-blind fMRI study. </w:t>
      </w:r>
      <w:r w:rsidRPr="00D92B10">
        <w:rPr>
          <w:rFonts w:ascii="Calibri" w:hAnsi="Calibri" w:cs="Calibri"/>
          <w:i/>
          <w:iCs/>
          <w:noProof/>
          <w:szCs w:val="24"/>
        </w:rPr>
        <w:t>Behavioural Brain Research</w:t>
      </w:r>
      <w:r w:rsidRPr="00D92B10">
        <w:rPr>
          <w:rFonts w:ascii="Calibri" w:hAnsi="Calibri" w:cs="Calibri"/>
          <w:noProof/>
          <w:szCs w:val="24"/>
        </w:rPr>
        <w:t xml:space="preserve">, </w:t>
      </w:r>
      <w:r w:rsidRPr="00D92B10">
        <w:rPr>
          <w:rFonts w:ascii="Calibri" w:hAnsi="Calibri" w:cs="Calibri"/>
          <w:i/>
          <w:iCs/>
          <w:noProof/>
          <w:szCs w:val="24"/>
        </w:rPr>
        <w:t>237</w:t>
      </w:r>
      <w:r w:rsidRPr="00D92B10">
        <w:rPr>
          <w:rFonts w:ascii="Calibri" w:hAnsi="Calibri" w:cs="Calibri"/>
          <w:noProof/>
          <w:szCs w:val="24"/>
        </w:rPr>
        <w:t>(1), 300–307. https://doi.org/10.1016/j.bbr.2012.09.034</w:t>
      </w:r>
    </w:p>
    <w:p w14:paraId="28D054D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bel, U., Pauly, K., Koch, K., Kellermann, T., Reske, M., Backes, V., … Schneider, F. (2010). Emotion-cognition interactions in schizophrenia. </w:t>
      </w:r>
      <w:r w:rsidRPr="00D92B10">
        <w:rPr>
          <w:rFonts w:ascii="Calibri" w:hAnsi="Calibri" w:cs="Calibri"/>
          <w:i/>
          <w:iCs/>
          <w:noProof/>
          <w:szCs w:val="24"/>
        </w:rPr>
        <w:t>World Journal of Biological Psychiatry</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8), 934–944. https://doi.org/10.3109/15622975.2010.501820</w:t>
      </w:r>
    </w:p>
    <w:p w14:paraId="5B52937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ll, J., Whalley, H. C., Marwick, K., McKirdy, J., Sussmann, J., Romaniuk, L., … Lawrie, S. M. (2010). Hippocampal function in schizophrenia and bipolar disorder.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0</w:t>
      </w:r>
      <w:r w:rsidRPr="00D92B10">
        <w:rPr>
          <w:rFonts w:ascii="Calibri" w:hAnsi="Calibri" w:cs="Calibri"/>
          <w:noProof/>
          <w:szCs w:val="24"/>
        </w:rPr>
        <w:t>(5), 761–770. https://doi.org/10.1017/S0033291709991000</w:t>
      </w:r>
    </w:p>
    <w:p w14:paraId="09EF34C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milton, L. S., Altshuler, L. L., Townsend, J., Bookheimer, S. Y., Phillips, O. R., Fischer, J., … Narr, K. L. (2009). Alterations in functional activation in euthymic bipolar disorder and schizophrenia during a working memory task. </w:t>
      </w:r>
      <w:r w:rsidRPr="00D92B10">
        <w:rPr>
          <w:rFonts w:ascii="Calibri" w:hAnsi="Calibri" w:cs="Calibri"/>
          <w:i/>
          <w:iCs/>
          <w:noProof/>
          <w:szCs w:val="24"/>
        </w:rPr>
        <w:t>Human Brain Mapping</w:t>
      </w:r>
      <w:r w:rsidRPr="00D92B10">
        <w:rPr>
          <w:rFonts w:ascii="Calibri" w:hAnsi="Calibri" w:cs="Calibri"/>
          <w:noProof/>
          <w:szCs w:val="24"/>
        </w:rPr>
        <w:t xml:space="preserve">, </w:t>
      </w:r>
      <w:r w:rsidRPr="00D92B10">
        <w:rPr>
          <w:rFonts w:ascii="Calibri" w:hAnsi="Calibri" w:cs="Calibri"/>
          <w:i/>
          <w:iCs/>
          <w:noProof/>
          <w:szCs w:val="24"/>
        </w:rPr>
        <w:t>30</w:t>
      </w:r>
      <w:r w:rsidRPr="00D92B10">
        <w:rPr>
          <w:rFonts w:ascii="Calibri" w:hAnsi="Calibri" w:cs="Calibri"/>
          <w:noProof/>
          <w:szCs w:val="24"/>
        </w:rPr>
        <w:t>(12), 3958–3969. https://doi.org/10.1002/hbm.20820</w:t>
      </w:r>
    </w:p>
    <w:p w14:paraId="38C7E71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n, S. D., Nestor, P. G., Hale-Spencer, M., Cohen, A., Niznikiewicz, M., McCarley, R. W., &amp; Wible, C. G. (2007). Functional neuroimaging of word priming in males with chronic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35</w:t>
      </w:r>
      <w:r w:rsidRPr="00D92B10">
        <w:rPr>
          <w:rFonts w:ascii="Calibri" w:hAnsi="Calibri" w:cs="Calibri"/>
          <w:noProof/>
          <w:szCs w:val="24"/>
        </w:rPr>
        <w:t>(1), 273–282. https://doi.org/10.1016/j.neuroimage.2006.11.029</w:t>
      </w:r>
    </w:p>
    <w:p w14:paraId="67F95DC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Harrison, B. J., Yücel, M., Fornito, A., Wood, S. J., Seal, M. L., Clarke, K., &amp; Pantelis, C. (2007). Characterizing anterior cingulate activation in chronic schizophrenia: A group and single-subject fMRI study. </w:t>
      </w:r>
      <w:r w:rsidRPr="00D92B10">
        <w:rPr>
          <w:rFonts w:ascii="Calibri" w:hAnsi="Calibri" w:cs="Calibri"/>
          <w:i/>
          <w:iCs/>
          <w:noProof/>
          <w:szCs w:val="24"/>
        </w:rPr>
        <w:t>Acta Psychiatrica Scandinavica</w:t>
      </w:r>
      <w:r w:rsidRPr="00D92B10">
        <w:rPr>
          <w:rFonts w:ascii="Calibri" w:hAnsi="Calibri" w:cs="Calibri"/>
          <w:noProof/>
          <w:szCs w:val="24"/>
        </w:rPr>
        <w:t xml:space="preserve">, </w:t>
      </w:r>
      <w:r w:rsidRPr="00D92B10">
        <w:rPr>
          <w:rFonts w:ascii="Calibri" w:hAnsi="Calibri" w:cs="Calibri"/>
          <w:i/>
          <w:iCs/>
          <w:noProof/>
          <w:szCs w:val="24"/>
        </w:rPr>
        <w:t>116</w:t>
      </w:r>
      <w:r w:rsidRPr="00D92B10">
        <w:rPr>
          <w:rFonts w:ascii="Calibri" w:hAnsi="Calibri" w:cs="Calibri"/>
          <w:noProof/>
          <w:szCs w:val="24"/>
        </w:rPr>
        <w:t>(4), 271–279. https://doi.org/10.1111/j.1600-0447.2007.01002.x</w:t>
      </w:r>
    </w:p>
    <w:p w14:paraId="648FA83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rvey, P. O., &amp; Lepage, M. (2014). Neural correlates of recognition memory of social information in people with schizophrenia. </w:t>
      </w:r>
      <w:r w:rsidRPr="00D92B10">
        <w:rPr>
          <w:rFonts w:ascii="Calibri" w:hAnsi="Calibri" w:cs="Calibri"/>
          <w:i/>
          <w:iCs/>
          <w:noProof/>
          <w:szCs w:val="24"/>
        </w:rPr>
        <w:t>Journal of Psychiatry and Neuroscience</w:t>
      </w:r>
      <w:r w:rsidRPr="00D92B10">
        <w:rPr>
          <w:rFonts w:ascii="Calibri" w:hAnsi="Calibri" w:cs="Calibri"/>
          <w:noProof/>
          <w:szCs w:val="24"/>
        </w:rPr>
        <w:t xml:space="preserve">, </w:t>
      </w:r>
      <w:r w:rsidRPr="00D92B10">
        <w:rPr>
          <w:rFonts w:ascii="Calibri" w:hAnsi="Calibri" w:cs="Calibri"/>
          <w:i/>
          <w:iCs/>
          <w:noProof/>
          <w:szCs w:val="24"/>
        </w:rPr>
        <w:t>39</w:t>
      </w:r>
      <w:r w:rsidRPr="00D92B10">
        <w:rPr>
          <w:rFonts w:ascii="Calibri" w:hAnsi="Calibri" w:cs="Calibri"/>
          <w:noProof/>
          <w:szCs w:val="24"/>
        </w:rPr>
        <w:t>(2), 97–109. https://doi.org/10.1503/jpn.130007</w:t>
      </w:r>
    </w:p>
    <w:p w14:paraId="7635D2D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shimoto, N., Toyomaki, A., Hirai, M., Miyamoto, T., Narita, H., Okubo, R., &amp; Kusumi, I. (2014). Absent activation in medial prefrontal cortex and temporoparietal junction but not superior temporal sulcus during the perception of biological motion in schizophrenia: A functional MRI study. </w:t>
      </w:r>
      <w:r w:rsidRPr="00D92B10">
        <w:rPr>
          <w:rFonts w:ascii="Calibri" w:hAnsi="Calibri" w:cs="Calibri"/>
          <w:i/>
          <w:iCs/>
          <w:noProof/>
          <w:szCs w:val="24"/>
        </w:rPr>
        <w:t>Neuropsychiatric Disease and Treatment</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 2221–2230. https://doi.org/10.2147/NDT.S70074</w:t>
      </w:r>
    </w:p>
    <w:p w14:paraId="09E5B80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awco, C., Buchy, L., Bodnar, M., Izadi, S., Dell’Elce, J., Messina, K., … Lepage, M. (2015). Source retrieval is not properly differentiated from object retrieval in early schizophrenia: An fMRI study using virtual reality. </w:t>
      </w:r>
      <w:r w:rsidRPr="00D92B10">
        <w:rPr>
          <w:rFonts w:ascii="Calibri" w:hAnsi="Calibri" w:cs="Calibri"/>
          <w:i/>
          <w:iCs/>
          <w:noProof/>
          <w:szCs w:val="24"/>
        </w:rPr>
        <w:t>NeuroImage: Clinical</w:t>
      </w:r>
      <w:r w:rsidRPr="00D92B10">
        <w:rPr>
          <w:rFonts w:ascii="Calibri" w:hAnsi="Calibri" w:cs="Calibri"/>
          <w:noProof/>
          <w:szCs w:val="24"/>
        </w:rPr>
        <w:t>. https://doi.org/10.1016/j.nicl.2014.08.006</w:t>
      </w:r>
    </w:p>
    <w:p w14:paraId="4CD0BFA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eckers, S., Weiss, A. P., Deckersbach, T., Goff, D. C., Morecraft, R. J., &amp; Bush, G. (2004). Anterior Cingulate Cortex Activation During Cognitive Interference in Schizophrenia.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1</w:t>
      </w:r>
      <w:r w:rsidRPr="00D92B10">
        <w:rPr>
          <w:rFonts w:ascii="Calibri" w:hAnsi="Calibri" w:cs="Calibri"/>
          <w:noProof/>
          <w:szCs w:val="24"/>
        </w:rPr>
        <w:t>, 707–715.</w:t>
      </w:r>
    </w:p>
    <w:p w14:paraId="7F543EF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erold, R, Feldmann, Á., Simon, M., Tényi, T., Kövér, F., Nagy, F., … Fekete, S. (2009). Regional gray matter reduction and theory of mind deficit in the early phase of schizophrenia: A voxel-based morphometric study. </w:t>
      </w:r>
      <w:r w:rsidRPr="00D92B10">
        <w:rPr>
          <w:rFonts w:ascii="Calibri" w:hAnsi="Calibri" w:cs="Calibri"/>
          <w:i/>
          <w:iCs/>
          <w:noProof/>
          <w:szCs w:val="24"/>
        </w:rPr>
        <w:t>Acta Psychiatrica Scandinavica</w:t>
      </w:r>
      <w:r w:rsidRPr="00D92B10">
        <w:rPr>
          <w:rFonts w:ascii="Calibri" w:hAnsi="Calibri" w:cs="Calibri"/>
          <w:noProof/>
          <w:szCs w:val="24"/>
        </w:rPr>
        <w:t xml:space="preserve">, </w:t>
      </w:r>
      <w:r w:rsidRPr="00D92B10">
        <w:rPr>
          <w:rFonts w:ascii="Calibri" w:hAnsi="Calibri" w:cs="Calibri"/>
          <w:i/>
          <w:iCs/>
          <w:noProof/>
          <w:szCs w:val="24"/>
        </w:rPr>
        <w:t>119</w:t>
      </w:r>
      <w:r w:rsidRPr="00D92B10">
        <w:rPr>
          <w:rFonts w:ascii="Calibri" w:hAnsi="Calibri" w:cs="Calibri"/>
          <w:noProof/>
          <w:szCs w:val="24"/>
        </w:rPr>
        <w:t>(3), 199–208. https://doi.org/10.1111/j.1600-0447.2008.01297.x</w:t>
      </w:r>
    </w:p>
    <w:p w14:paraId="5E01059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erold, Róbert, Varga, E., Hajnal, A., Hamvas, E., Berecz, H., Tóth, B., &amp; Tényi, T. (2018). Altered neural activity during irony comprehension in unaffected first-degree relatives of schizophrenia patients - An fMRI study. </w:t>
      </w:r>
      <w:r w:rsidRPr="00D92B10">
        <w:rPr>
          <w:rFonts w:ascii="Calibri" w:hAnsi="Calibri" w:cs="Calibri"/>
          <w:i/>
          <w:iCs/>
          <w:noProof/>
          <w:szCs w:val="24"/>
        </w:rPr>
        <w:t>Frontiers in Psychology</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JAN). https://doi.org/10.3389/fpsyg.2017.02309</w:t>
      </w:r>
    </w:p>
    <w:p w14:paraId="683F522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irao, K., Miyata, J., Fujiwara, H., Yamada, M., Namiki, C., Shimizu, M., … Murai, T. (2008). Theory of mind and frontal lobe pathology in schizophrenia: A voxel-based morphometry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05</w:t>
      </w:r>
      <w:r w:rsidRPr="00D92B10">
        <w:rPr>
          <w:rFonts w:ascii="Calibri" w:hAnsi="Calibri" w:cs="Calibri"/>
          <w:noProof/>
          <w:szCs w:val="24"/>
        </w:rPr>
        <w:t>(1–3), 165–174. https://doi.org/10.1016/j.schres.2008.07.021</w:t>
      </w:r>
    </w:p>
    <w:p w14:paraId="6040ABF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onea, R. A., Meyer-Lindenberg, A., Hobbs, K. B., Pezawas, L., Mattay, V. S., Egan, M. F., … Callicott, J. H. (2008). Is Gray Matter Volume an Intermediate Phenotype for Schizophrenia? A Voxel-Based Morphometry Study of Patients with Schizophrenia and Their Healthy Siblings.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3</w:t>
      </w:r>
      <w:r w:rsidRPr="00D92B10">
        <w:rPr>
          <w:rFonts w:ascii="Calibri" w:hAnsi="Calibri" w:cs="Calibri"/>
          <w:noProof/>
          <w:szCs w:val="24"/>
        </w:rPr>
        <w:t>(5), 465–474. https://doi.org/10.1016/j.biopsych.2007.05.027</w:t>
      </w:r>
    </w:p>
    <w:p w14:paraId="2C12FDB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ong, L. E., Schroeder, M., Ross, T. J., Buchholz, B., Salmeron, B. J., Wonodi, I., … Stein, E. A. (2011). Nicotine enhances but does not normalize visual sustained attention and the associated brain </w:t>
      </w:r>
      <w:r w:rsidRPr="00D92B10">
        <w:rPr>
          <w:rFonts w:ascii="Calibri" w:hAnsi="Calibri" w:cs="Calibri"/>
          <w:noProof/>
          <w:szCs w:val="24"/>
        </w:rPr>
        <w:lastRenderedPageBreak/>
        <w:t xml:space="preserve">network in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7</w:t>
      </w:r>
      <w:r w:rsidRPr="00D92B10">
        <w:rPr>
          <w:rFonts w:ascii="Calibri" w:hAnsi="Calibri" w:cs="Calibri"/>
          <w:noProof/>
          <w:szCs w:val="24"/>
        </w:rPr>
        <w:t>(2), 416–425. https://doi.org/10.1093/schbul/sbp089</w:t>
      </w:r>
    </w:p>
    <w:p w14:paraId="6F9C82D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oran, W. P., Jimenez, A. M., Lee, J., Wynn, J. K., Eisenberger, N. I., &amp; Green, M. F. (2016). Pain empathy in schizophrenia: an fMRI study. </w:t>
      </w:r>
      <w:r w:rsidRPr="00D92B10">
        <w:rPr>
          <w:rFonts w:ascii="Calibri" w:hAnsi="Calibri" w:cs="Calibri"/>
          <w:i/>
          <w:iCs/>
          <w:noProof/>
          <w:szCs w:val="24"/>
        </w:rPr>
        <w:t>Social Cognitive and Affective Neuroscience</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5), 783–792. https://doi.org/10.1093/scan/nsw002</w:t>
      </w:r>
    </w:p>
    <w:p w14:paraId="62553E4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orn, H, Federspiel, A., Wirth, M., Müller, T. J., Wiest, R., Walther, S., &amp; Strik, W. (2010). Gray matter volume differences specific to formal thought disorder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82</w:t>
      </w:r>
      <w:r w:rsidRPr="00D92B10">
        <w:rPr>
          <w:rFonts w:ascii="Calibri" w:hAnsi="Calibri" w:cs="Calibri"/>
          <w:noProof/>
          <w:szCs w:val="24"/>
        </w:rPr>
        <w:t>(2), 183–186. https://doi.org/10.1016/j.pscychresns.2010.01.016</w:t>
      </w:r>
    </w:p>
    <w:p w14:paraId="7B42726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orn, Helge, Federspiel, A., Wirth, M., Müller, T. J., Wiest, R., Wang, J.-J., &amp; Strik, W. (2009). Structural and metabolic changes in language areas linked to formal thought disorder. </w:t>
      </w:r>
      <w:r w:rsidRPr="00D92B10">
        <w:rPr>
          <w:rFonts w:ascii="Calibri" w:hAnsi="Calibri" w:cs="Calibri"/>
          <w:i/>
          <w:iCs/>
          <w:noProof/>
          <w:szCs w:val="24"/>
        </w:rPr>
        <w:t>The British Journal of Psychiatry</w:t>
      </w:r>
      <w:r w:rsidRPr="00D92B10">
        <w:rPr>
          <w:rFonts w:ascii="Calibri" w:hAnsi="Calibri" w:cs="Calibri"/>
          <w:noProof/>
          <w:szCs w:val="24"/>
        </w:rPr>
        <w:t xml:space="preserve">, </w:t>
      </w:r>
      <w:r w:rsidRPr="00D92B10">
        <w:rPr>
          <w:rFonts w:ascii="Calibri" w:hAnsi="Calibri" w:cs="Calibri"/>
          <w:i/>
          <w:iCs/>
          <w:noProof/>
          <w:szCs w:val="24"/>
        </w:rPr>
        <w:t>194</w:t>
      </w:r>
      <w:r w:rsidRPr="00D92B10">
        <w:rPr>
          <w:rFonts w:ascii="Calibri" w:hAnsi="Calibri" w:cs="Calibri"/>
          <w:noProof/>
          <w:szCs w:val="24"/>
        </w:rPr>
        <w:t>(2), 130–138. https://doi.org/10.1192/BJP.BP.107.045633</w:t>
      </w:r>
    </w:p>
    <w:p w14:paraId="3F2C6A2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uang, J., Yang, X.-H., Lan, Y., Zhu, C.-Y., Liu, X.-Q., Wang, Y.-F., … Chan, R. C. K. (2016). Neural substrates of the impaired effort expenditure decision making in  schizophrenia. </w:t>
      </w:r>
      <w:r w:rsidRPr="00D92B10">
        <w:rPr>
          <w:rFonts w:ascii="Calibri" w:hAnsi="Calibri" w:cs="Calibri"/>
          <w:i/>
          <w:iCs/>
          <w:noProof/>
          <w:szCs w:val="24"/>
        </w:rPr>
        <w:t>Neuropsychology</w:t>
      </w:r>
      <w:r w:rsidRPr="00D92B10">
        <w:rPr>
          <w:rFonts w:ascii="Calibri" w:hAnsi="Calibri" w:cs="Calibri"/>
          <w:noProof/>
          <w:szCs w:val="24"/>
        </w:rPr>
        <w:t xml:space="preserve">, </w:t>
      </w:r>
      <w:r w:rsidRPr="00D92B10">
        <w:rPr>
          <w:rFonts w:ascii="Calibri" w:hAnsi="Calibri" w:cs="Calibri"/>
          <w:i/>
          <w:iCs/>
          <w:noProof/>
          <w:szCs w:val="24"/>
        </w:rPr>
        <w:t>30</w:t>
      </w:r>
      <w:r w:rsidRPr="00D92B10">
        <w:rPr>
          <w:rFonts w:ascii="Calibri" w:hAnsi="Calibri" w:cs="Calibri"/>
          <w:noProof/>
          <w:szCs w:val="24"/>
        </w:rPr>
        <w:t>(6), 685–696. https://doi.org/10.1037/neu0000284</w:t>
      </w:r>
    </w:p>
    <w:p w14:paraId="25F160F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uang, P., Xi, Y., Lu, Z.-L., Chen, Y., Li, X., Li, W., … Yin, H. (2015). Decreased bilateral thalamic gray matter volume in first-episode schizophrenia with prominent hallucinatory symptoms: A volumetric MRI study. </w:t>
      </w:r>
      <w:r w:rsidRPr="00D92B10">
        <w:rPr>
          <w:rFonts w:ascii="Calibri" w:hAnsi="Calibri" w:cs="Calibri"/>
          <w:i/>
          <w:iCs/>
          <w:noProof/>
          <w:szCs w:val="24"/>
        </w:rPr>
        <w:t>Scientific Reports</w:t>
      </w:r>
      <w:r w:rsidRPr="00D92B10">
        <w:rPr>
          <w:rFonts w:ascii="Calibri" w:hAnsi="Calibri" w:cs="Calibri"/>
          <w:noProof/>
          <w:szCs w:val="24"/>
        </w:rPr>
        <w:t xml:space="preserve">, </w:t>
      </w:r>
      <w:r w:rsidRPr="00D92B10">
        <w:rPr>
          <w:rFonts w:ascii="Calibri" w:hAnsi="Calibri" w:cs="Calibri"/>
          <w:i/>
          <w:iCs/>
          <w:noProof/>
          <w:szCs w:val="24"/>
        </w:rPr>
        <w:t>5</w:t>
      </w:r>
      <w:r w:rsidRPr="00D92B10">
        <w:rPr>
          <w:rFonts w:ascii="Calibri" w:hAnsi="Calibri" w:cs="Calibri"/>
          <w:noProof/>
          <w:szCs w:val="24"/>
        </w:rPr>
        <w:t>, 14505. https://doi.org/10.1038/srep14505</w:t>
      </w:r>
    </w:p>
    <w:p w14:paraId="3821B4C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ugdahl, K., Rund, B. R., Lund, A., Asbjørnsen, A., Egeland, J., Ersland, L., … Thomsen, T. (2004). Brain Activation Measured with fMRI during a Mental Arithmetic Task in Schizophrenia and Major Depression.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1</w:t>
      </w:r>
      <w:r w:rsidRPr="00D92B10">
        <w:rPr>
          <w:rFonts w:ascii="Calibri" w:hAnsi="Calibri" w:cs="Calibri"/>
          <w:noProof/>
          <w:szCs w:val="24"/>
        </w:rPr>
        <w:t>(2), 286–293. https://doi.org/10.1176/appi.ajp.161.2.286</w:t>
      </w:r>
    </w:p>
    <w:p w14:paraId="00220AD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Hutcheson, N. L., Reid, M. A., White, D. M., Kraguljac, N. V., Avsar, K. B., Bolding, M. S., … Lahti, A. C. (2012). Multimodal analysis of the hippocampus in schizophrenia using proton magnetic resonance spectroscopy and functional magnetic resonance imaging.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40</w:t>
      </w:r>
      <w:r w:rsidRPr="00D92B10">
        <w:rPr>
          <w:rFonts w:ascii="Calibri" w:hAnsi="Calibri" w:cs="Calibri"/>
          <w:noProof/>
          <w:szCs w:val="24"/>
        </w:rPr>
        <w:t>(1–3), 136–142. https://doi.org/10.1016/j.schres.2012.06.039</w:t>
      </w:r>
    </w:p>
    <w:p w14:paraId="3506C94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Ivleva, E I, Bidesi, A. S., Keshavan, M. S., Pearlson, G. D., Meda, S. A., Dodig, D., … Tamminga, C. A. (2013). Gray matter volume as an intermediate phenotype for psychosis: Bipolar-Schizophrenia Network on Intermediate Phenotypes (B-SNIP).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70</w:t>
      </w:r>
      <w:r w:rsidRPr="00D92B10">
        <w:rPr>
          <w:rFonts w:ascii="Calibri" w:hAnsi="Calibri" w:cs="Calibri"/>
          <w:noProof/>
          <w:szCs w:val="24"/>
        </w:rPr>
        <w:t>(11), 1285–1296. https://doi.org/10.1176/appi.ajp.2013.13010126</w:t>
      </w:r>
    </w:p>
    <w:p w14:paraId="606557B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Ivleva, Elena I., Bidesi, A. S., Thomas, B. P., Meda, S. A., Francis, A., Moates, A. F., … Tamminga, C. A. (2012). Brain gray matter phenotypes across the psychosis dimension.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04</w:t>
      </w:r>
      <w:r w:rsidRPr="00D92B10">
        <w:rPr>
          <w:rFonts w:ascii="Calibri" w:hAnsi="Calibri" w:cs="Calibri"/>
          <w:noProof/>
          <w:szCs w:val="24"/>
        </w:rPr>
        <w:t>(1), 13–24. https://doi.org/10.1016/j.pscychresns.2012.05.001</w:t>
      </w:r>
    </w:p>
    <w:p w14:paraId="2AE3711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Iwashiro, N., Koike, S., Satomura, Y., Suga, M., Nagai, T., Natsubori, T., … Kasai, K. (2016). Association between impaired brain activity and volume at the sub-region of Broca’s area in ultra-high risk and first-episode schizophrenia: A multi-modal neuroimaging study. </w:t>
      </w:r>
      <w:r w:rsidRPr="00D92B10">
        <w:rPr>
          <w:rFonts w:ascii="Calibri" w:hAnsi="Calibri" w:cs="Calibri"/>
          <w:i/>
          <w:iCs/>
          <w:noProof/>
          <w:szCs w:val="24"/>
        </w:rPr>
        <w:t>Schizophrenia Research</w:t>
      </w:r>
      <w:r w:rsidRPr="00D92B10">
        <w:rPr>
          <w:rFonts w:ascii="Calibri" w:hAnsi="Calibri" w:cs="Calibri"/>
          <w:noProof/>
          <w:szCs w:val="24"/>
        </w:rPr>
        <w:t>. https://doi.org/10.1016/j.schres.2016.02.005</w:t>
      </w:r>
    </w:p>
    <w:p w14:paraId="7277004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Iwashiro, N., Takano, Y., Natsubori, T., Aoki, Y., Yahata, N., Gonoi, W., … Yamasue, H. (2019). Aberrant attentive and inattentive brain activity to auditory negative words, and its relation to persecutory delusion in patients with schizophrenia. </w:t>
      </w:r>
      <w:r w:rsidRPr="00D92B10">
        <w:rPr>
          <w:rFonts w:ascii="Calibri" w:hAnsi="Calibri" w:cs="Calibri"/>
          <w:i/>
          <w:iCs/>
          <w:noProof/>
          <w:szCs w:val="24"/>
        </w:rPr>
        <w:t>Neuropsychiatric Disease and Treatment</w:t>
      </w:r>
      <w:r w:rsidRPr="00D92B10">
        <w:rPr>
          <w:rFonts w:ascii="Calibri" w:hAnsi="Calibri" w:cs="Calibri"/>
          <w:noProof/>
          <w:szCs w:val="24"/>
        </w:rPr>
        <w:t xml:space="preserve">, </w:t>
      </w:r>
      <w:r w:rsidRPr="00D92B10">
        <w:rPr>
          <w:rFonts w:ascii="Calibri" w:hAnsi="Calibri" w:cs="Calibri"/>
          <w:i/>
          <w:iCs/>
          <w:noProof/>
          <w:szCs w:val="24"/>
        </w:rPr>
        <w:t>Volume 15</w:t>
      </w:r>
      <w:r w:rsidRPr="00D92B10">
        <w:rPr>
          <w:rFonts w:ascii="Calibri" w:hAnsi="Calibri" w:cs="Calibri"/>
          <w:noProof/>
          <w:szCs w:val="24"/>
        </w:rPr>
        <w:t>, 491–502. https://doi.org/10.2147/NDT.S194353</w:t>
      </w:r>
    </w:p>
    <w:p w14:paraId="5A52C47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acob, M. S., Ford, J. M., Roach, B. J., Calhoun, V. D., &amp; Mathalon, D. H. (2019). Aberrant activity in conceptual networks underlies N400 deficits and unusual thoughts in schizophrenia.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24</w:t>
      </w:r>
      <w:r w:rsidRPr="00D92B10">
        <w:rPr>
          <w:rFonts w:ascii="Calibri" w:hAnsi="Calibri" w:cs="Calibri"/>
          <w:noProof/>
          <w:szCs w:val="24"/>
        </w:rPr>
        <w:t>. https://doi.org/10.1016/j.nicl.2019.101960</w:t>
      </w:r>
    </w:p>
    <w:p w14:paraId="3446E75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amadar, S., Michie, P., &amp; Karayanidis, F. (2010). Compensatory mechanisms underlie intact task-switching performance in schizophrenia. </w:t>
      </w:r>
      <w:r w:rsidRPr="00D92B10">
        <w:rPr>
          <w:rFonts w:ascii="Calibri" w:hAnsi="Calibri" w:cs="Calibri"/>
          <w:i/>
          <w:iCs/>
          <w:noProof/>
          <w:szCs w:val="24"/>
        </w:rPr>
        <w:t>Neuropsychologia</w:t>
      </w:r>
      <w:r w:rsidRPr="00D92B10">
        <w:rPr>
          <w:rFonts w:ascii="Calibri" w:hAnsi="Calibri" w:cs="Calibri"/>
          <w:noProof/>
          <w:szCs w:val="24"/>
        </w:rPr>
        <w:t xml:space="preserve">, </w:t>
      </w:r>
      <w:r w:rsidRPr="00D92B10">
        <w:rPr>
          <w:rFonts w:ascii="Calibri" w:hAnsi="Calibri" w:cs="Calibri"/>
          <w:i/>
          <w:iCs/>
          <w:noProof/>
          <w:szCs w:val="24"/>
        </w:rPr>
        <w:t>48</w:t>
      </w:r>
      <w:r w:rsidRPr="00D92B10">
        <w:rPr>
          <w:rFonts w:ascii="Calibri" w:hAnsi="Calibri" w:cs="Calibri"/>
          <w:noProof/>
          <w:szCs w:val="24"/>
        </w:rPr>
        <w:t>(5), 1305–1323. https://doi.org/10.1016/j.neuropsychologia.2009.12.034</w:t>
      </w:r>
    </w:p>
    <w:p w14:paraId="1F24ADC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amadar, Sharna, O’Neil, K. M., Pearlson, G. D., Ansari, M., Gill, A., Jagannathan, K., &amp; Assaf, M. (2013). Impairment in semantic retrieval is associated with symptoms in schizophrenia but not bipolar disorder.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73</w:t>
      </w:r>
      <w:r w:rsidRPr="00D92B10">
        <w:rPr>
          <w:rFonts w:ascii="Calibri" w:hAnsi="Calibri" w:cs="Calibri"/>
          <w:noProof/>
          <w:szCs w:val="24"/>
        </w:rPr>
        <w:t>(6), 555–564. https://doi.org/10.1016/j.biopsych.2012.07.027</w:t>
      </w:r>
    </w:p>
    <w:p w14:paraId="5D2A4F6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ayakumar, P. N., Venkatasubramanian, G., Gangadhar, B. N., Janakiramaiah, N., &amp; Keshavan, M. S. (2005). Optimized voxel-based morphometry of gray matter volume in first-episode, antipsychotic-naïve schizophrenia. </w:t>
      </w:r>
      <w:r w:rsidRPr="00D92B10">
        <w:rPr>
          <w:rFonts w:ascii="Calibri" w:hAnsi="Calibri" w:cs="Calibri"/>
          <w:i/>
          <w:iCs/>
          <w:noProof/>
          <w:szCs w:val="24"/>
        </w:rPr>
        <w:t>Progress in Neuro-Psychopharmacology and Biological Psychiatry</w:t>
      </w:r>
      <w:r w:rsidRPr="00D92B10">
        <w:rPr>
          <w:rFonts w:ascii="Calibri" w:hAnsi="Calibri" w:cs="Calibri"/>
          <w:noProof/>
          <w:szCs w:val="24"/>
        </w:rPr>
        <w:t xml:space="preserve">, </w:t>
      </w:r>
      <w:r w:rsidRPr="00D92B10">
        <w:rPr>
          <w:rFonts w:ascii="Calibri" w:hAnsi="Calibri" w:cs="Calibri"/>
          <w:i/>
          <w:iCs/>
          <w:noProof/>
          <w:szCs w:val="24"/>
        </w:rPr>
        <w:t>29</w:t>
      </w:r>
      <w:r w:rsidRPr="00D92B10">
        <w:rPr>
          <w:rFonts w:ascii="Calibri" w:hAnsi="Calibri" w:cs="Calibri"/>
          <w:noProof/>
          <w:szCs w:val="24"/>
        </w:rPr>
        <w:t>(4), 587–591. https://doi.org/10.1016/j.pnpbp.2005.01.020</w:t>
      </w:r>
    </w:p>
    <w:p w14:paraId="3B3411A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eong, B. S., Kwon, J. S., Kim, S. Y., Lee, C., Youn, T., Moon, C. H., &amp; Kim, C. Y. (2005). Functional imaging evidence of the relationship between recurrent psychotic episodes and neurodegenerative course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39</w:t>
      </w:r>
      <w:r w:rsidRPr="00D92B10">
        <w:rPr>
          <w:rFonts w:ascii="Calibri" w:hAnsi="Calibri" w:cs="Calibri"/>
          <w:noProof/>
          <w:szCs w:val="24"/>
        </w:rPr>
        <w:t>(3), 219–228. https://doi.org/10.1016/j.pscychresns.2004.01.008</w:t>
      </w:r>
    </w:p>
    <w:p w14:paraId="5796369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ia, W., Zhu, H., Ni, Y., Su, J., Xu, R., Jia, H., &amp; Wan, X. (2020). Disruptions of frontoparietal control network and default mode network linking the metacognitive deficits with clinical symptoms in schizophrenia. </w:t>
      </w:r>
      <w:r w:rsidRPr="00D92B10">
        <w:rPr>
          <w:rFonts w:ascii="Calibri" w:hAnsi="Calibri" w:cs="Calibri"/>
          <w:i/>
          <w:iCs/>
          <w:noProof/>
          <w:szCs w:val="24"/>
        </w:rPr>
        <w:t>Human Brain Mapping</w:t>
      </w:r>
      <w:r w:rsidRPr="00D92B10">
        <w:rPr>
          <w:rFonts w:ascii="Calibri" w:hAnsi="Calibri" w:cs="Calibri"/>
          <w:noProof/>
          <w:szCs w:val="24"/>
        </w:rPr>
        <w:t xml:space="preserve">, </w:t>
      </w:r>
      <w:r w:rsidRPr="00D92B10">
        <w:rPr>
          <w:rFonts w:ascii="Calibri" w:hAnsi="Calibri" w:cs="Calibri"/>
          <w:i/>
          <w:iCs/>
          <w:noProof/>
          <w:szCs w:val="24"/>
        </w:rPr>
        <w:t>41</w:t>
      </w:r>
      <w:r w:rsidRPr="00D92B10">
        <w:rPr>
          <w:rFonts w:ascii="Calibri" w:hAnsi="Calibri" w:cs="Calibri"/>
          <w:noProof/>
          <w:szCs w:val="24"/>
        </w:rPr>
        <w:t>(6), 1445–1458. https://doi.org/10.1002/hbm.24887</w:t>
      </w:r>
    </w:p>
    <w:p w14:paraId="38B83F0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imenez, A. M., Lee, J., Reavis, E. A., Wynn, J. K., &amp; Green, M. F. (2018). Aberrant patterns of neural activity when perceiving emotion from biological motion in schizophrenia. </w:t>
      </w:r>
      <w:r w:rsidRPr="00D92B10">
        <w:rPr>
          <w:rFonts w:ascii="Calibri" w:hAnsi="Calibri" w:cs="Calibri"/>
          <w:i/>
          <w:iCs/>
          <w:noProof/>
          <w:szCs w:val="24"/>
        </w:rPr>
        <w:t>NeuroImage: Clinical</w:t>
      </w:r>
      <w:r w:rsidRPr="00D92B10">
        <w:rPr>
          <w:rFonts w:ascii="Calibri" w:hAnsi="Calibri" w:cs="Calibri"/>
          <w:noProof/>
          <w:szCs w:val="24"/>
        </w:rPr>
        <w:t>. https://doi.org/10.1016/j.nicl.2018.08.014</w:t>
      </w:r>
    </w:p>
    <w:p w14:paraId="0F56CE0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iménez, J. A., Mancini-Marïe, A., Lakis, N., Rinaldi, M., &amp; Mendrek, A. (2010). Disturbed sexual dimorphism </w:t>
      </w:r>
      <w:r w:rsidRPr="00D92B10">
        <w:rPr>
          <w:rFonts w:ascii="Calibri" w:hAnsi="Calibri" w:cs="Calibri"/>
          <w:noProof/>
          <w:szCs w:val="24"/>
        </w:rPr>
        <w:lastRenderedPageBreak/>
        <w:t xml:space="preserve">of brain activation during mental rotation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22</w:t>
      </w:r>
      <w:r w:rsidRPr="00D92B10">
        <w:rPr>
          <w:rFonts w:ascii="Calibri" w:hAnsi="Calibri" w:cs="Calibri"/>
          <w:noProof/>
          <w:szCs w:val="24"/>
        </w:rPr>
        <w:t>(1–3), 53–62. https://doi.org/10.1016/j.schres.2010.03.011</w:t>
      </w:r>
    </w:p>
    <w:p w14:paraId="102ABE4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ohn, J. P., Halahalli, H. N., Vasudev, M. K., Jayakumar, P. N., &amp; Jain, S. (2011). Regional brain activation/deactivation during word generation in schizophrenia: fMRI study. </w:t>
      </w:r>
      <w:r w:rsidRPr="00D92B10">
        <w:rPr>
          <w:rFonts w:ascii="Calibri" w:hAnsi="Calibri" w:cs="Calibri"/>
          <w:i/>
          <w:iCs/>
          <w:noProof/>
          <w:szCs w:val="24"/>
        </w:rPr>
        <w:t>British Journal of Psychiatry</w:t>
      </w:r>
      <w:r w:rsidRPr="00D92B10">
        <w:rPr>
          <w:rFonts w:ascii="Calibri" w:hAnsi="Calibri" w:cs="Calibri"/>
          <w:noProof/>
          <w:szCs w:val="24"/>
        </w:rPr>
        <w:t xml:space="preserve">, </w:t>
      </w:r>
      <w:r w:rsidRPr="00D92B10">
        <w:rPr>
          <w:rFonts w:ascii="Calibri" w:hAnsi="Calibri" w:cs="Calibri"/>
          <w:i/>
          <w:iCs/>
          <w:noProof/>
          <w:szCs w:val="24"/>
        </w:rPr>
        <w:t>198</w:t>
      </w:r>
      <w:r w:rsidRPr="00D92B10">
        <w:rPr>
          <w:rFonts w:ascii="Calibri" w:hAnsi="Calibri" w:cs="Calibri"/>
          <w:noProof/>
          <w:szCs w:val="24"/>
        </w:rPr>
        <w:t>(3), 213–222. https://doi.org/10.1192/bjp.bp.110.083501</w:t>
      </w:r>
    </w:p>
    <w:p w14:paraId="52D1AA0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ohn, J. P., Lukose, A., Bagepally, B. S., Halahalli, H. N., Moily, N. S., Vijayakumari, A. A., &amp; Jain, S. (2015). A systematic examination of brain volumetric abnormalities in recent-onset schizophrenia using voxel-based, surface-based and region-of-interest-based morphometric analyses. </w:t>
      </w:r>
      <w:r w:rsidRPr="00D92B10">
        <w:rPr>
          <w:rFonts w:ascii="Calibri" w:hAnsi="Calibri" w:cs="Calibri"/>
          <w:i/>
          <w:iCs/>
          <w:noProof/>
          <w:szCs w:val="24"/>
        </w:rPr>
        <w:t>Journal of Negative Results in BioMedicine</w:t>
      </w:r>
      <w:r w:rsidRPr="00D92B10">
        <w:rPr>
          <w:rFonts w:ascii="Calibri" w:hAnsi="Calibri" w:cs="Calibri"/>
          <w:noProof/>
          <w:szCs w:val="24"/>
        </w:rPr>
        <w:t xml:space="preserve">, </w:t>
      </w:r>
      <w:r w:rsidRPr="00D92B10">
        <w:rPr>
          <w:rFonts w:ascii="Calibri" w:hAnsi="Calibri" w:cs="Calibri"/>
          <w:i/>
          <w:iCs/>
          <w:noProof/>
          <w:szCs w:val="24"/>
        </w:rPr>
        <w:t>14</w:t>
      </w:r>
      <w:r w:rsidRPr="00D92B10">
        <w:rPr>
          <w:rFonts w:ascii="Calibri" w:hAnsi="Calibri" w:cs="Calibri"/>
          <w:noProof/>
          <w:szCs w:val="24"/>
        </w:rPr>
        <w:t>(1). https://doi.org/10.1186/s12952-015-0030-z</w:t>
      </w:r>
    </w:p>
    <w:p w14:paraId="5075271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ohnson, M. R., Morris, N. A., Astur, R. S., Calhoun, V. D., Mathalon, D. H., Kiehl, K. A., &amp; Pearlson, G. D. (2006). A Functional Magnetic Resonance Imaging Study of Working Memory Abnormalities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0</w:t>
      </w:r>
      <w:r w:rsidRPr="00D92B10">
        <w:rPr>
          <w:rFonts w:ascii="Calibri" w:hAnsi="Calibri" w:cs="Calibri"/>
          <w:noProof/>
          <w:szCs w:val="24"/>
        </w:rPr>
        <w:t>(1), 11–21. https://doi.org/10.1016/j.biopsych.2005.11.012</w:t>
      </w:r>
    </w:p>
    <w:p w14:paraId="39694E9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Joyal, C. C., Putkonen, A., Mancini-Marïe, A., Hodgins, S., Kononen, M., Boulay, L., … Aronen, H. J. (2007). Violent persons with schizophrenia and comorbid disorders: A functional magnetic resonance imaging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91</w:t>
      </w:r>
      <w:r w:rsidRPr="00D92B10">
        <w:rPr>
          <w:rFonts w:ascii="Calibri" w:hAnsi="Calibri" w:cs="Calibri"/>
          <w:noProof/>
          <w:szCs w:val="24"/>
        </w:rPr>
        <w:t>(1–3), 97–102. https://doi.org/10.1016/j.schres.2006.12.014</w:t>
      </w:r>
    </w:p>
    <w:p w14:paraId="17F890E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ladjian, A., Jeanningros, R., Azorin, J. M., Anton, J. L., &amp; Mazzola-Pomietto, P. (2011). Impulsivity and neural correlates of response inhibition in schizophrenia.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1</w:t>
      </w:r>
      <w:r w:rsidRPr="00D92B10">
        <w:rPr>
          <w:rFonts w:ascii="Calibri" w:hAnsi="Calibri" w:cs="Calibri"/>
          <w:noProof/>
          <w:szCs w:val="24"/>
        </w:rPr>
        <w:t>(2), 291–299. https://doi.org/10.1017/S0033291710000796</w:t>
      </w:r>
    </w:p>
    <w:p w14:paraId="35DCDC6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ng, J. I., Kim, J. J., Seok, J. H., Chun, J. W., Lee, S. K., &amp; Park, H. J. (2009). Abnormal brain response during the auditory emotional processing in schizophrenic patients with chronic auditory hallucinations.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07</w:t>
      </w:r>
      <w:r w:rsidRPr="00D92B10">
        <w:rPr>
          <w:rFonts w:ascii="Calibri" w:hAnsi="Calibri" w:cs="Calibri"/>
          <w:noProof/>
          <w:szCs w:val="24"/>
        </w:rPr>
        <w:t>(1), 83–91. https://doi.org/10.1016/j.schres.2008.08.019</w:t>
      </w:r>
    </w:p>
    <w:p w14:paraId="74FFD1A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ng, S. S., Sponheim, S. R., Chafee, M. V., &amp; MacDonald, A. W. (2011). Disrupted Functional Connectivity for Controlled Visual Processing as a Basis for Impaired Spatial Working Memory in Schizophrenia. </w:t>
      </w:r>
      <w:r w:rsidRPr="00D92B10">
        <w:rPr>
          <w:rFonts w:ascii="Calibri" w:hAnsi="Calibri" w:cs="Calibri"/>
          <w:i/>
          <w:iCs/>
          <w:noProof/>
          <w:szCs w:val="24"/>
        </w:rPr>
        <w:t>Neuropsychologia</w:t>
      </w:r>
      <w:r w:rsidRPr="00D92B10">
        <w:rPr>
          <w:rFonts w:ascii="Calibri" w:hAnsi="Calibri" w:cs="Calibri"/>
          <w:noProof/>
          <w:szCs w:val="24"/>
        </w:rPr>
        <w:t xml:space="preserve">, </w:t>
      </w:r>
      <w:r w:rsidRPr="00D92B10">
        <w:rPr>
          <w:rFonts w:ascii="Calibri" w:hAnsi="Calibri" w:cs="Calibri"/>
          <w:i/>
          <w:iCs/>
          <w:noProof/>
          <w:szCs w:val="24"/>
        </w:rPr>
        <w:t>49</w:t>
      </w:r>
      <w:r w:rsidRPr="00D92B10">
        <w:rPr>
          <w:rFonts w:ascii="Calibri" w:hAnsi="Calibri" w:cs="Calibri"/>
          <w:noProof/>
          <w:szCs w:val="24"/>
        </w:rPr>
        <w:t>(10), 2836–2847. https://doi.org/doi:10.1016/j.neuropsychologia.2011.06.009</w:t>
      </w:r>
    </w:p>
    <w:p w14:paraId="151BC28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rch, S., Leicht, G., Giegling, I., Lutz, J., Kunz, J., Buselmeier, M., … Mulert, C. (2009). Inefficient neural activity in patients with schizophrenia and nonpsychotic relatives of schizophrenic patients: Evidence from a working memory task.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43</w:t>
      </w:r>
      <w:r w:rsidRPr="00D92B10">
        <w:rPr>
          <w:rFonts w:ascii="Calibri" w:hAnsi="Calibri" w:cs="Calibri"/>
          <w:noProof/>
          <w:szCs w:val="24"/>
        </w:rPr>
        <w:t>(15), 1185–1194. https://doi.org/10.1016/j.jpsychires.2009.04.004</w:t>
      </w:r>
    </w:p>
    <w:p w14:paraId="65025F1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rpouzian, T. M., Schroeder, M. P., Abram, S. V, Wanar, H., Alden, E. C., Eack, S. M., … Smith, M. J. (2017). Neural correlates of preserved facial affect perception in high functioning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66</w:t>
      </w:r>
      <w:r w:rsidRPr="00D92B10">
        <w:rPr>
          <w:rFonts w:ascii="Calibri" w:hAnsi="Calibri" w:cs="Calibri"/>
          <w:noProof/>
          <w:szCs w:val="24"/>
        </w:rPr>
        <w:t>, 83–85. https://doi.org/10.1016/j.pscychresns.2017.06.002</w:t>
      </w:r>
    </w:p>
    <w:p w14:paraId="2706584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špárek, T., Mareček, R., Schwarz, D., Přikryl, R., Vaníček, J., Mikl, M., &amp; Češková, E. (2010). Source-based </w:t>
      </w:r>
      <w:r w:rsidRPr="00D92B10">
        <w:rPr>
          <w:rFonts w:ascii="Calibri" w:hAnsi="Calibri" w:cs="Calibri"/>
          <w:noProof/>
          <w:szCs w:val="24"/>
        </w:rPr>
        <w:lastRenderedPageBreak/>
        <w:t xml:space="preserve">morphometry of gray matter volume in men with first-episode schizophrenia. </w:t>
      </w:r>
      <w:r w:rsidRPr="00D92B10">
        <w:rPr>
          <w:rFonts w:ascii="Calibri" w:hAnsi="Calibri" w:cs="Calibri"/>
          <w:i/>
          <w:iCs/>
          <w:noProof/>
          <w:szCs w:val="24"/>
        </w:rPr>
        <w:t>Human Brain Mapping</w:t>
      </w:r>
      <w:r w:rsidRPr="00D92B10">
        <w:rPr>
          <w:rFonts w:ascii="Calibri" w:hAnsi="Calibri" w:cs="Calibri"/>
          <w:noProof/>
          <w:szCs w:val="24"/>
        </w:rPr>
        <w:t xml:space="preserve">, </w:t>
      </w:r>
      <w:r w:rsidRPr="00D92B10">
        <w:rPr>
          <w:rFonts w:ascii="Calibri" w:hAnsi="Calibri" w:cs="Calibri"/>
          <w:i/>
          <w:iCs/>
          <w:noProof/>
          <w:szCs w:val="24"/>
        </w:rPr>
        <w:t>31</w:t>
      </w:r>
      <w:r w:rsidRPr="00D92B10">
        <w:rPr>
          <w:rFonts w:ascii="Calibri" w:hAnsi="Calibri" w:cs="Calibri"/>
          <w:noProof/>
          <w:szCs w:val="24"/>
        </w:rPr>
        <w:t>(2), 300–310. https://doi.org/10.1002/hbm.20865</w:t>
      </w:r>
    </w:p>
    <w:p w14:paraId="3975B01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špárek, T., Přikryl, R., Mikl, M., Schwarz, D., Češková, E., &amp; Krupa, P. (2007). Prefrontal but not temporal grey matter changes in males with first-episode schizophrenia. </w:t>
      </w:r>
      <w:r w:rsidRPr="00D92B10">
        <w:rPr>
          <w:rFonts w:ascii="Calibri" w:hAnsi="Calibri" w:cs="Calibri"/>
          <w:i/>
          <w:iCs/>
          <w:noProof/>
          <w:szCs w:val="24"/>
        </w:rPr>
        <w:t>Progress in Neuro-Psychopharmacology and Biological Psychiatry</w:t>
      </w:r>
      <w:r w:rsidRPr="00D92B10">
        <w:rPr>
          <w:rFonts w:ascii="Calibri" w:hAnsi="Calibri" w:cs="Calibri"/>
          <w:noProof/>
          <w:szCs w:val="24"/>
        </w:rPr>
        <w:t xml:space="preserve">, </w:t>
      </w:r>
      <w:r w:rsidRPr="00D92B10">
        <w:rPr>
          <w:rFonts w:ascii="Calibri" w:hAnsi="Calibri" w:cs="Calibri"/>
          <w:i/>
          <w:iCs/>
          <w:noProof/>
          <w:szCs w:val="24"/>
        </w:rPr>
        <w:t>31</w:t>
      </w:r>
      <w:r w:rsidRPr="00D92B10">
        <w:rPr>
          <w:rFonts w:ascii="Calibri" w:hAnsi="Calibri" w:cs="Calibri"/>
          <w:noProof/>
          <w:szCs w:val="24"/>
        </w:rPr>
        <w:t>(1), 151–157. https://doi.org/10.1016/j.pnpbp.2006.08.011</w:t>
      </w:r>
    </w:p>
    <w:p w14:paraId="72F0B4A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wada, R., Yoshizumi, M., Hirao, K., Fujiwara, H., Miyata, J., Shimizu, M., … Murai, T. (2009). Brain volume and dysexecutive behavior in schizophrenia. </w:t>
      </w:r>
      <w:r w:rsidRPr="00D92B10">
        <w:rPr>
          <w:rFonts w:ascii="Calibri" w:hAnsi="Calibri" w:cs="Calibri"/>
          <w:i/>
          <w:iCs/>
          <w:noProof/>
          <w:szCs w:val="24"/>
        </w:rPr>
        <w:t>Progress in Neuro-Psychopharmacology and Biological Psychiatry</w:t>
      </w:r>
      <w:r w:rsidRPr="00D92B10">
        <w:rPr>
          <w:rFonts w:ascii="Calibri" w:hAnsi="Calibri" w:cs="Calibri"/>
          <w:noProof/>
          <w:szCs w:val="24"/>
        </w:rPr>
        <w:t xml:space="preserve">, </w:t>
      </w:r>
      <w:r w:rsidRPr="00D92B10">
        <w:rPr>
          <w:rFonts w:ascii="Calibri" w:hAnsi="Calibri" w:cs="Calibri"/>
          <w:i/>
          <w:iCs/>
          <w:noProof/>
          <w:szCs w:val="24"/>
        </w:rPr>
        <w:t>33</w:t>
      </w:r>
      <w:r w:rsidRPr="00D92B10">
        <w:rPr>
          <w:rFonts w:ascii="Calibri" w:hAnsi="Calibri" w:cs="Calibri"/>
          <w:noProof/>
          <w:szCs w:val="24"/>
        </w:rPr>
        <w:t>(7), 1255–1260. https://doi.org/10.1016/j.pnpbp.2009.07.014</w:t>
      </w:r>
    </w:p>
    <w:p w14:paraId="174F25C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awasaki, Y., Suzuki, M., Kherif, F., Takahashi, T., Zhou, S.-Y., Nakamura, K., … Kurachi, M. (2007). Multivariate voxel-based morphometry successfully differentiates schizophrenia patients from healthy controls.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34</w:t>
      </w:r>
      <w:r w:rsidRPr="00D92B10">
        <w:rPr>
          <w:rFonts w:ascii="Calibri" w:hAnsi="Calibri" w:cs="Calibri"/>
          <w:noProof/>
          <w:szCs w:val="24"/>
        </w:rPr>
        <w:t>(1), 235–242. https://doi.org/10.1016/j.neuroimage.2006.08.018</w:t>
      </w:r>
    </w:p>
    <w:p w14:paraId="526975F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erns, J. G., Cohen, J. D., MacDonald, A. W., Johnson, M. K., Stenger, V. A., Aizenstein, H., &amp; Carter, C. S. (2005). Decreased conflict- and error-related activity in the anterior cingulate cortex in subjects with schizophrenia.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2</w:t>
      </w:r>
      <w:r w:rsidRPr="00D92B10">
        <w:rPr>
          <w:rFonts w:ascii="Calibri" w:hAnsi="Calibri" w:cs="Calibri"/>
          <w:noProof/>
          <w:szCs w:val="24"/>
        </w:rPr>
        <w:t>(10), 1833–1839. https://doi.org/10.1176/appi.ajp.162.10.1833</w:t>
      </w:r>
    </w:p>
    <w:p w14:paraId="32E099A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im, B. H., Shin, Y. Bin, Kyeong, S., Lee, S. K., &amp; Kim, J. J. (2018). Disrupted salience processing involved in motivational deficits for real-life activities in patients with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97</w:t>
      </w:r>
      <w:r w:rsidRPr="00D92B10">
        <w:rPr>
          <w:rFonts w:ascii="Calibri" w:hAnsi="Calibri" w:cs="Calibri"/>
          <w:noProof/>
          <w:szCs w:val="24"/>
        </w:rPr>
        <w:t>, 407–413. https://doi.org/10.1016/j.schres.2018.01.019</w:t>
      </w:r>
    </w:p>
    <w:p w14:paraId="6D7318E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im, G.-W., Kim, Y.-H., &amp; Jeong, G.-W. (2017). Whole brain volume changes and its correlation with clinical symptom severity in patients with schizophrenia: A DARTEL-based VBM study.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12</w:t>
      </w:r>
      <w:r w:rsidRPr="00D92B10">
        <w:rPr>
          <w:rFonts w:ascii="Calibri" w:hAnsi="Calibri" w:cs="Calibri"/>
          <w:noProof/>
          <w:szCs w:val="24"/>
        </w:rPr>
        <w:t>(5). https://doi.org/10.1371/journal.pone.0177251</w:t>
      </w:r>
    </w:p>
    <w:p w14:paraId="738EEDB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im, G. W., Yang, J. C., &amp; Jeong, G. W. (2015). Emotional effect on cognitive control in implicit memory tasks in patients with schizophrenia. </w:t>
      </w:r>
      <w:r w:rsidRPr="00D92B10">
        <w:rPr>
          <w:rFonts w:ascii="Calibri" w:hAnsi="Calibri" w:cs="Calibri"/>
          <w:i/>
          <w:iCs/>
          <w:noProof/>
          <w:szCs w:val="24"/>
        </w:rPr>
        <w:t>NeuroReport</w:t>
      </w:r>
      <w:r w:rsidRPr="00D92B10">
        <w:rPr>
          <w:rFonts w:ascii="Calibri" w:hAnsi="Calibri" w:cs="Calibri"/>
          <w:noProof/>
          <w:szCs w:val="24"/>
        </w:rPr>
        <w:t xml:space="preserve">, </w:t>
      </w:r>
      <w:r w:rsidRPr="00D92B10">
        <w:rPr>
          <w:rFonts w:ascii="Calibri" w:hAnsi="Calibri" w:cs="Calibri"/>
          <w:i/>
          <w:iCs/>
          <w:noProof/>
          <w:szCs w:val="24"/>
        </w:rPr>
        <w:t>26</w:t>
      </w:r>
      <w:r w:rsidRPr="00D92B10">
        <w:rPr>
          <w:rFonts w:ascii="Calibri" w:hAnsi="Calibri" w:cs="Calibri"/>
          <w:noProof/>
          <w:szCs w:val="24"/>
        </w:rPr>
        <w:t>(11), 647–655. https://doi.org/10.1097/WNR.0000000000000405</w:t>
      </w:r>
    </w:p>
    <w:p w14:paraId="4D43893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im, J., Matthews, N. L., &amp; Park, S. (2010). An event-related fMRI study of phonological verbal working memory in schizophrenia.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5</w:t>
      </w:r>
      <w:r w:rsidRPr="00D92B10">
        <w:rPr>
          <w:rFonts w:ascii="Calibri" w:hAnsi="Calibri" w:cs="Calibri"/>
          <w:noProof/>
          <w:szCs w:val="24"/>
        </w:rPr>
        <w:t>(8). https://doi.org/10.1371/journal.pone.0012068</w:t>
      </w:r>
    </w:p>
    <w:p w14:paraId="32F49C5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indermann, S. S., Brown, G. G., Zorrilla, L. E., Olsen, R. K., &amp; Jeste, D. V. (2004). Spatial working memory among middle-aged and older patients with schizophrenia and volunteers using fMRI.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68</w:t>
      </w:r>
      <w:r w:rsidRPr="00D92B10">
        <w:rPr>
          <w:rFonts w:ascii="Calibri" w:hAnsi="Calibri" w:cs="Calibri"/>
          <w:noProof/>
          <w:szCs w:val="24"/>
        </w:rPr>
        <w:t>(2–3), 203–216. https://doi.org/10.1016/j.schres.2003.08.010</w:t>
      </w:r>
    </w:p>
    <w:p w14:paraId="6D1E6B6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ircher, T., Whitney, C., Krings, T., Huber, W., &amp; Weis, S. (2008). Hippocampal dysfunction during free word association in male patients with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01</w:t>
      </w:r>
      <w:r w:rsidRPr="00D92B10">
        <w:rPr>
          <w:rFonts w:ascii="Calibri" w:hAnsi="Calibri" w:cs="Calibri"/>
          <w:noProof/>
          <w:szCs w:val="24"/>
        </w:rPr>
        <w:t xml:space="preserve">(1–3), 242–255. </w:t>
      </w:r>
      <w:r w:rsidRPr="00D92B10">
        <w:rPr>
          <w:rFonts w:ascii="Calibri" w:hAnsi="Calibri" w:cs="Calibri"/>
          <w:noProof/>
          <w:szCs w:val="24"/>
        </w:rPr>
        <w:lastRenderedPageBreak/>
        <w:t>https://doi.org/10.1016/j.schres.2008.02.003</w:t>
      </w:r>
    </w:p>
    <w:p w14:paraId="430B384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nolle, F., Ermakova, A. O., Justicia, A., Fletcher, P. C., Bunzeck, N., Düzel, E., &amp; Murray, G. K. (2018). Brain responses to different types of salience in antipsychotic naïve first episode psychosis: An fMRI study. </w:t>
      </w:r>
      <w:r w:rsidRPr="00D92B10">
        <w:rPr>
          <w:rFonts w:ascii="Calibri" w:hAnsi="Calibri" w:cs="Calibri"/>
          <w:i/>
          <w:iCs/>
          <w:noProof/>
          <w:szCs w:val="24"/>
        </w:rPr>
        <w:t>Translational Psychiatry</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1), 196. https://doi.org/10.1038/s41398-018-0250-3</w:t>
      </w:r>
    </w:p>
    <w:p w14:paraId="207B620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och, K., Wagner, G., Schultz, C., Schachtzabel, C., Nenadic, I., Axer, M., … Schlösser, R. G. M. M. (2009). Altered error-related activity in patients with schizophrenia. </w:t>
      </w:r>
      <w:r w:rsidRPr="00D92B10">
        <w:rPr>
          <w:rFonts w:ascii="Calibri" w:hAnsi="Calibri" w:cs="Calibri"/>
          <w:i/>
          <w:iCs/>
          <w:noProof/>
          <w:szCs w:val="24"/>
        </w:rPr>
        <w:t>Neuropsychologia</w:t>
      </w:r>
      <w:r w:rsidRPr="00D92B10">
        <w:rPr>
          <w:rFonts w:ascii="Calibri" w:hAnsi="Calibri" w:cs="Calibri"/>
          <w:noProof/>
          <w:szCs w:val="24"/>
        </w:rPr>
        <w:t xml:space="preserve">, </w:t>
      </w:r>
      <w:r w:rsidRPr="00D92B10">
        <w:rPr>
          <w:rFonts w:ascii="Calibri" w:hAnsi="Calibri" w:cs="Calibri"/>
          <w:i/>
          <w:iCs/>
          <w:noProof/>
          <w:szCs w:val="24"/>
        </w:rPr>
        <w:t>47</w:t>
      </w:r>
      <w:r w:rsidRPr="00D92B10">
        <w:rPr>
          <w:rFonts w:ascii="Calibri" w:hAnsi="Calibri" w:cs="Calibri"/>
          <w:noProof/>
          <w:szCs w:val="24"/>
        </w:rPr>
        <w:t>(13), 2843–2849. https://doi.org/10.1016/j.neuropsychologia.2009.06.010</w:t>
      </w:r>
    </w:p>
    <w:p w14:paraId="386D472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oeda, M., Takahashi, H., Yahata, N., Matsuura, M., Asai, K., Okubo, Y., &amp; Tanaka, H. (2006). Language Processing and Human Voice Perception in Schizophrenia: A Functional Magnetic Resonance Imaging Study.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59</w:t>
      </w:r>
      <w:r w:rsidRPr="00D92B10">
        <w:rPr>
          <w:rFonts w:ascii="Calibri" w:hAnsi="Calibri" w:cs="Calibri"/>
          <w:noProof/>
          <w:szCs w:val="24"/>
        </w:rPr>
        <w:t>(10), 948–957. https://doi.org/10.1016/j.biopsych.2006.01.013</w:t>
      </w:r>
    </w:p>
    <w:p w14:paraId="53500A2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oelkebeck, K., Hirao, K., Miyata, J., Kawada, R., Saze, T., Dannlowski, U., … Murai, T. (2013). Impact of gray matter reductions on theory of mind abilities in patients with schizophrenia. </w:t>
      </w:r>
      <w:r w:rsidRPr="00D92B10">
        <w:rPr>
          <w:rFonts w:ascii="Calibri" w:hAnsi="Calibri" w:cs="Calibri"/>
          <w:i/>
          <w:iCs/>
          <w:noProof/>
          <w:szCs w:val="24"/>
        </w:rPr>
        <w:t>Social Neuroscience</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6), 631–639. https://doi.org/10.1080/17470919.2013.837094</w:t>
      </w:r>
    </w:p>
    <w:p w14:paraId="40A313C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öhler, S., Wagner, G., &amp; Bär, K. J. (2019). Activation of brainstem and midbrain nuclei during cognitive control in medicated patients with schizophrenia. </w:t>
      </w:r>
      <w:r w:rsidRPr="00D92B10">
        <w:rPr>
          <w:rFonts w:ascii="Calibri" w:hAnsi="Calibri" w:cs="Calibri"/>
          <w:i/>
          <w:iCs/>
          <w:noProof/>
          <w:szCs w:val="24"/>
        </w:rPr>
        <w:t>Human Brain Mapping</w:t>
      </w:r>
      <w:r w:rsidRPr="00D92B10">
        <w:rPr>
          <w:rFonts w:ascii="Calibri" w:hAnsi="Calibri" w:cs="Calibri"/>
          <w:noProof/>
          <w:szCs w:val="24"/>
        </w:rPr>
        <w:t xml:space="preserve">, </w:t>
      </w:r>
      <w:r w:rsidRPr="00D92B10">
        <w:rPr>
          <w:rFonts w:ascii="Calibri" w:hAnsi="Calibri" w:cs="Calibri"/>
          <w:i/>
          <w:iCs/>
          <w:noProof/>
          <w:szCs w:val="24"/>
        </w:rPr>
        <w:t>40</w:t>
      </w:r>
      <w:r w:rsidRPr="00D92B10">
        <w:rPr>
          <w:rFonts w:ascii="Calibri" w:hAnsi="Calibri" w:cs="Calibri"/>
          <w:noProof/>
          <w:szCs w:val="24"/>
        </w:rPr>
        <w:t>(1), 202–213. https://doi.org/10.1002/hbm.24365</w:t>
      </w:r>
    </w:p>
    <w:p w14:paraId="4B39777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outsouleris, N., Gaser, C., Jäger, M., Bottlender, R., Frodl, T., Holzinger, S., … Meisenzahl, E. M. (2008). Structural correlates of psychopathological symptom dimensions in schizophrenia: A voxel-based morphometric study.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39</w:t>
      </w:r>
      <w:r w:rsidRPr="00D92B10">
        <w:rPr>
          <w:rFonts w:ascii="Calibri" w:hAnsi="Calibri" w:cs="Calibri"/>
          <w:noProof/>
          <w:szCs w:val="24"/>
        </w:rPr>
        <w:t>(4), 1600–1612. https://doi.org/10.1016/j.neuroimage.2007.10.029</w:t>
      </w:r>
    </w:p>
    <w:p w14:paraId="76A87AA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ubicki, M., Shenton, M. E., Salisbury, D. F., Hirayasu, Y., Kasai, K., Kikinis, R., … McCarley, R. W. (2002). Voxel-based morphometric analysis of gray matter in first episode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17</w:t>
      </w:r>
      <w:r w:rsidRPr="00D92B10">
        <w:rPr>
          <w:rFonts w:ascii="Calibri" w:hAnsi="Calibri" w:cs="Calibri"/>
          <w:noProof/>
          <w:szCs w:val="24"/>
        </w:rPr>
        <w:t>(4), 1711–1719. https://doi.org/10.1006/nimg.2002.1296</w:t>
      </w:r>
    </w:p>
    <w:p w14:paraId="3876268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umari, V., Antonova, E., Fannon, D., Peters, E. R., Ffytche, D. H., Premkumar, P., … Kuipers, E. (2010). Beyond dopamine: Functional MRI predictors of responsiveness to cognitive behaviour therapy for psychosis. </w:t>
      </w:r>
      <w:r w:rsidRPr="00D92B10">
        <w:rPr>
          <w:rFonts w:ascii="Calibri" w:hAnsi="Calibri" w:cs="Calibri"/>
          <w:i/>
          <w:iCs/>
          <w:noProof/>
          <w:szCs w:val="24"/>
        </w:rPr>
        <w:t>Frontiers in Behavioral Neuroscience</w:t>
      </w:r>
      <w:r w:rsidRPr="00D92B10">
        <w:rPr>
          <w:rFonts w:ascii="Calibri" w:hAnsi="Calibri" w:cs="Calibri"/>
          <w:noProof/>
          <w:szCs w:val="24"/>
        </w:rPr>
        <w:t xml:space="preserve">, </w:t>
      </w:r>
      <w:r w:rsidRPr="00D92B10">
        <w:rPr>
          <w:rFonts w:ascii="Calibri" w:hAnsi="Calibri" w:cs="Calibri"/>
          <w:i/>
          <w:iCs/>
          <w:noProof/>
          <w:szCs w:val="24"/>
        </w:rPr>
        <w:t>4</w:t>
      </w:r>
      <w:r w:rsidRPr="00D92B10">
        <w:rPr>
          <w:rFonts w:ascii="Calibri" w:hAnsi="Calibri" w:cs="Calibri"/>
          <w:noProof/>
          <w:szCs w:val="24"/>
        </w:rPr>
        <w:t>(FEB). https://doi.org/10.3389/neuro.08.004.2010</w:t>
      </w:r>
    </w:p>
    <w:p w14:paraId="27B08BA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Kuperberg, G. R., West, W. C., Lakshmanan, B. M., &amp; Goff, D. (2008). Functional Magnetic Resonance Imaging Reveals Neuroanatomical Dissociations During Semantic Integration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4</w:t>
      </w:r>
      <w:r w:rsidRPr="00D92B10">
        <w:rPr>
          <w:rFonts w:ascii="Calibri" w:hAnsi="Calibri" w:cs="Calibri"/>
          <w:noProof/>
          <w:szCs w:val="24"/>
        </w:rPr>
        <w:t>(5), 407–418. https://doi.org/10.1016/j.biopsych.2008.03.018</w:t>
      </w:r>
    </w:p>
    <w:p w14:paraId="3AEAE04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andin-Romero, R., McKenna, P. J., Salgado-Pineda, P., Sarró, S., Aguirre, C., Sarri, C., … Pomarol-Clotet, E. (2015). Failure of deactivation in the default mode network: A trait marker for schizophrenia? </w:t>
      </w:r>
      <w:r w:rsidRPr="00D92B10">
        <w:rPr>
          <w:rFonts w:ascii="Calibri" w:hAnsi="Calibri" w:cs="Calibri"/>
          <w:i/>
          <w:iCs/>
          <w:noProof/>
          <w:szCs w:val="24"/>
        </w:rPr>
        <w:t>Psychological Medicine</w:t>
      </w:r>
      <w:r w:rsidRPr="00D92B10">
        <w:rPr>
          <w:rFonts w:ascii="Calibri" w:hAnsi="Calibri" w:cs="Calibri"/>
          <w:noProof/>
          <w:szCs w:val="24"/>
        </w:rPr>
        <w:t>. https://doi.org/10.1017/S0033291714002426</w:t>
      </w:r>
    </w:p>
    <w:p w14:paraId="5FAC119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Langbein, K., Hesse, J., Gussew, A., Milleit, B., Lavoie, S., Amminger, G. P., … Smesny, S. (2018). Disturbed glutathione antioxidative defense is associated with structural brain changes in neuroleptic-naïve first-episode psychosis patients. </w:t>
      </w:r>
      <w:r w:rsidRPr="00D92B10">
        <w:rPr>
          <w:rFonts w:ascii="Calibri" w:hAnsi="Calibri" w:cs="Calibri"/>
          <w:i/>
          <w:iCs/>
          <w:noProof/>
          <w:szCs w:val="24"/>
        </w:rPr>
        <w:t>Prostaglandins Leukotrienes and Essential Fatty Acids</w:t>
      </w:r>
      <w:r w:rsidRPr="00D92B10">
        <w:rPr>
          <w:rFonts w:ascii="Calibri" w:hAnsi="Calibri" w:cs="Calibri"/>
          <w:noProof/>
          <w:szCs w:val="24"/>
        </w:rPr>
        <w:t xml:space="preserve">, </w:t>
      </w:r>
      <w:r w:rsidRPr="00D92B10">
        <w:rPr>
          <w:rFonts w:ascii="Calibri" w:hAnsi="Calibri" w:cs="Calibri"/>
          <w:i/>
          <w:iCs/>
          <w:noProof/>
          <w:szCs w:val="24"/>
        </w:rPr>
        <w:t>136</w:t>
      </w:r>
      <w:r w:rsidRPr="00D92B10">
        <w:rPr>
          <w:rFonts w:ascii="Calibri" w:hAnsi="Calibri" w:cs="Calibri"/>
          <w:noProof/>
          <w:szCs w:val="24"/>
        </w:rPr>
        <w:t>(September), 103–110. https://doi.org/10.1016/j.plefa.2017.10.005</w:t>
      </w:r>
    </w:p>
    <w:p w14:paraId="672B8DF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arabi, D. I., van der Meer, L., Pijnenborg, G. H. M., Ćurčić-Blake, B., &amp; Aleman, A. (2018). Insight and emotion regulation in schizophrenia: A brain activation and functional connectivity study.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20</w:t>
      </w:r>
      <w:r w:rsidRPr="00D92B10">
        <w:rPr>
          <w:rFonts w:ascii="Calibri" w:hAnsi="Calibri" w:cs="Calibri"/>
          <w:noProof/>
          <w:szCs w:val="24"/>
        </w:rPr>
        <w:t>(July), 762–771. https://doi.org/10.1016/j.nicl.2018.09.009</w:t>
      </w:r>
    </w:p>
    <w:p w14:paraId="0CF335B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aurens, K. R., Ngan, E. T. C., Bates, A. T., Kiehl, K. A., &amp; Liddle, P. F. (2003). Rostral anterior cingulate cortex dysfunction during error processing in schizophrenia. </w:t>
      </w:r>
      <w:r w:rsidRPr="00D92B10">
        <w:rPr>
          <w:rFonts w:ascii="Calibri" w:hAnsi="Calibri" w:cs="Calibri"/>
          <w:i/>
          <w:iCs/>
          <w:noProof/>
          <w:szCs w:val="24"/>
        </w:rPr>
        <w:t>Brain</w:t>
      </w:r>
      <w:r w:rsidRPr="00D92B10">
        <w:rPr>
          <w:rFonts w:ascii="Calibri" w:hAnsi="Calibri" w:cs="Calibri"/>
          <w:noProof/>
          <w:szCs w:val="24"/>
        </w:rPr>
        <w:t xml:space="preserve">, </w:t>
      </w:r>
      <w:r w:rsidRPr="00D92B10">
        <w:rPr>
          <w:rFonts w:ascii="Calibri" w:hAnsi="Calibri" w:cs="Calibri"/>
          <w:i/>
          <w:iCs/>
          <w:noProof/>
          <w:szCs w:val="24"/>
        </w:rPr>
        <w:t>126</w:t>
      </w:r>
      <w:r w:rsidRPr="00D92B10">
        <w:rPr>
          <w:rFonts w:ascii="Calibri" w:hAnsi="Calibri" w:cs="Calibri"/>
          <w:noProof/>
          <w:szCs w:val="24"/>
        </w:rPr>
        <w:t>(3), 610–622. https://doi.org/10.1093/brain/awg056</w:t>
      </w:r>
    </w:p>
    <w:p w14:paraId="695FC12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doux, A.-A., Boyer, P., Phillips, J. L., Labelle, A., Smith, A., &amp; Bohbot, V. D. (2014). Structural hippocampal anomalies in a schizophrenia population correlate with navigation performance on a wayfinding task. </w:t>
      </w:r>
      <w:r w:rsidRPr="00D92B10">
        <w:rPr>
          <w:rFonts w:ascii="Calibri" w:hAnsi="Calibri" w:cs="Calibri"/>
          <w:i/>
          <w:iCs/>
          <w:noProof/>
          <w:szCs w:val="24"/>
        </w:rPr>
        <w:t>Frontiers in Behavioral Neuroscience</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MAR). https://doi.org/10.3389/fnbeh.2014.00088</w:t>
      </w:r>
    </w:p>
    <w:p w14:paraId="19811C8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doux, A. A., Phillips, J. L., Labelle, A., Smith, A., Bohbot, V. D., &amp; Boyer, P. (2013). Decreased fMRI activity in the hippocampus of patients with schizophrenia compared to healthy control participants, tested on a wayfinding task in a virtual town.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11</w:t>
      </w:r>
      <w:r w:rsidRPr="00D92B10">
        <w:rPr>
          <w:rFonts w:ascii="Calibri" w:hAnsi="Calibri" w:cs="Calibri"/>
          <w:noProof/>
          <w:szCs w:val="24"/>
        </w:rPr>
        <w:t>(1), 47–56. https://doi.org/10.1016/j.pscychresns.2012.10.005</w:t>
      </w:r>
    </w:p>
    <w:p w14:paraId="0930457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D.-K., Lee, H., Park, K., Joh, E., Kim, C.-E., &amp; Ryu, S. (2020). Common gray and white matter abnormalities in schizophrenia and bipolar disorder.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15</w:t>
      </w:r>
      <w:r w:rsidRPr="00D92B10">
        <w:rPr>
          <w:rFonts w:ascii="Calibri" w:hAnsi="Calibri" w:cs="Calibri"/>
          <w:noProof/>
          <w:szCs w:val="24"/>
        </w:rPr>
        <w:t>(5), e0232826. https://doi.org/10.1371/journal.pone.0232826</w:t>
      </w:r>
    </w:p>
    <w:p w14:paraId="1BE547E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H. J., Preda, A., Ford, J. M., Mathalon, D. H., Keator, D. B., van Erp, T. G. M., … Potkin, S. G. (2015). Functional Magnetic Resonance Imaging of Motor Cortex Activation in Schizophrenia. </w:t>
      </w:r>
      <w:r w:rsidRPr="00D92B10">
        <w:rPr>
          <w:rFonts w:ascii="Calibri" w:hAnsi="Calibri" w:cs="Calibri"/>
          <w:i/>
          <w:iCs/>
          <w:noProof/>
          <w:szCs w:val="24"/>
        </w:rPr>
        <w:t>Journal of Korean Medical Science</w:t>
      </w:r>
      <w:r w:rsidRPr="00D92B10">
        <w:rPr>
          <w:rFonts w:ascii="Calibri" w:hAnsi="Calibri" w:cs="Calibri"/>
          <w:noProof/>
          <w:szCs w:val="24"/>
        </w:rPr>
        <w:t>. https://doi.org/10.3346/jkms.2015.30.5.625</w:t>
      </w:r>
    </w:p>
    <w:p w14:paraId="460393A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H., Ku, J., Kim, J., Jang, D. P., Yoon, K. J., Kim, S. I., &amp; Kim, J. J. (2014). Aberrant neural responses to social rejection in patients with schizophrenia. </w:t>
      </w:r>
      <w:r w:rsidRPr="00D92B10">
        <w:rPr>
          <w:rFonts w:ascii="Calibri" w:hAnsi="Calibri" w:cs="Calibri"/>
          <w:i/>
          <w:iCs/>
          <w:noProof/>
          <w:szCs w:val="24"/>
        </w:rPr>
        <w:t>Social Neuroscience</w:t>
      </w:r>
      <w:r w:rsidRPr="00D92B10">
        <w:rPr>
          <w:rFonts w:ascii="Calibri" w:hAnsi="Calibri" w:cs="Calibri"/>
          <w:noProof/>
          <w:szCs w:val="24"/>
        </w:rPr>
        <w:t xml:space="preserve">, </w:t>
      </w:r>
      <w:r w:rsidRPr="00D92B10">
        <w:rPr>
          <w:rFonts w:ascii="Calibri" w:hAnsi="Calibri" w:cs="Calibri"/>
          <w:i/>
          <w:iCs/>
          <w:noProof/>
          <w:szCs w:val="24"/>
        </w:rPr>
        <w:t>9</w:t>
      </w:r>
      <w:r w:rsidRPr="00D92B10">
        <w:rPr>
          <w:rFonts w:ascii="Calibri" w:hAnsi="Calibri" w:cs="Calibri"/>
          <w:noProof/>
          <w:szCs w:val="24"/>
        </w:rPr>
        <w:t>(4), 412–423. https://doi.org/10.1080/17470919.2014.907202</w:t>
      </w:r>
    </w:p>
    <w:p w14:paraId="12442C6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J. S., Chun, J. W., Lee, S. H., Kim, E., Lee, S. K., &amp; Kim, J. J. (2015). Altered neural basis of the reality processing and its relation to cognitive insight in schizophrenia.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3). https://doi.org/10.1371/journal.pone.0120478</w:t>
      </w:r>
    </w:p>
    <w:p w14:paraId="5C6786B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J. S., Chun, J. W., Yoon, S. Y., Park, H. J., &amp; Kim, J. J. (2014). Involvement of the mirror neuron system in blunted affect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52</w:t>
      </w:r>
      <w:r w:rsidRPr="00D92B10">
        <w:rPr>
          <w:rFonts w:ascii="Calibri" w:hAnsi="Calibri" w:cs="Calibri"/>
          <w:noProof/>
          <w:szCs w:val="24"/>
        </w:rPr>
        <w:t>(1), 268–274. https://doi.org/10.1016/j.schres.2013.10.043</w:t>
      </w:r>
    </w:p>
    <w:p w14:paraId="0AA7EF8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Lee, J, Jimenez, A. M., Reavis, E. A., Horan, W. P., Wynn, J. K., &amp; Green, M. F. (2019). Reduced neural sensitivity to social vs nonsocial reward in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3), 620–628. https://doi.org/10.1093/schbul/sby109</w:t>
      </w:r>
    </w:p>
    <w:p w14:paraId="679CC7B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Junghee, Horan, W. P., Wynn, J. K., &amp; Green, M. F. (2016). Neural Correlates of Belief and Emotion Attribution in Schizophrenia.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11), e0165546. https://doi.org/10.1371/journal.pone.0165546</w:t>
      </w:r>
    </w:p>
    <w:p w14:paraId="04A7724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Junghee, Quintana, J., Nori, P., &amp; Green, M. F. (2011). Theory of mind in schizophrenia: Exploring neural mechanisms of belief attribution. </w:t>
      </w:r>
      <w:r w:rsidRPr="00D92B10">
        <w:rPr>
          <w:rFonts w:ascii="Calibri" w:hAnsi="Calibri" w:cs="Calibri"/>
          <w:i/>
          <w:iCs/>
          <w:noProof/>
          <w:szCs w:val="24"/>
        </w:rPr>
        <w:t>Social Neuroscience</w:t>
      </w:r>
      <w:r w:rsidRPr="00D92B10">
        <w:rPr>
          <w:rFonts w:ascii="Calibri" w:hAnsi="Calibri" w:cs="Calibri"/>
          <w:noProof/>
          <w:szCs w:val="24"/>
        </w:rPr>
        <w:t xml:space="preserve">, </w:t>
      </w:r>
      <w:r w:rsidRPr="00D92B10">
        <w:rPr>
          <w:rFonts w:ascii="Calibri" w:hAnsi="Calibri" w:cs="Calibri"/>
          <w:i/>
          <w:iCs/>
          <w:noProof/>
          <w:szCs w:val="24"/>
        </w:rPr>
        <w:t>6</w:t>
      </w:r>
      <w:r w:rsidRPr="00D92B10">
        <w:rPr>
          <w:rFonts w:ascii="Calibri" w:hAnsi="Calibri" w:cs="Calibri"/>
          <w:noProof/>
          <w:szCs w:val="24"/>
        </w:rPr>
        <w:t>(5–6), 569–581. https://doi.org/10.1080/17470919.2011.620774</w:t>
      </w:r>
    </w:p>
    <w:p w14:paraId="26D7043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S. J., Kang, D. H., Kim, C. W., Gu, B. M., Park, J. Y., Choi, C. H., … Kwon, J. S. (2010). Multi-level comparison of empathy in schizophrenia: An fMRI study of a cartoon task.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81</w:t>
      </w:r>
      <w:r w:rsidRPr="00D92B10">
        <w:rPr>
          <w:rFonts w:ascii="Calibri" w:hAnsi="Calibri" w:cs="Calibri"/>
          <w:noProof/>
          <w:szCs w:val="24"/>
        </w:rPr>
        <w:t>(2), 121–129. https://doi.org/10.1016/j.pscychresns.2009.08.003</w:t>
      </w:r>
    </w:p>
    <w:p w14:paraId="21C9EC0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e, S. K., Chun, J. W., Lee, J. S., Park, H. J., Jung, Y. C., Seok, J. H., &amp; Kim, J. J. (2014). Abnormal neural processing during emotional salience attribution of affective asymmetry in patients with schizophrenia.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9</w:t>
      </w:r>
      <w:r w:rsidRPr="00D92B10">
        <w:rPr>
          <w:rFonts w:ascii="Calibri" w:hAnsi="Calibri" w:cs="Calibri"/>
          <w:noProof/>
          <w:szCs w:val="24"/>
        </w:rPr>
        <w:t>(3). https://doi.org/10.1371/journal.pone.0090792</w:t>
      </w:r>
    </w:p>
    <w:p w14:paraId="5A70A2E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i, W., Kirkpatrick, B., Wang, Q., Deng, W., Li, M., Guo, W., … Li, T. (2019). Progressive brain structural changes after the first year of treatment in  first-episode treatment-naive patients with deficit or nondeficit schizophrenia. </w:t>
      </w:r>
      <w:r w:rsidRPr="00D92B10">
        <w:rPr>
          <w:rFonts w:ascii="Calibri" w:hAnsi="Calibri" w:cs="Calibri"/>
          <w:i/>
          <w:iCs/>
          <w:noProof/>
          <w:szCs w:val="24"/>
        </w:rPr>
        <w:t>Psychiatry Research. Neuroimaging</w:t>
      </w:r>
      <w:r w:rsidRPr="00D92B10">
        <w:rPr>
          <w:rFonts w:ascii="Calibri" w:hAnsi="Calibri" w:cs="Calibri"/>
          <w:noProof/>
          <w:szCs w:val="24"/>
        </w:rPr>
        <w:t xml:space="preserve">, </w:t>
      </w:r>
      <w:r w:rsidRPr="00D92B10">
        <w:rPr>
          <w:rFonts w:ascii="Calibri" w:hAnsi="Calibri" w:cs="Calibri"/>
          <w:i/>
          <w:iCs/>
          <w:noProof/>
          <w:szCs w:val="24"/>
        </w:rPr>
        <w:t>288</w:t>
      </w:r>
      <w:r w:rsidRPr="00D92B10">
        <w:rPr>
          <w:rFonts w:ascii="Calibri" w:hAnsi="Calibri" w:cs="Calibri"/>
          <w:noProof/>
          <w:szCs w:val="24"/>
        </w:rPr>
        <w:t>, 12–20. https://doi.org/10.1016/j.pscychresns.2019.04.009</w:t>
      </w:r>
    </w:p>
    <w:p w14:paraId="2E267A5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epage, M., Pelletier, M., Achim, A., Montoya, A., Menear, M., &amp; Lal, S. (2010). Parietal cortex and episodic memory retrieval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82</w:t>
      </w:r>
      <w:r w:rsidRPr="00D92B10">
        <w:rPr>
          <w:rFonts w:ascii="Calibri" w:hAnsi="Calibri" w:cs="Calibri"/>
          <w:noProof/>
          <w:szCs w:val="24"/>
        </w:rPr>
        <w:t>(3), 191–199. https://doi.org/10.1016/j.pscychresns.2010.03.002</w:t>
      </w:r>
    </w:p>
    <w:p w14:paraId="15314B0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i, C., Liu, W., Guo, F., Wang, X., Kang, X., Xu, Y., … Yin, H. (2020). Voxel-based morphometry results in first-episode schizophrenia: a comparison of  publicly available software packages. </w:t>
      </w:r>
      <w:r w:rsidRPr="00D92B10">
        <w:rPr>
          <w:rFonts w:ascii="Calibri" w:hAnsi="Calibri" w:cs="Calibri"/>
          <w:i/>
          <w:iCs/>
          <w:noProof/>
          <w:szCs w:val="24"/>
        </w:rPr>
        <w:t>Brain Imaging and Behavior</w:t>
      </w:r>
      <w:r w:rsidRPr="00D92B10">
        <w:rPr>
          <w:rFonts w:ascii="Calibri" w:hAnsi="Calibri" w:cs="Calibri"/>
          <w:noProof/>
          <w:szCs w:val="24"/>
        </w:rPr>
        <w:t xml:space="preserve">, </w:t>
      </w:r>
      <w:r w:rsidRPr="00D92B10">
        <w:rPr>
          <w:rFonts w:ascii="Calibri" w:hAnsi="Calibri" w:cs="Calibri"/>
          <w:i/>
          <w:iCs/>
          <w:noProof/>
          <w:szCs w:val="24"/>
        </w:rPr>
        <w:t>14</w:t>
      </w:r>
      <w:r w:rsidRPr="00D92B10">
        <w:rPr>
          <w:rFonts w:ascii="Calibri" w:hAnsi="Calibri" w:cs="Calibri"/>
          <w:noProof/>
          <w:szCs w:val="24"/>
        </w:rPr>
        <w:t>(6), 2224–2231. https://doi.org/10.1007/s11682-019-00172-x</w:t>
      </w:r>
    </w:p>
    <w:p w14:paraId="1F1928F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i, X., Yi, Z. hui, Lv, Q. yu, Chu, M. yi, Hu, H. xin, Wang, J. hong, … Chan, R. C. K. (2019). Clinical utility of the dual n-back task in schizophrenia: A functional imaging approach.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84</w:t>
      </w:r>
      <w:r w:rsidRPr="00D92B10">
        <w:rPr>
          <w:rFonts w:ascii="Calibri" w:hAnsi="Calibri" w:cs="Calibri"/>
          <w:noProof/>
          <w:szCs w:val="24"/>
        </w:rPr>
        <w:t>, 37–44. https://doi.org/10.1016/j.pscychresns.2019.01.002</w:t>
      </w:r>
    </w:p>
    <w:p w14:paraId="2344324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iao, J., Yan, H., Liu, Q., Yan, J., Zhang, L., Jiang, S., … Wang, F. (2015). Reduced paralimbic system gray matter volume in schizophrenia: Correlations with clinical variables, symptomatology and cognitive function.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65</w:t>
      </w:r>
      <w:r w:rsidRPr="00D92B10">
        <w:rPr>
          <w:rFonts w:ascii="Calibri" w:hAnsi="Calibri" w:cs="Calibri"/>
          <w:noProof/>
          <w:szCs w:val="24"/>
        </w:rPr>
        <w:t>, 80–86. https://doi.org/10.1016/j.jpsychires.2015.04.008</w:t>
      </w:r>
    </w:p>
    <w:p w14:paraId="0A4A161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indner, C., Dannlowski, U., Bauer, J., Ohrmann, P., Lencer, R., Zwitserlood, P., … Suslow, T. (2016). Affective </w:t>
      </w:r>
      <w:r w:rsidRPr="00D92B10">
        <w:rPr>
          <w:rFonts w:ascii="Calibri" w:hAnsi="Calibri" w:cs="Calibri"/>
          <w:noProof/>
          <w:szCs w:val="24"/>
        </w:rPr>
        <w:lastRenderedPageBreak/>
        <w:t xml:space="preserve">flattening in patients with schizophrenia: Differential association with amygdala response to threat-related facial expression under automatic and controlled processing conditions. </w:t>
      </w:r>
      <w:r w:rsidRPr="00D92B10">
        <w:rPr>
          <w:rFonts w:ascii="Calibri" w:hAnsi="Calibri" w:cs="Calibri"/>
          <w:i/>
          <w:iCs/>
          <w:noProof/>
          <w:szCs w:val="24"/>
        </w:rPr>
        <w:t>Psychiatry Investigation</w:t>
      </w:r>
      <w:r w:rsidRPr="00D92B10">
        <w:rPr>
          <w:rFonts w:ascii="Calibri" w:hAnsi="Calibri" w:cs="Calibri"/>
          <w:noProof/>
          <w:szCs w:val="24"/>
        </w:rPr>
        <w:t xml:space="preserve">, </w:t>
      </w:r>
      <w:r w:rsidRPr="00D92B10">
        <w:rPr>
          <w:rFonts w:ascii="Calibri" w:hAnsi="Calibri" w:cs="Calibri"/>
          <w:i/>
          <w:iCs/>
          <w:noProof/>
          <w:szCs w:val="24"/>
        </w:rPr>
        <w:t>13</w:t>
      </w:r>
      <w:r w:rsidRPr="00D92B10">
        <w:rPr>
          <w:rFonts w:ascii="Calibri" w:hAnsi="Calibri" w:cs="Calibri"/>
          <w:noProof/>
          <w:szCs w:val="24"/>
        </w:rPr>
        <w:t>(1), 102–111. https://doi.org/10.4306/pi.2016.13.1.102</w:t>
      </w:r>
    </w:p>
    <w:p w14:paraId="573DC4E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opez-Garcia, P., Cristobal-Huerta, A., Young Espinoza, L., Molero, P., Ortuño Sanchez-Pedreño, F., &amp; Hernández-Tamames, J. A. (2016). The influence of the COMT genotype in the underlying functional brain activity of context processing in schizophrenia and in relatives. </w:t>
      </w:r>
      <w:r w:rsidRPr="00D92B10">
        <w:rPr>
          <w:rFonts w:ascii="Calibri" w:hAnsi="Calibri" w:cs="Calibri"/>
          <w:i/>
          <w:iCs/>
          <w:noProof/>
          <w:szCs w:val="24"/>
        </w:rPr>
        <w:t>Progress in Neuro-Psychopharmacology and Biological Psychiatry</w:t>
      </w:r>
      <w:r w:rsidRPr="00D92B10">
        <w:rPr>
          <w:rFonts w:ascii="Calibri" w:hAnsi="Calibri" w:cs="Calibri"/>
          <w:noProof/>
          <w:szCs w:val="24"/>
        </w:rPr>
        <w:t>. https://doi.org/10.1016/j.pnpbp.2016.07.005</w:t>
      </w:r>
    </w:p>
    <w:p w14:paraId="77B777E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Lui, S., Deng, W., Huang, X., Jiang, L., Ouyang, L., Borgwardt, S. J., … Gong, Q. (2009). Neuroanatomical differences between familial and sporadic schizophrenia and their parents: An optimized voxel-based morphometry study.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71</w:t>
      </w:r>
      <w:r w:rsidRPr="00D92B10">
        <w:rPr>
          <w:rFonts w:ascii="Calibri" w:hAnsi="Calibri" w:cs="Calibri"/>
          <w:noProof/>
          <w:szCs w:val="24"/>
        </w:rPr>
        <w:t>(2), 71–81. https://doi.org/10.1016/j.pscychresns.2008.02.004</w:t>
      </w:r>
    </w:p>
    <w:p w14:paraId="547FDCA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adeira, N., Duarte, J. V., Martins, R., Costa, G. N., Macedo, A., &amp; Castelo-Branco, M. (2020). Morphometry and gyrification in bipolar disorder and schizophrenia: A comparative  MRI study.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26</w:t>
      </w:r>
      <w:r w:rsidRPr="00D92B10">
        <w:rPr>
          <w:rFonts w:ascii="Calibri" w:hAnsi="Calibri" w:cs="Calibri"/>
          <w:noProof/>
          <w:szCs w:val="24"/>
        </w:rPr>
        <w:t>, 102220. https://doi.org/10.1016/j.nicl.2020.102220</w:t>
      </w:r>
    </w:p>
    <w:p w14:paraId="4840660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aggioni, E., Crespo-Facorro, B., Nenadic, I., Benedetti, F., Gaser, C., Sauer, H., … Mandolini, G. M. (2017). Common and distinct structural features of schizophrenia and bipolar disorder: The European Network on Psychosis, Affective disorders and Cognitive Trajectory (ENPACT) study. </w:t>
      </w:r>
      <w:r w:rsidRPr="00D92B10">
        <w:rPr>
          <w:rFonts w:ascii="Calibri" w:hAnsi="Calibri" w:cs="Calibri"/>
          <w:i/>
          <w:iCs/>
          <w:noProof/>
          <w:szCs w:val="24"/>
        </w:rPr>
        <w:t>PLoS ONE</w:t>
      </w:r>
      <w:r w:rsidRPr="00D92B10">
        <w:rPr>
          <w:rFonts w:ascii="Calibri" w:hAnsi="Calibri" w:cs="Calibri"/>
          <w:noProof/>
          <w:szCs w:val="24"/>
        </w:rPr>
        <w:t>. https://doi.org/10.1371/journal.pone.0188000</w:t>
      </w:r>
    </w:p>
    <w:p w14:paraId="699619D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akowski, C. S., Lepage, M., &amp; Harvey, P. O. (2016). Functional neural correlates of social approval in schizophrenia. </w:t>
      </w:r>
      <w:r w:rsidRPr="00D92B10">
        <w:rPr>
          <w:rFonts w:ascii="Calibri" w:hAnsi="Calibri" w:cs="Calibri"/>
          <w:i/>
          <w:iCs/>
          <w:noProof/>
          <w:szCs w:val="24"/>
        </w:rPr>
        <w:t>Social Cognitive and Affective Neuroscience</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3), 445–457. https://doi.org/10.1093/scan/nsv125</w:t>
      </w:r>
    </w:p>
    <w:p w14:paraId="3E693E8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artin, A. K., Robinson, G., Reutens, D., &amp; Mowry, B. (2014). Cognitive and structural neuroimaging characteristics of schizophrenia patients with large, rare copy number deletions.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24</w:t>
      </w:r>
      <w:r w:rsidRPr="00D92B10">
        <w:rPr>
          <w:rFonts w:ascii="Calibri" w:hAnsi="Calibri" w:cs="Calibri"/>
          <w:noProof/>
          <w:szCs w:val="24"/>
        </w:rPr>
        <w:t>(3), 311–318. https://doi.org/10.1016/j.pscychresns.2014.10.006</w:t>
      </w:r>
    </w:p>
    <w:p w14:paraId="669034C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atsuo, K., Chen, S. H. A., Liu, C. M., Liu, C. C., Hwang, T. J., Hsieh, M. H., … Tseng, W. Y. I. (2013). Stable signatures of schizophrenia in the cortical-subcortical-cerebellar network using fMRI of verbal working memor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51</w:t>
      </w:r>
      <w:r w:rsidRPr="00D92B10">
        <w:rPr>
          <w:rFonts w:ascii="Calibri" w:hAnsi="Calibri" w:cs="Calibri"/>
          <w:noProof/>
          <w:szCs w:val="24"/>
        </w:rPr>
        <w:t>(1–3), 133–140. https://doi.org/10.1016/j.schres.2013.10.028</w:t>
      </w:r>
    </w:p>
    <w:p w14:paraId="4544B20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cIntosh, A. M., Whalley, H. C., McKirdy, J., Hall, J., Sussmann, J. E. D., Shankar, P., … Lawrie, S. M. (2008). Prefrontal function and activation in bipolar disorder and schizophrenia.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5</w:t>
      </w:r>
      <w:r w:rsidRPr="00D92B10">
        <w:rPr>
          <w:rFonts w:ascii="Calibri" w:hAnsi="Calibri" w:cs="Calibri"/>
          <w:noProof/>
          <w:szCs w:val="24"/>
        </w:rPr>
        <w:t>(3), 378–384. https://doi.org/10.1176/appi.ajp.2007.07020365</w:t>
      </w:r>
    </w:p>
    <w:p w14:paraId="776F395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eisenzahl, E. M., Koutsouleris, N., Bottlender, R., Scheuerecker, J., Jäger, M., Teipel, S. J., … Möller, H. J. (2008). Structural brain alterations at different stages of schizophrenia: A voxel-based morphometric </w:t>
      </w:r>
      <w:r w:rsidRPr="00D92B10">
        <w:rPr>
          <w:rFonts w:ascii="Calibri" w:hAnsi="Calibri" w:cs="Calibri"/>
          <w:noProof/>
          <w:szCs w:val="24"/>
        </w:rPr>
        <w:lastRenderedPageBreak/>
        <w:t xml:space="preserve">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04</w:t>
      </w:r>
      <w:r w:rsidRPr="00D92B10">
        <w:rPr>
          <w:rFonts w:ascii="Calibri" w:hAnsi="Calibri" w:cs="Calibri"/>
          <w:noProof/>
          <w:szCs w:val="24"/>
        </w:rPr>
        <w:t>(1–3), 44–60. https://doi.org/10.1016/j.schres.2008.06.023</w:t>
      </w:r>
    </w:p>
    <w:p w14:paraId="00F7CDA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eisenzahl, E. M., Scheuerecker, J., Zipse, M., Ufer, S., Wiesmann, M., Frodl, T., … Möller, H. J. (2006). Effects of treatment with the atypical neuroleptic quetiapine on working memory function: A functional MRI follow-up investigation.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56</w:t>
      </w:r>
      <w:r w:rsidRPr="00D92B10">
        <w:rPr>
          <w:rFonts w:ascii="Calibri" w:hAnsi="Calibri" w:cs="Calibri"/>
          <w:noProof/>
          <w:szCs w:val="24"/>
        </w:rPr>
        <w:t>(8), 522–531. https://doi.org/10.1007/s00406-006-0687-x</w:t>
      </w:r>
    </w:p>
    <w:p w14:paraId="3D99035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endrek, A., Kiehl, K. A., Smith, A. M., Irwin, D., Forster, B. B., &amp; Liddle, P. F. (2005). Dysfunction of a distributed neural circuitry in schizophrenia patients during a working-memory performance.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35</w:t>
      </w:r>
      <w:r w:rsidRPr="00D92B10">
        <w:rPr>
          <w:rFonts w:ascii="Calibri" w:hAnsi="Calibri" w:cs="Calibri"/>
          <w:noProof/>
          <w:szCs w:val="24"/>
        </w:rPr>
        <w:t>(2), 187–196. https://doi.org/10.1017/S0033291704003228</w:t>
      </w:r>
    </w:p>
    <w:p w14:paraId="3221F6A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ier, D., Sauer, C., Lis, S., Esslinger, C., Wilhelm, J., Gallhofer, B., &amp; Kirsch, P. (2010). Neuronal correlates of affective theory of mind in schizophrenia out-patients: Evidence for a baseline deficit.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0</w:t>
      </w:r>
      <w:r w:rsidRPr="00D92B10">
        <w:rPr>
          <w:rFonts w:ascii="Calibri" w:hAnsi="Calibri" w:cs="Calibri"/>
          <w:noProof/>
          <w:szCs w:val="24"/>
        </w:rPr>
        <w:t>(10), 1607–1617. https://doi.org/10.1017/S0033291709992133</w:t>
      </w:r>
    </w:p>
    <w:p w14:paraId="5BFF2B2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ier, Daniela, Eisenacher, S., Rausch, F., Englisch, S., Gerchen, M. F., Zamoscik, V., … Kirsch, P. (2017). Aberrant activity and connectivity of the posterior superior temporal sulcus during social cognition in schizophrenia.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67</w:t>
      </w:r>
      <w:r w:rsidRPr="00D92B10">
        <w:rPr>
          <w:rFonts w:ascii="Calibri" w:hAnsi="Calibri" w:cs="Calibri"/>
          <w:noProof/>
          <w:szCs w:val="24"/>
        </w:rPr>
        <w:t>(7), 597–610. https://doi.org/10.1007/s00406-016-0737-y</w:t>
      </w:r>
    </w:p>
    <w:p w14:paraId="67270E2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ier, Daniela, Lis, S., Zygrodnik, K., Sauer, C., Ulferts, J., Gallhofer, B., &amp; Kirsch, P. (2014). Evidence for altered amygdala activation in schizophrenia in an adaptive emotion recognition task.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21</w:t>
      </w:r>
      <w:r w:rsidRPr="00D92B10">
        <w:rPr>
          <w:rFonts w:ascii="Calibri" w:hAnsi="Calibri" w:cs="Calibri"/>
          <w:noProof/>
          <w:szCs w:val="24"/>
        </w:rPr>
        <w:t>(3), 195–203. https://doi.org/10.1016/j.pscychresns.2013.12.001</w:t>
      </w:r>
    </w:p>
    <w:p w14:paraId="60577EC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lina, V., Galindo, G., Cortés, B., De Herrera, A. G. S., Ledo, A., Sanz, J., … Hernández-Tamames, J. A. (2011). Different gray matter patterns in chronic schizophrenia and chronic bipolar disorder patients identified using voxel-based morphometry.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61</w:t>
      </w:r>
      <w:r w:rsidRPr="00D92B10">
        <w:rPr>
          <w:rFonts w:ascii="Calibri" w:hAnsi="Calibri" w:cs="Calibri"/>
          <w:noProof/>
          <w:szCs w:val="24"/>
        </w:rPr>
        <w:t>(5), 313–322. https://doi.org/10.1007/s00406-010-0183-1</w:t>
      </w:r>
    </w:p>
    <w:p w14:paraId="17A6AAF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lina, V., Martín, C., Ballesteros, A., De Herrera, A. G. S., &amp; Hernández-Tamames, J. A. (2011). Optimized voxel brain morphometry: Association between brain volumes and the response to atypical antipsychotics.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61</w:t>
      </w:r>
      <w:r w:rsidRPr="00D92B10">
        <w:rPr>
          <w:rFonts w:ascii="Calibri" w:hAnsi="Calibri" w:cs="Calibri"/>
          <w:noProof/>
          <w:szCs w:val="24"/>
        </w:rPr>
        <w:t>(6), 407–416. https://doi.org/10.1007/s00406-010-0182-2</w:t>
      </w:r>
    </w:p>
    <w:p w14:paraId="6FF9EBC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lina, V., Sanz, J., Villa, R., Pérez, J., González, D., Sarramea, F., … Hernández, J. A. (2010). Voxel-based morphometry comparison between first episodes of psychosis with and without evolution to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81</w:t>
      </w:r>
      <w:r w:rsidRPr="00D92B10">
        <w:rPr>
          <w:rFonts w:ascii="Calibri" w:hAnsi="Calibri" w:cs="Calibri"/>
          <w:noProof/>
          <w:szCs w:val="24"/>
        </w:rPr>
        <w:t>(3), 204–210. https://doi.org/10.1016/j.pscychresns.2009.09.003</w:t>
      </w:r>
    </w:p>
    <w:p w14:paraId="61D6D22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orhead, T. W. J., Job, D. E., Whalley, H. C., Sanderson, T. L., Johnstone, E. C., &amp; Lawrie, S. M. (2004). Voxel-based morphometry of comorbid schizophrenia and learning disability: Analyses in normalized </w:t>
      </w:r>
      <w:r w:rsidRPr="00D92B10">
        <w:rPr>
          <w:rFonts w:ascii="Calibri" w:hAnsi="Calibri" w:cs="Calibri"/>
          <w:noProof/>
          <w:szCs w:val="24"/>
        </w:rPr>
        <w:lastRenderedPageBreak/>
        <w:t xml:space="preserve">and native spaces using parametric and nonparametric statistical methods.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22</w:t>
      </w:r>
      <w:r w:rsidRPr="00D92B10">
        <w:rPr>
          <w:rFonts w:ascii="Calibri" w:hAnsi="Calibri" w:cs="Calibri"/>
          <w:noProof/>
          <w:szCs w:val="24"/>
        </w:rPr>
        <w:t>(1), 188–202. https://doi.org/10.1016/j.neuroimage.2003.12.012</w:t>
      </w:r>
    </w:p>
    <w:p w14:paraId="094A4B6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ran, L. V., Stoeckel, L. E., Wang, K., Caine, C. E., Villafuerte, R., Calderon, V., … Pizzagalli, D. A. (2018). Nicotine-induced activation of caudate and anterior cingulate cortex in response to errors in schizophrenia. </w:t>
      </w:r>
      <w:r w:rsidRPr="00D92B10">
        <w:rPr>
          <w:rFonts w:ascii="Calibri" w:hAnsi="Calibri" w:cs="Calibri"/>
          <w:i/>
          <w:iCs/>
          <w:noProof/>
          <w:szCs w:val="24"/>
        </w:rPr>
        <w:t>Psychopharmacology</w:t>
      </w:r>
      <w:r w:rsidRPr="00D92B10">
        <w:rPr>
          <w:rFonts w:ascii="Calibri" w:hAnsi="Calibri" w:cs="Calibri"/>
          <w:noProof/>
          <w:szCs w:val="24"/>
        </w:rPr>
        <w:t>. https://doi.org/10.1007/s00213-017-4794-3</w:t>
      </w:r>
    </w:p>
    <w:p w14:paraId="023AE78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rris, R. W., Sparks, A., Mitchell, P. B., Weickert, C. S., &amp; Green, M. J. (2012). Lack of cortico-limbic coupling in bipolar disorder and schizophrenia during emotion regulation. </w:t>
      </w:r>
      <w:r w:rsidRPr="00D92B10">
        <w:rPr>
          <w:rFonts w:ascii="Calibri" w:hAnsi="Calibri" w:cs="Calibri"/>
          <w:i/>
          <w:iCs/>
          <w:noProof/>
          <w:szCs w:val="24"/>
        </w:rPr>
        <w:t>Translational Psychiatry</w:t>
      </w:r>
      <w:r w:rsidRPr="00D92B10">
        <w:rPr>
          <w:rFonts w:ascii="Calibri" w:hAnsi="Calibri" w:cs="Calibri"/>
          <w:noProof/>
          <w:szCs w:val="24"/>
        </w:rPr>
        <w:t xml:space="preserve">, </w:t>
      </w:r>
      <w:r w:rsidRPr="00D92B10">
        <w:rPr>
          <w:rFonts w:ascii="Calibri" w:hAnsi="Calibri" w:cs="Calibri"/>
          <w:i/>
          <w:iCs/>
          <w:noProof/>
          <w:szCs w:val="24"/>
        </w:rPr>
        <w:t>2</w:t>
      </w:r>
      <w:r w:rsidRPr="00D92B10">
        <w:rPr>
          <w:rFonts w:ascii="Calibri" w:hAnsi="Calibri" w:cs="Calibri"/>
          <w:noProof/>
          <w:szCs w:val="24"/>
        </w:rPr>
        <w:t>(3), e90. https://doi.org/10.1038/tp.2012.16</w:t>
      </w:r>
    </w:p>
    <w:p w14:paraId="28D1530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ser, D. A., Doucet, G. E., Lee, W. H., Rasgon, A., Krinsky, H., Leibu, E., … Frangou, S. (2018). Multivariate associations among behavioral, clinical, and multimodal imaging phenotypes in patients with psychosis. </w:t>
      </w:r>
      <w:r w:rsidRPr="00D92B10">
        <w:rPr>
          <w:rFonts w:ascii="Calibri" w:hAnsi="Calibri" w:cs="Calibri"/>
          <w:i/>
          <w:iCs/>
          <w:noProof/>
          <w:szCs w:val="24"/>
        </w:rPr>
        <w:t>JAMA Psychiatry</w:t>
      </w:r>
      <w:r w:rsidRPr="00D92B10">
        <w:rPr>
          <w:rFonts w:ascii="Calibri" w:hAnsi="Calibri" w:cs="Calibri"/>
          <w:noProof/>
          <w:szCs w:val="24"/>
        </w:rPr>
        <w:t xml:space="preserve">, </w:t>
      </w:r>
      <w:r w:rsidRPr="00D92B10">
        <w:rPr>
          <w:rFonts w:ascii="Calibri" w:hAnsi="Calibri" w:cs="Calibri"/>
          <w:i/>
          <w:iCs/>
          <w:noProof/>
          <w:szCs w:val="24"/>
        </w:rPr>
        <w:t>75</w:t>
      </w:r>
      <w:r w:rsidRPr="00D92B10">
        <w:rPr>
          <w:rFonts w:ascii="Calibri" w:hAnsi="Calibri" w:cs="Calibri"/>
          <w:noProof/>
          <w:szCs w:val="24"/>
        </w:rPr>
        <w:t>(4), 386–395. https://doi.org/10.1001/jamapsychiatry.2017.4741</w:t>
      </w:r>
    </w:p>
    <w:p w14:paraId="016C033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othersill, O., Morris, D. W., Kelly, S., Rose, E. J., Bokde, A., Reilly, R., … Donohoe, G. (2014). Altered medial prefrontal activity during dynamic face processing in schizophrenia spectrum patients. </w:t>
      </w:r>
      <w:r w:rsidRPr="00D92B10">
        <w:rPr>
          <w:rFonts w:ascii="Calibri" w:hAnsi="Calibri" w:cs="Calibri"/>
          <w:i/>
          <w:iCs/>
          <w:noProof/>
          <w:szCs w:val="24"/>
        </w:rPr>
        <w:t>Schizophrenia Research</w:t>
      </w:r>
      <w:r w:rsidRPr="00D92B10">
        <w:rPr>
          <w:rFonts w:ascii="Calibri" w:hAnsi="Calibri" w:cs="Calibri"/>
          <w:noProof/>
          <w:szCs w:val="24"/>
        </w:rPr>
        <w:t>. https://doi.org/10.1016/j.schres.2014.05.023</w:t>
      </w:r>
    </w:p>
    <w:p w14:paraId="27C488F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ucci, A., Dima, D., Soricelli, A., Volpe, U., Bucci, P., Frangou, S., … Maj, M. (2015). Is avolition in schizophrenia associated with a deficit of dorsal caudate activity?  A functional magnetic resonance imaging study during reward anticipation and feedback.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8), 1765–1778. https://doi.org/10.1017/S0033291714002943</w:t>
      </w:r>
    </w:p>
    <w:p w14:paraId="39C7046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ukerji, C. E., Lincoln, S. H., Tully, L. M., Dodell-Feder, D., &amp; Hooker, C. I. (2018). Neural simulation mechanisms and social-emotional function in schizophrenia. </w:t>
      </w:r>
      <w:r w:rsidRPr="00D92B10">
        <w:rPr>
          <w:rFonts w:ascii="Calibri" w:hAnsi="Calibri" w:cs="Calibri"/>
          <w:i/>
          <w:iCs/>
          <w:noProof/>
          <w:szCs w:val="24"/>
        </w:rPr>
        <w:t>Psychiatry Research - Neuroimaging</w:t>
      </w:r>
      <w:r w:rsidRPr="00D92B10">
        <w:rPr>
          <w:rFonts w:ascii="Calibri" w:hAnsi="Calibri" w:cs="Calibri"/>
          <w:noProof/>
          <w:szCs w:val="24"/>
        </w:rPr>
        <w:t>. https://doi.org/10.1016/j.pscychresns.2017.10.006</w:t>
      </w:r>
    </w:p>
    <w:p w14:paraId="22FFFFB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ukherjee, P., Whalley, H. C., McKirdy, J. W., Sprengelmeyer, R., Young, A. W., McIntosh, A. M., … Hall, J. (2014). Altered amygdala connectivity within the social brain in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40</w:t>
      </w:r>
      <w:r w:rsidRPr="00D92B10">
        <w:rPr>
          <w:rFonts w:ascii="Calibri" w:hAnsi="Calibri" w:cs="Calibri"/>
          <w:noProof/>
          <w:szCs w:val="24"/>
        </w:rPr>
        <w:t>(1), 152–160. https://doi.org/10.1093/schbul/sbt086</w:t>
      </w:r>
    </w:p>
    <w:p w14:paraId="520255B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Murphy, E. R., Brent, B. K., Benton, M., Pruitt, P., Diwadkar, V., Rajarethinam, R. P., &amp; Keshavan, M. S. (2010). Differential processing of metacognitive evaluation and the neural circuitry of the  self and others in schizophrenia: a pilot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16</w:t>
      </w:r>
      <w:r w:rsidRPr="00D92B10">
        <w:rPr>
          <w:rFonts w:ascii="Calibri" w:hAnsi="Calibri" w:cs="Calibri"/>
          <w:noProof/>
          <w:szCs w:val="24"/>
        </w:rPr>
        <w:t>(2–3), 252–258. https://doi.org/10.1016/j.schres.2009.11.009</w:t>
      </w:r>
    </w:p>
    <w:p w14:paraId="3EA0255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akamura, K., Takahashi, T., Nemoto, K., Furuichi, A., Nishiyama, S., Nakamura, Y., … Suzuki, M. (2013). Gray matter changes in subjects at high risk for developing psychosis and first-episode schizophrenia: A voxel-based structural MRI study. </w:t>
      </w:r>
      <w:r w:rsidRPr="00D92B10">
        <w:rPr>
          <w:rFonts w:ascii="Calibri" w:hAnsi="Calibri" w:cs="Calibri"/>
          <w:i/>
          <w:iCs/>
          <w:noProof/>
          <w:szCs w:val="24"/>
        </w:rPr>
        <w:t>Frontiers in Psychiatry</w:t>
      </w:r>
      <w:r w:rsidRPr="00D92B10">
        <w:rPr>
          <w:rFonts w:ascii="Calibri" w:hAnsi="Calibri" w:cs="Calibri"/>
          <w:noProof/>
          <w:szCs w:val="24"/>
        </w:rPr>
        <w:t xml:space="preserve">, </w:t>
      </w:r>
      <w:r w:rsidRPr="00D92B10">
        <w:rPr>
          <w:rFonts w:ascii="Calibri" w:hAnsi="Calibri" w:cs="Calibri"/>
          <w:i/>
          <w:iCs/>
          <w:noProof/>
          <w:szCs w:val="24"/>
        </w:rPr>
        <w:t>4</w:t>
      </w:r>
      <w:r w:rsidRPr="00D92B10">
        <w:rPr>
          <w:rFonts w:ascii="Calibri" w:hAnsi="Calibri" w:cs="Calibri"/>
          <w:noProof/>
          <w:szCs w:val="24"/>
        </w:rPr>
        <w:t>(MAR). https://doi.org/10.3389/fpsyt.2013.00016</w:t>
      </w:r>
    </w:p>
    <w:p w14:paraId="20C4D00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Neckelmann, G., Specht, K., Lund, A., Ersland, L., Smievoll, A. I., Neckelmann, D., &amp; Hugdahl, K. (2006). MR morphometry analysis of grey matter volume reduction in schizophrenia: Association with hallucinations. </w:t>
      </w:r>
      <w:r w:rsidRPr="00D92B10">
        <w:rPr>
          <w:rFonts w:ascii="Calibri" w:hAnsi="Calibri" w:cs="Calibri"/>
          <w:i/>
          <w:iCs/>
          <w:noProof/>
          <w:szCs w:val="24"/>
        </w:rPr>
        <w:t>International Journal of Neuroscience</w:t>
      </w:r>
      <w:r w:rsidRPr="00D92B10">
        <w:rPr>
          <w:rFonts w:ascii="Calibri" w:hAnsi="Calibri" w:cs="Calibri"/>
          <w:noProof/>
          <w:szCs w:val="24"/>
        </w:rPr>
        <w:t xml:space="preserve">, </w:t>
      </w:r>
      <w:r w:rsidRPr="00D92B10">
        <w:rPr>
          <w:rFonts w:ascii="Calibri" w:hAnsi="Calibri" w:cs="Calibri"/>
          <w:i/>
          <w:iCs/>
          <w:noProof/>
          <w:szCs w:val="24"/>
        </w:rPr>
        <w:t>116</w:t>
      </w:r>
      <w:r w:rsidRPr="00D92B10">
        <w:rPr>
          <w:rFonts w:ascii="Calibri" w:hAnsi="Calibri" w:cs="Calibri"/>
          <w:noProof/>
          <w:szCs w:val="24"/>
        </w:rPr>
        <w:t>(1), 9–23. https://doi.org/10.1080/00207450690962244</w:t>
      </w:r>
    </w:p>
    <w:p w14:paraId="396E2F9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ejad, A. B., Ebdrup, B. H., Siebner, H. R., Rasmussen, H., Aggernæs, B., Glenthøj, B. Y., &amp; Baarée, W. F. C. (2011). Impaired temporoparietal deactivation with working memory load in antipsychotic-naÃve patients with first-episode schizophrenia. </w:t>
      </w:r>
      <w:r w:rsidRPr="00D92B10">
        <w:rPr>
          <w:rFonts w:ascii="Calibri" w:hAnsi="Calibri" w:cs="Calibri"/>
          <w:i/>
          <w:iCs/>
          <w:noProof/>
          <w:szCs w:val="24"/>
        </w:rPr>
        <w:t>World Journal of Biological Psychiatry</w:t>
      </w:r>
      <w:r w:rsidRPr="00D92B10">
        <w:rPr>
          <w:rFonts w:ascii="Calibri" w:hAnsi="Calibri" w:cs="Calibri"/>
          <w:noProof/>
          <w:szCs w:val="24"/>
        </w:rPr>
        <w:t xml:space="preserve">, </w:t>
      </w:r>
      <w:r w:rsidRPr="00D92B10">
        <w:rPr>
          <w:rFonts w:ascii="Calibri" w:hAnsi="Calibri" w:cs="Calibri"/>
          <w:i/>
          <w:iCs/>
          <w:noProof/>
          <w:szCs w:val="24"/>
        </w:rPr>
        <w:t>12</w:t>
      </w:r>
      <w:r w:rsidRPr="00D92B10">
        <w:rPr>
          <w:rFonts w:ascii="Calibri" w:hAnsi="Calibri" w:cs="Calibri"/>
          <w:noProof/>
          <w:szCs w:val="24"/>
        </w:rPr>
        <w:t>(4), 271–281. https://doi.org/10.3109/15622975.2010.556199</w:t>
      </w:r>
    </w:p>
    <w:p w14:paraId="53251F9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emoto, K., Shimokawa, T., Fukunaga, M., Yamashita, F., Tamura, M., Yamamori, H., … Arai, T. (2020). Differentiation of schizophrenia using structural MRI with consideration of scanner  differences: A real-world multisite study. </w:t>
      </w:r>
      <w:r w:rsidRPr="00D92B10">
        <w:rPr>
          <w:rFonts w:ascii="Calibri" w:hAnsi="Calibri" w:cs="Calibri"/>
          <w:i/>
          <w:iCs/>
          <w:noProof/>
          <w:szCs w:val="24"/>
        </w:rPr>
        <w:t>Psychiatry and Clinical Neurosciences</w:t>
      </w:r>
      <w:r w:rsidRPr="00D92B10">
        <w:rPr>
          <w:rFonts w:ascii="Calibri" w:hAnsi="Calibri" w:cs="Calibri"/>
          <w:noProof/>
          <w:szCs w:val="24"/>
        </w:rPr>
        <w:t xml:space="preserve">, </w:t>
      </w:r>
      <w:r w:rsidRPr="00D92B10">
        <w:rPr>
          <w:rFonts w:ascii="Calibri" w:hAnsi="Calibri" w:cs="Calibri"/>
          <w:i/>
          <w:iCs/>
          <w:noProof/>
          <w:szCs w:val="24"/>
        </w:rPr>
        <w:t>74</w:t>
      </w:r>
      <w:r w:rsidRPr="00D92B10">
        <w:rPr>
          <w:rFonts w:ascii="Calibri" w:hAnsi="Calibri" w:cs="Calibri"/>
          <w:noProof/>
          <w:szCs w:val="24"/>
        </w:rPr>
        <w:t>(1), 56–63. https://doi.org/10.1111/pcn.12934</w:t>
      </w:r>
    </w:p>
    <w:p w14:paraId="52395B8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enadic, I., Dietzek, M., Schönfeld, N., Lorenz, C., Gussew, A., Reichenbach, J. R., … Smesny, S. (2015). Brain structure in people at ultra-high risk of psychosis, patients with first-episode schizophrenia, and healthy controls: A VBM study. </w:t>
      </w:r>
      <w:r w:rsidRPr="00D92B10">
        <w:rPr>
          <w:rFonts w:ascii="Calibri" w:hAnsi="Calibri" w:cs="Calibri"/>
          <w:i/>
          <w:iCs/>
          <w:noProof/>
          <w:szCs w:val="24"/>
        </w:rPr>
        <w:t>Schizophrenia Research</w:t>
      </w:r>
      <w:r w:rsidRPr="00D92B10">
        <w:rPr>
          <w:rFonts w:ascii="Calibri" w:hAnsi="Calibri" w:cs="Calibri"/>
          <w:noProof/>
          <w:szCs w:val="24"/>
        </w:rPr>
        <w:t>. https://doi.org/10.1016/j.schres.2014.10.041</w:t>
      </w:r>
    </w:p>
    <w:p w14:paraId="7D7990C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enadic, I., Langbein, K., Smesny, S., Gaser, C., Sauer, H., Lorenz, C., … Dietzek, M. (2015). Brain structure in schizophrenia vs. psychotic bipolar I disorder: A VBM study. </w:t>
      </w:r>
      <w:r w:rsidRPr="00D92B10">
        <w:rPr>
          <w:rFonts w:ascii="Calibri" w:hAnsi="Calibri" w:cs="Calibri"/>
          <w:i/>
          <w:iCs/>
          <w:noProof/>
          <w:szCs w:val="24"/>
        </w:rPr>
        <w:t>Schizophrenia Research</w:t>
      </w:r>
      <w:r w:rsidRPr="00D92B10">
        <w:rPr>
          <w:rFonts w:ascii="Calibri" w:hAnsi="Calibri" w:cs="Calibri"/>
          <w:noProof/>
          <w:szCs w:val="24"/>
        </w:rPr>
        <w:t>. https://doi.org/10.1016/j.schres.2015.04.007</w:t>
      </w:r>
    </w:p>
    <w:p w14:paraId="3BB30AD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eugebauer, K., Hammans, C., Wensing, T., Kumar, V., Grodd, W., Mevissen, L., … Nickl-Jockschat, T. (2019). Nerve growth factor serum levels are associated with regional gray matter volume differences in schizophrenia patients. </w:t>
      </w:r>
      <w:r w:rsidRPr="00D92B10">
        <w:rPr>
          <w:rFonts w:ascii="Calibri" w:hAnsi="Calibri" w:cs="Calibri"/>
          <w:i/>
          <w:iCs/>
          <w:noProof/>
          <w:szCs w:val="24"/>
        </w:rPr>
        <w:t>Frontiers in Psychiatry</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APR), 275. https://doi.org/10.3389/fpsyt.2019.00275</w:t>
      </w:r>
    </w:p>
    <w:p w14:paraId="5EB4968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Nielsen, J. D., Madsen, K. H., Wang, Z., Liu, Z., Friston, K. J., &amp; Zhou, Y. (2017). Working Memory Modulation of Frontoparietal Network Connectivity in First-Episode Schizophrenia. </w:t>
      </w:r>
      <w:r w:rsidRPr="00D92B10">
        <w:rPr>
          <w:rFonts w:ascii="Calibri" w:hAnsi="Calibri" w:cs="Calibri"/>
          <w:i/>
          <w:iCs/>
          <w:noProof/>
          <w:szCs w:val="24"/>
        </w:rPr>
        <w:t>Cerebral Cortex</w:t>
      </w:r>
      <w:r w:rsidRPr="00D92B10">
        <w:rPr>
          <w:rFonts w:ascii="Calibri" w:hAnsi="Calibri" w:cs="Calibri"/>
          <w:noProof/>
          <w:szCs w:val="24"/>
        </w:rPr>
        <w:t>. https://doi.org/10.1093/cercor/bhx050</w:t>
      </w:r>
    </w:p>
    <w:p w14:paraId="50FF958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Oertel, V., Kraft, D., Alves, G., Knöchel, C., Ghinea, D., Storchak, H., … Stäblein, M. (2019). Associative memory impairments are associated with functional alterations within the memory network in schizophrenia patients and their unaffected first-degree relatives: An fMRI study. </w:t>
      </w:r>
      <w:r w:rsidRPr="00D92B10">
        <w:rPr>
          <w:rFonts w:ascii="Calibri" w:hAnsi="Calibri" w:cs="Calibri"/>
          <w:i/>
          <w:iCs/>
          <w:noProof/>
          <w:szCs w:val="24"/>
        </w:rPr>
        <w:t>Frontiers in Psychiatry</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FEB), 33. https://doi.org/10.3389/fpsyt.2019.00033</w:t>
      </w:r>
    </w:p>
    <w:p w14:paraId="7817553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Oh, J., Chun, J.-W., Joon Jo, H., Kim, E., Park, H.-J., Lee, B., &amp; Kim, J.-J. (2015). The neural basis of a deficit in abstract thinking in patients with schizophrenia. </w:t>
      </w:r>
      <w:r w:rsidRPr="00D92B10">
        <w:rPr>
          <w:rFonts w:ascii="Calibri" w:hAnsi="Calibri" w:cs="Calibri"/>
          <w:i/>
          <w:iCs/>
          <w:noProof/>
          <w:szCs w:val="24"/>
        </w:rPr>
        <w:t>Psychiatry Research: Neuroimaging</w:t>
      </w:r>
      <w:r w:rsidRPr="00D92B10">
        <w:rPr>
          <w:rFonts w:ascii="Calibri" w:hAnsi="Calibri" w:cs="Calibri"/>
          <w:noProof/>
          <w:szCs w:val="24"/>
        </w:rPr>
        <w:t>. https://doi.org/10.1016/j.pscychresns.2015.08.007</w:t>
      </w:r>
    </w:p>
    <w:p w14:paraId="322E347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Onay, A., Yapıcı Eser, H., Ulaşoğlu-Yıldız, Ç., Aslan, S., &amp; Talı, E. T. (2017). A combined VBM and DTI study of schizophrenia: Bilateral decreased insula volume and cerebral white matter disintegrity corresponding to subinsular white matter projections unlinked to clinical symptomatology. </w:t>
      </w:r>
      <w:r w:rsidRPr="00D92B10">
        <w:rPr>
          <w:rFonts w:ascii="Calibri" w:hAnsi="Calibri" w:cs="Calibri"/>
          <w:i/>
          <w:iCs/>
          <w:noProof/>
          <w:szCs w:val="24"/>
        </w:rPr>
        <w:t>Diagnostic and Interventional Radiology</w:t>
      </w:r>
      <w:r w:rsidRPr="00D92B10">
        <w:rPr>
          <w:rFonts w:ascii="Calibri" w:hAnsi="Calibri" w:cs="Calibri"/>
          <w:noProof/>
          <w:szCs w:val="24"/>
        </w:rPr>
        <w:t xml:space="preserve">, </w:t>
      </w:r>
      <w:r w:rsidRPr="00D92B10">
        <w:rPr>
          <w:rFonts w:ascii="Calibri" w:hAnsi="Calibri" w:cs="Calibri"/>
          <w:i/>
          <w:iCs/>
          <w:noProof/>
          <w:szCs w:val="24"/>
        </w:rPr>
        <w:t>23</w:t>
      </w:r>
      <w:r w:rsidRPr="00D92B10">
        <w:rPr>
          <w:rFonts w:ascii="Calibri" w:hAnsi="Calibri" w:cs="Calibri"/>
          <w:noProof/>
          <w:szCs w:val="24"/>
        </w:rPr>
        <w:t>(5), 390–397. https://doi.org/10.5152/dir.2017.16519</w:t>
      </w:r>
    </w:p>
    <w:p w14:paraId="31A0A11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Ortiz-Gil, J., Pomarol-Clotet, E., Salvador, R., Canales-Rodríguez, E. J., Sarró, S., Gomar, J. J., … McKenna, P. J. (2011). Neural correlates of cognitive impairment in schizophrenia. </w:t>
      </w:r>
      <w:r w:rsidRPr="00D92B10">
        <w:rPr>
          <w:rFonts w:ascii="Calibri" w:hAnsi="Calibri" w:cs="Calibri"/>
          <w:i/>
          <w:iCs/>
          <w:noProof/>
          <w:szCs w:val="24"/>
        </w:rPr>
        <w:t>British Journal of Psychiatry</w:t>
      </w:r>
      <w:r w:rsidRPr="00D92B10">
        <w:rPr>
          <w:rFonts w:ascii="Calibri" w:hAnsi="Calibri" w:cs="Calibri"/>
          <w:noProof/>
          <w:szCs w:val="24"/>
        </w:rPr>
        <w:t xml:space="preserve">, </w:t>
      </w:r>
      <w:r w:rsidRPr="00D92B10">
        <w:rPr>
          <w:rFonts w:ascii="Calibri" w:hAnsi="Calibri" w:cs="Calibri"/>
          <w:i/>
          <w:iCs/>
          <w:noProof/>
          <w:szCs w:val="24"/>
        </w:rPr>
        <w:t>199</w:t>
      </w:r>
      <w:r w:rsidRPr="00D92B10">
        <w:rPr>
          <w:rFonts w:ascii="Calibri" w:hAnsi="Calibri" w:cs="Calibri"/>
          <w:noProof/>
          <w:szCs w:val="24"/>
        </w:rPr>
        <w:t>(3), 202–210. https://doi.org/10.1192/bjp.bp.110.083600</w:t>
      </w:r>
    </w:p>
    <w:p w14:paraId="7A51991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Ota, M., Matsuo, J., Sato, N., Teraishi, T., Hori, H., Hattori, K., … Kunugi, H. (2017). Correlation of reduced social communicational and interactional skills with regional grey matter volumes in schizophrenia patients. </w:t>
      </w:r>
      <w:r w:rsidRPr="00D92B10">
        <w:rPr>
          <w:rFonts w:ascii="Calibri" w:hAnsi="Calibri" w:cs="Calibri"/>
          <w:i/>
          <w:iCs/>
          <w:noProof/>
          <w:szCs w:val="24"/>
        </w:rPr>
        <w:t>Acta Neuropsychiatrica</w:t>
      </w:r>
      <w:r w:rsidRPr="00D92B10">
        <w:rPr>
          <w:rFonts w:ascii="Calibri" w:hAnsi="Calibri" w:cs="Calibri"/>
          <w:noProof/>
          <w:szCs w:val="24"/>
        </w:rPr>
        <w:t xml:space="preserve">, </w:t>
      </w:r>
      <w:r w:rsidRPr="00D92B10">
        <w:rPr>
          <w:rFonts w:ascii="Calibri" w:hAnsi="Calibri" w:cs="Calibri"/>
          <w:i/>
          <w:iCs/>
          <w:noProof/>
          <w:szCs w:val="24"/>
        </w:rPr>
        <w:t>29</w:t>
      </w:r>
      <w:r w:rsidRPr="00D92B10">
        <w:rPr>
          <w:rFonts w:ascii="Calibri" w:hAnsi="Calibri" w:cs="Calibri"/>
          <w:noProof/>
          <w:szCs w:val="24"/>
        </w:rPr>
        <w:t>(6), 374–381. https://doi.org/10.1017/neu.2017.9</w:t>
      </w:r>
    </w:p>
    <w:p w14:paraId="276C0DF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Overbeek, G., Gawne, T. J., Reid, M. A., Salibi, N., Kraguljac, N. V., White, D. M., &amp; Lahti, A. C. (2019). Relationship Between Cortical Excitation and Inhibition and Task-Induced Activation and Deactivation: A Combined Magnetic Resonance Spectroscopy and Functional Magnetic Resonance Imaging Study at 7T in First-Episode Psychosis. </w:t>
      </w:r>
      <w:r w:rsidRPr="00D92B10">
        <w:rPr>
          <w:rFonts w:ascii="Calibri" w:hAnsi="Calibri" w:cs="Calibri"/>
          <w:i/>
          <w:iCs/>
          <w:noProof/>
          <w:szCs w:val="24"/>
        </w:rPr>
        <w:t>Biological Psychiatry: Cognitive Neuroscience and Neuroimaging</w:t>
      </w:r>
      <w:r w:rsidRPr="00D92B10">
        <w:rPr>
          <w:rFonts w:ascii="Calibri" w:hAnsi="Calibri" w:cs="Calibri"/>
          <w:noProof/>
          <w:szCs w:val="24"/>
        </w:rPr>
        <w:t xml:space="preserve">, </w:t>
      </w:r>
      <w:r w:rsidRPr="00D92B10">
        <w:rPr>
          <w:rFonts w:ascii="Calibri" w:hAnsi="Calibri" w:cs="Calibri"/>
          <w:i/>
          <w:iCs/>
          <w:noProof/>
          <w:szCs w:val="24"/>
        </w:rPr>
        <w:t>4</w:t>
      </w:r>
      <w:r w:rsidRPr="00D92B10">
        <w:rPr>
          <w:rFonts w:ascii="Calibri" w:hAnsi="Calibri" w:cs="Calibri"/>
          <w:noProof/>
          <w:szCs w:val="24"/>
        </w:rPr>
        <w:t>(2), 121–130. https://doi.org/10.1016/j.bpsc.2018.10.002</w:t>
      </w:r>
    </w:p>
    <w:p w14:paraId="776045C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Özdemir, H. I., Eker, M. Ç., Zengin, B., Yilmaz, D. A., Haznedaroglu, D. I., Çinar, C., … Gönül, A. S. (2012). Gray matter changes in patients with deficit schizophrenia and non-deficit schizophrenia. </w:t>
      </w:r>
      <w:r w:rsidRPr="00D92B10">
        <w:rPr>
          <w:rFonts w:ascii="Calibri" w:hAnsi="Calibri" w:cs="Calibri"/>
          <w:i/>
          <w:iCs/>
          <w:noProof/>
          <w:szCs w:val="24"/>
        </w:rPr>
        <w:t>Turk Psikiyatri Dergisi</w:t>
      </w:r>
      <w:r w:rsidRPr="00D92B10">
        <w:rPr>
          <w:rFonts w:ascii="Calibri" w:hAnsi="Calibri" w:cs="Calibri"/>
          <w:noProof/>
          <w:szCs w:val="24"/>
        </w:rPr>
        <w:t xml:space="preserve">, </w:t>
      </w:r>
      <w:r w:rsidRPr="00D92B10">
        <w:rPr>
          <w:rFonts w:ascii="Calibri" w:hAnsi="Calibri" w:cs="Calibri"/>
          <w:i/>
          <w:iCs/>
          <w:noProof/>
          <w:szCs w:val="24"/>
        </w:rPr>
        <w:t>23</w:t>
      </w:r>
      <w:r w:rsidRPr="00D92B10">
        <w:rPr>
          <w:rFonts w:ascii="Calibri" w:hAnsi="Calibri" w:cs="Calibri"/>
          <w:noProof/>
          <w:szCs w:val="24"/>
        </w:rPr>
        <w:t>(4), 237–247.</w:t>
      </w:r>
    </w:p>
    <w:p w14:paraId="43627C2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e, C.-U., Juh, R., Yoo, S.-S., Choi, B.-G., Lim, H.-K., Lee, C., … Lee, C.-U. (2008). Verbal working memory dysfunction in schizophrenia: An fMRI investigation. </w:t>
      </w:r>
      <w:r w:rsidRPr="00D92B10">
        <w:rPr>
          <w:rFonts w:ascii="Calibri" w:hAnsi="Calibri" w:cs="Calibri"/>
          <w:i/>
          <w:iCs/>
          <w:noProof/>
          <w:szCs w:val="24"/>
        </w:rPr>
        <w:t>International Journal of Neuroscience</w:t>
      </w:r>
      <w:r w:rsidRPr="00D92B10">
        <w:rPr>
          <w:rFonts w:ascii="Calibri" w:hAnsi="Calibri" w:cs="Calibri"/>
          <w:noProof/>
          <w:szCs w:val="24"/>
        </w:rPr>
        <w:t xml:space="preserve">, </w:t>
      </w:r>
      <w:r w:rsidRPr="00D92B10">
        <w:rPr>
          <w:rFonts w:ascii="Calibri" w:hAnsi="Calibri" w:cs="Calibri"/>
          <w:i/>
          <w:iCs/>
          <w:noProof/>
          <w:szCs w:val="24"/>
        </w:rPr>
        <w:t>118</w:t>
      </w:r>
      <w:r w:rsidRPr="00D92B10">
        <w:rPr>
          <w:rFonts w:ascii="Calibri" w:hAnsi="Calibri" w:cs="Calibri"/>
          <w:noProof/>
          <w:szCs w:val="24"/>
        </w:rPr>
        <w:t>(10), 1467–1487. https://doi.org/10.1080/00207450701591131</w:t>
      </w:r>
    </w:p>
    <w:p w14:paraId="3440A95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nagiotaropoulou, G., Thrapsanioti, E., Pappa, E., Grigoras, C., Mylonas, D., Karavasilis, E., … Smyrnis, N. (2019). Hypo-activity of the dorsolateral prefrontal cortex relates to increased reaction time variability in patients with schizophrenia.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23</w:t>
      </w:r>
      <w:r w:rsidRPr="00D92B10">
        <w:rPr>
          <w:rFonts w:ascii="Calibri" w:hAnsi="Calibri" w:cs="Calibri"/>
          <w:noProof/>
          <w:szCs w:val="24"/>
        </w:rPr>
        <w:t>. https://doi.org/10.1016/j.nicl.2019.101853</w:t>
      </w:r>
    </w:p>
    <w:p w14:paraId="2FAE81D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pagni, S. A., Mechelli, A., Prata, D. P., Kambeitz, J., Fu, C. H. Y. Y., Picchioni, M., … McGuire, P. (2011). Differential effects of DAAO on regional activation and functional connectivity in  schizophrenia, bipolar disorder and controls.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56</w:t>
      </w:r>
      <w:r w:rsidRPr="00D92B10">
        <w:rPr>
          <w:rFonts w:ascii="Calibri" w:hAnsi="Calibri" w:cs="Calibri"/>
          <w:noProof/>
          <w:szCs w:val="24"/>
        </w:rPr>
        <w:t>(4), 2283–2291. https://doi.org/10.1016/j.neuroimage.2011.03.037</w:t>
      </w:r>
    </w:p>
    <w:p w14:paraId="54B9121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rk, J.-I., Kim, G.-W., Jeong, G.-W., &amp; Yang, J.-C. (2019). Brain activation patterns associated with the effects of fearful distractors during working memory maintenance in patients with schizophrenia. </w:t>
      </w:r>
      <w:r w:rsidRPr="00D92B10">
        <w:rPr>
          <w:rFonts w:ascii="Calibri" w:hAnsi="Calibri" w:cs="Calibri"/>
          <w:i/>
          <w:iCs/>
          <w:noProof/>
          <w:szCs w:val="24"/>
        </w:rPr>
        <w:t>Clinical Psychopharmacology and Neuroscience</w:t>
      </w:r>
      <w:r w:rsidRPr="00D92B10">
        <w:rPr>
          <w:rFonts w:ascii="Calibri" w:hAnsi="Calibri" w:cs="Calibri"/>
          <w:noProof/>
          <w:szCs w:val="24"/>
        </w:rPr>
        <w:t xml:space="preserve">, </w:t>
      </w:r>
      <w:r w:rsidRPr="00D92B10">
        <w:rPr>
          <w:rFonts w:ascii="Calibri" w:hAnsi="Calibri" w:cs="Calibri"/>
          <w:i/>
          <w:iCs/>
          <w:noProof/>
          <w:szCs w:val="24"/>
        </w:rPr>
        <w:t>17</w:t>
      </w:r>
      <w:r w:rsidRPr="00D92B10">
        <w:rPr>
          <w:rFonts w:ascii="Calibri" w:hAnsi="Calibri" w:cs="Calibri"/>
          <w:noProof/>
          <w:szCs w:val="24"/>
        </w:rPr>
        <w:t>(1), 54–63. https://doi.org/10.9758/cpn.2019.17.1.54</w:t>
      </w:r>
    </w:p>
    <w:p w14:paraId="5AF8D50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Park, J., Chun, J.-W., Park, H.-J., Kim, E., &amp; Kim, J.-J. (2018). Involvement of amygdala-prefrontal dysfunction in the influence of negative emotion on the resolution of cognitive conflict in patients with schizophrenia. </w:t>
      </w:r>
      <w:r w:rsidRPr="00D92B10">
        <w:rPr>
          <w:rFonts w:ascii="Calibri" w:hAnsi="Calibri" w:cs="Calibri"/>
          <w:i/>
          <w:iCs/>
          <w:noProof/>
          <w:szCs w:val="24"/>
        </w:rPr>
        <w:t>Brain and Behavior</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8), e01064. https://doi.org/10.1002/brb3.1064</w:t>
      </w:r>
    </w:p>
    <w:p w14:paraId="1711360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rk, K. M., Kim, J. J., Ku, J., Kim, S. Y., Lee, H. R., Kim, S. I., &amp; Yoon, K. J. (2009). Neural basis of attributional style in schizophrenia. </w:t>
      </w:r>
      <w:r w:rsidRPr="00D92B10">
        <w:rPr>
          <w:rFonts w:ascii="Calibri" w:hAnsi="Calibri" w:cs="Calibri"/>
          <w:i/>
          <w:iCs/>
          <w:noProof/>
          <w:szCs w:val="24"/>
        </w:rPr>
        <w:t>Neuroscience Letters</w:t>
      </w:r>
      <w:r w:rsidRPr="00D92B10">
        <w:rPr>
          <w:rFonts w:ascii="Calibri" w:hAnsi="Calibri" w:cs="Calibri"/>
          <w:noProof/>
          <w:szCs w:val="24"/>
        </w:rPr>
        <w:t xml:space="preserve">, </w:t>
      </w:r>
      <w:r w:rsidRPr="00D92B10">
        <w:rPr>
          <w:rFonts w:ascii="Calibri" w:hAnsi="Calibri" w:cs="Calibri"/>
          <w:i/>
          <w:iCs/>
          <w:noProof/>
          <w:szCs w:val="24"/>
        </w:rPr>
        <w:t>459</w:t>
      </w:r>
      <w:r w:rsidRPr="00D92B10">
        <w:rPr>
          <w:rFonts w:ascii="Calibri" w:hAnsi="Calibri" w:cs="Calibri"/>
          <w:noProof/>
          <w:szCs w:val="24"/>
        </w:rPr>
        <w:t>(1), 35–40. https://doi.org/10.1016/j.neulet.2009.04.059</w:t>
      </w:r>
    </w:p>
    <w:p w14:paraId="0A516A4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ulus, M. P., Hozack, N. E., Zauscher, B. E., Frank, L., Brown, G. G., McDowell, J., &amp; Braff, D. L. (2002). Parietal dysfunction is associated with increased outcome-related decision-making in  schizophrenia patients.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51</w:t>
      </w:r>
      <w:r w:rsidRPr="00D92B10">
        <w:rPr>
          <w:rFonts w:ascii="Calibri" w:hAnsi="Calibri" w:cs="Calibri"/>
          <w:noProof/>
          <w:szCs w:val="24"/>
        </w:rPr>
        <w:t>(12), 995–1004. https://doi.org/10.1016/s0006-3223(01)01358-0</w:t>
      </w:r>
    </w:p>
    <w:p w14:paraId="7066FC2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auly, K. D., Kircher, T. T. J., Schneider, F., &amp; Habel, U. (2014). Me, myself and I: temporal dysfunctions during self-evaluation in patients with  schizophrenia. </w:t>
      </w:r>
      <w:r w:rsidRPr="00D92B10">
        <w:rPr>
          <w:rFonts w:ascii="Calibri" w:hAnsi="Calibri" w:cs="Calibri"/>
          <w:i/>
          <w:iCs/>
          <w:noProof/>
          <w:szCs w:val="24"/>
        </w:rPr>
        <w:t>Social Cognitive and Affective Neuroscience</w:t>
      </w:r>
      <w:r w:rsidRPr="00D92B10">
        <w:rPr>
          <w:rFonts w:ascii="Calibri" w:hAnsi="Calibri" w:cs="Calibri"/>
          <w:noProof/>
          <w:szCs w:val="24"/>
        </w:rPr>
        <w:t xml:space="preserve">, </w:t>
      </w:r>
      <w:r w:rsidRPr="00D92B10">
        <w:rPr>
          <w:rFonts w:ascii="Calibri" w:hAnsi="Calibri" w:cs="Calibri"/>
          <w:i/>
          <w:iCs/>
          <w:noProof/>
          <w:szCs w:val="24"/>
        </w:rPr>
        <w:t>9</w:t>
      </w:r>
      <w:r w:rsidRPr="00D92B10">
        <w:rPr>
          <w:rFonts w:ascii="Calibri" w:hAnsi="Calibri" w:cs="Calibri"/>
          <w:noProof/>
          <w:szCs w:val="24"/>
        </w:rPr>
        <w:t>(11), 1779–1788. https://doi.org/10.1093/scan/nst174</w:t>
      </w:r>
    </w:p>
    <w:p w14:paraId="39E5817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edersen, A., Koelkebeck, K., Brandt, M., Wee, M., Kueppers, K. A., Kugel, H., … Ohrmann, P. (2012). Theory of mind in patients with schizophrenia: is mentalizing delayed?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37</w:t>
      </w:r>
      <w:r w:rsidRPr="00D92B10">
        <w:rPr>
          <w:rFonts w:ascii="Calibri" w:hAnsi="Calibri" w:cs="Calibri"/>
          <w:noProof/>
          <w:szCs w:val="24"/>
        </w:rPr>
        <w:t>(1–3), 224–229. https://doi.org/10.1016/j.schres.2012.02.022</w:t>
      </w:r>
    </w:p>
    <w:p w14:paraId="34A4D61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edersen, A., Wilmsmeier, A., Wiedl, K. H., Bauer, J., Kueppers, K., Koelkebeck, K., … Ohrmann, P. (2012). Anterior cingulate cortex activation is related to learning potential on the WCST in schizophrenia patients. </w:t>
      </w:r>
      <w:r w:rsidRPr="00D92B10">
        <w:rPr>
          <w:rFonts w:ascii="Calibri" w:hAnsi="Calibri" w:cs="Calibri"/>
          <w:i/>
          <w:iCs/>
          <w:noProof/>
          <w:szCs w:val="24"/>
        </w:rPr>
        <w:t>Brain and Cognition</w:t>
      </w:r>
      <w:r w:rsidRPr="00D92B10">
        <w:rPr>
          <w:rFonts w:ascii="Calibri" w:hAnsi="Calibri" w:cs="Calibri"/>
          <w:noProof/>
          <w:szCs w:val="24"/>
        </w:rPr>
        <w:t xml:space="preserve">, </w:t>
      </w:r>
      <w:r w:rsidRPr="00D92B10">
        <w:rPr>
          <w:rFonts w:ascii="Calibri" w:hAnsi="Calibri" w:cs="Calibri"/>
          <w:i/>
          <w:iCs/>
          <w:noProof/>
          <w:szCs w:val="24"/>
        </w:rPr>
        <w:t>79</w:t>
      </w:r>
      <w:r w:rsidRPr="00D92B10">
        <w:rPr>
          <w:rFonts w:ascii="Calibri" w:hAnsi="Calibri" w:cs="Calibri"/>
          <w:noProof/>
          <w:szCs w:val="24"/>
        </w:rPr>
        <w:t>(3), 245–251. https://doi.org/10.1016/j.bandc.2012.03.007</w:t>
      </w:r>
    </w:p>
    <w:p w14:paraId="32B6607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erlstein, W. M., Carter, C. S., Noll, D. C., &amp; Cohen, J. D. (2001). Relation of prefrontal cortex dysfunction to working memory and symptoms in schizophrenia.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58</w:t>
      </w:r>
      <w:r w:rsidRPr="00D92B10">
        <w:rPr>
          <w:rFonts w:ascii="Calibri" w:hAnsi="Calibri" w:cs="Calibri"/>
          <w:noProof/>
          <w:szCs w:val="24"/>
        </w:rPr>
        <w:t>(7), 1105–1113. https://doi.org/10.1176/appi.ajp.158.7.1105</w:t>
      </w:r>
    </w:p>
    <w:p w14:paraId="199E7CF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erlstein, William M., Dixit, N. K., Carter, C. S., Noll, D. C., &amp; Cohen, J. D. (2003). Prefrontal cortex dysfunction mediates deficits in working memory and prepotent responding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53</w:t>
      </w:r>
      <w:r w:rsidRPr="00D92B10">
        <w:rPr>
          <w:rFonts w:ascii="Calibri" w:hAnsi="Calibri" w:cs="Calibri"/>
          <w:noProof/>
          <w:szCs w:val="24"/>
        </w:rPr>
        <w:t>(1), 25–38. https://doi.org/10.1016/S0006-3223(02)01675-X</w:t>
      </w:r>
    </w:p>
    <w:p w14:paraId="702D904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hillips, R. C., Salo, T., &amp; Carter, C. S. (2015). Distinct neural correlates for attention lapses in patients with schizophrenia and healthy participants. </w:t>
      </w:r>
      <w:r w:rsidRPr="00D92B10">
        <w:rPr>
          <w:rFonts w:ascii="Calibri" w:hAnsi="Calibri" w:cs="Calibri"/>
          <w:i/>
          <w:iCs/>
          <w:noProof/>
          <w:szCs w:val="24"/>
        </w:rPr>
        <w:t>Frontiers in Human Neuroscience</w:t>
      </w:r>
      <w:r w:rsidRPr="00D92B10">
        <w:rPr>
          <w:rFonts w:ascii="Calibri" w:hAnsi="Calibri" w:cs="Calibri"/>
          <w:noProof/>
          <w:szCs w:val="24"/>
        </w:rPr>
        <w:t xml:space="preserve">, </w:t>
      </w:r>
      <w:r w:rsidRPr="00D92B10">
        <w:rPr>
          <w:rFonts w:ascii="Calibri" w:hAnsi="Calibri" w:cs="Calibri"/>
          <w:i/>
          <w:iCs/>
          <w:noProof/>
          <w:szCs w:val="24"/>
        </w:rPr>
        <w:t>9</w:t>
      </w:r>
      <w:r w:rsidRPr="00D92B10">
        <w:rPr>
          <w:rFonts w:ascii="Calibri" w:hAnsi="Calibri" w:cs="Calibri"/>
          <w:noProof/>
          <w:szCs w:val="24"/>
        </w:rPr>
        <w:t>(OCT). https://doi.org/10.3389/fnhum.2015.00502</w:t>
      </w:r>
    </w:p>
    <w:p w14:paraId="1F0517F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icado, M., Carmona, S., Hoekzema, E., Pailhez, G., Bergé, D., Mané, A., … Bulbena, A. (2015). The neuroanatomical basis of panic disorder and social phobia in schizophrenia: A voxel based morphometric study.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3). https://doi.org/10.1371/journal.pone.0119847</w:t>
      </w:r>
    </w:p>
    <w:p w14:paraId="2175114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inkham, A. E., Klein, H. S., Hardaway, G. B., Kemp, K. C., &amp; Harvey, P. D. (2018). Neural correlates of social cognitive introspective accuracy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202</w:t>
      </w:r>
      <w:r w:rsidRPr="00D92B10">
        <w:rPr>
          <w:rFonts w:ascii="Calibri" w:hAnsi="Calibri" w:cs="Calibri"/>
          <w:noProof/>
          <w:szCs w:val="24"/>
        </w:rPr>
        <w:t xml:space="preserve">, 166–172. </w:t>
      </w:r>
      <w:r w:rsidRPr="00D92B10">
        <w:rPr>
          <w:rFonts w:ascii="Calibri" w:hAnsi="Calibri" w:cs="Calibri"/>
          <w:noProof/>
          <w:szCs w:val="24"/>
        </w:rPr>
        <w:lastRenderedPageBreak/>
        <w:t>https://doi.org/10.1016/j.schres.2018.07.001</w:t>
      </w:r>
    </w:p>
    <w:p w14:paraId="2325CE7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inkham, A. E., Loughead, J., Ruparel, K., Overton, E., Gur, R. E., &amp; Gur, R. C. (2011). Abnormal Modulation of Amygdala Activity in Schizophrenia in Response to Direct- and Averted-Gaze Threat-Related Facial Expressions.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8</w:t>
      </w:r>
      <w:r w:rsidRPr="00D92B10">
        <w:rPr>
          <w:rFonts w:ascii="Calibri" w:hAnsi="Calibri" w:cs="Calibri"/>
          <w:noProof/>
          <w:szCs w:val="24"/>
        </w:rPr>
        <w:t>(3), 293–301. https://doi.org/10.1176/appi.ajp.2010.10060832</w:t>
      </w:r>
    </w:p>
    <w:p w14:paraId="7C6F02C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laze, M., Paillre-Martinot, M.-L., Penttilä, J., Januel, D., De Beaurepaire, R., Bellivier, F., … Cachia, A. (2011). Where do auditory hallucinations come from?-A brain morphometry study of schizophrenia patients with inner or outer space hallucinations.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7</w:t>
      </w:r>
      <w:r w:rsidRPr="00D92B10">
        <w:rPr>
          <w:rFonts w:ascii="Calibri" w:hAnsi="Calibri" w:cs="Calibri"/>
          <w:noProof/>
          <w:szCs w:val="24"/>
        </w:rPr>
        <w:t>(1), 212–221. https://doi.org/10.1093/schbul/sbp081</w:t>
      </w:r>
    </w:p>
    <w:p w14:paraId="49CB3C3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oletti, S., Vai, B., Smeraldi, E., Cavallaro, R., Colombo, C., &amp; Benedetti, F. (2016). Adverse childhood experiences influence the detrimental effect of bipolar disorder and schizophrenia on cortico-limbic grey matter volumes. </w:t>
      </w:r>
      <w:r w:rsidRPr="00D92B10">
        <w:rPr>
          <w:rFonts w:ascii="Calibri" w:hAnsi="Calibri" w:cs="Calibri"/>
          <w:i/>
          <w:iCs/>
          <w:noProof/>
          <w:szCs w:val="24"/>
        </w:rPr>
        <w:t>Journal of Affective Disorders</w:t>
      </w:r>
      <w:r w:rsidRPr="00D92B10">
        <w:rPr>
          <w:rFonts w:ascii="Calibri" w:hAnsi="Calibri" w:cs="Calibri"/>
          <w:noProof/>
          <w:szCs w:val="24"/>
        </w:rPr>
        <w:t xml:space="preserve">, </w:t>
      </w:r>
      <w:r w:rsidRPr="00D92B10">
        <w:rPr>
          <w:rFonts w:ascii="Calibri" w:hAnsi="Calibri" w:cs="Calibri"/>
          <w:i/>
          <w:iCs/>
          <w:noProof/>
          <w:szCs w:val="24"/>
        </w:rPr>
        <w:t>189</w:t>
      </w:r>
      <w:r w:rsidRPr="00D92B10">
        <w:rPr>
          <w:rFonts w:ascii="Calibri" w:hAnsi="Calibri" w:cs="Calibri"/>
          <w:noProof/>
          <w:szCs w:val="24"/>
        </w:rPr>
        <w:t>, 290–297. https://doi.org/10.1016/J.JAD.2015.09.049</w:t>
      </w:r>
    </w:p>
    <w:p w14:paraId="14D1668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omarol-Clotet, E., Canales-Rodríguez, E. J., Salvador, R., Sarró, S., Gomar, J. J., Vila, F., … McKenna, P. J. (2010). Medial prefrontal cortex pathology in schizophrenia as revealed by convergent findings from multimodal imaging. </w:t>
      </w:r>
      <w:r w:rsidRPr="00D92B10">
        <w:rPr>
          <w:rFonts w:ascii="Calibri" w:hAnsi="Calibri" w:cs="Calibri"/>
          <w:i/>
          <w:iCs/>
          <w:noProof/>
          <w:szCs w:val="24"/>
        </w:rPr>
        <w:t>Molecular Psychiatry</w:t>
      </w:r>
      <w:r w:rsidRPr="00D92B10">
        <w:rPr>
          <w:rFonts w:ascii="Calibri" w:hAnsi="Calibri" w:cs="Calibri"/>
          <w:noProof/>
          <w:szCs w:val="24"/>
        </w:rPr>
        <w:t xml:space="preserve">, </w:t>
      </w:r>
      <w:r w:rsidRPr="00D92B10">
        <w:rPr>
          <w:rFonts w:ascii="Calibri" w:hAnsi="Calibri" w:cs="Calibri"/>
          <w:i/>
          <w:iCs/>
          <w:noProof/>
          <w:szCs w:val="24"/>
        </w:rPr>
        <w:t>15</w:t>
      </w:r>
      <w:r w:rsidRPr="00D92B10">
        <w:rPr>
          <w:rFonts w:ascii="Calibri" w:hAnsi="Calibri" w:cs="Calibri"/>
          <w:noProof/>
          <w:szCs w:val="24"/>
        </w:rPr>
        <w:t>(8), 823–830. https://doi.org/10.1038/mp.2009.146</w:t>
      </w:r>
    </w:p>
    <w:p w14:paraId="4057993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omarol-Clotet, E., Salvador, R., Sarró, S., Gomar, J., Vila, F., Martínez, Á., … McKenna, P. J. (2008). Failure to deactivate in the prefrontal cortex in schizophrenia: Dysfunction of the default mode network?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38</w:t>
      </w:r>
      <w:r w:rsidRPr="00D92B10">
        <w:rPr>
          <w:rFonts w:ascii="Calibri" w:hAnsi="Calibri" w:cs="Calibri"/>
          <w:noProof/>
          <w:szCs w:val="24"/>
        </w:rPr>
        <w:t>(8), 1185–1193. https://doi.org/10.1017/S0033291708003565</w:t>
      </w:r>
    </w:p>
    <w:p w14:paraId="7B9CDD9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oppe, A. B., Barch, D. M., Carter, C. S., Gold, J. M., Ragland, J. D., Silverstein, S. M., &amp; MacDonald, A. W. (2016). Reduced Frontoparietal Activity in Schizophrenia Is Linked to a Specific Deficit in Goal Maintenance: A Multisite Functional Imaging Study. </w:t>
      </w:r>
      <w:r w:rsidRPr="00D92B10">
        <w:rPr>
          <w:rFonts w:ascii="Calibri" w:hAnsi="Calibri" w:cs="Calibri"/>
          <w:i/>
          <w:iCs/>
          <w:noProof/>
          <w:szCs w:val="24"/>
        </w:rPr>
        <w:t>Schizophrenia Bulletin</w:t>
      </w:r>
      <w:r w:rsidRPr="00D92B10">
        <w:rPr>
          <w:rFonts w:ascii="Calibri" w:hAnsi="Calibri" w:cs="Calibri"/>
          <w:noProof/>
          <w:szCs w:val="24"/>
        </w:rPr>
        <w:t>. https://doi.org/10.1093/schbul/sbw036</w:t>
      </w:r>
    </w:p>
    <w:p w14:paraId="4BECEBA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rata, D. P., Mechelli, A., Fu, C. H. Y. Y., Picchioni, M., Kane, F., Kalidindi, S., … McGuire, P. K. (2009). Opposite effects of catechol-O-methyltransferase Val158Met on cortical function in  healthy subjects and patients with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5</w:t>
      </w:r>
      <w:r w:rsidRPr="00D92B10">
        <w:rPr>
          <w:rFonts w:ascii="Calibri" w:hAnsi="Calibri" w:cs="Calibri"/>
          <w:noProof/>
          <w:szCs w:val="24"/>
        </w:rPr>
        <w:t>(6), 473–480. https://doi.org/10.1016/j.biopsych.2008.09.027</w:t>
      </w:r>
    </w:p>
    <w:p w14:paraId="5B1A2A2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Pu, W., Luo, Q., Palaniyappan, L., Xue, Z., Yao, S., Feng, J., &amp; Liu, Z. (2016). Failed cooperative, but not competitive, interaction between large-scale brain networks impairs working memory in schizophrenia.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6</w:t>
      </w:r>
      <w:r w:rsidRPr="00D92B10">
        <w:rPr>
          <w:rFonts w:ascii="Calibri" w:hAnsi="Calibri" w:cs="Calibri"/>
          <w:noProof/>
          <w:szCs w:val="24"/>
        </w:rPr>
        <w:t>(6), 1211–1224. https://doi.org/10.1017/S0033291715002755</w:t>
      </w:r>
    </w:p>
    <w:p w14:paraId="15D11AD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Quidé, Y., Morris, R. W., Shepherd, A. M., Rowland, J. E., &amp; Green, M. J. (2013). Task-related fronto-striatal </w:t>
      </w:r>
      <w:r w:rsidRPr="00D92B10">
        <w:rPr>
          <w:rFonts w:ascii="Calibri" w:hAnsi="Calibri" w:cs="Calibri"/>
          <w:noProof/>
          <w:szCs w:val="24"/>
        </w:rPr>
        <w:lastRenderedPageBreak/>
        <w:t xml:space="preserve">functional connectivity during working memory performance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50</w:t>
      </w:r>
      <w:r w:rsidRPr="00D92B10">
        <w:rPr>
          <w:rFonts w:ascii="Calibri" w:hAnsi="Calibri" w:cs="Calibri"/>
          <w:noProof/>
          <w:szCs w:val="24"/>
        </w:rPr>
        <w:t>(2–3), 468–475. https://doi.org/10.1016/j.schres.2013.08.009</w:t>
      </w:r>
    </w:p>
    <w:p w14:paraId="11FFE58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Quidé, Y., O’Reilly, N., Rowland, J. E., Carr, V. J., Elzinga, B. M., &amp; Green, M. J. (2017). Effects of childhood trauma on working memory in affective and non-affective psychotic disorders. </w:t>
      </w:r>
      <w:r w:rsidRPr="00D92B10">
        <w:rPr>
          <w:rFonts w:ascii="Calibri" w:hAnsi="Calibri" w:cs="Calibri"/>
          <w:i/>
          <w:iCs/>
          <w:noProof/>
          <w:szCs w:val="24"/>
        </w:rPr>
        <w:t>Brain Imaging and Behavior</w:t>
      </w:r>
      <w:r w:rsidRPr="00D92B10">
        <w:rPr>
          <w:rFonts w:ascii="Calibri" w:hAnsi="Calibri" w:cs="Calibri"/>
          <w:noProof/>
          <w:szCs w:val="24"/>
        </w:rPr>
        <w:t>. https://doi.org/10.1007/s11682-016-9548-z</w:t>
      </w:r>
    </w:p>
    <w:p w14:paraId="2114443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Quintana, J., Lee, J., Marcus, M., Kee, K., Wong, T., &amp; Yerevanian, A. (2011). Brain dysfunctions during facial discrimination in schizophrenia: Selective association to affect decoding.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91</w:t>
      </w:r>
      <w:r w:rsidRPr="00D92B10">
        <w:rPr>
          <w:rFonts w:ascii="Calibri" w:hAnsi="Calibri" w:cs="Calibri"/>
          <w:noProof/>
          <w:szCs w:val="24"/>
        </w:rPr>
        <w:t>(1), 44–50. https://doi.org/10.1016/j.pscychresns.2010.09.005</w:t>
      </w:r>
    </w:p>
    <w:p w14:paraId="21895D8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gland, J. Daniel, Ranganath, C., Harms, M. P., Barch, D. M., Gold, J. M., Layher, E., … Carter, C. S. (2015). Functional and Neuroanatomic Specificity of Episodic Memory Dysfunction in Schizophrenia: An fMRI study of the Relational and Item-Specific Encoding Task. </w:t>
      </w:r>
      <w:r w:rsidRPr="00D92B10">
        <w:rPr>
          <w:rFonts w:ascii="Calibri" w:hAnsi="Calibri" w:cs="Calibri"/>
          <w:i/>
          <w:iCs/>
          <w:noProof/>
          <w:szCs w:val="24"/>
        </w:rPr>
        <w:t>JAMA Psychiatry</w:t>
      </w:r>
      <w:r w:rsidRPr="00D92B10">
        <w:rPr>
          <w:rFonts w:ascii="Calibri" w:hAnsi="Calibri" w:cs="Calibri"/>
          <w:noProof/>
          <w:szCs w:val="24"/>
        </w:rPr>
        <w:t>. https://doi.org/10.1001/jamapsychiatry.2015.0276</w:t>
      </w:r>
    </w:p>
    <w:p w14:paraId="2DD5C75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gland, J. Daniel, Valdez, J. N., Loughead, J., Gur, R. C., &amp; Gur, R. E. (2006). Functional magnetic resonance imaging of internal source monitoring in schizophrenia: Recognition with and without recollection.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87</w:t>
      </w:r>
      <w:r w:rsidRPr="00D92B10">
        <w:rPr>
          <w:rFonts w:ascii="Calibri" w:hAnsi="Calibri" w:cs="Calibri"/>
          <w:noProof/>
          <w:szCs w:val="24"/>
        </w:rPr>
        <w:t>(1–3), 160–171. https://doi.org/10.1016/j.schres.2006.05.008</w:t>
      </w:r>
    </w:p>
    <w:p w14:paraId="7D4CBFB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gland, John D., Blumenfeld, R. S., Ramsay, I. S., Yonelinas, A., Yoon, J., Solomon, M., … Ranganath, C. (2012). Neural correlates of relational and item-specific encoding during working and long-term memory in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59</w:t>
      </w:r>
      <w:r w:rsidRPr="00D92B10">
        <w:rPr>
          <w:rFonts w:ascii="Calibri" w:hAnsi="Calibri" w:cs="Calibri"/>
          <w:noProof/>
          <w:szCs w:val="24"/>
        </w:rPr>
        <w:t>(2), 1719–1726. https://doi.org/10.1016/j.neuroimage.2011.08.055</w:t>
      </w:r>
    </w:p>
    <w:p w14:paraId="04631C3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hm, C., Liberg, B., Reckless, G., Ousdal, O., Melle, I., Andreassen, O. A., &amp; Agartz, I. (2015). Negative symptoms in schizophrenia show association with amygdala volumes and neural activation during affective processing. </w:t>
      </w:r>
      <w:r w:rsidRPr="00D92B10">
        <w:rPr>
          <w:rFonts w:ascii="Calibri" w:hAnsi="Calibri" w:cs="Calibri"/>
          <w:i/>
          <w:iCs/>
          <w:noProof/>
          <w:szCs w:val="24"/>
        </w:rPr>
        <w:t>Acta Neuropsychiatrica</w:t>
      </w:r>
      <w:r w:rsidRPr="00D92B10">
        <w:rPr>
          <w:rFonts w:ascii="Calibri" w:hAnsi="Calibri" w:cs="Calibri"/>
          <w:noProof/>
          <w:szCs w:val="24"/>
        </w:rPr>
        <w:t xml:space="preserve">, </w:t>
      </w:r>
      <w:r w:rsidRPr="00D92B10">
        <w:rPr>
          <w:rFonts w:ascii="Calibri" w:hAnsi="Calibri" w:cs="Calibri"/>
          <w:i/>
          <w:iCs/>
          <w:noProof/>
          <w:szCs w:val="24"/>
        </w:rPr>
        <w:t>27</w:t>
      </w:r>
      <w:r w:rsidRPr="00D92B10">
        <w:rPr>
          <w:rFonts w:ascii="Calibri" w:hAnsi="Calibri" w:cs="Calibri"/>
          <w:noProof/>
          <w:szCs w:val="24"/>
        </w:rPr>
        <w:t>(4), 213–220. https://doi.org/10.1017/neu.2015.11</w:t>
      </w:r>
    </w:p>
    <w:p w14:paraId="693ED3F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metti, G., Junqué, C., Vendrell, P., Catalán, R., Penadés, R., Bargalló, N., &amp; Bernardo, M. (2009). Hippocampal underactivation in an fMRI study of word and face memory recognition in schizophrenia. </w:t>
      </w:r>
      <w:r w:rsidRPr="00D92B10">
        <w:rPr>
          <w:rFonts w:ascii="Calibri" w:hAnsi="Calibri" w:cs="Calibri"/>
          <w:i/>
          <w:iCs/>
          <w:noProof/>
          <w:szCs w:val="24"/>
        </w:rPr>
        <w:t>European Archives of Psychiatry and Clinical Neuroscience</w:t>
      </w:r>
      <w:r w:rsidRPr="00D92B10">
        <w:rPr>
          <w:rFonts w:ascii="Calibri" w:hAnsi="Calibri" w:cs="Calibri"/>
          <w:noProof/>
          <w:szCs w:val="24"/>
        </w:rPr>
        <w:t xml:space="preserve">, </w:t>
      </w:r>
      <w:r w:rsidRPr="00D92B10">
        <w:rPr>
          <w:rFonts w:ascii="Calibri" w:hAnsi="Calibri" w:cs="Calibri"/>
          <w:i/>
          <w:iCs/>
          <w:noProof/>
          <w:szCs w:val="24"/>
        </w:rPr>
        <w:t>259</w:t>
      </w:r>
      <w:r w:rsidRPr="00D92B10">
        <w:rPr>
          <w:rFonts w:ascii="Calibri" w:hAnsi="Calibri" w:cs="Calibri"/>
          <w:noProof/>
          <w:szCs w:val="24"/>
        </w:rPr>
        <w:t>(4), 203–211. https://doi.org/10.1007/s00406-008-0852-5</w:t>
      </w:r>
    </w:p>
    <w:p w14:paraId="2A57282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pp, A. M., Langohr, K., Mutschler, D. E., Klingberg, S., Wild, B., &amp; Erb, M. (2013). Isn’t it ironic? Neural correlates of irony comprehension in schizophrenia.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9), e74224. https://doi.org/10.1371/journal.pone.0074224</w:t>
      </w:r>
    </w:p>
    <w:p w14:paraId="6CABAC6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usch, F., Mier, D., Eifler, S., Esslinger, C., Schilling, C., Schirmbeck, F., … Zink, M. (2014). Reduced activation in ventral striatum and ventral tegmental area during probabilistic decision-making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56</w:t>
      </w:r>
      <w:r w:rsidRPr="00D92B10">
        <w:rPr>
          <w:rFonts w:ascii="Calibri" w:hAnsi="Calibri" w:cs="Calibri"/>
          <w:noProof/>
          <w:szCs w:val="24"/>
        </w:rPr>
        <w:t xml:space="preserve">(2–3), 143–149. </w:t>
      </w:r>
      <w:r w:rsidRPr="00D92B10">
        <w:rPr>
          <w:rFonts w:ascii="Calibri" w:hAnsi="Calibri" w:cs="Calibri"/>
          <w:noProof/>
          <w:szCs w:val="24"/>
        </w:rPr>
        <w:lastRenderedPageBreak/>
        <w:t>https://doi.org/10.1016/j.schres.2014.04.020</w:t>
      </w:r>
    </w:p>
    <w:p w14:paraId="110164D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azafimandimby, A., Hervé, P. Y., Marzloff, V., Brazo, P., Tzourio-Mazoyer, N., &amp; Dollfus, S. (2016). Functional deficit of the medial prefrontal cortex during emotional sentence attribution in schizophrenia. </w:t>
      </w:r>
      <w:r w:rsidRPr="00D92B10">
        <w:rPr>
          <w:rFonts w:ascii="Calibri" w:hAnsi="Calibri" w:cs="Calibri"/>
          <w:i/>
          <w:iCs/>
          <w:noProof/>
          <w:szCs w:val="24"/>
        </w:rPr>
        <w:t>Schizophrenia Research</w:t>
      </w:r>
      <w:r w:rsidRPr="00D92B10">
        <w:rPr>
          <w:rFonts w:ascii="Calibri" w:hAnsi="Calibri" w:cs="Calibri"/>
          <w:noProof/>
          <w:szCs w:val="24"/>
        </w:rPr>
        <w:t>. https://doi.org/10.1016/j.schres.2016.09.004</w:t>
      </w:r>
    </w:p>
    <w:p w14:paraId="7D85CD1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eid, M. A., Stoeckel, L. E., White, D. M., Avsar, K. B., Bolding, M. S., Akella, N. S., … Lahti, A. C. (2010). Assessments of function and biochemistry of the anterior cingulate cortex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8</w:t>
      </w:r>
      <w:r w:rsidRPr="00D92B10">
        <w:rPr>
          <w:rFonts w:ascii="Calibri" w:hAnsi="Calibri" w:cs="Calibri"/>
          <w:noProof/>
          <w:szCs w:val="24"/>
        </w:rPr>
        <w:t>(7), 625–633. https://doi.org/10.1016/j.biopsych.2010.04.013</w:t>
      </w:r>
    </w:p>
    <w:p w14:paraId="1119CE6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eiss, J. P., Campbell, D. W., Leslie, W. D., Paulus, M. P., Ryner, L. N., Polimeni, J. O., … Sareen, J. (2006). Deficit in schizophrenia to recruit the striatum in implicit learning: A functional magnetic resonance imaging investigation.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87</w:t>
      </w:r>
      <w:r w:rsidRPr="00D92B10">
        <w:rPr>
          <w:rFonts w:ascii="Calibri" w:hAnsi="Calibri" w:cs="Calibri"/>
          <w:noProof/>
          <w:szCs w:val="24"/>
        </w:rPr>
        <w:t>(1–3), 127–137. https://doi.org/10.1016/j.schres.2006.04.027</w:t>
      </w:r>
    </w:p>
    <w:p w14:paraId="2610711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enes, R. A., Vink, M., van der Weiden, A., Prikken, M., Koevoets, M. G. J. C., Kahn, R. S., … van Haren, N. E. M. (2016). Impaired frontal processing during agency inferences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48</w:t>
      </w:r>
      <w:r w:rsidRPr="00D92B10">
        <w:rPr>
          <w:rFonts w:ascii="Calibri" w:hAnsi="Calibri" w:cs="Calibri"/>
          <w:noProof/>
          <w:szCs w:val="24"/>
        </w:rPr>
        <w:t>, 134–141. https://doi.org/10.1016/j.pscychresns.2015.12.006</w:t>
      </w:r>
    </w:p>
    <w:p w14:paraId="5FCEEB6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eske, M., Kellermann, T., Habel, U., Jon Shah, N., Backes, V., von Wilmsdorff, M., … Schneider, F. (2007). Stability of emotional dysfunctions? A long-term fMRI study in first-episode schizophrenia.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41</w:t>
      </w:r>
      <w:r w:rsidRPr="00D92B10">
        <w:rPr>
          <w:rFonts w:ascii="Calibri" w:hAnsi="Calibri" w:cs="Calibri"/>
          <w:noProof/>
          <w:szCs w:val="24"/>
        </w:rPr>
        <w:t>(11), 918–927. https://doi.org/10.1016/j.jpsychires.2007.02.009</w:t>
      </w:r>
    </w:p>
    <w:p w14:paraId="202A824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owland, L. M., Griego, J. A., Spieker, E. A., Cortes, C. R., &amp; Holcomb, H. H. (2010). Neural changes associated with relational learning in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6</w:t>
      </w:r>
      <w:r w:rsidRPr="00D92B10">
        <w:rPr>
          <w:rFonts w:ascii="Calibri" w:hAnsi="Calibri" w:cs="Calibri"/>
          <w:noProof/>
          <w:szCs w:val="24"/>
        </w:rPr>
        <w:t>(3), 496–503. https://doi.org/10.1093/schbul/sbq037</w:t>
      </w:r>
    </w:p>
    <w:p w14:paraId="19D5855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oyer, A., Schneider, F. C. G., Grosselin, A., Pellet, J., Barral, F. G., Laurent, B., … Lang, F. (2009). Brain activation during executive processes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73</w:t>
      </w:r>
      <w:r w:rsidRPr="00D92B10">
        <w:rPr>
          <w:rFonts w:ascii="Calibri" w:hAnsi="Calibri" w:cs="Calibri"/>
          <w:noProof/>
          <w:szCs w:val="24"/>
        </w:rPr>
        <w:t>(3), 170–176. https://doi.org/10.1016/j.pscychresns.2009.02.009</w:t>
      </w:r>
    </w:p>
    <w:p w14:paraId="2F68108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uef, A., Curtis, L., Moy, G., Bessero, S., Bâ, M. B., Lazeyras, F., … Merlo, M. (2012). Magnetic resonance imaging correlates of first-episode psychosis in young adult male patients: Combined analysis of grey and white matter. </w:t>
      </w:r>
      <w:r w:rsidRPr="00D92B10">
        <w:rPr>
          <w:rFonts w:ascii="Calibri" w:hAnsi="Calibri" w:cs="Calibri"/>
          <w:i/>
          <w:iCs/>
          <w:noProof/>
          <w:szCs w:val="24"/>
        </w:rPr>
        <w:t>Journal of Psychiatry and Neuroscience</w:t>
      </w:r>
      <w:r w:rsidRPr="00D92B10">
        <w:rPr>
          <w:rFonts w:ascii="Calibri" w:hAnsi="Calibri" w:cs="Calibri"/>
          <w:noProof/>
          <w:szCs w:val="24"/>
        </w:rPr>
        <w:t xml:space="preserve">, </w:t>
      </w:r>
      <w:r w:rsidRPr="00D92B10">
        <w:rPr>
          <w:rFonts w:ascii="Calibri" w:hAnsi="Calibri" w:cs="Calibri"/>
          <w:i/>
          <w:iCs/>
          <w:noProof/>
          <w:szCs w:val="24"/>
        </w:rPr>
        <w:t>37</w:t>
      </w:r>
      <w:r w:rsidRPr="00D92B10">
        <w:rPr>
          <w:rFonts w:ascii="Calibri" w:hAnsi="Calibri" w:cs="Calibri"/>
          <w:noProof/>
          <w:szCs w:val="24"/>
        </w:rPr>
        <w:t>(5), 305–312. https://doi.org/10.1503/jpn.110057</w:t>
      </w:r>
    </w:p>
    <w:p w14:paraId="464EC2F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Ružić Baršić, A., Rubeša, G., Mance, D., Miletić, D., Gudelj, L., &amp; Antulov, R. (2020). Influence of Psychotic Episodes on Grey Matter Volume Changes in Patients with  Schizophrenia. </w:t>
      </w:r>
      <w:r w:rsidRPr="00D92B10">
        <w:rPr>
          <w:rFonts w:ascii="Calibri" w:hAnsi="Calibri" w:cs="Calibri"/>
          <w:i/>
          <w:iCs/>
          <w:noProof/>
          <w:szCs w:val="24"/>
        </w:rPr>
        <w:t>Psychiatria Danubina</w:t>
      </w:r>
      <w:r w:rsidRPr="00D92B10">
        <w:rPr>
          <w:rFonts w:ascii="Calibri" w:hAnsi="Calibri" w:cs="Calibri"/>
          <w:noProof/>
          <w:szCs w:val="24"/>
        </w:rPr>
        <w:t xml:space="preserve">, </w:t>
      </w:r>
      <w:r w:rsidRPr="00D92B10">
        <w:rPr>
          <w:rFonts w:ascii="Calibri" w:hAnsi="Calibri" w:cs="Calibri"/>
          <w:i/>
          <w:iCs/>
          <w:noProof/>
          <w:szCs w:val="24"/>
        </w:rPr>
        <w:t>32</w:t>
      </w:r>
      <w:r w:rsidRPr="00D92B10">
        <w:rPr>
          <w:rFonts w:ascii="Calibri" w:hAnsi="Calibri" w:cs="Calibri"/>
          <w:noProof/>
          <w:szCs w:val="24"/>
        </w:rPr>
        <w:t>(3–4), 359–366. https://doi.org/10.24869/psyd.2020.359</w:t>
      </w:r>
    </w:p>
    <w:p w14:paraId="56995E5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lgado-Pineda, P., Fakra, E., Delaveau, P., McKenna, P. J., Pomarol-Clotet, E., &amp; Blin, O. (2011). Correlated structural and functional brain abnormalities in the default mode network in schizophrenia patients. </w:t>
      </w:r>
      <w:r w:rsidRPr="00D92B10">
        <w:rPr>
          <w:rFonts w:ascii="Calibri" w:hAnsi="Calibri" w:cs="Calibri"/>
          <w:i/>
          <w:iCs/>
          <w:noProof/>
          <w:szCs w:val="24"/>
        </w:rPr>
        <w:lastRenderedPageBreak/>
        <w:t>Schizophrenia Research</w:t>
      </w:r>
      <w:r w:rsidRPr="00D92B10">
        <w:rPr>
          <w:rFonts w:ascii="Calibri" w:hAnsi="Calibri" w:cs="Calibri"/>
          <w:noProof/>
          <w:szCs w:val="24"/>
        </w:rPr>
        <w:t xml:space="preserve">, </w:t>
      </w:r>
      <w:r w:rsidRPr="00D92B10">
        <w:rPr>
          <w:rFonts w:ascii="Calibri" w:hAnsi="Calibri" w:cs="Calibri"/>
          <w:i/>
          <w:iCs/>
          <w:noProof/>
          <w:szCs w:val="24"/>
        </w:rPr>
        <w:t>125</w:t>
      </w:r>
      <w:r w:rsidRPr="00D92B10">
        <w:rPr>
          <w:rFonts w:ascii="Calibri" w:hAnsi="Calibri" w:cs="Calibri"/>
          <w:noProof/>
          <w:szCs w:val="24"/>
        </w:rPr>
        <w:t>(2–3), 101–109. https://doi.org/10.1016/j.schres.2010.10.027</w:t>
      </w:r>
    </w:p>
    <w:p w14:paraId="54C5BBD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lgado-Pineda, Pilar, Junqué, C., Vendrell, P., Baeza, I., Bargalló, N., Falcón, C., &amp; Bernardo, M. (2004). Decreased cerebral activation during CPT performance: Structural and functional deficits in schizophrenic patients.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21</w:t>
      </w:r>
      <w:r w:rsidRPr="00D92B10">
        <w:rPr>
          <w:rFonts w:ascii="Calibri" w:hAnsi="Calibri" w:cs="Calibri"/>
          <w:noProof/>
          <w:szCs w:val="24"/>
        </w:rPr>
        <w:t>(3), 840–847. https://doi.org/10.1016/j.neuroimage.2003.10.027</w:t>
      </w:r>
    </w:p>
    <w:p w14:paraId="40C4582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lgado-Pineda, Pilar, Landin-Romero, R., Portillo, F., Bosque, C., Pomes, A., Spanlang, B., … McKenna, P. J. (2016). Examining hippocampal function in schizophrenia using a virtual reality spatial navigation task. </w:t>
      </w:r>
      <w:r w:rsidRPr="00D92B10">
        <w:rPr>
          <w:rFonts w:ascii="Calibri" w:hAnsi="Calibri" w:cs="Calibri"/>
          <w:i/>
          <w:iCs/>
          <w:noProof/>
          <w:szCs w:val="24"/>
        </w:rPr>
        <w:t>Schizophrenia Research</w:t>
      </w:r>
      <w:r w:rsidRPr="00D92B10">
        <w:rPr>
          <w:rFonts w:ascii="Calibri" w:hAnsi="Calibri" w:cs="Calibri"/>
          <w:noProof/>
          <w:szCs w:val="24"/>
        </w:rPr>
        <w:t>. https://doi.org/10.1016/j.schres.2016.02.033</w:t>
      </w:r>
    </w:p>
    <w:p w14:paraId="4776FF0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lgado-Pineda, Pilar, Radua, J., Sarró, S., Guerrero-Pedraza, A., Salvador, R., Pomarol-Clotet, E., &amp; McKenna, P. J. (2018). Sensitivity and specificity of hypoactivations and failure of de-activation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201</w:t>
      </w:r>
      <w:r w:rsidRPr="00D92B10">
        <w:rPr>
          <w:rFonts w:ascii="Calibri" w:hAnsi="Calibri" w:cs="Calibri"/>
          <w:noProof/>
          <w:szCs w:val="24"/>
        </w:rPr>
        <w:t>, 224–230. https://doi.org/10.1016/j.schres.2018.06.013</w:t>
      </w:r>
    </w:p>
    <w:p w14:paraId="3B236D9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njuán, J., Castro-Martínez, X. H., García-Martí, G., González-Fernández, J., Sanz-Requena, R., Haro, J. M., … Moltó, M. D. (2020). FOXP2 expression and gray matter density in the male brains of patients with schizophrenia. </w:t>
      </w:r>
      <w:r w:rsidRPr="00D92B10">
        <w:rPr>
          <w:rFonts w:ascii="Calibri" w:hAnsi="Calibri" w:cs="Calibri"/>
          <w:i/>
          <w:iCs/>
          <w:noProof/>
          <w:szCs w:val="24"/>
        </w:rPr>
        <w:t>Brain Imaging and Behavior</w:t>
      </w:r>
      <w:r w:rsidRPr="00D92B10">
        <w:rPr>
          <w:rFonts w:ascii="Calibri" w:hAnsi="Calibri" w:cs="Calibri"/>
          <w:noProof/>
          <w:szCs w:val="24"/>
        </w:rPr>
        <w:t>, 1–9. https://doi.org/10.1007/s11682-020-00339-x</w:t>
      </w:r>
    </w:p>
    <w:p w14:paraId="5930FC5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ns-Sansa, B., McKenna, P. J., Canales-Rodríguez, E. J., Ortiz-Gil, J., López-Araquistain, L., Sarró, S., … Pomarol-Clotet, E. (2013). Association of formal thought disorder in schizophrenia with structural brain abnormalities in language-related cortical regions.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46</w:t>
      </w:r>
      <w:r w:rsidRPr="00D92B10">
        <w:rPr>
          <w:rFonts w:ascii="Calibri" w:hAnsi="Calibri" w:cs="Calibri"/>
          <w:noProof/>
          <w:szCs w:val="24"/>
        </w:rPr>
        <w:t>(1–3), 308–313. https://doi.org/10.1016/j.schres.2013.02.032</w:t>
      </w:r>
    </w:p>
    <w:p w14:paraId="474DB3C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para, A., ffytche, D. H., Birchwood, M., Cooke, M. A., Fannon, D., Williams, S. C. R., … Kumari, V. (2014). Preservation and compensation: The functional neuroanatomy of insight and working memory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52</w:t>
      </w:r>
      <w:r w:rsidRPr="00D92B10">
        <w:rPr>
          <w:rFonts w:ascii="Calibri" w:hAnsi="Calibri" w:cs="Calibri"/>
          <w:noProof/>
          <w:szCs w:val="24"/>
        </w:rPr>
        <w:t>(1), 201–209. https://doi.org/10.1016/j.schres.2013.11.026</w:t>
      </w:r>
    </w:p>
    <w:p w14:paraId="0AF6C42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atterthwaite, T. D., Wolf, D. H., Loughead, J., Ruparel, K., Valdez, J. N., Siegel, S. J., … Gur, R. C. (2010). Association of enhanced limbic response to threat with decreased cortical facial recognition memory response in schizophrenia. </w:t>
      </w:r>
      <w:r w:rsidRPr="00D92B10">
        <w:rPr>
          <w:rFonts w:ascii="Calibri" w:hAnsi="Calibri" w:cs="Calibri"/>
          <w:i/>
          <w:iCs/>
          <w:noProof/>
          <w:szCs w:val="24"/>
        </w:rPr>
        <w:t>Am J Psychiatry</w:t>
      </w:r>
      <w:r w:rsidRPr="00D92B10">
        <w:rPr>
          <w:rFonts w:ascii="Calibri" w:hAnsi="Calibri" w:cs="Calibri"/>
          <w:noProof/>
          <w:szCs w:val="24"/>
        </w:rPr>
        <w:t xml:space="preserve">, </w:t>
      </w:r>
      <w:r w:rsidRPr="00D92B10">
        <w:rPr>
          <w:rFonts w:ascii="Calibri" w:hAnsi="Calibri" w:cs="Calibri"/>
          <w:i/>
          <w:iCs/>
          <w:noProof/>
          <w:szCs w:val="24"/>
        </w:rPr>
        <w:t>167</w:t>
      </w:r>
      <w:r w:rsidRPr="00D92B10">
        <w:rPr>
          <w:rFonts w:ascii="Calibri" w:hAnsi="Calibri" w:cs="Calibri"/>
          <w:noProof/>
          <w:szCs w:val="24"/>
        </w:rPr>
        <w:t>(4), 418–426. https://doi.org/10.1176/appi.ajp.2009.09060808</w:t>
      </w:r>
    </w:p>
    <w:p w14:paraId="37CF73A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cheuerecker, J., Ufer, S., Zipse, M., Frodl, T., Koutsouleris, N., Zetzsche, T., … Meisenzahl, E. M. (2008). Cerebral changes and cognitive dysfunctions in medication-free schizophrenia - An fMRI study.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42</w:t>
      </w:r>
      <w:r w:rsidRPr="00D92B10">
        <w:rPr>
          <w:rFonts w:ascii="Calibri" w:hAnsi="Calibri" w:cs="Calibri"/>
          <w:noProof/>
          <w:szCs w:val="24"/>
        </w:rPr>
        <w:t>(6), 469–476. https://doi.org/10.1016/j.jpsychires.2007.04.001</w:t>
      </w:r>
    </w:p>
    <w:p w14:paraId="2C9531C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chiffer, B., Müller, B. W., Scherbaum, N., Forsting, M., Wiltfang, J., Leygraf, N., &amp; Gizewski, E. R. (2010). Impulsivity-related brain volume deficits in schizophrenia-addiction comorbidity. </w:t>
      </w:r>
      <w:r w:rsidRPr="00D92B10">
        <w:rPr>
          <w:rFonts w:ascii="Calibri" w:hAnsi="Calibri" w:cs="Calibri"/>
          <w:i/>
          <w:iCs/>
          <w:noProof/>
          <w:szCs w:val="24"/>
        </w:rPr>
        <w:t>Brain</w:t>
      </w:r>
      <w:r w:rsidRPr="00D92B10">
        <w:rPr>
          <w:rFonts w:ascii="Calibri" w:hAnsi="Calibri" w:cs="Calibri"/>
          <w:noProof/>
          <w:szCs w:val="24"/>
        </w:rPr>
        <w:t xml:space="preserve">, </w:t>
      </w:r>
      <w:r w:rsidRPr="00D92B10">
        <w:rPr>
          <w:rFonts w:ascii="Calibri" w:hAnsi="Calibri" w:cs="Calibri"/>
          <w:i/>
          <w:iCs/>
          <w:noProof/>
          <w:szCs w:val="24"/>
        </w:rPr>
        <w:t>133</w:t>
      </w:r>
      <w:r w:rsidRPr="00D92B10">
        <w:rPr>
          <w:rFonts w:ascii="Calibri" w:hAnsi="Calibri" w:cs="Calibri"/>
          <w:noProof/>
          <w:szCs w:val="24"/>
        </w:rPr>
        <w:t>(10), 3093–3103. https://doi.org/10.1093/brain/awq153</w:t>
      </w:r>
    </w:p>
    <w:p w14:paraId="72A2694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Schlagenhauf, F., Wüstenberg, T., Schmack, K., Dinges, M., Wrase, J., Koslowski, M., … Heinz, A. (2008). Switching schizophrenia patients from typical neuroleptics to olanzapine: Effects on BOLD response during attention and working memory. </w:t>
      </w:r>
      <w:r w:rsidRPr="00D92B10">
        <w:rPr>
          <w:rFonts w:ascii="Calibri" w:hAnsi="Calibri" w:cs="Calibri"/>
          <w:i/>
          <w:iCs/>
          <w:noProof/>
          <w:szCs w:val="24"/>
        </w:rPr>
        <w:t>European Neuropsychopharmacology</w:t>
      </w:r>
      <w:r w:rsidRPr="00D92B10">
        <w:rPr>
          <w:rFonts w:ascii="Calibri" w:hAnsi="Calibri" w:cs="Calibri"/>
          <w:noProof/>
          <w:szCs w:val="24"/>
        </w:rPr>
        <w:t xml:space="preserve">, </w:t>
      </w:r>
      <w:r w:rsidRPr="00D92B10">
        <w:rPr>
          <w:rFonts w:ascii="Calibri" w:hAnsi="Calibri" w:cs="Calibri"/>
          <w:i/>
          <w:iCs/>
          <w:noProof/>
          <w:szCs w:val="24"/>
        </w:rPr>
        <w:t>18</w:t>
      </w:r>
      <w:r w:rsidRPr="00D92B10">
        <w:rPr>
          <w:rFonts w:ascii="Calibri" w:hAnsi="Calibri" w:cs="Calibri"/>
          <w:noProof/>
          <w:szCs w:val="24"/>
        </w:rPr>
        <w:t>(8), 589–599. https://doi.org/10.1016/j.euroneuro.2008.04.013</w:t>
      </w:r>
    </w:p>
    <w:p w14:paraId="5BAE343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chuster, C., Schuller, A. M., Paulos, C., Namer, I., Pull, C., Danion, J. M., &amp; Foucher, J. R. (2012). Gray matter volume decreases in elderly patients with schizophrenia: A voxel-based morphometry study.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38</w:t>
      </w:r>
      <w:r w:rsidRPr="00D92B10">
        <w:rPr>
          <w:rFonts w:ascii="Calibri" w:hAnsi="Calibri" w:cs="Calibri"/>
          <w:noProof/>
          <w:szCs w:val="24"/>
        </w:rPr>
        <w:t>(4), 796–802. https://doi.org/10.1093/schbul/sbq150</w:t>
      </w:r>
    </w:p>
    <w:p w14:paraId="4516176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chwarz, K., Moessnang, C., Schweiger, J. I., Baumeister, S., Plichta, M. M., Brandeis, D., … Meyer-Lindenberg, A. (2020). Transdiagnostic Prediction of Affective, Cognitive, and Social Function Through Brain Reward Anticipation in Schizophrenia, Bipolar Disorder, Major Depression, and Autism Spectrum Diagnoses.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46</w:t>
      </w:r>
      <w:r w:rsidRPr="00D92B10">
        <w:rPr>
          <w:rFonts w:ascii="Calibri" w:hAnsi="Calibri" w:cs="Calibri"/>
          <w:noProof/>
          <w:szCs w:val="24"/>
        </w:rPr>
        <w:t>(3), 592–602. https://doi.org/10.1093/schbul/sbz075</w:t>
      </w:r>
    </w:p>
    <w:p w14:paraId="7B8C495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egarra, N., Metastasio, A., Ziauddeen, H., Spencer, J., Reinders, N. R., Dudas, R. B., … Murray, G. K. (2016). Abnormal Frontostriatal Activity During Unexpected Reward Receipt in Depression and Schizophrenia: Relationship to Anhedonia. </w:t>
      </w:r>
      <w:r w:rsidRPr="00D92B10">
        <w:rPr>
          <w:rFonts w:ascii="Calibri" w:hAnsi="Calibri" w:cs="Calibri"/>
          <w:i/>
          <w:iCs/>
          <w:noProof/>
          <w:szCs w:val="24"/>
        </w:rPr>
        <w:t>Neuropsychopharmacology</w:t>
      </w:r>
      <w:r w:rsidRPr="00D92B10">
        <w:rPr>
          <w:rFonts w:ascii="Calibri" w:hAnsi="Calibri" w:cs="Calibri"/>
          <w:noProof/>
          <w:szCs w:val="24"/>
        </w:rPr>
        <w:t xml:space="preserve">, </w:t>
      </w:r>
      <w:r w:rsidRPr="00D92B10">
        <w:rPr>
          <w:rFonts w:ascii="Calibri" w:hAnsi="Calibri" w:cs="Calibri"/>
          <w:i/>
          <w:iCs/>
          <w:noProof/>
          <w:szCs w:val="24"/>
        </w:rPr>
        <w:t>41</w:t>
      </w:r>
      <w:r w:rsidRPr="00D92B10">
        <w:rPr>
          <w:rFonts w:ascii="Calibri" w:hAnsi="Calibri" w:cs="Calibri"/>
          <w:noProof/>
          <w:szCs w:val="24"/>
        </w:rPr>
        <w:t>(8), 2001–2010. https://doi.org/10.1038/npp.2015.370</w:t>
      </w:r>
    </w:p>
    <w:p w14:paraId="4FE7868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had, M. U., Keshavan, M. S., Steinberg, J. L., Mihalakos, P., Thomas, B. P., Motes, M. A., … Tamminga, C. A. (2012). Neurobiology of self-awareness in schizophrenia: An fMRI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38</w:t>
      </w:r>
      <w:r w:rsidRPr="00D92B10">
        <w:rPr>
          <w:rFonts w:ascii="Calibri" w:hAnsi="Calibri" w:cs="Calibri"/>
          <w:noProof/>
          <w:szCs w:val="24"/>
        </w:rPr>
        <w:t>(2–3), 113–119. https://doi.org/10.1016/j.schres.2012.03.016</w:t>
      </w:r>
    </w:p>
    <w:p w14:paraId="0020816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hafritz, K. M., Ikuta, T., Greene, A., Robinson, D. G., Gallego, J., Lencz, T., … Szeszko, P. R. (2019). Frontal lobe functioning during a simple response conflict task in first-episode psychosis and its relationship to treatment response. </w:t>
      </w:r>
      <w:r w:rsidRPr="00D92B10">
        <w:rPr>
          <w:rFonts w:ascii="Calibri" w:hAnsi="Calibri" w:cs="Calibri"/>
          <w:i/>
          <w:iCs/>
          <w:noProof/>
          <w:szCs w:val="24"/>
        </w:rPr>
        <w:t>Brain Imaging and Behavior</w:t>
      </w:r>
      <w:r w:rsidRPr="00D92B10">
        <w:rPr>
          <w:rFonts w:ascii="Calibri" w:hAnsi="Calibri" w:cs="Calibri"/>
          <w:noProof/>
          <w:szCs w:val="24"/>
        </w:rPr>
        <w:t xml:space="preserve">, </w:t>
      </w:r>
      <w:r w:rsidRPr="00D92B10">
        <w:rPr>
          <w:rFonts w:ascii="Calibri" w:hAnsi="Calibri" w:cs="Calibri"/>
          <w:i/>
          <w:iCs/>
          <w:noProof/>
          <w:szCs w:val="24"/>
        </w:rPr>
        <w:t>13</w:t>
      </w:r>
      <w:r w:rsidRPr="00D92B10">
        <w:rPr>
          <w:rFonts w:ascii="Calibri" w:hAnsi="Calibri" w:cs="Calibri"/>
          <w:noProof/>
          <w:szCs w:val="24"/>
        </w:rPr>
        <w:t>(2), 541–553. https://doi.org/10.1007/s11682-018-9876-2</w:t>
      </w:r>
    </w:p>
    <w:p w14:paraId="7A10DAC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heffield, J. M., Ruge, H., Kandala, S., &amp; Barch, D. M. (2018). Rapid instruction-based task learning (RITL) in schizophrenia. </w:t>
      </w:r>
      <w:r w:rsidRPr="00D92B10">
        <w:rPr>
          <w:rFonts w:ascii="Calibri" w:hAnsi="Calibri" w:cs="Calibri"/>
          <w:i/>
          <w:iCs/>
          <w:noProof/>
          <w:szCs w:val="24"/>
        </w:rPr>
        <w:t>Journal of Abnormal Psychology</w:t>
      </w:r>
      <w:r w:rsidRPr="00D92B10">
        <w:rPr>
          <w:rFonts w:ascii="Calibri" w:hAnsi="Calibri" w:cs="Calibri"/>
          <w:noProof/>
          <w:szCs w:val="24"/>
        </w:rPr>
        <w:t>. https://doi.org/10.1037/abn0000354</w:t>
      </w:r>
    </w:p>
    <w:p w14:paraId="73A6E5E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hepherd, A. M., Quidé, Y., Laurens, K. R., O’Reilly, N., Rowland, J. E., Mitchell, P. B., … Green, M. J. (2015). Shared intermediate phenotypes for schizophrenia and bipolar disorder: Neuroanatomical features of subtypes distinguished by executive dysfunction. </w:t>
      </w:r>
      <w:r w:rsidRPr="00D92B10">
        <w:rPr>
          <w:rFonts w:ascii="Calibri" w:hAnsi="Calibri" w:cs="Calibri"/>
          <w:i/>
          <w:iCs/>
          <w:noProof/>
          <w:szCs w:val="24"/>
        </w:rPr>
        <w:t>Journal of Psychiatry and Neuroscience</w:t>
      </w:r>
      <w:r w:rsidRPr="00D92B10">
        <w:rPr>
          <w:rFonts w:ascii="Calibri" w:hAnsi="Calibri" w:cs="Calibri"/>
          <w:noProof/>
          <w:szCs w:val="24"/>
        </w:rPr>
        <w:t>. https://doi.org/10.1503/jpn.130283</w:t>
      </w:r>
    </w:p>
    <w:p w14:paraId="64CDD74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hin, J. E., Choi, S. H., Lee, H., Shin, Y. S., Jang, D. P., &amp; Kim, J. J. (2015). Involvement of the dorsolateral prefrontal cortex and superior temporal sulcus in impaired social perception in schizophrenia. </w:t>
      </w:r>
      <w:r w:rsidRPr="00D92B10">
        <w:rPr>
          <w:rFonts w:ascii="Calibri" w:hAnsi="Calibri" w:cs="Calibri"/>
          <w:i/>
          <w:iCs/>
          <w:noProof/>
          <w:szCs w:val="24"/>
        </w:rPr>
        <w:t>Progress in Neuro-Psychopharmacology and Biological Psychiatry</w:t>
      </w:r>
      <w:r w:rsidRPr="00D92B10">
        <w:rPr>
          <w:rFonts w:ascii="Calibri" w:hAnsi="Calibri" w:cs="Calibri"/>
          <w:noProof/>
          <w:szCs w:val="24"/>
        </w:rPr>
        <w:t xml:space="preserve">, </w:t>
      </w:r>
      <w:r w:rsidRPr="00D92B10">
        <w:rPr>
          <w:rFonts w:ascii="Calibri" w:hAnsi="Calibri" w:cs="Calibri"/>
          <w:i/>
          <w:iCs/>
          <w:noProof/>
          <w:szCs w:val="24"/>
        </w:rPr>
        <w:t>58</w:t>
      </w:r>
      <w:r w:rsidRPr="00D92B10">
        <w:rPr>
          <w:rFonts w:ascii="Calibri" w:hAnsi="Calibri" w:cs="Calibri"/>
          <w:noProof/>
          <w:szCs w:val="24"/>
        </w:rPr>
        <w:t>, 81–88. https://doi.org/10.1016/j.pnpbp.2014.12.006</w:t>
      </w:r>
    </w:p>
    <w:p w14:paraId="47C7D5D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Siddi, S., Nuñez, C., Senior, C., Preti, A., Cuevas-Esteban, J., Ochoa, S., … Stephan-Otto, C. (2019). Depression, auditory-verbal hallucinations, and delusions in patients with schizophrenia: Different patterns of association with prefrontal gray and white matter volume.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83</w:t>
      </w:r>
      <w:r w:rsidRPr="00D92B10">
        <w:rPr>
          <w:rFonts w:ascii="Calibri" w:hAnsi="Calibri" w:cs="Calibri"/>
          <w:noProof/>
          <w:szCs w:val="24"/>
        </w:rPr>
        <w:t>, 55–63. https://doi.org/10.1016/j.pscychresns.2018.12.001</w:t>
      </w:r>
    </w:p>
    <w:p w14:paraId="5862A0C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imons, C. J. P., Tracy, D. K., Sanghera, K. K., O’Daly, O., Gilleen, J., Dominguez, M. de G., … Shergill, S. S. (2010). Functional Magnetic Resonance Imaging of Inner Speech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7</w:t>
      </w:r>
      <w:r w:rsidRPr="00D92B10">
        <w:rPr>
          <w:rFonts w:ascii="Calibri" w:hAnsi="Calibri" w:cs="Calibri"/>
          <w:noProof/>
          <w:szCs w:val="24"/>
        </w:rPr>
        <w:t>(3), 232–237. https://doi.org/10.1016/j.biopsych.2009.09.007</w:t>
      </w:r>
    </w:p>
    <w:p w14:paraId="5ABE8A5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ingh, S., Goyal, S., Modi, S., Kumar, P., Singh, N., Bhatia, T., … Khushu, S. (2014). Motor function deficits in schizophrenia: an fMRI and VBM study. </w:t>
      </w:r>
      <w:r w:rsidRPr="00D92B10">
        <w:rPr>
          <w:rFonts w:ascii="Calibri" w:hAnsi="Calibri" w:cs="Calibri"/>
          <w:i/>
          <w:iCs/>
          <w:noProof/>
          <w:szCs w:val="24"/>
        </w:rPr>
        <w:t>Neuroradiology</w:t>
      </w:r>
      <w:r w:rsidRPr="00D92B10">
        <w:rPr>
          <w:rFonts w:ascii="Calibri" w:hAnsi="Calibri" w:cs="Calibri"/>
          <w:noProof/>
          <w:szCs w:val="24"/>
        </w:rPr>
        <w:t xml:space="preserve">, </w:t>
      </w:r>
      <w:r w:rsidRPr="00D92B10">
        <w:rPr>
          <w:rFonts w:ascii="Calibri" w:hAnsi="Calibri" w:cs="Calibri"/>
          <w:i/>
          <w:iCs/>
          <w:noProof/>
          <w:szCs w:val="24"/>
        </w:rPr>
        <w:t>56</w:t>
      </w:r>
      <w:r w:rsidRPr="00D92B10">
        <w:rPr>
          <w:rFonts w:ascii="Calibri" w:hAnsi="Calibri" w:cs="Calibri"/>
          <w:noProof/>
          <w:szCs w:val="24"/>
        </w:rPr>
        <w:t>(5), 413–422. https://doi.org/10.1007/s00234-014-1325-3</w:t>
      </w:r>
    </w:p>
    <w:p w14:paraId="5ACE379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ingh, S., Khushu, S., Kumar, P., Goyal, S., Bhatia, T., &amp; Deshpande, S. N. (2018). Evidence for regional hippocampal damage in patients with schizophrenia. </w:t>
      </w:r>
      <w:r w:rsidRPr="00D92B10">
        <w:rPr>
          <w:rFonts w:ascii="Calibri" w:hAnsi="Calibri" w:cs="Calibri"/>
          <w:i/>
          <w:iCs/>
          <w:noProof/>
          <w:szCs w:val="24"/>
        </w:rPr>
        <w:t>Neuroradiology</w:t>
      </w:r>
      <w:r w:rsidRPr="00D92B10">
        <w:rPr>
          <w:rFonts w:ascii="Calibri" w:hAnsi="Calibri" w:cs="Calibri"/>
          <w:noProof/>
          <w:szCs w:val="24"/>
        </w:rPr>
        <w:t>. https://doi.org/10.1007/s00234-017-1954-4</w:t>
      </w:r>
    </w:p>
    <w:p w14:paraId="3436C19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ingh, S., Modi, S., Goyal, S., Kaur, P., Singh, N., Bhatia, T., … Khushu, S. (2015). Functional and structural abnormalities associated with empathy in patients with schizophrenia: An fMRI and VBM study. </w:t>
      </w:r>
      <w:r w:rsidRPr="00D92B10">
        <w:rPr>
          <w:rFonts w:ascii="Calibri" w:hAnsi="Calibri" w:cs="Calibri"/>
          <w:i/>
          <w:iCs/>
          <w:noProof/>
          <w:szCs w:val="24"/>
        </w:rPr>
        <w:t>J Biosci</w:t>
      </w:r>
      <w:r w:rsidRPr="00D92B10">
        <w:rPr>
          <w:rFonts w:ascii="Calibri" w:hAnsi="Calibri" w:cs="Calibri"/>
          <w:noProof/>
          <w:szCs w:val="24"/>
        </w:rPr>
        <w:t xml:space="preserve">, </w:t>
      </w:r>
      <w:r w:rsidRPr="00D92B10">
        <w:rPr>
          <w:rFonts w:ascii="Calibri" w:hAnsi="Calibri" w:cs="Calibri"/>
          <w:i/>
          <w:iCs/>
          <w:noProof/>
          <w:szCs w:val="24"/>
        </w:rPr>
        <w:t>40</w:t>
      </w:r>
      <w:r w:rsidRPr="00D92B10">
        <w:rPr>
          <w:rFonts w:ascii="Calibri" w:hAnsi="Calibri" w:cs="Calibri"/>
          <w:noProof/>
          <w:szCs w:val="24"/>
        </w:rPr>
        <w:t>(2), 355–364.</w:t>
      </w:r>
    </w:p>
    <w:p w14:paraId="33ACB63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mith, M. J., Schroeder, M. P., Abram, S. V., Goldman, M. B., Parrish, T. B., Wang, X., … Breiter, H. C. (2015). Alterations in brain activation during cognitive empathy are related to social functioning in schizophrenia. </w:t>
      </w:r>
      <w:r w:rsidRPr="00D92B10">
        <w:rPr>
          <w:rFonts w:ascii="Calibri" w:hAnsi="Calibri" w:cs="Calibri"/>
          <w:i/>
          <w:iCs/>
          <w:noProof/>
          <w:szCs w:val="24"/>
        </w:rPr>
        <w:t>Schizophrenia Bulletin</w:t>
      </w:r>
      <w:r w:rsidRPr="00D92B10">
        <w:rPr>
          <w:rFonts w:ascii="Calibri" w:hAnsi="Calibri" w:cs="Calibri"/>
          <w:noProof/>
          <w:szCs w:val="24"/>
        </w:rPr>
        <w:t xml:space="preserve">, </w:t>
      </w:r>
      <w:r w:rsidRPr="00D92B10">
        <w:rPr>
          <w:rFonts w:ascii="Calibri" w:hAnsi="Calibri" w:cs="Calibri"/>
          <w:i/>
          <w:iCs/>
          <w:noProof/>
          <w:szCs w:val="24"/>
        </w:rPr>
        <w:t>41</w:t>
      </w:r>
      <w:r w:rsidRPr="00D92B10">
        <w:rPr>
          <w:rFonts w:ascii="Calibri" w:hAnsi="Calibri" w:cs="Calibri"/>
          <w:noProof/>
          <w:szCs w:val="24"/>
        </w:rPr>
        <w:t>(1), 211–222. https://doi.org/10.1093/schbul/sbu023</w:t>
      </w:r>
    </w:p>
    <w:p w14:paraId="03D7FE7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ong, J., Han, D. H., Kim, S. M., Hong, J. S., Min, K. J., Cheong, J. H., &amp; Kim, B. N. (2015). Differences in gray matter volume corresponding to delusion and hallucination in patients with schizophrenia compared with patients who have bipolar disorder. </w:t>
      </w:r>
      <w:r w:rsidRPr="00D92B10">
        <w:rPr>
          <w:rFonts w:ascii="Calibri" w:hAnsi="Calibri" w:cs="Calibri"/>
          <w:i/>
          <w:iCs/>
          <w:noProof/>
          <w:szCs w:val="24"/>
        </w:rPr>
        <w:t>Neuropsychiatric Disease and Treatment</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 1211–1219. https://doi.org/10.2147/NDT.S80438</w:t>
      </w:r>
    </w:p>
    <w:p w14:paraId="104A70A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palletta, G., Piras, F., Alex Rubino, I., Caltagirone, C., &amp; Fagioli, S. (2013). Fronto-thalamic volumetry markers of somatic delusions and hallucinations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12</w:t>
      </w:r>
      <w:r w:rsidRPr="00D92B10">
        <w:rPr>
          <w:rFonts w:ascii="Calibri" w:hAnsi="Calibri" w:cs="Calibri"/>
          <w:noProof/>
          <w:szCs w:val="24"/>
        </w:rPr>
        <w:t>(1), 54–64. https://doi.org/10.1016/j.pscychresns.2012.04.015</w:t>
      </w:r>
    </w:p>
    <w:p w14:paraId="12CF8FF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pilka, M. J., Arnold, A. E., &amp; Goghari, V. M. (2015). Functional activation abnormalities during facial emotion perception in schizophrenia patients and nonpsychotic relatives. </w:t>
      </w:r>
      <w:r w:rsidRPr="00D92B10">
        <w:rPr>
          <w:rFonts w:ascii="Calibri" w:hAnsi="Calibri" w:cs="Calibri"/>
          <w:i/>
          <w:iCs/>
          <w:noProof/>
          <w:szCs w:val="24"/>
        </w:rPr>
        <w:t>Schizophrenia Research</w:t>
      </w:r>
      <w:r w:rsidRPr="00D92B10">
        <w:rPr>
          <w:rFonts w:ascii="Calibri" w:hAnsi="Calibri" w:cs="Calibri"/>
          <w:noProof/>
          <w:szCs w:val="24"/>
        </w:rPr>
        <w:t>. https://doi.org/10.1016/j.schres.2015.07.012</w:t>
      </w:r>
    </w:p>
    <w:p w14:paraId="3FD257B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täblein, M., Storchak, H., Ghinea, D., Kraft, D., Knöchel, C., Prvulovic, D., … Oertel-Knöchel, V. (2019). Visual working memory encoding in schizophrenia and first-degree relatives:  neurofunctional abnormalities and impaired consolidation.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9</w:t>
      </w:r>
      <w:r w:rsidRPr="00D92B10">
        <w:rPr>
          <w:rFonts w:ascii="Calibri" w:hAnsi="Calibri" w:cs="Calibri"/>
          <w:noProof/>
          <w:szCs w:val="24"/>
        </w:rPr>
        <w:t xml:space="preserve">(1), 75–83. </w:t>
      </w:r>
      <w:r w:rsidRPr="00D92B10">
        <w:rPr>
          <w:rFonts w:ascii="Calibri" w:hAnsi="Calibri" w:cs="Calibri"/>
          <w:noProof/>
          <w:szCs w:val="24"/>
        </w:rPr>
        <w:lastRenderedPageBreak/>
        <w:t>https://doi.org/10.1017/S003329171800051X</w:t>
      </w:r>
    </w:p>
    <w:p w14:paraId="037BB35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tegmayer, K., Horn, H., Federspiel, A., Razavi, N., Bracht, T., Laimböck, K., … Walther, S. (2014). Ventral striatum gray matter density reduction in patients with schizophrenia and psychotic emotional dysregulation.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4</w:t>
      </w:r>
      <w:r w:rsidRPr="00D92B10">
        <w:rPr>
          <w:rFonts w:ascii="Calibri" w:hAnsi="Calibri" w:cs="Calibri"/>
          <w:noProof/>
          <w:szCs w:val="24"/>
        </w:rPr>
        <w:t>, 232–239. https://doi.org/10.1016/j.nicl.2013.12.007</w:t>
      </w:r>
    </w:p>
    <w:p w14:paraId="3B9AE7D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tip, E., Cherbal, A., Luck, D., Zhornitsky, S., Bentaleb, L. A., &amp; Lungu, O. (2017). A neuroimaging study of emotion–cognition interaction in schizophrenia: the effect of ziprasidone treatment. </w:t>
      </w:r>
      <w:r w:rsidRPr="00D92B10">
        <w:rPr>
          <w:rFonts w:ascii="Calibri" w:hAnsi="Calibri" w:cs="Calibri"/>
          <w:i/>
          <w:iCs/>
          <w:noProof/>
          <w:szCs w:val="24"/>
        </w:rPr>
        <w:t>Psychopharmacology</w:t>
      </w:r>
      <w:r w:rsidRPr="00D92B10">
        <w:rPr>
          <w:rFonts w:ascii="Calibri" w:hAnsi="Calibri" w:cs="Calibri"/>
          <w:noProof/>
          <w:szCs w:val="24"/>
        </w:rPr>
        <w:t>. https://doi.org/10.1007/s00213-017-4533-9</w:t>
      </w:r>
    </w:p>
    <w:p w14:paraId="40BE076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tolz, E., Pancholi, K. M., Goradia, D. D., Paul, S., Keshavan, M. S., Nimgaonkar, V. L., &amp; Prasad, K. M. (2012). Brain activation patterns during visual episodic memory processing among first-degree relatives of schizophrenia subjects.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63</w:t>
      </w:r>
      <w:r w:rsidRPr="00D92B10">
        <w:rPr>
          <w:rFonts w:ascii="Calibri" w:hAnsi="Calibri" w:cs="Calibri"/>
          <w:noProof/>
          <w:szCs w:val="24"/>
        </w:rPr>
        <w:t>(3), 1154–1161. https://doi.org/10.1016/j.neuroimage.2012.08.030</w:t>
      </w:r>
    </w:p>
    <w:p w14:paraId="552E55B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uazo, V., Díez, Á., Montes, C., &amp; Molina, V. (2014). Structural correlates of cognitive deficit and elevated gamma noise power in schizophrenia. </w:t>
      </w:r>
      <w:r w:rsidRPr="00D92B10">
        <w:rPr>
          <w:rFonts w:ascii="Calibri" w:hAnsi="Calibri" w:cs="Calibri"/>
          <w:i/>
          <w:iCs/>
          <w:noProof/>
          <w:szCs w:val="24"/>
        </w:rPr>
        <w:t>Psychiatry and Clinical Neurosciences</w:t>
      </w:r>
      <w:r w:rsidRPr="00D92B10">
        <w:rPr>
          <w:rFonts w:ascii="Calibri" w:hAnsi="Calibri" w:cs="Calibri"/>
          <w:noProof/>
          <w:szCs w:val="24"/>
        </w:rPr>
        <w:t xml:space="preserve">, </w:t>
      </w:r>
      <w:r w:rsidRPr="00D92B10">
        <w:rPr>
          <w:rFonts w:ascii="Calibri" w:hAnsi="Calibri" w:cs="Calibri"/>
          <w:i/>
          <w:iCs/>
          <w:noProof/>
          <w:szCs w:val="24"/>
        </w:rPr>
        <w:t>68</w:t>
      </w:r>
      <w:r w:rsidRPr="00D92B10">
        <w:rPr>
          <w:rFonts w:ascii="Calibri" w:hAnsi="Calibri" w:cs="Calibri"/>
          <w:noProof/>
          <w:szCs w:val="24"/>
        </w:rPr>
        <w:t>(3), 206–215. https://doi.org/10.1111/pcn.12120</w:t>
      </w:r>
    </w:p>
    <w:p w14:paraId="6D9AB41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ubramaniam, K, Hooker, C. I., Biagianti, B., Fisher, M., Nagarajan, S., &amp; Vinogradov, S. (2015). Neural signal during immediate reward anticipation in schizophrenia: Relationship to real-world motivation and function.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9</w:t>
      </w:r>
      <w:r w:rsidRPr="00D92B10">
        <w:rPr>
          <w:rFonts w:ascii="Calibri" w:hAnsi="Calibri" w:cs="Calibri"/>
          <w:noProof/>
          <w:szCs w:val="24"/>
        </w:rPr>
        <w:t>, 153–163. https://doi.org/10.1016/j.nicl.2015.08.001</w:t>
      </w:r>
    </w:p>
    <w:p w14:paraId="62FB4D5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ubramaniam, Karuna, Ranasinghe, K. G., Mathalon, D., Nagarajan, S., &amp; Vinogradov, S. (2017). Neural mechanisms of mood-induced modulation of reality monitoring in schizophrenia. </w:t>
      </w:r>
      <w:r w:rsidRPr="00D92B10">
        <w:rPr>
          <w:rFonts w:ascii="Calibri" w:hAnsi="Calibri" w:cs="Calibri"/>
          <w:i/>
          <w:iCs/>
          <w:noProof/>
          <w:szCs w:val="24"/>
        </w:rPr>
        <w:t>Cortex</w:t>
      </w:r>
      <w:r w:rsidRPr="00D92B10">
        <w:rPr>
          <w:rFonts w:ascii="Calibri" w:hAnsi="Calibri" w:cs="Calibri"/>
          <w:noProof/>
          <w:szCs w:val="24"/>
        </w:rPr>
        <w:t xml:space="preserve">, </w:t>
      </w:r>
      <w:r w:rsidRPr="00D92B10">
        <w:rPr>
          <w:rFonts w:ascii="Calibri" w:hAnsi="Calibri" w:cs="Calibri"/>
          <w:i/>
          <w:iCs/>
          <w:noProof/>
          <w:szCs w:val="24"/>
        </w:rPr>
        <w:t>91</w:t>
      </w:r>
      <w:r w:rsidRPr="00D92B10">
        <w:rPr>
          <w:rFonts w:ascii="Calibri" w:hAnsi="Calibri" w:cs="Calibri"/>
          <w:noProof/>
          <w:szCs w:val="24"/>
        </w:rPr>
        <w:t>, 271–286. https://doi.org/10.1016/j.cortex.2017.01.005</w:t>
      </w:r>
    </w:p>
    <w:p w14:paraId="5DD3CA6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un, T., Zhao, P., Jiang, X., Zhou, Y., Li, C., Jia, L., &amp; Tang, Y. (2020). Distinct Associations of Cognitive Impairments and Reduced Gray Matter Volumes in Remitted Patients with Schizophrenia and Bipolar Disorder. </w:t>
      </w:r>
      <w:r w:rsidRPr="00D92B10">
        <w:rPr>
          <w:rFonts w:ascii="Calibri" w:hAnsi="Calibri" w:cs="Calibri"/>
          <w:i/>
          <w:iCs/>
          <w:noProof/>
          <w:szCs w:val="24"/>
        </w:rPr>
        <w:t>Neural Plasticity</w:t>
      </w:r>
      <w:r w:rsidRPr="00D92B10">
        <w:rPr>
          <w:rFonts w:ascii="Calibri" w:hAnsi="Calibri" w:cs="Calibri"/>
          <w:noProof/>
          <w:szCs w:val="24"/>
        </w:rPr>
        <w:t xml:space="preserve">, </w:t>
      </w:r>
      <w:r w:rsidRPr="00D92B10">
        <w:rPr>
          <w:rFonts w:ascii="Calibri" w:hAnsi="Calibri" w:cs="Calibri"/>
          <w:i/>
          <w:iCs/>
          <w:noProof/>
          <w:szCs w:val="24"/>
        </w:rPr>
        <w:t>2020</w:t>
      </w:r>
      <w:r w:rsidRPr="00D92B10">
        <w:rPr>
          <w:rFonts w:ascii="Calibri" w:hAnsi="Calibri" w:cs="Calibri"/>
          <w:noProof/>
          <w:szCs w:val="24"/>
        </w:rPr>
        <w:t>. https://doi.org/10.1155/2020/8859388</w:t>
      </w:r>
    </w:p>
    <w:p w14:paraId="2109385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urguladze, S. A., Chu, E. M., Marshall, N., Evans, A., Anilkumar, A. P., Timehin, C., … David, A. S. (2011). Emotion processing in schizophrenia: FMRI study of patients treated with risperidone long-acting injections or conventional depot medication. </w:t>
      </w:r>
      <w:r w:rsidRPr="00D92B10">
        <w:rPr>
          <w:rFonts w:ascii="Calibri" w:hAnsi="Calibri" w:cs="Calibri"/>
          <w:i/>
          <w:iCs/>
          <w:noProof/>
          <w:szCs w:val="24"/>
        </w:rPr>
        <w:t>Journal of Psychopharmacology</w:t>
      </w:r>
      <w:r w:rsidRPr="00D92B10">
        <w:rPr>
          <w:rFonts w:ascii="Calibri" w:hAnsi="Calibri" w:cs="Calibri"/>
          <w:noProof/>
          <w:szCs w:val="24"/>
        </w:rPr>
        <w:t xml:space="preserve">, </w:t>
      </w:r>
      <w:r w:rsidRPr="00D92B10">
        <w:rPr>
          <w:rFonts w:ascii="Calibri" w:hAnsi="Calibri" w:cs="Calibri"/>
          <w:i/>
          <w:iCs/>
          <w:noProof/>
          <w:szCs w:val="24"/>
        </w:rPr>
        <w:t>25</w:t>
      </w:r>
      <w:r w:rsidRPr="00D92B10">
        <w:rPr>
          <w:rFonts w:ascii="Calibri" w:hAnsi="Calibri" w:cs="Calibri"/>
          <w:noProof/>
          <w:szCs w:val="24"/>
        </w:rPr>
        <w:t>(6), 722–733. https://doi.org/10.1177/0269881110363316</w:t>
      </w:r>
    </w:p>
    <w:p w14:paraId="79C3812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urguladze, S., Russell, T., Kucharska-Pietura, K., Travis, M. J., Giampietro, V., David, A. S., &amp; Phillips, M. L. (2006). A Reversal of the Normal Pattern of Parahippocampal Response to Neutral and Fearful Faces Is Associated with Reality Distortion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60</w:t>
      </w:r>
      <w:r w:rsidRPr="00D92B10">
        <w:rPr>
          <w:rFonts w:ascii="Calibri" w:hAnsi="Calibri" w:cs="Calibri"/>
          <w:noProof/>
          <w:szCs w:val="24"/>
        </w:rPr>
        <w:t>(5), 423–431. https://doi.org/10.1016/j.biopsych.2005.11.021</w:t>
      </w:r>
    </w:p>
    <w:p w14:paraId="5C3D9DD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wart, M., Liemburg, E. J., Kortekaas, R., Wiersma, D., Bruggeman, R., &amp; Aleman, A. (2013). Normal brain </w:t>
      </w:r>
      <w:r w:rsidRPr="00D92B10">
        <w:rPr>
          <w:rFonts w:ascii="Calibri" w:hAnsi="Calibri" w:cs="Calibri"/>
          <w:noProof/>
          <w:szCs w:val="24"/>
        </w:rPr>
        <w:lastRenderedPageBreak/>
        <w:t xml:space="preserve">activation in schizophrenia patients during associative emotional learning.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214</w:t>
      </w:r>
      <w:r w:rsidRPr="00D92B10">
        <w:rPr>
          <w:rFonts w:ascii="Calibri" w:hAnsi="Calibri" w:cs="Calibri"/>
          <w:noProof/>
          <w:szCs w:val="24"/>
        </w:rPr>
        <w:t>(3), 269–276. https://doi.org/10.1016/j.pscychresns.2013.08.008</w:t>
      </w:r>
    </w:p>
    <w:p w14:paraId="42DC11B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Szendi, I., Szabó, N., Domján, N., Kincses, Z. T., Palkó, A., Vécsei, L., &amp; Racsmány, M. (2017). A new division of schizophrenia revealed expanded bilateral brain structural abnormalities of the association cortices. </w:t>
      </w:r>
      <w:r w:rsidRPr="00D92B10">
        <w:rPr>
          <w:rFonts w:ascii="Calibri" w:hAnsi="Calibri" w:cs="Calibri"/>
          <w:i/>
          <w:iCs/>
          <w:noProof/>
          <w:szCs w:val="24"/>
        </w:rPr>
        <w:t>Frontiers in Psychiatry</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JUL), 127. https://doi.org/10.3389/fpsyt.2017.00127</w:t>
      </w:r>
    </w:p>
    <w:p w14:paraId="0F9FD16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akahashi, H., Koeda, M., Oda, K., Matsuda, T., Matsushima, E., Matsuura, M., … Okubo, Y. (2004). An fMRI study of differential neural response to affective pictures in schizophrenia.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22</w:t>
      </w:r>
      <w:r w:rsidRPr="00D92B10">
        <w:rPr>
          <w:rFonts w:ascii="Calibri" w:hAnsi="Calibri" w:cs="Calibri"/>
          <w:noProof/>
          <w:szCs w:val="24"/>
        </w:rPr>
        <w:t>(3), 1247–1254. https://doi.org/10.1016/j.neuroimage.2004.03.028</w:t>
      </w:r>
    </w:p>
    <w:p w14:paraId="013119F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amminga, C. A., Thomas, B. P., Chin, R., Mihalakos, P., Youens, K., Wagner, A. D., &amp; Preston, A. R. (2012). Hippocampal novelty activations in schizophrenia: Disease and medication effects.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38</w:t>
      </w:r>
      <w:r w:rsidRPr="00D92B10">
        <w:rPr>
          <w:rFonts w:ascii="Calibri" w:hAnsi="Calibri" w:cs="Calibri"/>
          <w:noProof/>
          <w:szCs w:val="24"/>
        </w:rPr>
        <w:t>(2–3), 157–163. https://doi.org/10.1016/j.schres.2012.03.019</w:t>
      </w:r>
    </w:p>
    <w:p w14:paraId="53BCC48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an, H. Y., Choo, W. C., Fones, C. S. L., &amp; Chee, M. W. L. (2005). fMRI study of maintenance and manipulation processes within working memory in first-episode schizophrenia.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2</w:t>
      </w:r>
      <w:r w:rsidRPr="00D92B10">
        <w:rPr>
          <w:rFonts w:ascii="Calibri" w:hAnsi="Calibri" w:cs="Calibri"/>
          <w:noProof/>
          <w:szCs w:val="24"/>
        </w:rPr>
        <w:t>(10), 1849–1858. https://doi.org/10.1176/appi.ajp.162.10.1849</w:t>
      </w:r>
    </w:p>
    <w:p w14:paraId="0BCC860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an, S., Zhao, Y., Jin, Z., Zhou, D., Yang, F., Tan, Y., … Fan, F. (2015). Brain Correlates of Self-Evaluation Deficits in Schizophrenia: A Combined Functional and Structural MRI Study.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10</w:t>
      </w:r>
      <w:r w:rsidRPr="00D92B10">
        <w:rPr>
          <w:rFonts w:ascii="Calibri" w:hAnsi="Calibri" w:cs="Calibri"/>
          <w:noProof/>
          <w:szCs w:val="24"/>
        </w:rPr>
        <w:t>(9), e0138737. https://doi.org/10.1371/journal.pone.0138737</w:t>
      </w:r>
    </w:p>
    <w:p w14:paraId="403E79B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aylor, S. F., Chen, A. C., Tso, I. F., Liberzon, I., &amp; Welsh, R. C. (2011). Social appraisal in chronic psychosis: Role of medial frontal and occipital networks. </w:t>
      </w:r>
      <w:r w:rsidRPr="00D92B10">
        <w:rPr>
          <w:rFonts w:ascii="Calibri" w:hAnsi="Calibri" w:cs="Calibri"/>
          <w:i/>
          <w:iCs/>
          <w:noProof/>
          <w:szCs w:val="24"/>
        </w:rPr>
        <w:t>Journal of Psychiatric Research</w:t>
      </w:r>
      <w:r w:rsidRPr="00D92B10">
        <w:rPr>
          <w:rFonts w:ascii="Calibri" w:hAnsi="Calibri" w:cs="Calibri"/>
          <w:noProof/>
          <w:szCs w:val="24"/>
        </w:rPr>
        <w:t xml:space="preserve">, </w:t>
      </w:r>
      <w:r w:rsidRPr="00D92B10">
        <w:rPr>
          <w:rFonts w:ascii="Calibri" w:hAnsi="Calibri" w:cs="Calibri"/>
          <w:i/>
          <w:iCs/>
          <w:noProof/>
          <w:szCs w:val="24"/>
        </w:rPr>
        <w:t>45</w:t>
      </w:r>
      <w:r w:rsidRPr="00D92B10">
        <w:rPr>
          <w:rFonts w:ascii="Calibri" w:hAnsi="Calibri" w:cs="Calibri"/>
          <w:noProof/>
          <w:szCs w:val="24"/>
        </w:rPr>
        <w:t>(4), 526–538. https://doi.org/10.1016/j.jpsychires.2010.08.004</w:t>
      </w:r>
    </w:p>
    <w:p w14:paraId="37CFF350"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ian, L., Meng, C., Yan, H., Zhao, Q., Liu, Q., Yan, J., … Zhang, D. (2011). Convergent evidence from multimodal imaging reveals amygdala abnormalities in schizophrenic patients and their first-degree relatives. </w:t>
      </w:r>
      <w:r w:rsidRPr="00D92B10">
        <w:rPr>
          <w:rFonts w:ascii="Calibri" w:hAnsi="Calibri" w:cs="Calibri"/>
          <w:i/>
          <w:iCs/>
          <w:noProof/>
          <w:szCs w:val="24"/>
        </w:rPr>
        <w:t>PLoS ONE</w:t>
      </w:r>
      <w:r w:rsidRPr="00D92B10">
        <w:rPr>
          <w:rFonts w:ascii="Calibri" w:hAnsi="Calibri" w:cs="Calibri"/>
          <w:noProof/>
          <w:szCs w:val="24"/>
        </w:rPr>
        <w:t xml:space="preserve">, </w:t>
      </w:r>
      <w:r w:rsidRPr="00D92B10">
        <w:rPr>
          <w:rFonts w:ascii="Calibri" w:hAnsi="Calibri" w:cs="Calibri"/>
          <w:i/>
          <w:iCs/>
          <w:noProof/>
          <w:szCs w:val="24"/>
        </w:rPr>
        <w:t>6</w:t>
      </w:r>
      <w:r w:rsidRPr="00D92B10">
        <w:rPr>
          <w:rFonts w:ascii="Calibri" w:hAnsi="Calibri" w:cs="Calibri"/>
          <w:noProof/>
          <w:szCs w:val="24"/>
        </w:rPr>
        <w:t>(12). https://doi.org/10.1371/journal.pone.0028794</w:t>
      </w:r>
    </w:p>
    <w:p w14:paraId="3FB626B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omelleri, L., Jogia, J., Perlini, C., Bellani, M., Ferro, A., Rambaldelli, G., … Brambilla, P. (2009). Brain structural changes associated with chronicity and antipsychotic treatment in schizophrenia. </w:t>
      </w:r>
      <w:r w:rsidRPr="00D92B10">
        <w:rPr>
          <w:rFonts w:ascii="Calibri" w:hAnsi="Calibri" w:cs="Calibri"/>
          <w:i/>
          <w:iCs/>
          <w:noProof/>
          <w:szCs w:val="24"/>
        </w:rPr>
        <w:t>European Neuropsychopharmacology</w:t>
      </w:r>
      <w:r w:rsidRPr="00D92B10">
        <w:rPr>
          <w:rFonts w:ascii="Calibri" w:hAnsi="Calibri" w:cs="Calibri"/>
          <w:noProof/>
          <w:szCs w:val="24"/>
        </w:rPr>
        <w:t xml:space="preserve">, </w:t>
      </w:r>
      <w:r w:rsidRPr="00D92B10">
        <w:rPr>
          <w:rFonts w:ascii="Calibri" w:hAnsi="Calibri" w:cs="Calibri"/>
          <w:i/>
          <w:iCs/>
          <w:noProof/>
          <w:szCs w:val="24"/>
        </w:rPr>
        <w:t>19</w:t>
      </w:r>
      <w:r w:rsidRPr="00D92B10">
        <w:rPr>
          <w:rFonts w:ascii="Calibri" w:hAnsi="Calibri" w:cs="Calibri"/>
          <w:noProof/>
          <w:szCs w:val="24"/>
        </w:rPr>
        <w:t>(12), 835–840. https://doi.org/10.1016/j.euroneuro.2009.07.007</w:t>
      </w:r>
    </w:p>
    <w:p w14:paraId="49F9295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ordesillas-Gutierrez, D., Koutsouleris, N., Roiz-Santiañez, R., Meisenzahl, E., Ayesa-Arriola, R., Marco de Lucas, E., … Crespo-Facorro, B. (2015). Grey matter volume differences in non-affective psychosis and the effects of age of onset on grey matter volumes: A voxelwise study. </w:t>
      </w:r>
      <w:r w:rsidRPr="00D92B10">
        <w:rPr>
          <w:rFonts w:ascii="Calibri" w:hAnsi="Calibri" w:cs="Calibri"/>
          <w:i/>
          <w:iCs/>
          <w:noProof/>
          <w:szCs w:val="24"/>
        </w:rPr>
        <w:t>Schizophrenia Research</w:t>
      </w:r>
      <w:r w:rsidRPr="00D92B10">
        <w:rPr>
          <w:rFonts w:ascii="Calibri" w:hAnsi="Calibri" w:cs="Calibri"/>
          <w:noProof/>
          <w:szCs w:val="24"/>
        </w:rPr>
        <w:t>. https://doi.org/10.1016/j.schres.2015.01.032</w:t>
      </w:r>
    </w:p>
    <w:p w14:paraId="76B3615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regellas, J. R., Shatti, S., Tanabe, J. L., Martin, L. F., Gibson, L., Wylie, K., &amp; Rojas, D. C. (2007). Gray matter volume differences and the effects of smoking on gray matter in schizophrenia. </w:t>
      </w:r>
      <w:r w:rsidRPr="00D92B10">
        <w:rPr>
          <w:rFonts w:ascii="Calibri" w:hAnsi="Calibri" w:cs="Calibri"/>
          <w:i/>
          <w:iCs/>
          <w:noProof/>
          <w:szCs w:val="24"/>
        </w:rPr>
        <w:t xml:space="preserve">Schizophrenia </w:t>
      </w:r>
      <w:r w:rsidRPr="00D92B10">
        <w:rPr>
          <w:rFonts w:ascii="Calibri" w:hAnsi="Calibri" w:cs="Calibri"/>
          <w:i/>
          <w:iCs/>
          <w:noProof/>
          <w:szCs w:val="24"/>
        </w:rPr>
        <w:lastRenderedPageBreak/>
        <w:t>Research</w:t>
      </w:r>
      <w:r w:rsidRPr="00D92B10">
        <w:rPr>
          <w:rFonts w:ascii="Calibri" w:hAnsi="Calibri" w:cs="Calibri"/>
          <w:noProof/>
          <w:szCs w:val="24"/>
        </w:rPr>
        <w:t xml:space="preserve">, </w:t>
      </w:r>
      <w:r w:rsidRPr="00D92B10">
        <w:rPr>
          <w:rFonts w:ascii="Calibri" w:hAnsi="Calibri" w:cs="Calibri"/>
          <w:i/>
          <w:iCs/>
          <w:noProof/>
          <w:szCs w:val="24"/>
        </w:rPr>
        <w:t>97</w:t>
      </w:r>
      <w:r w:rsidRPr="00D92B10">
        <w:rPr>
          <w:rFonts w:ascii="Calibri" w:hAnsi="Calibri" w:cs="Calibri"/>
          <w:noProof/>
          <w:szCs w:val="24"/>
        </w:rPr>
        <w:t>(1–3), 242–249. https://doi.org/10.1016/j.schres.2007.08.019</w:t>
      </w:r>
    </w:p>
    <w:p w14:paraId="5AAA410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Tseng, H. H., Roiser, J. P., Modinos, G., Falkenberg, I., Samson, C., McGuire, P., &amp; Allen, P. (2016). Corticolimbic dysfunction during facial and prosodic emotional recognition in first-episode psychosis patients and individuals at ultra-high risk. </w:t>
      </w:r>
      <w:r w:rsidRPr="00D92B10">
        <w:rPr>
          <w:rFonts w:ascii="Calibri" w:hAnsi="Calibri" w:cs="Calibri"/>
          <w:i/>
          <w:iCs/>
          <w:noProof/>
          <w:szCs w:val="24"/>
        </w:rPr>
        <w:t>NeuroImage: Clinical</w:t>
      </w:r>
      <w:r w:rsidRPr="00D92B10">
        <w:rPr>
          <w:rFonts w:ascii="Calibri" w:hAnsi="Calibri" w:cs="Calibri"/>
          <w:noProof/>
          <w:szCs w:val="24"/>
        </w:rPr>
        <w:t>. https://doi.org/10.1016/j.nicl.2016.09.006</w:t>
      </w:r>
    </w:p>
    <w:p w14:paraId="508DEEF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Ungar, L., Nestor, P. G., Niznikiewicz, M. A., Wible, C. G., &amp; Kubicki, M. (2010). Color Stroop and negative priming in schizophrenia: An fMRI study.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81</w:t>
      </w:r>
      <w:r w:rsidRPr="00D92B10">
        <w:rPr>
          <w:rFonts w:ascii="Calibri" w:hAnsi="Calibri" w:cs="Calibri"/>
          <w:noProof/>
          <w:szCs w:val="24"/>
        </w:rPr>
        <w:t>(1), 24–29. https://doi.org/10.1016/j.pscychresns.2009.07.005</w:t>
      </w:r>
    </w:p>
    <w:p w14:paraId="7015DE8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an der Meer, L., Swart, M., van der Velde, J., Pijnenborg, G., Wiersma, D., Bruggeman, R., &amp; Aleman, A. (2014). Neural Correlates of Emotion Regulation in Patients with Schizophrenia and Non-Affected Siblings. </w:t>
      </w:r>
      <w:r w:rsidRPr="00D92B10">
        <w:rPr>
          <w:rFonts w:ascii="Calibri" w:hAnsi="Calibri" w:cs="Calibri"/>
          <w:i/>
          <w:iCs/>
          <w:noProof/>
          <w:szCs w:val="24"/>
        </w:rPr>
        <w:t>PLoS ONE</w:t>
      </w:r>
      <w:r w:rsidRPr="00D92B10">
        <w:rPr>
          <w:rFonts w:ascii="Calibri" w:hAnsi="Calibri" w:cs="Calibri"/>
          <w:noProof/>
          <w:szCs w:val="24"/>
        </w:rPr>
        <w:t>. https://doi.org/10.1371/journal.pone.0099667</w:t>
      </w:r>
    </w:p>
    <w:p w14:paraId="120809D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an Snellenberg, J. X., Girgis, R. R., Horga, G., van de Giessen, E., Slifstein, M., Ojeil, N., … Abi-Dargham, A. (2016). Mechanisms of Working Memory Impairment in Schizophrenia. </w:t>
      </w:r>
      <w:r w:rsidRPr="00D92B10">
        <w:rPr>
          <w:rFonts w:ascii="Calibri" w:hAnsi="Calibri" w:cs="Calibri"/>
          <w:i/>
          <w:iCs/>
          <w:noProof/>
          <w:szCs w:val="24"/>
        </w:rPr>
        <w:t>Biological Psychiatry</w:t>
      </w:r>
      <w:r w:rsidRPr="00D92B10">
        <w:rPr>
          <w:rFonts w:ascii="Calibri" w:hAnsi="Calibri" w:cs="Calibri"/>
          <w:noProof/>
          <w:szCs w:val="24"/>
        </w:rPr>
        <w:t>. https://doi.org/10.1016/j.biopsych.2016.02.017</w:t>
      </w:r>
    </w:p>
    <w:p w14:paraId="596D3FC3"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an Tol, M.-J., Van Der Meer, L., Bruggeman, R., Modinos, G., Knegtering, H., &amp; Aleman, A. (2014). Voxel-based gray and white matter morphometry correlates of hallucinations in schizophrenia: The superior temporal gyrus does not stand alone. </w:t>
      </w:r>
      <w:r w:rsidRPr="00D92B10">
        <w:rPr>
          <w:rFonts w:ascii="Calibri" w:hAnsi="Calibri" w:cs="Calibri"/>
          <w:i/>
          <w:iCs/>
          <w:noProof/>
          <w:szCs w:val="24"/>
        </w:rPr>
        <w:t>NeuroImage: Clinical</w:t>
      </w:r>
      <w:r w:rsidRPr="00D92B10">
        <w:rPr>
          <w:rFonts w:ascii="Calibri" w:hAnsi="Calibri" w:cs="Calibri"/>
          <w:noProof/>
          <w:szCs w:val="24"/>
        </w:rPr>
        <w:t xml:space="preserve">, </w:t>
      </w:r>
      <w:r w:rsidRPr="00D92B10">
        <w:rPr>
          <w:rFonts w:ascii="Calibri" w:hAnsi="Calibri" w:cs="Calibri"/>
          <w:i/>
          <w:iCs/>
          <w:noProof/>
          <w:szCs w:val="24"/>
        </w:rPr>
        <w:t>4</w:t>
      </w:r>
      <w:r w:rsidRPr="00D92B10">
        <w:rPr>
          <w:rFonts w:ascii="Calibri" w:hAnsi="Calibri" w:cs="Calibri"/>
          <w:noProof/>
          <w:szCs w:val="24"/>
        </w:rPr>
        <w:t>, 249–257. https://doi.org/10.1016/j.nicl.2013.12.008</w:t>
      </w:r>
    </w:p>
    <w:p w14:paraId="4F33F57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anes, L. D., Mouchlianitis, E., Collier, T., Averbeck, B. B., &amp; Shergill, S. S. (2018). Differential neural reward mechanisms in treatment-responsive and treatment-resistant schizophrenia. </w:t>
      </w:r>
      <w:r w:rsidRPr="00D92B10">
        <w:rPr>
          <w:rFonts w:ascii="Calibri" w:hAnsi="Calibri" w:cs="Calibri"/>
          <w:i/>
          <w:iCs/>
          <w:noProof/>
          <w:szCs w:val="24"/>
        </w:rPr>
        <w:t>Psychological Medicine</w:t>
      </w:r>
      <w:r w:rsidRPr="00D92B10">
        <w:rPr>
          <w:rFonts w:ascii="Calibri" w:hAnsi="Calibri" w:cs="Calibri"/>
          <w:noProof/>
          <w:szCs w:val="24"/>
        </w:rPr>
        <w:t xml:space="preserve">, </w:t>
      </w:r>
      <w:r w:rsidRPr="00D92B10">
        <w:rPr>
          <w:rFonts w:ascii="Calibri" w:hAnsi="Calibri" w:cs="Calibri"/>
          <w:i/>
          <w:iCs/>
          <w:noProof/>
          <w:szCs w:val="24"/>
        </w:rPr>
        <w:t>48</w:t>
      </w:r>
      <w:r w:rsidRPr="00D92B10">
        <w:rPr>
          <w:rFonts w:ascii="Calibri" w:hAnsi="Calibri" w:cs="Calibri"/>
          <w:noProof/>
          <w:szCs w:val="24"/>
        </w:rPr>
        <w:t>(14), 2418–2427. https://doi.org/10.1017/S0033291718000041</w:t>
      </w:r>
    </w:p>
    <w:p w14:paraId="175C464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arga, E., Simon, M., Tényi, T., Schnell, Z., Hajnal, A., Orsi, G., … Herold, R. (2013). Irony comprehension and context processing in schizophrenia during remission - A functional MRI study. </w:t>
      </w:r>
      <w:r w:rsidRPr="00D92B10">
        <w:rPr>
          <w:rFonts w:ascii="Calibri" w:hAnsi="Calibri" w:cs="Calibri"/>
          <w:i/>
          <w:iCs/>
          <w:noProof/>
          <w:szCs w:val="24"/>
        </w:rPr>
        <w:t>Brain and Language</w:t>
      </w:r>
      <w:r w:rsidRPr="00D92B10">
        <w:rPr>
          <w:rFonts w:ascii="Calibri" w:hAnsi="Calibri" w:cs="Calibri"/>
          <w:noProof/>
          <w:szCs w:val="24"/>
        </w:rPr>
        <w:t xml:space="preserve">, </w:t>
      </w:r>
      <w:r w:rsidRPr="00D92B10">
        <w:rPr>
          <w:rFonts w:ascii="Calibri" w:hAnsi="Calibri" w:cs="Calibri"/>
          <w:i/>
          <w:iCs/>
          <w:noProof/>
          <w:szCs w:val="24"/>
        </w:rPr>
        <w:t>126</w:t>
      </w:r>
      <w:r w:rsidRPr="00D92B10">
        <w:rPr>
          <w:rFonts w:ascii="Calibri" w:hAnsi="Calibri" w:cs="Calibri"/>
          <w:noProof/>
          <w:szCs w:val="24"/>
        </w:rPr>
        <w:t>(3), 231–242. https://doi.org/10.1016/j.bandl.2013.05.017</w:t>
      </w:r>
    </w:p>
    <w:p w14:paraId="4A00AAD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enkatasubramanian, G. (2010). Neuroanatomical correlates of psychopathology in antipsychotic-naive schizophrenia. </w:t>
      </w:r>
      <w:r w:rsidRPr="00D92B10">
        <w:rPr>
          <w:rFonts w:ascii="Calibri" w:hAnsi="Calibri" w:cs="Calibri"/>
          <w:i/>
          <w:iCs/>
          <w:noProof/>
          <w:szCs w:val="24"/>
        </w:rPr>
        <w:t>Indian Journal of Psychiatry</w:t>
      </w:r>
      <w:r w:rsidRPr="00D92B10">
        <w:rPr>
          <w:rFonts w:ascii="Calibri" w:hAnsi="Calibri" w:cs="Calibri"/>
          <w:noProof/>
          <w:szCs w:val="24"/>
        </w:rPr>
        <w:t xml:space="preserve">, </w:t>
      </w:r>
      <w:r w:rsidRPr="00D92B10">
        <w:rPr>
          <w:rFonts w:ascii="Calibri" w:hAnsi="Calibri" w:cs="Calibri"/>
          <w:i/>
          <w:iCs/>
          <w:noProof/>
          <w:szCs w:val="24"/>
        </w:rPr>
        <w:t>52</w:t>
      </w:r>
      <w:r w:rsidRPr="00D92B10">
        <w:rPr>
          <w:rFonts w:ascii="Calibri" w:hAnsi="Calibri" w:cs="Calibri"/>
          <w:noProof/>
          <w:szCs w:val="24"/>
        </w:rPr>
        <w:t>(1), 28–36. https://doi.org/10.4103/0019-5545.58892</w:t>
      </w:r>
    </w:p>
    <w:p w14:paraId="16A60765"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ercammen, A., Morris, R., Green, M. J., Lenroot, R., Kulkarni, J., Carr, V. J., … Weickert, T. W. (2012). Reduced neural activity of the prefrontal cognitive control circuitry during response inhibition to negative words in people with schizophrenia. </w:t>
      </w:r>
      <w:r w:rsidRPr="00D92B10">
        <w:rPr>
          <w:rFonts w:ascii="Calibri" w:hAnsi="Calibri" w:cs="Calibri"/>
          <w:i/>
          <w:iCs/>
          <w:noProof/>
          <w:szCs w:val="24"/>
        </w:rPr>
        <w:t>Journal of Psychiatry and Neuroscience</w:t>
      </w:r>
      <w:r w:rsidRPr="00D92B10">
        <w:rPr>
          <w:rFonts w:ascii="Calibri" w:hAnsi="Calibri" w:cs="Calibri"/>
          <w:noProof/>
          <w:szCs w:val="24"/>
        </w:rPr>
        <w:t xml:space="preserve">, </w:t>
      </w:r>
      <w:r w:rsidRPr="00D92B10">
        <w:rPr>
          <w:rFonts w:ascii="Calibri" w:hAnsi="Calibri" w:cs="Calibri"/>
          <w:i/>
          <w:iCs/>
          <w:noProof/>
          <w:szCs w:val="24"/>
        </w:rPr>
        <w:t>37</w:t>
      </w:r>
      <w:r w:rsidRPr="00D92B10">
        <w:rPr>
          <w:rFonts w:ascii="Calibri" w:hAnsi="Calibri" w:cs="Calibri"/>
          <w:noProof/>
          <w:szCs w:val="24"/>
        </w:rPr>
        <w:t>(6), 379–388. https://doi.org/10.1503/jpn.110088</w:t>
      </w:r>
    </w:p>
    <w:p w14:paraId="7A765DA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ijayakumari, A. A., John, J. P., Halahalli, H. N., Paul, P., Thirunavukkarasu, P., Purushottam, M., &amp; Jain, S. (2015). Effect of polymorphisms of three genes mediating monoamine signalling on brain </w:t>
      </w:r>
      <w:r w:rsidRPr="00D92B10">
        <w:rPr>
          <w:rFonts w:ascii="Calibri" w:hAnsi="Calibri" w:cs="Calibri"/>
          <w:noProof/>
          <w:szCs w:val="24"/>
        </w:rPr>
        <w:lastRenderedPageBreak/>
        <w:t xml:space="preserve">morphometry in schizophrenia and healthy subjects. </w:t>
      </w:r>
      <w:r w:rsidRPr="00D92B10">
        <w:rPr>
          <w:rFonts w:ascii="Calibri" w:hAnsi="Calibri" w:cs="Calibri"/>
          <w:i/>
          <w:iCs/>
          <w:noProof/>
          <w:szCs w:val="24"/>
        </w:rPr>
        <w:t>Clinical Psychopharmacology and Neuroscience</w:t>
      </w:r>
      <w:r w:rsidRPr="00D92B10">
        <w:rPr>
          <w:rFonts w:ascii="Calibri" w:hAnsi="Calibri" w:cs="Calibri"/>
          <w:noProof/>
          <w:szCs w:val="24"/>
        </w:rPr>
        <w:t xml:space="preserve">, </w:t>
      </w:r>
      <w:r w:rsidRPr="00D92B10">
        <w:rPr>
          <w:rFonts w:ascii="Calibri" w:hAnsi="Calibri" w:cs="Calibri"/>
          <w:i/>
          <w:iCs/>
          <w:noProof/>
          <w:szCs w:val="24"/>
        </w:rPr>
        <w:t>13</w:t>
      </w:r>
      <w:r w:rsidRPr="00D92B10">
        <w:rPr>
          <w:rFonts w:ascii="Calibri" w:hAnsi="Calibri" w:cs="Calibri"/>
          <w:noProof/>
          <w:szCs w:val="24"/>
        </w:rPr>
        <w:t>(1), 68–82. https://doi.org/10.9758/cpn.2015.13.1.68</w:t>
      </w:r>
    </w:p>
    <w:p w14:paraId="29F3665F"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inckier, F., Cohen, L., Oppenheim, C., Salvador, A., Picard, H., Amado, I., … Gaillard, R. (2014). Reading impairment in schizophrenia: Dysconnectivity within the visual system. </w:t>
      </w:r>
      <w:r w:rsidRPr="00D92B10">
        <w:rPr>
          <w:rFonts w:ascii="Calibri" w:hAnsi="Calibri" w:cs="Calibri"/>
          <w:i/>
          <w:iCs/>
          <w:noProof/>
          <w:szCs w:val="24"/>
        </w:rPr>
        <w:t>Neuropsychologia</w:t>
      </w:r>
      <w:r w:rsidRPr="00D92B10">
        <w:rPr>
          <w:rFonts w:ascii="Calibri" w:hAnsi="Calibri" w:cs="Calibri"/>
          <w:noProof/>
          <w:szCs w:val="24"/>
        </w:rPr>
        <w:t xml:space="preserve">, </w:t>
      </w:r>
      <w:r w:rsidRPr="00D92B10">
        <w:rPr>
          <w:rFonts w:ascii="Calibri" w:hAnsi="Calibri" w:cs="Calibri"/>
          <w:i/>
          <w:iCs/>
          <w:noProof/>
          <w:szCs w:val="24"/>
        </w:rPr>
        <w:t>53</w:t>
      </w:r>
      <w:r w:rsidRPr="00D92B10">
        <w:rPr>
          <w:rFonts w:ascii="Calibri" w:hAnsi="Calibri" w:cs="Calibri"/>
          <w:noProof/>
          <w:szCs w:val="24"/>
        </w:rPr>
        <w:t>(1), 187–196. https://doi.org/10.1016/j.neuropsychologia.2013.10.004</w:t>
      </w:r>
    </w:p>
    <w:p w14:paraId="79AB25D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Vistoli, D., Lavoie, M. A., Sutliff, S., Jackson, P. L., &amp; Achim, A. M. (2017). Functional MRI examination of empathy for pain in people with schizophrenia reveals abnormal activation related to cognitive perspective-taking but typical activation linked to affective sharing. </w:t>
      </w:r>
      <w:r w:rsidRPr="00D92B10">
        <w:rPr>
          <w:rFonts w:ascii="Calibri" w:hAnsi="Calibri" w:cs="Calibri"/>
          <w:i/>
          <w:iCs/>
          <w:noProof/>
          <w:szCs w:val="24"/>
        </w:rPr>
        <w:t>Journal of Psychiatry and Neuroscience</w:t>
      </w:r>
      <w:r w:rsidRPr="00D92B10">
        <w:rPr>
          <w:rFonts w:ascii="Calibri" w:hAnsi="Calibri" w:cs="Calibri"/>
          <w:noProof/>
          <w:szCs w:val="24"/>
        </w:rPr>
        <w:t>. https://doi.org/10.1503/jpn.160136</w:t>
      </w:r>
    </w:p>
    <w:p w14:paraId="35D7DFC8"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dehra, S., Pruitt, P., Murphy, E. R., &amp; Diwadkar, V. A. (2013). Network dysfunction during associative learning in schizophrenia: Increased activation, but decreased connectivity: An fMRI study.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148</w:t>
      </w:r>
      <w:r w:rsidRPr="00D92B10">
        <w:rPr>
          <w:rFonts w:ascii="Calibri" w:hAnsi="Calibri" w:cs="Calibri"/>
          <w:noProof/>
          <w:szCs w:val="24"/>
        </w:rPr>
        <w:t>(1–3), 38–49. https://doi.org/10.1016/j.schres.2013.05.010</w:t>
      </w:r>
    </w:p>
    <w:p w14:paraId="35B0CF81"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gner, G., De la Cruz, F., Schachtzabel, C., Güllmar, D., Schultz, C. C., Schlösser, R. G., … Koch, K. (2015). Structural and functional dysconnectivity of thefronto-thalamic system in schizophrenia: ADCM-DTI study. </w:t>
      </w:r>
      <w:r w:rsidRPr="00D92B10">
        <w:rPr>
          <w:rFonts w:ascii="Calibri" w:hAnsi="Calibri" w:cs="Calibri"/>
          <w:i/>
          <w:iCs/>
          <w:noProof/>
          <w:szCs w:val="24"/>
        </w:rPr>
        <w:t>Cortex</w:t>
      </w:r>
      <w:r w:rsidRPr="00D92B10">
        <w:rPr>
          <w:rFonts w:ascii="Calibri" w:hAnsi="Calibri" w:cs="Calibri"/>
          <w:noProof/>
          <w:szCs w:val="24"/>
        </w:rPr>
        <w:t>. https://doi.org/10.1016/j.cortex.2015.02.004</w:t>
      </w:r>
    </w:p>
    <w:p w14:paraId="5B15452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lter, H., Ciaramidaro, A., Adenzato, M., Vasic, N., Ardito, R. B., Erk, S., &amp; Bara, B. G. (2009). Dysfunction of the social brain in schizophrenia is modulated by intention type: An fMRI study. </w:t>
      </w:r>
      <w:r w:rsidRPr="00D92B10">
        <w:rPr>
          <w:rFonts w:ascii="Calibri" w:hAnsi="Calibri" w:cs="Calibri"/>
          <w:i/>
          <w:iCs/>
          <w:noProof/>
          <w:szCs w:val="24"/>
        </w:rPr>
        <w:t>Social Cognitive and Affective Neuroscience</w:t>
      </w:r>
      <w:r w:rsidRPr="00D92B10">
        <w:rPr>
          <w:rFonts w:ascii="Calibri" w:hAnsi="Calibri" w:cs="Calibri"/>
          <w:noProof/>
          <w:szCs w:val="24"/>
        </w:rPr>
        <w:t xml:space="preserve">, </w:t>
      </w:r>
      <w:r w:rsidRPr="00D92B10">
        <w:rPr>
          <w:rFonts w:ascii="Calibri" w:hAnsi="Calibri" w:cs="Calibri"/>
          <w:i/>
          <w:iCs/>
          <w:noProof/>
          <w:szCs w:val="24"/>
        </w:rPr>
        <w:t>4</w:t>
      </w:r>
      <w:r w:rsidRPr="00D92B10">
        <w:rPr>
          <w:rFonts w:ascii="Calibri" w:hAnsi="Calibri" w:cs="Calibri"/>
          <w:noProof/>
          <w:szCs w:val="24"/>
        </w:rPr>
        <w:t>(2), 166–176. https://doi.org/10.1093/scan/nsn047</w:t>
      </w:r>
    </w:p>
    <w:p w14:paraId="5A0AD95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lter, H., Vasic, N., Höse, A., Spitzer, M., &amp; Wolf, R. C. (2007). Working memory dysfunction in schizophrenia compared to healthy controls and patients with depression: Evidence from event-related fMRI.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35</w:t>
      </w:r>
      <w:r w:rsidRPr="00D92B10">
        <w:rPr>
          <w:rFonts w:ascii="Calibri" w:hAnsi="Calibri" w:cs="Calibri"/>
          <w:noProof/>
          <w:szCs w:val="24"/>
        </w:rPr>
        <w:t>(4), 1551–1561. https://doi.org/10.1016/j.neuroimage.2007.01.041</w:t>
      </w:r>
    </w:p>
    <w:p w14:paraId="6D408ED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lter, H., Wunderlich, A. P., Blankenhorn, M., Schäfer, S., Tomczak, R., Spitzer, M., &amp; Grön, G. (2003). No hypofrontality, but absence of prefrontal lateralization comparing verbal and spatial working memory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61</w:t>
      </w:r>
      <w:r w:rsidRPr="00D92B10">
        <w:rPr>
          <w:rFonts w:ascii="Calibri" w:hAnsi="Calibri" w:cs="Calibri"/>
          <w:noProof/>
          <w:szCs w:val="24"/>
        </w:rPr>
        <w:t>(2–3), 175–184. https://doi.org/10.1016/S0920-9964(02)00225-6</w:t>
      </w:r>
    </w:p>
    <w:p w14:paraId="60B566D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lther, S., Federspiel, A., Horn, H., Razavi, N., Wiest, R., Dierks, T., … Müller, T. J. (2011). Resting state cerebral blood flow and objective motor activity reveal basal ganglia dysfunction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92</w:t>
      </w:r>
      <w:r w:rsidRPr="00D92B10">
        <w:rPr>
          <w:rFonts w:ascii="Calibri" w:hAnsi="Calibri" w:cs="Calibri"/>
          <w:noProof/>
          <w:szCs w:val="24"/>
        </w:rPr>
        <w:t>(2), 117–124. https://doi.org/10.1016/j.pscychresns.2010.12.002</w:t>
      </w:r>
    </w:p>
    <w:p w14:paraId="2A37F72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ang, L., Metzak, P. D., Honer, W. G., &amp; Woodward, T. S. (2010). Impaired efficiency of functional networks underlying episodic memory-for-context in schizophrenia. </w:t>
      </w:r>
      <w:r w:rsidRPr="00D92B10">
        <w:rPr>
          <w:rFonts w:ascii="Calibri" w:hAnsi="Calibri" w:cs="Calibri"/>
          <w:i/>
          <w:iCs/>
          <w:noProof/>
          <w:szCs w:val="24"/>
        </w:rPr>
        <w:t>Journal of Neuroscience</w:t>
      </w:r>
      <w:r w:rsidRPr="00D92B10">
        <w:rPr>
          <w:rFonts w:ascii="Calibri" w:hAnsi="Calibri" w:cs="Calibri"/>
          <w:noProof/>
          <w:szCs w:val="24"/>
        </w:rPr>
        <w:t xml:space="preserve">, </w:t>
      </w:r>
      <w:r w:rsidRPr="00D92B10">
        <w:rPr>
          <w:rFonts w:ascii="Calibri" w:hAnsi="Calibri" w:cs="Calibri"/>
          <w:i/>
          <w:iCs/>
          <w:noProof/>
          <w:szCs w:val="24"/>
        </w:rPr>
        <w:t>30</w:t>
      </w:r>
      <w:r w:rsidRPr="00D92B10">
        <w:rPr>
          <w:rFonts w:ascii="Calibri" w:hAnsi="Calibri" w:cs="Calibri"/>
          <w:noProof/>
          <w:szCs w:val="24"/>
        </w:rPr>
        <w:t>(39), 13171–13179. https://doi.org/10.1523/JNEUROSCI.3514-10.2010</w:t>
      </w:r>
    </w:p>
    <w:p w14:paraId="4010E52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Watson, D. R., Anderson, J. M. E., Bai, F., Barrett, S. L., McGinnity, T. M., Mulholland, C. C., … Cooper, S. J. (2012). A voxel based morphometry study investigating brain structural changes in first episode psychosis. </w:t>
      </w:r>
      <w:r w:rsidRPr="00D92B10">
        <w:rPr>
          <w:rFonts w:ascii="Calibri" w:hAnsi="Calibri" w:cs="Calibri"/>
          <w:i/>
          <w:iCs/>
          <w:noProof/>
          <w:szCs w:val="24"/>
        </w:rPr>
        <w:t>Behavioural Brain Research</w:t>
      </w:r>
      <w:r w:rsidRPr="00D92B10">
        <w:rPr>
          <w:rFonts w:ascii="Calibri" w:hAnsi="Calibri" w:cs="Calibri"/>
          <w:noProof/>
          <w:szCs w:val="24"/>
        </w:rPr>
        <w:t xml:space="preserve">, </w:t>
      </w:r>
      <w:r w:rsidRPr="00D92B10">
        <w:rPr>
          <w:rFonts w:ascii="Calibri" w:hAnsi="Calibri" w:cs="Calibri"/>
          <w:i/>
          <w:iCs/>
          <w:noProof/>
          <w:szCs w:val="24"/>
        </w:rPr>
        <w:t>227</w:t>
      </w:r>
      <w:r w:rsidRPr="00D92B10">
        <w:rPr>
          <w:rFonts w:ascii="Calibri" w:hAnsi="Calibri" w:cs="Calibri"/>
          <w:noProof/>
          <w:szCs w:val="24"/>
        </w:rPr>
        <w:t>(1), 91–99. https://doi.org/10.1016/j.bbr.2011.10.034</w:t>
      </w:r>
    </w:p>
    <w:p w14:paraId="633441D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einstein, S., Werker, J. F., Vouloumanos, A., Woodward, T. S., &amp; Ngan, E. T. C. (2006). Do you hear what I hear? Neural correlates of thought disorder during listening to speech in schizophrenia. </w:t>
      </w:r>
      <w:r w:rsidRPr="00D92B10">
        <w:rPr>
          <w:rFonts w:ascii="Calibri" w:hAnsi="Calibri" w:cs="Calibri"/>
          <w:i/>
          <w:iCs/>
          <w:noProof/>
          <w:szCs w:val="24"/>
        </w:rPr>
        <w:t>Schizophrenia Research</w:t>
      </w:r>
      <w:r w:rsidRPr="00D92B10">
        <w:rPr>
          <w:rFonts w:ascii="Calibri" w:hAnsi="Calibri" w:cs="Calibri"/>
          <w:noProof/>
          <w:szCs w:val="24"/>
        </w:rPr>
        <w:t xml:space="preserve">, </w:t>
      </w:r>
      <w:r w:rsidRPr="00D92B10">
        <w:rPr>
          <w:rFonts w:ascii="Calibri" w:hAnsi="Calibri" w:cs="Calibri"/>
          <w:i/>
          <w:iCs/>
          <w:noProof/>
          <w:szCs w:val="24"/>
        </w:rPr>
        <w:t>86</w:t>
      </w:r>
      <w:r w:rsidRPr="00D92B10">
        <w:rPr>
          <w:rFonts w:ascii="Calibri" w:hAnsi="Calibri" w:cs="Calibri"/>
          <w:noProof/>
          <w:szCs w:val="24"/>
        </w:rPr>
        <w:t>(1–3), 130–137. https://doi.org/10.1016/j.schres.2006.05.011</w:t>
      </w:r>
    </w:p>
    <w:p w14:paraId="66CFB1AB"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eiss, A. P., Ellis, C. B., Roffman, J. L., Stufflebeam, S., Hamalainen, M. S., Duff, M., … Schacter, D. L. (2009). Aberrant frontoparietal function during recognition memory in schizophrenia: A multimodal neuroimaging investigation. </w:t>
      </w:r>
      <w:r w:rsidRPr="00D92B10">
        <w:rPr>
          <w:rFonts w:ascii="Calibri" w:hAnsi="Calibri" w:cs="Calibri"/>
          <w:i/>
          <w:iCs/>
          <w:noProof/>
          <w:szCs w:val="24"/>
        </w:rPr>
        <w:t>Journal of Neuroscience</w:t>
      </w:r>
      <w:r w:rsidRPr="00D92B10">
        <w:rPr>
          <w:rFonts w:ascii="Calibri" w:hAnsi="Calibri" w:cs="Calibri"/>
          <w:noProof/>
          <w:szCs w:val="24"/>
        </w:rPr>
        <w:t xml:space="preserve">, </w:t>
      </w:r>
      <w:r w:rsidRPr="00D92B10">
        <w:rPr>
          <w:rFonts w:ascii="Calibri" w:hAnsi="Calibri" w:cs="Calibri"/>
          <w:i/>
          <w:iCs/>
          <w:noProof/>
          <w:szCs w:val="24"/>
        </w:rPr>
        <w:t>29</w:t>
      </w:r>
      <w:r w:rsidRPr="00D92B10">
        <w:rPr>
          <w:rFonts w:ascii="Calibri" w:hAnsi="Calibri" w:cs="Calibri"/>
          <w:noProof/>
          <w:szCs w:val="24"/>
        </w:rPr>
        <w:t>(36), 11347–11359. https://doi.org/10.1523/JNEUROSCI.0617-09.2009</w:t>
      </w:r>
    </w:p>
    <w:p w14:paraId="48DFED0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eiss, E. M., Golaszewski, S., Mottaghy, F. M., Hofer, A., Hausmann, A., Kemmler, G., … Fleischhacker, W. W. (2003). Brain activation patterns during a selective attention test - A functional MRI study in healthy volunteers and patients with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23</w:t>
      </w:r>
      <w:r w:rsidRPr="00D92B10">
        <w:rPr>
          <w:rFonts w:ascii="Calibri" w:hAnsi="Calibri" w:cs="Calibri"/>
          <w:noProof/>
          <w:szCs w:val="24"/>
        </w:rPr>
        <w:t>(1), 1–15. https://doi.org/10.1016/S0925-4927(03)00019-2</w:t>
      </w:r>
    </w:p>
    <w:p w14:paraId="5194DB57"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halley, H. C., McKirdy, J., Romaniuk, L., Sussmann, J., Johnstone, E. C., Wan, H. I., … Hall, J. (2009). Functional imaging of emotional memory in bipolar disorder and schizophrenia. </w:t>
      </w:r>
      <w:r w:rsidRPr="00D92B10">
        <w:rPr>
          <w:rFonts w:ascii="Calibri" w:hAnsi="Calibri" w:cs="Calibri"/>
          <w:i/>
          <w:iCs/>
          <w:noProof/>
          <w:szCs w:val="24"/>
        </w:rPr>
        <w:t>Bipolar Disorders</w:t>
      </w:r>
      <w:r w:rsidRPr="00D92B10">
        <w:rPr>
          <w:rFonts w:ascii="Calibri" w:hAnsi="Calibri" w:cs="Calibri"/>
          <w:noProof/>
          <w:szCs w:val="24"/>
        </w:rPr>
        <w:t xml:space="preserve">, </w:t>
      </w:r>
      <w:r w:rsidRPr="00D92B10">
        <w:rPr>
          <w:rFonts w:ascii="Calibri" w:hAnsi="Calibri" w:cs="Calibri"/>
          <w:i/>
          <w:iCs/>
          <w:noProof/>
          <w:szCs w:val="24"/>
        </w:rPr>
        <w:t>11</w:t>
      </w:r>
      <w:r w:rsidRPr="00D92B10">
        <w:rPr>
          <w:rFonts w:ascii="Calibri" w:hAnsi="Calibri" w:cs="Calibri"/>
          <w:noProof/>
          <w:szCs w:val="24"/>
        </w:rPr>
        <w:t>(8), 840–856. https://doi.org/10.1111/j.1399-5618.2009.00768.x</w:t>
      </w:r>
    </w:p>
    <w:p w14:paraId="56AF827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hitford, T. J., Farrow, T. F. D., Gomes, L., Brennan, J., Harris, A. W. F., &amp; Williams, L. M. (2005). Grey matter deficits and symptom profile in first episode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39</w:t>
      </w:r>
      <w:r w:rsidRPr="00D92B10">
        <w:rPr>
          <w:rFonts w:ascii="Calibri" w:hAnsi="Calibri" w:cs="Calibri"/>
          <w:noProof/>
          <w:szCs w:val="24"/>
        </w:rPr>
        <w:t>(3), 229–238. https://doi.org/10.1016/j.pscychresns.2005.05.010</w:t>
      </w:r>
    </w:p>
    <w:p w14:paraId="262D756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illiams, L. M., Das, P., Harris, A. W. F., Liddell, B. B., Brammer, M. J., Olivieri, G., … Gordon, E. (2004). Dysregulation of Arousal and Amygdala-Prefontal Systems in Paranoid Schizoprenia. </w:t>
      </w:r>
      <w:r w:rsidRPr="00D92B10">
        <w:rPr>
          <w:rFonts w:ascii="Calibri" w:hAnsi="Calibri" w:cs="Calibri"/>
          <w:i/>
          <w:iCs/>
          <w:noProof/>
          <w:szCs w:val="24"/>
        </w:rPr>
        <w:t>American Journal of Psychiatry</w:t>
      </w:r>
      <w:r w:rsidRPr="00D92B10">
        <w:rPr>
          <w:rFonts w:ascii="Calibri" w:hAnsi="Calibri" w:cs="Calibri"/>
          <w:noProof/>
          <w:szCs w:val="24"/>
        </w:rPr>
        <w:t xml:space="preserve">, </w:t>
      </w:r>
      <w:r w:rsidRPr="00D92B10">
        <w:rPr>
          <w:rFonts w:ascii="Calibri" w:hAnsi="Calibri" w:cs="Calibri"/>
          <w:i/>
          <w:iCs/>
          <w:noProof/>
          <w:szCs w:val="24"/>
        </w:rPr>
        <w:t>161</w:t>
      </w:r>
      <w:r w:rsidRPr="00D92B10">
        <w:rPr>
          <w:rFonts w:ascii="Calibri" w:hAnsi="Calibri" w:cs="Calibri"/>
          <w:noProof/>
          <w:szCs w:val="24"/>
        </w:rPr>
        <w:t>(3), 480–489. https://doi.org/10.1176/appi.ajp.161.3.480</w:t>
      </w:r>
    </w:p>
    <w:p w14:paraId="38FE16F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ilmsmeier, A., Ohrmann, P., Suslow, T., Siegmund, A., Koelkebeck, K., Rothermundt, M., … Pedersen, A. (2010). Neural correlates of set-shifting: Decomposing executive functions in schizophrenia. </w:t>
      </w:r>
      <w:r w:rsidRPr="00D92B10">
        <w:rPr>
          <w:rFonts w:ascii="Calibri" w:hAnsi="Calibri" w:cs="Calibri"/>
          <w:i/>
          <w:iCs/>
          <w:noProof/>
          <w:szCs w:val="24"/>
        </w:rPr>
        <w:t>Journal of Psychiatry and Neuroscience</w:t>
      </w:r>
      <w:r w:rsidRPr="00D92B10">
        <w:rPr>
          <w:rFonts w:ascii="Calibri" w:hAnsi="Calibri" w:cs="Calibri"/>
          <w:noProof/>
          <w:szCs w:val="24"/>
        </w:rPr>
        <w:t xml:space="preserve">, </w:t>
      </w:r>
      <w:r w:rsidRPr="00D92B10">
        <w:rPr>
          <w:rFonts w:ascii="Calibri" w:hAnsi="Calibri" w:cs="Calibri"/>
          <w:i/>
          <w:iCs/>
          <w:noProof/>
          <w:szCs w:val="24"/>
        </w:rPr>
        <w:t>35</w:t>
      </w:r>
      <w:r w:rsidRPr="00D92B10">
        <w:rPr>
          <w:rFonts w:ascii="Calibri" w:hAnsi="Calibri" w:cs="Calibri"/>
          <w:noProof/>
          <w:szCs w:val="24"/>
        </w:rPr>
        <w:t>(5), 321–329. https://doi.org/10.1503/jpn.090181</w:t>
      </w:r>
    </w:p>
    <w:p w14:paraId="06C4933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olf, D. H., Gerraty, R. T., Satterthwaite, T. D., Loughead, J., Campellone, T., Elliott, M. A., … Gur, R. E. (2011). Striatal intrinsic reinforcement signals during recognition memory: Relationship to response bias and dysregulation in schizophrenia. </w:t>
      </w:r>
      <w:r w:rsidRPr="00D92B10">
        <w:rPr>
          <w:rFonts w:ascii="Calibri" w:hAnsi="Calibri" w:cs="Calibri"/>
          <w:i/>
          <w:iCs/>
          <w:noProof/>
          <w:szCs w:val="24"/>
        </w:rPr>
        <w:t>Frontiers in Behavioral Neuroscience</w:t>
      </w:r>
      <w:r w:rsidRPr="00D92B10">
        <w:rPr>
          <w:rFonts w:ascii="Calibri" w:hAnsi="Calibri" w:cs="Calibri"/>
          <w:noProof/>
          <w:szCs w:val="24"/>
        </w:rPr>
        <w:t>, (NOVEMBER). https://doi.org/10.3389/fnbeh.2011.00081</w:t>
      </w:r>
    </w:p>
    <w:p w14:paraId="3E50A4B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olf, R. C., Höse, A., Frasch, K., Walter, H., &amp; Vasic, N. (2008). Volumetric abnormalities associated with cognitive deficits in patients with schizophrenia. </w:t>
      </w:r>
      <w:r w:rsidRPr="00D92B10">
        <w:rPr>
          <w:rFonts w:ascii="Calibri" w:hAnsi="Calibri" w:cs="Calibri"/>
          <w:i/>
          <w:iCs/>
          <w:noProof/>
          <w:szCs w:val="24"/>
        </w:rPr>
        <w:t>European Psychiatry</w:t>
      </w:r>
      <w:r w:rsidRPr="00D92B10">
        <w:rPr>
          <w:rFonts w:ascii="Calibri" w:hAnsi="Calibri" w:cs="Calibri"/>
          <w:noProof/>
          <w:szCs w:val="24"/>
        </w:rPr>
        <w:t xml:space="preserve">, </w:t>
      </w:r>
      <w:r w:rsidRPr="00D92B10">
        <w:rPr>
          <w:rFonts w:ascii="Calibri" w:hAnsi="Calibri" w:cs="Calibri"/>
          <w:i/>
          <w:iCs/>
          <w:noProof/>
          <w:szCs w:val="24"/>
        </w:rPr>
        <w:t>23</w:t>
      </w:r>
      <w:r w:rsidRPr="00D92B10">
        <w:rPr>
          <w:rFonts w:ascii="Calibri" w:hAnsi="Calibri" w:cs="Calibri"/>
          <w:noProof/>
          <w:szCs w:val="24"/>
        </w:rPr>
        <w:t xml:space="preserve">(8), 541–548. </w:t>
      </w:r>
      <w:r w:rsidRPr="00D92B10">
        <w:rPr>
          <w:rFonts w:ascii="Calibri" w:hAnsi="Calibri" w:cs="Calibri"/>
          <w:noProof/>
          <w:szCs w:val="24"/>
        </w:rPr>
        <w:lastRenderedPageBreak/>
        <w:t>https://doi.org/10.1016/j.eurpsy.2008.02.002</w:t>
      </w:r>
    </w:p>
    <w:p w14:paraId="36CC8E8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Wu, S., Wang, H., Chen, C., Zou, J., Huang, H., Li, P., … Wang, G. (2017). Task performance modulates functional connectivity involving the dorsolateral prefrontal cortex in patients with schizophrenia. </w:t>
      </w:r>
      <w:r w:rsidRPr="00D92B10">
        <w:rPr>
          <w:rFonts w:ascii="Calibri" w:hAnsi="Calibri" w:cs="Calibri"/>
          <w:i/>
          <w:iCs/>
          <w:noProof/>
          <w:szCs w:val="24"/>
        </w:rPr>
        <w:t>Frontiers in Psychology</w:t>
      </w:r>
      <w:r w:rsidRPr="00D92B10">
        <w:rPr>
          <w:rFonts w:ascii="Calibri" w:hAnsi="Calibri" w:cs="Calibri"/>
          <w:noProof/>
          <w:szCs w:val="24"/>
        </w:rPr>
        <w:t xml:space="preserve">, </w:t>
      </w:r>
      <w:r w:rsidRPr="00D92B10">
        <w:rPr>
          <w:rFonts w:ascii="Calibri" w:hAnsi="Calibri" w:cs="Calibri"/>
          <w:i/>
          <w:iCs/>
          <w:noProof/>
          <w:szCs w:val="24"/>
        </w:rPr>
        <w:t>8</w:t>
      </w:r>
      <w:r w:rsidRPr="00D92B10">
        <w:rPr>
          <w:rFonts w:ascii="Calibri" w:hAnsi="Calibri" w:cs="Calibri"/>
          <w:noProof/>
          <w:szCs w:val="24"/>
        </w:rPr>
        <w:t>(FEB). https://doi.org/10.3389/fpsyg.2017.00056</w:t>
      </w:r>
    </w:p>
    <w:p w14:paraId="6084766E"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Xu, L., Groth, K. M., Pearlson, G., Schretlen, D. J., &amp; Calhoun, V. D. (2009). Source-based morphometry: The use of independent component analysis to identify gray matter differences with application to schizophrenia. </w:t>
      </w:r>
      <w:r w:rsidRPr="00D92B10">
        <w:rPr>
          <w:rFonts w:ascii="Calibri" w:hAnsi="Calibri" w:cs="Calibri"/>
          <w:i/>
          <w:iCs/>
          <w:noProof/>
          <w:szCs w:val="24"/>
        </w:rPr>
        <w:t>Human Brain Mapping</w:t>
      </w:r>
      <w:r w:rsidRPr="00D92B10">
        <w:rPr>
          <w:rFonts w:ascii="Calibri" w:hAnsi="Calibri" w:cs="Calibri"/>
          <w:noProof/>
          <w:szCs w:val="24"/>
        </w:rPr>
        <w:t xml:space="preserve">, </w:t>
      </w:r>
      <w:r w:rsidRPr="00D92B10">
        <w:rPr>
          <w:rFonts w:ascii="Calibri" w:hAnsi="Calibri" w:cs="Calibri"/>
          <w:i/>
          <w:iCs/>
          <w:noProof/>
          <w:szCs w:val="24"/>
        </w:rPr>
        <w:t>30</w:t>
      </w:r>
      <w:r w:rsidRPr="00D92B10">
        <w:rPr>
          <w:rFonts w:ascii="Calibri" w:hAnsi="Calibri" w:cs="Calibri"/>
          <w:noProof/>
          <w:szCs w:val="24"/>
        </w:rPr>
        <w:t>(3), 711–724. https://doi.org/10.1002/hbm.20540</w:t>
      </w:r>
    </w:p>
    <w:p w14:paraId="54C04C4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amada, M., Hirao, K., Namiki, C., Hanakawa, T., Fukuyama, H., Hayashi, T., &amp; Murai, T. (2007). Social cognition and frontal lobe pathology in schizophrenia: A voxel-based morphometric study. </w:t>
      </w:r>
      <w:r w:rsidRPr="00D92B10">
        <w:rPr>
          <w:rFonts w:ascii="Calibri" w:hAnsi="Calibri" w:cs="Calibri"/>
          <w:i/>
          <w:iCs/>
          <w:noProof/>
          <w:szCs w:val="24"/>
        </w:rPr>
        <w:t>NeuroImage</w:t>
      </w:r>
      <w:r w:rsidRPr="00D92B10">
        <w:rPr>
          <w:rFonts w:ascii="Calibri" w:hAnsi="Calibri" w:cs="Calibri"/>
          <w:noProof/>
          <w:szCs w:val="24"/>
        </w:rPr>
        <w:t xml:space="preserve">, </w:t>
      </w:r>
      <w:r w:rsidRPr="00D92B10">
        <w:rPr>
          <w:rFonts w:ascii="Calibri" w:hAnsi="Calibri" w:cs="Calibri"/>
          <w:i/>
          <w:iCs/>
          <w:noProof/>
          <w:szCs w:val="24"/>
        </w:rPr>
        <w:t>35</w:t>
      </w:r>
      <w:r w:rsidRPr="00D92B10">
        <w:rPr>
          <w:rFonts w:ascii="Calibri" w:hAnsi="Calibri" w:cs="Calibri"/>
          <w:noProof/>
          <w:szCs w:val="24"/>
        </w:rPr>
        <w:t>(1), 292–298. https://doi.org/10.1016/j.neuroimage.2006.10.046</w:t>
      </w:r>
    </w:p>
    <w:p w14:paraId="703C06DA"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ang, H., Di, X., Gong, Q., Sweeney, J., &amp; Biswal, B. (2020). Investigating inhibition deficit in schizophrenia using task-modulated brain  networks. </w:t>
      </w:r>
      <w:r w:rsidRPr="00D92B10">
        <w:rPr>
          <w:rFonts w:ascii="Calibri" w:hAnsi="Calibri" w:cs="Calibri"/>
          <w:i/>
          <w:iCs/>
          <w:noProof/>
          <w:szCs w:val="24"/>
        </w:rPr>
        <w:t>Brain Structure &amp; Function</w:t>
      </w:r>
      <w:r w:rsidRPr="00D92B10">
        <w:rPr>
          <w:rFonts w:ascii="Calibri" w:hAnsi="Calibri" w:cs="Calibri"/>
          <w:noProof/>
          <w:szCs w:val="24"/>
        </w:rPr>
        <w:t xml:space="preserve">, </w:t>
      </w:r>
      <w:r w:rsidRPr="00D92B10">
        <w:rPr>
          <w:rFonts w:ascii="Calibri" w:hAnsi="Calibri" w:cs="Calibri"/>
          <w:i/>
          <w:iCs/>
          <w:noProof/>
          <w:szCs w:val="24"/>
        </w:rPr>
        <w:t>225</w:t>
      </w:r>
      <w:r w:rsidRPr="00D92B10">
        <w:rPr>
          <w:rFonts w:ascii="Calibri" w:hAnsi="Calibri" w:cs="Calibri"/>
          <w:noProof/>
          <w:szCs w:val="24"/>
        </w:rPr>
        <w:t>(5), 1601–1613. https://doi.org/10.1007/s00429-020-02078-7</w:t>
      </w:r>
    </w:p>
    <w:p w14:paraId="49DFD41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ang, Z.-Y. ya, Wang, S.-K. kun, Li, Y., Wang, Y.-M. Y. Y. ming, Wang, Y.-M. Y. Y. ming, Zhou, H.-Y. yu, … Chan, R. C. K. K. (2019). Neural correlates of prospection impairments in schizophrenia: Evidence from  voxel-based morphometry analysis. </w:t>
      </w:r>
      <w:r w:rsidRPr="00D92B10">
        <w:rPr>
          <w:rFonts w:ascii="Calibri" w:hAnsi="Calibri" w:cs="Calibri"/>
          <w:i/>
          <w:iCs/>
          <w:noProof/>
          <w:szCs w:val="24"/>
        </w:rPr>
        <w:t>Psychiatry Research. Neuroimaging</w:t>
      </w:r>
      <w:r w:rsidRPr="00D92B10">
        <w:rPr>
          <w:rFonts w:ascii="Calibri" w:hAnsi="Calibri" w:cs="Calibri"/>
          <w:noProof/>
          <w:szCs w:val="24"/>
        </w:rPr>
        <w:t xml:space="preserve">, </w:t>
      </w:r>
      <w:r w:rsidRPr="00D92B10">
        <w:rPr>
          <w:rFonts w:ascii="Calibri" w:hAnsi="Calibri" w:cs="Calibri"/>
          <w:i/>
          <w:iCs/>
          <w:noProof/>
          <w:szCs w:val="24"/>
        </w:rPr>
        <w:t>293</w:t>
      </w:r>
      <w:r w:rsidRPr="00D92B10">
        <w:rPr>
          <w:rFonts w:ascii="Calibri" w:hAnsi="Calibri" w:cs="Calibri"/>
          <w:noProof/>
          <w:szCs w:val="24"/>
        </w:rPr>
        <w:t>, 110987. https://doi.org/10.1016/j.pscychresns.2019.110987</w:t>
      </w:r>
    </w:p>
    <w:p w14:paraId="2AD7D8E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okoyama, N., Sasaki, H., Mori, Y., Ono, M., Tsurumi, K., Kawada, R., … Takahashi, H. (2018). Additive Effect of Cigarette Smoking on Gray Matter Abnormalities in Schizophrenia. </w:t>
      </w:r>
      <w:r w:rsidRPr="00D92B10">
        <w:rPr>
          <w:rFonts w:ascii="Calibri" w:hAnsi="Calibri" w:cs="Calibri"/>
          <w:i/>
          <w:iCs/>
          <w:noProof/>
          <w:szCs w:val="24"/>
        </w:rPr>
        <w:t>Schizophrenia Bulletin</w:t>
      </w:r>
      <w:r w:rsidRPr="00D92B10">
        <w:rPr>
          <w:rFonts w:ascii="Calibri" w:hAnsi="Calibri" w:cs="Calibri"/>
          <w:noProof/>
          <w:szCs w:val="24"/>
        </w:rPr>
        <w:t>. https://doi.org/10.1093/schbul/sbx092</w:t>
      </w:r>
    </w:p>
    <w:p w14:paraId="35A92DB9"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oo, S.-S., Choi, B.-G., Juh, R.-H., Park, J.-M., Pae, C.-U., Kim, J.-J., … Lee, C.-U. (2005). Working memory processing of facial images in schizophrenia: fMRI investigation. </w:t>
      </w:r>
      <w:r w:rsidRPr="00D92B10">
        <w:rPr>
          <w:rFonts w:ascii="Calibri" w:hAnsi="Calibri" w:cs="Calibri"/>
          <w:i/>
          <w:iCs/>
          <w:noProof/>
          <w:szCs w:val="24"/>
        </w:rPr>
        <w:t>International Journal of Neuroscience</w:t>
      </w:r>
      <w:r w:rsidRPr="00D92B10">
        <w:rPr>
          <w:rFonts w:ascii="Calibri" w:hAnsi="Calibri" w:cs="Calibri"/>
          <w:noProof/>
          <w:szCs w:val="24"/>
        </w:rPr>
        <w:t xml:space="preserve">, </w:t>
      </w:r>
      <w:r w:rsidRPr="00D92B10">
        <w:rPr>
          <w:rFonts w:ascii="Calibri" w:hAnsi="Calibri" w:cs="Calibri"/>
          <w:i/>
          <w:iCs/>
          <w:noProof/>
          <w:szCs w:val="24"/>
        </w:rPr>
        <w:t>115</w:t>
      </w:r>
      <w:r w:rsidRPr="00D92B10">
        <w:rPr>
          <w:rFonts w:ascii="Calibri" w:hAnsi="Calibri" w:cs="Calibri"/>
          <w:noProof/>
          <w:szCs w:val="24"/>
        </w:rPr>
        <w:t>(3), 351–366. https://doi.org/10.1080/00207450590520957</w:t>
      </w:r>
    </w:p>
    <w:p w14:paraId="364BEC32"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oon, J. H., Minzenberg, M. J., Raouf, S., D’Esposito, M., &amp; Carter, C. S. (2013). Impaired prefrontal-basal ganglia functional connectivity and substantia nigra hyperactivity in schizophrenia. </w:t>
      </w:r>
      <w:r w:rsidRPr="00D92B10">
        <w:rPr>
          <w:rFonts w:ascii="Calibri" w:hAnsi="Calibri" w:cs="Calibri"/>
          <w:i/>
          <w:iCs/>
          <w:noProof/>
          <w:szCs w:val="24"/>
        </w:rPr>
        <w:t>Biological Psychiatry</w:t>
      </w:r>
      <w:r w:rsidRPr="00D92B10">
        <w:rPr>
          <w:rFonts w:ascii="Calibri" w:hAnsi="Calibri" w:cs="Calibri"/>
          <w:noProof/>
          <w:szCs w:val="24"/>
        </w:rPr>
        <w:t xml:space="preserve">, </w:t>
      </w:r>
      <w:r w:rsidRPr="00D92B10">
        <w:rPr>
          <w:rFonts w:ascii="Calibri" w:hAnsi="Calibri" w:cs="Calibri"/>
          <w:i/>
          <w:iCs/>
          <w:noProof/>
          <w:szCs w:val="24"/>
        </w:rPr>
        <w:t>74</w:t>
      </w:r>
      <w:r w:rsidRPr="00D92B10">
        <w:rPr>
          <w:rFonts w:ascii="Calibri" w:hAnsi="Calibri" w:cs="Calibri"/>
          <w:noProof/>
          <w:szCs w:val="24"/>
        </w:rPr>
        <w:t>(2), 122–129. https://doi.org/10.1016/j.biopsych.2012.11.018</w:t>
      </w:r>
    </w:p>
    <w:p w14:paraId="19B119C6"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Yue, Y., Tan, L., Su, H., Kong, L., Li, C., Xu, Y., &amp; Wang, J. (2016). Regional Abnormality of Grey Matter in Schizophrenia: Effect from the Illness or Treatment? </w:t>
      </w:r>
      <w:r w:rsidRPr="00D92B10">
        <w:rPr>
          <w:rFonts w:ascii="Calibri" w:hAnsi="Calibri" w:cs="Calibri"/>
          <w:i/>
          <w:iCs/>
          <w:noProof/>
          <w:szCs w:val="24"/>
        </w:rPr>
        <w:t>PLOS ONE</w:t>
      </w:r>
      <w:r w:rsidRPr="00D92B10">
        <w:rPr>
          <w:rFonts w:ascii="Calibri" w:hAnsi="Calibri" w:cs="Calibri"/>
          <w:noProof/>
          <w:szCs w:val="24"/>
        </w:rPr>
        <w:t>. https://doi.org/10.1371/journal.pone.0147204</w:t>
      </w:r>
    </w:p>
    <w:p w14:paraId="3A369214"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Zhang, C., Wang, Q., Ni, P., Deng, W., Li, Y., Zhao, L., … Li, T. (2017). Differential Cortical Gray Matter Deficits in Adolescent- and Adult-Onset First-Episode Treatment-Naïve Patients with Schizophrenia. </w:t>
      </w:r>
      <w:r w:rsidRPr="00D92B10">
        <w:rPr>
          <w:rFonts w:ascii="Calibri" w:hAnsi="Calibri" w:cs="Calibri"/>
          <w:i/>
          <w:iCs/>
          <w:noProof/>
          <w:szCs w:val="24"/>
        </w:rPr>
        <w:t>Scientific Reports</w:t>
      </w:r>
      <w:r w:rsidRPr="00D92B10">
        <w:rPr>
          <w:rFonts w:ascii="Calibri" w:hAnsi="Calibri" w:cs="Calibri"/>
          <w:noProof/>
          <w:szCs w:val="24"/>
        </w:rPr>
        <w:t xml:space="preserve">, </w:t>
      </w:r>
      <w:r w:rsidRPr="00D92B10">
        <w:rPr>
          <w:rFonts w:ascii="Calibri" w:hAnsi="Calibri" w:cs="Calibri"/>
          <w:i/>
          <w:iCs/>
          <w:noProof/>
          <w:szCs w:val="24"/>
        </w:rPr>
        <w:t>7</w:t>
      </w:r>
      <w:r w:rsidRPr="00D92B10">
        <w:rPr>
          <w:rFonts w:ascii="Calibri" w:hAnsi="Calibri" w:cs="Calibri"/>
          <w:noProof/>
          <w:szCs w:val="24"/>
        </w:rPr>
        <w:t>(1). https://doi.org/10.1038/s41598-017-10688-1</w:t>
      </w:r>
    </w:p>
    <w:p w14:paraId="5A8ED83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lastRenderedPageBreak/>
        <w:t xml:space="preserve">Zhang, X., Yao, J., Lv, Y., Zhao, X., Li, Y., Sui, Y., &amp; Dai, Z. (2018). An Association Study on the Cognitive Function and the Cerebral Grey Matter Volume of Patients with First-Episode Schizophrenia. </w:t>
      </w:r>
      <w:r w:rsidRPr="00D92B10">
        <w:rPr>
          <w:rFonts w:ascii="Calibri" w:hAnsi="Calibri" w:cs="Calibri"/>
          <w:i/>
          <w:iCs/>
          <w:noProof/>
          <w:szCs w:val="24"/>
        </w:rPr>
        <w:t>Shanghai Archives of Psychiatry</w:t>
      </w:r>
      <w:r w:rsidRPr="00D92B10">
        <w:rPr>
          <w:rFonts w:ascii="Calibri" w:hAnsi="Calibri" w:cs="Calibri"/>
          <w:noProof/>
          <w:szCs w:val="24"/>
        </w:rPr>
        <w:t xml:space="preserve">, </w:t>
      </w:r>
      <w:r w:rsidRPr="00D92B10">
        <w:rPr>
          <w:rFonts w:ascii="Calibri" w:hAnsi="Calibri" w:cs="Calibri"/>
          <w:i/>
          <w:iCs/>
          <w:noProof/>
          <w:szCs w:val="24"/>
        </w:rPr>
        <w:t>30</w:t>
      </w:r>
      <w:r w:rsidRPr="00D92B10">
        <w:rPr>
          <w:rFonts w:ascii="Calibri" w:hAnsi="Calibri" w:cs="Calibri"/>
          <w:noProof/>
          <w:szCs w:val="24"/>
        </w:rPr>
        <w:t>(3), 154–167. https://doi.org/10.11919/j.issn.1002-0829.217138</w:t>
      </w:r>
    </w:p>
    <w:p w14:paraId="350A873C"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szCs w:val="24"/>
        </w:rPr>
      </w:pPr>
      <w:r w:rsidRPr="00D92B10">
        <w:rPr>
          <w:rFonts w:ascii="Calibri" w:hAnsi="Calibri" w:cs="Calibri"/>
          <w:noProof/>
          <w:szCs w:val="24"/>
        </w:rPr>
        <w:t xml:space="preserve">Zhou, Y., Zeidman, P., Wu, S., Razi, A., Chen, C., Yang, L., … Friston, K. J. (2018). Altered intrinsic and extrinsic connectivity in schizophrenia. </w:t>
      </w:r>
      <w:r w:rsidRPr="00D92B10">
        <w:rPr>
          <w:rFonts w:ascii="Calibri" w:hAnsi="Calibri" w:cs="Calibri"/>
          <w:i/>
          <w:iCs/>
          <w:noProof/>
          <w:szCs w:val="24"/>
        </w:rPr>
        <w:t>NeuroImage: Clinical</w:t>
      </w:r>
      <w:r w:rsidRPr="00D92B10">
        <w:rPr>
          <w:rFonts w:ascii="Calibri" w:hAnsi="Calibri" w:cs="Calibri"/>
          <w:noProof/>
          <w:szCs w:val="24"/>
        </w:rPr>
        <w:t>. https://doi.org/10.1016/j.nicl.2017.12.006</w:t>
      </w:r>
    </w:p>
    <w:p w14:paraId="6FF2D1ED" w14:textId="77777777" w:rsidR="00D92B10" w:rsidRPr="00D92B10" w:rsidRDefault="00D92B10" w:rsidP="00D92B10">
      <w:pPr>
        <w:widowControl w:val="0"/>
        <w:autoSpaceDE w:val="0"/>
        <w:autoSpaceDN w:val="0"/>
        <w:adjustRightInd w:val="0"/>
        <w:spacing w:line="360" w:lineRule="auto"/>
        <w:ind w:left="480" w:hanging="480"/>
        <w:rPr>
          <w:rFonts w:ascii="Calibri" w:hAnsi="Calibri" w:cs="Calibri"/>
          <w:noProof/>
        </w:rPr>
      </w:pPr>
      <w:r w:rsidRPr="00D92B10">
        <w:rPr>
          <w:rFonts w:ascii="Calibri" w:hAnsi="Calibri" w:cs="Calibri"/>
          <w:noProof/>
          <w:szCs w:val="24"/>
        </w:rPr>
        <w:t xml:space="preserve">Zierhut, K., Bogerts, B., Schott, B., Fenker, D., Walter, M., Albrecht, D., … Schiltz, K. (2010). The role of hippocampus dysfunction in deficient memory encoding and positive symptoms in schizophrenia. </w:t>
      </w:r>
      <w:r w:rsidRPr="00D92B10">
        <w:rPr>
          <w:rFonts w:ascii="Calibri" w:hAnsi="Calibri" w:cs="Calibri"/>
          <w:i/>
          <w:iCs/>
          <w:noProof/>
          <w:szCs w:val="24"/>
        </w:rPr>
        <w:t>Psychiatry Research - Neuroimaging</w:t>
      </w:r>
      <w:r w:rsidRPr="00D92B10">
        <w:rPr>
          <w:rFonts w:ascii="Calibri" w:hAnsi="Calibri" w:cs="Calibri"/>
          <w:noProof/>
          <w:szCs w:val="24"/>
        </w:rPr>
        <w:t xml:space="preserve">, </w:t>
      </w:r>
      <w:r w:rsidRPr="00D92B10">
        <w:rPr>
          <w:rFonts w:ascii="Calibri" w:hAnsi="Calibri" w:cs="Calibri"/>
          <w:i/>
          <w:iCs/>
          <w:noProof/>
          <w:szCs w:val="24"/>
        </w:rPr>
        <w:t>183</w:t>
      </w:r>
      <w:r w:rsidRPr="00D92B10">
        <w:rPr>
          <w:rFonts w:ascii="Calibri" w:hAnsi="Calibri" w:cs="Calibri"/>
          <w:noProof/>
          <w:szCs w:val="24"/>
        </w:rPr>
        <w:t>(3), 187–194. https://doi.org/10.1016/j.pscychresns.2010.03.007</w:t>
      </w:r>
    </w:p>
    <w:p w14:paraId="098AA14D" w14:textId="3F8ECFE2" w:rsidR="00AB4F28" w:rsidRPr="00176BC4" w:rsidRDefault="00AB4F28" w:rsidP="008F3F82">
      <w:pPr>
        <w:spacing w:line="360" w:lineRule="auto"/>
        <w:jc w:val="both"/>
        <w:rPr>
          <w:lang w:val="en-US"/>
        </w:rPr>
      </w:pPr>
      <w:r>
        <w:rPr>
          <w:lang w:val="en-US"/>
        </w:rPr>
        <w:fldChar w:fldCharType="end"/>
      </w:r>
    </w:p>
    <w:sectPr w:rsidR="00AB4F28" w:rsidRPr="00176BC4" w:rsidSect="00AB4F28">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Verdan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4"/>
    <w:rsid w:val="00010C3F"/>
    <w:rsid w:val="000246AB"/>
    <w:rsid w:val="00026D2C"/>
    <w:rsid w:val="00033B50"/>
    <w:rsid w:val="00041829"/>
    <w:rsid w:val="00043AE6"/>
    <w:rsid w:val="000477DC"/>
    <w:rsid w:val="00052EE4"/>
    <w:rsid w:val="00055089"/>
    <w:rsid w:val="00060191"/>
    <w:rsid w:val="0008540A"/>
    <w:rsid w:val="00086056"/>
    <w:rsid w:val="00095BD1"/>
    <w:rsid w:val="000A713F"/>
    <w:rsid w:val="000B25AB"/>
    <w:rsid w:val="000B3509"/>
    <w:rsid w:val="000E207E"/>
    <w:rsid w:val="000F3984"/>
    <w:rsid w:val="000F7605"/>
    <w:rsid w:val="0010063C"/>
    <w:rsid w:val="001006ED"/>
    <w:rsid w:val="00100E36"/>
    <w:rsid w:val="00101F95"/>
    <w:rsid w:val="00107C05"/>
    <w:rsid w:val="001148DE"/>
    <w:rsid w:val="00115501"/>
    <w:rsid w:val="00117D7B"/>
    <w:rsid w:val="00126069"/>
    <w:rsid w:val="0014467D"/>
    <w:rsid w:val="0015458F"/>
    <w:rsid w:val="001574C5"/>
    <w:rsid w:val="001674BB"/>
    <w:rsid w:val="00176BC4"/>
    <w:rsid w:val="001B3244"/>
    <w:rsid w:val="001B3A40"/>
    <w:rsid w:val="001C06C5"/>
    <w:rsid w:val="001C32C7"/>
    <w:rsid w:val="001C603F"/>
    <w:rsid w:val="001D2CF6"/>
    <w:rsid w:val="001F2278"/>
    <w:rsid w:val="001F5F6C"/>
    <w:rsid w:val="00214C35"/>
    <w:rsid w:val="00230AD5"/>
    <w:rsid w:val="00246E83"/>
    <w:rsid w:val="002472DC"/>
    <w:rsid w:val="002545B2"/>
    <w:rsid w:val="00257B26"/>
    <w:rsid w:val="00261C7A"/>
    <w:rsid w:val="00263337"/>
    <w:rsid w:val="0027278C"/>
    <w:rsid w:val="00272C49"/>
    <w:rsid w:val="002763CF"/>
    <w:rsid w:val="002941A0"/>
    <w:rsid w:val="002B0EE8"/>
    <w:rsid w:val="002B429B"/>
    <w:rsid w:val="002C3BBD"/>
    <w:rsid w:val="002C7251"/>
    <w:rsid w:val="002E668E"/>
    <w:rsid w:val="002E7F13"/>
    <w:rsid w:val="002F2890"/>
    <w:rsid w:val="002F32DB"/>
    <w:rsid w:val="00306551"/>
    <w:rsid w:val="0031083B"/>
    <w:rsid w:val="00313AFF"/>
    <w:rsid w:val="003144D8"/>
    <w:rsid w:val="00315A35"/>
    <w:rsid w:val="0031692B"/>
    <w:rsid w:val="003247A9"/>
    <w:rsid w:val="00326AE2"/>
    <w:rsid w:val="00340C2C"/>
    <w:rsid w:val="0034107D"/>
    <w:rsid w:val="00344386"/>
    <w:rsid w:val="003568CD"/>
    <w:rsid w:val="00360D30"/>
    <w:rsid w:val="0036288E"/>
    <w:rsid w:val="00376250"/>
    <w:rsid w:val="00377423"/>
    <w:rsid w:val="00386F1D"/>
    <w:rsid w:val="0039208A"/>
    <w:rsid w:val="003A266D"/>
    <w:rsid w:val="003B7EAB"/>
    <w:rsid w:val="003D1789"/>
    <w:rsid w:val="003E2AE5"/>
    <w:rsid w:val="003E6067"/>
    <w:rsid w:val="003E7E0A"/>
    <w:rsid w:val="003F18BA"/>
    <w:rsid w:val="00402ED5"/>
    <w:rsid w:val="0040405D"/>
    <w:rsid w:val="00416153"/>
    <w:rsid w:val="00417C34"/>
    <w:rsid w:val="00427ACA"/>
    <w:rsid w:val="00427F17"/>
    <w:rsid w:val="00436591"/>
    <w:rsid w:val="004365D5"/>
    <w:rsid w:val="00443545"/>
    <w:rsid w:val="004639F4"/>
    <w:rsid w:val="004719EB"/>
    <w:rsid w:val="004818D8"/>
    <w:rsid w:val="004933F7"/>
    <w:rsid w:val="00496AEF"/>
    <w:rsid w:val="004A616B"/>
    <w:rsid w:val="004B3EDF"/>
    <w:rsid w:val="004B6FD3"/>
    <w:rsid w:val="004C1149"/>
    <w:rsid w:val="004C39E5"/>
    <w:rsid w:val="004C65C3"/>
    <w:rsid w:val="004D411A"/>
    <w:rsid w:val="004E56C7"/>
    <w:rsid w:val="004E5E7B"/>
    <w:rsid w:val="004E7D33"/>
    <w:rsid w:val="004F5857"/>
    <w:rsid w:val="0050180B"/>
    <w:rsid w:val="00505BF6"/>
    <w:rsid w:val="0051167F"/>
    <w:rsid w:val="00520584"/>
    <w:rsid w:val="00532035"/>
    <w:rsid w:val="005322CA"/>
    <w:rsid w:val="005328A0"/>
    <w:rsid w:val="00536B17"/>
    <w:rsid w:val="0054767D"/>
    <w:rsid w:val="005531BA"/>
    <w:rsid w:val="00556254"/>
    <w:rsid w:val="00561142"/>
    <w:rsid w:val="005748D6"/>
    <w:rsid w:val="00584300"/>
    <w:rsid w:val="00587522"/>
    <w:rsid w:val="0059310C"/>
    <w:rsid w:val="00593469"/>
    <w:rsid w:val="005A0741"/>
    <w:rsid w:val="005A7D9C"/>
    <w:rsid w:val="005B2583"/>
    <w:rsid w:val="005B385E"/>
    <w:rsid w:val="005B6AC0"/>
    <w:rsid w:val="005C5C6F"/>
    <w:rsid w:val="005C6721"/>
    <w:rsid w:val="005D2115"/>
    <w:rsid w:val="005F40C5"/>
    <w:rsid w:val="00607A52"/>
    <w:rsid w:val="006124A4"/>
    <w:rsid w:val="00612798"/>
    <w:rsid w:val="0063099C"/>
    <w:rsid w:val="00646B7B"/>
    <w:rsid w:val="006513DF"/>
    <w:rsid w:val="00652926"/>
    <w:rsid w:val="00663C26"/>
    <w:rsid w:val="00666199"/>
    <w:rsid w:val="0067345E"/>
    <w:rsid w:val="00673A94"/>
    <w:rsid w:val="00685053"/>
    <w:rsid w:val="00686A9A"/>
    <w:rsid w:val="006A5E86"/>
    <w:rsid w:val="006A6D29"/>
    <w:rsid w:val="006B3A64"/>
    <w:rsid w:val="006B3C1C"/>
    <w:rsid w:val="006C264F"/>
    <w:rsid w:val="006D5C75"/>
    <w:rsid w:val="006D7A4F"/>
    <w:rsid w:val="006E110C"/>
    <w:rsid w:val="006E56C3"/>
    <w:rsid w:val="006F0506"/>
    <w:rsid w:val="006F08A6"/>
    <w:rsid w:val="006F2EBE"/>
    <w:rsid w:val="00701369"/>
    <w:rsid w:val="007028A1"/>
    <w:rsid w:val="00705BE2"/>
    <w:rsid w:val="00717B63"/>
    <w:rsid w:val="00746BFC"/>
    <w:rsid w:val="00747B36"/>
    <w:rsid w:val="00747EC7"/>
    <w:rsid w:val="00755DD4"/>
    <w:rsid w:val="00772C62"/>
    <w:rsid w:val="00774BC3"/>
    <w:rsid w:val="00774D99"/>
    <w:rsid w:val="007920BE"/>
    <w:rsid w:val="007920E5"/>
    <w:rsid w:val="00795962"/>
    <w:rsid w:val="007B6F76"/>
    <w:rsid w:val="007C1956"/>
    <w:rsid w:val="007C7C1B"/>
    <w:rsid w:val="007E1602"/>
    <w:rsid w:val="007F39A6"/>
    <w:rsid w:val="007F3F56"/>
    <w:rsid w:val="008049D2"/>
    <w:rsid w:val="00812BDE"/>
    <w:rsid w:val="0081744A"/>
    <w:rsid w:val="00821D64"/>
    <w:rsid w:val="00826A57"/>
    <w:rsid w:val="0083001C"/>
    <w:rsid w:val="0083798C"/>
    <w:rsid w:val="008430D6"/>
    <w:rsid w:val="00852DE7"/>
    <w:rsid w:val="008814B4"/>
    <w:rsid w:val="00884685"/>
    <w:rsid w:val="00886716"/>
    <w:rsid w:val="008A4099"/>
    <w:rsid w:val="008A5763"/>
    <w:rsid w:val="008A64AD"/>
    <w:rsid w:val="008B581A"/>
    <w:rsid w:val="008D5CE8"/>
    <w:rsid w:val="008E0F0E"/>
    <w:rsid w:val="008E2009"/>
    <w:rsid w:val="008E36FC"/>
    <w:rsid w:val="008E3E42"/>
    <w:rsid w:val="008E6726"/>
    <w:rsid w:val="008F0DD1"/>
    <w:rsid w:val="008F3F82"/>
    <w:rsid w:val="008F673F"/>
    <w:rsid w:val="009077EB"/>
    <w:rsid w:val="00912A37"/>
    <w:rsid w:val="00913BDE"/>
    <w:rsid w:val="009231B1"/>
    <w:rsid w:val="00925AC5"/>
    <w:rsid w:val="0093158B"/>
    <w:rsid w:val="0095241F"/>
    <w:rsid w:val="00954B70"/>
    <w:rsid w:val="00963F67"/>
    <w:rsid w:val="0097253D"/>
    <w:rsid w:val="00976DF2"/>
    <w:rsid w:val="00993AEF"/>
    <w:rsid w:val="0099519A"/>
    <w:rsid w:val="00997BC6"/>
    <w:rsid w:val="009A609F"/>
    <w:rsid w:val="009B37E4"/>
    <w:rsid w:val="009B6392"/>
    <w:rsid w:val="009C2D78"/>
    <w:rsid w:val="009D18FE"/>
    <w:rsid w:val="009E5DF7"/>
    <w:rsid w:val="009E63CF"/>
    <w:rsid w:val="009E7D4B"/>
    <w:rsid w:val="00A00306"/>
    <w:rsid w:val="00A02E08"/>
    <w:rsid w:val="00A05857"/>
    <w:rsid w:val="00A14301"/>
    <w:rsid w:val="00A210FB"/>
    <w:rsid w:val="00A26CF9"/>
    <w:rsid w:val="00A3403F"/>
    <w:rsid w:val="00A3610F"/>
    <w:rsid w:val="00A37C71"/>
    <w:rsid w:val="00A401F8"/>
    <w:rsid w:val="00A40EC0"/>
    <w:rsid w:val="00A44127"/>
    <w:rsid w:val="00A443FB"/>
    <w:rsid w:val="00A4549D"/>
    <w:rsid w:val="00A61C42"/>
    <w:rsid w:val="00A6639E"/>
    <w:rsid w:val="00A66530"/>
    <w:rsid w:val="00A725F2"/>
    <w:rsid w:val="00A853F7"/>
    <w:rsid w:val="00A8548B"/>
    <w:rsid w:val="00A92A25"/>
    <w:rsid w:val="00A95FB1"/>
    <w:rsid w:val="00AA3408"/>
    <w:rsid w:val="00AA54BF"/>
    <w:rsid w:val="00AB2FD9"/>
    <w:rsid w:val="00AB4F28"/>
    <w:rsid w:val="00AB6CAF"/>
    <w:rsid w:val="00AB775B"/>
    <w:rsid w:val="00AC292B"/>
    <w:rsid w:val="00AF0237"/>
    <w:rsid w:val="00AF6582"/>
    <w:rsid w:val="00B06FBA"/>
    <w:rsid w:val="00B102D7"/>
    <w:rsid w:val="00B12243"/>
    <w:rsid w:val="00B15271"/>
    <w:rsid w:val="00B261C4"/>
    <w:rsid w:val="00B30130"/>
    <w:rsid w:val="00B46FE4"/>
    <w:rsid w:val="00B66DA6"/>
    <w:rsid w:val="00B675E2"/>
    <w:rsid w:val="00B7628D"/>
    <w:rsid w:val="00B767D5"/>
    <w:rsid w:val="00B927EB"/>
    <w:rsid w:val="00BA0C6E"/>
    <w:rsid w:val="00BA1246"/>
    <w:rsid w:val="00BC1452"/>
    <w:rsid w:val="00BC1EB8"/>
    <w:rsid w:val="00BC7E6C"/>
    <w:rsid w:val="00BD0134"/>
    <w:rsid w:val="00BD19D7"/>
    <w:rsid w:val="00C0212B"/>
    <w:rsid w:val="00C03EFD"/>
    <w:rsid w:val="00C17AD7"/>
    <w:rsid w:val="00C4082E"/>
    <w:rsid w:val="00C4526A"/>
    <w:rsid w:val="00C45707"/>
    <w:rsid w:val="00C47D33"/>
    <w:rsid w:val="00C50A7A"/>
    <w:rsid w:val="00C52A33"/>
    <w:rsid w:val="00C60B5D"/>
    <w:rsid w:val="00C617E1"/>
    <w:rsid w:val="00C62CC2"/>
    <w:rsid w:val="00C63029"/>
    <w:rsid w:val="00C6463F"/>
    <w:rsid w:val="00C64717"/>
    <w:rsid w:val="00C70480"/>
    <w:rsid w:val="00C733BD"/>
    <w:rsid w:val="00C74E8F"/>
    <w:rsid w:val="00C77E55"/>
    <w:rsid w:val="00C91329"/>
    <w:rsid w:val="00CC33CA"/>
    <w:rsid w:val="00CD1C6D"/>
    <w:rsid w:val="00CD2A8D"/>
    <w:rsid w:val="00CE7A03"/>
    <w:rsid w:val="00CE7B32"/>
    <w:rsid w:val="00CF4377"/>
    <w:rsid w:val="00D14016"/>
    <w:rsid w:val="00D1572F"/>
    <w:rsid w:val="00D17149"/>
    <w:rsid w:val="00D176C7"/>
    <w:rsid w:val="00D22448"/>
    <w:rsid w:val="00D47A18"/>
    <w:rsid w:val="00D54C28"/>
    <w:rsid w:val="00D57291"/>
    <w:rsid w:val="00D6058B"/>
    <w:rsid w:val="00D63AEB"/>
    <w:rsid w:val="00D81501"/>
    <w:rsid w:val="00D820C3"/>
    <w:rsid w:val="00D821C3"/>
    <w:rsid w:val="00D92585"/>
    <w:rsid w:val="00D92B10"/>
    <w:rsid w:val="00DB06FA"/>
    <w:rsid w:val="00DC0130"/>
    <w:rsid w:val="00DC449C"/>
    <w:rsid w:val="00DD6A3A"/>
    <w:rsid w:val="00DE03B2"/>
    <w:rsid w:val="00DE056E"/>
    <w:rsid w:val="00DE0B39"/>
    <w:rsid w:val="00E039A6"/>
    <w:rsid w:val="00E12FF4"/>
    <w:rsid w:val="00E14035"/>
    <w:rsid w:val="00E2715E"/>
    <w:rsid w:val="00E446D0"/>
    <w:rsid w:val="00E450A2"/>
    <w:rsid w:val="00E5510D"/>
    <w:rsid w:val="00E55F18"/>
    <w:rsid w:val="00E6187E"/>
    <w:rsid w:val="00E67135"/>
    <w:rsid w:val="00E67D0A"/>
    <w:rsid w:val="00E70691"/>
    <w:rsid w:val="00E72584"/>
    <w:rsid w:val="00E82AB7"/>
    <w:rsid w:val="00E84C17"/>
    <w:rsid w:val="00E85E9A"/>
    <w:rsid w:val="00E94EFA"/>
    <w:rsid w:val="00EA6979"/>
    <w:rsid w:val="00EA7C52"/>
    <w:rsid w:val="00EB29E4"/>
    <w:rsid w:val="00ED0491"/>
    <w:rsid w:val="00EF52FD"/>
    <w:rsid w:val="00EF6719"/>
    <w:rsid w:val="00F01C15"/>
    <w:rsid w:val="00F158E6"/>
    <w:rsid w:val="00F353FB"/>
    <w:rsid w:val="00F36F79"/>
    <w:rsid w:val="00F37A3F"/>
    <w:rsid w:val="00F51548"/>
    <w:rsid w:val="00F62A76"/>
    <w:rsid w:val="00F64E19"/>
    <w:rsid w:val="00F66D9E"/>
    <w:rsid w:val="00F70815"/>
    <w:rsid w:val="00F754B5"/>
    <w:rsid w:val="00F75C58"/>
    <w:rsid w:val="00F85752"/>
    <w:rsid w:val="00F87ACD"/>
    <w:rsid w:val="00F90D37"/>
    <w:rsid w:val="00F930ED"/>
    <w:rsid w:val="00F95B25"/>
    <w:rsid w:val="00FA4328"/>
    <w:rsid w:val="00FB0728"/>
    <w:rsid w:val="00FB482C"/>
    <w:rsid w:val="00FB665B"/>
    <w:rsid w:val="00FC0304"/>
    <w:rsid w:val="00FE4143"/>
    <w:rsid w:val="00FE75DB"/>
    <w:rsid w:val="00FF0AEB"/>
    <w:rsid w:val="00FF11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76317"/>
  <w15:chartTrackingRefBased/>
  <w15:docId w15:val="{1EEC0B5A-67F3-4815-B2CF-273296253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nhideWhenUsed/>
    <w:qFormat/>
    <w:rsid w:val="00176BC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qFormat/>
    <w:rsid w:val="00176BC4"/>
    <w:rPr>
      <w:rFonts w:ascii="Segoe UI" w:hAnsi="Segoe UI" w:cs="Segoe UI"/>
      <w:sz w:val="18"/>
      <w:szCs w:val="18"/>
    </w:rPr>
  </w:style>
  <w:style w:type="character" w:customStyle="1" w:styleId="TextonotaalfinalCar">
    <w:name w:val="Texto nota al final Car"/>
    <w:basedOn w:val="Fuentedeprrafopredeter"/>
    <w:link w:val="Textonotaalfinal"/>
    <w:uiPriority w:val="99"/>
    <w:semiHidden/>
    <w:qFormat/>
    <w:rsid w:val="00176BC4"/>
    <w:rPr>
      <w:color w:val="00000A"/>
      <w:szCs w:val="20"/>
    </w:rPr>
  </w:style>
  <w:style w:type="paragraph" w:styleId="Textonotaalfinal">
    <w:name w:val="endnote text"/>
    <w:basedOn w:val="Normal"/>
    <w:link w:val="TextonotaalfinalCar"/>
    <w:uiPriority w:val="99"/>
    <w:semiHidden/>
    <w:unhideWhenUsed/>
    <w:qFormat/>
    <w:rsid w:val="00176BC4"/>
    <w:pPr>
      <w:spacing w:after="0" w:line="240" w:lineRule="auto"/>
    </w:pPr>
    <w:rPr>
      <w:color w:val="00000A"/>
      <w:szCs w:val="20"/>
    </w:rPr>
  </w:style>
  <w:style w:type="character" w:customStyle="1" w:styleId="TextonotapieCar">
    <w:name w:val="Texto nota pie Car"/>
    <w:basedOn w:val="Fuentedeprrafopredeter"/>
    <w:link w:val="Textonotapie"/>
    <w:uiPriority w:val="99"/>
    <w:semiHidden/>
    <w:qFormat/>
    <w:rsid w:val="00176BC4"/>
    <w:rPr>
      <w:color w:val="00000A"/>
      <w:szCs w:val="20"/>
    </w:rPr>
  </w:style>
  <w:style w:type="paragraph" w:styleId="Textonotapie">
    <w:name w:val="footnote text"/>
    <w:basedOn w:val="Normal"/>
    <w:link w:val="TextonotapieCar"/>
    <w:uiPriority w:val="99"/>
    <w:semiHidden/>
    <w:unhideWhenUsed/>
    <w:qFormat/>
    <w:rsid w:val="00176BC4"/>
    <w:pPr>
      <w:spacing w:after="0" w:line="240" w:lineRule="auto"/>
    </w:pPr>
    <w:rPr>
      <w:color w:val="00000A"/>
      <w:szCs w:val="20"/>
    </w:rPr>
  </w:style>
  <w:style w:type="character" w:customStyle="1" w:styleId="TextoindependienteCar">
    <w:name w:val="Texto independiente Car"/>
    <w:basedOn w:val="Fuentedeprrafopredeter"/>
    <w:link w:val="Textoindependiente"/>
    <w:rsid w:val="00176BC4"/>
    <w:rPr>
      <w:rFonts w:ascii="Calibri" w:eastAsia="Calibri" w:hAnsi="Calibri" w:cs="DejaVu Sans"/>
      <w:color w:val="00000A"/>
      <w:lang w:val="es-ES"/>
    </w:rPr>
  </w:style>
  <w:style w:type="paragraph" w:styleId="Textoindependiente">
    <w:name w:val="Body Text"/>
    <w:basedOn w:val="Normal"/>
    <w:link w:val="TextoindependienteCar"/>
    <w:rsid w:val="00176BC4"/>
    <w:pPr>
      <w:spacing w:after="140" w:line="288" w:lineRule="auto"/>
    </w:pPr>
    <w:rPr>
      <w:rFonts w:ascii="Calibri" w:eastAsia="Calibri" w:hAnsi="Calibri" w:cs="DejaVu Sans"/>
      <w:color w:val="00000A"/>
      <w:lang w:val="es-ES"/>
    </w:rPr>
  </w:style>
  <w:style w:type="character" w:customStyle="1" w:styleId="TextocomentarioCar">
    <w:name w:val="Texto comentario Car"/>
    <w:basedOn w:val="Fuentedeprrafopredeter"/>
    <w:link w:val="Textocomentario"/>
    <w:rsid w:val="00176BC4"/>
    <w:rPr>
      <w:rFonts w:ascii="Calibri" w:eastAsia="Calibri" w:hAnsi="Calibri" w:cs="DejaVu Sans"/>
      <w:color w:val="00000A"/>
      <w:sz w:val="20"/>
      <w:szCs w:val="20"/>
      <w:lang w:val="es-ES"/>
    </w:rPr>
  </w:style>
  <w:style w:type="paragraph" w:styleId="Textocomentario">
    <w:name w:val="annotation text"/>
    <w:basedOn w:val="Normal"/>
    <w:link w:val="TextocomentarioCar"/>
    <w:qFormat/>
    <w:rsid w:val="00176BC4"/>
    <w:pPr>
      <w:spacing w:line="240" w:lineRule="auto"/>
    </w:pPr>
    <w:rPr>
      <w:rFonts w:ascii="Calibri" w:eastAsia="Calibri" w:hAnsi="Calibri" w:cs="DejaVu Sans"/>
      <w:color w:val="00000A"/>
      <w:sz w:val="20"/>
      <w:szCs w:val="20"/>
      <w:lang w:val="es-ES"/>
    </w:rPr>
  </w:style>
  <w:style w:type="character" w:customStyle="1" w:styleId="AsuntodelcomentarioCar">
    <w:name w:val="Asunto del comentario Car"/>
    <w:basedOn w:val="TextocomentarioCar"/>
    <w:link w:val="Asuntodelcomentario"/>
    <w:rsid w:val="00176BC4"/>
    <w:rPr>
      <w:rFonts w:ascii="Calibri" w:eastAsia="Calibri" w:hAnsi="Calibri" w:cs="DejaVu Sans"/>
      <w:b/>
      <w:bCs/>
      <w:color w:val="00000A"/>
      <w:sz w:val="20"/>
      <w:szCs w:val="20"/>
      <w:lang w:val="es-ES"/>
    </w:rPr>
  </w:style>
  <w:style w:type="paragraph" w:styleId="Asuntodelcomentario">
    <w:name w:val="annotation subject"/>
    <w:basedOn w:val="Textocomentario"/>
    <w:link w:val="AsuntodelcomentarioCar"/>
    <w:qFormat/>
    <w:rsid w:val="00176BC4"/>
    <w:rPr>
      <w:b/>
      <w:bCs/>
    </w:rPr>
  </w:style>
  <w:style w:type="character" w:customStyle="1" w:styleId="TextonotaalfinalCar1">
    <w:name w:val="Texto nota al final Car1"/>
    <w:basedOn w:val="Fuentedeprrafopredeter"/>
    <w:uiPriority w:val="99"/>
    <w:semiHidden/>
    <w:rsid w:val="00176BC4"/>
    <w:rPr>
      <w:sz w:val="20"/>
      <w:szCs w:val="20"/>
    </w:rPr>
  </w:style>
  <w:style w:type="character" w:customStyle="1" w:styleId="TextonotapieCar1">
    <w:name w:val="Texto nota pie Car1"/>
    <w:basedOn w:val="Fuentedeprrafopredeter"/>
    <w:uiPriority w:val="99"/>
    <w:semiHidden/>
    <w:rsid w:val="00176BC4"/>
    <w:rPr>
      <w:sz w:val="20"/>
      <w:szCs w:val="20"/>
    </w:rPr>
  </w:style>
  <w:style w:type="character" w:customStyle="1" w:styleId="EncabezadoCar">
    <w:name w:val="Encabezado Car"/>
    <w:basedOn w:val="Fuentedeprrafopredeter"/>
    <w:link w:val="Encabezado"/>
    <w:uiPriority w:val="99"/>
    <w:rsid w:val="00176BC4"/>
    <w:rPr>
      <w:rFonts w:ascii="Calibri" w:eastAsia="Calibri" w:hAnsi="Calibri" w:cs="DejaVu Sans"/>
      <w:color w:val="00000A"/>
      <w:lang w:val="es-ES"/>
    </w:rPr>
  </w:style>
  <w:style w:type="paragraph" w:styleId="Encabezado">
    <w:name w:val="header"/>
    <w:basedOn w:val="Normal"/>
    <w:link w:val="EncabezadoCar"/>
    <w:uiPriority w:val="99"/>
    <w:unhideWhenUsed/>
    <w:rsid w:val="00176BC4"/>
    <w:pPr>
      <w:tabs>
        <w:tab w:val="center" w:pos="4513"/>
        <w:tab w:val="right" w:pos="9026"/>
      </w:tabs>
      <w:spacing w:after="0" w:line="240" w:lineRule="auto"/>
    </w:pPr>
    <w:rPr>
      <w:rFonts w:ascii="Calibri" w:eastAsia="Calibri" w:hAnsi="Calibri" w:cs="DejaVu Sans"/>
      <w:color w:val="00000A"/>
      <w:lang w:val="es-ES"/>
    </w:rPr>
  </w:style>
  <w:style w:type="character" w:customStyle="1" w:styleId="PiedepginaCar">
    <w:name w:val="Pie de página Car"/>
    <w:basedOn w:val="Fuentedeprrafopredeter"/>
    <w:link w:val="Piedepgina"/>
    <w:uiPriority w:val="99"/>
    <w:rsid w:val="00176BC4"/>
    <w:rPr>
      <w:rFonts w:ascii="Calibri" w:eastAsia="Calibri" w:hAnsi="Calibri" w:cs="DejaVu Sans"/>
      <w:color w:val="00000A"/>
      <w:lang w:val="es-ES"/>
    </w:rPr>
  </w:style>
  <w:style w:type="paragraph" w:styleId="Piedepgina">
    <w:name w:val="footer"/>
    <w:basedOn w:val="Normal"/>
    <w:link w:val="PiedepginaCar"/>
    <w:uiPriority w:val="99"/>
    <w:unhideWhenUsed/>
    <w:rsid w:val="00176BC4"/>
    <w:pPr>
      <w:tabs>
        <w:tab w:val="center" w:pos="4513"/>
        <w:tab w:val="right" w:pos="9026"/>
      </w:tabs>
      <w:spacing w:after="0" w:line="240" w:lineRule="auto"/>
    </w:pPr>
    <w:rPr>
      <w:rFonts w:ascii="Calibri" w:eastAsia="Calibri" w:hAnsi="Calibri" w:cs="DejaVu Sans"/>
      <w:color w:val="00000A"/>
      <w:lang w:val="es-ES"/>
    </w:rPr>
  </w:style>
  <w:style w:type="paragraph" w:customStyle="1" w:styleId="TableContents">
    <w:name w:val="Table Contents"/>
    <w:basedOn w:val="Normal"/>
    <w:qFormat/>
    <w:rsid w:val="00176BC4"/>
    <w:pPr>
      <w:suppressLineNumbers/>
    </w:pPr>
    <w:rPr>
      <w:rFonts w:ascii="Calibri" w:eastAsia="Calibri" w:hAnsi="Calibri" w:cs="DejaVu Sans"/>
      <w:color w:val="00000A"/>
      <w:lang w:val="es-ES"/>
    </w:rPr>
  </w:style>
  <w:style w:type="table" w:styleId="Tablaconcuadrcula">
    <w:name w:val="Table Grid"/>
    <w:basedOn w:val="Tablanormal"/>
    <w:uiPriority w:val="39"/>
    <w:rsid w:val="002E6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4813">
      <w:bodyDiv w:val="1"/>
      <w:marLeft w:val="0"/>
      <w:marRight w:val="0"/>
      <w:marTop w:val="0"/>
      <w:marBottom w:val="0"/>
      <w:divBdr>
        <w:top w:val="none" w:sz="0" w:space="0" w:color="auto"/>
        <w:left w:val="none" w:sz="0" w:space="0" w:color="auto"/>
        <w:bottom w:val="none" w:sz="0" w:space="0" w:color="auto"/>
        <w:right w:val="none" w:sz="0" w:space="0" w:color="auto"/>
      </w:divBdr>
    </w:div>
    <w:div w:id="767238346">
      <w:bodyDiv w:val="1"/>
      <w:marLeft w:val="0"/>
      <w:marRight w:val="0"/>
      <w:marTop w:val="0"/>
      <w:marBottom w:val="0"/>
      <w:divBdr>
        <w:top w:val="none" w:sz="0" w:space="0" w:color="auto"/>
        <w:left w:val="none" w:sz="0" w:space="0" w:color="auto"/>
        <w:bottom w:val="none" w:sz="0" w:space="0" w:color="auto"/>
        <w:right w:val="none" w:sz="0" w:space="0" w:color="auto"/>
      </w:divBdr>
    </w:div>
    <w:div w:id="1029991461">
      <w:bodyDiv w:val="1"/>
      <w:marLeft w:val="0"/>
      <w:marRight w:val="0"/>
      <w:marTop w:val="0"/>
      <w:marBottom w:val="0"/>
      <w:divBdr>
        <w:top w:val="none" w:sz="0" w:space="0" w:color="auto"/>
        <w:left w:val="none" w:sz="0" w:space="0" w:color="auto"/>
        <w:bottom w:val="none" w:sz="0" w:space="0" w:color="auto"/>
        <w:right w:val="none" w:sz="0" w:space="0" w:color="auto"/>
      </w:divBdr>
    </w:div>
    <w:div w:id="1123772782">
      <w:bodyDiv w:val="1"/>
      <w:marLeft w:val="0"/>
      <w:marRight w:val="0"/>
      <w:marTop w:val="0"/>
      <w:marBottom w:val="0"/>
      <w:divBdr>
        <w:top w:val="none" w:sz="0" w:space="0" w:color="auto"/>
        <w:left w:val="none" w:sz="0" w:space="0" w:color="auto"/>
        <w:bottom w:val="none" w:sz="0" w:space="0" w:color="auto"/>
        <w:right w:val="none" w:sz="0" w:space="0" w:color="auto"/>
      </w:divBdr>
    </w:div>
    <w:div w:id="1608149639">
      <w:bodyDiv w:val="1"/>
      <w:marLeft w:val="0"/>
      <w:marRight w:val="0"/>
      <w:marTop w:val="0"/>
      <w:marBottom w:val="0"/>
      <w:divBdr>
        <w:top w:val="none" w:sz="0" w:space="0" w:color="auto"/>
        <w:left w:val="none" w:sz="0" w:space="0" w:color="auto"/>
        <w:bottom w:val="none" w:sz="0" w:space="0" w:color="auto"/>
        <w:right w:val="none" w:sz="0" w:space="0" w:color="auto"/>
      </w:divBdr>
    </w:div>
    <w:div w:id="1661540230">
      <w:bodyDiv w:val="1"/>
      <w:marLeft w:val="0"/>
      <w:marRight w:val="0"/>
      <w:marTop w:val="0"/>
      <w:marBottom w:val="0"/>
      <w:divBdr>
        <w:top w:val="none" w:sz="0" w:space="0" w:color="auto"/>
        <w:left w:val="none" w:sz="0" w:space="0" w:color="auto"/>
        <w:bottom w:val="none" w:sz="0" w:space="0" w:color="auto"/>
        <w:right w:val="none" w:sz="0" w:space="0" w:color="auto"/>
      </w:divBdr>
    </w:div>
    <w:div w:id="1687244936">
      <w:bodyDiv w:val="1"/>
      <w:marLeft w:val="0"/>
      <w:marRight w:val="0"/>
      <w:marTop w:val="0"/>
      <w:marBottom w:val="0"/>
      <w:divBdr>
        <w:top w:val="none" w:sz="0" w:space="0" w:color="auto"/>
        <w:left w:val="none" w:sz="0" w:space="0" w:color="auto"/>
        <w:bottom w:val="none" w:sz="0" w:space="0" w:color="auto"/>
        <w:right w:val="none" w:sz="0" w:space="0" w:color="auto"/>
      </w:divBdr>
    </w:div>
    <w:div w:id="1901594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3417C-1EA4-4C12-A771-DC11FE575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6</Pages>
  <Words>309769</Words>
  <Characters>1765684</Characters>
  <Application>Microsoft Office Word</Application>
  <DocSecurity>0</DocSecurity>
  <Lines>14714</Lines>
  <Paragraphs>4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dc:creator>
  <cp:keywords/>
  <dc:description/>
  <cp:lastModifiedBy>Maria Picó Pérez</cp:lastModifiedBy>
  <cp:revision>3</cp:revision>
  <dcterms:created xsi:type="dcterms:W3CDTF">2021-12-22T18:48:00Z</dcterms:created>
  <dcterms:modified xsi:type="dcterms:W3CDTF">2021-12-2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drug-and-alcohol-dependence</vt:lpwstr>
  </property>
  <property fmtid="{D5CDD505-2E9C-101B-9397-08002B2CF9AE}" pid="13" name="Mendeley Recent Style Name 5_1">
    <vt:lpwstr>Drug and Alcohol Depend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ffective-disorders</vt:lpwstr>
  </property>
  <property fmtid="{D5CDD505-2E9C-101B-9397-08002B2CF9AE}" pid="17" name="Mendeley Recent Style Name 7_1">
    <vt:lpwstr>Journal of Affective Disorders</vt:lpwstr>
  </property>
  <property fmtid="{D5CDD505-2E9C-101B-9397-08002B2CF9AE}" pid="18" name="Mendeley Recent Style Id 8_1">
    <vt:lpwstr>http://www.zotero.org/styles/neuroimage-clinical</vt:lpwstr>
  </property>
  <property fmtid="{D5CDD505-2E9C-101B-9397-08002B2CF9AE}" pid="19" name="Mendeley Recent Style Name 8_1">
    <vt:lpwstr>NeuroImage: Clinical</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f23df90b-7ef8-31ec-9f8e-7cf26316d846</vt:lpwstr>
  </property>
  <property fmtid="{D5CDD505-2E9C-101B-9397-08002B2CF9AE}" pid="24" name="Mendeley Citation Style_1">
    <vt:lpwstr>http://www.zotero.org/styles/apa-6th-edition</vt:lpwstr>
  </property>
</Properties>
</file>